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2C0B4C" w14:textId="77777777" w:rsidR="008B6B7C" w:rsidRDefault="008B6B7C"/>
    <w:p w14:paraId="5B34457B" w14:textId="77777777" w:rsidR="008B6B7C" w:rsidRDefault="008B6B7C"/>
    <w:p w14:paraId="48853737" w14:textId="77777777" w:rsidR="008B6B7C" w:rsidRDefault="008B6B7C"/>
    <w:p w14:paraId="63E37172" w14:textId="77777777" w:rsidR="008B6B7C" w:rsidRDefault="008B6B7C"/>
    <w:p w14:paraId="7D7D40D2" w14:textId="77777777" w:rsidR="00237097" w:rsidRDefault="00237097"/>
    <w:p w14:paraId="51D720BB" w14:textId="4DF64028" w:rsidR="00237097" w:rsidRPr="002305D0" w:rsidRDefault="00666B99" w:rsidP="002305D0">
      <w:pPr>
        <w:spacing w:line="360" w:lineRule="auto"/>
        <w:jc w:val="center"/>
        <w:rPr>
          <w:rFonts w:ascii="Times New Roman" w:hAnsi="Times New Roman" w:cs="Times New Roman"/>
          <w:sz w:val="32"/>
          <w:szCs w:val="32"/>
        </w:rPr>
      </w:pPr>
      <w:r w:rsidRPr="002305D0">
        <w:rPr>
          <w:rFonts w:ascii="Times New Roman" w:hAnsi="Times New Roman" w:cs="Times New Roman"/>
          <w:sz w:val="32"/>
          <w:szCs w:val="32"/>
        </w:rPr>
        <w:t xml:space="preserve">Title: </w:t>
      </w:r>
      <w:r w:rsidR="00492FF5" w:rsidRPr="002305D0">
        <w:rPr>
          <w:rFonts w:ascii="Times New Roman" w:hAnsi="Times New Roman" w:cs="Times New Roman"/>
          <w:sz w:val="32"/>
          <w:szCs w:val="32"/>
        </w:rPr>
        <w:t>T</w:t>
      </w:r>
      <w:r w:rsidR="00403460" w:rsidRPr="002305D0">
        <w:rPr>
          <w:rFonts w:ascii="Times New Roman" w:hAnsi="Times New Roman" w:cs="Times New Roman"/>
          <w:sz w:val="32"/>
          <w:szCs w:val="32"/>
        </w:rPr>
        <w:t xml:space="preserve">extual </w:t>
      </w:r>
      <w:r w:rsidR="00492FF5" w:rsidRPr="002305D0">
        <w:rPr>
          <w:rFonts w:ascii="Times New Roman" w:hAnsi="Times New Roman" w:cs="Times New Roman"/>
          <w:sz w:val="32"/>
          <w:szCs w:val="32"/>
        </w:rPr>
        <w:t>S</w:t>
      </w:r>
      <w:r w:rsidR="00403460" w:rsidRPr="002305D0">
        <w:rPr>
          <w:rFonts w:ascii="Times New Roman" w:hAnsi="Times New Roman" w:cs="Times New Roman"/>
          <w:sz w:val="32"/>
          <w:szCs w:val="32"/>
        </w:rPr>
        <w:t xml:space="preserve">entiment </w:t>
      </w:r>
      <w:r w:rsidR="00492FF5" w:rsidRPr="002305D0">
        <w:rPr>
          <w:rFonts w:ascii="Times New Roman" w:hAnsi="Times New Roman" w:cs="Times New Roman"/>
          <w:sz w:val="32"/>
          <w:szCs w:val="32"/>
        </w:rPr>
        <w:t>A</w:t>
      </w:r>
      <w:r w:rsidR="00403460" w:rsidRPr="002305D0">
        <w:rPr>
          <w:rFonts w:ascii="Times New Roman" w:hAnsi="Times New Roman" w:cs="Times New Roman"/>
          <w:sz w:val="32"/>
          <w:szCs w:val="32"/>
        </w:rPr>
        <w:t>nalys</w:t>
      </w:r>
      <w:r w:rsidR="008D50F5" w:rsidRPr="002305D0">
        <w:rPr>
          <w:rFonts w:ascii="Times New Roman" w:hAnsi="Times New Roman" w:cs="Times New Roman"/>
          <w:sz w:val="32"/>
          <w:szCs w:val="32"/>
        </w:rPr>
        <w:t>is, Unveiling</w:t>
      </w:r>
      <w:r w:rsidR="006A4C5C" w:rsidRPr="002305D0">
        <w:rPr>
          <w:rFonts w:ascii="Times New Roman" w:hAnsi="Times New Roman" w:cs="Times New Roman"/>
          <w:sz w:val="32"/>
          <w:szCs w:val="32"/>
        </w:rPr>
        <w:t xml:space="preserve"> </w:t>
      </w:r>
      <w:r w:rsidR="00406B53" w:rsidRPr="002305D0">
        <w:rPr>
          <w:rFonts w:ascii="Times New Roman" w:hAnsi="Times New Roman" w:cs="Times New Roman"/>
          <w:sz w:val="32"/>
          <w:szCs w:val="32"/>
        </w:rPr>
        <w:t xml:space="preserve">Emotions </w:t>
      </w:r>
      <w:r w:rsidR="00492FF5" w:rsidRPr="002305D0">
        <w:rPr>
          <w:rFonts w:ascii="Times New Roman" w:hAnsi="Times New Roman" w:cs="Times New Roman"/>
          <w:sz w:val="32"/>
          <w:szCs w:val="32"/>
        </w:rPr>
        <w:t>T</w:t>
      </w:r>
      <w:r w:rsidR="00406B53" w:rsidRPr="002305D0">
        <w:rPr>
          <w:rFonts w:ascii="Times New Roman" w:hAnsi="Times New Roman" w:cs="Times New Roman"/>
          <w:sz w:val="32"/>
          <w:szCs w:val="32"/>
        </w:rPr>
        <w:t xml:space="preserve">hrough Natural Language Processing and </w:t>
      </w:r>
      <w:r w:rsidR="00492FF5" w:rsidRPr="002305D0">
        <w:rPr>
          <w:rFonts w:ascii="Times New Roman" w:hAnsi="Times New Roman" w:cs="Times New Roman"/>
          <w:sz w:val="32"/>
          <w:szCs w:val="32"/>
        </w:rPr>
        <w:t>M</w:t>
      </w:r>
      <w:r w:rsidR="00406B53" w:rsidRPr="002305D0">
        <w:rPr>
          <w:rFonts w:ascii="Times New Roman" w:hAnsi="Times New Roman" w:cs="Times New Roman"/>
          <w:sz w:val="32"/>
          <w:szCs w:val="32"/>
        </w:rPr>
        <w:t xml:space="preserve">achine </w:t>
      </w:r>
      <w:r w:rsidR="00492FF5" w:rsidRPr="002305D0">
        <w:rPr>
          <w:rFonts w:ascii="Times New Roman" w:hAnsi="Times New Roman" w:cs="Times New Roman"/>
          <w:sz w:val="32"/>
          <w:szCs w:val="32"/>
        </w:rPr>
        <w:t>L</w:t>
      </w:r>
      <w:r w:rsidR="00406B53" w:rsidRPr="002305D0">
        <w:rPr>
          <w:rFonts w:ascii="Times New Roman" w:hAnsi="Times New Roman" w:cs="Times New Roman"/>
          <w:sz w:val="32"/>
          <w:szCs w:val="32"/>
        </w:rPr>
        <w:t>earning Methods</w:t>
      </w:r>
      <w:r w:rsidR="00726922" w:rsidRPr="002305D0">
        <w:rPr>
          <w:rFonts w:ascii="Times New Roman" w:hAnsi="Times New Roman" w:cs="Times New Roman"/>
          <w:sz w:val="32"/>
          <w:szCs w:val="32"/>
        </w:rPr>
        <w:t xml:space="preserve"> from tweets</w:t>
      </w:r>
      <w:r w:rsidR="00492FF5" w:rsidRPr="002305D0">
        <w:rPr>
          <w:rFonts w:ascii="Times New Roman" w:hAnsi="Times New Roman" w:cs="Times New Roman"/>
          <w:sz w:val="32"/>
          <w:szCs w:val="32"/>
        </w:rPr>
        <w:t>.</w:t>
      </w:r>
    </w:p>
    <w:p w14:paraId="07FF7462" w14:textId="403412CE" w:rsidR="00666B99" w:rsidRPr="002305D0" w:rsidRDefault="00666B99" w:rsidP="002305D0">
      <w:pPr>
        <w:spacing w:line="360" w:lineRule="auto"/>
        <w:jc w:val="center"/>
        <w:rPr>
          <w:rFonts w:ascii="Times New Roman" w:hAnsi="Times New Roman" w:cs="Times New Roman"/>
          <w:sz w:val="32"/>
          <w:szCs w:val="32"/>
        </w:rPr>
      </w:pPr>
      <w:r w:rsidRPr="002305D0">
        <w:rPr>
          <w:rFonts w:ascii="Times New Roman" w:hAnsi="Times New Roman" w:cs="Times New Roman"/>
          <w:sz w:val="32"/>
          <w:szCs w:val="32"/>
        </w:rPr>
        <w:t>Student Name: Talha Ahmed Khan</w:t>
      </w:r>
    </w:p>
    <w:p w14:paraId="64804F5D" w14:textId="44853D75" w:rsidR="00666B99" w:rsidRPr="002305D0" w:rsidRDefault="00666B99" w:rsidP="002305D0">
      <w:pPr>
        <w:spacing w:line="360" w:lineRule="auto"/>
        <w:jc w:val="center"/>
        <w:rPr>
          <w:rFonts w:ascii="Times New Roman" w:hAnsi="Times New Roman" w:cs="Times New Roman"/>
          <w:sz w:val="32"/>
          <w:szCs w:val="32"/>
        </w:rPr>
      </w:pPr>
      <w:r w:rsidRPr="002305D0">
        <w:rPr>
          <w:rFonts w:ascii="Times New Roman" w:hAnsi="Times New Roman" w:cs="Times New Roman"/>
          <w:sz w:val="32"/>
          <w:szCs w:val="32"/>
        </w:rPr>
        <w:t>Supervisor Name: Basma Ab</w:t>
      </w:r>
      <w:r w:rsidR="009E2474" w:rsidRPr="002305D0">
        <w:rPr>
          <w:rFonts w:ascii="Times New Roman" w:hAnsi="Times New Roman" w:cs="Times New Roman"/>
          <w:sz w:val="32"/>
          <w:szCs w:val="32"/>
        </w:rPr>
        <w:t>d</w:t>
      </w:r>
      <w:r w:rsidRPr="002305D0">
        <w:rPr>
          <w:rFonts w:ascii="Times New Roman" w:hAnsi="Times New Roman" w:cs="Times New Roman"/>
          <w:sz w:val="32"/>
          <w:szCs w:val="32"/>
        </w:rPr>
        <w:t>ulaimma</w:t>
      </w:r>
    </w:p>
    <w:p w14:paraId="12085F15" w14:textId="77777777" w:rsidR="00666B99" w:rsidRPr="002305D0" w:rsidRDefault="00666B99" w:rsidP="002305D0">
      <w:pPr>
        <w:spacing w:line="360" w:lineRule="auto"/>
        <w:jc w:val="center"/>
        <w:rPr>
          <w:rFonts w:ascii="Times New Roman" w:hAnsi="Times New Roman" w:cs="Times New Roman"/>
          <w:sz w:val="32"/>
          <w:szCs w:val="32"/>
        </w:rPr>
      </w:pPr>
      <w:r w:rsidRPr="002305D0">
        <w:rPr>
          <w:rFonts w:ascii="Times New Roman" w:hAnsi="Times New Roman" w:cs="Times New Roman"/>
          <w:sz w:val="32"/>
          <w:szCs w:val="32"/>
        </w:rPr>
        <w:t>A thesis submitted in partial fulfilment of the</w:t>
      </w:r>
    </w:p>
    <w:p w14:paraId="6273669C" w14:textId="137E1951" w:rsidR="00666B99" w:rsidRPr="002305D0" w:rsidRDefault="00666B99" w:rsidP="002305D0">
      <w:pPr>
        <w:spacing w:line="360" w:lineRule="auto"/>
        <w:jc w:val="center"/>
        <w:rPr>
          <w:rFonts w:ascii="Times New Roman" w:hAnsi="Times New Roman" w:cs="Times New Roman"/>
          <w:sz w:val="32"/>
          <w:szCs w:val="32"/>
        </w:rPr>
      </w:pPr>
      <w:r w:rsidRPr="002305D0">
        <w:rPr>
          <w:rFonts w:ascii="Times New Roman" w:hAnsi="Times New Roman" w:cs="Times New Roman"/>
          <w:sz w:val="32"/>
          <w:szCs w:val="32"/>
        </w:rPr>
        <w:t>requirements of Liverpool John Moores University for the degree of Masters in Artificial Intelligence (Machine Learning)</w:t>
      </w:r>
    </w:p>
    <w:p w14:paraId="7B9EBB23" w14:textId="774D7459" w:rsidR="00666B99" w:rsidRPr="002305D0" w:rsidRDefault="00015DAB" w:rsidP="002305D0">
      <w:pPr>
        <w:spacing w:line="360" w:lineRule="auto"/>
        <w:jc w:val="center"/>
        <w:rPr>
          <w:rFonts w:ascii="Times New Roman" w:hAnsi="Times New Roman" w:cs="Times New Roman"/>
          <w:sz w:val="32"/>
          <w:szCs w:val="32"/>
        </w:rPr>
      </w:pPr>
      <w:r>
        <w:rPr>
          <w:rFonts w:ascii="Times New Roman" w:hAnsi="Times New Roman" w:cs="Times New Roman"/>
          <w:sz w:val="32"/>
          <w:szCs w:val="32"/>
        </w:rPr>
        <w:t>2</w:t>
      </w:r>
      <w:r w:rsidR="00297720">
        <w:rPr>
          <w:rFonts w:ascii="Times New Roman" w:hAnsi="Times New Roman" w:cs="Times New Roman"/>
          <w:sz w:val="32"/>
          <w:szCs w:val="32"/>
        </w:rPr>
        <w:t>2</w:t>
      </w:r>
      <w:r w:rsidR="00297720">
        <w:rPr>
          <w:rFonts w:ascii="Times New Roman" w:hAnsi="Times New Roman" w:cs="Times New Roman"/>
          <w:sz w:val="32"/>
          <w:szCs w:val="32"/>
          <w:vertAlign w:val="superscript"/>
        </w:rPr>
        <w:t>nd</w:t>
      </w:r>
      <w:r w:rsidR="00666B99" w:rsidRPr="002305D0">
        <w:rPr>
          <w:rFonts w:ascii="Times New Roman" w:hAnsi="Times New Roman" w:cs="Times New Roman"/>
          <w:sz w:val="32"/>
          <w:szCs w:val="32"/>
        </w:rPr>
        <w:t xml:space="preserve">, </w:t>
      </w:r>
      <w:r w:rsidR="009A067B" w:rsidRPr="002305D0">
        <w:rPr>
          <w:rFonts w:ascii="Times New Roman" w:hAnsi="Times New Roman" w:cs="Times New Roman"/>
          <w:sz w:val="32"/>
          <w:szCs w:val="32"/>
        </w:rPr>
        <w:t>September</w:t>
      </w:r>
      <w:r w:rsidR="00666B99" w:rsidRPr="002305D0">
        <w:rPr>
          <w:rFonts w:ascii="Times New Roman" w:hAnsi="Times New Roman" w:cs="Times New Roman"/>
          <w:sz w:val="32"/>
          <w:szCs w:val="32"/>
        </w:rPr>
        <w:t xml:space="preserve"> 2023</w:t>
      </w:r>
    </w:p>
    <w:p w14:paraId="7D6C4EB2" w14:textId="77777777" w:rsidR="00237097" w:rsidRDefault="00237097"/>
    <w:p w14:paraId="7C01445D" w14:textId="77777777" w:rsidR="00237097" w:rsidRDefault="00237097"/>
    <w:p w14:paraId="36ECF007" w14:textId="77777777" w:rsidR="002E1900" w:rsidRDefault="002E1900"/>
    <w:p w14:paraId="1BE0A6A6" w14:textId="77777777" w:rsidR="002E1900" w:rsidRDefault="002E1900"/>
    <w:p w14:paraId="24375FF5" w14:textId="77777777" w:rsidR="002E1900" w:rsidRDefault="002E1900"/>
    <w:p w14:paraId="0864C011" w14:textId="77777777" w:rsidR="002E1900" w:rsidRDefault="002E1900"/>
    <w:p w14:paraId="6E34A0B2" w14:textId="77777777" w:rsidR="002E1900" w:rsidRDefault="002E1900"/>
    <w:p w14:paraId="1CC23BB6" w14:textId="77777777" w:rsidR="002E1900" w:rsidRDefault="002E1900"/>
    <w:p w14:paraId="66246719" w14:textId="77777777" w:rsidR="002E1900" w:rsidRDefault="002E1900"/>
    <w:p w14:paraId="533BFCD6" w14:textId="77777777" w:rsidR="002E1900" w:rsidRDefault="002E1900"/>
    <w:p w14:paraId="5A3F2C87" w14:textId="77777777" w:rsidR="000A39C1" w:rsidRDefault="000A39C1"/>
    <w:p w14:paraId="31E763C9" w14:textId="77777777" w:rsidR="000A39C1" w:rsidRDefault="000A39C1"/>
    <w:p w14:paraId="367269BB" w14:textId="77777777" w:rsidR="000A39C1" w:rsidRDefault="000A39C1"/>
    <w:p w14:paraId="15777422" w14:textId="77777777" w:rsidR="000A39C1" w:rsidRDefault="000A39C1"/>
    <w:p w14:paraId="300D5D54" w14:textId="77777777" w:rsidR="000A39C1" w:rsidRDefault="000A39C1"/>
    <w:p w14:paraId="35F1004A" w14:textId="77777777" w:rsidR="000A39C1" w:rsidRDefault="000A39C1"/>
    <w:p w14:paraId="488B512E" w14:textId="77777777" w:rsidR="000A39C1" w:rsidRDefault="000A39C1"/>
    <w:p w14:paraId="1E4FD64B" w14:textId="77777777" w:rsidR="000A39C1" w:rsidRDefault="000A39C1"/>
    <w:p w14:paraId="6BD69675" w14:textId="77777777" w:rsidR="000A39C1" w:rsidRDefault="000A39C1"/>
    <w:p w14:paraId="4CB4DE37" w14:textId="77777777" w:rsidR="002E1900" w:rsidRDefault="002E1900"/>
    <w:p w14:paraId="763C3D90" w14:textId="77777777" w:rsidR="002E1900" w:rsidRDefault="002E1900"/>
    <w:p w14:paraId="59282358" w14:textId="77777777" w:rsidR="00E44064" w:rsidRDefault="00E44064" w:rsidP="00531FBC">
      <w:pPr>
        <w:pStyle w:val="Heading1"/>
        <w:numPr>
          <w:ilvl w:val="0"/>
          <w:numId w:val="0"/>
        </w:numPr>
        <w:spacing w:line="360" w:lineRule="auto"/>
        <w:ind w:left="432" w:hanging="432"/>
        <w:rPr>
          <w:rFonts w:ascii="Times New Roman" w:hAnsi="Times New Roman" w:cs="Times New Roman"/>
          <w:b/>
          <w:bCs/>
          <w:sz w:val="28"/>
          <w:szCs w:val="28"/>
        </w:rPr>
      </w:pPr>
      <w:bookmarkStart w:id="0" w:name="_Toc143309457"/>
      <w:bookmarkStart w:id="1" w:name="_Toc144681606"/>
      <w:bookmarkStart w:id="2" w:name="_Toc146282664"/>
      <w:r>
        <w:rPr>
          <w:rFonts w:ascii="Times New Roman" w:hAnsi="Times New Roman" w:cs="Times New Roman"/>
          <w:b/>
          <w:bCs/>
          <w:sz w:val="28"/>
          <w:szCs w:val="28"/>
        </w:rPr>
        <w:lastRenderedPageBreak/>
        <w:t>Abstract</w:t>
      </w:r>
      <w:bookmarkEnd w:id="0"/>
      <w:bookmarkEnd w:id="1"/>
      <w:bookmarkEnd w:id="2"/>
    </w:p>
    <w:p w14:paraId="68D25026" w14:textId="1EFE6452" w:rsidR="002E1900" w:rsidRPr="00814743" w:rsidRDefault="00814743" w:rsidP="00814743">
      <w:pPr>
        <w:spacing w:line="360" w:lineRule="auto"/>
        <w:jc w:val="both"/>
        <w:rPr>
          <w:rFonts w:ascii="Times New Roman" w:hAnsi="Times New Roman" w:cs="Times New Roman"/>
        </w:rPr>
      </w:pPr>
      <w:r w:rsidRPr="00814743">
        <w:rPr>
          <w:rFonts w:ascii="Times New Roman" w:hAnsi="Times New Roman" w:cs="Times New Roman"/>
        </w:rPr>
        <w:t>Sentiment analysis, a pivotal field in natural language processing, empowers organizations and individuals to gain valuable insights from textual data by discerning emotional tones and attitudes. This project embarks on a journey to enhance sentiment analysis specifically tailored for Twitter data, a domain rife with nuances, abbreviations, and cultural references. Our objective is to develop a robust sentiment analysis system that not only accurately captures sentiments but also adapts to the idiosyncrasies of Twitter discourse.</w:t>
      </w:r>
      <w:r w:rsidR="00A32002">
        <w:rPr>
          <w:rFonts w:ascii="Times New Roman" w:hAnsi="Times New Roman" w:cs="Times New Roman"/>
        </w:rPr>
        <w:t xml:space="preserve"> </w:t>
      </w:r>
      <w:r w:rsidRPr="00814743">
        <w:rPr>
          <w:rFonts w:ascii="Times New Roman" w:hAnsi="Times New Roman" w:cs="Times New Roman"/>
        </w:rPr>
        <w:t>The project commences with comprehensive data collection, encompassing diverse tweets from various sources, reflecting the rich tapestry of human emotions and expressions. We explore pre-processing techniques, encompassing lowercasing, punctuation removal, lemmatization, and stopword handling, to cleanse and normalize the Twitter text.</w:t>
      </w:r>
      <w:r w:rsidR="009F7A90">
        <w:rPr>
          <w:rFonts w:ascii="Times New Roman" w:hAnsi="Times New Roman" w:cs="Times New Roman"/>
        </w:rPr>
        <w:t xml:space="preserve"> </w:t>
      </w:r>
      <w:r w:rsidRPr="00814743">
        <w:rPr>
          <w:rFonts w:ascii="Times New Roman" w:hAnsi="Times New Roman" w:cs="Times New Roman"/>
        </w:rPr>
        <w:t>In the heart of the project, we deploy three distinct machine learning models: a traditional decision tree with TF-IDF features, a Bidirectional GRU for context-rich understanding, and DistilBERT for efficient and effective feature extraction. Each model is meticulously selected based on resource efficiency and its ability to capture Twitter-specific sentiment nuances.</w:t>
      </w:r>
      <w:r w:rsidR="009F7A90">
        <w:rPr>
          <w:rFonts w:ascii="Times New Roman" w:hAnsi="Times New Roman" w:cs="Times New Roman"/>
        </w:rPr>
        <w:t xml:space="preserve"> </w:t>
      </w:r>
      <w:r w:rsidRPr="00814743">
        <w:rPr>
          <w:rFonts w:ascii="Times New Roman" w:hAnsi="Times New Roman" w:cs="Times New Roman"/>
        </w:rPr>
        <w:t>The evaluation phase involves rigorous testing against labeled datasets, ensuring our models are fine-tuned to achieve high precision and recall. Model-based post-processing, which includes threshold adjustment and sentiment class mapping, further refines our sentiment predictions, aligning them with real-world sentiment expressions.</w:t>
      </w:r>
      <w:r w:rsidR="009F7A90">
        <w:rPr>
          <w:rFonts w:ascii="Times New Roman" w:hAnsi="Times New Roman" w:cs="Times New Roman"/>
        </w:rPr>
        <w:t xml:space="preserve"> </w:t>
      </w:r>
      <w:r w:rsidRPr="00814743">
        <w:rPr>
          <w:rFonts w:ascii="Times New Roman" w:hAnsi="Times New Roman" w:cs="Times New Roman"/>
        </w:rPr>
        <w:t>The project's culmination is an efficient, accurate, and adaptable sentiment analysis system, tailored for Twitter data. We envision its application across diverse domains, from brand monitoring to political sentiment tracking, where understanding the Twitterverse's pulse holds immense value.</w:t>
      </w:r>
      <w:r w:rsidR="009F7A90">
        <w:rPr>
          <w:rFonts w:ascii="Times New Roman" w:hAnsi="Times New Roman" w:cs="Times New Roman"/>
        </w:rPr>
        <w:t xml:space="preserve"> </w:t>
      </w:r>
      <w:r w:rsidRPr="00814743">
        <w:rPr>
          <w:rFonts w:ascii="Times New Roman" w:hAnsi="Times New Roman" w:cs="Times New Roman"/>
        </w:rPr>
        <w:t>Our project not only contributes a refined sentiment analysis approach but also paves the way for the exploration of Twitter's intricate sentiments, empowering businesses, researchers, and decision-makers with deeper insights into the ever-evolving landscape of social media sentiment.</w:t>
      </w:r>
    </w:p>
    <w:p w14:paraId="2DA55F4A" w14:textId="7D01F03D" w:rsidR="00531FBC" w:rsidRPr="00531FBC" w:rsidRDefault="00AD4B39" w:rsidP="00531FBC">
      <w:pPr>
        <w:pStyle w:val="Heading1"/>
        <w:numPr>
          <w:ilvl w:val="0"/>
          <w:numId w:val="0"/>
        </w:numPr>
        <w:spacing w:line="360" w:lineRule="auto"/>
        <w:ind w:left="432" w:hanging="432"/>
        <w:rPr>
          <w:rFonts w:ascii="Times New Roman" w:hAnsi="Times New Roman" w:cs="Times New Roman"/>
        </w:rPr>
      </w:pPr>
      <w:bookmarkStart w:id="3" w:name="_Toc146282665"/>
      <w:r w:rsidRPr="00CA7E9E">
        <w:rPr>
          <w:rFonts w:ascii="Times New Roman" w:hAnsi="Times New Roman" w:cs="Times New Roman"/>
        </w:rPr>
        <w:t>Acknowldgements</w:t>
      </w:r>
      <w:bookmarkEnd w:id="3"/>
    </w:p>
    <w:p w14:paraId="75ABF19D" w14:textId="5297BD0A" w:rsidR="002E1900" w:rsidRPr="00F15F6F" w:rsidRDefault="00531FBC" w:rsidP="00531FBC">
      <w:pPr>
        <w:spacing w:line="360" w:lineRule="auto"/>
        <w:rPr>
          <w:rFonts w:ascii="Times New Roman" w:hAnsi="Times New Roman" w:cs="Times New Roman"/>
        </w:rPr>
      </w:pPr>
      <w:r w:rsidRPr="00531FBC">
        <w:rPr>
          <w:rFonts w:ascii="Times New Roman" w:hAnsi="Times New Roman" w:cs="Times New Roman"/>
        </w:rPr>
        <w:t xml:space="preserve">I wish to express my sincere gratitude to my supervisor, Dr. Basma Abdulaima, for their invaluable support and guidance throughout this research. I would also like to thank Dr. Carl Chalmers and Dr. Paul Fergus for imparting foundational knowledge in data science that enabled me to undertake this thesis. Additionally, I am thankful to Dr. Rubem Perierra whose excellent mentoring during my graduate course gave me the confidence to take on this complex topic without being overwhelmed. The completion of this research would not have </w:t>
      </w:r>
      <w:r w:rsidRPr="00531FBC">
        <w:rPr>
          <w:rFonts w:ascii="Times New Roman" w:hAnsi="Times New Roman" w:cs="Times New Roman"/>
        </w:rPr>
        <w:lastRenderedPageBreak/>
        <w:t xml:space="preserve">been possible without the patient assistance and encouragement of these mentors. Their wisdom and insights have pushed me to accomplish more than I thought I was capable of. I cannot thank them enough for sharing their expertise and empowering me to </w:t>
      </w:r>
      <w:r w:rsidR="00D821A3" w:rsidRPr="00531FBC">
        <w:rPr>
          <w:rFonts w:ascii="Times New Roman" w:hAnsi="Times New Roman" w:cs="Times New Roman"/>
        </w:rPr>
        <w:t>succeed.</w:t>
      </w:r>
    </w:p>
    <w:p w14:paraId="08BF4990" w14:textId="77777777" w:rsidR="002E1900" w:rsidRDefault="002E1900"/>
    <w:p w14:paraId="1991E654" w14:textId="77777777" w:rsidR="002E1900" w:rsidRDefault="002E1900"/>
    <w:p w14:paraId="188B5D56" w14:textId="77777777" w:rsidR="002E1900" w:rsidRDefault="002E1900"/>
    <w:p w14:paraId="4D95F2F4" w14:textId="77777777" w:rsidR="002E1900" w:rsidRDefault="002E1900"/>
    <w:p w14:paraId="7DACAA6E" w14:textId="77777777" w:rsidR="002E1900" w:rsidRDefault="002E1900"/>
    <w:p w14:paraId="1BAF783B" w14:textId="77777777" w:rsidR="00165698" w:rsidRDefault="00165698"/>
    <w:p w14:paraId="7942E39E" w14:textId="77777777" w:rsidR="00165698" w:rsidRDefault="00165698"/>
    <w:p w14:paraId="5C8DC1B5" w14:textId="77777777" w:rsidR="00165698" w:rsidRDefault="00165698"/>
    <w:p w14:paraId="3E2E3FED" w14:textId="77777777" w:rsidR="00165698" w:rsidRDefault="00165698"/>
    <w:p w14:paraId="234E92BF" w14:textId="77777777" w:rsidR="00165698" w:rsidRDefault="00165698"/>
    <w:p w14:paraId="476692F6" w14:textId="77777777" w:rsidR="00165698" w:rsidRDefault="00165698"/>
    <w:p w14:paraId="14420432" w14:textId="77777777" w:rsidR="00165698" w:rsidRDefault="00165698"/>
    <w:p w14:paraId="149B12F2" w14:textId="77777777" w:rsidR="00165698" w:rsidRDefault="00165698"/>
    <w:p w14:paraId="5C691F28" w14:textId="77777777" w:rsidR="00165698" w:rsidRDefault="00165698"/>
    <w:p w14:paraId="0BBA174B" w14:textId="77777777" w:rsidR="00165698" w:rsidRDefault="00165698"/>
    <w:p w14:paraId="4485C7DE" w14:textId="77777777" w:rsidR="00165698" w:rsidRDefault="00165698"/>
    <w:p w14:paraId="5BC78369" w14:textId="77777777" w:rsidR="00165698" w:rsidRDefault="00165698"/>
    <w:p w14:paraId="4D42F7DF" w14:textId="77777777" w:rsidR="00165698" w:rsidRDefault="00165698"/>
    <w:p w14:paraId="3BA16444" w14:textId="77777777" w:rsidR="00165698" w:rsidRDefault="00165698"/>
    <w:p w14:paraId="7076E3F6" w14:textId="77777777" w:rsidR="00165698" w:rsidRDefault="00165698"/>
    <w:p w14:paraId="51930715" w14:textId="77777777" w:rsidR="00165698" w:rsidRDefault="00165698"/>
    <w:p w14:paraId="1FB1E2CC" w14:textId="77777777" w:rsidR="00165698" w:rsidRDefault="00165698"/>
    <w:p w14:paraId="3BD16154" w14:textId="77777777" w:rsidR="00165698" w:rsidRDefault="00165698"/>
    <w:p w14:paraId="2211CF3A" w14:textId="77777777" w:rsidR="00165698" w:rsidRDefault="00165698"/>
    <w:p w14:paraId="7A3691DC" w14:textId="77777777" w:rsidR="00165698" w:rsidRDefault="00165698"/>
    <w:p w14:paraId="3712957C" w14:textId="77777777" w:rsidR="00165698" w:rsidRDefault="00165698"/>
    <w:p w14:paraId="3DDC87CA" w14:textId="77777777" w:rsidR="00165698" w:rsidRDefault="00165698"/>
    <w:p w14:paraId="77FD22FA" w14:textId="77777777" w:rsidR="00165698" w:rsidRDefault="00165698"/>
    <w:p w14:paraId="6C62ED7A" w14:textId="77777777" w:rsidR="00165698" w:rsidRDefault="00165698"/>
    <w:p w14:paraId="0FADC530" w14:textId="77777777" w:rsidR="00165698" w:rsidRDefault="00165698"/>
    <w:p w14:paraId="78AF945C" w14:textId="77777777" w:rsidR="00165698" w:rsidRDefault="00165698"/>
    <w:p w14:paraId="3AF1EF04" w14:textId="77777777" w:rsidR="00165698" w:rsidRDefault="00165698"/>
    <w:p w14:paraId="216F56B6" w14:textId="77777777" w:rsidR="00165698" w:rsidRDefault="00165698"/>
    <w:p w14:paraId="0841E8F5" w14:textId="77777777" w:rsidR="00165698" w:rsidRDefault="00165698"/>
    <w:p w14:paraId="0FB314E4" w14:textId="77777777" w:rsidR="00165698" w:rsidRDefault="00165698"/>
    <w:p w14:paraId="6657D1A9" w14:textId="77777777" w:rsidR="00165698" w:rsidRDefault="00165698"/>
    <w:p w14:paraId="4426E758" w14:textId="77777777" w:rsidR="00165698" w:rsidRDefault="00165698"/>
    <w:p w14:paraId="66B6E7BB" w14:textId="77777777" w:rsidR="00165698" w:rsidRDefault="00165698"/>
    <w:p w14:paraId="11C819A8" w14:textId="77777777" w:rsidR="00165698" w:rsidRDefault="00165698"/>
    <w:p w14:paraId="6EF84ACB" w14:textId="77777777" w:rsidR="00165698" w:rsidRDefault="00165698"/>
    <w:p w14:paraId="0E091C15" w14:textId="77777777" w:rsidR="00165698" w:rsidRDefault="00165698"/>
    <w:p w14:paraId="705F6600" w14:textId="77777777" w:rsidR="00165698" w:rsidRDefault="00165698"/>
    <w:p w14:paraId="21AFF5AD" w14:textId="77777777" w:rsidR="00165698" w:rsidRDefault="00165698"/>
    <w:p w14:paraId="2C188C7C" w14:textId="5312E098" w:rsidR="00B05E8B" w:rsidRDefault="00B05E8B">
      <w:pPr>
        <w:pStyle w:val="TOC1"/>
        <w:tabs>
          <w:tab w:val="right" w:pos="9010"/>
        </w:tabs>
        <w:rPr>
          <w:rFonts w:asciiTheme="minorHAnsi" w:eastAsiaTheme="minorEastAsia" w:hAnsiTheme="minorHAnsi" w:cstheme="minorBidi"/>
          <w:b w:val="0"/>
          <w:bCs w:val="0"/>
          <w:caps w:val="0"/>
          <w:noProof/>
          <w:lang w:eastAsia="en-GB"/>
        </w:rPr>
      </w:pPr>
      <w:r>
        <w:fldChar w:fldCharType="begin"/>
      </w:r>
      <w:r>
        <w:instrText xml:space="preserve"> TOC \o "1-6" \h \z \u </w:instrText>
      </w:r>
      <w:r>
        <w:fldChar w:fldCharType="separate"/>
      </w:r>
      <w:hyperlink w:anchor="_Toc146282664" w:history="1">
        <w:r w:rsidRPr="002F5B7D">
          <w:rPr>
            <w:rStyle w:val="Hyperlink"/>
            <w:rFonts w:ascii="Times New Roman" w:hAnsi="Times New Roman" w:cs="Times New Roman"/>
            <w:noProof/>
          </w:rPr>
          <w:t>Abstract</w:t>
        </w:r>
        <w:r>
          <w:rPr>
            <w:noProof/>
            <w:webHidden/>
          </w:rPr>
          <w:tab/>
        </w:r>
        <w:r>
          <w:rPr>
            <w:noProof/>
            <w:webHidden/>
          </w:rPr>
          <w:fldChar w:fldCharType="begin"/>
        </w:r>
        <w:r>
          <w:rPr>
            <w:noProof/>
            <w:webHidden/>
          </w:rPr>
          <w:instrText xml:space="preserve"> PAGEREF _Toc146282664 \h </w:instrText>
        </w:r>
        <w:r>
          <w:rPr>
            <w:noProof/>
            <w:webHidden/>
          </w:rPr>
        </w:r>
        <w:r>
          <w:rPr>
            <w:noProof/>
            <w:webHidden/>
          </w:rPr>
          <w:fldChar w:fldCharType="separate"/>
        </w:r>
        <w:r>
          <w:rPr>
            <w:noProof/>
            <w:webHidden/>
          </w:rPr>
          <w:t>2</w:t>
        </w:r>
        <w:r>
          <w:rPr>
            <w:noProof/>
            <w:webHidden/>
          </w:rPr>
          <w:fldChar w:fldCharType="end"/>
        </w:r>
      </w:hyperlink>
    </w:p>
    <w:p w14:paraId="44D2366E" w14:textId="7A050BEE" w:rsidR="00B05E8B" w:rsidRDefault="00B05E8B">
      <w:pPr>
        <w:pStyle w:val="TOC1"/>
        <w:tabs>
          <w:tab w:val="right" w:pos="9010"/>
        </w:tabs>
        <w:rPr>
          <w:rFonts w:asciiTheme="minorHAnsi" w:eastAsiaTheme="minorEastAsia" w:hAnsiTheme="minorHAnsi" w:cstheme="minorBidi"/>
          <w:b w:val="0"/>
          <w:bCs w:val="0"/>
          <w:caps w:val="0"/>
          <w:noProof/>
          <w:lang w:eastAsia="en-GB"/>
        </w:rPr>
      </w:pPr>
      <w:hyperlink w:anchor="_Toc146282665" w:history="1">
        <w:r w:rsidRPr="002F5B7D">
          <w:rPr>
            <w:rStyle w:val="Hyperlink"/>
            <w:rFonts w:ascii="Times New Roman" w:hAnsi="Times New Roman" w:cs="Times New Roman"/>
            <w:noProof/>
          </w:rPr>
          <w:t>Acknowldgements</w:t>
        </w:r>
        <w:r>
          <w:rPr>
            <w:noProof/>
            <w:webHidden/>
          </w:rPr>
          <w:tab/>
        </w:r>
        <w:r>
          <w:rPr>
            <w:noProof/>
            <w:webHidden/>
          </w:rPr>
          <w:fldChar w:fldCharType="begin"/>
        </w:r>
        <w:r>
          <w:rPr>
            <w:noProof/>
            <w:webHidden/>
          </w:rPr>
          <w:instrText xml:space="preserve"> PAGEREF _Toc146282665 \h </w:instrText>
        </w:r>
        <w:r>
          <w:rPr>
            <w:noProof/>
            <w:webHidden/>
          </w:rPr>
        </w:r>
        <w:r>
          <w:rPr>
            <w:noProof/>
            <w:webHidden/>
          </w:rPr>
          <w:fldChar w:fldCharType="separate"/>
        </w:r>
        <w:r>
          <w:rPr>
            <w:noProof/>
            <w:webHidden/>
          </w:rPr>
          <w:t>2</w:t>
        </w:r>
        <w:r>
          <w:rPr>
            <w:noProof/>
            <w:webHidden/>
          </w:rPr>
          <w:fldChar w:fldCharType="end"/>
        </w:r>
      </w:hyperlink>
    </w:p>
    <w:p w14:paraId="4F7EFB71" w14:textId="45B2DC71" w:rsidR="00B05E8B" w:rsidRDefault="00B05E8B">
      <w:pPr>
        <w:pStyle w:val="TOC1"/>
        <w:tabs>
          <w:tab w:val="left" w:pos="480"/>
          <w:tab w:val="right" w:pos="9010"/>
        </w:tabs>
        <w:rPr>
          <w:rFonts w:asciiTheme="minorHAnsi" w:eastAsiaTheme="minorEastAsia" w:hAnsiTheme="minorHAnsi" w:cstheme="minorBidi"/>
          <w:b w:val="0"/>
          <w:bCs w:val="0"/>
          <w:caps w:val="0"/>
          <w:noProof/>
          <w:lang w:eastAsia="en-GB"/>
        </w:rPr>
      </w:pPr>
      <w:hyperlink w:anchor="_Toc146282666" w:history="1">
        <w:r w:rsidRPr="002F5B7D">
          <w:rPr>
            <w:rStyle w:val="Hyperlink"/>
            <w:rFonts w:ascii="Times New Roman" w:hAnsi="Times New Roman" w:cs="Times New Roman"/>
            <w:noProof/>
          </w:rPr>
          <w:t>1</w:t>
        </w:r>
        <w:r>
          <w:rPr>
            <w:rFonts w:asciiTheme="minorHAnsi" w:eastAsiaTheme="minorEastAsia" w:hAnsiTheme="minorHAnsi" w:cstheme="minorBidi"/>
            <w:b w:val="0"/>
            <w:bCs w:val="0"/>
            <w:caps w:val="0"/>
            <w:noProof/>
            <w:lang w:eastAsia="en-GB"/>
          </w:rPr>
          <w:tab/>
        </w:r>
        <w:r w:rsidRPr="002F5B7D">
          <w:rPr>
            <w:rStyle w:val="Hyperlink"/>
            <w:rFonts w:ascii="Times New Roman" w:hAnsi="Times New Roman" w:cs="Times New Roman"/>
            <w:noProof/>
          </w:rPr>
          <w:t>Chapter 1: Introduction</w:t>
        </w:r>
        <w:r>
          <w:rPr>
            <w:noProof/>
            <w:webHidden/>
          </w:rPr>
          <w:tab/>
        </w:r>
        <w:r>
          <w:rPr>
            <w:noProof/>
            <w:webHidden/>
          </w:rPr>
          <w:fldChar w:fldCharType="begin"/>
        </w:r>
        <w:r>
          <w:rPr>
            <w:noProof/>
            <w:webHidden/>
          </w:rPr>
          <w:instrText xml:space="preserve"> PAGEREF _Toc146282666 \h </w:instrText>
        </w:r>
        <w:r>
          <w:rPr>
            <w:noProof/>
            <w:webHidden/>
          </w:rPr>
        </w:r>
        <w:r>
          <w:rPr>
            <w:noProof/>
            <w:webHidden/>
          </w:rPr>
          <w:fldChar w:fldCharType="separate"/>
        </w:r>
        <w:r>
          <w:rPr>
            <w:noProof/>
            <w:webHidden/>
          </w:rPr>
          <w:t>6</w:t>
        </w:r>
        <w:r>
          <w:rPr>
            <w:noProof/>
            <w:webHidden/>
          </w:rPr>
          <w:fldChar w:fldCharType="end"/>
        </w:r>
      </w:hyperlink>
    </w:p>
    <w:p w14:paraId="558103F4" w14:textId="52B1AB97" w:rsidR="00B05E8B" w:rsidRDefault="00B05E8B">
      <w:pPr>
        <w:pStyle w:val="TOC1"/>
        <w:tabs>
          <w:tab w:val="left" w:pos="480"/>
          <w:tab w:val="right" w:pos="9010"/>
        </w:tabs>
        <w:rPr>
          <w:rFonts w:asciiTheme="minorHAnsi" w:eastAsiaTheme="minorEastAsia" w:hAnsiTheme="minorHAnsi" w:cstheme="minorBidi"/>
          <w:b w:val="0"/>
          <w:bCs w:val="0"/>
          <w:caps w:val="0"/>
          <w:noProof/>
          <w:lang w:eastAsia="en-GB"/>
        </w:rPr>
      </w:pPr>
      <w:hyperlink w:anchor="_Toc146282667" w:history="1">
        <w:r w:rsidRPr="002F5B7D">
          <w:rPr>
            <w:rStyle w:val="Hyperlink"/>
            <w:rFonts w:ascii="Times New Roman" w:hAnsi="Times New Roman" w:cs="Times New Roman"/>
            <w:noProof/>
          </w:rPr>
          <w:t>2</w:t>
        </w:r>
        <w:r>
          <w:rPr>
            <w:rFonts w:asciiTheme="minorHAnsi" w:eastAsiaTheme="minorEastAsia" w:hAnsiTheme="minorHAnsi" w:cstheme="minorBidi"/>
            <w:b w:val="0"/>
            <w:bCs w:val="0"/>
            <w:caps w:val="0"/>
            <w:noProof/>
            <w:lang w:eastAsia="en-GB"/>
          </w:rPr>
          <w:tab/>
        </w:r>
        <w:r w:rsidRPr="002F5B7D">
          <w:rPr>
            <w:rStyle w:val="Hyperlink"/>
            <w:rFonts w:ascii="Times New Roman" w:hAnsi="Times New Roman" w:cs="Times New Roman"/>
            <w:noProof/>
          </w:rPr>
          <w:t>Chapter 2: Background and Literature review</w:t>
        </w:r>
        <w:r>
          <w:rPr>
            <w:noProof/>
            <w:webHidden/>
          </w:rPr>
          <w:tab/>
        </w:r>
        <w:r>
          <w:rPr>
            <w:noProof/>
            <w:webHidden/>
          </w:rPr>
          <w:fldChar w:fldCharType="begin"/>
        </w:r>
        <w:r>
          <w:rPr>
            <w:noProof/>
            <w:webHidden/>
          </w:rPr>
          <w:instrText xml:space="preserve"> PAGEREF _Toc146282667 \h </w:instrText>
        </w:r>
        <w:r>
          <w:rPr>
            <w:noProof/>
            <w:webHidden/>
          </w:rPr>
        </w:r>
        <w:r>
          <w:rPr>
            <w:noProof/>
            <w:webHidden/>
          </w:rPr>
          <w:fldChar w:fldCharType="separate"/>
        </w:r>
        <w:r>
          <w:rPr>
            <w:noProof/>
            <w:webHidden/>
          </w:rPr>
          <w:t>9</w:t>
        </w:r>
        <w:r>
          <w:rPr>
            <w:noProof/>
            <w:webHidden/>
          </w:rPr>
          <w:fldChar w:fldCharType="end"/>
        </w:r>
      </w:hyperlink>
    </w:p>
    <w:p w14:paraId="518182AE" w14:textId="7594A010" w:rsidR="00B05E8B" w:rsidRDefault="00B05E8B">
      <w:pPr>
        <w:pStyle w:val="TOC2"/>
        <w:tabs>
          <w:tab w:val="left" w:pos="720"/>
          <w:tab w:val="right" w:pos="9010"/>
        </w:tabs>
        <w:rPr>
          <w:rFonts w:eastAsiaTheme="minorEastAsia" w:cstheme="minorBidi"/>
          <w:b w:val="0"/>
          <w:bCs w:val="0"/>
          <w:noProof/>
          <w:sz w:val="24"/>
          <w:szCs w:val="24"/>
          <w:lang w:eastAsia="en-GB"/>
        </w:rPr>
      </w:pPr>
      <w:hyperlink w:anchor="_Toc146282668" w:history="1">
        <w:r w:rsidRPr="002F5B7D">
          <w:rPr>
            <w:rStyle w:val="Hyperlink"/>
            <w:rFonts w:ascii="Times New Roman" w:hAnsi="Times New Roman" w:cs="Times New Roman"/>
            <w:noProof/>
          </w:rPr>
          <w:t>2.1</w:t>
        </w:r>
        <w:r>
          <w:rPr>
            <w:rFonts w:eastAsiaTheme="minorEastAsia" w:cstheme="minorBidi"/>
            <w:b w:val="0"/>
            <w:bCs w:val="0"/>
            <w:noProof/>
            <w:sz w:val="24"/>
            <w:szCs w:val="24"/>
            <w:lang w:eastAsia="en-GB"/>
          </w:rPr>
          <w:tab/>
        </w:r>
        <w:r w:rsidRPr="002F5B7D">
          <w:rPr>
            <w:rStyle w:val="Hyperlink"/>
            <w:rFonts w:ascii="Times New Roman" w:hAnsi="Times New Roman" w:cs="Times New Roman"/>
            <w:noProof/>
          </w:rPr>
          <w:t>Related Work</w:t>
        </w:r>
        <w:r>
          <w:rPr>
            <w:noProof/>
            <w:webHidden/>
          </w:rPr>
          <w:tab/>
        </w:r>
        <w:r>
          <w:rPr>
            <w:noProof/>
            <w:webHidden/>
          </w:rPr>
          <w:fldChar w:fldCharType="begin"/>
        </w:r>
        <w:r>
          <w:rPr>
            <w:noProof/>
            <w:webHidden/>
          </w:rPr>
          <w:instrText xml:space="preserve"> PAGEREF _Toc146282668 \h </w:instrText>
        </w:r>
        <w:r>
          <w:rPr>
            <w:noProof/>
            <w:webHidden/>
          </w:rPr>
        </w:r>
        <w:r>
          <w:rPr>
            <w:noProof/>
            <w:webHidden/>
          </w:rPr>
          <w:fldChar w:fldCharType="separate"/>
        </w:r>
        <w:r>
          <w:rPr>
            <w:noProof/>
            <w:webHidden/>
          </w:rPr>
          <w:t>10</w:t>
        </w:r>
        <w:r>
          <w:rPr>
            <w:noProof/>
            <w:webHidden/>
          </w:rPr>
          <w:fldChar w:fldCharType="end"/>
        </w:r>
      </w:hyperlink>
    </w:p>
    <w:p w14:paraId="707F1B49" w14:textId="3A3A12F1" w:rsidR="00B05E8B" w:rsidRDefault="00B05E8B">
      <w:pPr>
        <w:pStyle w:val="TOC2"/>
        <w:tabs>
          <w:tab w:val="left" w:pos="720"/>
          <w:tab w:val="right" w:pos="9010"/>
        </w:tabs>
        <w:rPr>
          <w:rFonts w:eastAsiaTheme="minorEastAsia" w:cstheme="minorBidi"/>
          <w:b w:val="0"/>
          <w:bCs w:val="0"/>
          <w:noProof/>
          <w:sz w:val="24"/>
          <w:szCs w:val="24"/>
          <w:lang w:eastAsia="en-GB"/>
        </w:rPr>
      </w:pPr>
      <w:hyperlink w:anchor="_Toc146282669" w:history="1">
        <w:r w:rsidRPr="002F5B7D">
          <w:rPr>
            <w:rStyle w:val="Hyperlink"/>
            <w:rFonts w:ascii="Times New Roman" w:hAnsi="Times New Roman" w:cs="Times New Roman"/>
            <w:noProof/>
          </w:rPr>
          <w:t>2.2</w:t>
        </w:r>
        <w:r>
          <w:rPr>
            <w:rFonts w:eastAsiaTheme="minorEastAsia" w:cstheme="minorBidi"/>
            <w:b w:val="0"/>
            <w:bCs w:val="0"/>
            <w:noProof/>
            <w:sz w:val="24"/>
            <w:szCs w:val="24"/>
            <w:lang w:eastAsia="en-GB"/>
          </w:rPr>
          <w:tab/>
        </w:r>
        <w:r w:rsidRPr="002F5B7D">
          <w:rPr>
            <w:rStyle w:val="Hyperlink"/>
            <w:rFonts w:ascii="Times New Roman" w:hAnsi="Times New Roman" w:cs="Times New Roman"/>
            <w:noProof/>
          </w:rPr>
          <w:t>Theory</w:t>
        </w:r>
        <w:r>
          <w:rPr>
            <w:noProof/>
            <w:webHidden/>
          </w:rPr>
          <w:tab/>
        </w:r>
        <w:r>
          <w:rPr>
            <w:noProof/>
            <w:webHidden/>
          </w:rPr>
          <w:fldChar w:fldCharType="begin"/>
        </w:r>
        <w:r>
          <w:rPr>
            <w:noProof/>
            <w:webHidden/>
          </w:rPr>
          <w:instrText xml:space="preserve"> PAGEREF _Toc146282669 \h </w:instrText>
        </w:r>
        <w:r>
          <w:rPr>
            <w:noProof/>
            <w:webHidden/>
          </w:rPr>
        </w:r>
        <w:r>
          <w:rPr>
            <w:noProof/>
            <w:webHidden/>
          </w:rPr>
          <w:fldChar w:fldCharType="separate"/>
        </w:r>
        <w:r>
          <w:rPr>
            <w:noProof/>
            <w:webHidden/>
          </w:rPr>
          <w:t>18</w:t>
        </w:r>
        <w:r>
          <w:rPr>
            <w:noProof/>
            <w:webHidden/>
          </w:rPr>
          <w:fldChar w:fldCharType="end"/>
        </w:r>
      </w:hyperlink>
    </w:p>
    <w:p w14:paraId="5746A3B3" w14:textId="5A1408AC" w:rsidR="00B05E8B" w:rsidRDefault="00B05E8B">
      <w:pPr>
        <w:pStyle w:val="TOC2"/>
        <w:tabs>
          <w:tab w:val="left" w:pos="720"/>
          <w:tab w:val="right" w:pos="9010"/>
        </w:tabs>
        <w:rPr>
          <w:rFonts w:eastAsiaTheme="minorEastAsia" w:cstheme="minorBidi"/>
          <w:b w:val="0"/>
          <w:bCs w:val="0"/>
          <w:noProof/>
          <w:sz w:val="24"/>
          <w:szCs w:val="24"/>
          <w:lang w:eastAsia="en-GB"/>
        </w:rPr>
      </w:pPr>
      <w:hyperlink w:anchor="_Toc146282670" w:history="1">
        <w:r w:rsidRPr="002F5B7D">
          <w:rPr>
            <w:rStyle w:val="Hyperlink"/>
            <w:rFonts w:ascii="Times New Roman" w:hAnsi="Times New Roman" w:cs="Times New Roman"/>
            <w:noProof/>
          </w:rPr>
          <w:t>2.3</w:t>
        </w:r>
        <w:r>
          <w:rPr>
            <w:rFonts w:eastAsiaTheme="minorEastAsia" w:cstheme="minorBidi"/>
            <w:b w:val="0"/>
            <w:bCs w:val="0"/>
            <w:noProof/>
            <w:sz w:val="24"/>
            <w:szCs w:val="24"/>
            <w:lang w:eastAsia="en-GB"/>
          </w:rPr>
          <w:tab/>
        </w:r>
        <w:r w:rsidRPr="002F5B7D">
          <w:rPr>
            <w:rStyle w:val="Hyperlink"/>
            <w:rFonts w:ascii="Times New Roman" w:hAnsi="Times New Roman" w:cs="Times New Roman"/>
            <w:noProof/>
          </w:rPr>
          <w:t>Legal Social Ethical and Professional Considerations</w:t>
        </w:r>
        <w:r>
          <w:rPr>
            <w:noProof/>
            <w:webHidden/>
          </w:rPr>
          <w:tab/>
        </w:r>
        <w:r>
          <w:rPr>
            <w:noProof/>
            <w:webHidden/>
          </w:rPr>
          <w:fldChar w:fldCharType="begin"/>
        </w:r>
        <w:r>
          <w:rPr>
            <w:noProof/>
            <w:webHidden/>
          </w:rPr>
          <w:instrText xml:space="preserve"> PAGEREF _Toc146282670 \h </w:instrText>
        </w:r>
        <w:r>
          <w:rPr>
            <w:noProof/>
            <w:webHidden/>
          </w:rPr>
        </w:r>
        <w:r>
          <w:rPr>
            <w:noProof/>
            <w:webHidden/>
          </w:rPr>
          <w:fldChar w:fldCharType="separate"/>
        </w:r>
        <w:r>
          <w:rPr>
            <w:noProof/>
            <w:webHidden/>
          </w:rPr>
          <w:t>20</w:t>
        </w:r>
        <w:r>
          <w:rPr>
            <w:noProof/>
            <w:webHidden/>
          </w:rPr>
          <w:fldChar w:fldCharType="end"/>
        </w:r>
      </w:hyperlink>
    </w:p>
    <w:p w14:paraId="4C02DE52" w14:textId="5F371166" w:rsidR="00B05E8B" w:rsidRDefault="00B05E8B">
      <w:pPr>
        <w:pStyle w:val="TOC1"/>
        <w:tabs>
          <w:tab w:val="left" w:pos="480"/>
          <w:tab w:val="right" w:pos="9010"/>
        </w:tabs>
        <w:rPr>
          <w:rFonts w:asciiTheme="minorHAnsi" w:eastAsiaTheme="minorEastAsia" w:hAnsiTheme="minorHAnsi" w:cstheme="minorBidi"/>
          <w:b w:val="0"/>
          <w:bCs w:val="0"/>
          <w:caps w:val="0"/>
          <w:noProof/>
          <w:lang w:eastAsia="en-GB"/>
        </w:rPr>
      </w:pPr>
      <w:hyperlink w:anchor="_Toc146282671" w:history="1">
        <w:r w:rsidRPr="002F5B7D">
          <w:rPr>
            <w:rStyle w:val="Hyperlink"/>
            <w:rFonts w:ascii="Times New Roman" w:hAnsi="Times New Roman" w:cs="Times New Roman"/>
            <w:noProof/>
          </w:rPr>
          <w:t>3</w:t>
        </w:r>
        <w:r>
          <w:rPr>
            <w:rFonts w:asciiTheme="minorHAnsi" w:eastAsiaTheme="minorEastAsia" w:hAnsiTheme="minorHAnsi" w:cstheme="minorBidi"/>
            <w:b w:val="0"/>
            <w:bCs w:val="0"/>
            <w:caps w:val="0"/>
            <w:noProof/>
            <w:lang w:eastAsia="en-GB"/>
          </w:rPr>
          <w:tab/>
        </w:r>
        <w:r w:rsidRPr="002F5B7D">
          <w:rPr>
            <w:rStyle w:val="Hyperlink"/>
            <w:rFonts w:ascii="Times New Roman" w:hAnsi="Times New Roman" w:cs="Times New Roman"/>
            <w:noProof/>
          </w:rPr>
          <w:t>Chapter 3: Analysis and Design</w:t>
        </w:r>
        <w:r>
          <w:rPr>
            <w:noProof/>
            <w:webHidden/>
          </w:rPr>
          <w:tab/>
        </w:r>
        <w:r>
          <w:rPr>
            <w:noProof/>
            <w:webHidden/>
          </w:rPr>
          <w:fldChar w:fldCharType="begin"/>
        </w:r>
        <w:r>
          <w:rPr>
            <w:noProof/>
            <w:webHidden/>
          </w:rPr>
          <w:instrText xml:space="preserve"> PAGEREF _Toc146282671 \h </w:instrText>
        </w:r>
        <w:r>
          <w:rPr>
            <w:noProof/>
            <w:webHidden/>
          </w:rPr>
        </w:r>
        <w:r>
          <w:rPr>
            <w:noProof/>
            <w:webHidden/>
          </w:rPr>
          <w:fldChar w:fldCharType="separate"/>
        </w:r>
        <w:r>
          <w:rPr>
            <w:noProof/>
            <w:webHidden/>
          </w:rPr>
          <w:t>21</w:t>
        </w:r>
        <w:r>
          <w:rPr>
            <w:noProof/>
            <w:webHidden/>
          </w:rPr>
          <w:fldChar w:fldCharType="end"/>
        </w:r>
      </w:hyperlink>
    </w:p>
    <w:p w14:paraId="2517D6E4" w14:textId="61B80970" w:rsidR="00B05E8B" w:rsidRDefault="00B05E8B">
      <w:pPr>
        <w:pStyle w:val="TOC2"/>
        <w:tabs>
          <w:tab w:val="left" w:pos="720"/>
          <w:tab w:val="right" w:pos="9010"/>
        </w:tabs>
        <w:rPr>
          <w:rFonts w:eastAsiaTheme="minorEastAsia" w:cstheme="minorBidi"/>
          <w:b w:val="0"/>
          <w:bCs w:val="0"/>
          <w:noProof/>
          <w:sz w:val="24"/>
          <w:szCs w:val="24"/>
          <w:lang w:eastAsia="en-GB"/>
        </w:rPr>
      </w:pPr>
      <w:hyperlink w:anchor="_Toc146282672" w:history="1">
        <w:r w:rsidRPr="002F5B7D">
          <w:rPr>
            <w:rStyle w:val="Hyperlink"/>
            <w:rFonts w:ascii="Times New Roman" w:hAnsi="Times New Roman" w:cs="Times New Roman"/>
            <w:noProof/>
          </w:rPr>
          <w:t>3.1</w:t>
        </w:r>
        <w:r>
          <w:rPr>
            <w:rFonts w:eastAsiaTheme="minorEastAsia" w:cstheme="minorBidi"/>
            <w:b w:val="0"/>
            <w:bCs w:val="0"/>
            <w:noProof/>
            <w:sz w:val="24"/>
            <w:szCs w:val="24"/>
            <w:lang w:eastAsia="en-GB"/>
          </w:rPr>
          <w:tab/>
        </w:r>
        <w:r w:rsidRPr="002F5B7D">
          <w:rPr>
            <w:rStyle w:val="Hyperlink"/>
            <w:rFonts w:ascii="Times New Roman" w:hAnsi="Times New Roman" w:cs="Times New Roman"/>
            <w:noProof/>
          </w:rPr>
          <w:t>Data Description</w:t>
        </w:r>
        <w:r>
          <w:rPr>
            <w:noProof/>
            <w:webHidden/>
          </w:rPr>
          <w:tab/>
        </w:r>
        <w:r>
          <w:rPr>
            <w:noProof/>
            <w:webHidden/>
          </w:rPr>
          <w:fldChar w:fldCharType="begin"/>
        </w:r>
        <w:r>
          <w:rPr>
            <w:noProof/>
            <w:webHidden/>
          </w:rPr>
          <w:instrText xml:space="preserve"> PAGEREF _Toc146282672 \h </w:instrText>
        </w:r>
        <w:r>
          <w:rPr>
            <w:noProof/>
            <w:webHidden/>
          </w:rPr>
        </w:r>
        <w:r>
          <w:rPr>
            <w:noProof/>
            <w:webHidden/>
          </w:rPr>
          <w:fldChar w:fldCharType="separate"/>
        </w:r>
        <w:r>
          <w:rPr>
            <w:noProof/>
            <w:webHidden/>
          </w:rPr>
          <w:t>21</w:t>
        </w:r>
        <w:r>
          <w:rPr>
            <w:noProof/>
            <w:webHidden/>
          </w:rPr>
          <w:fldChar w:fldCharType="end"/>
        </w:r>
      </w:hyperlink>
    </w:p>
    <w:p w14:paraId="1E9BC046" w14:textId="086FFFAB" w:rsidR="00B05E8B" w:rsidRDefault="00B05E8B">
      <w:pPr>
        <w:pStyle w:val="TOC2"/>
        <w:tabs>
          <w:tab w:val="left" w:pos="720"/>
          <w:tab w:val="right" w:pos="9010"/>
        </w:tabs>
        <w:rPr>
          <w:rFonts w:eastAsiaTheme="minorEastAsia" w:cstheme="minorBidi"/>
          <w:b w:val="0"/>
          <w:bCs w:val="0"/>
          <w:noProof/>
          <w:sz w:val="24"/>
          <w:szCs w:val="24"/>
          <w:lang w:eastAsia="en-GB"/>
        </w:rPr>
      </w:pPr>
      <w:hyperlink w:anchor="_Toc146282673" w:history="1">
        <w:r w:rsidRPr="002F5B7D">
          <w:rPr>
            <w:rStyle w:val="Hyperlink"/>
            <w:rFonts w:ascii="Times New Roman" w:hAnsi="Times New Roman" w:cs="Times New Roman"/>
            <w:noProof/>
          </w:rPr>
          <w:t>3.2</w:t>
        </w:r>
        <w:r>
          <w:rPr>
            <w:rFonts w:eastAsiaTheme="minorEastAsia" w:cstheme="minorBidi"/>
            <w:b w:val="0"/>
            <w:bCs w:val="0"/>
            <w:noProof/>
            <w:sz w:val="24"/>
            <w:szCs w:val="24"/>
            <w:lang w:eastAsia="en-GB"/>
          </w:rPr>
          <w:tab/>
        </w:r>
        <w:r w:rsidRPr="002F5B7D">
          <w:rPr>
            <w:rStyle w:val="Hyperlink"/>
            <w:rFonts w:ascii="Times New Roman" w:hAnsi="Times New Roman" w:cs="Times New Roman"/>
            <w:noProof/>
          </w:rPr>
          <w:t>Exploratory Data Analysis(EDA)</w:t>
        </w:r>
        <w:r>
          <w:rPr>
            <w:noProof/>
            <w:webHidden/>
          </w:rPr>
          <w:tab/>
        </w:r>
        <w:r>
          <w:rPr>
            <w:noProof/>
            <w:webHidden/>
          </w:rPr>
          <w:fldChar w:fldCharType="begin"/>
        </w:r>
        <w:r>
          <w:rPr>
            <w:noProof/>
            <w:webHidden/>
          </w:rPr>
          <w:instrText xml:space="preserve"> PAGEREF _Toc146282673 \h </w:instrText>
        </w:r>
        <w:r>
          <w:rPr>
            <w:noProof/>
            <w:webHidden/>
          </w:rPr>
        </w:r>
        <w:r>
          <w:rPr>
            <w:noProof/>
            <w:webHidden/>
          </w:rPr>
          <w:fldChar w:fldCharType="separate"/>
        </w:r>
        <w:r>
          <w:rPr>
            <w:noProof/>
            <w:webHidden/>
          </w:rPr>
          <w:t>22</w:t>
        </w:r>
        <w:r>
          <w:rPr>
            <w:noProof/>
            <w:webHidden/>
          </w:rPr>
          <w:fldChar w:fldCharType="end"/>
        </w:r>
      </w:hyperlink>
    </w:p>
    <w:p w14:paraId="582BEFEE" w14:textId="5FD6544F" w:rsidR="00B05E8B" w:rsidRDefault="00B05E8B">
      <w:pPr>
        <w:pStyle w:val="TOC3"/>
        <w:tabs>
          <w:tab w:val="left" w:pos="960"/>
          <w:tab w:val="right" w:pos="9010"/>
        </w:tabs>
        <w:rPr>
          <w:rFonts w:eastAsiaTheme="minorEastAsia" w:cstheme="minorBidi"/>
          <w:noProof/>
          <w:sz w:val="24"/>
          <w:szCs w:val="24"/>
          <w:lang w:eastAsia="en-GB"/>
        </w:rPr>
      </w:pPr>
      <w:hyperlink w:anchor="_Toc146282674" w:history="1">
        <w:r w:rsidRPr="002F5B7D">
          <w:rPr>
            <w:rStyle w:val="Hyperlink"/>
            <w:rFonts w:ascii="Times New Roman" w:hAnsi="Times New Roman" w:cs="Times New Roman"/>
            <w:b/>
            <w:bCs/>
            <w:noProof/>
          </w:rPr>
          <w:t>3.2.1</w:t>
        </w:r>
        <w:r>
          <w:rPr>
            <w:rFonts w:eastAsiaTheme="minorEastAsia" w:cstheme="minorBidi"/>
            <w:noProof/>
            <w:sz w:val="24"/>
            <w:szCs w:val="24"/>
            <w:lang w:eastAsia="en-GB"/>
          </w:rPr>
          <w:tab/>
        </w:r>
        <w:r w:rsidRPr="002F5B7D">
          <w:rPr>
            <w:rStyle w:val="Hyperlink"/>
            <w:rFonts w:ascii="Times New Roman" w:hAnsi="Times New Roman" w:cs="Times New Roman"/>
            <w:b/>
            <w:bCs/>
            <w:noProof/>
          </w:rPr>
          <w:t>Missing values</w:t>
        </w:r>
        <w:r>
          <w:rPr>
            <w:noProof/>
            <w:webHidden/>
          </w:rPr>
          <w:tab/>
        </w:r>
        <w:r>
          <w:rPr>
            <w:noProof/>
            <w:webHidden/>
          </w:rPr>
          <w:fldChar w:fldCharType="begin"/>
        </w:r>
        <w:r>
          <w:rPr>
            <w:noProof/>
            <w:webHidden/>
          </w:rPr>
          <w:instrText xml:space="preserve"> PAGEREF _Toc146282674 \h </w:instrText>
        </w:r>
        <w:r>
          <w:rPr>
            <w:noProof/>
            <w:webHidden/>
          </w:rPr>
        </w:r>
        <w:r>
          <w:rPr>
            <w:noProof/>
            <w:webHidden/>
          </w:rPr>
          <w:fldChar w:fldCharType="separate"/>
        </w:r>
        <w:r>
          <w:rPr>
            <w:noProof/>
            <w:webHidden/>
          </w:rPr>
          <w:t>23</w:t>
        </w:r>
        <w:r>
          <w:rPr>
            <w:noProof/>
            <w:webHidden/>
          </w:rPr>
          <w:fldChar w:fldCharType="end"/>
        </w:r>
      </w:hyperlink>
    </w:p>
    <w:p w14:paraId="28A067A3" w14:textId="133907AA" w:rsidR="00B05E8B" w:rsidRDefault="00B05E8B">
      <w:pPr>
        <w:pStyle w:val="TOC3"/>
        <w:tabs>
          <w:tab w:val="left" w:pos="960"/>
          <w:tab w:val="right" w:pos="9010"/>
        </w:tabs>
        <w:rPr>
          <w:rFonts w:eastAsiaTheme="minorEastAsia" w:cstheme="minorBidi"/>
          <w:noProof/>
          <w:sz w:val="24"/>
          <w:szCs w:val="24"/>
          <w:lang w:eastAsia="en-GB"/>
        </w:rPr>
      </w:pPr>
      <w:hyperlink w:anchor="_Toc146282675" w:history="1">
        <w:r w:rsidRPr="002F5B7D">
          <w:rPr>
            <w:rStyle w:val="Hyperlink"/>
            <w:rFonts w:ascii="Times New Roman" w:hAnsi="Times New Roman" w:cs="Times New Roman"/>
            <w:b/>
            <w:bCs/>
            <w:noProof/>
          </w:rPr>
          <w:t>3.2.2</w:t>
        </w:r>
        <w:r>
          <w:rPr>
            <w:rFonts w:eastAsiaTheme="minorEastAsia" w:cstheme="minorBidi"/>
            <w:noProof/>
            <w:sz w:val="24"/>
            <w:szCs w:val="24"/>
            <w:lang w:eastAsia="en-GB"/>
          </w:rPr>
          <w:tab/>
        </w:r>
        <w:r w:rsidRPr="002F5B7D">
          <w:rPr>
            <w:rStyle w:val="Hyperlink"/>
            <w:rFonts w:ascii="Times New Roman" w:hAnsi="Times New Roman" w:cs="Times New Roman"/>
            <w:b/>
            <w:bCs/>
            <w:noProof/>
          </w:rPr>
          <w:t>Class balance</w:t>
        </w:r>
        <w:r>
          <w:rPr>
            <w:noProof/>
            <w:webHidden/>
          </w:rPr>
          <w:tab/>
        </w:r>
        <w:r>
          <w:rPr>
            <w:noProof/>
            <w:webHidden/>
          </w:rPr>
          <w:fldChar w:fldCharType="begin"/>
        </w:r>
        <w:r>
          <w:rPr>
            <w:noProof/>
            <w:webHidden/>
          </w:rPr>
          <w:instrText xml:space="preserve"> PAGEREF _Toc146282675 \h </w:instrText>
        </w:r>
        <w:r>
          <w:rPr>
            <w:noProof/>
            <w:webHidden/>
          </w:rPr>
        </w:r>
        <w:r>
          <w:rPr>
            <w:noProof/>
            <w:webHidden/>
          </w:rPr>
          <w:fldChar w:fldCharType="separate"/>
        </w:r>
        <w:r>
          <w:rPr>
            <w:noProof/>
            <w:webHidden/>
          </w:rPr>
          <w:t>24</w:t>
        </w:r>
        <w:r>
          <w:rPr>
            <w:noProof/>
            <w:webHidden/>
          </w:rPr>
          <w:fldChar w:fldCharType="end"/>
        </w:r>
      </w:hyperlink>
    </w:p>
    <w:p w14:paraId="2CB49A74" w14:textId="1F3DE524" w:rsidR="00B05E8B" w:rsidRDefault="00B05E8B">
      <w:pPr>
        <w:pStyle w:val="TOC3"/>
        <w:tabs>
          <w:tab w:val="left" w:pos="960"/>
          <w:tab w:val="right" w:pos="9010"/>
        </w:tabs>
        <w:rPr>
          <w:rFonts w:eastAsiaTheme="minorEastAsia" w:cstheme="minorBidi"/>
          <w:noProof/>
          <w:sz w:val="24"/>
          <w:szCs w:val="24"/>
          <w:lang w:eastAsia="en-GB"/>
        </w:rPr>
      </w:pPr>
      <w:hyperlink w:anchor="_Toc146282676" w:history="1">
        <w:r w:rsidRPr="002F5B7D">
          <w:rPr>
            <w:rStyle w:val="Hyperlink"/>
            <w:rFonts w:ascii="Times New Roman" w:hAnsi="Times New Roman" w:cs="Times New Roman"/>
            <w:b/>
            <w:bCs/>
            <w:noProof/>
          </w:rPr>
          <w:t>3.2.3</w:t>
        </w:r>
        <w:r>
          <w:rPr>
            <w:rFonts w:eastAsiaTheme="minorEastAsia" w:cstheme="minorBidi"/>
            <w:noProof/>
            <w:sz w:val="24"/>
            <w:szCs w:val="24"/>
            <w:lang w:eastAsia="en-GB"/>
          </w:rPr>
          <w:tab/>
        </w:r>
        <w:r w:rsidRPr="002F5B7D">
          <w:rPr>
            <w:rStyle w:val="Hyperlink"/>
            <w:rFonts w:ascii="Times New Roman" w:hAnsi="Times New Roman" w:cs="Times New Roman"/>
            <w:b/>
            <w:bCs/>
            <w:noProof/>
          </w:rPr>
          <w:t>Duplicate values</w:t>
        </w:r>
        <w:r>
          <w:rPr>
            <w:noProof/>
            <w:webHidden/>
          </w:rPr>
          <w:tab/>
        </w:r>
        <w:r>
          <w:rPr>
            <w:noProof/>
            <w:webHidden/>
          </w:rPr>
          <w:fldChar w:fldCharType="begin"/>
        </w:r>
        <w:r>
          <w:rPr>
            <w:noProof/>
            <w:webHidden/>
          </w:rPr>
          <w:instrText xml:space="preserve"> PAGEREF _Toc146282676 \h </w:instrText>
        </w:r>
        <w:r>
          <w:rPr>
            <w:noProof/>
            <w:webHidden/>
          </w:rPr>
        </w:r>
        <w:r>
          <w:rPr>
            <w:noProof/>
            <w:webHidden/>
          </w:rPr>
          <w:fldChar w:fldCharType="separate"/>
        </w:r>
        <w:r>
          <w:rPr>
            <w:noProof/>
            <w:webHidden/>
          </w:rPr>
          <w:t>26</w:t>
        </w:r>
        <w:r>
          <w:rPr>
            <w:noProof/>
            <w:webHidden/>
          </w:rPr>
          <w:fldChar w:fldCharType="end"/>
        </w:r>
      </w:hyperlink>
    </w:p>
    <w:p w14:paraId="27961D7F" w14:textId="2B93A806" w:rsidR="00B05E8B" w:rsidRDefault="00B05E8B">
      <w:pPr>
        <w:pStyle w:val="TOC3"/>
        <w:tabs>
          <w:tab w:val="left" w:pos="960"/>
          <w:tab w:val="right" w:pos="9010"/>
        </w:tabs>
        <w:rPr>
          <w:rFonts w:eastAsiaTheme="minorEastAsia" w:cstheme="minorBidi"/>
          <w:noProof/>
          <w:sz w:val="24"/>
          <w:szCs w:val="24"/>
          <w:lang w:eastAsia="en-GB"/>
        </w:rPr>
      </w:pPr>
      <w:hyperlink w:anchor="_Toc146282677" w:history="1">
        <w:r w:rsidRPr="002F5B7D">
          <w:rPr>
            <w:rStyle w:val="Hyperlink"/>
            <w:rFonts w:ascii="Times New Roman" w:hAnsi="Times New Roman" w:cs="Times New Roman"/>
            <w:noProof/>
          </w:rPr>
          <w:t>3.2.4</w:t>
        </w:r>
        <w:r>
          <w:rPr>
            <w:rFonts w:eastAsiaTheme="minorEastAsia" w:cstheme="minorBidi"/>
            <w:noProof/>
            <w:sz w:val="24"/>
            <w:szCs w:val="24"/>
            <w:lang w:eastAsia="en-GB"/>
          </w:rPr>
          <w:tab/>
        </w:r>
        <w:r w:rsidRPr="002F5B7D">
          <w:rPr>
            <w:rStyle w:val="Hyperlink"/>
            <w:rFonts w:ascii="Times New Roman" w:hAnsi="Times New Roman" w:cs="Times New Roman"/>
            <w:noProof/>
          </w:rPr>
          <w:t>Study Length Visualization</w:t>
        </w:r>
        <w:r>
          <w:rPr>
            <w:noProof/>
            <w:webHidden/>
          </w:rPr>
          <w:tab/>
        </w:r>
        <w:r>
          <w:rPr>
            <w:noProof/>
            <w:webHidden/>
          </w:rPr>
          <w:fldChar w:fldCharType="begin"/>
        </w:r>
        <w:r>
          <w:rPr>
            <w:noProof/>
            <w:webHidden/>
          </w:rPr>
          <w:instrText xml:space="preserve"> PAGEREF _Toc146282677 \h </w:instrText>
        </w:r>
        <w:r>
          <w:rPr>
            <w:noProof/>
            <w:webHidden/>
          </w:rPr>
        </w:r>
        <w:r>
          <w:rPr>
            <w:noProof/>
            <w:webHidden/>
          </w:rPr>
          <w:fldChar w:fldCharType="separate"/>
        </w:r>
        <w:r>
          <w:rPr>
            <w:noProof/>
            <w:webHidden/>
          </w:rPr>
          <w:t>27</w:t>
        </w:r>
        <w:r>
          <w:rPr>
            <w:noProof/>
            <w:webHidden/>
          </w:rPr>
          <w:fldChar w:fldCharType="end"/>
        </w:r>
      </w:hyperlink>
    </w:p>
    <w:p w14:paraId="44F6644F" w14:textId="135EC408" w:rsidR="00B05E8B" w:rsidRDefault="00B05E8B">
      <w:pPr>
        <w:pStyle w:val="TOC3"/>
        <w:tabs>
          <w:tab w:val="left" w:pos="960"/>
          <w:tab w:val="right" w:pos="9010"/>
        </w:tabs>
        <w:rPr>
          <w:rFonts w:eastAsiaTheme="minorEastAsia" w:cstheme="minorBidi"/>
          <w:noProof/>
          <w:sz w:val="24"/>
          <w:szCs w:val="24"/>
          <w:lang w:eastAsia="en-GB"/>
        </w:rPr>
      </w:pPr>
      <w:hyperlink w:anchor="_Toc146282678" w:history="1">
        <w:r w:rsidRPr="002F5B7D">
          <w:rPr>
            <w:rStyle w:val="Hyperlink"/>
            <w:rFonts w:ascii="Times New Roman" w:hAnsi="Times New Roman" w:cs="Times New Roman"/>
            <w:b/>
            <w:bCs/>
            <w:noProof/>
          </w:rPr>
          <w:t>3.2.5</w:t>
        </w:r>
        <w:r>
          <w:rPr>
            <w:rFonts w:eastAsiaTheme="minorEastAsia" w:cstheme="minorBidi"/>
            <w:noProof/>
            <w:sz w:val="24"/>
            <w:szCs w:val="24"/>
            <w:lang w:eastAsia="en-GB"/>
          </w:rPr>
          <w:tab/>
        </w:r>
        <w:r w:rsidRPr="002F5B7D">
          <w:rPr>
            <w:rStyle w:val="Hyperlink"/>
            <w:rFonts w:ascii="Times New Roman" w:hAnsi="Times New Roman" w:cs="Times New Roman"/>
            <w:b/>
            <w:bCs/>
            <w:noProof/>
          </w:rPr>
          <w:t>Visualizing the stop words and their frequencies</w:t>
        </w:r>
        <w:r>
          <w:rPr>
            <w:noProof/>
            <w:webHidden/>
          </w:rPr>
          <w:tab/>
        </w:r>
        <w:r>
          <w:rPr>
            <w:noProof/>
            <w:webHidden/>
          </w:rPr>
          <w:fldChar w:fldCharType="begin"/>
        </w:r>
        <w:r>
          <w:rPr>
            <w:noProof/>
            <w:webHidden/>
          </w:rPr>
          <w:instrText xml:space="preserve"> PAGEREF _Toc146282678 \h </w:instrText>
        </w:r>
        <w:r>
          <w:rPr>
            <w:noProof/>
            <w:webHidden/>
          </w:rPr>
        </w:r>
        <w:r>
          <w:rPr>
            <w:noProof/>
            <w:webHidden/>
          </w:rPr>
          <w:fldChar w:fldCharType="separate"/>
        </w:r>
        <w:r>
          <w:rPr>
            <w:noProof/>
            <w:webHidden/>
          </w:rPr>
          <w:t>29</w:t>
        </w:r>
        <w:r>
          <w:rPr>
            <w:noProof/>
            <w:webHidden/>
          </w:rPr>
          <w:fldChar w:fldCharType="end"/>
        </w:r>
      </w:hyperlink>
    </w:p>
    <w:p w14:paraId="3B72F601" w14:textId="7A8573F0" w:rsidR="00B05E8B" w:rsidRDefault="00B05E8B">
      <w:pPr>
        <w:pStyle w:val="TOC3"/>
        <w:tabs>
          <w:tab w:val="left" w:pos="960"/>
          <w:tab w:val="right" w:pos="9010"/>
        </w:tabs>
        <w:rPr>
          <w:rFonts w:eastAsiaTheme="minorEastAsia" w:cstheme="minorBidi"/>
          <w:noProof/>
          <w:sz w:val="24"/>
          <w:szCs w:val="24"/>
          <w:lang w:eastAsia="en-GB"/>
        </w:rPr>
      </w:pPr>
      <w:hyperlink w:anchor="_Toc146282679" w:history="1">
        <w:r w:rsidRPr="002F5B7D">
          <w:rPr>
            <w:rStyle w:val="Hyperlink"/>
            <w:rFonts w:ascii="Times New Roman" w:hAnsi="Times New Roman" w:cs="Times New Roman"/>
            <w:b/>
            <w:bCs/>
            <w:noProof/>
          </w:rPr>
          <w:t>3.2.6</w:t>
        </w:r>
        <w:r>
          <w:rPr>
            <w:rFonts w:eastAsiaTheme="minorEastAsia" w:cstheme="minorBidi"/>
            <w:noProof/>
            <w:sz w:val="24"/>
            <w:szCs w:val="24"/>
            <w:lang w:eastAsia="en-GB"/>
          </w:rPr>
          <w:tab/>
        </w:r>
        <w:r w:rsidRPr="002F5B7D">
          <w:rPr>
            <w:rStyle w:val="Hyperlink"/>
            <w:rFonts w:ascii="Times New Roman" w:hAnsi="Times New Roman" w:cs="Times New Roman"/>
            <w:b/>
            <w:bCs/>
            <w:noProof/>
          </w:rPr>
          <w:t>Splitting the data</w:t>
        </w:r>
        <w:r>
          <w:rPr>
            <w:noProof/>
            <w:webHidden/>
          </w:rPr>
          <w:tab/>
        </w:r>
        <w:r>
          <w:rPr>
            <w:noProof/>
            <w:webHidden/>
          </w:rPr>
          <w:fldChar w:fldCharType="begin"/>
        </w:r>
        <w:r>
          <w:rPr>
            <w:noProof/>
            <w:webHidden/>
          </w:rPr>
          <w:instrText xml:space="preserve"> PAGEREF _Toc146282679 \h </w:instrText>
        </w:r>
        <w:r>
          <w:rPr>
            <w:noProof/>
            <w:webHidden/>
          </w:rPr>
        </w:r>
        <w:r>
          <w:rPr>
            <w:noProof/>
            <w:webHidden/>
          </w:rPr>
          <w:fldChar w:fldCharType="separate"/>
        </w:r>
        <w:r>
          <w:rPr>
            <w:noProof/>
            <w:webHidden/>
          </w:rPr>
          <w:t>31</w:t>
        </w:r>
        <w:r>
          <w:rPr>
            <w:noProof/>
            <w:webHidden/>
          </w:rPr>
          <w:fldChar w:fldCharType="end"/>
        </w:r>
      </w:hyperlink>
    </w:p>
    <w:p w14:paraId="44544CE5" w14:textId="7828B70B" w:rsidR="00B05E8B" w:rsidRDefault="00B05E8B">
      <w:pPr>
        <w:pStyle w:val="TOC2"/>
        <w:tabs>
          <w:tab w:val="left" w:pos="720"/>
          <w:tab w:val="right" w:pos="9010"/>
        </w:tabs>
        <w:rPr>
          <w:rFonts w:eastAsiaTheme="minorEastAsia" w:cstheme="minorBidi"/>
          <w:b w:val="0"/>
          <w:bCs w:val="0"/>
          <w:noProof/>
          <w:sz w:val="24"/>
          <w:szCs w:val="24"/>
          <w:lang w:eastAsia="en-GB"/>
        </w:rPr>
      </w:pPr>
      <w:hyperlink w:anchor="_Toc146282680" w:history="1">
        <w:r w:rsidRPr="002F5B7D">
          <w:rPr>
            <w:rStyle w:val="Hyperlink"/>
            <w:rFonts w:ascii="Times New Roman" w:hAnsi="Times New Roman" w:cs="Times New Roman"/>
            <w:noProof/>
          </w:rPr>
          <w:t>3.3</w:t>
        </w:r>
        <w:r>
          <w:rPr>
            <w:rFonts w:eastAsiaTheme="minorEastAsia" w:cstheme="minorBidi"/>
            <w:b w:val="0"/>
            <w:bCs w:val="0"/>
            <w:noProof/>
            <w:sz w:val="24"/>
            <w:szCs w:val="24"/>
            <w:lang w:eastAsia="en-GB"/>
          </w:rPr>
          <w:tab/>
        </w:r>
        <w:r w:rsidRPr="002F5B7D">
          <w:rPr>
            <w:rStyle w:val="Hyperlink"/>
            <w:rFonts w:ascii="Times New Roman" w:hAnsi="Times New Roman" w:cs="Times New Roman"/>
            <w:noProof/>
          </w:rPr>
          <w:t>Data-preprocessing</w:t>
        </w:r>
        <w:r>
          <w:rPr>
            <w:noProof/>
            <w:webHidden/>
          </w:rPr>
          <w:tab/>
        </w:r>
        <w:r>
          <w:rPr>
            <w:noProof/>
            <w:webHidden/>
          </w:rPr>
          <w:fldChar w:fldCharType="begin"/>
        </w:r>
        <w:r>
          <w:rPr>
            <w:noProof/>
            <w:webHidden/>
          </w:rPr>
          <w:instrText xml:space="preserve"> PAGEREF _Toc146282680 \h </w:instrText>
        </w:r>
        <w:r>
          <w:rPr>
            <w:noProof/>
            <w:webHidden/>
          </w:rPr>
        </w:r>
        <w:r>
          <w:rPr>
            <w:noProof/>
            <w:webHidden/>
          </w:rPr>
          <w:fldChar w:fldCharType="separate"/>
        </w:r>
        <w:r>
          <w:rPr>
            <w:noProof/>
            <w:webHidden/>
          </w:rPr>
          <w:t>31</w:t>
        </w:r>
        <w:r>
          <w:rPr>
            <w:noProof/>
            <w:webHidden/>
          </w:rPr>
          <w:fldChar w:fldCharType="end"/>
        </w:r>
      </w:hyperlink>
    </w:p>
    <w:p w14:paraId="7116C06F" w14:textId="76E2D752" w:rsidR="00B05E8B" w:rsidRDefault="00B05E8B">
      <w:pPr>
        <w:pStyle w:val="TOC3"/>
        <w:tabs>
          <w:tab w:val="left" w:pos="960"/>
          <w:tab w:val="right" w:pos="9010"/>
        </w:tabs>
        <w:rPr>
          <w:rFonts w:eastAsiaTheme="minorEastAsia" w:cstheme="minorBidi"/>
          <w:noProof/>
          <w:sz w:val="24"/>
          <w:szCs w:val="24"/>
          <w:lang w:eastAsia="en-GB"/>
        </w:rPr>
      </w:pPr>
      <w:hyperlink w:anchor="_Toc146282681" w:history="1">
        <w:r w:rsidRPr="002F5B7D">
          <w:rPr>
            <w:rStyle w:val="Hyperlink"/>
            <w:rFonts w:ascii="Times New Roman" w:hAnsi="Times New Roman" w:cs="Times New Roman"/>
            <w:b/>
            <w:bCs/>
            <w:noProof/>
          </w:rPr>
          <w:t>3.3.1</w:t>
        </w:r>
        <w:r>
          <w:rPr>
            <w:rFonts w:eastAsiaTheme="minorEastAsia" w:cstheme="minorBidi"/>
            <w:noProof/>
            <w:sz w:val="24"/>
            <w:szCs w:val="24"/>
            <w:lang w:eastAsia="en-GB"/>
          </w:rPr>
          <w:tab/>
        </w:r>
        <w:r w:rsidRPr="002F5B7D">
          <w:rPr>
            <w:rStyle w:val="Hyperlink"/>
            <w:rFonts w:ascii="Times New Roman" w:hAnsi="Times New Roman" w:cs="Times New Roman"/>
            <w:b/>
            <w:bCs/>
            <w:noProof/>
          </w:rPr>
          <w:t>Feature Reduction</w:t>
        </w:r>
        <w:r>
          <w:rPr>
            <w:noProof/>
            <w:webHidden/>
          </w:rPr>
          <w:tab/>
        </w:r>
        <w:r>
          <w:rPr>
            <w:noProof/>
            <w:webHidden/>
          </w:rPr>
          <w:fldChar w:fldCharType="begin"/>
        </w:r>
        <w:r>
          <w:rPr>
            <w:noProof/>
            <w:webHidden/>
          </w:rPr>
          <w:instrText xml:space="preserve"> PAGEREF _Toc146282681 \h </w:instrText>
        </w:r>
        <w:r>
          <w:rPr>
            <w:noProof/>
            <w:webHidden/>
          </w:rPr>
        </w:r>
        <w:r>
          <w:rPr>
            <w:noProof/>
            <w:webHidden/>
          </w:rPr>
          <w:fldChar w:fldCharType="separate"/>
        </w:r>
        <w:r>
          <w:rPr>
            <w:noProof/>
            <w:webHidden/>
          </w:rPr>
          <w:t>32</w:t>
        </w:r>
        <w:r>
          <w:rPr>
            <w:noProof/>
            <w:webHidden/>
          </w:rPr>
          <w:fldChar w:fldCharType="end"/>
        </w:r>
      </w:hyperlink>
    </w:p>
    <w:p w14:paraId="10E15AF6" w14:textId="13124E97" w:rsidR="00B05E8B" w:rsidRDefault="00B05E8B">
      <w:pPr>
        <w:pStyle w:val="TOC4"/>
        <w:tabs>
          <w:tab w:val="left" w:pos="1440"/>
          <w:tab w:val="right" w:pos="9010"/>
        </w:tabs>
        <w:rPr>
          <w:rFonts w:eastAsiaTheme="minorEastAsia" w:cstheme="minorBidi"/>
          <w:noProof/>
          <w:sz w:val="24"/>
          <w:szCs w:val="24"/>
          <w:lang w:eastAsia="en-GB"/>
        </w:rPr>
      </w:pPr>
      <w:hyperlink w:anchor="_Toc146282682" w:history="1">
        <w:r w:rsidRPr="002F5B7D">
          <w:rPr>
            <w:rStyle w:val="Hyperlink"/>
            <w:rFonts w:ascii="Times New Roman" w:hAnsi="Times New Roman" w:cs="Times New Roman"/>
            <w:noProof/>
          </w:rPr>
          <w:t>3.3.1.1</w:t>
        </w:r>
        <w:r>
          <w:rPr>
            <w:rFonts w:eastAsiaTheme="minorEastAsia" w:cstheme="minorBidi"/>
            <w:noProof/>
            <w:sz w:val="24"/>
            <w:szCs w:val="24"/>
            <w:lang w:eastAsia="en-GB"/>
          </w:rPr>
          <w:tab/>
        </w:r>
        <w:r w:rsidRPr="002F5B7D">
          <w:rPr>
            <w:rStyle w:val="Hyperlink"/>
            <w:rFonts w:ascii="Times New Roman" w:hAnsi="Times New Roman" w:cs="Times New Roman"/>
            <w:b/>
            <w:bCs/>
            <w:noProof/>
          </w:rPr>
          <w:t>Column drop</w:t>
        </w:r>
        <w:r>
          <w:rPr>
            <w:noProof/>
            <w:webHidden/>
          </w:rPr>
          <w:tab/>
        </w:r>
        <w:r>
          <w:rPr>
            <w:noProof/>
            <w:webHidden/>
          </w:rPr>
          <w:fldChar w:fldCharType="begin"/>
        </w:r>
        <w:r>
          <w:rPr>
            <w:noProof/>
            <w:webHidden/>
          </w:rPr>
          <w:instrText xml:space="preserve"> PAGEREF _Toc146282682 \h </w:instrText>
        </w:r>
        <w:r>
          <w:rPr>
            <w:noProof/>
            <w:webHidden/>
          </w:rPr>
        </w:r>
        <w:r>
          <w:rPr>
            <w:noProof/>
            <w:webHidden/>
          </w:rPr>
          <w:fldChar w:fldCharType="separate"/>
        </w:r>
        <w:r>
          <w:rPr>
            <w:noProof/>
            <w:webHidden/>
          </w:rPr>
          <w:t>33</w:t>
        </w:r>
        <w:r>
          <w:rPr>
            <w:noProof/>
            <w:webHidden/>
          </w:rPr>
          <w:fldChar w:fldCharType="end"/>
        </w:r>
      </w:hyperlink>
    </w:p>
    <w:p w14:paraId="306B53EE" w14:textId="4A7DF104" w:rsidR="00B05E8B" w:rsidRDefault="00B05E8B">
      <w:pPr>
        <w:pStyle w:val="TOC4"/>
        <w:tabs>
          <w:tab w:val="left" w:pos="1440"/>
          <w:tab w:val="right" w:pos="9010"/>
        </w:tabs>
        <w:rPr>
          <w:rFonts w:eastAsiaTheme="minorEastAsia" w:cstheme="minorBidi"/>
          <w:noProof/>
          <w:sz w:val="24"/>
          <w:szCs w:val="24"/>
          <w:lang w:eastAsia="en-GB"/>
        </w:rPr>
      </w:pPr>
      <w:hyperlink w:anchor="_Toc146282683" w:history="1">
        <w:r w:rsidRPr="002F5B7D">
          <w:rPr>
            <w:rStyle w:val="Hyperlink"/>
            <w:rFonts w:ascii="Times New Roman" w:hAnsi="Times New Roman" w:cs="Times New Roman"/>
            <w:b/>
            <w:bCs/>
            <w:noProof/>
          </w:rPr>
          <w:t>3.3.1.2</w:t>
        </w:r>
        <w:r>
          <w:rPr>
            <w:rFonts w:eastAsiaTheme="minorEastAsia" w:cstheme="minorBidi"/>
            <w:noProof/>
            <w:sz w:val="24"/>
            <w:szCs w:val="24"/>
            <w:lang w:eastAsia="en-GB"/>
          </w:rPr>
          <w:tab/>
        </w:r>
        <w:r w:rsidRPr="002F5B7D">
          <w:rPr>
            <w:rStyle w:val="Hyperlink"/>
            <w:rFonts w:ascii="Times New Roman" w:hAnsi="Times New Roman" w:cs="Times New Roman"/>
            <w:b/>
            <w:bCs/>
            <w:noProof/>
          </w:rPr>
          <w:t>Class Mapping</w:t>
        </w:r>
        <w:r>
          <w:rPr>
            <w:noProof/>
            <w:webHidden/>
          </w:rPr>
          <w:tab/>
        </w:r>
        <w:r>
          <w:rPr>
            <w:noProof/>
            <w:webHidden/>
          </w:rPr>
          <w:fldChar w:fldCharType="begin"/>
        </w:r>
        <w:r>
          <w:rPr>
            <w:noProof/>
            <w:webHidden/>
          </w:rPr>
          <w:instrText xml:space="preserve"> PAGEREF _Toc146282683 \h </w:instrText>
        </w:r>
        <w:r>
          <w:rPr>
            <w:noProof/>
            <w:webHidden/>
          </w:rPr>
        </w:r>
        <w:r>
          <w:rPr>
            <w:noProof/>
            <w:webHidden/>
          </w:rPr>
          <w:fldChar w:fldCharType="separate"/>
        </w:r>
        <w:r>
          <w:rPr>
            <w:noProof/>
            <w:webHidden/>
          </w:rPr>
          <w:t>33</w:t>
        </w:r>
        <w:r>
          <w:rPr>
            <w:noProof/>
            <w:webHidden/>
          </w:rPr>
          <w:fldChar w:fldCharType="end"/>
        </w:r>
      </w:hyperlink>
    </w:p>
    <w:p w14:paraId="207F8CA8" w14:textId="5F2551C1" w:rsidR="00B05E8B" w:rsidRDefault="00B05E8B">
      <w:pPr>
        <w:pStyle w:val="TOC3"/>
        <w:tabs>
          <w:tab w:val="left" w:pos="960"/>
          <w:tab w:val="right" w:pos="9010"/>
        </w:tabs>
        <w:rPr>
          <w:rFonts w:eastAsiaTheme="minorEastAsia" w:cstheme="minorBidi"/>
          <w:noProof/>
          <w:sz w:val="24"/>
          <w:szCs w:val="24"/>
          <w:lang w:eastAsia="en-GB"/>
        </w:rPr>
      </w:pPr>
      <w:hyperlink w:anchor="_Toc146282684" w:history="1">
        <w:r w:rsidRPr="002F5B7D">
          <w:rPr>
            <w:rStyle w:val="Hyperlink"/>
            <w:rFonts w:ascii="Times New Roman" w:hAnsi="Times New Roman" w:cs="Times New Roman"/>
            <w:b/>
            <w:bCs/>
            <w:noProof/>
          </w:rPr>
          <w:t>3.3.2</w:t>
        </w:r>
        <w:r>
          <w:rPr>
            <w:rFonts w:eastAsiaTheme="minorEastAsia" w:cstheme="minorBidi"/>
            <w:noProof/>
            <w:sz w:val="24"/>
            <w:szCs w:val="24"/>
            <w:lang w:eastAsia="en-GB"/>
          </w:rPr>
          <w:tab/>
        </w:r>
        <w:r w:rsidRPr="002F5B7D">
          <w:rPr>
            <w:rStyle w:val="Hyperlink"/>
            <w:rFonts w:ascii="Times New Roman" w:hAnsi="Times New Roman" w:cs="Times New Roman"/>
            <w:b/>
            <w:bCs/>
            <w:noProof/>
          </w:rPr>
          <w:t>Text normalization</w:t>
        </w:r>
        <w:r>
          <w:rPr>
            <w:noProof/>
            <w:webHidden/>
          </w:rPr>
          <w:tab/>
        </w:r>
        <w:r>
          <w:rPr>
            <w:noProof/>
            <w:webHidden/>
          </w:rPr>
          <w:fldChar w:fldCharType="begin"/>
        </w:r>
        <w:r>
          <w:rPr>
            <w:noProof/>
            <w:webHidden/>
          </w:rPr>
          <w:instrText xml:space="preserve"> PAGEREF _Toc146282684 \h </w:instrText>
        </w:r>
        <w:r>
          <w:rPr>
            <w:noProof/>
            <w:webHidden/>
          </w:rPr>
        </w:r>
        <w:r>
          <w:rPr>
            <w:noProof/>
            <w:webHidden/>
          </w:rPr>
          <w:fldChar w:fldCharType="separate"/>
        </w:r>
        <w:r>
          <w:rPr>
            <w:noProof/>
            <w:webHidden/>
          </w:rPr>
          <w:t>33</w:t>
        </w:r>
        <w:r>
          <w:rPr>
            <w:noProof/>
            <w:webHidden/>
          </w:rPr>
          <w:fldChar w:fldCharType="end"/>
        </w:r>
      </w:hyperlink>
    </w:p>
    <w:p w14:paraId="5843CF8A" w14:textId="5B3BDC54" w:rsidR="00B05E8B" w:rsidRDefault="00B05E8B">
      <w:pPr>
        <w:pStyle w:val="TOC4"/>
        <w:tabs>
          <w:tab w:val="left" w:pos="1440"/>
          <w:tab w:val="right" w:pos="9010"/>
        </w:tabs>
        <w:rPr>
          <w:rFonts w:eastAsiaTheme="minorEastAsia" w:cstheme="minorBidi"/>
          <w:noProof/>
          <w:sz w:val="24"/>
          <w:szCs w:val="24"/>
          <w:lang w:eastAsia="en-GB"/>
        </w:rPr>
      </w:pPr>
      <w:hyperlink w:anchor="_Toc146282685" w:history="1">
        <w:r w:rsidRPr="002F5B7D">
          <w:rPr>
            <w:rStyle w:val="Hyperlink"/>
            <w:rFonts w:ascii="Times New Roman" w:hAnsi="Times New Roman" w:cs="Times New Roman"/>
            <w:b/>
            <w:bCs/>
            <w:noProof/>
          </w:rPr>
          <w:t>3.3.2.1</w:t>
        </w:r>
        <w:r>
          <w:rPr>
            <w:rFonts w:eastAsiaTheme="minorEastAsia" w:cstheme="minorBidi"/>
            <w:noProof/>
            <w:sz w:val="24"/>
            <w:szCs w:val="24"/>
            <w:lang w:eastAsia="en-GB"/>
          </w:rPr>
          <w:tab/>
        </w:r>
        <w:r w:rsidRPr="002F5B7D">
          <w:rPr>
            <w:rStyle w:val="Hyperlink"/>
            <w:rFonts w:ascii="Times New Roman" w:hAnsi="Times New Roman" w:cs="Times New Roman"/>
            <w:b/>
            <w:bCs/>
            <w:noProof/>
          </w:rPr>
          <w:t>Spelling Correction</w:t>
        </w:r>
        <w:r>
          <w:rPr>
            <w:noProof/>
            <w:webHidden/>
          </w:rPr>
          <w:tab/>
        </w:r>
        <w:r>
          <w:rPr>
            <w:noProof/>
            <w:webHidden/>
          </w:rPr>
          <w:fldChar w:fldCharType="begin"/>
        </w:r>
        <w:r>
          <w:rPr>
            <w:noProof/>
            <w:webHidden/>
          </w:rPr>
          <w:instrText xml:space="preserve"> PAGEREF _Toc146282685 \h </w:instrText>
        </w:r>
        <w:r>
          <w:rPr>
            <w:noProof/>
            <w:webHidden/>
          </w:rPr>
        </w:r>
        <w:r>
          <w:rPr>
            <w:noProof/>
            <w:webHidden/>
          </w:rPr>
          <w:fldChar w:fldCharType="separate"/>
        </w:r>
        <w:r>
          <w:rPr>
            <w:noProof/>
            <w:webHidden/>
          </w:rPr>
          <w:t>34</w:t>
        </w:r>
        <w:r>
          <w:rPr>
            <w:noProof/>
            <w:webHidden/>
          </w:rPr>
          <w:fldChar w:fldCharType="end"/>
        </w:r>
      </w:hyperlink>
    </w:p>
    <w:p w14:paraId="3C7DB80D" w14:textId="3812F3A8" w:rsidR="00B05E8B" w:rsidRDefault="00B05E8B">
      <w:pPr>
        <w:pStyle w:val="TOC4"/>
        <w:tabs>
          <w:tab w:val="left" w:pos="1440"/>
          <w:tab w:val="right" w:pos="9010"/>
        </w:tabs>
        <w:rPr>
          <w:rFonts w:eastAsiaTheme="minorEastAsia" w:cstheme="minorBidi"/>
          <w:noProof/>
          <w:sz w:val="24"/>
          <w:szCs w:val="24"/>
          <w:lang w:eastAsia="en-GB"/>
        </w:rPr>
      </w:pPr>
      <w:hyperlink w:anchor="_Toc146282686" w:history="1">
        <w:r w:rsidRPr="002F5B7D">
          <w:rPr>
            <w:rStyle w:val="Hyperlink"/>
            <w:rFonts w:ascii="Times New Roman" w:hAnsi="Times New Roman" w:cs="Times New Roman"/>
            <w:b/>
            <w:bCs/>
            <w:noProof/>
          </w:rPr>
          <w:t>3.3.2.2</w:t>
        </w:r>
        <w:r>
          <w:rPr>
            <w:rFonts w:eastAsiaTheme="minorEastAsia" w:cstheme="minorBidi"/>
            <w:noProof/>
            <w:sz w:val="24"/>
            <w:szCs w:val="24"/>
            <w:lang w:eastAsia="en-GB"/>
          </w:rPr>
          <w:tab/>
        </w:r>
        <w:r w:rsidRPr="002F5B7D">
          <w:rPr>
            <w:rStyle w:val="Hyperlink"/>
            <w:rFonts w:ascii="Times New Roman" w:hAnsi="Times New Roman" w:cs="Times New Roman"/>
            <w:b/>
            <w:bCs/>
            <w:noProof/>
          </w:rPr>
          <w:t>Denoise Study</w:t>
        </w:r>
        <w:r>
          <w:rPr>
            <w:noProof/>
            <w:webHidden/>
          </w:rPr>
          <w:tab/>
        </w:r>
        <w:r>
          <w:rPr>
            <w:noProof/>
            <w:webHidden/>
          </w:rPr>
          <w:fldChar w:fldCharType="begin"/>
        </w:r>
        <w:r>
          <w:rPr>
            <w:noProof/>
            <w:webHidden/>
          </w:rPr>
          <w:instrText xml:space="preserve"> PAGEREF _Toc146282686 \h </w:instrText>
        </w:r>
        <w:r>
          <w:rPr>
            <w:noProof/>
            <w:webHidden/>
          </w:rPr>
        </w:r>
        <w:r>
          <w:rPr>
            <w:noProof/>
            <w:webHidden/>
          </w:rPr>
          <w:fldChar w:fldCharType="separate"/>
        </w:r>
        <w:r>
          <w:rPr>
            <w:noProof/>
            <w:webHidden/>
          </w:rPr>
          <w:t>35</w:t>
        </w:r>
        <w:r>
          <w:rPr>
            <w:noProof/>
            <w:webHidden/>
          </w:rPr>
          <w:fldChar w:fldCharType="end"/>
        </w:r>
      </w:hyperlink>
    </w:p>
    <w:p w14:paraId="3E0A992C" w14:textId="4CCCF48E" w:rsidR="00B05E8B" w:rsidRDefault="00B05E8B">
      <w:pPr>
        <w:pStyle w:val="TOC4"/>
        <w:tabs>
          <w:tab w:val="left" w:pos="1440"/>
          <w:tab w:val="right" w:pos="9010"/>
        </w:tabs>
        <w:rPr>
          <w:rFonts w:eastAsiaTheme="minorEastAsia" w:cstheme="minorBidi"/>
          <w:noProof/>
          <w:sz w:val="24"/>
          <w:szCs w:val="24"/>
          <w:lang w:eastAsia="en-GB"/>
        </w:rPr>
      </w:pPr>
      <w:hyperlink w:anchor="_Toc146282687" w:history="1">
        <w:r w:rsidRPr="002F5B7D">
          <w:rPr>
            <w:rStyle w:val="Hyperlink"/>
            <w:rFonts w:ascii="Times New Roman" w:hAnsi="Times New Roman" w:cs="Times New Roman"/>
            <w:b/>
            <w:bCs/>
            <w:noProof/>
          </w:rPr>
          <w:t>3.3.2.3</w:t>
        </w:r>
        <w:r>
          <w:rPr>
            <w:rFonts w:eastAsiaTheme="minorEastAsia" w:cstheme="minorBidi"/>
            <w:noProof/>
            <w:sz w:val="24"/>
            <w:szCs w:val="24"/>
            <w:lang w:eastAsia="en-GB"/>
          </w:rPr>
          <w:tab/>
        </w:r>
        <w:r w:rsidRPr="002F5B7D">
          <w:rPr>
            <w:rStyle w:val="Hyperlink"/>
            <w:rFonts w:ascii="Times New Roman" w:hAnsi="Times New Roman" w:cs="Times New Roman"/>
            <w:b/>
            <w:bCs/>
            <w:noProof/>
          </w:rPr>
          <w:t>Remove Name Tags</w:t>
        </w:r>
        <w:r>
          <w:rPr>
            <w:noProof/>
            <w:webHidden/>
          </w:rPr>
          <w:tab/>
        </w:r>
        <w:r>
          <w:rPr>
            <w:noProof/>
            <w:webHidden/>
          </w:rPr>
          <w:fldChar w:fldCharType="begin"/>
        </w:r>
        <w:r>
          <w:rPr>
            <w:noProof/>
            <w:webHidden/>
          </w:rPr>
          <w:instrText xml:space="preserve"> PAGEREF _Toc146282687 \h </w:instrText>
        </w:r>
        <w:r>
          <w:rPr>
            <w:noProof/>
            <w:webHidden/>
          </w:rPr>
        </w:r>
        <w:r>
          <w:rPr>
            <w:noProof/>
            <w:webHidden/>
          </w:rPr>
          <w:fldChar w:fldCharType="separate"/>
        </w:r>
        <w:r>
          <w:rPr>
            <w:noProof/>
            <w:webHidden/>
          </w:rPr>
          <w:t>36</w:t>
        </w:r>
        <w:r>
          <w:rPr>
            <w:noProof/>
            <w:webHidden/>
          </w:rPr>
          <w:fldChar w:fldCharType="end"/>
        </w:r>
      </w:hyperlink>
    </w:p>
    <w:p w14:paraId="37A30DA5" w14:textId="62F7406C" w:rsidR="00B05E8B" w:rsidRDefault="00B05E8B">
      <w:pPr>
        <w:pStyle w:val="TOC4"/>
        <w:tabs>
          <w:tab w:val="left" w:pos="1440"/>
          <w:tab w:val="right" w:pos="9010"/>
        </w:tabs>
        <w:rPr>
          <w:rFonts w:eastAsiaTheme="minorEastAsia" w:cstheme="minorBidi"/>
          <w:noProof/>
          <w:sz w:val="24"/>
          <w:szCs w:val="24"/>
          <w:lang w:eastAsia="en-GB"/>
        </w:rPr>
      </w:pPr>
      <w:hyperlink w:anchor="_Toc146282688" w:history="1">
        <w:r w:rsidRPr="002F5B7D">
          <w:rPr>
            <w:rStyle w:val="Hyperlink"/>
            <w:rFonts w:ascii="Times New Roman" w:hAnsi="Times New Roman" w:cs="Times New Roman"/>
            <w:b/>
            <w:bCs/>
            <w:noProof/>
          </w:rPr>
          <w:t>3.3.2.4</w:t>
        </w:r>
        <w:r>
          <w:rPr>
            <w:rFonts w:eastAsiaTheme="minorEastAsia" w:cstheme="minorBidi"/>
            <w:noProof/>
            <w:sz w:val="24"/>
            <w:szCs w:val="24"/>
            <w:lang w:eastAsia="en-GB"/>
          </w:rPr>
          <w:tab/>
        </w:r>
        <w:r w:rsidRPr="002F5B7D">
          <w:rPr>
            <w:rStyle w:val="Hyperlink"/>
            <w:rFonts w:ascii="Times New Roman" w:hAnsi="Times New Roman" w:cs="Times New Roman"/>
            <w:b/>
            <w:bCs/>
            <w:noProof/>
          </w:rPr>
          <w:t>Removing urls from the data</w:t>
        </w:r>
        <w:r>
          <w:rPr>
            <w:noProof/>
            <w:webHidden/>
          </w:rPr>
          <w:tab/>
        </w:r>
        <w:r>
          <w:rPr>
            <w:noProof/>
            <w:webHidden/>
          </w:rPr>
          <w:fldChar w:fldCharType="begin"/>
        </w:r>
        <w:r>
          <w:rPr>
            <w:noProof/>
            <w:webHidden/>
          </w:rPr>
          <w:instrText xml:space="preserve"> PAGEREF _Toc146282688 \h </w:instrText>
        </w:r>
        <w:r>
          <w:rPr>
            <w:noProof/>
            <w:webHidden/>
          </w:rPr>
        </w:r>
        <w:r>
          <w:rPr>
            <w:noProof/>
            <w:webHidden/>
          </w:rPr>
          <w:fldChar w:fldCharType="separate"/>
        </w:r>
        <w:r>
          <w:rPr>
            <w:noProof/>
            <w:webHidden/>
          </w:rPr>
          <w:t>37</w:t>
        </w:r>
        <w:r>
          <w:rPr>
            <w:noProof/>
            <w:webHidden/>
          </w:rPr>
          <w:fldChar w:fldCharType="end"/>
        </w:r>
      </w:hyperlink>
    </w:p>
    <w:p w14:paraId="054F328F" w14:textId="1D92157A" w:rsidR="00B05E8B" w:rsidRDefault="00B05E8B">
      <w:pPr>
        <w:pStyle w:val="TOC4"/>
        <w:tabs>
          <w:tab w:val="left" w:pos="1440"/>
          <w:tab w:val="right" w:pos="9010"/>
        </w:tabs>
        <w:rPr>
          <w:rFonts w:eastAsiaTheme="minorEastAsia" w:cstheme="minorBidi"/>
          <w:noProof/>
          <w:sz w:val="24"/>
          <w:szCs w:val="24"/>
          <w:lang w:eastAsia="en-GB"/>
        </w:rPr>
      </w:pPr>
      <w:hyperlink w:anchor="_Toc146282689" w:history="1">
        <w:r w:rsidRPr="002F5B7D">
          <w:rPr>
            <w:rStyle w:val="Hyperlink"/>
            <w:rFonts w:ascii="Times New Roman" w:hAnsi="Times New Roman" w:cs="Times New Roman"/>
            <w:b/>
            <w:bCs/>
            <w:noProof/>
          </w:rPr>
          <w:t>3.3.2.5</w:t>
        </w:r>
        <w:r>
          <w:rPr>
            <w:rFonts w:eastAsiaTheme="minorEastAsia" w:cstheme="minorBidi"/>
            <w:noProof/>
            <w:sz w:val="24"/>
            <w:szCs w:val="24"/>
            <w:lang w:eastAsia="en-GB"/>
          </w:rPr>
          <w:tab/>
        </w:r>
        <w:r w:rsidRPr="002F5B7D">
          <w:rPr>
            <w:rStyle w:val="Hyperlink"/>
            <w:rFonts w:ascii="Times New Roman" w:hAnsi="Times New Roman" w:cs="Times New Roman"/>
            <w:b/>
            <w:bCs/>
            <w:noProof/>
          </w:rPr>
          <w:t>Removing punctuations and whitespaces</w:t>
        </w:r>
        <w:r>
          <w:rPr>
            <w:noProof/>
            <w:webHidden/>
          </w:rPr>
          <w:tab/>
        </w:r>
        <w:r>
          <w:rPr>
            <w:noProof/>
            <w:webHidden/>
          </w:rPr>
          <w:fldChar w:fldCharType="begin"/>
        </w:r>
        <w:r>
          <w:rPr>
            <w:noProof/>
            <w:webHidden/>
          </w:rPr>
          <w:instrText xml:space="preserve"> PAGEREF _Toc146282689 \h </w:instrText>
        </w:r>
        <w:r>
          <w:rPr>
            <w:noProof/>
            <w:webHidden/>
          </w:rPr>
        </w:r>
        <w:r>
          <w:rPr>
            <w:noProof/>
            <w:webHidden/>
          </w:rPr>
          <w:fldChar w:fldCharType="separate"/>
        </w:r>
        <w:r>
          <w:rPr>
            <w:noProof/>
            <w:webHidden/>
          </w:rPr>
          <w:t>38</w:t>
        </w:r>
        <w:r>
          <w:rPr>
            <w:noProof/>
            <w:webHidden/>
          </w:rPr>
          <w:fldChar w:fldCharType="end"/>
        </w:r>
      </w:hyperlink>
    </w:p>
    <w:p w14:paraId="4A535398" w14:textId="556C405D" w:rsidR="00B05E8B" w:rsidRDefault="00B05E8B">
      <w:pPr>
        <w:pStyle w:val="TOC4"/>
        <w:tabs>
          <w:tab w:val="left" w:pos="1440"/>
          <w:tab w:val="right" w:pos="9010"/>
        </w:tabs>
        <w:rPr>
          <w:rFonts w:eastAsiaTheme="minorEastAsia" w:cstheme="minorBidi"/>
          <w:noProof/>
          <w:sz w:val="24"/>
          <w:szCs w:val="24"/>
          <w:lang w:eastAsia="en-GB"/>
        </w:rPr>
      </w:pPr>
      <w:hyperlink w:anchor="_Toc146282690" w:history="1">
        <w:r w:rsidRPr="002F5B7D">
          <w:rPr>
            <w:rStyle w:val="Hyperlink"/>
            <w:rFonts w:ascii="Times New Roman" w:hAnsi="Times New Roman" w:cs="Times New Roman"/>
            <w:b/>
            <w:bCs/>
            <w:noProof/>
          </w:rPr>
          <w:t>3.3.2.6</w:t>
        </w:r>
        <w:r>
          <w:rPr>
            <w:rFonts w:eastAsiaTheme="minorEastAsia" w:cstheme="minorBidi"/>
            <w:noProof/>
            <w:sz w:val="24"/>
            <w:szCs w:val="24"/>
            <w:lang w:eastAsia="en-GB"/>
          </w:rPr>
          <w:tab/>
        </w:r>
        <w:r w:rsidRPr="002F5B7D">
          <w:rPr>
            <w:rStyle w:val="Hyperlink"/>
            <w:rFonts w:ascii="Times New Roman" w:hAnsi="Times New Roman" w:cs="Times New Roman"/>
            <w:b/>
            <w:bCs/>
            <w:noProof/>
          </w:rPr>
          <w:t>Lower case text</w:t>
        </w:r>
        <w:r>
          <w:rPr>
            <w:noProof/>
            <w:webHidden/>
          </w:rPr>
          <w:tab/>
        </w:r>
        <w:r>
          <w:rPr>
            <w:noProof/>
            <w:webHidden/>
          </w:rPr>
          <w:fldChar w:fldCharType="begin"/>
        </w:r>
        <w:r>
          <w:rPr>
            <w:noProof/>
            <w:webHidden/>
          </w:rPr>
          <w:instrText xml:space="preserve"> PAGEREF _Toc146282690 \h </w:instrText>
        </w:r>
        <w:r>
          <w:rPr>
            <w:noProof/>
            <w:webHidden/>
          </w:rPr>
        </w:r>
        <w:r>
          <w:rPr>
            <w:noProof/>
            <w:webHidden/>
          </w:rPr>
          <w:fldChar w:fldCharType="separate"/>
        </w:r>
        <w:r>
          <w:rPr>
            <w:noProof/>
            <w:webHidden/>
          </w:rPr>
          <w:t>40</w:t>
        </w:r>
        <w:r>
          <w:rPr>
            <w:noProof/>
            <w:webHidden/>
          </w:rPr>
          <w:fldChar w:fldCharType="end"/>
        </w:r>
      </w:hyperlink>
    </w:p>
    <w:p w14:paraId="79BAB82B" w14:textId="76473F02" w:rsidR="00B05E8B" w:rsidRDefault="00B05E8B">
      <w:pPr>
        <w:pStyle w:val="TOC4"/>
        <w:tabs>
          <w:tab w:val="left" w:pos="1440"/>
          <w:tab w:val="right" w:pos="9010"/>
        </w:tabs>
        <w:rPr>
          <w:rFonts w:eastAsiaTheme="minorEastAsia" w:cstheme="minorBidi"/>
          <w:noProof/>
          <w:sz w:val="24"/>
          <w:szCs w:val="24"/>
          <w:lang w:eastAsia="en-GB"/>
        </w:rPr>
      </w:pPr>
      <w:hyperlink w:anchor="_Toc146282691" w:history="1">
        <w:r w:rsidRPr="002F5B7D">
          <w:rPr>
            <w:rStyle w:val="Hyperlink"/>
            <w:rFonts w:ascii="Times New Roman" w:hAnsi="Times New Roman" w:cs="Times New Roman"/>
            <w:b/>
            <w:bCs/>
            <w:noProof/>
          </w:rPr>
          <w:t>3.3.2.7</w:t>
        </w:r>
        <w:r>
          <w:rPr>
            <w:rFonts w:eastAsiaTheme="minorEastAsia" w:cstheme="minorBidi"/>
            <w:noProof/>
            <w:sz w:val="24"/>
            <w:szCs w:val="24"/>
            <w:lang w:eastAsia="en-GB"/>
          </w:rPr>
          <w:tab/>
        </w:r>
        <w:r w:rsidRPr="002F5B7D">
          <w:rPr>
            <w:rStyle w:val="Hyperlink"/>
            <w:rFonts w:ascii="Times New Roman" w:hAnsi="Times New Roman" w:cs="Times New Roman"/>
            <w:b/>
            <w:bCs/>
            <w:noProof/>
          </w:rPr>
          <w:t>Replacing numbers</w:t>
        </w:r>
        <w:r>
          <w:rPr>
            <w:noProof/>
            <w:webHidden/>
          </w:rPr>
          <w:tab/>
        </w:r>
        <w:r>
          <w:rPr>
            <w:noProof/>
            <w:webHidden/>
          </w:rPr>
          <w:fldChar w:fldCharType="begin"/>
        </w:r>
        <w:r>
          <w:rPr>
            <w:noProof/>
            <w:webHidden/>
          </w:rPr>
          <w:instrText xml:space="preserve"> PAGEREF _Toc146282691 \h </w:instrText>
        </w:r>
        <w:r>
          <w:rPr>
            <w:noProof/>
            <w:webHidden/>
          </w:rPr>
        </w:r>
        <w:r>
          <w:rPr>
            <w:noProof/>
            <w:webHidden/>
          </w:rPr>
          <w:fldChar w:fldCharType="separate"/>
        </w:r>
        <w:r>
          <w:rPr>
            <w:noProof/>
            <w:webHidden/>
          </w:rPr>
          <w:t>41</w:t>
        </w:r>
        <w:r>
          <w:rPr>
            <w:noProof/>
            <w:webHidden/>
          </w:rPr>
          <w:fldChar w:fldCharType="end"/>
        </w:r>
      </w:hyperlink>
    </w:p>
    <w:p w14:paraId="0B38548B" w14:textId="3CCE8124" w:rsidR="00B05E8B" w:rsidRDefault="00B05E8B">
      <w:pPr>
        <w:pStyle w:val="TOC4"/>
        <w:tabs>
          <w:tab w:val="left" w:pos="1440"/>
          <w:tab w:val="right" w:pos="9010"/>
        </w:tabs>
        <w:rPr>
          <w:rFonts w:eastAsiaTheme="minorEastAsia" w:cstheme="minorBidi"/>
          <w:noProof/>
          <w:sz w:val="24"/>
          <w:szCs w:val="24"/>
          <w:lang w:eastAsia="en-GB"/>
        </w:rPr>
      </w:pPr>
      <w:hyperlink w:anchor="_Toc146282692" w:history="1">
        <w:r w:rsidRPr="002F5B7D">
          <w:rPr>
            <w:rStyle w:val="Hyperlink"/>
            <w:rFonts w:ascii="Times New Roman" w:hAnsi="Times New Roman" w:cs="Times New Roman"/>
            <w:b/>
            <w:bCs/>
            <w:noProof/>
          </w:rPr>
          <w:t>3.3.2.8</w:t>
        </w:r>
        <w:r>
          <w:rPr>
            <w:rFonts w:eastAsiaTheme="minorEastAsia" w:cstheme="minorBidi"/>
            <w:noProof/>
            <w:sz w:val="24"/>
            <w:szCs w:val="24"/>
            <w:lang w:eastAsia="en-GB"/>
          </w:rPr>
          <w:tab/>
        </w:r>
        <w:r w:rsidRPr="002F5B7D">
          <w:rPr>
            <w:rStyle w:val="Hyperlink"/>
            <w:rFonts w:ascii="Times New Roman" w:hAnsi="Times New Roman" w:cs="Times New Roman"/>
            <w:b/>
            <w:bCs/>
            <w:noProof/>
          </w:rPr>
          <w:t>Remove stopwords</w:t>
        </w:r>
        <w:r>
          <w:rPr>
            <w:noProof/>
            <w:webHidden/>
          </w:rPr>
          <w:tab/>
        </w:r>
        <w:r>
          <w:rPr>
            <w:noProof/>
            <w:webHidden/>
          </w:rPr>
          <w:fldChar w:fldCharType="begin"/>
        </w:r>
        <w:r>
          <w:rPr>
            <w:noProof/>
            <w:webHidden/>
          </w:rPr>
          <w:instrText xml:space="preserve"> PAGEREF _Toc146282692 \h </w:instrText>
        </w:r>
        <w:r>
          <w:rPr>
            <w:noProof/>
            <w:webHidden/>
          </w:rPr>
        </w:r>
        <w:r>
          <w:rPr>
            <w:noProof/>
            <w:webHidden/>
          </w:rPr>
          <w:fldChar w:fldCharType="separate"/>
        </w:r>
        <w:r>
          <w:rPr>
            <w:noProof/>
            <w:webHidden/>
          </w:rPr>
          <w:t>41</w:t>
        </w:r>
        <w:r>
          <w:rPr>
            <w:noProof/>
            <w:webHidden/>
          </w:rPr>
          <w:fldChar w:fldCharType="end"/>
        </w:r>
      </w:hyperlink>
    </w:p>
    <w:p w14:paraId="0B1002FC" w14:textId="078C9103" w:rsidR="00B05E8B" w:rsidRDefault="00B05E8B">
      <w:pPr>
        <w:pStyle w:val="TOC4"/>
        <w:tabs>
          <w:tab w:val="left" w:pos="1440"/>
          <w:tab w:val="right" w:pos="9010"/>
        </w:tabs>
        <w:rPr>
          <w:rFonts w:eastAsiaTheme="minorEastAsia" w:cstheme="minorBidi"/>
          <w:noProof/>
          <w:sz w:val="24"/>
          <w:szCs w:val="24"/>
          <w:lang w:eastAsia="en-GB"/>
        </w:rPr>
      </w:pPr>
      <w:hyperlink w:anchor="_Toc146282693" w:history="1">
        <w:r w:rsidRPr="002F5B7D">
          <w:rPr>
            <w:rStyle w:val="Hyperlink"/>
            <w:rFonts w:ascii="Times New Roman" w:hAnsi="Times New Roman" w:cs="Times New Roman"/>
            <w:b/>
            <w:bCs/>
            <w:noProof/>
          </w:rPr>
          <w:t>3.3.2.9</w:t>
        </w:r>
        <w:r>
          <w:rPr>
            <w:rFonts w:eastAsiaTheme="minorEastAsia" w:cstheme="minorBidi"/>
            <w:noProof/>
            <w:sz w:val="24"/>
            <w:szCs w:val="24"/>
            <w:lang w:eastAsia="en-GB"/>
          </w:rPr>
          <w:tab/>
        </w:r>
        <w:r w:rsidRPr="002F5B7D">
          <w:rPr>
            <w:rStyle w:val="Hyperlink"/>
            <w:rFonts w:ascii="Times New Roman" w:hAnsi="Times New Roman" w:cs="Times New Roman"/>
            <w:b/>
            <w:bCs/>
            <w:noProof/>
          </w:rPr>
          <w:t>Lemmatization</w:t>
        </w:r>
        <w:r>
          <w:rPr>
            <w:noProof/>
            <w:webHidden/>
          </w:rPr>
          <w:tab/>
        </w:r>
        <w:r>
          <w:rPr>
            <w:noProof/>
            <w:webHidden/>
          </w:rPr>
          <w:fldChar w:fldCharType="begin"/>
        </w:r>
        <w:r>
          <w:rPr>
            <w:noProof/>
            <w:webHidden/>
          </w:rPr>
          <w:instrText xml:space="preserve"> PAGEREF _Toc146282693 \h </w:instrText>
        </w:r>
        <w:r>
          <w:rPr>
            <w:noProof/>
            <w:webHidden/>
          </w:rPr>
        </w:r>
        <w:r>
          <w:rPr>
            <w:noProof/>
            <w:webHidden/>
          </w:rPr>
          <w:fldChar w:fldCharType="separate"/>
        </w:r>
        <w:r>
          <w:rPr>
            <w:noProof/>
            <w:webHidden/>
          </w:rPr>
          <w:t>42</w:t>
        </w:r>
        <w:r>
          <w:rPr>
            <w:noProof/>
            <w:webHidden/>
          </w:rPr>
          <w:fldChar w:fldCharType="end"/>
        </w:r>
      </w:hyperlink>
    </w:p>
    <w:p w14:paraId="004F30A7" w14:textId="1D0261CD" w:rsidR="00B05E8B" w:rsidRDefault="00B05E8B">
      <w:pPr>
        <w:pStyle w:val="TOC2"/>
        <w:tabs>
          <w:tab w:val="left" w:pos="720"/>
          <w:tab w:val="right" w:pos="9010"/>
        </w:tabs>
        <w:rPr>
          <w:rFonts w:eastAsiaTheme="minorEastAsia" w:cstheme="minorBidi"/>
          <w:b w:val="0"/>
          <w:bCs w:val="0"/>
          <w:noProof/>
          <w:sz w:val="24"/>
          <w:szCs w:val="24"/>
          <w:lang w:eastAsia="en-GB"/>
        </w:rPr>
      </w:pPr>
      <w:hyperlink w:anchor="_Toc146282694" w:history="1">
        <w:r w:rsidRPr="002F5B7D">
          <w:rPr>
            <w:rStyle w:val="Hyperlink"/>
            <w:rFonts w:ascii="Times New Roman" w:hAnsi="Times New Roman" w:cs="Times New Roman"/>
            <w:noProof/>
          </w:rPr>
          <w:t>3.4</w:t>
        </w:r>
        <w:r>
          <w:rPr>
            <w:rFonts w:eastAsiaTheme="minorEastAsia" w:cstheme="minorBidi"/>
            <w:b w:val="0"/>
            <w:bCs w:val="0"/>
            <w:noProof/>
            <w:sz w:val="24"/>
            <w:szCs w:val="24"/>
            <w:lang w:eastAsia="en-GB"/>
          </w:rPr>
          <w:tab/>
        </w:r>
        <w:r w:rsidRPr="002F5B7D">
          <w:rPr>
            <w:rStyle w:val="Hyperlink"/>
            <w:rFonts w:ascii="Times New Roman" w:hAnsi="Times New Roman" w:cs="Times New Roman"/>
            <w:noProof/>
          </w:rPr>
          <w:t>Model training</w:t>
        </w:r>
        <w:r>
          <w:rPr>
            <w:noProof/>
            <w:webHidden/>
          </w:rPr>
          <w:tab/>
        </w:r>
        <w:r>
          <w:rPr>
            <w:noProof/>
            <w:webHidden/>
          </w:rPr>
          <w:fldChar w:fldCharType="begin"/>
        </w:r>
        <w:r>
          <w:rPr>
            <w:noProof/>
            <w:webHidden/>
          </w:rPr>
          <w:instrText xml:space="preserve"> PAGEREF _Toc146282694 \h </w:instrText>
        </w:r>
        <w:r>
          <w:rPr>
            <w:noProof/>
            <w:webHidden/>
          </w:rPr>
        </w:r>
        <w:r>
          <w:rPr>
            <w:noProof/>
            <w:webHidden/>
          </w:rPr>
          <w:fldChar w:fldCharType="separate"/>
        </w:r>
        <w:r>
          <w:rPr>
            <w:noProof/>
            <w:webHidden/>
          </w:rPr>
          <w:t>42</w:t>
        </w:r>
        <w:r>
          <w:rPr>
            <w:noProof/>
            <w:webHidden/>
          </w:rPr>
          <w:fldChar w:fldCharType="end"/>
        </w:r>
      </w:hyperlink>
    </w:p>
    <w:p w14:paraId="790A257F" w14:textId="66CB9D02" w:rsidR="00B05E8B" w:rsidRDefault="00B05E8B">
      <w:pPr>
        <w:pStyle w:val="TOC4"/>
        <w:tabs>
          <w:tab w:val="left" w:pos="1440"/>
          <w:tab w:val="right" w:pos="9010"/>
        </w:tabs>
        <w:rPr>
          <w:rFonts w:eastAsiaTheme="minorEastAsia" w:cstheme="minorBidi"/>
          <w:noProof/>
          <w:sz w:val="24"/>
          <w:szCs w:val="24"/>
          <w:lang w:eastAsia="en-GB"/>
        </w:rPr>
      </w:pPr>
      <w:hyperlink w:anchor="_Toc146282695" w:history="1">
        <w:r w:rsidRPr="002F5B7D">
          <w:rPr>
            <w:rStyle w:val="Hyperlink"/>
            <w:rFonts w:ascii="Times New Roman" w:hAnsi="Times New Roman" w:cs="Times New Roman"/>
            <w:b/>
            <w:bCs/>
            <w:noProof/>
          </w:rPr>
          <w:t>3.4.1.1</w:t>
        </w:r>
        <w:r>
          <w:rPr>
            <w:rFonts w:eastAsiaTheme="minorEastAsia" w:cstheme="minorBidi"/>
            <w:noProof/>
            <w:sz w:val="24"/>
            <w:szCs w:val="24"/>
            <w:lang w:eastAsia="en-GB"/>
          </w:rPr>
          <w:tab/>
        </w:r>
        <w:r w:rsidRPr="002F5B7D">
          <w:rPr>
            <w:rStyle w:val="Hyperlink"/>
            <w:rFonts w:ascii="Times New Roman" w:hAnsi="Times New Roman" w:cs="Times New Roman"/>
            <w:b/>
            <w:bCs/>
            <w:noProof/>
          </w:rPr>
          <w:t>Traditional Machine Learning Models:</w:t>
        </w:r>
        <w:r>
          <w:rPr>
            <w:noProof/>
            <w:webHidden/>
          </w:rPr>
          <w:tab/>
        </w:r>
        <w:r>
          <w:rPr>
            <w:noProof/>
            <w:webHidden/>
          </w:rPr>
          <w:fldChar w:fldCharType="begin"/>
        </w:r>
        <w:r>
          <w:rPr>
            <w:noProof/>
            <w:webHidden/>
          </w:rPr>
          <w:instrText xml:space="preserve"> PAGEREF _Toc146282695 \h </w:instrText>
        </w:r>
        <w:r>
          <w:rPr>
            <w:noProof/>
            <w:webHidden/>
          </w:rPr>
        </w:r>
        <w:r>
          <w:rPr>
            <w:noProof/>
            <w:webHidden/>
          </w:rPr>
          <w:fldChar w:fldCharType="separate"/>
        </w:r>
        <w:r>
          <w:rPr>
            <w:noProof/>
            <w:webHidden/>
          </w:rPr>
          <w:t>43</w:t>
        </w:r>
        <w:r>
          <w:rPr>
            <w:noProof/>
            <w:webHidden/>
          </w:rPr>
          <w:fldChar w:fldCharType="end"/>
        </w:r>
      </w:hyperlink>
    </w:p>
    <w:p w14:paraId="154D6723" w14:textId="3BDFA966" w:rsidR="00B05E8B" w:rsidRDefault="00B05E8B">
      <w:pPr>
        <w:pStyle w:val="TOC4"/>
        <w:tabs>
          <w:tab w:val="left" w:pos="1440"/>
          <w:tab w:val="right" w:pos="9010"/>
        </w:tabs>
        <w:rPr>
          <w:rFonts w:eastAsiaTheme="minorEastAsia" w:cstheme="minorBidi"/>
          <w:noProof/>
          <w:sz w:val="24"/>
          <w:szCs w:val="24"/>
          <w:lang w:eastAsia="en-GB"/>
        </w:rPr>
      </w:pPr>
      <w:hyperlink w:anchor="_Toc146282696" w:history="1">
        <w:r w:rsidRPr="002F5B7D">
          <w:rPr>
            <w:rStyle w:val="Hyperlink"/>
            <w:rFonts w:ascii="Times New Roman" w:hAnsi="Times New Roman" w:cs="Times New Roman"/>
            <w:b/>
            <w:bCs/>
            <w:noProof/>
          </w:rPr>
          <w:t>3.4.1.2</w:t>
        </w:r>
        <w:r>
          <w:rPr>
            <w:rFonts w:eastAsiaTheme="minorEastAsia" w:cstheme="minorBidi"/>
            <w:noProof/>
            <w:sz w:val="24"/>
            <w:szCs w:val="24"/>
            <w:lang w:eastAsia="en-GB"/>
          </w:rPr>
          <w:tab/>
        </w:r>
        <w:r w:rsidRPr="002F5B7D">
          <w:rPr>
            <w:rStyle w:val="Hyperlink"/>
            <w:rFonts w:ascii="Times New Roman" w:hAnsi="Times New Roman" w:cs="Times New Roman"/>
            <w:b/>
            <w:bCs/>
            <w:noProof/>
          </w:rPr>
          <w:t>Word Embedding Models</w:t>
        </w:r>
        <w:r>
          <w:rPr>
            <w:noProof/>
            <w:webHidden/>
          </w:rPr>
          <w:tab/>
        </w:r>
        <w:r>
          <w:rPr>
            <w:noProof/>
            <w:webHidden/>
          </w:rPr>
          <w:fldChar w:fldCharType="begin"/>
        </w:r>
        <w:r>
          <w:rPr>
            <w:noProof/>
            <w:webHidden/>
          </w:rPr>
          <w:instrText xml:space="preserve"> PAGEREF _Toc146282696 \h </w:instrText>
        </w:r>
        <w:r>
          <w:rPr>
            <w:noProof/>
            <w:webHidden/>
          </w:rPr>
        </w:r>
        <w:r>
          <w:rPr>
            <w:noProof/>
            <w:webHidden/>
          </w:rPr>
          <w:fldChar w:fldCharType="separate"/>
        </w:r>
        <w:r>
          <w:rPr>
            <w:noProof/>
            <w:webHidden/>
          </w:rPr>
          <w:t>43</w:t>
        </w:r>
        <w:r>
          <w:rPr>
            <w:noProof/>
            <w:webHidden/>
          </w:rPr>
          <w:fldChar w:fldCharType="end"/>
        </w:r>
      </w:hyperlink>
    </w:p>
    <w:p w14:paraId="557A5E17" w14:textId="159EFCFA" w:rsidR="00B05E8B" w:rsidRDefault="00B05E8B">
      <w:pPr>
        <w:pStyle w:val="TOC4"/>
        <w:tabs>
          <w:tab w:val="left" w:pos="1440"/>
          <w:tab w:val="right" w:pos="9010"/>
        </w:tabs>
        <w:rPr>
          <w:rFonts w:eastAsiaTheme="minorEastAsia" w:cstheme="minorBidi"/>
          <w:noProof/>
          <w:sz w:val="24"/>
          <w:szCs w:val="24"/>
          <w:lang w:eastAsia="en-GB"/>
        </w:rPr>
      </w:pPr>
      <w:hyperlink w:anchor="_Toc146282697" w:history="1">
        <w:r w:rsidRPr="002F5B7D">
          <w:rPr>
            <w:rStyle w:val="Hyperlink"/>
            <w:rFonts w:ascii="Times New Roman" w:hAnsi="Times New Roman" w:cs="Times New Roman"/>
            <w:b/>
            <w:bCs/>
            <w:noProof/>
          </w:rPr>
          <w:t>3.4.1.3</w:t>
        </w:r>
        <w:r>
          <w:rPr>
            <w:rFonts w:eastAsiaTheme="minorEastAsia" w:cstheme="minorBidi"/>
            <w:noProof/>
            <w:sz w:val="24"/>
            <w:szCs w:val="24"/>
            <w:lang w:eastAsia="en-GB"/>
          </w:rPr>
          <w:tab/>
        </w:r>
        <w:r w:rsidRPr="002F5B7D">
          <w:rPr>
            <w:rStyle w:val="Hyperlink"/>
            <w:rFonts w:ascii="Times New Roman" w:hAnsi="Times New Roman" w:cs="Times New Roman"/>
            <w:b/>
            <w:bCs/>
            <w:noProof/>
          </w:rPr>
          <w:t>Recurrent Neural Networks (RNNs)</w:t>
        </w:r>
        <w:r>
          <w:rPr>
            <w:noProof/>
            <w:webHidden/>
          </w:rPr>
          <w:tab/>
        </w:r>
        <w:r>
          <w:rPr>
            <w:noProof/>
            <w:webHidden/>
          </w:rPr>
          <w:fldChar w:fldCharType="begin"/>
        </w:r>
        <w:r>
          <w:rPr>
            <w:noProof/>
            <w:webHidden/>
          </w:rPr>
          <w:instrText xml:space="preserve"> PAGEREF _Toc146282697 \h </w:instrText>
        </w:r>
        <w:r>
          <w:rPr>
            <w:noProof/>
            <w:webHidden/>
          </w:rPr>
        </w:r>
        <w:r>
          <w:rPr>
            <w:noProof/>
            <w:webHidden/>
          </w:rPr>
          <w:fldChar w:fldCharType="separate"/>
        </w:r>
        <w:r>
          <w:rPr>
            <w:noProof/>
            <w:webHidden/>
          </w:rPr>
          <w:t>43</w:t>
        </w:r>
        <w:r>
          <w:rPr>
            <w:noProof/>
            <w:webHidden/>
          </w:rPr>
          <w:fldChar w:fldCharType="end"/>
        </w:r>
      </w:hyperlink>
    </w:p>
    <w:p w14:paraId="527870EB" w14:textId="77372B11" w:rsidR="00B05E8B" w:rsidRDefault="00B05E8B">
      <w:pPr>
        <w:pStyle w:val="TOC4"/>
        <w:tabs>
          <w:tab w:val="left" w:pos="1440"/>
          <w:tab w:val="right" w:pos="9010"/>
        </w:tabs>
        <w:rPr>
          <w:rFonts w:eastAsiaTheme="minorEastAsia" w:cstheme="minorBidi"/>
          <w:noProof/>
          <w:sz w:val="24"/>
          <w:szCs w:val="24"/>
          <w:lang w:eastAsia="en-GB"/>
        </w:rPr>
      </w:pPr>
      <w:hyperlink w:anchor="_Toc146282698" w:history="1">
        <w:r w:rsidRPr="002F5B7D">
          <w:rPr>
            <w:rStyle w:val="Hyperlink"/>
            <w:rFonts w:ascii="Times New Roman" w:hAnsi="Times New Roman" w:cs="Times New Roman"/>
            <w:b/>
            <w:bCs/>
            <w:noProof/>
          </w:rPr>
          <w:t>3.4.1.4</w:t>
        </w:r>
        <w:r>
          <w:rPr>
            <w:rFonts w:eastAsiaTheme="minorEastAsia" w:cstheme="minorBidi"/>
            <w:noProof/>
            <w:sz w:val="24"/>
            <w:szCs w:val="24"/>
            <w:lang w:eastAsia="en-GB"/>
          </w:rPr>
          <w:tab/>
        </w:r>
        <w:r w:rsidRPr="002F5B7D">
          <w:rPr>
            <w:rStyle w:val="Hyperlink"/>
            <w:rFonts w:ascii="Times New Roman" w:hAnsi="Times New Roman" w:cs="Times New Roman"/>
            <w:b/>
            <w:bCs/>
            <w:noProof/>
          </w:rPr>
          <w:t>Transformer-Based Models</w:t>
        </w:r>
        <w:r>
          <w:rPr>
            <w:noProof/>
            <w:webHidden/>
          </w:rPr>
          <w:tab/>
        </w:r>
        <w:r>
          <w:rPr>
            <w:noProof/>
            <w:webHidden/>
          </w:rPr>
          <w:fldChar w:fldCharType="begin"/>
        </w:r>
        <w:r>
          <w:rPr>
            <w:noProof/>
            <w:webHidden/>
          </w:rPr>
          <w:instrText xml:space="preserve"> PAGEREF _Toc146282698 \h </w:instrText>
        </w:r>
        <w:r>
          <w:rPr>
            <w:noProof/>
            <w:webHidden/>
          </w:rPr>
        </w:r>
        <w:r>
          <w:rPr>
            <w:noProof/>
            <w:webHidden/>
          </w:rPr>
          <w:fldChar w:fldCharType="separate"/>
        </w:r>
        <w:r>
          <w:rPr>
            <w:noProof/>
            <w:webHidden/>
          </w:rPr>
          <w:t>44</w:t>
        </w:r>
        <w:r>
          <w:rPr>
            <w:noProof/>
            <w:webHidden/>
          </w:rPr>
          <w:fldChar w:fldCharType="end"/>
        </w:r>
      </w:hyperlink>
    </w:p>
    <w:p w14:paraId="7190DC08" w14:textId="07E14E70" w:rsidR="00B05E8B" w:rsidRDefault="00B05E8B">
      <w:pPr>
        <w:pStyle w:val="TOC4"/>
        <w:tabs>
          <w:tab w:val="left" w:pos="1440"/>
          <w:tab w:val="right" w:pos="9010"/>
        </w:tabs>
        <w:rPr>
          <w:rFonts w:eastAsiaTheme="minorEastAsia" w:cstheme="minorBidi"/>
          <w:noProof/>
          <w:sz w:val="24"/>
          <w:szCs w:val="24"/>
          <w:lang w:eastAsia="en-GB"/>
        </w:rPr>
      </w:pPr>
      <w:hyperlink w:anchor="_Toc146282699" w:history="1">
        <w:r w:rsidRPr="002F5B7D">
          <w:rPr>
            <w:rStyle w:val="Hyperlink"/>
            <w:rFonts w:ascii="Times New Roman" w:hAnsi="Times New Roman" w:cs="Times New Roman"/>
            <w:b/>
            <w:bCs/>
            <w:noProof/>
          </w:rPr>
          <w:t>3.4.1.5</w:t>
        </w:r>
        <w:r>
          <w:rPr>
            <w:rFonts w:eastAsiaTheme="minorEastAsia" w:cstheme="minorBidi"/>
            <w:noProof/>
            <w:sz w:val="24"/>
            <w:szCs w:val="24"/>
            <w:lang w:eastAsia="en-GB"/>
          </w:rPr>
          <w:tab/>
        </w:r>
        <w:r w:rsidRPr="002F5B7D">
          <w:rPr>
            <w:rStyle w:val="Hyperlink"/>
            <w:rFonts w:ascii="Times New Roman" w:hAnsi="Times New Roman" w:cs="Times New Roman"/>
            <w:b/>
            <w:bCs/>
            <w:noProof/>
          </w:rPr>
          <w:t>Model selection</w:t>
        </w:r>
        <w:r>
          <w:rPr>
            <w:noProof/>
            <w:webHidden/>
          </w:rPr>
          <w:tab/>
        </w:r>
        <w:r>
          <w:rPr>
            <w:noProof/>
            <w:webHidden/>
          </w:rPr>
          <w:fldChar w:fldCharType="begin"/>
        </w:r>
        <w:r>
          <w:rPr>
            <w:noProof/>
            <w:webHidden/>
          </w:rPr>
          <w:instrText xml:space="preserve"> PAGEREF _Toc146282699 \h </w:instrText>
        </w:r>
        <w:r>
          <w:rPr>
            <w:noProof/>
            <w:webHidden/>
          </w:rPr>
        </w:r>
        <w:r>
          <w:rPr>
            <w:noProof/>
            <w:webHidden/>
          </w:rPr>
          <w:fldChar w:fldCharType="separate"/>
        </w:r>
        <w:r>
          <w:rPr>
            <w:noProof/>
            <w:webHidden/>
          </w:rPr>
          <w:t>44</w:t>
        </w:r>
        <w:r>
          <w:rPr>
            <w:noProof/>
            <w:webHidden/>
          </w:rPr>
          <w:fldChar w:fldCharType="end"/>
        </w:r>
      </w:hyperlink>
    </w:p>
    <w:p w14:paraId="5D5617FD" w14:textId="4022887C" w:rsidR="00B05E8B" w:rsidRDefault="00B05E8B">
      <w:pPr>
        <w:pStyle w:val="TOC3"/>
        <w:tabs>
          <w:tab w:val="left" w:pos="960"/>
          <w:tab w:val="right" w:pos="9010"/>
        </w:tabs>
        <w:rPr>
          <w:rFonts w:eastAsiaTheme="minorEastAsia" w:cstheme="minorBidi"/>
          <w:noProof/>
          <w:sz w:val="24"/>
          <w:szCs w:val="24"/>
          <w:lang w:eastAsia="en-GB"/>
        </w:rPr>
      </w:pPr>
      <w:hyperlink w:anchor="_Toc146282700" w:history="1">
        <w:r w:rsidRPr="002F5B7D">
          <w:rPr>
            <w:rStyle w:val="Hyperlink"/>
            <w:rFonts w:ascii="Times New Roman" w:hAnsi="Times New Roman" w:cs="Times New Roman"/>
            <w:b/>
            <w:bCs/>
            <w:noProof/>
          </w:rPr>
          <w:t>3.4.2</w:t>
        </w:r>
        <w:r>
          <w:rPr>
            <w:rFonts w:eastAsiaTheme="minorEastAsia" w:cstheme="minorBidi"/>
            <w:noProof/>
            <w:sz w:val="24"/>
            <w:szCs w:val="24"/>
            <w:lang w:eastAsia="en-GB"/>
          </w:rPr>
          <w:tab/>
        </w:r>
        <w:r w:rsidRPr="002F5B7D">
          <w:rPr>
            <w:rStyle w:val="Hyperlink"/>
            <w:rFonts w:ascii="Times New Roman" w:hAnsi="Times New Roman" w:cs="Times New Roman"/>
            <w:b/>
            <w:bCs/>
            <w:noProof/>
          </w:rPr>
          <w:t>Model specific post-processing</w:t>
        </w:r>
        <w:r>
          <w:rPr>
            <w:noProof/>
            <w:webHidden/>
          </w:rPr>
          <w:tab/>
        </w:r>
        <w:r>
          <w:rPr>
            <w:noProof/>
            <w:webHidden/>
          </w:rPr>
          <w:fldChar w:fldCharType="begin"/>
        </w:r>
        <w:r>
          <w:rPr>
            <w:noProof/>
            <w:webHidden/>
          </w:rPr>
          <w:instrText xml:space="preserve"> PAGEREF _Toc146282700 \h </w:instrText>
        </w:r>
        <w:r>
          <w:rPr>
            <w:noProof/>
            <w:webHidden/>
          </w:rPr>
        </w:r>
        <w:r>
          <w:rPr>
            <w:noProof/>
            <w:webHidden/>
          </w:rPr>
          <w:fldChar w:fldCharType="separate"/>
        </w:r>
        <w:r>
          <w:rPr>
            <w:noProof/>
            <w:webHidden/>
          </w:rPr>
          <w:t>45</w:t>
        </w:r>
        <w:r>
          <w:rPr>
            <w:noProof/>
            <w:webHidden/>
          </w:rPr>
          <w:fldChar w:fldCharType="end"/>
        </w:r>
      </w:hyperlink>
    </w:p>
    <w:p w14:paraId="4AE33321" w14:textId="2470002F" w:rsidR="00B05E8B" w:rsidRDefault="00B05E8B">
      <w:pPr>
        <w:pStyle w:val="TOC4"/>
        <w:tabs>
          <w:tab w:val="left" w:pos="1440"/>
          <w:tab w:val="right" w:pos="9010"/>
        </w:tabs>
        <w:rPr>
          <w:rFonts w:eastAsiaTheme="minorEastAsia" w:cstheme="minorBidi"/>
          <w:noProof/>
          <w:sz w:val="24"/>
          <w:szCs w:val="24"/>
          <w:lang w:eastAsia="en-GB"/>
        </w:rPr>
      </w:pPr>
      <w:hyperlink w:anchor="_Toc146282701" w:history="1">
        <w:r w:rsidRPr="002F5B7D">
          <w:rPr>
            <w:rStyle w:val="Hyperlink"/>
            <w:rFonts w:ascii="Times New Roman" w:hAnsi="Times New Roman" w:cs="Times New Roman"/>
            <w:b/>
            <w:bCs/>
            <w:noProof/>
          </w:rPr>
          <w:t>3.4.2.1</w:t>
        </w:r>
        <w:r>
          <w:rPr>
            <w:rFonts w:eastAsiaTheme="minorEastAsia" w:cstheme="minorBidi"/>
            <w:noProof/>
            <w:sz w:val="24"/>
            <w:szCs w:val="24"/>
            <w:lang w:eastAsia="en-GB"/>
          </w:rPr>
          <w:tab/>
        </w:r>
        <w:r w:rsidRPr="002F5B7D">
          <w:rPr>
            <w:rStyle w:val="Hyperlink"/>
            <w:rFonts w:ascii="Times New Roman" w:hAnsi="Times New Roman" w:cs="Times New Roman"/>
            <w:b/>
            <w:bCs/>
            <w:noProof/>
          </w:rPr>
          <w:t>Transformer based model:</w:t>
        </w:r>
        <w:r>
          <w:rPr>
            <w:noProof/>
            <w:webHidden/>
          </w:rPr>
          <w:tab/>
        </w:r>
        <w:r>
          <w:rPr>
            <w:noProof/>
            <w:webHidden/>
          </w:rPr>
          <w:fldChar w:fldCharType="begin"/>
        </w:r>
        <w:r>
          <w:rPr>
            <w:noProof/>
            <w:webHidden/>
          </w:rPr>
          <w:instrText xml:space="preserve"> PAGEREF _Toc146282701 \h </w:instrText>
        </w:r>
        <w:r>
          <w:rPr>
            <w:noProof/>
            <w:webHidden/>
          </w:rPr>
        </w:r>
        <w:r>
          <w:rPr>
            <w:noProof/>
            <w:webHidden/>
          </w:rPr>
          <w:fldChar w:fldCharType="separate"/>
        </w:r>
        <w:r>
          <w:rPr>
            <w:noProof/>
            <w:webHidden/>
          </w:rPr>
          <w:t>45</w:t>
        </w:r>
        <w:r>
          <w:rPr>
            <w:noProof/>
            <w:webHidden/>
          </w:rPr>
          <w:fldChar w:fldCharType="end"/>
        </w:r>
      </w:hyperlink>
    </w:p>
    <w:p w14:paraId="092D5A40" w14:textId="070375DF" w:rsidR="00B05E8B" w:rsidRDefault="00B05E8B">
      <w:pPr>
        <w:pStyle w:val="TOC5"/>
        <w:tabs>
          <w:tab w:val="left" w:pos="1680"/>
          <w:tab w:val="right" w:pos="9010"/>
        </w:tabs>
        <w:rPr>
          <w:rFonts w:eastAsiaTheme="minorEastAsia" w:cstheme="minorBidi"/>
          <w:noProof/>
          <w:sz w:val="24"/>
          <w:szCs w:val="24"/>
          <w:lang w:eastAsia="en-GB"/>
        </w:rPr>
      </w:pPr>
      <w:hyperlink w:anchor="_Toc146282702" w:history="1">
        <w:r w:rsidRPr="002F5B7D">
          <w:rPr>
            <w:rStyle w:val="Hyperlink"/>
            <w:rFonts w:ascii="Times New Roman" w:hAnsi="Times New Roman" w:cs="Times New Roman"/>
            <w:b/>
            <w:noProof/>
          </w:rPr>
          <w:t>3.4.2.1.1</w:t>
        </w:r>
        <w:r>
          <w:rPr>
            <w:rFonts w:eastAsiaTheme="minorEastAsia" w:cstheme="minorBidi"/>
            <w:noProof/>
            <w:sz w:val="24"/>
            <w:szCs w:val="24"/>
            <w:lang w:eastAsia="en-GB"/>
          </w:rPr>
          <w:tab/>
        </w:r>
        <w:r w:rsidRPr="002F5B7D">
          <w:rPr>
            <w:rStyle w:val="Hyperlink"/>
            <w:rFonts w:ascii="Times New Roman" w:hAnsi="Times New Roman" w:cs="Times New Roman"/>
            <w:b/>
            <w:noProof/>
          </w:rPr>
          <w:t>Tokenization:</w:t>
        </w:r>
        <w:r>
          <w:rPr>
            <w:noProof/>
            <w:webHidden/>
          </w:rPr>
          <w:tab/>
        </w:r>
        <w:r>
          <w:rPr>
            <w:noProof/>
            <w:webHidden/>
          </w:rPr>
          <w:fldChar w:fldCharType="begin"/>
        </w:r>
        <w:r>
          <w:rPr>
            <w:noProof/>
            <w:webHidden/>
          </w:rPr>
          <w:instrText xml:space="preserve"> PAGEREF _Toc146282702 \h </w:instrText>
        </w:r>
        <w:r>
          <w:rPr>
            <w:noProof/>
            <w:webHidden/>
          </w:rPr>
        </w:r>
        <w:r>
          <w:rPr>
            <w:noProof/>
            <w:webHidden/>
          </w:rPr>
          <w:fldChar w:fldCharType="separate"/>
        </w:r>
        <w:r>
          <w:rPr>
            <w:noProof/>
            <w:webHidden/>
          </w:rPr>
          <w:t>45</w:t>
        </w:r>
        <w:r>
          <w:rPr>
            <w:noProof/>
            <w:webHidden/>
          </w:rPr>
          <w:fldChar w:fldCharType="end"/>
        </w:r>
      </w:hyperlink>
    </w:p>
    <w:p w14:paraId="2BEBF3E3" w14:textId="7E66893E" w:rsidR="00B05E8B" w:rsidRDefault="00B05E8B">
      <w:pPr>
        <w:pStyle w:val="TOC5"/>
        <w:tabs>
          <w:tab w:val="left" w:pos="1680"/>
          <w:tab w:val="right" w:pos="9010"/>
        </w:tabs>
        <w:rPr>
          <w:rFonts w:eastAsiaTheme="minorEastAsia" w:cstheme="minorBidi"/>
          <w:noProof/>
          <w:sz w:val="24"/>
          <w:szCs w:val="24"/>
          <w:lang w:eastAsia="en-GB"/>
        </w:rPr>
      </w:pPr>
      <w:hyperlink w:anchor="_Toc146282703" w:history="1">
        <w:r w:rsidRPr="002F5B7D">
          <w:rPr>
            <w:rStyle w:val="Hyperlink"/>
            <w:rFonts w:ascii="Times New Roman" w:hAnsi="Times New Roman" w:cs="Times New Roman"/>
            <w:b/>
            <w:noProof/>
          </w:rPr>
          <w:t>3.4.2.1.2</w:t>
        </w:r>
        <w:r>
          <w:rPr>
            <w:rFonts w:eastAsiaTheme="minorEastAsia" w:cstheme="minorBidi"/>
            <w:noProof/>
            <w:sz w:val="24"/>
            <w:szCs w:val="24"/>
            <w:lang w:eastAsia="en-GB"/>
          </w:rPr>
          <w:tab/>
        </w:r>
        <w:r w:rsidRPr="002F5B7D">
          <w:rPr>
            <w:rStyle w:val="Hyperlink"/>
            <w:rFonts w:ascii="Times New Roman" w:hAnsi="Times New Roman" w:cs="Times New Roman"/>
            <w:b/>
            <w:noProof/>
          </w:rPr>
          <w:t>Padding</w:t>
        </w:r>
        <w:r>
          <w:rPr>
            <w:noProof/>
            <w:webHidden/>
          </w:rPr>
          <w:tab/>
        </w:r>
        <w:r>
          <w:rPr>
            <w:noProof/>
            <w:webHidden/>
          </w:rPr>
          <w:fldChar w:fldCharType="begin"/>
        </w:r>
        <w:r>
          <w:rPr>
            <w:noProof/>
            <w:webHidden/>
          </w:rPr>
          <w:instrText xml:space="preserve"> PAGEREF _Toc146282703 \h </w:instrText>
        </w:r>
        <w:r>
          <w:rPr>
            <w:noProof/>
            <w:webHidden/>
          </w:rPr>
        </w:r>
        <w:r>
          <w:rPr>
            <w:noProof/>
            <w:webHidden/>
          </w:rPr>
          <w:fldChar w:fldCharType="separate"/>
        </w:r>
        <w:r>
          <w:rPr>
            <w:noProof/>
            <w:webHidden/>
          </w:rPr>
          <w:t>46</w:t>
        </w:r>
        <w:r>
          <w:rPr>
            <w:noProof/>
            <w:webHidden/>
          </w:rPr>
          <w:fldChar w:fldCharType="end"/>
        </w:r>
      </w:hyperlink>
    </w:p>
    <w:p w14:paraId="15F80C81" w14:textId="50EAEDE8" w:rsidR="00B05E8B" w:rsidRDefault="00B05E8B">
      <w:pPr>
        <w:pStyle w:val="TOC5"/>
        <w:tabs>
          <w:tab w:val="left" w:pos="1680"/>
          <w:tab w:val="right" w:pos="9010"/>
        </w:tabs>
        <w:rPr>
          <w:rFonts w:eastAsiaTheme="minorEastAsia" w:cstheme="minorBidi"/>
          <w:noProof/>
          <w:sz w:val="24"/>
          <w:szCs w:val="24"/>
          <w:lang w:eastAsia="en-GB"/>
        </w:rPr>
      </w:pPr>
      <w:hyperlink w:anchor="_Toc146282704" w:history="1">
        <w:r w:rsidRPr="002F5B7D">
          <w:rPr>
            <w:rStyle w:val="Hyperlink"/>
            <w:rFonts w:ascii="Times New Roman" w:hAnsi="Times New Roman" w:cs="Times New Roman"/>
            <w:b/>
            <w:noProof/>
          </w:rPr>
          <w:t>3.4.2.1.3</w:t>
        </w:r>
        <w:r>
          <w:rPr>
            <w:rFonts w:eastAsiaTheme="minorEastAsia" w:cstheme="minorBidi"/>
            <w:noProof/>
            <w:sz w:val="24"/>
            <w:szCs w:val="24"/>
            <w:lang w:eastAsia="en-GB"/>
          </w:rPr>
          <w:tab/>
        </w:r>
        <w:r w:rsidRPr="002F5B7D">
          <w:rPr>
            <w:rStyle w:val="Hyperlink"/>
            <w:rFonts w:ascii="Times New Roman" w:hAnsi="Times New Roman" w:cs="Times New Roman"/>
            <w:b/>
            <w:noProof/>
          </w:rPr>
          <w:t>Input IDs and Attention Masks</w:t>
        </w:r>
        <w:r>
          <w:rPr>
            <w:noProof/>
            <w:webHidden/>
          </w:rPr>
          <w:tab/>
        </w:r>
        <w:r>
          <w:rPr>
            <w:noProof/>
            <w:webHidden/>
          </w:rPr>
          <w:fldChar w:fldCharType="begin"/>
        </w:r>
        <w:r>
          <w:rPr>
            <w:noProof/>
            <w:webHidden/>
          </w:rPr>
          <w:instrText xml:space="preserve"> PAGEREF _Toc146282704 \h </w:instrText>
        </w:r>
        <w:r>
          <w:rPr>
            <w:noProof/>
            <w:webHidden/>
          </w:rPr>
        </w:r>
        <w:r>
          <w:rPr>
            <w:noProof/>
            <w:webHidden/>
          </w:rPr>
          <w:fldChar w:fldCharType="separate"/>
        </w:r>
        <w:r>
          <w:rPr>
            <w:noProof/>
            <w:webHidden/>
          </w:rPr>
          <w:t>46</w:t>
        </w:r>
        <w:r>
          <w:rPr>
            <w:noProof/>
            <w:webHidden/>
          </w:rPr>
          <w:fldChar w:fldCharType="end"/>
        </w:r>
      </w:hyperlink>
    </w:p>
    <w:p w14:paraId="68047DD0" w14:textId="58E150CF" w:rsidR="00B05E8B" w:rsidRDefault="00B05E8B">
      <w:pPr>
        <w:pStyle w:val="TOC4"/>
        <w:tabs>
          <w:tab w:val="left" w:pos="1440"/>
          <w:tab w:val="right" w:pos="9010"/>
        </w:tabs>
        <w:rPr>
          <w:rFonts w:eastAsiaTheme="minorEastAsia" w:cstheme="minorBidi"/>
          <w:noProof/>
          <w:sz w:val="24"/>
          <w:szCs w:val="24"/>
          <w:lang w:eastAsia="en-GB"/>
        </w:rPr>
      </w:pPr>
      <w:hyperlink w:anchor="_Toc146282705" w:history="1">
        <w:r w:rsidRPr="002F5B7D">
          <w:rPr>
            <w:rStyle w:val="Hyperlink"/>
            <w:rFonts w:ascii="Times New Roman" w:hAnsi="Times New Roman" w:cs="Times New Roman"/>
            <w:b/>
            <w:bCs/>
            <w:noProof/>
          </w:rPr>
          <w:t>3.4.2.2</w:t>
        </w:r>
        <w:r>
          <w:rPr>
            <w:rFonts w:eastAsiaTheme="minorEastAsia" w:cstheme="minorBidi"/>
            <w:noProof/>
            <w:sz w:val="24"/>
            <w:szCs w:val="24"/>
            <w:lang w:eastAsia="en-GB"/>
          </w:rPr>
          <w:tab/>
        </w:r>
        <w:r w:rsidRPr="002F5B7D">
          <w:rPr>
            <w:rStyle w:val="Hyperlink"/>
            <w:rFonts w:ascii="Times New Roman" w:hAnsi="Times New Roman" w:cs="Times New Roman"/>
            <w:b/>
            <w:bCs/>
            <w:noProof/>
          </w:rPr>
          <w:t>Artificial Neural Networks(ANN):</w:t>
        </w:r>
        <w:r>
          <w:rPr>
            <w:noProof/>
            <w:webHidden/>
          </w:rPr>
          <w:tab/>
        </w:r>
        <w:r>
          <w:rPr>
            <w:noProof/>
            <w:webHidden/>
          </w:rPr>
          <w:fldChar w:fldCharType="begin"/>
        </w:r>
        <w:r>
          <w:rPr>
            <w:noProof/>
            <w:webHidden/>
          </w:rPr>
          <w:instrText xml:space="preserve"> PAGEREF _Toc146282705 \h </w:instrText>
        </w:r>
        <w:r>
          <w:rPr>
            <w:noProof/>
            <w:webHidden/>
          </w:rPr>
        </w:r>
        <w:r>
          <w:rPr>
            <w:noProof/>
            <w:webHidden/>
          </w:rPr>
          <w:fldChar w:fldCharType="separate"/>
        </w:r>
        <w:r>
          <w:rPr>
            <w:noProof/>
            <w:webHidden/>
          </w:rPr>
          <w:t>46</w:t>
        </w:r>
        <w:r>
          <w:rPr>
            <w:noProof/>
            <w:webHidden/>
          </w:rPr>
          <w:fldChar w:fldCharType="end"/>
        </w:r>
      </w:hyperlink>
    </w:p>
    <w:p w14:paraId="0F5B834F" w14:textId="79ED00A4" w:rsidR="00B05E8B" w:rsidRDefault="00B05E8B">
      <w:pPr>
        <w:pStyle w:val="TOC5"/>
        <w:tabs>
          <w:tab w:val="left" w:pos="1680"/>
          <w:tab w:val="right" w:pos="9010"/>
        </w:tabs>
        <w:rPr>
          <w:rFonts w:eastAsiaTheme="minorEastAsia" w:cstheme="minorBidi"/>
          <w:noProof/>
          <w:sz w:val="24"/>
          <w:szCs w:val="24"/>
          <w:lang w:eastAsia="en-GB"/>
        </w:rPr>
      </w:pPr>
      <w:hyperlink w:anchor="_Toc146282706" w:history="1">
        <w:r w:rsidRPr="002F5B7D">
          <w:rPr>
            <w:rStyle w:val="Hyperlink"/>
            <w:rFonts w:ascii="Times New Roman" w:hAnsi="Times New Roman" w:cs="Times New Roman"/>
            <w:b/>
            <w:bCs/>
            <w:noProof/>
          </w:rPr>
          <w:t>3.4.2.2.1</w:t>
        </w:r>
        <w:r>
          <w:rPr>
            <w:rFonts w:eastAsiaTheme="minorEastAsia" w:cstheme="minorBidi"/>
            <w:noProof/>
            <w:sz w:val="24"/>
            <w:szCs w:val="24"/>
            <w:lang w:eastAsia="en-GB"/>
          </w:rPr>
          <w:tab/>
        </w:r>
        <w:r w:rsidRPr="002F5B7D">
          <w:rPr>
            <w:rStyle w:val="Hyperlink"/>
            <w:rFonts w:ascii="Times New Roman" w:hAnsi="Times New Roman" w:cs="Times New Roman"/>
            <w:noProof/>
          </w:rPr>
          <w:t>Term Frequency-Inverse Document Frequency (</w:t>
        </w:r>
        <w:r w:rsidRPr="002F5B7D">
          <w:rPr>
            <w:rStyle w:val="Hyperlink"/>
            <w:rFonts w:ascii="Times New Roman" w:hAnsi="Times New Roman" w:cs="Times New Roman"/>
            <w:b/>
            <w:bCs/>
            <w:noProof/>
          </w:rPr>
          <w:t>TF-IDF)</w:t>
        </w:r>
        <w:r>
          <w:rPr>
            <w:noProof/>
            <w:webHidden/>
          </w:rPr>
          <w:tab/>
        </w:r>
        <w:r>
          <w:rPr>
            <w:noProof/>
            <w:webHidden/>
          </w:rPr>
          <w:fldChar w:fldCharType="begin"/>
        </w:r>
        <w:r>
          <w:rPr>
            <w:noProof/>
            <w:webHidden/>
          </w:rPr>
          <w:instrText xml:space="preserve"> PAGEREF _Toc146282706 \h </w:instrText>
        </w:r>
        <w:r>
          <w:rPr>
            <w:noProof/>
            <w:webHidden/>
          </w:rPr>
        </w:r>
        <w:r>
          <w:rPr>
            <w:noProof/>
            <w:webHidden/>
          </w:rPr>
          <w:fldChar w:fldCharType="separate"/>
        </w:r>
        <w:r>
          <w:rPr>
            <w:noProof/>
            <w:webHidden/>
          </w:rPr>
          <w:t>47</w:t>
        </w:r>
        <w:r>
          <w:rPr>
            <w:noProof/>
            <w:webHidden/>
          </w:rPr>
          <w:fldChar w:fldCharType="end"/>
        </w:r>
      </w:hyperlink>
    </w:p>
    <w:p w14:paraId="44C93302" w14:textId="749AB657" w:rsidR="00B05E8B" w:rsidRDefault="00B05E8B">
      <w:pPr>
        <w:pStyle w:val="TOC4"/>
        <w:tabs>
          <w:tab w:val="left" w:pos="1440"/>
          <w:tab w:val="right" w:pos="9010"/>
        </w:tabs>
        <w:rPr>
          <w:rFonts w:eastAsiaTheme="minorEastAsia" w:cstheme="minorBidi"/>
          <w:noProof/>
          <w:sz w:val="24"/>
          <w:szCs w:val="24"/>
          <w:lang w:eastAsia="en-GB"/>
        </w:rPr>
      </w:pPr>
      <w:hyperlink w:anchor="_Toc146282707" w:history="1">
        <w:r w:rsidRPr="002F5B7D">
          <w:rPr>
            <w:rStyle w:val="Hyperlink"/>
            <w:rFonts w:ascii="Times New Roman" w:hAnsi="Times New Roman" w:cs="Times New Roman"/>
            <w:b/>
            <w:bCs/>
            <w:noProof/>
          </w:rPr>
          <w:t>3.4.2.3</w:t>
        </w:r>
        <w:r>
          <w:rPr>
            <w:rFonts w:eastAsiaTheme="minorEastAsia" w:cstheme="minorBidi"/>
            <w:noProof/>
            <w:sz w:val="24"/>
            <w:szCs w:val="24"/>
            <w:lang w:eastAsia="en-GB"/>
          </w:rPr>
          <w:tab/>
        </w:r>
        <w:r w:rsidRPr="002F5B7D">
          <w:rPr>
            <w:rStyle w:val="Hyperlink"/>
            <w:rFonts w:ascii="Times New Roman" w:hAnsi="Times New Roman" w:cs="Times New Roman"/>
            <w:b/>
            <w:bCs/>
            <w:noProof/>
          </w:rPr>
          <w:t>Recurrent Neural Networks(RNN):</w:t>
        </w:r>
        <w:r>
          <w:rPr>
            <w:noProof/>
            <w:webHidden/>
          </w:rPr>
          <w:tab/>
        </w:r>
        <w:r>
          <w:rPr>
            <w:noProof/>
            <w:webHidden/>
          </w:rPr>
          <w:fldChar w:fldCharType="begin"/>
        </w:r>
        <w:r>
          <w:rPr>
            <w:noProof/>
            <w:webHidden/>
          </w:rPr>
          <w:instrText xml:space="preserve"> PAGEREF _Toc146282707 \h </w:instrText>
        </w:r>
        <w:r>
          <w:rPr>
            <w:noProof/>
            <w:webHidden/>
          </w:rPr>
        </w:r>
        <w:r>
          <w:rPr>
            <w:noProof/>
            <w:webHidden/>
          </w:rPr>
          <w:fldChar w:fldCharType="separate"/>
        </w:r>
        <w:r>
          <w:rPr>
            <w:noProof/>
            <w:webHidden/>
          </w:rPr>
          <w:t>47</w:t>
        </w:r>
        <w:r>
          <w:rPr>
            <w:noProof/>
            <w:webHidden/>
          </w:rPr>
          <w:fldChar w:fldCharType="end"/>
        </w:r>
      </w:hyperlink>
    </w:p>
    <w:p w14:paraId="75B6AE3D" w14:textId="251FDC21" w:rsidR="00B05E8B" w:rsidRDefault="00B05E8B">
      <w:pPr>
        <w:pStyle w:val="TOC5"/>
        <w:tabs>
          <w:tab w:val="left" w:pos="1680"/>
          <w:tab w:val="right" w:pos="9010"/>
        </w:tabs>
        <w:rPr>
          <w:rFonts w:eastAsiaTheme="minorEastAsia" w:cstheme="minorBidi"/>
          <w:noProof/>
          <w:sz w:val="24"/>
          <w:szCs w:val="24"/>
          <w:lang w:eastAsia="en-GB"/>
        </w:rPr>
      </w:pPr>
      <w:hyperlink w:anchor="_Toc146282708" w:history="1">
        <w:r w:rsidRPr="002F5B7D">
          <w:rPr>
            <w:rStyle w:val="Hyperlink"/>
            <w:rFonts w:ascii="Times New Roman" w:hAnsi="Times New Roman" w:cs="Times New Roman"/>
            <w:b/>
            <w:bCs/>
            <w:noProof/>
          </w:rPr>
          <w:t>3.4.2.3.1</w:t>
        </w:r>
        <w:r>
          <w:rPr>
            <w:rFonts w:eastAsiaTheme="minorEastAsia" w:cstheme="minorBidi"/>
            <w:noProof/>
            <w:sz w:val="24"/>
            <w:szCs w:val="24"/>
            <w:lang w:eastAsia="en-GB"/>
          </w:rPr>
          <w:tab/>
        </w:r>
        <w:r w:rsidRPr="002F5B7D">
          <w:rPr>
            <w:rStyle w:val="Hyperlink"/>
            <w:rFonts w:ascii="Times New Roman" w:hAnsi="Times New Roman" w:cs="Times New Roman"/>
            <w:b/>
            <w:bCs/>
            <w:noProof/>
          </w:rPr>
          <w:t>Label encoding:</w:t>
        </w:r>
        <w:r>
          <w:rPr>
            <w:noProof/>
            <w:webHidden/>
          </w:rPr>
          <w:tab/>
        </w:r>
        <w:r>
          <w:rPr>
            <w:noProof/>
            <w:webHidden/>
          </w:rPr>
          <w:fldChar w:fldCharType="begin"/>
        </w:r>
        <w:r>
          <w:rPr>
            <w:noProof/>
            <w:webHidden/>
          </w:rPr>
          <w:instrText xml:space="preserve"> PAGEREF _Toc146282708 \h </w:instrText>
        </w:r>
        <w:r>
          <w:rPr>
            <w:noProof/>
            <w:webHidden/>
          </w:rPr>
        </w:r>
        <w:r>
          <w:rPr>
            <w:noProof/>
            <w:webHidden/>
          </w:rPr>
          <w:fldChar w:fldCharType="separate"/>
        </w:r>
        <w:r>
          <w:rPr>
            <w:noProof/>
            <w:webHidden/>
          </w:rPr>
          <w:t>48</w:t>
        </w:r>
        <w:r>
          <w:rPr>
            <w:noProof/>
            <w:webHidden/>
          </w:rPr>
          <w:fldChar w:fldCharType="end"/>
        </w:r>
      </w:hyperlink>
    </w:p>
    <w:p w14:paraId="7C47442E" w14:textId="7381C703" w:rsidR="00B05E8B" w:rsidRDefault="00B05E8B">
      <w:pPr>
        <w:pStyle w:val="TOC5"/>
        <w:tabs>
          <w:tab w:val="left" w:pos="1680"/>
          <w:tab w:val="right" w:pos="9010"/>
        </w:tabs>
        <w:rPr>
          <w:rFonts w:eastAsiaTheme="minorEastAsia" w:cstheme="minorBidi"/>
          <w:noProof/>
          <w:sz w:val="24"/>
          <w:szCs w:val="24"/>
          <w:lang w:eastAsia="en-GB"/>
        </w:rPr>
      </w:pPr>
      <w:hyperlink w:anchor="_Toc146282709" w:history="1">
        <w:r w:rsidRPr="002F5B7D">
          <w:rPr>
            <w:rStyle w:val="Hyperlink"/>
            <w:rFonts w:ascii="Times New Roman" w:hAnsi="Times New Roman" w:cs="Times New Roman"/>
            <w:b/>
            <w:bCs/>
            <w:noProof/>
          </w:rPr>
          <w:t>3.4.2.3.2</w:t>
        </w:r>
        <w:r>
          <w:rPr>
            <w:rFonts w:eastAsiaTheme="minorEastAsia" w:cstheme="minorBidi"/>
            <w:noProof/>
            <w:sz w:val="24"/>
            <w:szCs w:val="24"/>
            <w:lang w:eastAsia="en-GB"/>
          </w:rPr>
          <w:tab/>
        </w:r>
        <w:r w:rsidRPr="002F5B7D">
          <w:rPr>
            <w:rStyle w:val="Hyperlink"/>
            <w:rFonts w:ascii="Times New Roman" w:hAnsi="Times New Roman" w:cs="Times New Roman"/>
            <w:b/>
            <w:bCs/>
            <w:noProof/>
          </w:rPr>
          <w:t>Tokenization:</w:t>
        </w:r>
        <w:r>
          <w:rPr>
            <w:noProof/>
            <w:webHidden/>
          </w:rPr>
          <w:tab/>
        </w:r>
        <w:r>
          <w:rPr>
            <w:noProof/>
            <w:webHidden/>
          </w:rPr>
          <w:fldChar w:fldCharType="begin"/>
        </w:r>
        <w:r>
          <w:rPr>
            <w:noProof/>
            <w:webHidden/>
          </w:rPr>
          <w:instrText xml:space="preserve"> PAGEREF _Toc146282709 \h </w:instrText>
        </w:r>
        <w:r>
          <w:rPr>
            <w:noProof/>
            <w:webHidden/>
          </w:rPr>
        </w:r>
        <w:r>
          <w:rPr>
            <w:noProof/>
            <w:webHidden/>
          </w:rPr>
          <w:fldChar w:fldCharType="separate"/>
        </w:r>
        <w:r>
          <w:rPr>
            <w:noProof/>
            <w:webHidden/>
          </w:rPr>
          <w:t>48</w:t>
        </w:r>
        <w:r>
          <w:rPr>
            <w:noProof/>
            <w:webHidden/>
          </w:rPr>
          <w:fldChar w:fldCharType="end"/>
        </w:r>
      </w:hyperlink>
    </w:p>
    <w:p w14:paraId="550F99D0" w14:textId="68EB1B17" w:rsidR="00B05E8B" w:rsidRDefault="00B05E8B">
      <w:pPr>
        <w:pStyle w:val="TOC5"/>
        <w:tabs>
          <w:tab w:val="left" w:pos="1680"/>
          <w:tab w:val="right" w:pos="9010"/>
        </w:tabs>
        <w:rPr>
          <w:rFonts w:eastAsiaTheme="minorEastAsia" w:cstheme="minorBidi"/>
          <w:noProof/>
          <w:sz w:val="24"/>
          <w:szCs w:val="24"/>
          <w:lang w:eastAsia="en-GB"/>
        </w:rPr>
      </w:pPr>
      <w:hyperlink w:anchor="_Toc146282710" w:history="1">
        <w:r w:rsidRPr="002F5B7D">
          <w:rPr>
            <w:rStyle w:val="Hyperlink"/>
            <w:rFonts w:ascii="Times New Roman" w:hAnsi="Times New Roman" w:cs="Times New Roman"/>
            <w:b/>
            <w:bCs/>
            <w:noProof/>
          </w:rPr>
          <w:t>3.4.2.3.3</w:t>
        </w:r>
        <w:r>
          <w:rPr>
            <w:rFonts w:eastAsiaTheme="minorEastAsia" w:cstheme="minorBidi"/>
            <w:noProof/>
            <w:sz w:val="24"/>
            <w:szCs w:val="24"/>
            <w:lang w:eastAsia="en-GB"/>
          </w:rPr>
          <w:tab/>
        </w:r>
        <w:r w:rsidRPr="002F5B7D">
          <w:rPr>
            <w:rStyle w:val="Hyperlink"/>
            <w:rFonts w:ascii="Times New Roman" w:hAnsi="Times New Roman" w:cs="Times New Roman"/>
            <w:b/>
            <w:bCs/>
            <w:noProof/>
          </w:rPr>
          <w:t>Padding</w:t>
        </w:r>
        <w:r>
          <w:rPr>
            <w:noProof/>
            <w:webHidden/>
          </w:rPr>
          <w:tab/>
        </w:r>
        <w:r>
          <w:rPr>
            <w:noProof/>
            <w:webHidden/>
          </w:rPr>
          <w:fldChar w:fldCharType="begin"/>
        </w:r>
        <w:r>
          <w:rPr>
            <w:noProof/>
            <w:webHidden/>
          </w:rPr>
          <w:instrText xml:space="preserve"> PAGEREF _Toc146282710 \h </w:instrText>
        </w:r>
        <w:r>
          <w:rPr>
            <w:noProof/>
            <w:webHidden/>
          </w:rPr>
        </w:r>
        <w:r>
          <w:rPr>
            <w:noProof/>
            <w:webHidden/>
          </w:rPr>
          <w:fldChar w:fldCharType="separate"/>
        </w:r>
        <w:r>
          <w:rPr>
            <w:noProof/>
            <w:webHidden/>
          </w:rPr>
          <w:t>49</w:t>
        </w:r>
        <w:r>
          <w:rPr>
            <w:noProof/>
            <w:webHidden/>
          </w:rPr>
          <w:fldChar w:fldCharType="end"/>
        </w:r>
      </w:hyperlink>
    </w:p>
    <w:p w14:paraId="528C9934" w14:textId="63C6CC72" w:rsidR="00B05E8B" w:rsidRDefault="00B05E8B">
      <w:pPr>
        <w:pStyle w:val="TOC5"/>
        <w:tabs>
          <w:tab w:val="left" w:pos="1680"/>
          <w:tab w:val="right" w:pos="9010"/>
        </w:tabs>
        <w:rPr>
          <w:rFonts w:eastAsiaTheme="minorEastAsia" w:cstheme="minorBidi"/>
          <w:noProof/>
          <w:sz w:val="24"/>
          <w:szCs w:val="24"/>
          <w:lang w:eastAsia="en-GB"/>
        </w:rPr>
      </w:pPr>
      <w:hyperlink w:anchor="_Toc146282711" w:history="1">
        <w:r w:rsidRPr="002F5B7D">
          <w:rPr>
            <w:rStyle w:val="Hyperlink"/>
            <w:rFonts w:ascii="Times New Roman" w:hAnsi="Times New Roman" w:cs="Times New Roman"/>
            <w:b/>
            <w:bCs/>
            <w:noProof/>
          </w:rPr>
          <w:t>3.4.2.3.4</w:t>
        </w:r>
        <w:r>
          <w:rPr>
            <w:rFonts w:eastAsiaTheme="minorEastAsia" w:cstheme="minorBidi"/>
            <w:noProof/>
            <w:sz w:val="24"/>
            <w:szCs w:val="24"/>
            <w:lang w:eastAsia="en-GB"/>
          </w:rPr>
          <w:tab/>
        </w:r>
        <w:r w:rsidRPr="002F5B7D">
          <w:rPr>
            <w:rStyle w:val="Hyperlink"/>
            <w:rFonts w:ascii="Times New Roman" w:hAnsi="Times New Roman" w:cs="Times New Roman"/>
            <w:b/>
            <w:bCs/>
            <w:noProof/>
          </w:rPr>
          <w:t>Word Embeddings</w:t>
        </w:r>
        <w:r>
          <w:rPr>
            <w:noProof/>
            <w:webHidden/>
          </w:rPr>
          <w:tab/>
        </w:r>
        <w:r>
          <w:rPr>
            <w:noProof/>
            <w:webHidden/>
          </w:rPr>
          <w:fldChar w:fldCharType="begin"/>
        </w:r>
        <w:r>
          <w:rPr>
            <w:noProof/>
            <w:webHidden/>
          </w:rPr>
          <w:instrText xml:space="preserve"> PAGEREF _Toc146282711 \h </w:instrText>
        </w:r>
        <w:r>
          <w:rPr>
            <w:noProof/>
            <w:webHidden/>
          </w:rPr>
        </w:r>
        <w:r>
          <w:rPr>
            <w:noProof/>
            <w:webHidden/>
          </w:rPr>
          <w:fldChar w:fldCharType="separate"/>
        </w:r>
        <w:r>
          <w:rPr>
            <w:noProof/>
            <w:webHidden/>
          </w:rPr>
          <w:t>50</w:t>
        </w:r>
        <w:r>
          <w:rPr>
            <w:noProof/>
            <w:webHidden/>
          </w:rPr>
          <w:fldChar w:fldCharType="end"/>
        </w:r>
      </w:hyperlink>
    </w:p>
    <w:p w14:paraId="76DE3528" w14:textId="67E59554" w:rsidR="00B05E8B" w:rsidRDefault="00B05E8B">
      <w:pPr>
        <w:pStyle w:val="TOC1"/>
        <w:tabs>
          <w:tab w:val="left" w:pos="480"/>
          <w:tab w:val="right" w:pos="9010"/>
        </w:tabs>
        <w:rPr>
          <w:rFonts w:asciiTheme="minorHAnsi" w:eastAsiaTheme="minorEastAsia" w:hAnsiTheme="minorHAnsi" w:cstheme="minorBidi"/>
          <w:b w:val="0"/>
          <w:bCs w:val="0"/>
          <w:caps w:val="0"/>
          <w:noProof/>
          <w:lang w:eastAsia="en-GB"/>
        </w:rPr>
      </w:pPr>
      <w:hyperlink w:anchor="_Toc146282712" w:history="1">
        <w:r w:rsidRPr="002F5B7D">
          <w:rPr>
            <w:rStyle w:val="Hyperlink"/>
            <w:rFonts w:ascii="Times New Roman" w:hAnsi="Times New Roman" w:cs="Times New Roman"/>
            <w:noProof/>
          </w:rPr>
          <w:t>4</w:t>
        </w:r>
        <w:r>
          <w:rPr>
            <w:rFonts w:asciiTheme="minorHAnsi" w:eastAsiaTheme="minorEastAsia" w:hAnsiTheme="minorHAnsi" w:cstheme="minorBidi"/>
            <w:b w:val="0"/>
            <w:bCs w:val="0"/>
            <w:caps w:val="0"/>
            <w:noProof/>
            <w:lang w:eastAsia="en-GB"/>
          </w:rPr>
          <w:tab/>
        </w:r>
        <w:r w:rsidRPr="002F5B7D">
          <w:rPr>
            <w:rStyle w:val="Hyperlink"/>
            <w:rFonts w:ascii="Times New Roman" w:hAnsi="Times New Roman" w:cs="Times New Roman"/>
            <w:noProof/>
          </w:rPr>
          <w:t>Chapter 4: Implementation</w:t>
        </w:r>
        <w:r>
          <w:rPr>
            <w:noProof/>
            <w:webHidden/>
          </w:rPr>
          <w:tab/>
        </w:r>
        <w:r>
          <w:rPr>
            <w:noProof/>
            <w:webHidden/>
          </w:rPr>
          <w:fldChar w:fldCharType="begin"/>
        </w:r>
        <w:r>
          <w:rPr>
            <w:noProof/>
            <w:webHidden/>
          </w:rPr>
          <w:instrText xml:space="preserve"> PAGEREF _Toc146282712 \h </w:instrText>
        </w:r>
        <w:r>
          <w:rPr>
            <w:noProof/>
            <w:webHidden/>
          </w:rPr>
        </w:r>
        <w:r>
          <w:rPr>
            <w:noProof/>
            <w:webHidden/>
          </w:rPr>
          <w:fldChar w:fldCharType="separate"/>
        </w:r>
        <w:r>
          <w:rPr>
            <w:noProof/>
            <w:webHidden/>
          </w:rPr>
          <w:t>51</w:t>
        </w:r>
        <w:r>
          <w:rPr>
            <w:noProof/>
            <w:webHidden/>
          </w:rPr>
          <w:fldChar w:fldCharType="end"/>
        </w:r>
      </w:hyperlink>
    </w:p>
    <w:p w14:paraId="45AA347F" w14:textId="4D497266" w:rsidR="00B05E8B" w:rsidRDefault="00B05E8B">
      <w:pPr>
        <w:pStyle w:val="TOC2"/>
        <w:tabs>
          <w:tab w:val="left" w:pos="720"/>
          <w:tab w:val="right" w:pos="9010"/>
        </w:tabs>
        <w:rPr>
          <w:rFonts w:eastAsiaTheme="minorEastAsia" w:cstheme="minorBidi"/>
          <w:b w:val="0"/>
          <w:bCs w:val="0"/>
          <w:noProof/>
          <w:sz w:val="24"/>
          <w:szCs w:val="24"/>
          <w:lang w:eastAsia="en-GB"/>
        </w:rPr>
      </w:pPr>
      <w:hyperlink w:anchor="_Toc146282713" w:history="1">
        <w:r w:rsidRPr="002F5B7D">
          <w:rPr>
            <w:rStyle w:val="Hyperlink"/>
            <w:rFonts w:ascii="Times New Roman" w:hAnsi="Times New Roman" w:cs="Times New Roman"/>
            <w:noProof/>
          </w:rPr>
          <w:t>4.1</w:t>
        </w:r>
        <w:r>
          <w:rPr>
            <w:rFonts w:eastAsiaTheme="minorEastAsia" w:cstheme="minorBidi"/>
            <w:b w:val="0"/>
            <w:bCs w:val="0"/>
            <w:noProof/>
            <w:sz w:val="24"/>
            <w:szCs w:val="24"/>
            <w:lang w:eastAsia="en-GB"/>
          </w:rPr>
          <w:tab/>
        </w:r>
        <w:r w:rsidRPr="002F5B7D">
          <w:rPr>
            <w:rStyle w:val="Hyperlink"/>
            <w:rFonts w:ascii="Times New Roman" w:hAnsi="Times New Roman" w:cs="Times New Roman"/>
            <w:noProof/>
          </w:rPr>
          <w:t>Loading Data</w:t>
        </w:r>
        <w:r>
          <w:rPr>
            <w:noProof/>
            <w:webHidden/>
          </w:rPr>
          <w:tab/>
        </w:r>
        <w:r>
          <w:rPr>
            <w:noProof/>
            <w:webHidden/>
          </w:rPr>
          <w:fldChar w:fldCharType="begin"/>
        </w:r>
        <w:r>
          <w:rPr>
            <w:noProof/>
            <w:webHidden/>
          </w:rPr>
          <w:instrText xml:space="preserve"> PAGEREF _Toc146282713 \h </w:instrText>
        </w:r>
        <w:r>
          <w:rPr>
            <w:noProof/>
            <w:webHidden/>
          </w:rPr>
        </w:r>
        <w:r>
          <w:rPr>
            <w:noProof/>
            <w:webHidden/>
          </w:rPr>
          <w:fldChar w:fldCharType="separate"/>
        </w:r>
        <w:r>
          <w:rPr>
            <w:noProof/>
            <w:webHidden/>
          </w:rPr>
          <w:t>51</w:t>
        </w:r>
        <w:r>
          <w:rPr>
            <w:noProof/>
            <w:webHidden/>
          </w:rPr>
          <w:fldChar w:fldCharType="end"/>
        </w:r>
      </w:hyperlink>
    </w:p>
    <w:p w14:paraId="2DACB472" w14:textId="4BB0D045" w:rsidR="00B05E8B" w:rsidRDefault="00B05E8B">
      <w:pPr>
        <w:pStyle w:val="TOC2"/>
        <w:tabs>
          <w:tab w:val="left" w:pos="720"/>
          <w:tab w:val="right" w:pos="9010"/>
        </w:tabs>
        <w:rPr>
          <w:rFonts w:eastAsiaTheme="minorEastAsia" w:cstheme="minorBidi"/>
          <w:b w:val="0"/>
          <w:bCs w:val="0"/>
          <w:noProof/>
          <w:sz w:val="24"/>
          <w:szCs w:val="24"/>
          <w:lang w:eastAsia="en-GB"/>
        </w:rPr>
      </w:pPr>
      <w:hyperlink w:anchor="_Toc146282714" w:history="1">
        <w:r w:rsidRPr="002F5B7D">
          <w:rPr>
            <w:rStyle w:val="Hyperlink"/>
            <w:rFonts w:ascii="Times New Roman" w:hAnsi="Times New Roman" w:cs="Times New Roman"/>
            <w:noProof/>
          </w:rPr>
          <w:t>4.2</w:t>
        </w:r>
        <w:r>
          <w:rPr>
            <w:rFonts w:eastAsiaTheme="minorEastAsia" w:cstheme="minorBidi"/>
            <w:b w:val="0"/>
            <w:bCs w:val="0"/>
            <w:noProof/>
            <w:sz w:val="24"/>
            <w:szCs w:val="24"/>
            <w:lang w:eastAsia="en-GB"/>
          </w:rPr>
          <w:tab/>
        </w:r>
        <w:r w:rsidRPr="002F5B7D">
          <w:rPr>
            <w:rStyle w:val="Hyperlink"/>
            <w:rFonts w:ascii="Times New Roman" w:hAnsi="Times New Roman" w:cs="Times New Roman"/>
            <w:noProof/>
          </w:rPr>
          <w:t>Exploratory Data Analysis(EDA)</w:t>
        </w:r>
        <w:r>
          <w:rPr>
            <w:noProof/>
            <w:webHidden/>
          </w:rPr>
          <w:tab/>
        </w:r>
        <w:r>
          <w:rPr>
            <w:noProof/>
            <w:webHidden/>
          </w:rPr>
          <w:fldChar w:fldCharType="begin"/>
        </w:r>
        <w:r>
          <w:rPr>
            <w:noProof/>
            <w:webHidden/>
          </w:rPr>
          <w:instrText xml:space="preserve"> PAGEREF _Toc146282714 \h </w:instrText>
        </w:r>
        <w:r>
          <w:rPr>
            <w:noProof/>
            <w:webHidden/>
          </w:rPr>
        </w:r>
        <w:r>
          <w:rPr>
            <w:noProof/>
            <w:webHidden/>
          </w:rPr>
          <w:fldChar w:fldCharType="separate"/>
        </w:r>
        <w:r>
          <w:rPr>
            <w:noProof/>
            <w:webHidden/>
          </w:rPr>
          <w:t>52</w:t>
        </w:r>
        <w:r>
          <w:rPr>
            <w:noProof/>
            <w:webHidden/>
          </w:rPr>
          <w:fldChar w:fldCharType="end"/>
        </w:r>
      </w:hyperlink>
    </w:p>
    <w:p w14:paraId="559337C1" w14:textId="41D50AF6" w:rsidR="00B05E8B" w:rsidRDefault="00B05E8B">
      <w:pPr>
        <w:pStyle w:val="TOC3"/>
        <w:tabs>
          <w:tab w:val="left" w:pos="960"/>
          <w:tab w:val="right" w:pos="9010"/>
        </w:tabs>
        <w:rPr>
          <w:rFonts w:eastAsiaTheme="minorEastAsia" w:cstheme="minorBidi"/>
          <w:noProof/>
          <w:sz w:val="24"/>
          <w:szCs w:val="24"/>
          <w:lang w:eastAsia="en-GB"/>
        </w:rPr>
      </w:pPr>
      <w:hyperlink w:anchor="_Toc146282715" w:history="1">
        <w:r w:rsidRPr="002F5B7D">
          <w:rPr>
            <w:rStyle w:val="Hyperlink"/>
            <w:b/>
            <w:bCs/>
            <w:noProof/>
          </w:rPr>
          <w:t>4.2.1</w:t>
        </w:r>
        <w:r>
          <w:rPr>
            <w:rFonts w:eastAsiaTheme="minorEastAsia" w:cstheme="minorBidi"/>
            <w:noProof/>
            <w:sz w:val="24"/>
            <w:szCs w:val="24"/>
            <w:lang w:eastAsia="en-GB"/>
          </w:rPr>
          <w:tab/>
        </w:r>
        <w:r w:rsidRPr="002F5B7D">
          <w:rPr>
            <w:rStyle w:val="Hyperlink"/>
            <w:b/>
            <w:bCs/>
            <w:noProof/>
          </w:rPr>
          <w:t>Data frame review</w:t>
        </w:r>
        <w:r>
          <w:rPr>
            <w:noProof/>
            <w:webHidden/>
          </w:rPr>
          <w:tab/>
        </w:r>
        <w:r>
          <w:rPr>
            <w:noProof/>
            <w:webHidden/>
          </w:rPr>
          <w:fldChar w:fldCharType="begin"/>
        </w:r>
        <w:r>
          <w:rPr>
            <w:noProof/>
            <w:webHidden/>
          </w:rPr>
          <w:instrText xml:space="preserve"> PAGEREF _Toc146282715 \h </w:instrText>
        </w:r>
        <w:r>
          <w:rPr>
            <w:noProof/>
            <w:webHidden/>
          </w:rPr>
        </w:r>
        <w:r>
          <w:rPr>
            <w:noProof/>
            <w:webHidden/>
          </w:rPr>
          <w:fldChar w:fldCharType="separate"/>
        </w:r>
        <w:r>
          <w:rPr>
            <w:noProof/>
            <w:webHidden/>
          </w:rPr>
          <w:t>52</w:t>
        </w:r>
        <w:r>
          <w:rPr>
            <w:noProof/>
            <w:webHidden/>
          </w:rPr>
          <w:fldChar w:fldCharType="end"/>
        </w:r>
      </w:hyperlink>
    </w:p>
    <w:p w14:paraId="0BCEC5C0" w14:textId="028CCB10" w:rsidR="00B05E8B" w:rsidRDefault="00B05E8B">
      <w:pPr>
        <w:pStyle w:val="TOC3"/>
        <w:tabs>
          <w:tab w:val="left" w:pos="960"/>
          <w:tab w:val="right" w:pos="9010"/>
        </w:tabs>
        <w:rPr>
          <w:rFonts w:eastAsiaTheme="minorEastAsia" w:cstheme="minorBidi"/>
          <w:noProof/>
          <w:sz w:val="24"/>
          <w:szCs w:val="24"/>
          <w:lang w:eastAsia="en-GB"/>
        </w:rPr>
      </w:pPr>
      <w:hyperlink w:anchor="_Toc146282716" w:history="1">
        <w:r w:rsidRPr="002F5B7D">
          <w:rPr>
            <w:rStyle w:val="Hyperlink"/>
            <w:b/>
            <w:bCs/>
            <w:noProof/>
          </w:rPr>
          <w:t>4.2.2</w:t>
        </w:r>
        <w:r>
          <w:rPr>
            <w:rFonts w:eastAsiaTheme="minorEastAsia" w:cstheme="minorBidi"/>
            <w:noProof/>
            <w:sz w:val="24"/>
            <w:szCs w:val="24"/>
            <w:lang w:eastAsia="en-GB"/>
          </w:rPr>
          <w:tab/>
        </w:r>
        <w:r w:rsidRPr="002F5B7D">
          <w:rPr>
            <w:rStyle w:val="Hyperlink"/>
            <w:b/>
            <w:bCs/>
            <w:noProof/>
          </w:rPr>
          <w:t>Missing values</w:t>
        </w:r>
        <w:r>
          <w:rPr>
            <w:noProof/>
            <w:webHidden/>
          </w:rPr>
          <w:tab/>
        </w:r>
        <w:r>
          <w:rPr>
            <w:noProof/>
            <w:webHidden/>
          </w:rPr>
          <w:fldChar w:fldCharType="begin"/>
        </w:r>
        <w:r>
          <w:rPr>
            <w:noProof/>
            <w:webHidden/>
          </w:rPr>
          <w:instrText xml:space="preserve"> PAGEREF _Toc146282716 \h </w:instrText>
        </w:r>
        <w:r>
          <w:rPr>
            <w:noProof/>
            <w:webHidden/>
          </w:rPr>
        </w:r>
        <w:r>
          <w:rPr>
            <w:noProof/>
            <w:webHidden/>
          </w:rPr>
          <w:fldChar w:fldCharType="separate"/>
        </w:r>
        <w:r>
          <w:rPr>
            <w:noProof/>
            <w:webHidden/>
          </w:rPr>
          <w:t>52</w:t>
        </w:r>
        <w:r>
          <w:rPr>
            <w:noProof/>
            <w:webHidden/>
          </w:rPr>
          <w:fldChar w:fldCharType="end"/>
        </w:r>
      </w:hyperlink>
    </w:p>
    <w:p w14:paraId="16851A0A" w14:textId="2E2CC7BD" w:rsidR="00B05E8B" w:rsidRDefault="00B05E8B">
      <w:pPr>
        <w:pStyle w:val="TOC3"/>
        <w:tabs>
          <w:tab w:val="left" w:pos="960"/>
          <w:tab w:val="right" w:pos="9010"/>
        </w:tabs>
        <w:rPr>
          <w:rFonts w:eastAsiaTheme="minorEastAsia" w:cstheme="minorBidi"/>
          <w:noProof/>
          <w:sz w:val="24"/>
          <w:szCs w:val="24"/>
          <w:lang w:eastAsia="en-GB"/>
        </w:rPr>
      </w:pPr>
      <w:hyperlink w:anchor="_Toc146282717" w:history="1">
        <w:r w:rsidRPr="002F5B7D">
          <w:rPr>
            <w:rStyle w:val="Hyperlink"/>
            <w:b/>
            <w:bCs/>
            <w:noProof/>
          </w:rPr>
          <w:t>4.2.3</w:t>
        </w:r>
        <w:r>
          <w:rPr>
            <w:rFonts w:eastAsiaTheme="minorEastAsia" w:cstheme="minorBidi"/>
            <w:noProof/>
            <w:sz w:val="24"/>
            <w:szCs w:val="24"/>
            <w:lang w:eastAsia="en-GB"/>
          </w:rPr>
          <w:tab/>
        </w:r>
        <w:r w:rsidRPr="002F5B7D">
          <w:rPr>
            <w:rStyle w:val="Hyperlink"/>
            <w:b/>
            <w:bCs/>
            <w:noProof/>
          </w:rPr>
          <w:t>Class balance</w:t>
        </w:r>
        <w:r>
          <w:rPr>
            <w:noProof/>
            <w:webHidden/>
          </w:rPr>
          <w:tab/>
        </w:r>
        <w:r>
          <w:rPr>
            <w:noProof/>
            <w:webHidden/>
          </w:rPr>
          <w:fldChar w:fldCharType="begin"/>
        </w:r>
        <w:r>
          <w:rPr>
            <w:noProof/>
            <w:webHidden/>
          </w:rPr>
          <w:instrText xml:space="preserve"> PAGEREF _Toc146282717 \h </w:instrText>
        </w:r>
        <w:r>
          <w:rPr>
            <w:noProof/>
            <w:webHidden/>
          </w:rPr>
        </w:r>
        <w:r>
          <w:rPr>
            <w:noProof/>
            <w:webHidden/>
          </w:rPr>
          <w:fldChar w:fldCharType="separate"/>
        </w:r>
        <w:r>
          <w:rPr>
            <w:noProof/>
            <w:webHidden/>
          </w:rPr>
          <w:t>52</w:t>
        </w:r>
        <w:r>
          <w:rPr>
            <w:noProof/>
            <w:webHidden/>
          </w:rPr>
          <w:fldChar w:fldCharType="end"/>
        </w:r>
      </w:hyperlink>
    </w:p>
    <w:p w14:paraId="0B44A975" w14:textId="43EAB561" w:rsidR="00B05E8B" w:rsidRDefault="00B05E8B">
      <w:pPr>
        <w:pStyle w:val="TOC3"/>
        <w:tabs>
          <w:tab w:val="left" w:pos="960"/>
          <w:tab w:val="right" w:pos="9010"/>
        </w:tabs>
        <w:rPr>
          <w:rFonts w:eastAsiaTheme="minorEastAsia" w:cstheme="minorBidi"/>
          <w:noProof/>
          <w:sz w:val="24"/>
          <w:szCs w:val="24"/>
          <w:lang w:eastAsia="en-GB"/>
        </w:rPr>
      </w:pPr>
      <w:hyperlink w:anchor="_Toc146282718" w:history="1">
        <w:r w:rsidRPr="002F5B7D">
          <w:rPr>
            <w:rStyle w:val="Hyperlink"/>
            <w:rFonts w:ascii="Times New Roman" w:hAnsi="Times New Roman" w:cs="Times New Roman"/>
            <w:b/>
            <w:bCs/>
            <w:noProof/>
          </w:rPr>
          <w:t>4.2.4</w:t>
        </w:r>
        <w:r>
          <w:rPr>
            <w:rFonts w:eastAsiaTheme="minorEastAsia" w:cstheme="minorBidi"/>
            <w:noProof/>
            <w:sz w:val="24"/>
            <w:szCs w:val="24"/>
            <w:lang w:eastAsia="en-GB"/>
          </w:rPr>
          <w:tab/>
        </w:r>
        <w:r w:rsidRPr="002F5B7D">
          <w:rPr>
            <w:rStyle w:val="Hyperlink"/>
            <w:rFonts w:ascii="Times New Roman" w:hAnsi="Times New Roman" w:cs="Times New Roman"/>
            <w:b/>
            <w:bCs/>
            <w:noProof/>
          </w:rPr>
          <w:t>Removing duplicate values</w:t>
        </w:r>
        <w:r>
          <w:rPr>
            <w:noProof/>
            <w:webHidden/>
          </w:rPr>
          <w:tab/>
        </w:r>
        <w:r>
          <w:rPr>
            <w:noProof/>
            <w:webHidden/>
          </w:rPr>
          <w:fldChar w:fldCharType="begin"/>
        </w:r>
        <w:r>
          <w:rPr>
            <w:noProof/>
            <w:webHidden/>
          </w:rPr>
          <w:instrText xml:space="preserve"> PAGEREF _Toc146282718 \h </w:instrText>
        </w:r>
        <w:r>
          <w:rPr>
            <w:noProof/>
            <w:webHidden/>
          </w:rPr>
        </w:r>
        <w:r>
          <w:rPr>
            <w:noProof/>
            <w:webHidden/>
          </w:rPr>
          <w:fldChar w:fldCharType="separate"/>
        </w:r>
        <w:r>
          <w:rPr>
            <w:noProof/>
            <w:webHidden/>
          </w:rPr>
          <w:t>53</w:t>
        </w:r>
        <w:r>
          <w:rPr>
            <w:noProof/>
            <w:webHidden/>
          </w:rPr>
          <w:fldChar w:fldCharType="end"/>
        </w:r>
      </w:hyperlink>
    </w:p>
    <w:p w14:paraId="6425AD57" w14:textId="6A8D089D" w:rsidR="00B05E8B" w:rsidRDefault="00B05E8B">
      <w:pPr>
        <w:pStyle w:val="TOC3"/>
        <w:tabs>
          <w:tab w:val="left" w:pos="960"/>
          <w:tab w:val="right" w:pos="9010"/>
        </w:tabs>
        <w:rPr>
          <w:rFonts w:eastAsiaTheme="minorEastAsia" w:cstheme="minorBidi"/>
          <w:noProof/>
          <w:sz w:val="24"/>
          <w:szCs w:val="24"/>
          <w:lang w:eastAsia="en-GB"/>
        </w:rPr>
      </w:pPr>
      <w:hyperlink w:anchor="_Toc146282719" w:history="1">
        <w:r w:rsidRPr="002F5B7D">
          <w:rPr>
            <w:rStyle w:val="Hyperlink"/>
            <w:rFonts w:ascii="Times New Roman" w:hAnsi="Times New Roman" w:cs="Times New Roman"/>
            <w:b/>
            <w:bCs/>
            <w:noProof/>
          </w:rPr>
          <w:t>4.2.5</w:t>
        </w:r>
        <w:r>
          <w:rPr>
            <w:rFonts w:eastAsiaTheme="minorEastAsia" w:cstheme="minorBidi"/>
            <w:noProof/>
            <w:sz w:val="24"/>
            <w:szCs w:val="24"/>
            <w:lang w:eastAsia="en-GB"/>
          </w:rPr>
          <w:tab/>
        </w:r>
        <w:r w:rsidRPr="002F5B7D">
          <w:rPr>
            <w:rStyle w:val="Hyperlink"/>
            <w:rFonts w:ascii="Times New Roman" w:hAnsi="Times New Roman" w:cs="Times New Roman"/>
            <w:b/>
            <w:bCs/>
            <w:noProof/>
          </w:rPr>
          <w:t>Token and character length analysis</w:t>
        </w:r>
        <w:r>
          <w:rPr>
            <w:noProof/>
            <w:webHidden/>
          </w:rPr>
          <w:tab/>
        </w:r>
        <w:r>
          <w:rPr>
            <w:noProof/>
            <w:webHidden/>
          </w:rPr>
          <w:fldChar w:fldCharType="begin"/>
        </w:r>
        <w:r>
          <w:rPr>
            <w:noProof/>
            <w:webHidden/>
          </w:rPr>
          <w:instrText xml:space="preserve"> PAGEREF _Toc146282719 \h </w:instrText>
        </w:r>
        <w:r>
          <w:rPr>
            <w:noProof/>
            <w:webHidden/>
          </w:rPr>
        </w:r>
        <w:r>
          <w:rPr>
            <w:noProof/>
            <w:webHidden/>
          </w:rPr>
          <w:fldChar w:fldCharType="separate"/>
        </w:r>
        <w:r>
          <w:rPr>
            <w:noProof/>
            <w:webHidden/>
          </w:rPr>
          <w:t>53</w:t>
        </w:r>
        <w:r>
          <w:rPr>
            <w:noProof/>
            <w:webHidden/>
          </w:rPr>
          <w:fldChar w:fldCharType="end"/>
        </w:r>
      </w:hyperlink>
    </w:p>
    <w:p w14:paraId="1477D985" w14:textId="265F33DD" w:rsidR="00B05E8B" w:rsidRDefault="00B05E8B">
      <w:pPr>
        <w:pStyle w:val="TOC3"/>
        <w:tabs>
          <w:tab w:val="left" w:pos="960"/>
          <w:tab w:val="right" w:pos="9010"/>
        </w:tabs>
        <w:rPr>
          <w:rFonts w:eastAsiaTheme="minorEastAsia" w:cstheme="minorBidi"/>
          <w:noProof/>
          <w:sz w:val="24"/>
          <w:szCs w:val="24"/>
          <w:lang w:eastAsia="en-GB"/>
        </w:rPr>
      </w:pPr>
      <w:hyperlink w:anchor="_Toc146282720" w:history="1">
        <w:r w:rsidRPr="002F5B7D">
          <w:rPr>
            <w:rStyle w:val="Hyperlink"/>
            <w:rFonts w:ascii="Times New Roman" w:hAnsi="Times New Roman" w:cs="Times New Roman"/>
            <w:b/>
            <w:bCs/>
            <w:noProof/>
          </w:rPr>
          <w:t>4.2.6</w:t>
        </w:r>
        <w:r>
          <w:rPr>
            <w:rFonts w:eastAsiaTheme="minorEastAsia" w:cstheme="minorBidi"/>
            <w:noProof/>
            <w:sz w:val="24"/>
            <w:szCs w:val="24"/>
            <w:lang w:eastAsia="en-GB"/>
          </w:rPr>
          <w:tab/>
        </w:r>
        <w:r w:rsidRPr="002F5B7D">
          <w:rPr>
            <w:rStyle w:val="Hyperlink"/>
            <w:rFonts w:ascii="Times New Roman" w:hAnsi="Times New Roman" w:cs="Times New Roman"/>
            <w:b/>
            <w:bCs/>
            <w:noProof/>
          </w:rPr>
          <w:t>Feature reduction</w:t>
        </w:r>
        <w:r>
          <w:rPr>
            <w:noProof/>
            <w:webHidden/>
          </w:rPr>
          <w:tab/>
        </w:r>
        <w:r>
          <w:rPr>
            <w:noProof/>
            <w:webHidden/>
          </w:rPr>
          <w:fldChar w:fldCharType="begin"/>
        </w:r>
        <w:r>
          <w:rPr>
            <w:noProof/>
            <w:webHidden/>
          </w:rPr>
          <w:instrText xml:space="preserve"> PAGEREF _Toc146282720 \h </w:instrText>
        </w:r>
        <w:r>
          <w:rPr>
            <w:noProof/>
            <w:webHidden/>
          </w:rPr>
        </w:r>
        <w:r>
          <w:rPr>
            <w:noProof/>
            <w:webHidden/>
          </w:rPr>
          <w:fldChar w:fldCharType="separate"/>
        </w:r>
        <w:r>
          <w:rPr>
            <w:noProof/>
            <w:webHidden/>
          </w:rPr>
          <w:t>54</w:t>
        </w:r>
        <w:r>
          <w:rPr>
            <w:noProof/>
            <w:webHidden/>
          </w:rPr>
          <w:fldChar w:fldCharType="end"/>
        </w:r>
      </w:hyperlink>
    </w:p>
    <w:p w14:paraId="54E080E8" w14:textId="64DE637C" w:rsidR="00B05E8B" w:rsidRDefault="00B05E8B">
      <w:pPr>
        <w:pStyle w:val="TOC3"/>
        <w:tabs>
          <w:tab w:val="left" w:pos="960"/>
          <w:tab w:val="right" w:pos="9010"/>
        </w:tabs>
        <w:rPr>
          <w:rFonts w:eastAsiaTheme="minorEastAsia" w:cstheme="minorBidi"/>
          <w:noProof/>
          <w:sz w:val="24"/>
          <w:szCs w:val="24"/>
          <w:lang w:eastAsia="en-GB"/>
        </w:rPr>
      </w:pPr>
      <w:hyperlink w:anchor="_Toc146282721" w:history="1">
        <w:r w:rsidRPr="002F5B7D">
          <w:rPr>
            <w:rStyle w:val="Hyperlink"/>
            <w:rFonts w:ascii="Times New Roman" w:hAnsi="Times New Roman" w:cs="Times New Roman"/>
            <w:b/>
            <w:bCs/>
            <w:noProof/>
          </w:rPr>
          <w:t>4.2.7</w:t>
        </w:r>
        <w:r>
          <w:rPr>
            <w:rFonts w:eastAsiaTheme="minorEastAsia" w:cstheme="minorBidi"/>
            <w:noProof/>
            <w:sz w:val="24"/>
            <w:szCs w:val="24"/>
            <w:lang w:eastAsia="en-GB"/>
          </w:rPr>
          <w:tab/>
        </w:r>
        <w:r w:rsidRPr="002F5B7D">
          <w:rPr>
            <w:rStyle w:val="Hyperlink"/>
            <w:rFonts w:ascii="Times New Roman" w:hAnsi="Times New Roman" w:cs="Times New Roman"/>
            <w:b/>
            <w:bCs/>
            <w:noProof/>
          </w:rPr>
          <w:t>Splitting dataset</w:t>
        </w:r>
        <w:r>
          <w:rPr>
            <w:noProof/>
            <w:webHidden/>
          </w:rPr>
          <w:tab/>
        </w:r>
        <w:r>
          <w:rPr>
            <w:noProof/>
            <w:webHidden/>
          </w:rPr>
          <w:fldChar w:fldCharType="begin"/>
        </w:r>
        <w:r>
          <w:rPr>
            <w:noProof/>
            <w:webHidden/>
          </w:rPr>
          <w:instrText xml:space="preserve"> PAGEREF _Toc146282721 \h </w:instrText>
        </w:r>
        <w:r>
          <w:rPr>
            <w:noProof/>
            <w:webHidden/>
          </w:rPr>
        </w:r>
        <w:r>
          <w:rPr>
            <w:noProof/>
            <w:webHidden/>
          </w:rPr>
          <w:fldChar w:fldCharType="separate"/>
        </w:r>
        <w:r>
          <w:rPr>
            <w:noProof/>
            <w:webHidden/>
          </w:rPr>
          <w:t>54</w:t>
        </w:r>
        <w:r>
          <w:rPr>
            <w:noProof/>
            <w:webHidden/>
          </w:rPr>
          <w:fldChar w:fldCharType="end"/>
        </w:r>
      </w:hyperlink>
    </w:p>
    <w:p w14:paraId="43BE29F6" w14:textId="1A022691" w:rsidR="00B05E8B" w:rsidRDefault="00B05E8B">
      <w:pPr>
        <w:pStyle w:val="TOC2"/>
        <w:tabs>
          <w:tab w:val="left" w:pos="720"/>
          <w:tab w:val="right" w:pos="9010"/>
        </w:tabs>
        <w:rPr>
          <w:rFonts w:eastAsiaTheme="minorEastAsia" w:cstheme="minorBidi"/>
          <w:b w:val="0"/>
          <w:bCs w:val="0"/>
          <w:noProof/>
          <w:sz w:val="24"/>
          <w:szCs w:val="24"/>
          <w:lang w:eastAsia="en-GB"/>
        </w:rPr>
      </w:pPr>
      <w:hyperlink w:anchor="_Toc146282722" w:history="1">
        <w:r w:rsidRPr="002F5B7D">
          <w:rPr>
            <w:rStyle w:val="Hyperlink"/>
            <w:rFonts w:ascii="Times New Roman" w:hAnsi="Times New Roman" w:cs="Times New Roman"/>
            <w:noProof/>
          </w:rPr>
          <w:t>4.3</w:t>
        </w:r>
        <w:r>
          <w:rPr>
            <w:rFonts w:eastAsiaTheme="minorEastAsia" w:cstheme="minorBidi"/>
            <w:b w:val="0"/>
            <w:bCs w:val="0"/>
            <w:noProof/>
            <w:sz w:val="24"/>
            <w:szCs w:val="24"/>
            <w:lang w:eastAsia="en-GB"/>
          </w:rPr>
          <w:tab/>
        </w:r>
        <w:r w:rsidRPr="002F5B7D">
          <w:rPr>
            <w:rStyle w:val="Hyperlink"/>
            <w:rFonts w:ascii="Times New Roman" w:hAnsi="Times New Roman" w:cs="Times New Roman"/>
            <w:noProof/>
          </w:rPr>
          <w:t>Data Pre-processing</w:t>
        </w:r>
        <w:r>
          <w:rPr>
            <w:noProof/>
            <w:webHidden/>
          </w:rPr>
          <w:tab/>
        </w:r>
        <w:r>
          <w:rPr>
            <w:noProof/>
            <w:webHidden/>
          </w:rPr>
          <w:fldChar w:fldCharType="begin"/>
        </w:r>
        <w:r>
          <w:rPr>
            <w:noProof/>
            <w:webHidden/>
          </w:rPr>
          <w:instrText xml:space="preserve"> PAGEREF _Toc146282722 \h </w:instrText>
        </w:r>
        <w:r>
          <w:rPr>
            <w:noProof/>
            <w:webHidden/>
          </w:rPr>
        </w:r>
        <w:r>
          <w:rPr>
            <w:noProof/>
            <w:webHidden/>
          </w:rPr>
          <w:fldChar w:fldCharType="separate"/>
        </w:r>
        <w:r>
          <w:rPr>
            <w:noProof/>
            <w:webHidden/>
          </w:rPr>
          <w:t>54</w:t>
        </w:r>
        <w:r>
          <w:rPr>
            <w:noProof/>
            <w:webHidden/>
          </w:rPr>
          <w:fldChar w:fldCharType="end"/>
        </w:r>
      </w:hyperlink>
    </w:p>
    <w:p w14:paraId="715C887F" w14:textId="2676BEB7" w:rsidR="00B05E8B" w:rsidRDefault="00B05E8B">
      <w:pPr>
        <w:pStyle w:val="TOC3"/>
        <w:tabs>
          <w:tab w:val="left" w:pos="960"/>
          <w:tab w:val="right" w:pos="9010"/>
        </w:tabs>
        <w:rPr>
          <w:rFonts w:eastAsiaTheme="minorEastAsia" w:cstheme="minorBidi"/>
          <w:noProof/>
          <w:sz w:val="24"/>
          <w:szCs w:val="24"/>
          <w:lang w:eastAsia="en-GB"/>
        </w:rPr>
      </w:pPr>
      <w:hyperlink w:anchor="_Toc146282723" w:history="1">
        <w:r w:rsidRPr="002F5B7D">
          <w:rPr>
            <w:rStyle w:val="Hyperlink"/>
            <w:rFonts w:ascii="Times New Roman" w:hAnsi="Times New Roman" w:cs="Times New Roman"/>
            <w:b/>
            <w:bCs/>
            <w:noProof/>
          </w:rPr>
          <w:t>4.3.1</w:t>
        </w:r>
        <w:r>
          <w:rPr>
            <w:rFonts w:eastAsiaTheme="minorEastAsia" w:cstheme="minorBidi"/>
            <w:noProof/>
            <w:sz w:val="24"/>
            <w:szCs w:val="24"/>
            <w:lang w:eastAsia="en-GB"/>
          </w:rPr>
          <w:tab/>
        </w:r>
        <w:r w:rsidRPr="002F5B7D">
          <w:rPr>
            <w:rStyle w:val="Hyperlink"/>
            <w:rFonts w:ascii="Times New Roman" w:hAnsi="Times New Roman" w:cs="Times New Roman"/>
            <w:b/>
            <w:bCs/>
            <w:noProof/>
          </w:rPr>
          <w:t>Text normalization</w:t>
        </w:r>
        <w:r>
          <w:rPr>
            <w:noProof/>
            <w:webHidden/>
          </w:rPr>
          <w:tab/>
        </w:r>
        <w:r>
          <w:rPr>
            <w:noProof/>
            <w:webHidden/>
          </w:rPr>
          <w:fldChar w:fldCharType="begin"/>
        </w:r>
        <w:r>
          <w:rPr>
            <w:noProof/>
            <w:webHidden/>
          </w:rPr>
          <w:instrText xml:space="preserve"> PAGEREF _Toc146282723 \h </w:instrText>
        </w:r>
        <w:r>
          <w:rPr>
            <w:noProof/>
            <w:webHidden/>
          </w:rPr>
        </w:r>
        <w:r>
          <w:rPr>
            <w:noProof/>
            <w:webHidden/>
          </w:rPr>
          <w:fldChar w:fldCharType="separate"/>
        </w:r>
        <w:r>
          <w:rPr>
            <w:noProof/>
            <w:webHidden/>
          </w:rPr>
          <w:t>54</w:t>
        </w:r>
        <w:r>
          <w:rPr>
            <w:noProof/>
            <w:webHidden/>
          </w:rPr>
          <w:fldChar w:fldCharType="end"/>
        </w:r>
      </w:hyperlink>
    </w:p>
    <w:p w14:paraId="05ED70F1" w14:textId="6F322D2F" w:rsidR="00B05E8B" w:rsidRDefault="00B05E8B">
      <w:pPr>
        <w:pStyle w:val="TOC4"/>
        <w:tabs>
          <w:tab w:val="left" w:pos="1440"/>
          <w:tab w:val="right" w:pos="9010"/>
        </w:tabs>
        <w:rPr>
          <w:rFonts w:eastAsiaTheme="minorEastAsia" w:cstheme="minorBidi"/>
          <w:noProof/>
          <w:sz w:val="24"/>
          <w:szCs w:val="24"/>
          <w:lang w:eastAsia="en-GB"/>
        </w:rPr>
      </w:pPr>
      <w:hyperlink w:anchor="_Toc146282724" w:history="1">
        <w:r w:rsidRPr="002F5B7D">
          <w:rPr>
            <w:rStyle w:val="Hyperlink"/>
            <w:rFonts w:ascii="Times New Roman" w:hAnsi="Times New Roman" w:cs="Times New Roman"/>
            <w:b/>
            <w:bCs/>
            <w:noProof/>
          </w:rPr>
          <w:t>4.3.1.1</w:t>
        </w:r>
        <w:r>
          <w:rPr>
            <w:rFonts w:eastAsiaTheme="minorEastAsia" w:cstheme="minorBidi"/>
            <w:noProof/>
            <w:sz w:val="24"/>
            <w:szCs w:val="24"/>
            <w:lang w:eastAsia="en-GB"/>
          </w:rPr>
          <w:tab/>
        </w:r>
        <w:r w:rsidRPr="002F5B7D">
          <w:rPr>
            <w:rStyle w:val="Hyperlink"/>
            <w:rFonts w:ascii="Times New Roman" w:hAnsi="Times New Roman" w:cs="Times New Roman"/>
            <w:b/>
            <w:bCs/>
            <w:noProof/>
          </w:rPr>
          <w:t>Spelling correction</w:t>
        </w:r>
        <w:r>
          <w:rPr>
            <w:noProof/>
            <w:webHidden/>
          </w:rPr>
          <w:tab/>
        </w:r>
        <w:r>
          <w:rPr>
            <w:noProof/>
            <w:webHidden/>
          </w:rPr>
          <w:fldChar w:fldCharType="begin"/>
        </w:r>
        <w:r>
          <w:rPr>
            <w:noProof/>
            <w:webHidden/>
          </w:rPr>
          <w:instrText xml:space="preserve"> PAGEREF _Toc146282724 \h </w:instrText>
        </w:r>
        <w:r>
          <w:rPr>
            <w:noProof/>
            <w:webHidden/>
          </w:rPr>
        </w:r>
        <w:r>
          <w:rPr>
            <w:noProof/>
            <w:webHidden/>
          </w:rPr>
          <w:fldChar w:fldCharType="separate"/>
        </w:r>
        <w:r>
          <w:rPr>
            <w:noProof/>
            <w:webHidden/>
          </w:rPr>
          <w:t>54</w:t>
        </w:r>
        <w:r>
          <w:rPr>
            <w:noProof/>
            <w:webHidden/>
          </w:rPr>
          <w:fldChar w:fldCharType="end"/>
        </w:r>
      </w:hyperlink>
    </w:p>
    <w:p w14:paraId="01128A52" w14:textId="437AF856" w:rsidR="00B05E8B" w:rsidRDefault="00B05E8B">
      <w:pPr>
        <w:pStyle w:val="TOC4"/>
        <w:tabs>
          <w:tab w:val="left" w:pos="1440"/>
          <w:tab w:val="right" w:pos="9010"/>
        </w:tabs>
        <w:rPr>
          <w:rFonts w:eastAsiaTheme="minorEastAsia" w:cstheme="minorBidi"/>
          <w:noProof/>
          <w:sz w:val="24"/>
          <w:szCs w:val="24"/>
          <w:lang w:eastAsia="en-GB"/>
        </w:rPr>
      </w:pPr>
      <w:hyperlink w:anchor="_Toc146282725" w:history="1">
        <w:r w:rsidRPr="002F5B7D">
          <w:rPr>
            <w:rStyle w:val="Hyperlink"/>
            <w:rFonts w:ascii="Times New Roman" w:hAnsi="Times New Roman" w:cs="Times New Roman"/>
            <w:b/>
            <w:bCs/>
            <w:noProof/>
          </w:rPr>
          <w:t>4.3.1.2</w:t>
        </w:r>
        <w:r>
          <w:rPr>
            <w:rFonts w:eastAsiaTheme="minorEastAsia" w:cstheme="minorBidi"/>
            <w:noProof/>
            <w:sz w:val="24"/>
            <w:szCs w:val="24"/>
            <w:lang w:eastAsia="en-GB"/>
          </w:rPr>
          <w:tab/>
        </w:r>
        <w:r w:rsidRPr="002F5B7D">
          <w:rPr>
            <w:rStyle w:val="Hyperlink"/>
            <w:rFonts w:ascii="Times New Roman" w:hAnsi="Times New Roman" w:cs="Times New Roman"/>
            <w:b/>
            <w:bCs/>
            <w:noProof/>
          </w:rPr>
          <w:t>Denoising Text</w:t>
        </w:r>
        <w:r>
          <w:rPr>
            <w:noProof/>
            <w:webHidden/>
          </w:rPr>
          <w:tab/>
        </w:r>
        <w:r>
          <w:rPr>
            <w:noProof/>
            <w:webHidden/>
          </w:rPr>
          <w:fldChar w:fldCharType="begin"/>
        </w:r>
        <w:r>
          <w:rPr>
            <w:noProof/>
            <w:webHidden/>
          </w:rPr>
          <w:instrText xml:space="preserve"> PAGEREF _Toc146282725 \h </w:instrText>
        </w:r>
        <w:r>
          <w:rPr>
            <w:noProof/>
            <w:webHidden/>
          </w:rPr>
        </w:r>
        <w:r>
          <w:rPr>
            <w:noProof/>
            <w:webHidden/>
          </w:rPr>
          <w:fldChar w:fldCharType="separate"/>
        </w:r>
        <w:r>
          <w:rPr>
            <w:noProof/>
            <w:webHidden/>
          </w:rPr>
          <w:t>55</w:t>
        </w:r>
        <w:r>
          <w:rPr>
            <w:noProof/>
            <w:webHidden/>
          </w:rPr>
          <w:fldChar w:fldCharType="end"/>
        </w:r>
      </w:hyperlink>
    </w:p>
    <w:p w14:paraId="3F512B2E" w14:textId="38CA0D5B" w:rsidR="00B05E8B" w:rsidRDefault="00B05E8B">
      <w:pPr>
        <w:pStyle w:val="TOC4"/>
        <w:tabs>
          <w:tab w:val="left" w:pos="1440"/>
          <w:tab w:val="right" w:pos="9010"/>
        </w:tabs>
        <w:rPr>
          <w:rFonts w:eastAsiaTheme="minorEastAsia" w:cstheme="minorBidi"/>
          <w:noProof/>
          <w:sz w:val="24"/>
          <w:szCs w:val="24"/>
          <w:lang w:eastAsia="en-GB"/>
        </w:rPr>
      </w:pPr>
      <w:hyperlink w:anchor="_Toc146282726" w:history="1">
        <w:r w:rsidRPr="002F5B7D">
          <w:rPr>
            <w:rStyle w:val="Hyperlink"/>
            <w:rFonts w:ascii="Times New Roman" w:hAnsi="Times New Roman" w:cs="Times New Roman"/>
            <w:b/>
            <w:bCs/>
            <w:noProof/>
          </w:rPr>
          <w:t>4.3.1.3</w:t>
        </w:r>
        <w:r>
          <w:rPr>
            <w:rFonts w:eastAsiaTheme="minorEastAsia" w:cstheme="minorBidi"/>
            <w:noProof/>
            <w:sz w:val="24"/>
            <w:szCs w:val="24"/>
            <w:lang w:eastAsia="en-GB"/>
          </w:rPr>
          <w:tab/>
        </w:r>
        <w:r w:rsidRPr="002F5B7D">
          <w:rPr>
            <w:rStyle w:val="Hyperlink"/>
            <w:rFonts w:ascii="Times New Roman" w:hAnsi="Times New Roman" w:cs="Times New Roman"/>
            <w:b/>
            <w:bCs/>
            <w:noProof/>
          </w:rPr>
          <w:t>Remove name tags</w:t>
        </w:r>
        <w:r>
          <w:rPr>
            <w:noProof/>
            <w:webHidden/>
          </w:rPr>
          <w:tab/>
        </w:r>
        <w:r>
          <w:rPr>
            <w:noProof/>
            <w:webHidden/>
          </w:rPr>
          <w:fldChar w:fldCharType="begin"/>
        </w:r>
        <w:r>
          <w:rPr>
            <w:noProof/>
            <w:webHidden/>
          </w:rPr>
          <w:instrText xml:space="preserve"> PAGEREF _Toc146282726 \h </w:instrText>
        </w:r>
        <w:r>
          <w:rPr>
            <w:noProof/>
            <w:webHidden/>
          </w:rPr>
        </w:r>
        <w:r>
          <w:rPr>
            <w:noProof/>
            <w:webHidden/>
          </w:rPr>
          <w:fldChar w:fldCharType="separate"/>
        </w:r>
        <w:r>
          <w:rPr>
            <w:noProof/>
            <w:webHidden/>
          </w:rPr>
          <w:t>56</w:t>
        </w:r>
        <w:r>
          <w:rPr>
            <w:noProof/>
            <w:webHidden/>
          </w:rPr>
          <w:fldChar w:fldCharType="end"/>
        </w:r>
      </w:hyperlink>
    </w:p>
    <w:p w14:paraId="27F250D1" w14:textId="4DED7953" w:rsidR="00B05E8B" w:rsidRDefault="00B05E8B">
      <w:pPr>
        <w:pStyle w:val="TOC4"/>
        <w:tabs>
          <w:tab w:val="left" w:pos="1440"/>
          <w:tab w:val="right" w:pos="9010"/>
        </w:tabs>
        <w:rPr>
          <w:rFonts w:eastAsiaTheme="minorEastAsia" w:cstheme="minorBidi"/>
          <w:noProof/>
          <w:sz w:val="24"/>
          <w:szCs w:val="24"/>
          <w:lang w:eastAsia="en-GB"/>
        </w:rPr>
      </w:pPr>
      <w:hyperlink w:anchor="_Toc146282727" w:history="1">
        <w:r w:rsidRPr="002F5B7D">
          <w:rPr>
            <w:rStyle w:val="Hyperlink"/>
            <w:rFonts w:ascii="Times New Roman" w:hAnsi="Times New Roman" w:cs="Times New Roman"/>
            <w:b/>
            <w:bCs/>
            <w:noProof/>
          </w:rPr>
          <w:t>4.3.1.4</w:t>
        </w:r>
        <w:r>
          <w:rPr>
            <w:rFonts w:eastAsiaTheme="minorEastAsia" w:cstheme="minorBidi"/>
            <w:noProof/>
            <w:sz w:val="24"/>
            <w:szCs w:val="24"/>
            <w:lang w:eastAsia="en-GB"/>
          </w:rPr>
          <w:tab/>
        </w:r>
        <w:r w:rsidRPr="002F5B7D">
          <w:rPr>
            <w:rStyle w:val="Hyperlink"/>
            <w:rFonts w:ascii="Times New Roman" w:hAnsi="Times New Roman" w:cs="Times New Roman"/>
            <w:b/>
            <w:bCs/>
            <w:noProof/>
          </w:rPr>
          <w:t>Removing URLs</w:t>
        </w:r>
        <w:r>
          <w:rPr>
            <w:noProof/>
            <w:webHidden/>
          </w:rPr>
          <w:tab/>
        </w:r>
        <w:r>
          <w:rPr>
            <w:noProof/>
            <w:webHidden/>
          </w:rPr>
          <w:fldChar w:fldCharType="begin"/>
        </w:r>
        <w:r>
          <w:rPr>
            <w:noProof/>
            <w:webHidden/>
          </w:rPr>
          <w:instrText xml:space="preserve"> PAGEREF _Toc146282727 \h </w:instrText>
        </w:r>
        <w:r>
          <w:rPr>
            <w:noProof/>
            <w:webHidden/>
          </w:rPr>
        </w:r>
        <w:r>
          <w:rPr>
            <w:noProof/>
            <w:webHidden/>
          </w:rPr>
          <w:fldChar w:fldCharType="separate"/>
        </w:r>
        <w:r>
          <w:rPr>
            <w:noProof/>
            <w:webHidden/>
          </w:rPr>
          <w:t>56</w:t>
        </w:r>
        <w:r>
          <w:rPr>
            <w:noProof/>
            <w:webHidden/>
          </w:rPr>
          <w:fldChar w:fldCharType="end"/>
        </w:r>
      </w:hyperlink>
    </w:p>
    <w:p w14:paraId="16131D59" w14:textId="00C4C3A3" w:rsidR="00B05E8B" w:rsidRDefault="00B05E8B">
      <w:pPr>
        <w:pStyle w:val="TOC4"/>
        <w:tabs>
          <w:tab w:val="left" w:pos="1440"/>
          <w:tab w:val="right" w:pos="9010"/>
        </w:tabs>
        <w:rPr>
          <w:rFonts w:eastAsiaTheme="minorEastAsia" w:cstheme="minorBidi"/>
          <w:noProof/>
          <w:sz w:val="24"/>
          <w:szCs w:val="24"/>
          <w:lang w:eastAsia="en-GB"/>
        </w:rPr>
      </w:pPr>
      <w:hyperlink w:anchor="_Toc146282728" w:history="1">
        <w:r w:rsidRPr="002F5B7D">
          <w:rPr>
            <w:rStyle w:val="Hyperlink"/>
            <w:rFonts w:ascii="Times New Roman" w:hAnsi="Times New Roman" w:cs="Times New Roman"/>
            <w:b/>
            <w:bCs/>
            <w:noProof/>
          </w:rPr>
          <w:t>4.3.1.5</w:t>
        </w:r>
        <w:r>
          <w:rPr>
            <w:rFonts w:eastAsiaTheme="minorEastAsia" w:cstheme="minorBidi"/>
            <w:noProof/>
            <w:sz w:val="24"/>
            <w:szCs w:val="24"/>
            <w:lang w:eastAsia="en-GB"/>
          </w:rPr>
          <w:tab/>
        </w:r>
        <w:r w:rsidRPr="002F5B7D">
          <w:rPr>
            <w:rStyle w:val="Hyperlink"/>
            <w:rFonts w:ascii="Times New Roman" w:hAnsi="Times New Roman" w:cs="Times New Roman"/>
            <w:b/>
            <w:bCs/>
            <w:noProof/>
          </w:rPr>
          <w:t>Removing punctutations</w:t>
        </w:r>
        <w:r>
          <w:rPr>
            <w:noProof/>
            <w:webHidden/>
          </w:rPr>
          <w:tab/>
        </w:r>
        <w:r>
          <w:rPr>
            <w:noProof/>
            <w:webHidden/>
          </w:rPr>
          <w:fldChar w:fldCharType="begin"/>
        </w:r>
        <w:r>
          <w:rPr>
            <w:noProof/>
            <w:webHidden/>
          </w:rPr>
          <w:instrText xml:space="preserve"> PAGEREF _Toc146282728 \h </w:instrText>
        </w:r>
        <w:r>
          <w:rPr>
            <w:noProof/>
            <w:webHidden/>
          </w:rPr>
        </w:r>
        <w:r>
          <w:rPr>
            <w:noProof/>
            <w:webHidden/>
          </w:rPr>
          <w:fldChar w:fldCharType="separate"/>
        </w:r>
        <w:r>
          <w:rPr>
            <w:noProof/>
            <w:webHidden/>
          </w:rPr>
          <w:t>57</w:t>
        </w:r>
        <w:r>
          <w:rPr>
            <w:noProof/>
            <w:webHidden/>
          </w:rPr>
          <w:fldChar w:fldCharType="end"/>
        </w:r>
      </w:hyperlink>
    </w:p>
    <w:p w14:paraId="76599461" w14:textId="572B9EBA" w:rsidR="00B05E8B" w:rsidRDefault="00B05E8B">
      <w:pPr>
        <w:pStyle w:val="TOC4"/>
        <w:tabs>
          <w:tab w:val="left" w:pos="1440"/>
          <w:tab w:val="right" w:pos="9010"/>
        </w:tabs>
        <w:rPr>
          <w:rFonts w:eastAsiaTheme="minorEastAsia" w:cstheme="minorBidi"/>
          <w:noProof/>
          <w:sz w:val="24"/>
          <w:szCs w:val="24"/>
          <w:lang w:eastAsia="en-GB"/>
        </w:rPr>
      </w:pPr>
      <w:hyperlink w:anchor="_Toc146282729" w:history="1">
        <w:r w:rsidRPr="002F5B7D">
          <w:rPr>
            <w:rStyle w:val="Hyperlink"/>
            <w:rFonts w:ascii="Times New Roman" w:hAnsi="Times New Roman" w:cs="Times New Roman"/>
            <w:b/>
            <w:bCs/>
            <w:noProof/>
          </w:rPr>
          <w:t>4.3.1.6</w:t>
        </w:r>
        <w:r>
          <w:rPr>
            <w:rFonts w:eastAsiaTheme="minorEastAsia" w:cstheme="minorBidi"/>
            <w:noProof/>
            <w:sz w:val="24"/>
            <w:szCs w:val="24"/>
            <w:lang w:eastAsia="en-GB"/>
          </w:rPr>
          <w:tab/>
        </w:r>
        <w:r w:rsidRPr="002F5B7D">
          <w:rPr>
            <w:rStyle w:val="Hyperlink"/>
            <w:rFonts w:ascii="Times New Roman" w:hAnsi="Times New Roman" w:cs="Times New Roman"/>
            <w:b/>
            <w:bCs/>
            <w:noProof/>
          </w:rPr>
          <w:t>Removing lower case</w:t>
        </w:r>
        <w:r>
          <w:rPr>
            <w:noProof/>
            <w:webHidden/>
          </w:rPr>
          <w:tab/>
        </w:r>
        <w:r>
          <w:rPr>
            <w:noProof/>
            <w:webHidden/>
          </w:rPr>
          <w:fldChar w:fldCharType="begin"/>
        </w:r>
        <w:r>
          <w:rPr>
            <w:noProof/>
            <w:webHidden/>
          </w:rPr>
          <w:instrText xml:space="preserve"> PAGEREF _Toc146282729 \h </w:instrText>
        </w:r>
        <w:r>
          <w:rPr>
            <w:noProof/>
            <w:webHidden/>
          </w:rPr>
        </w:r>
        <w:r>
          <w:rPr>
            <w:noProof/>
            <w:webHidden/>
          </w:rPr>
          <w:fldChar w:fldCharType="separate"/>
        </w:r>
        <w:r>
          <w:rPr>
            <w:noProof/>
            <w:webHidden/>
          </w:rPr>
          <w:t>57</w:t>
        </w:r>
        <w:r>
          <w:rPr>
            <w:noProof/>
            <w:webHidden/>
          </w:rPr>
          <w:fldChar w:fldCharType="end"/>
        </w:r>
      </w:hyperlink>
    </w:p>
    <w:p w14:paraId="659E3E27" w14:textId="1ACF45B8" w:rsidR="00B05E8B" w:rsidRDefault="00B05E8B">
      <w:pPr>
        <w:pStyle w:val="TOC4"/>
        <w:tabs>
          <w:tab w:val="left" w:pos="1440"/>
          <w:tab w:val="right" w:pos="9010"/>
        </w:tabs>
        <w:rPr>
          <w:rFonts w:eastAsiaTheme="minorEastAsia" w:cstheme="minorBidi"/>
          <w:noProof/>
          <w:sz w:val="24"/>
          <w:szCs w:val="24"/>
          <w:lang w:eastAsia="en-GB"/>
        </w:rPr>
      </w:pPr>
      <w:hyperlink w:anchor="_Toc146282730" w:history="1">
        <w:r w:rsidRPr="002F5B7D">
          <w:rPr>
            <w:rStyle w:val="Hyperlink"/>
            <w:rFonts w:ascii="Times New Roman" w:hAnsi="Times New Roman" w:cs="Times New Roman"/>
            <w:b/>
            <w:bCs/>
            <w:noProof/>
          </w:rPr>
          <w:t>4.3.1.7</w:t>
        </w:r>
        <w:r>
          <w:rPr>
            <w:rFonts w:eastAsiaTheme="minorEastAsia" w:cstheme="minorBidi"/>
            <w:noProof/>
            <w:sz w:val="24"/>
            <w:szCs w:val="24"/>
            <w:lang w:eastAsia="en-GB"/>
          </w:rPr>
          <w:tab/>
        </w:r>
        <w:r w:rsidRPr="002F5B7D">
          <w:rPr>
            <w:rStyle w:val="Hyperlink"/>
            <w:rFonts w:ascii="Times New Roman" w:hAnsi="Times New Roman" w:cs="Times New Roman"/>
            <w:b/>
            <w:bCs/>
            <w:noProof/>
          </w:rPr>
          <w:t>Replacing numbers</w:t>
        </w:r>
        <w:r>
          <w:rPr>
            <w:noProof/>
            <w:webHidden/>
          </w:rPr>
          <w:tab/>
        </w:r>
        <w:r>
          <w:rPr>
            <w:noProof/>
            <w:webHidden/>
          </w:rPr>
          <w:fldChar w:fldCharType="begin"/>
        </w:r>
        <w:r>
          <w:rPr>
            <w:noProof/>
            <w:webHidden/>
          </w:rPr>
          <w:instrText xml:space="preserve"> PAGEREF _Toc146282730 \h </w:instrText>
        </w:r>
        <w:r>
          <w:rPr>
            <w:noProof/>
            <w:webHidden/>
          </w:rPr>
        </w:r>
        <w:r>
          <w:rPr>
            <w:noProof/>
            <w:webHidden/>
          </w:rPr>
          <w:fldChar w:fldCharType="separate"/>
        </w:r>
        <w:r>
          <w:rPr>
            <w:noProof/>
            <w:webHidden/>
          </w:rPr>
          <w:t>58</w:t>
        </w:r>
        <w:r>
          <w:rPr>
            <w:noProof/>
            <w:webHidden/>
          </w:rPr>
          <w:fldChar w:fldCharType="end"/>
        </w:r>
      </w:hyperlink>
    </w:p>
    <w:p w14:paraId="02C3542F" w14:textId="5DAAAD2C" w:rsidR="00B05E8B" w:rsidRDefault="00B05E8B">
      <w:pPr>
        <w:pStyle w:val="TOC4"/>
        <w:tabs>
          <w:tab w:val="left" w:pos="1440"/>
          <w:tab w:val="right" w:pos="9010"/>
        </w:tabs>
        <w:rPr>
          <w:rFonts w:eastAsiaTheme="minorEastAsia" w:cstheme="minorBidi"/>
          <w:noProof/>
          <w:sz w:val="24"/>
          <w:szCs w:val="24"/>
          <w:lang w:eastAsia="en-GB"/>
        </w:rPr>
      </w:pPr>
      <w:hyperlink w:anchor="_Toc146282731" w:history="1">
        <w:r w:rsidRPr="002F5B7D">
          <w:rPr>
            <w:rStyle w:val="Hyperlink"/>
            <w:rFonts w:ascii="Times New Roman" w:hAnsi="Times New Roman" w:cs="Times New Roman"/>
            <w:b/>
            <w:bCs/>
            <w:noProof/>
          </w:rPr>
          <w:t>4.3.1.8</w:t>
        </w:r>
        <w:r>
          <w:rPr>
            <w:rFonts w:eastAsiaTheme="minorEastAsia" w:cstheme="minorBidi"/>
            <w:noProof/>
            <w:sz w:val="24"/>
            <w:szCs w:val="24"/>
            <w:lang w:eastAsia="en-GB"/>
          </w:rPr>
          <w:tab/>
        </w:r>
        <w:r w:rsidRPr="002F5B7D">
          <w:rPr>
            <w:rStyle w:val="Hyperlink"/>
            <w:rFonts w:ascii="Times New Roman" w:hAnsi="Times New Roman" w:cs="Times New Roman"/>
            <w:b/>
            <w:bCs/>
            <w:noProof/>
          </w:rPr>
          <w:t>Stopwords removal</w:t>
        </w:r>
        <w:r>
          <w:rPr>
            <w:noProof/>
            <w:webHidden/>
          </w:rPr>
          <w:tab/>
        </w:r>
        <w:r>
          <w:rPr>
            <w:noProof/>
            <w:webHidden/>
          </w:rPr>
          <w:fldChar w:fldCharType="begin"/>
        </w:r>
        <w:r>
          <w:rPr>
            <w:noProof/>
            <w:webHidden/>
          </w:rPr>
          <w:instrText xml:space="preserve"> PAGEREF _Toc146282731 \h </w:instrText>
        </w:r>
        <w:r>
          <w:rPr>
            <w:noProof/>
            <w:webHidden/>
          </w:rPr>
        </w:r>
        <w:r>
          <w:rPr>
            <w:noProof/>
            <w:webHidden/>
          </w:rPr>
          <w:fldChar w:fldCharType="separate"/>
        </w:r>
        <w:r>
          <w:rPr>
            <w:noProof/>
            <w:webHidden/>
          </w:rPr>
          <w:t>59</w:t>
        </w:r>
        <w:r>
          <w:rPr>
            <w:noProof/>
            <w:webHidden/>
          </w:rPr>
          <w:fldChar w:fldCharType="end"/>
        </w:r>
      </w:hyperlink>
    </w:p>
    <w:p w14:paraId="1A8145C6" w14:textId="4C94891B" w:rsidR="00B05E8B" w:rsidRDefault="00B05E8B">
      <w:pPr>
        <w:pStyle w:val="TOC4"/>
        <w:tabs>
          <w:tab w:val="left" w:pos="1440"/>
          <w:tab w:val="right" w:pos="9010"/>
        </w:tabs>
        <w:rPr>
          <w:rFonts w:eastAsiaTheme="minorEastAsia" w:cstheme="minorBidi"/>
          <w:noProof/>
          <w:sz w:val="24"/>
          <w:szCs w:val="24"/>
          <w:lang w:eastAsia="en-GB"/>
        </w:rPr>
      </w:pPr>
      <w:hyperlink w:anchor="_Toc146282732" w:history="1">
        <w:r w:rsidRPr="002F5B7D">
          <w:rPr>
            <w:rStyle w:val="Hyperlink"/>
            <w:b/>
            <w:bCs/>
            <w:noProof/>
          </w:rPr>
          <w:t>4.3.1.9</w:t>
        </w:r>
        <w:r>
          <w:rPr>
            <w:rFonts w:eastAsiaTheme="minorEastAsia" w:cstheme="minorBidi"/>
            <w:noProof/>
            <w:sz w:val="24"/>
            <w:szCs w:val="24"/>
            <w:lang w:eastAsia="en-GB"/>
          </w:rPr>
          <w:tab/>
        </w:r>
        <w:r w:rsidRPr="002F5B7D">
          <w:rPr>
            <w:rStyle w:val="Hyperlink"/>
            <w:b/>
            <w:bCs/>
            <w:noProof/>
          </w:rPr>
          <w:t>Lemmatization</w:t>
        </w:r>
        <w:r>
          <w:rPr>
            <w:noProof/>
            <w:webHidden/>
          </w:rPr>
          <w:tab/>
        </w:r>
        <w:r>
          <w:rPr>
            <w:noProof/>
            <w:webHidden/>
          </w:rPr>
          <w:fldChar w:fldCharType="begin"/>
        </w:r>
        <w:r>
          <w:rPr>
            <w:noProof/>
            <w:webHidden/>
          </w:rPr>
          <w:instrText xml:space="preserve"> PAGEREF _Toc146282732 \h </w:instrText>
        </w:r>
        <w:r>
          <w:rPr>
            <w:noProof/>
            <w:webHidden/>
          </w:rPr>
        </w:r>
        <w:r>
          <w:rPr>
            <w:noProof/>
            <w:webHidden/>
          </w:rPr>
          <w:fldChar w:fldCharType="separate"/>
        </w:r>
        <w:r>
          <w:rPr>
            <w:noProof/>
            <w:webHidden/>
          </w:rPr>
          <w:t>60</w:t>
        </w:r>
        <w:r>
          <w:rPr>
            <w:noProof/>
            <w:webHidden/>
          </w:rPr>
          <w:fldChar w:fldCharType="end"/>
        </w:r>
      </w:hyperlink>
    </w:p>
    <w:p w14:paraId="6C5E8755" w14:textId="7F7C5F4F" w:rsidR="00B05E8B" w:rsidRDefault="00B05E8B">
      <w:pPr>
        <w:pStyle w:val="TOC3"/>
        <w:tabs>
          <w:tab w:val="left" w:pos="960"/>
          <w:tab w:val="right" w:pos="9010"/>
        </w:tabs>
        <w:rPr>
          <w:rFonts w:eastAsiaTheme="minorEastAsia" w:cstheme="minorBidi"/>
          <w:noProof/>
          <w:sz w:val="24"/>
          <w:szCs w:val="24"/>
          <w:lang w:eastAsia="en-GB"/>
        </w:rPr>
      </w:pPr>
      <w:hyperlink w:anchor="_Toc146282733" w:history="1">
        <w:r w:rsidRPr="002F5B7D">
          <w:rPr>
            <w:rStyle w:val="Hyperlink"/>
            <w:rFonts w:ascii="Times New Roman" w:hAnsi="Times New Roman" w:cs="Times New Roman"/>
            <w:b/>
            <w:bCs/>
            <w:noProof/>
          </w:rPr>
          <w:t>4.3.2</w:t>
        </w:r>
        <w:r>
          <w:rPr>
            <w:rFonts w:eastAsiaTheme="minorEastAsia" w:cstheme="minorBidi"/>
            <w:noProof/>
            <w:sz w:val="24"/>
            <w:szCs w:val="24"/>
            <w:lang w:eastAsia="en-GB"/>
          </w:rPr>
          <w:tab/>
        </w:r>
        <w:r w:rsidRPr="002F5B7D">
          <w:rPr>
            <w:rStyle w:val="Hyperlink"/>
            <w:rFonts w:ascii="Times New Roman" w:hAnsi="Times New Roman" w:cs="Times New Roman"/>
            <w:b/>
            <w:bCs/>
            <w:noProof/>
          </w:rPr>
          <w:t>Model based post-processing</w:t>
        </w:r>
        <w:r>
          <w:rPr>
            <w:noProof/>
            <w:webHidden/>
          </w:rPr>
          <w:tab/>
        </w:r>
        <w:r>
          <w:rPr>
            <w:noProof/>
            <w:webHidden/>
          </w:rPr>
          <w:fldChar w:fldCharType="begin"/>
        </w:r>
        <w:r>
          <w:rPr>
            <w:noProof/>
            <w:webHidden/>
          </w:rPr>
          <w:instrText xml:space="preserve"> PAGEREF _Toc146282733 \h </w:instrText>
        </w:r>
        <w:r>
          <w:rPr>
            <w:noProof/>
            <w:webHidden/>
          </w:rPr>
        </w:r>
        <w:r>
          <w:rPr>
            <w:noProof/>
            <w:webHidden/>
          </w:rPr>
          <w:fldChar w:fldCharType="separate"/>
        </w:r>
        <w:r>
          <w:rPr>
            <w:noProof/>
            <w:webHidden/>
          </w:rPr>
          <w:t>60</w:t>
        </w:r>
        <w:r>
          <w:rPr>
            <w:noProof/>
            <w:webHidden/>
          </w:rPr>
          <w:fldChar w:fldCharType="end"/>
        </w:r>
      </w:hyperlink>
    </w:p>
    <w:p w14:paraId="017AC6E3" w14:textId="4F48B36B" w:rsidR="00B05E8B" w:rsidRDefault="00B05E8B">
      <w:pPr>
        <w:pStyle w:val="TOC4"/>
        <w:tabs>
          <w:tab w:val="left" w:pos="1440"/>
          <w:tab w:val="right" w:pos="9010"/>
        </w:tabs>
        <w:rPr>
          <w:rFonts w:eastAsiaTheme="minorEastAsia" w:cstheme="minorBidi"/>
          <w:noProof/>
          <w:sz w:val="24"/>
          <w:szCs w:val="24"/>
          <w:lang w:eastAsia="en-GB"/>
        </w:rPr>
      </w:pPr>
      <w:hyperlink w:anchor="_Toc146282734" w:history="1">
        <w:r w:rsidRPr="002F5B7D">
          <w:rPr>
            <w:rStyle w:val="Hyperlink"/>
            <w:rFonts w:ascii="Times New Roman" w:hAnsi="Times New Roman" w:cs="Times New Roman"/>
            <w:b/>
            <w:bCs/>
            <w:noProof/>
          </w:rPr>
          <w:t>4.3.2.1</w:t>
        </w:r>
        <w:r>
          <w:rPr>
            <w:rFonts w:eastAsiaTheme="minorEastAsia" w:cstheme="minorBidi"/>
            <w:noProof/>
            <w:sz w:val="24"/>
            <w:szCs w:val="24"/>
            <w:lang w:eastAsia="en-GB"/>
          </w:rPr>
          <w:tab/>
        </w:r>
        <w:r w:rsidRPr="002F5B7D">
          <w:rPr>
            <w:rStyle w:val="Hyperlink"/>
            <w:rFonts w:ascii="Times New Roman" w:hAnsi="Times New Roman" w:cs="Times New Roman"/>
            <w:b/>
            <w:bCs/>
            <w:noProof/>
          </w:rPr>
          <w:t>Decision Tree Classifier</w:t>
        </w:r>
        <w:r>
          <w:rPr>
            <w:noProof/>
            <w:webHidden/>
          </w:rPr>
          <w:tab/>
        </w:r>
        <w:r>
          <w:rPr>
            <w:noProof/>
            <w:webHidden/>
          </w:rPr>
          <w:fldChar w:fldCharType="begin"/>
        </w:r>
        <w:r>
          <w:rPr>
            <w:noProof/>
            <w:webHidden/>
          </w:rPr>
          <w:instrText xml:space="preserve"> PAGEREF _Toc146282734 \h </w:instrText>
        </w:r>
        <w:r>
          <w:rPr>
            <w:noProof/>
            <w:webHidden/>
          </w:rPr>
        </w:r>
        <w:r>
          <w:rPr>
            <w:noProof/>
            <w:webHidden/>
          </w:rPr>
          <w:fldChar w:fldCharType="separate"/>
        </w:r>
        <w:r>
          <w:rPr>
            <w:noProof/>
            <w:webHidden/>
          </w:rPr>
          <w:t>61</w:t>
        </w:r>
        <w:r>
          <w:rPr>
            <w:noProof/>
            <w:webHidden/>
          </w:rPr>
          <w:fldChar w:fldCharType="end"/>
        </w:r>
      </w:hyperlink>
    </w:p>
    <w:p w14:paraId="5E2CA172" w14:textId="5CA37415" w:rsidR="00B05E8B" w:rsidRDefault="00B05E8B">
      <w:pPr>
        <w:pStyle w:val="TOC5"/>
        <w:tabs>
          <w:tab w:val="left" w:pos="1680"/>
          <w:tab w:val="right" w:pos="9010"/>
        </w:tabs>
        <w:rPr>
          <w:rFonts w:eastAsiaTheme="minorEastAsia" w:cstheme="minorBidi"/>
          <w:noProof/>
          <w:sz w:val="24"/>
          <w:szCs w:val="24"/>
          <w:lang w:eastAsia="en-GB"/>
        </w:rPr>
      </w:pPr>
      <w:hyperlink w:anchor="_Toc146282735" w:history="1">
        <w:r w:rsidRPr="002F5B7D">
          <w:rPr>
            <w:rStyle w:val="Hyperlink"/>
            <w:rFonts w:ascii="Times New Roman" w:hAnsi="Times New Roman" w:cs="Times New Roman"/>
            <w:b/>
            <w:bCs/>
            <w:noProof/>
          </w:rPr>
          <w:t>4.3.2.1.1</w:t>
        </w:r>
        <w:r>
          <w:rPr>
            <w:rFonts w:eastAsiaTheme="minorEastAsia" w:cstheme="minorBidi"/>
            <w:noProof/>
            <w:sz w:val="24"/>
            <w:szCs w:val="24"/>
            <w:lang w:eastAsia="en-GB"/>
          </w:rPr>
          <w:tab/>
        </w:r>
        <w:r w:rsidRPr="002F5B7D">
          <w:rPr>
            <w:rStyle w:val="Hyperlink"/>
            <w:rFonts w:ascii="Times New Roman" w:hAnsi="Times New Roman" w:cs="Times New Roman"/>
            <w:b/>
            <w:bCs/>
            <w:noProof/>
          </w:rPr>
          <w:t>TF-IDF</w:t>
        </w:r>
        <w:r>
          <w:rPr>
            <w:noProof/>
            <w:webHidden/>
          </w:rPr>
          <w:tab/>
        </w:r>
        <w:r>
          <w:rPr>
            <w:noProof/>
            <w:webHidden/>
          </w:rPr>
          <w:fldChar w:fldCharType="begin"/>
        </w:r>
        <w:r>
          <w:rPr>
            <w:noProof/>
            <w:webHidden/>
          </w:rPr>
          <w:instrText xml:space="preserve"> PAGEREF _Toc146282735 \h </w:instrText>
        </w:r>
        <w:r>
          <w:rPr>
            <w:noProof/>
            <w:webHidden/>
          </w:rPr>
        </w:r>
        <w:r>
          <w:rPr>
            <w:noProof/>
            <w:webHidden/>
          </w:rPr>
          <w:fldChar w:fldCharType="separate"/>
        </w:r>
        <w:r>
          <w:rPr>
            <w:noProof/>
            <w:webHidden/>
          </w:rPr>
          <w:t>61</w:t>
        </w:r>
        <w:r>
          <w:rPr>
            <w:noProof/>
            <w:webHidden/>
          </w:rPr>
          <w:fldChar w:fldCharType="end"/>
        </w:r>
      </w:hyperlink>
    </w:p>
    <w:p w14:paraId="713A67FB" w14:textId="6509D79E" w:rsidR="00B05E8B" w:rsidRDefault="00B05E8B">
      <w:pPr>
        <w:pStyle w:val="TOC4"/>
        <w:tabs>
          <w:tab w:val="left" w:pos="1440"/>
          <w:tab w:val="right" w:pos="9010"/>
        </w:tabs>
        <w:rPr>
          <w:rFonts w:eastAsiaTheme="minorEastAsia" w:cstheme="minorBidi"/>
          <w:noProof/>
          <w:sz w:val="24"/>
          <w:szCs w:val="24"/>
          <w:lang w:eastAsia="en-GB"/>
        </w:rPr>
      </w:pPr>
      <w:hyperlink w:anchor="_Toc146282736" w:history="1">
        <w:r w:rsidRPr="002F5B7D">
          <w:rPr>
            <w:rStyle w:val="Hyperlink"/>
            <w:rFonts w:ascii="Times New Roman" w:hAnsi="Times New Roman" w:cs="Times New Roman"/>
            <w:b/>
            <w:bCs/>
            <w:noProof/>
          </w:rPr>
          <w:t>4.3.2.2</w:t>
        </w:r>
        <w:r>
          <w:rPr>
            <w:rFonts w:eastAsiaTheme="minorEastAsia" w:cstheme="minorBidi"/>
            <w:noProof/>
            <w:sz w:val="24"/>
            <w:szCs w:val="24"/>
            <w:lang w:eastAsia="en-GB"/>
          </w:rPr>
          <w:tab/>
        </w:r>
        <w:r w:rsidRPr="002F5B7D">
          <w:rPr>
            <w:rStyle w:val="Hyperlink"/>
            <w:rFonts w:ascii="Times New Roman" w:hAnsi="Times New Roman" w:cs="Times New Roman"/>
            <w:b/>
            <w:bCs/>
            <w:noProof/>
          </w:rPr>
          <w:t>Bi-directional GRU with Glove twitter word embeddings</w:t>
        </w:r>
        <w:r>
          <w:rPr>
            <w:noProof/>
            <w:webHidden/>
          </w:rPr>
          <w:tab/>
        </w:r>
        <w:r>
          <w:rPr>
            <w:noProof/>
            <w:webHidden/>
          </w:rPr>
          <w:fldChar w:fldCharType="begin"/>
        </w:r>
        <w:r>
          <w:rPr>
            <w:noProof/>
            <w:webHidden/>
          </w:rPr>
          <w:instrText xml:space="preserve"> PAGEREF _Toc146282736 \h </w:instrText>
        </w:r>
        <w:r>
          <w:rPr>
            <w:noProof/>
            <w:webHidden/>
          </w:rPr>
        </w:r>
        <w:r>
          <w:rPr>
            <w:noProof/>
            <w:webHidden/>
          </w:rPr>
          <w:fldChar w:fldCharType="separate"/>
        </w:r>
        <w:r>
          <w:rPr>
            <w:noProof/>
            <w:webHidden/>
          </w:rPr>
          <w:t>62</w:t>
        </w:r>
        <w:r>
          <w:rPr>
            <w:noProof/>
            <w:webHidden/>
          </w:rPr>
          <w:fldChar w:fldCharType="end"/>
        </w:r>
      </w:hyperlink>
    </w:p>
    <w:p w14:paraId="68B3FE1E" w14:textId="63318A4F" w:rsidR="00B05E8B" w:rsidRDefault="00B05E8B">
      <w:pPr>
        <w:pStyle w:val="TOC5"/>
        <w:tabs>
          <w:tab w:val="left" w:pos="1680"/>
          <w:tab w:val="right" w:pos="9010"/>
        </w:tabs>
        <w:rPr>
          <w:rFonts w:eastAsiaTheme="minorEastAsia" w:cstheme="minorBidi"/>
          <w:noProof/>
          <w:sz w:val="24"/>
          <w:szCs w:val="24"/>
          <w:lang w:eastAsia="en-GB"/>
        </w:rPr>
      </w:pPr>
      <w:hyperlink w:anchor="_Toc146282737" w:history="1">
        <w:r w:rsidRPr="002F5B7D">
          <w:rPr>
            <w:rStyle w:val="Hyperlink"/>
            <w:rFonts w:ascii="Times New Roman" w:hAnsi="Times New Roman" w:cs="Times New Roman"/>
            <w:b/>
            <w:bCs/>
            <w:noProof/>
          </w:rPr>
          <w:t>4.3.2.2.1</w:t>
        </w:r>
        <w:r>
          <w:rPr>
            <w:rFonts w:eastAsiaTheme="minorEastAsia" w:cstheme="minorBidi"/>
            <w:noProof/>
            <w:sz w:val="24"/>
            <w:szCs w:val="24"/>
            <w:lang w:eastAsia="en-GB"/>
          </w:rPr>
          <w:tab/>
        </w:r>
        <w:r w:rsidRPr="002F5B7D">
          <w:rPr>
            <w:rStyle w:val="Hyperlink"/>
            <w:rFonts w:ascii="Times New Roman" w:hAnsi="Times New Roman" w:cs="Times New Roman"/>
            <w:b/>
            <w:bCs/>
            <w:noProof/>
          </w:rPr>
          <w:t>Label encoding</w:t>
        </w:r>
        <w:r>
          <w:rPr>
            <w:noProof/>
            <w:webHidden/>
          </w:rPr>
          <w:tab/>
        </w:r>
        <w:r>
          <w:rPr>
            <w:noProof/>
            <w:webHidden/>
          </w:rPr>
          <w:fldChar w:fldCharType="begin"/>
        </w:r>
        <w:r>
          <w:rPr>
            <w:noProof/>
            <w:webHidden/>
          </w:rPr>
          <w:instrText xml:space="preserve"> PAGEREF _Toc146282737 \h </w:instrText>
        </w:r>
        <w:r>
          <w:rPr>
            <w:noProof/>
            <w:webHidden/>
          </w:rPr>
        </w:r>
        <w:r>
          <w:rPr>
            <w:noProof/>
            <w:webHidden/>
          </w:rPr>
          <w:fldChar w:fldCharType="separate"/>
        </w:r>
        <w:r>
          <w:rPr>
            <w:noProof/>
            <w:webHidden/>
          </w:rPr>
          <w:t>62</w:t>
        </w:r>
        <w:r>
          <w:rPr>
            <w:noProof/>
            <w:webHidden/>
          </w:rPr>
          <w:fldChar w:fldCharType="end"/>
        </w:r>
      </w:hyperlink>
    </w:p>
    <w:p w14:paraId="5C28C181" w14:textId="53D5ECEC" w:rsidR="00B05E8B" w:rsidRDefault="00B05E8B">
      <w:pPr>
        <w:pStyle w:val="TOC5"/>
        <w:tabs>
          <w:tab w:val="left" w:pos="1680"/>
          <w:tab w:val="right" w:pos="9010"/>
        </w:tabs>
        <w:rPr>
          <w:rFonts w:eastAsiaTheme="minorEastAsia" w:cstheme="minorBidi"/>
          <w:noProof/>
          <w:sz w:val="24"/>
          <w:szCs w:val="24"/>
          <w:lang w:eastAsia="en-GB"/>
        </w:rPr>
      </w:pPr>
      <w:hyperlink w:anchor="_Toc146282738" w:history="1">
        <w:r w:rsidRPr="002F5B7D">
          <w:rPr>
            <w:rStyle w:val="Hyperlink"/>
            <w:rFonts w:ascii="Times New Roman" w:hAnsi="Times New Roman" w:cs="Times New Roman"/>
            <w:b/>
            <w:bCs/>
            <w:noProof/>
          </w:rPr>
          <w:t>4.3.2.2.2</w:t>
        </w:r>
        <w:r>
          <w:rPr>
            <w:rFonts w:eastAsiaTheme="minorEastAsia" w:cstheme="minorBidi"/>
            <w:noProof/>
            <w:sz w:val="24"/>
            <w:szCs w:val="24"/>
            <w:lang w:eastAsia="en-GB"/>
          </w:rPr>
          <w:tab/>
        </w:r>
        <w:r w:rsidRPr="002F5B7D">
          <w:rPr>
            <w:rStyle w:val="Hyperlink"/>
            <w:rFonts w:ascii="Times New Roman" w:hAnsi="Times New Roman" w:cs="Times New Roman"/>
            <w:b/>
            <w:bCs/>
            <w:noProof/>
          </w:rPr>
          <w:t>Tokenization</w:t>
        </w:r>
        <w:r>
          <w:rPr>
            <w:noProof/>
            <w:webHidden/>
          </w:rPr>
          <w:tab/>
        </w:r>
        <w:r>
          <w:rPr>
            <w:noProof/>
            <w:webHidden/>
          </w:rPr>
          <w:fldChar w:fldCharType="begin"/>
        </w:r>
        <w:r>
          <w:rPr>
            <w:noProof/>
            <w:webHidden/>
          </w:rPr>
          <w:instrText xml:space="preserve"> PAGEREF _Toc146282738 \h </w:instrText>
        </w:r>
        <w:r>
          <w:rPr>
            <w:noProof/>
            <w:webHidden/>
          </w:rPr>
        </w:r>
        <w:r>
          <w:rPr>
            <w:noProof/>
            <w:webHidden/>
          </w:rPr>
          <w:fldChar w:fldCharType="separate"/>
        </w:r>
        <w:r>
          <w:rPr>
            <w:noProof/>
            <w:webHidden/>
          </w:rPr>
          <w:t>62</w:t>
        </w:r>
        <w:r>
          <w:rPr>
            <w:noProof/>
            <w:webHidden/>
          </w:rPr>
          <w:fldChar w:fldCharType="end"/>
        </w:r>
      </w:hyperlink>
    </w:p>
    <w:p w14:paraId="22944E54" w14:textId="06214321" w:rsidR="00B05E8B" w:rsidRDefault="00B05E8B">
      <w:pPr>
        <w:pStyle w:val="TOC5"/>
        <w:tabs>
          <w:tab w:val="left" w:pos="1680"/>
          <w:tab w:val="right" w:pos="9010"/>
        </w:tabs>
        <w:rPr>
          <w:rFonts w:eastAsiaTheme="minorEastAsia" w:cstheme="minorBidi"/>
          <w:noProof/>
          <w:sz w:val="24"/>
          <w:szCs w:val="24"/>
          <w:lang w:eastAsia="en-GB"/>
        </w:rPr>
      </w:pPr>
      <w:hyperlink w:anchor="_Toc146282739" w:history="1">
        <w:r w:rsidRPr="002F5B7D">
          <w:rPr>
            <w:rStyle w:val="Hyperlink"/>
            <w:rFonts w:ascii="Times New Roman" w:hAnsi="Times New Roman" w:cs="Times New Roman"/>
            <w:b/>
            <w:bCs/>
            <w:noProof/>
          </w:rPr>
          <w:t>4.3.2.2.3</w:t>
        </w:r>
        <w:r>
          <w:rPr>
            <w:rFonts w:eastAsiaTheme="minorEastAsia" w:cstheme="minorBidi"/>
            <w:noProof/>
            <w:sz w:val="24"/>
            <w:szCs w:val="24"/>
            <w:lang w:eastAsia="en-GB"/>
          </w:rPr>
          <w:tab/>
        </w:r>
        <w:r w:rsidRPr="002F5B7D">
          <w:rPr>
            <w:rStyle w:val="Hyperlink"/>
            <w:rFonts w:ascii="Times New Roman" w:hAnsi="Times New Roman" w:cs="Times New Roman"/>
            <w:b/>
            <w:bCs/>
            <w:noProof/>
          </w:rPr>
          <w:t>Word embeddings</w:t>
        </w:r>
        <w:r>
          <w:rPr>
            <w:noProof/>
            <w:webHidden/>
          </w:rPr>
          <w:tab/>
        </w:r>
        <w:r>
          <w:rPr>
            <w:noProof/>
            <w:webHidden/>
          </w:rPr>
          <w:fldChar w:fldCharType="begin"/>
        </w:r>
        <w:r>
          <w:rPr>
            <w:noProof/>
            <w:webHidden/>
          </w:rPr>
          <w:instrText xml:space="preserve"> PAGEREF _Toc146282739 \h </w:instrText>
        </w:r>
        <w:r>
          <w:rPr>
            <w:noProof/>
            <w:webHidden/>
          </w:rPr>
        </w:r>
        <w:r>
          <w:rPr>
            <w:noProof/>
            <w:webHidden/>
          </w:rPr>
          <w:fldChar w:fldCharType="separate"/>
        </w:r>
        <w:r>
          <w:rPr>
            <w:noProof/>
            <w:webHidden/>
          </w:rPr>
          <w:t>63</w:t>
        </w:r>
        <w:r>
          <w:rPr>
            <w:noProof/>
            <w:webHidden/>
          </w:rPr>
          <w:fldChar w:fldCharType="end"/>
        </w:r>
      </w:hyperlink>
    </w:p>
    <w:p w14:paraId="2E8DA58A" w14:textId="69A1442F" w:rsidR="00B05E8B" w:rsidRDefault="00B05E8B">
      <w:pPr>
        <w:pStyle w:val="TOC4"/>
        <w:tabs>
          <w:tab w:val="left" w:pos="1440"/>
          <w:tab w:val="right" w:pos="9010"/>
        </w:tabs>
        <w:rPr>
          <w:rFonts w:eastAsiaTheme="minorEastAsia" w:cstheme="minorBidi"/>
          <w:noProof/>
          <w:sz w:val="24"/>
          <w:szCs w:val="24"/>
          <w:lang w:eastAsia="en-GB"/>
        </w:rPr>
      </w:pPr>
      <w:hyperlink w:anchor="_Toc146282740" w:history="1">
        <w:r w:rsidRPr="002F5B7D">
          <w:rPr>
            <w:rStyle w:val="Hyperlink"/>
            <w:rFonts w:ascii="Times New Roman" w:hAnsi="Times New Roman" w:cs="Times New Roman"/>
            <w:b/>
            <w:bCs/>
            <w:noProof/>
          </w:rPr>
          <w:t>4.3.2.3</w:t>
        </w:r>
        <w:r>
          <w:rPr>
            <w:rFonts w:eastAsiaTheme="minorEastAsia" w:cstheme="minorBidi"/>
            <w:noProof/>
            <w:sz w:val="24"/>
            <w:szCs w:val="24"/>
            <w:lang w:eastAsia="en-GB"/>
          </w:rPr>
          <w:tab/>
        </w:r>
        <w:r w:rsidRPr="002F5B7D">
          <w:rPr>
            <w:rStyle w:val="Hyperlink"/>
            <w:rFonts w:ascii="Times New Roman" w:hAnsi="Times New Roman" w:cs="Times New Roman"/>
            <w:b/>
            <w:bCs/>
            <w:noProof/>
          </w:rPr>
          <w:t>DistilBERT Model</w:t>
        </w:r>
        <w:r>
          <w:rPr>
            <w:noProof/>
            <w:webHidden/>
          </w:rPr>
          <w:tab/>
        </w:r>
        <w:r>
          <w:rPr>
            <w:noProof/>
            <w:webHidden/>
          </w:rPr>
          <w:fldChar w:fldCharType="begin"/>
        </w:r>
        <w:r>
          <w:rPr>
            <w:noProof/>
            <w:webHidden/>
          </w:rPr>
          <w:instrText xml:space="preserve"> PAGEREF _Toc146282740 \h </w:instrText>
        </w:r>
        <w:r>
          <w:rPr>
            <w:noProof/>
            <w:webHidden/>
          </w:rPr>
        </w:r>
        <w:r>
          <w:rPr>
            <w:noProof/>
            <w:webHidden/>
          </w:rPr>
          <w:fldChar w:fldCharType="separate"/>
        </w:r>
        <w:r>
          <w:rPr>
            <w:noProof/>
            <w:webHidden/>
          </w:rPr>
          <w:t>64</w:t>
        </w:r>
        <w:r>
          <w:rPr>
            <w:noProof/>
            <w:webHidden/>
          </w:rPr>
          <w:fldChar w:fldCharType="end"/>
        </w:r>
      </w:hyperlink>
    </w:p>
    <w:p w14:paraId="0B145B61" w14:textId="5CFCD9D6" w:rsidR="00B05E8B" w:rsidRDefault="00B05E8B">
      <w:pPr>
        <w:pStyle w:val="TOC5"/>
        <w:tabs>
          <w:tab w:val="left" w:pos="1680"/>
          <w:tab w:val="right" w:pos="9010"/>
        </w:tabs>
        <w:rPr>
          <w:rFonts w:eastAsiaTheme="minorEastAsia" w:cstheme="minorBidi"/>
          <w:noProof/>
          <w:sz w:val="24"/>
          <w:szCs w:val="24"/>
          <w:lang w:eastAsia="en-GB"/>
        </w:rPr>
      </w:pPr>
      <w:hyperlink w:anchor="_Toc146282741" w:history="1">
        <w:r w:rsidRPr="002F5B7D">
          <w:rPr>
            <w:rStyle w:val="Hyperlink"/>
            <w:rFonts w:ascii="Times New Roman" w:hAnsi="Times New Roman" w:cs="Times New Roman"/>
            <w:b/>
            <w:bCs/>
            <w:noProof/>
          </w:rPr>
          <w:t>4.3.2.3.1</w:t>
        </w:r>
        <w:r>
          <w:rPr>
            <w:rFonts w:eastAsiaTheme="minorEastAsia" w:cstheme="minorBidi"/>
            <w:noProof/>
            <w:sz w:val="24"/>
            <w:szCs w:val="24"/>
            <w:lang w:eastAsia="en-GB"/>
          </w:rPr>
          <w:tab/>
        </w:r>
        <w:r w:rsidRPr="002F5B7D">
          <w:rPr>
            <w:rStyle w:val="Hyperlink"/>
            <w:rFonts w:ascii="Times New Roman" w:hAnsi="Times New Roman" w:cs="Times New Roman"/>
            <w:b/>
            <w:bCs/>
            <w:noProof/>
          </w:rPr>
          <w:t>Tokenization</w:t>
        </w:r>
        <w:r>
          <w:rPr>
            <w:noProof/>
            <w:webHidden/>
          </w:rPr>
          <w:tab/>
        </w:r>
        <w:r>
          <w:rPr>
            <w:noProof/>
            <w:webHidden/>
          </w:rPr>
          <w:fldChar w:fldCharType="begin"/>
        </w:r>
        <w:r>
          <w:rPr>
            <w:noProof/>
            <w:webHidden/>
          </w:rPr>
          <w:instrText xml:space="preserve"> PAGEREF _Toc146282741 \h </w:instrText>
        </w:r>
        <w:r>
          <w:rPr>
            <w:noProof/>
            <w:webHidden/>
          </w:rPr>
        </w:r>
        <w:r>
          <w:rPr>
            <w:noProof/>
            <w:webHidden/>
          </w:rPr>
          <w:fldChar w:fldCharType="separate"/>
        </w:r>
        <w:r>
          <w:rPr>
            <w:noProof/>
            <w:webHidden/>
          </w:rPr>
          <w:t>64</w:t>
        </w:r>
        <w:r>
          <w:rPr>
            <w:noProof/>
            <w:webHidden/>
          </w:rPr>
          <w:fldChar w:fldCharType="end"/>
        </w:r>
      </w:hyperlink>
    </w:p>
    <w:p w14:paraId="27024D37" w14:textId="5A16EDFC" w:rsidR="00B05E8B" w:rsidRDefault="00B05E8B">
      <w:pPr>
        <w:pStyle w:val="TOC5"/>
        <w:tabs>
          <w:tab w:val="left" w:pos="1680"/>
          <w:tab w:val="right" w:pos="9010"/>
        </w:tabs>
        <w:rPr>
          <w:rFonts w:eastAsiaTheme="minorEastAsia" w:cstheme="minorBidi"/>
          <w:noProof/>
          <w:sz w:val="24"/>
          <w:szCs w:val="24"/>
          <w:lang w:eastAsia="en-GB"/>
        </w:rPr>
      </w:pPr>
      <w:hyperlink w:anchor="_Toc146282742" w:history="1">
        <w:r w:rsidRPr="002F5B7D">
          <w:rPr>
            <w:rStyle w:val="Hyperlink"/>
            <w:rFonts w:ascii="Times New Roman" w:hAnsi="Times New Roman" w:cs="Times New Roman"/>
            <w:b/>
            <w:bCs/>
            <w:noProof/>
          </w:rPr>
          <w:t>4.3.2.3.2</w:t>
        </w:r>
        <w:r>
          <w:rPr>
            <w:rFonts w:eastAsiaTheme="minorEastAsia" w:cstheme="minorBidi"/>
            <w:noProof/>
            <w:sz w:val="24"/>
            <w:szCs w:val="24"/>
            <w:lang w:eastAsia="en-GB"/>
          </w:rPr>
          <w:tab/>
        </w:r>
        <w:r w:rsidRPr="002F5B7D">
          <w:rPr>
            <w:rStyle w:val="Hyperlink"/>
            <w:rFonts w:ascii="Times New Roman" w:hAnsi="Times New Roman" w:cs="Times New Roman"/>
            <w:b/>
            <w:bCs/>
            <w:noProof/>
          </w:rPr>
          <w:t>Input IDs and attention Masking</w:t>
        </w:r>
        <w:r>
          <w:rPr>
            <w:noProof/>
            <w:webHidden/>
          </w:rPr>
          <w:tab/>
        </w:r>
        <w:r>
          <w:rPr>
            <w:noProof/>
            <w:webHidden/>
          </w:rPr>
          <w:fldChar w:fldCharType="begin"/>
        </w:r>
        <w:r>
          <w:rPr>
            <w:noProof/>
            <w:webHidden/>
          </w:rPr>
          <w:instrText xml:space="preserve"> PAGEREF _Toc146282742 \h </w:instrText>
        </w:r>
        <w:r>
          <w:rPr>
            <w:noProof/>
            <w:webHidden/>
          </w:rPr>
        </w:r>
        <w:r>
          <w:rPr>
            <w:noProof/>
            <w:webHidden/>
          </w:rPr>
          <w:fldChar w:fldCharType="separate"/>
        </w:r>
        <w:r>
          <w:rPr>
            <w:noProof/>
            <w:webHidden/>
          </w:rPr>
          <w:t>64</w:t>
        </w:r>
        <w:r>
          <w:rPr>
            <w:noProof/>
            <w:webHidden/>
          </w:rPr>
          <w:fldChar w:fldCharType="end"/>
        </w:r>
      </w:hyperlink>
    </w:p>
    <w:p w14:paraId="1E58FA91" w14:textId="5F50099F" w:rsidR="00B05E8B" w:rsidRDefault="00B05E8B">
      <w:pPr>
        <w:pStyle w:val="TOC5"/>
        <w:tabs>
          <w:tab w:val="left" w:pos="1680"/>
          <w:tab w:val="right" w:pos="9010"/>
        </w:tabs>
        <w:rPr>
          <w:rFonts w:eastAsiaTheme="minorEastAsia" w:cstheme="minorBidi"/>
          <w:noProof/>
          <w:sz w:val="24"/>
          <w:szCs w:val="24"/>
          <w:lang w:eastAsia="en-GB"/>
        </w:rPr>
      </w:pPr>
      <w:hyperlink w:anchor="_Toc146282743" w:history="1">
        <w:r w:rsidRPr="002F5B7D">
          <w:rPr>
            <w:rStyle w:val="Hyperlink"/>
            <w:rFonts w:ascii="Times New Roman" w:hAnsi="Times New Roman" w:cs="Times New Roman"/>
            <w:b/>
            <w:bCs/>
            <w:noProof/>
          </w:rPr>
          <w:t>4.3.2.3.3</w:t>
        </w:r>
        <w:r>
          <w:rPr>
            <w:rFonts w:eastAsiaTheme="minorEastAsia" w:cstheme="minorBidi"/>
            <w:noProof/>
            <w:sz w:val="24"/>
            <w:szCs w:val="24"/>
            <w:lang w:eastAsia="en-GB"/>
          </w:rPr>
          <w:tab/>
        </w:r>
        <w:r w:rsidRPr="002F5B7D">
          <w:rPr>
            <w:rStyle w:val="Hyperlink"/>
            <w:rFonts w:ascii="Times New Roman" w:hAnsi="Times New Roman" w:cs="Times New Roman"/>
            <w:b/>
            <w:bCs/>
            <w:noProof/>
          </w:rPr>
          <w:t>Padding</w:t>
        </w:r>
        <w:r>
          <w:rPr>
            <w:noProof/>
            <w:webHidden/>
          </w:rPr>
          <w:tab/>
        </w:r>
        <w:r>
          <w:rPr>
            <w:noProof/>
            <w:webHidden/>
          </w:rPr>
          <w:fldChar w:fldCharType="begin"/>
        </w:r>
        <w:r>
          <w:rPr>
            <w:noProof/>
            <w:webHidden/>
          </w:rPr>
          <w:instrText xml:space="preserve"> PAGEREF _Toc146282743 \h </w:instrText>
        </w:r>
        <w:r>
          <w:rPr>
            <w:noProof/>
            <w:webHidden/>
          </w:rPr>
        </w:r>
        <w:r>
          <w:rPr>
            <w:noProof/>
            <w:webHidden/>
          </w:rPr>
          <w:fldChar w:fldCharType="separate"/>
        </w:r>
        <w:r>
          <w:rPr>
            <w:noProof/>
            <w:webHidden/>
          </w:rPr>
          <w:t>64</w:t>
        </w:r>
        <w:r>
          <w:rPr>
            <w:noProof/>
            <w:webHidden/>
          </w:rPr>
          <w:fldChar w:fldCharType="end"/>
        </w:r>
      </w:hyperlink>
    </w:p>
    <w:p w14:paraId="5691605F" w14:textId="62996A9B" w:rsidR="00B05E8B" w:rsidRDefault="00B05E8B">
      <w:pPr>
        <w:pStyle w:val="TOC2"/>
        <w:tabs>
          <w:tab w:val="left" w:pos="720"/>
          <w:tab w:val="right" w:pos="9010"/>
        </w:tabs>
        <w:rPr>
          <w:rFonts w:eastAsiaTheme="minorEastAsia" w:cstheme="minorBidi"/>
          <w:b w:val="0"/>
          <w:bCs w:val="0"/>
          <w:noProof/>
          <w:sz w:val="24"/>
          <w:szCs w:val="24"/>
          <w:lang w:eastAsia="en-GB"/>
        </w:rPr>
      </w:pPr>
      <w:hyperlink w:anchor="_Toc146282744" w:history="1">
        <w:r w:rsidRPr="002F5B7D">
          <w:rPr>
            <w:rStyle w:val="Hyperlink"/>
            <w:rFonts w:ascii="Times New Roman" w:hAnsi="Times New Roman" w:cs="Times New Roman"/>
            <w:noProof/>
          </w:rPr>
          <w:t>4.4</w:t>
        </w:r>
        <w:r>
          <w:rPr>
            <w:rFonts w:eastAsiaTheme="minorEastAsia" w:cstheme="minorBidi"/>
            <w:b w:val="0"/>
            <w:bCs w:val="0"/>
            <w:noProof/>
            <w:sz w:val="24"/>
            <w:szCs w:val="24"/>
            <w:lang w:eastAsia="en-GB"/>
          </w:rPr>
          <w:tab/>
        </w:r>
        <w:r w:rsidRPr="002F5B7D">
          <w:rPr>
            <w:rStyle w:val="Hyperlink"/>
            <w:rFonts w:ascii="Times New Roman" w:hAnsi="Times New Roman" w:cs="Times New Roman"/>
            <w:noProof/>
          </w:rPr>
          <w:t>Model training</w:t>
        </w:r>
        <w:r>
          <w:rPr>
            <w:noProof/>
            <w:webHidden/>
          </w:rPr>
          <w:tab/>
        </w:r>
        <w:r>
          <w:rPr>
            <w:noProof/>
            <w:webHidden/>
          </w:rPr>
          <w:fldChar w:fldCharType="begin"/>
        </w:r>
        <w:r>
          <w:rPr>
            <w:noProof/>
            <w:webHidden/>
          </w:rPr>
          <w:instrText xml:space="preserve"> PAGEREF _Toc146282744 \h </w:instrText>
        </w:r>
        <w:r>
          <w:rPr>
            <w:noProof/>
            <w:webHidden/>
          </w:rPr>
        </w:r>
        <w:r>
          <w:rPr>
            <w:noProof/>
            <w:webHidden/>
          </w:rPr>
          <w:fldChar w:fldCharType="separate"/>
        </w:r>
        <w:r>
          <w:rPr>
            <w:noProof/>
            <w:webHidden/>
          </w:rPr>
          <w:t>64</w:t>
        </w:r>
        <w:r>
          <w:rPr>
            <w:noProof/>
            <w:webHidden/>
          </w:rPr>
          <w:fldChar w:fldCharType="end"/>
        </w:r>
      </w:hyperlink>
    </w:p>
    <w:p w14:paraId="222AF23B" w14:textId="7E4A0DBD" w:rsidR="00B05E8B" w:rsidRDefault="00B05E8B">
      <w:pPr>
        <w:pStyle w:val="TOC3"/>
        <w:tabs>
          <w:tab w:val="left" w:pos="960"/>
          <w:tab w:val="right" w:pos="9010"/>
        </w:tabs>
        <w:rPr>
          <w:rFonts w:eastAsiaTheme="minorEastAsia" w:cstheme="minorBidi"/>
          <w:noProof/>
          <w:sz w:val="24"/>
          <w:szCs w:val="24"/>
          <w:lang w:eastAsia="en-GB"/>
        </w:rPr>
      </w:pPr>
      <w:hyperlink w:anchor="_Toc146282745" w:history="1">
        <w:r w:rsidRPr="002F5B7D">
          <w:rPr>
            <w:rStyle w:val="Hyperlink"/>
            <w:rFonts w:ascii="Times New Roman" w:hAnsi="Times New Roman" w:cs="Times New Roman"/>
            <w:b/>
            <w:bCs/>
            <w:noProof/>
          </w:rPr>
          <w:t>4.4.1</w:t>
        </w:r>
        <w:r>
          <w:rPr>
            <w:rFonts w:eastAsiaTheme="minorEastAsia" w:cstheme="minorBidi"/>
            <w:noProof/>
            <w:sz w:val="24"/>
            <w:szCs w:val="24"/>
            <w:lang w:eastAsia="en-GB"/>
          </w:rPr>
          <w:tab/>
        </w:r>
        <w:r w:rsidRPr="002F5B7D">
          <w:rPr>
            <w:rStyle w:val="Hyperlink"/>
            <w:rFonts w:ascii="Times New Roman" w:hAnsi="Times New Roman" w:cs="Times New Roman"/>
            <w:b/>
            <w:bCs/>
            <w:noProof/>
          </w:rPr>
          <w:t>Decision tree</w:t>
        </w:r>
        <w:r>
          <w:rPr>
            <w:noProof/>
            <w:webHidden/>
          </w:rPr>
          <w:tab/>
        </w:r>
        <w:r>
          <w:rPr>
            <w:noProof/>
            <w:webHidden/>
          </w:rPr>
          <w:fldChar w:fldCharType="begin"/>
        </w:r>
        <w:r>
          <w:rPr>
            <w:noProof/>
            <w:webHidden/>
          </w:rPr>
          <w:instrText xml:space="preserve"> PAGEREF _Toc146282745 \h </w:instrText>
        </w:r>
        <w:r>
          <w:rPr>
            <w:noProof/>
            <w:webHidden/>
          </w:rPr>
        </w:r>
        <w:r>
          <w:rPr>
            <w:noProof/>
            <w:webHidden/>
          </w:rPr>
          <w:fldChar w:fldCharType="separate"/>
        </w:r>
        <w:r>
          <w:rPr>
            <w:noProof/>
            <w:webHidden/>
          </w:rPr>
          <w:t>65</w:t>
        </w:r>
        <w:r>
          <w:rPr>
            <w:noProof/>
            <w:webHidden/>
          </w:rPr>
          <w:fldChar w:fldCharType="end"/>
        </w:r>
      </w:hyperlink>
    </w:p>
    <w:p w14:paraId="649B937A" w14:textId="527D745C" w:rsidR="00B05E8B" w:rsidRDefault="00B05E8B">
      <w:pPr>
        <w:pStyle w:val="TOC3"/>
        <w:tabs>
          <w:tab w:val="left" w:pos="960"/>
          <w:tab w:val="right" w:pos="9010"/>
        </w:tabs>
        <w:rPr>
          <w:rFonts w:eastAsiaTheme="minorEastAsia" w:cstheme="minorBidi"/>
          <w:noProof/>
          <w:sz w:val="24"/>
          <w:szCs w:val="24"/>
          <w:lang w:eastAsia="en-GB"/>
        </w:rPr>
      </w:pPr>
      <w:hyperlink w:anchor="_Toc146282746" w:history="1">
        <w:r w:rsidRPr="002F5B7D">
          <w:rPr>
            <w:rStyle w:val="Hyperlink"/>
            <w:rFonts w:ascii="Times New Roman" w:hAnsi="Times New Roman" w:cs="Times New Roman"/>
            <w:b/>
            <w:bCs/>
            <w:noProof/>
          </w:rPr>
          <w:t>4.4.2</w:t>
        </w:r>
        <w:r>
          <w:rPr>
            <w:rFonts w:eastAsiaTheme="minorEastAsia" w:cstheme="minorBidi"/>
            <w:noProof/>
            <w:sz w:val="24"/>
            <w:szCs w:val="24"/>
            <w:lang w:eastAsia="en-GB"/>
          </w:rPr>
          <w:tab/>
        </w:r>
        <w:r w:rsidRPr="002F5B7D">
          <w:rPr>
            <w:rStyle w:val="Hyperlink"/>
            <w:rFonts w:ascii="Times New Roman" w:hAnsi="Times New Roman" w:cs="Times New Roman"/>
            <w:b/>
            <w:bCs/>
            <w:noProof/>
          </w:rPr>
          <w:t>Bi-directional GRU with word embeddings</w:t>
        </w:r>
        <w:r>
          <w:rPr>
            <w:noProof/>
            <w:webHidden/>
          </w:rPr>
          <w:tab/>
        </w:r>
        <w:r>
          <w:rPr>
            <w:noProof/>
            <w:webHidden/>
          </w:rPr>
          <w:fldChar w:fldCharType="begin"/>
        </w:r>
        <w:r>
          <w:rPr>
            <w:noProof/>
            <w:webHidden/>
          </w:rPr>
          <w:instrText xml:space="preserve"> PAGEREF _Toc146282746 \h </w:instrText>
        </w:r>
        <w:r>
          <w:rPr>
            <w:noProof/>
            <w:webHidden/>
          </w:rPr>
        </w:r>
        <w:r>
          <w:rPr>
            <w:noProof/>
            <w:webHidden/>
          </w:rPr>
          <w:fldChar w:fldCharType="separate"/>
        </w:r>
        <w:r>
          <w:rPr>
            <w:noProof/>
            <w:webHidden/>
          </w:rPr>
          <w:t>65</w:t>
        </w:r>
        <w:r>
          <w:rPr>
            <w:noProof/>
            <w:webHidden/>
          </w:rPr>
          <w:fldChar w:fldCharType="end"/>
        </w:r>
      </w:hyperlink>
    </w:p>
    <w:p w14:paraId="3F75AB8D" w14:textId="46543071" w:rsidR="00B05E8B" w:rsidRDefault="00B05E8B">
      <w:pPr>
        <w:pStyle w:val="TOC4"/>
        <w:tabs>
          <w:tab w:val="left" w:pos="1440"/>
          <w:tab w:val="right" w:pos="9010"/>
        </w:tabs>
        <w:rPr>
          <w:rFonts w:eastAsiaTheme="minorEastAsia" w:cstheme="minorBidi"/>
          <w:noProof/>
          <w:sz w:val="24"/>
          <w:szCs w:val="24"/>
          <w:lang w:eastAsia="en-GB"/>
        </w:rPr>
      </w:pPr>
      <w:hyperlink w:anchor="_Toc146282747" w:history="1">
        <w:r w:rsidRPr="002F5B7D">
          <w:rPr>
            <w:rStyle w:val="Hyperlink"/>
            <w:rFonts w:ascii="Times New Roman" w:hAnsi="Times New Roman" w:cs="Times New Roman"/>
            <w:b/>
            <w:bCs/>
            <w:noProof/>
          </w:rPr>
          <w:t>4.4.2.1</w:t>
        </w:r>
        <w:r>
          <w:rPr>
            <w:rFonts w:eastAsiaTheme="minorEastAsia" w:cstheme="minorBidi"/>
            <w:noProof/>
            <w:sz w:val="24"/>
            <w:szCs w:val="24"/>
            <w:lang w:eastAsia="en-GB"/>
          </w:rPr>
          <w:tab/>
        </w:r>
        <w:r w:rsidRPr="002F5B7D">
          <w:rPr>
            <w:rStyle w:val="Hyperlink"/>
            <w:rFonts w:ascii="Times New Roman" w:hAnsi="Times New Roman" w:cs="Times New Roman"/>
            <w:b/>
            <w:bCs/>
            <w:noProof/>
          </w:rPr>
          <w:t>Hyperparameters</w:t>
        </w:r>
        <w:r>
          <w:rPr>
            <w:noProof/>
            <w:webHidden/>
          </w:rPr>
          <w:tab/>
        </w:r>
        <w:r>
          <w:rPr>
            <w:noProof/>
            <w:webHidden/>
          </w:rPr>
          <w:fldChar w:fldCharType="begin"/>
        </w:r>
        <w:r>
          <w:rPr>
            <w:noProof/>
            <w:webHidden/>
          </w:rPr>
          <w:instrText xml:space="preserve"> PAGEREF _Toc146282747 \h </w:instrText>
        </w:r>
        <w:r>
          <w:rPr>
            <w:noProof/>
            <w:webHidden/>
          </w:rPr>
        </w:r>
        <w:r>
          <w:rPr>
            <w:noProof/>
            <w:webHidden/>
          </w:rPr>
          <w:fldChar w:fldCharType="separate"/>
        </w:r>
        <w:r>
          <w:rPr>
            <w:noProof/>
            <w:webHidden/>
          </w:rPr>
          <w:t>66</w:t>
        </w:r>
        <w:r>
          <w:rPr>
            <w:noProof/>
            <w:webHidden/>
          </w:rPr>
          <w:fldChar w:fldCharType="end"/>
        </w:r>
      </w:hyperlink>
    </w:p>
    <w:p w14:paraId="20432035" w14:textId="036E7B9C" w:rsidR="00B05E8B" w:rsidRDefault="00B05E8B">
      <w:pPr>
        <w:pStyle w:val="TOC3"/>
        <w:tabs>
          <w:tab w:val="left" w:pos="960"/>
          <w:tab w:val="right" w:pos="9010"/>
        </w:tabs>
        <w:rPr>
          <w:rFonts w:eastAsiaTheme="minorEastAsia" w:cstheme="minorBidi"/>
          <w:noProof/>
          <w:sz w:val="24"/>
          <w:szCs w:val="24"/>
          <w:lang w:eastAsia="en-GB"/>
        </w:rPr>
      </w:pPr>
      <w:hyperlink w:anchor="_Toc146282748" w:history="1">
        <w:r w:rsidRPr="002F5B7D">
          <w:rPr>
            <w:rStyle w:val="Hyperlink"/>
            <w:rFonts w:ascii="Times New Roman" w:hAnsi="Times New Roman" w:cs="Times New Roman"/>
            <w:b/>
            <w:bCs/>
            <w:noProof/>
          </w:rPr>
          <w:t>4.4.3</w:t>
        </w:r>
        <w:r>
          <w:rPr>
            <w:rFonts w:eastAsiaTheme="minorEastAsia" w:cstheme="minorBidi"/>
            <w:noProof/>
            <w:sz w:val="24"/>
            <w:szCs w:val="24"/>
            <w:lang w:eastAsia="en-GB"/>
          </w:rPr>
          <w:tab/>
        </w:r>
        <w:r w:rsidRPr="002F5B7D">
          <w:rPr>
            <w:rStyle w:val="Hyperlink"/>
            <w:rFonts w:ascii="Times New Roman" w:hAnsi="Times New Roman" w:cs="Times New Roman"/>
            <w:b/>
            <w:bCs/>
            <w:noProof/>
          </w:rPr>
          <w:t>DistilBERT</w:t>
        </w:r>
        <w:r>
          <w:rPr>
            <w:noProof/>
            <w:webHidden/>
          </w:rPr>
          <w:tab/>
        </w:r>
        <w:r>
          <w:rPr>
            <w:noProof/>
            <w:webHidden/>
          </w:rPr>
          <w:fldChar w:fldCharType="begin"/>
        </w:r>
        <w:r>
          <w:rPr>
            <w:noProof/>
            <w:webHidden/>
          </w:rPr>
          <w:instrText xml:space="preserve"> PAGEREF _Toc146282748 \h </w:instrText>
        </w:r>
        <w:r>
          <w:rPr>
            <w:noProof/>
            <w:webHidden/>
          </w:rPr>
        </w:r>
        <w:r>
          <w:rPr>
            <w:noProof/>
            <w:webHidden/>
          </w:rPr>
          <w:fldChar w:fldCharType="separate"/>
        </w:r>
        <w:r>
          <w:rPr>
            <w:noProof/>
            <w:webHidden/>
          </w:rPr>
          <w:t>67</w:t>
        </w:r>
        <w:r>
          <w:rPr>
            <w:noProof/>
            <w:webHidden/>
          </w:rPr>
          <w:fldChar w:fldCharType="end"/>
        </w:r>
      </w:hyperlink>
    </w:p>
    <w:p w14:paraId="4A375EE1" w14:textId="5E122D43" w:rsidR="00B05E8B" w:rsidRDefault="00B05E8B">
      <w:pPr>
        <w:pStyle w:val="TOC4"/>
        <w:tabs>
          <w:tab w:val="left" w:pos="1440"/>
          <w:tab w:val="right" w:pos="9010"/>
        </w:tabs>
        <w:rPr>
          <w:rFonts w:eastAsiaTheme="minorEastAsia" w:cstheme="minorBidi"/>
          <w:noProof/>
          <w:sz w:val="24"/>
          <w:szCs w:val="24"/>
          <w:lang w:eastAsia="en-GB"/>
        </w:rPr>
      </w:pPr>
      <w:hyperlink w:anchor="_Toc146282749" w:history="1">
        <w:r w:rsidRPr="002F5B7D">
          <w:rPr>
            <w:rStyle w:val="Hyperlink"/>
            <w:rFonts w:ascii="Times New Roman" w:hAnsi="Times New Roman" w:cs="Times New Roman"/>
            <w:b/>
            <w:bCs/>
            <w:noProof/>
          </w:rPr>
          <w:t>4.4.3.1</w:t>
        </w:r>
        <w:r>
          <w:rPr>
            <w:rFonts w:eastAsiaTheme="minorEastAsia" w:cstheme="minorBidi"/>
            <w:noProof/>
            <w:sz w:val="24"/>
            <w:szCs w:val="24"/>
            <w:lang w:eastAsia="en-GB"/>
          </w:rPr>
          <w:tab/>
        </w:r>
        <w:r w:rsidRPr="002F5B7D">
          <w:rPr>
            <w:rStyle w:val="Hyperlink"/>
            <w:rFonts w:ascii="Times New Roman" w:hAnsi="Times New Roman" w:cs="Times New Roman"/>
            <w:b/>
            <w:bCs/>
            <w:noProof/>
          </w:rPr>
          <w:t>hyperparameters</w:t>
        </w:r>
        <w:r>
          <w:rPr>
            <w:noProof/>
            <w:webHidden/>
          </w:rPr>
          <w:tab/>
        </w:r>
        <w:r>
          <w:rPr>
            <w:noProof/>
            <w:webHidden/>
          </w:rPr>
          <w:fldChar w:fldCharType="begin"/>
        </w:r>
        <w:r>
          <w:rPr>
            <w:noProof/>
            <w:webHidden/>
          </w:rPr>
          <w:instrText xml:space="preserve"> PAGEREF _Toc146282749 \h </w:instrText>
        </w:r>
        <w:r>
          <w:rPr>
            <w:noProof/>
            <w:webHidden/>
          </w:rPr>
        </w:r>
        <w:r>
          <w:rPr>
            <w:noProof/>
            <w:webHidden/>
          </w:rPr>
          <w:fldChar w:fldCharType="separate"/>
        </w:r>
        <w:r>
          <w:rPr>
            <w:noProof/>
            <w:webHidden/>
          </w:rPr>
          <w:t>68</w:t>
        </w:r>
        <w:r>
          <w:rPr>
            <w:noProof/>
            <w:webHidden/>
          </w:rPr>
          <w:fldChar w:fldCharType="end"/>
        </w:r>
      </w:hyperlink>
    </w:p>
    <w:p w14:paraId="493FBE78" w14:textId="37CF66D7" w:rsidR="00B05E8B" w:rsidRDefault="00B05E8B">
      <w:pPr>
        <w:pStyle w:val="TOC1"/>
        <w:tabs>
          <w:tab w:val="left" w:pos="480"/>
          <w:tab w:val="right" w:pos="9010"/>
        </w:tabs>
        <w:rPr>
          <w:rFonts w:asciiTheme="minorHAnsi" w:eastAsiaTheme="minorEastAsia" w:hAnsiTheme="minorHAnsi" w:cstheme="minorBidi"/>
          <w:b w:val="0"/>
          <w:bCs w:val="0"/>
          <w:caps w:val="0"/>
          <w:noProof/>
          <w:lang w:eastAsia="en-GB"/>
        </w:rPr>
      </w:pPr>
      <w:hyperlink w:anchor="_Toc146282750" w:history="1">
        <w:r w:rsidRPr="002F5B7D">
          <w:rPr>
            <w:rStyle w:val="Hyperlink"/>
            <w:rFonts w:ascii="Times New Roman" w:hAnsi="Times New Roman" w:cs="Times New Roman"/>
            <w:noProof/>
          </w:rPr>
          <w:t>5</w:t>
        </w:r>
        <w:r>
          <w:rPr>
            <w:rFonts w:asciiTheme="minorHAnsi" w:eastAsiaTheme="minorEastAsia" w:hAnsiTheme="minorHAnsi" w:cstheme="minorBidi"/>
            <w:b w:val="0"/>
            <w:bCs w:val="0"/>
            <w:caps w:val="0"/>
            <w:noProof/>
            <w:lang w:eastAsia="en-GB"/>
          </w:rPr>
          <w:tab/>
        </w:r>
        <w:r w:rsidRPr="002F5B7D">
          <w:rPr>
            <w:rStyle w:val="Hyperlink"/>
            <w:rFonts w:ascii="Times New Roman" w:hAnsi="Times New Roman" w:cs="Times New Roman"/>
            <w:noProof/>
          </w:rPr>
          <w:t>Chapter 5: Evaluation</w:t>
        </w:r>
        <w:r>
          <w:rPr>
            <w:noProof/>
            <w:webHidden/>
          </w:rPr>
          <w:tab/>
        </w:r>
        <w:r>
          <w:rPr>
            <w:noProof/>
            <w:webHidden/>
          </w:rPr>
          <w:fldChar w:fldCharType="begin"/>
        </w:r>
        <w:r>
          <w:rPr>
            <w:noProof/>
            <w:webHidden/>
          </w:rPr>
          <w:instrText xml:space="preserve"> PAGEREF _Toc146282750 \h </w:instrText>
        </w:r>
        <w:r>
          <w:rPr>
            <w:noProof/>
            <w:webHidden/>
          </w:rPr>
        </w:r>
        <w:r>
          <w:rPr>
            <w:noProof/>
            <w:webHidden/>
          </w:rPr>
          <w:fldChar w:fldCharType="separate"/>
        </w:r>
        <w:r>
          <w:rPr>
            <w:noProof/>
            <w:webHidden/>
          </w:rPr>
          <w:t>68</w:t>
        </w:r>
        <w:r>
          <w:rPr>
            <w:noProof/>
            <w:webHidden/>
          </w:rPr>
          <w:fldChar w:fldCharType="end"/>
        </w:r>
      </w:hyperlink>
    </w:p>
    <w:p w14:paraId="2D7AEE8A" w14:textId="2D600BEC" w:rsidR="00B05E8B" w:rsidRDefault="00B05E8B">
      <w:pPr>
        <w:pStyle w:val="TOC2"/>
        <w:tabs>
          <w:tab w:val="left" w:pos="720"/>
          <w:tab w:val="right" w:pos="9010"/>
        </w:tabs>
        <w:rPr>
          <w:rFonts w:eastAsiaTheme="minorEastAsia" w:cstheme="minorBidi"/>
          <w:b w:val="0"/>
          <w:bCs w:val="0"/>
          <w:noProof/>
          <w:sz w:val="24"/>
          <w:szCs w:val="24"/>
          <w:lang w:eastAsia="en-GB"/>
        </w:rPr>
      </w:pPr>
      <w:hyperlink w:anchor="_Toc146282751" w:history="1">
        <w:r w:rsidRPr="002F5B7D">
          <w:rPr>
            <w:rStyle w:val="Hyperlink"/>
            <w:rFonts w:ascii="Times New Roman" w:hAnsi="Times New Roman" w:cs="Times New Roman"/>
            <w:noProof/>
          </w:rPr>
          <w:t>5.1</w:t>
        </w:r>
        <w:r>
          <w:rPr>
            <w:rFonts w:eastAsiaTheme="minorEastAsia" w:cstheme="minorBidi"/>
            <w:b w:val="0"/>
            <w:bCs w:val="0"/>
            <w:noProof/>
            <w:sz w:val="24"/>
            <w:szCs w:val="24"/>
            <w:lang w:eastAsia="en-GB"/>
          </w:rPr>
          <w:tab/>
        </w:r>
        <w:r w:rsidRPr="002F5B7D">
          <w:rPr>
            <w:rStyle w:val="Hyperlink"/>
            <w:rFonts w:ascii="Times New Roman" w:hAnsi="Times New Roman" w:cs="Times New Roman"/>
            <w:noProof/>
          </w:rPr>
          <w:t>Evaluation test selection</w:t>
        </w:r>
        <w:r>
          <w:rPr>
            <w:noProof/>
            <w:webHidden/>
          </w:rPr>
          <w:tab/>
        </w:r>
        <w:r>
          <w:rPr>
            <w:noProof/>
            <w:webHidden/>
          </w:rPr>
          <w:fldChar w:fldCharType="begin"/>
        </w:r>
        <w:r>
          <w:rPr>
            <w:noProof/>
            <w:webHidden/>
          </w:rPr>
          <w:instrText xml:space="preserve"> PAGEREF _Toc146282751 \h </w:instrText>
        </w:r>
        <w:r>
          <w:rPr>
            <w:noProof/>
            <w:webHidden/>
          </w:rPr>
        </w:r>
        <w:r>
          <w:rPr>
            <w:noProof/>
            <w:webHidden/>
          </w:rPr>
          <w:fldChar w:fldCharType="separate"/>
        </w:r>
        <w:r>
          <w:rPr>
            <w:noProof/>
            <w:webHidden/>
          </w:rPr>
          <w:t>68</w:t>
        </w:r>
        <w:r>
          <w:rPr>
            <w:noProof/>
            <w:webHidden/>
          </w:rPr>
          <w:fldChar w:fldCharType="end"/>
        </w:r>
      </w:hyperlink>
    </w:p>
    <w:p w14:paraId="601E0204" w14:textId="0DF7207C" w:rsidR="00B05E8B" w:rsidRDefault="00B05E8B">
      <w:pPr>
        <w:pStyle w:val="TOC2"/>
        <w:tabs>
          <w:tab w:val="left" w:pos="720"/>
          <w:tab w:val="right" w:pos="9010"/>
        </w:tabs>
        <w:rPr>
          <w:rFonts w:eastAsiaTheme="minorEastAsia" w:cstheme="minorBidi"/>
          <w:b w:val="0"/>
          <w:bCs w:val="0"/>
          <w:noProof/>
          <w:sz w:val="24"/>
          <w:szCs w:val="24"/>
          <w:lang w:eastAsia="en-GB"/>
        </w:rPr>
      </w:pPr>
      <w:hyperlink w:anchor="_Toc146282752" w:history="1">
        <w:r w:rsidRPr="002F5B7D">
          <w:rPr>
            <w:rStyle w:val="Hyperlink"/>
            <w:rFonts w:ascii="Times New Roman" w:hAnsi="Times New Roman" w:cs="Times New Roman"/>
            <w:noProof/>
          </w:rPr>
          <w:t>5.2</w:t>
        </w:r>
        <w:r>
          <w:rPr>
            <w:rFonts w:eastAsiaTheme="minorEastAsia" w:cstheme="minorBidi"/>
            <w:b w:val="0"/>
            <w:bCs w:val="0"/>
            <w:noProof/>
            <w:sz w:val="24"/>
            <w:szCs w:val="24"/>
            <w:lang w:eastAsia="en-GB"/>
          </w:rPr>
          <w:tab/>
        </w:r>
        <w:r w:rsidRPr="002F5B7D">
          <w:rPr>
            <w:rStyle w:val="Hyperlink"/>
            <w:rFonts w:ascii="Times New Roman" w:hAnsi="Times New Roman" w:cs="Times New Roman"/>
            <w:noProof/>
          </w:rPr>
          <w:t>Evaluations metrics selection</w:t>
        </w:r>
        <w:r>
          <w:rPr>
            <w:noProof/>
            <w:webHidden/>
          </w:rPr>
          <w:tab/>
        </w:r>
        <w:r>
          <w:rPr>
            <w:noProof/>
            <w:webHidden/>
          </w:rPr>
          <w:fldChar w:fldCharType="begin"/>
        </w:r>
        <w:r>
          <w:rPr>
            <w:noProof/>
            <w:webHidden/>
          </w:rPr>
          <w:instrText xml:space="preserve"> PAGEREF _Toc146282752 \h </w:instrText>
        </w:r>
        <w:r>
          <w:rPr>
            <w:noProof/>
            <w:webHidden/>
          </w:rPr>
        </w:r>
        <w:r>
          <w:rPr>
            <w:noProof/>
            <w:webHidden/>
          </w:rPr>
          <w:fldChar w:fldCharType="separate"/>
        </w:r>
        <w:r>
          <w:rPr>
            <w:noProof/>
            <w:webHidden/>
          </w:rPr>
          <w:t>69</w:t>
        </w:r>
        <w:r>
          <w:rPr>
            <w:noProof/>
            <w:webHidden/>
          </w:rPr>
          <w:fldChar w:fldCharType="end"/>
        </w:r>
      </w:hyperlink>
    </w:p>
    <w:p w14:paraId="7A404424" w14:textId="2A9DEEFB" w:rsidR="00B05E8B" w:rsidRDefault="00B05E8B">
      <w:pPr>
        <w:pStyle w:val="TOC2"/>
        <w:tabs>
          <w:tab w:val="left" w:pos="720"/>
          <w:tab w:val="right" w:pos="9010"/>
        </w:tabs>
        <w:rPr>
          <w:rFonts w:eastAsiaTheme="minorEastAsia" w:cstheme="minorBidi"/>
          <w:b w:val="0"/>
          <w:bCs w:val="0"/>
          <w:noProof/>
          <w:sz w:val="24"/>
          <w:szCs w:val="24"/>
          <w:lang w:eastAsia="en-GB"/>
        </w:rPr>
      </w:pPr>
      <w:hyperlink w:anchor="_Toc146282753" w:history="1">
        <w:r w:rsidRPr="002F5B7D">
          <w:rPr>
            <w:rStyle w:val="Hyperlink"/>
            <w:rFonts w:ascii="Times New Roman" w:hAnsi="Times New Roman" w:cs="Times New Roman"/>
            <w:noProof/>
          </w:rPr>
          <w:t>5.3</w:t>
        </w:r>
        <w:r>
          <w:rPr>
            <w:rFonts w:eastAsiaTheme="minorEastAsia" w:cstheme="minorBidi"/>
            <w:b w:val="0"/>
            <w:bCs w:val="0"/>
            <w:noProof/>
            <w:sz w:val="24"/>
            <w:szCs w:val="24"/>
            <w:lang w:eastAsia="en-GB"/>
          </w:rPr>
          <w:tab/>
        </w:r>
        <w:r w:rsidRPr="002F5B7D">
          <w:rPr>
            <w:rStyle w:val="Hyperlink"/>
            <w:rFonts w:ascii="Times New Roman" w:hAnsi="Times New Roman" w:cs="Times New Roman"/>
            <w:noProof/>
          </w:rPr>
          <w:t>Results</w:t>
        </w:r>
        <w:r>
          <w:rPr>
            <w:noProof/>
            <w:webHidden/>
          </w:rPr>
          <w:tab/>
        </w:r>
        <w:r>
          <w:rPr>
            <w:noProof/>
            <w:webHidden/>
          </w:rPr>
          <w:fldChar w:fldCharType="begin"/>
        </w:r>
        <w:r>
          <w:rPr>
            <w:noProof/>
            <w:webHidden/>
          </w:rPr>
          <w:instrText xml:space="preserve"> PAGEREF _Toc146282753 \h </w:instrText>
        </w:r>
        <w:r>
          <w:rPr>
            <w:noProof/>
            <w:webHidden/>
          </w:rPr>
        </w:r>
        <w:r>
          <w:rPr>
            <w:noProof/>
            <w:webHidden/>
          </w:rPr>
          <w:fldChar w:fldCharType="separate"/>
        </w:r>
        <w:r>
          <w:rPr>
            <w:noProof/>
            <w:webHidden/>
          </w:rPr>
          <w:t>70</w:t>
        </w:r>
        <w:r>
          <w:rPr>
            <w:noProof/>
            <w:webHidden/>
          </w:rPr>
          <w:fldChar w:fldCharType="end"/>
        </w:r>
      </w:hyperlink>
    </w:p>
    <w:p w14:paraId="0E83207A" w14:textId="6CC19DFA" w:rsidR="00B05E8B" w:rsidRDefault="00B05E8B">
      <w:pPr>
        <w:pStyle w:val="TOC3"/>
        <w:tabs>
          <w:tab w:val="left" w:pos="960"/>
          <w:tab w:val="right" w:pos="9010"/>
        </w:tabs>
        <w:rPr>
          <w:rFonts w:eastAsiaTheme="minorEastAsia" w:cstheme="minorBidi"/>
          <w:noProof/>
          <w:sz w:val="24"/>
          <w:szCs w:val="24"/>
          <w:lang w:eastAsia="en-GB"/>
        </w:rPr>
      </w:pPr>
      <w:hyperlink w:anchor="_Toc146282754" w:history="1">
        <w:r w:rsidRPr="002F5B7D">
          <w:rPr>
            <w:rStyle w:val="Hyperlink"/>
            <w:rFonts w:ascii="Times New Roman" w:hAnsi="Times New Roman" w:cs="Times New Roman"/>
            <w:noProof/>
          </w:rPr>
          <w:t>5.3.1</w:t>
        </w:r>
        <w:r>
          <w:rPr>
            <w:rFonts w:eastAsiaTheme="minorEastAsia" w:cstheme="minorBidi"/>
            <w:noProof/>
            <w:sz w:val="24"/>
            <w:szCs w:val="24"/>
            <w:lang w:eastAsia="en-GB"/>
          </w:rPr>
          <w:tab/>
        </w:r>
        <w:r w:rsidRPr="002F5B7D">
          <w:rPr>
            <w:rStyle w:val="Hyperlink"/>
            <w:rFonts w:ascii="Times New Roman" w:hAnsi="Times New Roman" w:cs="Times New Roman"/>
            <w:noProof/>
          </w:rPr>
          <w:t>Decision Tree</w:t>
        </w:r>
        <w:r>
          <w:rPr>
            <w:noProof/>
            <w:webHidden/>
          </w:rPr>
          <w:tab/>
        </w:r>
        <w:r>
          <w:rPr>
            <w:noProof/>
            <w:webHidden/>
          </w:rPr>
          <w:fldChar w:fldCharType="begin"/>
        </w:r>
        <w:r>
          <w:rPr>
            <w:noProof/>
            <w:webHidden/>
          </w:rPr>
          <w:instrText xml:space="preserve"> PAGEREF _Toc146282754 \h </w:instrText>
        </w:r>
        <w:r>
          <w:rPr>
            <w:noProof/>
            <w:webHidden/>
          </w:rPr>
        </w:r>
        <w:r>
          <w:rPr>
            <w:noProof/>
            <w:webHidden/>
          </w:rPr>
          <w:fldChar w:fldCharType="separate"/>
        </w:r>
        <w:r>
          <w:rPr>
            <w:noProof/>
            <w:webHidden/>
          </w:rPr>
          <w:t>70</w:t>
        </w:r>
        <w:r>
          <w:rPr>
            <w:noProof/>
            <w:webHidden/>
          </w:rPr>
          <w:fldChar w:fldCharType="end"/>
        </w:r>
      </w:hyperlink>
    </w:p>
    <w:p w14:paraId="5781A47D" w14:textId="6EC5294C" w:rsidR="00B05E8B" w:rsidRDefault="00B05E8B">
      <w:pPr>
        <w:pStyle w:val="TOC3"/>
        <w:tabs>
          <w:tab w:val="left" w:pos="960"/>
          <w:tab w:val="right" w:pos="9010"/>
        </w:tabs>
        <w:rPr>
          <w:rFonts w:eastAsiaTheme="minorEastAsia" w:cstheme="minorBidi"/>
          <w:noProof/>
          <w:sz w:val="24"/>
          <w:szCs w:val="24"/>
          <w:lang w:eastAsia="en-GB"/>
        </w:rPr>
      </w:pPr>
      <w:hyperlink w:anchor="_Toc146282755" w:history="1">
        <w:r w:rsidRPr="002F5B7D">
          <w:rPr>
            <w:rStyle w:val="Hyperlink"/>
            <w:rFonts w:ascii="Times New Roman" w:hAnsi="Times New Roman" w:cs="Times New Roman"/>
            <w:b/>
            <w:bCs/>
            <w:noProof/>
          </w:rPr>
          <w:t>5.3.2</w:t>
        </w:r>
        <w:r>
          <w:rPr>
            <w:rFonts w:eastAsiaTheme="minorEastAsia" w:cstheme="minorBidi"/>
            <w:noProof/>
            <w:sz w:val="24"/>
            <w:szCs w:val="24"/>
            <w:lang w:eastAsia="en-GB"/>
          </w:rPr>
          <w:tab/>
        </w:r>
        <w:r w:rsidRPr="002F5B7D">
          <w:rPr>
            <w:rStyle w:val="Hyperlink"/>
            <w:rFonts w:ascii="Times New Roman" w:hAnsi="Times New Roman" w:cs="Times New Roman"/>
            <w:b/>
            <w:bCs/>
            <w:noProof/>
          </w:rPr>
          <w:t>Bi-directional GRU with word embeddings</w:t>
        </w:r>
        <w:r>
          <w:rPr>
            <w:noProof/>
            <w:webHidden/>
          </w:rPr>
          <w:tab/>
        </w:r>
        <w:r>
          <w:rPr>
            <w:noProof/>
            <w:webHidden/>
          </w:rPr>
          <w:fldChar w:fldCharType="begin"/>
        </w:r>
        <w:r>
          <w:rPr>
            <w:noProof/>
            <w:webHidden/>
          </w:rPr>
          <w:instrText xml:space="preserve"> PAGEREF _Toc146282755 \h </w:instrText>
        </w:r>
        <w:r>
          <w:rPr>
            <w:noProof/>
            <w:webHidden/>
          </w:rPr>
        </w:r>
        <w:r>
          <w:rPr>
            <w:noProof/>
            <w:webHidden/>
          </w:rPr>
          <w:fldChar w:fldCharType="separate"/>
        </w:r>
        <w:r>
          <w:rPr>
            <w:noProof/>
            <w:webHidden/>
          </w:rPr>
          <w:t>72</w:t>
        </w:r>
        <w:r>
          <w:rPr>
            <w:noProof/>
            <w:webHidden/>
          </w:rPr>
          <w:fldChar w:fldCharType="end"/>
        </w:r>
      </w:hyperlink>
    </w:p>
    <w:p w14:paraId="239023C8" w14:textId="646E48BA" w:rsidR="00B05E8B" w:rsidRDefault="00B05E8B">
      <w:pPr>
        <w:pStyle w:val="TOC3"/>
        <w:tabs>
          <w:tab w:val="left" w:pos="960"/>
          <w:tab w:val="right" w:pos="9010"/>
        </w:tabs>
        <w:rPr>
          <w:rFonts w:eastAsiaTheme="minorEastAsia" w:cstheme="minorBidi"/>
          <w:noProof/>
          <w:sz w:val="24"/>
          <w:szCs w:val="24"/>
          <w:lang w:eastAsia="en-GB"/>
        </w:rPr>
      </w:pPr>
      <w:hyperlink w:anchor="_Toc146282756" w:history="1">
        <w:r w:rsidRPr="002F5B7D">
          <w:rPr>
            <w:rStyle w:val="Hyperlink"/>
            <w:rFonts w:ascii="Times New Roman" w:hAnsi="Times New Roman" w:cs="Times New Roman"/>
            <w:b/>
            <w:bCs/>
            <w:noProof/>
          </w:rPr>
          <w:t>5.3.3</w:t>
        </w:r>
        <w:r>
          <w:rPr>
            <w:rFonts w:eastAsiaTheme="minorEastAsia" w:cstheme="minorBidi"/>
            <w:noProof/>
            <w:sz w:val="24"/>
            <w:szCs w:val="24"/>
            <w:lang w:eastAsia="en-GB"/>
          </w:rPr>
          <w:tab/>
        </w:r>
        <w:r w:rsidRPr="002F5B7D">
          <w:rPr>
            <w:rStyle w:val="Hyperlink"/>
            <w:rFonts w:ascii="Times New Roman" w:hAnsi="Times New Roman" w:cs="Times New Roman"/>
            <w:b/>
            <w:bCs/>
            <w:noProof/>
          </w:rPr>
          <w:t>DistilBERT</w:t>
        </w:r>
        <w:r>
          <w:rPr>
            <w:noProof/>
            <w:webHidden/>
          </w:rPr>
          <w:tab/>
        </w:r>
        <w:r>
          <w:rPr>
            <w:noProof/>
            <w:webHidden/>
          </w:rPr>
          <w:fldChar w:fldCharType="begin"/>
        </w:r>
        <w:r>
          <w:rPr>
            <w:noProof/>
            <w:webHidden/>
          </w:rPr>
          <w:instrText xml:space="preserve"> PAGEREF _Toc146282756 \h </w:instrText>
        </w:r>
        <w:r>
          <w:rPr>
            <w:noProof/>
            <w:webHidden/>
          </w:rPr>
        </w:r>
        <w:r>
          <w:rPr>
            <w:noProof/>
            <w:webHidden/>
          </w:rPr>
          <w:fldChar w:fldCharType="separate"/>
        </w:r>
        <w:r>
          <w:rPr>
            <w:noProof/>
            <w:webHidden/>
          </w:rPr>
          <w:t>77</w:t>
        </w:r>
        <w:r>
          <w:rPr>
            <w:noProof/>
            <w:webHidden/>
          </w:rPr>
          <w:fldChar w:fldCharType="end"/>
        </w:r>
      </w:hyperlink>
    </w:p>
    <w:p w14:paraId="6BB9775C" w14:textId="2535BBBE" w:rsidR="00B05E8B" w:rsidRDefault="00B05E8B">
      <w:pPr>
        <w:pStyle w:val="TOC1"/>
        <w:tabs>
          <w:tab w:val="left" w:pos="480"/>
          <w:tab w:val="right" w:pos="9010"/>
        </w:tabs>
        <w:rPr>
          <w:rFonts w:asciiTheme="minorHAnsi" w:eastAsiaTheme="minorEastAsia" w:hAnsiTheme="minorHAnsi" w:cstheme="minorBidi"/>
          <w:b w:val="0"/>
          <w:bCs w:val="0"/>
          <w:caps w:val="0"/>
          <w:noProof/>
          <w:lang w:eastAsia="en-GB"/>
        </w:rPr>
      </w:pPr>
      <w:hyperlink w:anchor="_Toc146282757" w:history="1">
        <w:r w:rsidRPr="002F5B7D">
          <w:rPr>
            <w:rStyle w:val="Hyperlink"/>
            <w:rFonts w:ascii="Times New Roman" w:hAnsi="Times New Roman" w:cs="Times New Roman"/>
            <w:noProof/>
          </w:rPr>
          <w:t>6</w:t>
        </w:r>
        <w:r>
          <w:rPr>
            <w:rFonts w:asciiTheme="minorHAnsi" w:eastAsiaTheme="minorEastAsia" w:hAnsiTheme="minorHAnsi" w:cstheme="minorBidi"/>
            <w:b w:val="0"/>
            <w:bCs w:val="0"/>
            <w:caps w:val="0"/>
            <w:noProof/>
            <w:lang w:eastAsia="en-GB"/>
          </w:rPr>
          <w:tab/>
        </w:r>
        <w:r w:rsidRPr="002F5B7D">
          <w:rPr>
            <w:rStyle w:val="Hyperlink"/>
            <w:rFonts w:ascii="Times New Roman" w:hAnsi="Times New Roman" w:cs="Times New Roman"/>
            <w:noProof/>
          </w:rPr>
          <w:t>Chapter 6: Conclusion</w:t>
        </w:r>
        <w:r>
          <w:rPr>
            <w:noProof/>
            <w:webHidden/>
          </w:rPr>
          <w:tab/>
        </w:r>
        <w:r>
          <w:rPr>
            <w:noProof/>
            <w:webHidden/>
          </w:rPr>
          <w:fldChar w:fldCharType="begin"/>
        </w:r>
        <w:r>
          <w:rPr>
            <w:noProof/>
            <w:webHidden/>
          </w:rPr>
          <w:instrText xml:space="preserve"> PAGEREF _Toc146282757 \h </w:instrText>
        </w:r>
        <w:r>
          <w:rPr>
            <w:noProof/>
            <w:webHidden/>
          </w:rPr>
        </w:r>
        <w:r>
          <w:rPr>
            <w:noProof/>
            <w:webHidden/>
          </w:rPr>
          <w:fldChar w:fldCharType="separate"/>
        </w:r>
        <w:r>
          <w:rPr>
            <w:noProof/>
            <w:webHidden/>
          </w:rPr>
          <w:t>82</w:t>
        </w:r>
        <w:r>
          <w:rPr>
            <w:noProof/>
            <w:webHidden/>
          </w:rPr>
          <w:fldChar w:fldCharType="end"/>
        </w:r>
      </w:hyperlink>
    </w:p>
    <w:p w14:paraId="4524FE1B" w14:textId="7D97CF5D" w:rsidR="00B05E8B" w:rsidRDefault="00B05E8B">
      <w:pPr>
        <w:pStyle w:val="TOC1"/>
        <w:tabs>
          <w:tab w:val="left" w:pos="480"/>
          <w:tab w:val="right" w:pos="9010"/>
        </w:tabs>
        <w:rPr>
          <w:rFonts w:asciiTheme="minorHAnsi" w:eastAsiaTheme="minorEastAsia" w:hAnsiTheme="minorHAnsi" w:cstheme="minorBidi"/>
          <w:b w:val="0"/>
          <w:bCs w:val="0"/>
          <w:caps w:val="0"/>
          <w:noProof/>
          <w:lang w:eastAsia="en-GB"/>
        </w:rPr>
      </w:pPr>
      <w:hyperlink w:anchor="_Toc146282758" w:history="1">
        <w:r w:rsidRPr="002F5B7D">
          <w:rPr>
            <w:rStyle w:val="Hyperlink"/>
            <w:noProof/>
          </w:rPr>
          <w:t>7</w:t>
        </w:r>
        <w:r>
          <w:rPr>
            <w:rFonts w:asciiTheme="minorHAnsi" w:eastAsiaTheme="minorEastAsia" w:hAnsiTheme="minorHAnsi" w:cstheme="minorBidi"/>
            <w:b w:val="0"/>
            <w:bCs w:val="0"/>
            <w:caps w:val="0"/>
            <w:noProof/>
            <w:lang w:eastAsia="en-GB"/>
          </w:rPr>
          <w:tab/>
        </w:r>
        <w:r w:rsidRPr="002F5B7D">
          <w:rPr>
            <w:rStyle w:val="Hyperlink"/>
            <w:noProof/>
          </w:rPr>
          <w:t>Bibliography</w:t>
        </w:r>
        <w:r>
          <w:rPr>
            <w:noProof/>
            <w:webHidden/>
          </w:rPr>
          <w:tab/>
        </w:r>
        <w:r>
          <w:rPr>
            <w:noProof/>
            <w:webHidden/>
          </w:rPr>
          <w:fldChar w:fldCharType="begin"/>
        </w:r>
        <w:r>
          <w:rPr>
            <w:noProof/>
            <w:webHidden/>
          </w:rPr>
          <w:instrText xml:space="preserve"> PAGEREF _Toc146282758 \h </w:instrText>
        </w:r>
        <w:r>
          <w:rPr>
            <w:noProof/>
            <w:webHidden/>
          </w:rPr>
        </w:r>
        <w:r>
          <w:rPr>
            <w:noProof/>
            <w:webHidden/>
          </w:rPr>
          <w:fldChar w:fldCharType="separate"/>
        </w:r>
        <w:r>
          <w:rPr>
            <w:noProof/>
            <w:webHidden/>
          </w:rPr>
          <w:t>83</w:t>
        </w:r>
        <w:r>
          <w:rPr>
            <w:noProof/>
            <w:webHidden/>
          </w:rPr>
          <w:fldChar w:fldCharType="end"/>
        </w:r>
      </w:hyperlink>
    </w:p>
    <w:p w14:paraId="37352B0D" w14:textId="4A04D844" w:rsidR="00B05E8B" w:rsidRDefault="00B05E8B">
      <w:pPr>
        <w:pStyle w:val="TOC1"/>
        <w:tabs>
          <w:tab w:val="left" w:pos="480"/>
          <w:tab w:val="right" w:pos="9010"/>
        </w:tabs>
        <w:rPr>
          <w:rFonts w:asciiTheme="minorHAnsi" w:eastAsiaTheme="minorEastAsia" w:hAnsiTheme="minorHAnsi" w:cstheme="minorBidi"/>
          <w:b w:val="0"/>
          <w:bCs w:val="0"/>
          <w:caps w:val="0"/>
          <w:noProof/>
          <w:lang w:eastAsia="en-GB"/>
        </w:rPr>
      </w:pPr>
      <w:hyperlink w:anchor="_Toc146282759" w:history="1">
        <w:r w:rsidRPr="002F5B7D">
          <w:rPr>
            <w:rStyle w:val="Hyperlink"/>
            <w:noProof/>
          </w:rPr>
          <w:t>8</w:t>
        </w:r>
        <w:r>
          <w:rPr>
            <w:rFonts w:asciiTheme="minorHAnsi" w:eastAsiaTheme="minorEastAsia" w:hAnsiTheme="minorHAnsi" w:cstheme="minorBidi"/>
            <w:b w:val="0"/>
            <w:bCs w:val="0"/>
            <w:caps w:val="0"/>
            <w:noProof/>
            <w:lang w:eastAsia="en-GB"/>
          </w:rPr>
          <w:tab/>
        </w:r>
        <w:r w:rsidRPr="002F5B7D">
          <w:rPr>
            <w:rStyle w:val="Hyperlink"/>
            <w:noProof/>
          </w:rPr>
          <w:t>Appendix</w:t>
        </w:r>
        <w:r>
          <w:rPr>
            <w:noProof/>
            <w:webHidden/>
          </w:rPr>
          <w:tab/>
        </w:r>
        <w:r>
          <w:rPr>
            <w:noProof/>
            <w:webHidden/>
          </w:rPr>
          <w:fldChar w:fldCharType="begin"/>
        </w:r>
        <w:r>
          <w:rPr>
            <w:noProof/>
            <w:webHidden/>
          </w:rPr>
          <w:instrText xml:space="preserve"> PAGEREF _Toc146282759 \h </w:instrText>
        </w:r>
        <w:r>
          <w:rPr>
            <w:noProof/>
            <w:webHidden/>
          </w:rPr>
        </w:r>
        <w:r>
          <w:rPr>
            <w:noProof/>
            <w:webHidden/>
          </w:rPr>
          <w:fldChar w:fldCharType="separate"/>
        </w:r>
        <w:r>
          <w:rPr>
            <w:noProof/>
            <w:webHidden/>
          </w:rPr>
          <w:t>89</w:t>
        </w:r>
        <w:r>
          <w:rPr>
            <w:noProof/>
            <w:webHidden/>
          </w:rPr>
          <w:fldChar w:fldCharType="end"/>
        </w:r>
      </w:hyperlink>
    </w:p>
    <w:p w14:paraId="7594356B" w14:textId="0DC15204" w:rsidR="00165698" w:rsidRDefault="00B05E8B">
      <w:r>
        <w:fldChar w:fldCharType="end"/>
      </w:r>
    </w:p>
    <w:p w14:paraId="517B409F" w14:textId="77777777" w:rsidR="002E1900" w:rsidRDefault="002E1900"/>
    <w:p w14:paraId="22F30A0E" w14:textId="77777777" w:rsidR="002E1900" w:rsidRDefault="002E1900"/>
    <w:p w14:paraId="7C380B59" w14:textId="77777777" w:rsidR="002E1900" w:rsidRDefault="002E1900"/>
    <w:p w14:paraId="764080FF" w14:textId="77777777" w:rsidR="002E1900" w:rsidRDefault="002E1900"/>
    <w:p w14:paraId="79942AA7" w14:textId="77777777" w:rsidR="00237097" w:rsidRDefault="00237097"/>
    <w:p w14:paraId="4C83F5F6" w14:textId="77777777" w:rsidR="00237097" w:rsidRDefault="00237097"/>
    <w:p w14:paraId="27C7BB0F" w14:textId="77777777" w:rsidR="00237097" w:rsidRDefault="00237097"/>
    <w:p w14:paraId="048BF755" w14:textId="77777777" w:rsidR="00237097" w:rsidRDefault="00237097"/>
    <w:p w14:paraId="2AF28CFB" w14:textId="77777777" w:rsidR="00675237" w:rsidRDefault="00675237"/>
    <w:p w14:paraId="32CB590D" w14:textId="77777777" w:rsidR="00675237" w:rsidRDefault="00675237"/>
    <w:p w14:paraId="074B8F7A" w14:textId="77777777" w:rsidR="00675237" w:rsidRDefault="00675237"/>
    <w:p w14:paraId="423E9DA9" w14:textId="77777777" w:rsidR="00675237" w:rsidRDefault="00675237"/>
    <w:p w14:paraId="0007EDDB" w14:textId="77777777" w:rsidR="00297720" w:rsidRDefault="00297720"/>
    <w:p w14:paraId="71CF16B0" w14:textId="77777777" w:rsidR="00297720" w:rsidRDefault="00297720"/>
    <w:p w14:paraId="76CD1B8C" w14:textId="77777777" w:rsidR="00297720" w:rsidRDefault="00297720"/>
    <w:p w14:paraId="598BC62D" w14:textId="77777777" w:rsidR="00297720" w:rsidRDefault="00297720"/>
    <w:p w14:paraId="181E1E07" w14:textId="77777777" w:rsidR="00297720" w:rsidRDefault="00297720"/>
    <w:p w14:paraId="0A8B1AA2" w14:textId="77777777" w:rsidR="00297720" w:rsidRDefault="00297720"/>
    <w:p w14:paraId="5632AB7C" w14:textId="77777777" w:rsidR="00297720" w:rsidRDefault="00297720"/>
    <w:p w14:paraId="4DA9CFF8" w14:textId="77777777" w:rsidR="00297720" w:rsidRDefault="00297720"/>
    <w:p w14:paraId="3289B9C6" w14:textId="77777777" w:rsidR="00297720" w:rsidRDefault="00297720"/>
    <w:p w14:paraId="28A250D0" w14:textId="77777777" w:rsidR="00297720" w:rsidRDefault="00297720"/>
    <w:p w14:paraId="6E89EB66" w14:textId="77777777" w:rsidR="00297720" w:rsidRDefault="00297720"/>
    <w:p w14:paraId="17694FD5" w14:textId="77777777" w:rsidR="00297720" w:rsidRDefault="00297720"/>
    <w:p w14:paraId="2D0CA265" w14:textId="77777777" w:rsidR="00297720" w:rsidRDefault="00297720"/>
    <w:p w14:paraId="29507293" w14:textId="77777777" w:rsidR="00297720" w:rsidRDefault="00297720"/>
    <w:p w14:paraId="448EC025" w14:textId="77777777" w:rsidR="00297720" w:rsidRDefault="00297720"/>
    <w:p w14:paraId="03EADF81" w14:textId="77777777" w:rsidR="00675237" w:rsidRDefault="00675237"/>
    <w:p w14:paraId="1437C06A" w14:textId="77777777" w:rsidR="00675237" w:rsidRDefault="00675237"/>
    <w:p w14:paraId="69A3E5C8" w14:textId="77777777" w:rsidR="00675237" w:rsidRDefault="00675237"/>
    <w:p w14:paraId="752E9A34" w14:textId="77777777" w:rsidR="00675237" w:rsidRDefault="00675237"/>
    <w:p w14:paraId="0C2BFD08" w14:textId="77777777" w:rsidR="00675237" w:rsidRDefault="00675237" w:rsidP="00675237"/>
    <w:p w14:paraId="4C9B7D62" w14:textId="4B369835" w:rsidR="00675237" w:rsidRDefault="00675237" w:rsidP="00750C1D">
      <w:pPr>
        <w:pStyle w:val="Heading1"/>
        <w:spacing w:line="360" w:lineRule="auto"/>
        <w:rPr>
          <w:rFonts w:ascii="Times New Roman" w:hAnsi="Times New Roman" w:cs="Times New Roman"/>
          <w:b/>
          <w:bCs/>
          <w:sz w:val="28"/>
          <w:szCs w:val="28"/>
        </w:rPr>
      </w:pPr>
      <w:bookmarkStart w:id="4" w:name="_Toc143309458"/>
      <w:bookmarkStart w:id="5" w:name="_Toc144681607"/>
      <w:bookmarkStart w:id="6" w:name="_Toc146282666"/>
      <w:r w:rsidRPr="00716386">
        <w:rPr>
          <w:rFonts w:ascii="Times New Roman" w:hAnsi="Times New Roman" w:cs="Times New Roman"/>
          <w:b/>
          <w:bCs/>
          <w:sz w:val="28"/>
          <w:szCs w:val="28"/>
        </w:rPr>
        <w:t>Chapter 1: Introduction</w:t>
      </w:r>
      <w:bookmarkEnd w:id="4"/>
      <w:bookmarkEnd w:id="5"/>
      <w:bookmarkEnd w:id="6"/>
    </w:p>
    <w:p w14:paraId="40C0BD31" w14:textId="4F16BBE1" w:rsidR="005D2740" w:rsidRPr="005D2740" w:rsidRDefault="005D2740" w:rsidP="005D2740">
      <w:pPr>
        <w:spacing w:line="360" w:lineRule="auto"/>
        <w:jc w:val="both"/>
        <w:rPr>
          <w:rFonts w:ascii="Times New Roman" w:hAnsi="Times New Roman" w:cs="Times New Roman"/>
        </w:rPr>
      </w:pPr>
      <w:r w:rsidRPr="005D2740">
        <w:rPr>
          <w:rFonts w:ascii="Times New Roman" w:hAnsi="Times New Roman" w:cs="Times New Roman"/>
        </w:rPr>
        <w:t>The complex domain of human emotions, characterised by its numerous and nuanced characteristics, acts as a significant manifestation of individual personality and behavioural attributes. In the course of their everyday routines, individuals encounter a wide range of experiences and react emotionally to various stimuli. These stimuli can include matters of importance, noteworthy occurrences, social interactions, or simply the small details of their immediate surroundings. In order to communicate these emotions to their social networks, individuals utilise a wide range of communication strategies. Historically, emotions were conventionally conveyed through verbal communication and facial gestures. Nevertheless, the emergence of technology and the widespread use of social networks have brought about a significant change in the manner in which emotions are conveyed within social circles comprising friends and acquaintances</w:t>
      </w:r>
      <w:r w:rsidR="00E468F3">
        <w:rPr>
          <w:rFonts w:ascii="Times New Roman" w:hAnsi="Times New Roman" w:cs="Times New Roman"/>
        </w:rPr>
        <w:fldChar w:fldCharType="begin"/>
      </w:r>
      <w:r w:rsidR="000B08F2">
        <w:rPr>
          <w:rFonts w:ascii="Times New Roman" w:hAnsi="Times New Roman" w:cs="Times New Roman"/>
        </w:rPr>
        <w:instrText xml:space="preserve"> ADDIN ZOTERO_ITEM CSL_CITATION {"citationID":"UHgheQ6s","properties":{"formattedCitation":"(Steinert and Dennis, 2022)","plainCitation":"(Steinert and Dennis, 2022)","noteIndex":0},"citationItems":[{"id":695,"uris":["http://zotero.org/users/10598127/items/8EIUN6JU"],"itemData":{"id":695,"type":"article-journal","abstract":"Social media technologies (SMTs) are routinely identified as a strong and pervasive threat to digital well-being (DWB). Extended screen time sessions, chronic distractions via notifications, and fragmented workflows have all been blamed on how these technologies ruthlessly undermine our ability to exercise quintessential human faculties. One reason SMTs can do this is because they powerfully affect our emotions. Nevertheless, (1) how social media technology affects our emotional life and (2) how these emotions relate to our digital well-being remain unexplored. Remedying this is important because ethical insights into (1) and (2) open the possibility of designing for social media technologies in ways that actively reinforce our digital well-being. In this article, we examine the way social media technologies facilitate online emotions because of emotional affordances. This has important implications for evaluating the ethical implications of today’s social media platforms, as well as for how we design future ones.","container-title":"Philosophy &amp; Technology","DOI":"10.1007/s13347-022-00530-6","ISSN":"2210-5433","issue":"2","journalAbbreviation":"Philos Technol","note":"PMID: 35450167\nPMCID: PMC9007765","page":"36","source":"PubMed Central","title":"Emotions and Digital Well-Being: on Social Media’s Emotional Affordances","title-short":"Emotions and Digital Well-Being","volume":"35","author":[{"family":"Steinert","given":"Steffen"},{"family":"Dennis","given":"Matthew James"}],"issued":{"date-parts":[["2022"]]}}}],"schema":"https://github.com/citation-style-language/schema/raw/master/csl-citation.json"} </w:instrText>
      </w:r>
      <w:r w:rsidR="00E468F3">
        <w:rPr>
          <w:rFonts w:ascii="Times New Roman" w:hAnsi="Times New Roman" w:cs="Times New Roman"/>
        </w:rPr>
        <w:fldChar w:fldCharType="separate"/>
      </w:r>
      <w:r w:rsidR="000B08F2">
        <w:rPr>
          <w:rFonts w:ascii="Times New Roman" w:hAnsi="Times New Roman" w:cs="Times New Roman"/>
          <w:noProof/>
        </w:rPr>
        <w:t>(Steinert and Dennis, 2022)</w:t>
      </w:r>
      <w:r w:rsidR="00E468F3">
        <w:rPr>
          <w:rFonts w:ascii="Times New Roman" w:hAnsi="Times New Roman" w:cs="Times New Roman"/>
        </w:rPr>
        <w:fldChar w:fldCharType="end"/>
      </w:r>
      <w:r w:rsidRPr="005D2740">
        <w:rPr>
          <w:rFonts w:ascii="Times New Roman" w:hAnsi="Times New Roman" w:cs="Times New Roman"/>
        </w:rPr>
        <w:t xml:space="preserve">. In the context of social networks, despite the advancements in technology enabling the transmission of emotions through audio and video, it is noteworthy that text-based communication continues to be the </w:t>
      </w:r>
      <w:r w:rsidRPr="005D2740">
        <w:rPr>
          <w:rFonts w:ascii="Times New Roman" w:hAnsi="Times New Roman" w:cs="Times New Roman"/>
        </w:rPr>
        <w:lastRenderedPageBreak/>
        <w:t>prevailing medium for emotional expression</w:t>
      </w:r>
      <w:r w:rsidR="000B53B2">
        <w:rPr>
          <w:rFonts w:ascii="Times New Roman" w:hAnsi="Times New Roman" w:cs="Times New Roman"/>
        </w:rPr>
        <w:fldChar w:fldCharType="begin"/>
      </w:r>
      <w:r w:rsidR="00C85DDC">
        <w:rPr>
          <w:rFonts w:ascii="Times New Roman" w:hAnsi="Times New Roman" w:cs="Times New Roman"/>
        </w:rPr>
        <w:instrText xml:space="preserve"> ADDIN ZOTERO_ITEM CSL_CITATION {"citationID":"zK53Qjkr","properties":{"formattedCitation":"(Schreiner et al., 2021)","plainCitation":"(Schreiner et al., 2021)","noteIndex":0},"citationItems":[{"id":698,"uris":["http://zotero.org/users/10598127/items/362E9IJJ"],"itemData":{"id":698,"type":"article-journal","abstract":"We present a review of N = 45 studies, which deals with the effect of characteristics of social media content (e.g., topic or length) on behavioral engagement. In addition, we reviewed the possibility of a mediating effect of emotional responses in this context (e.g., arousing content has been shown to increase engagement behavior). We find a diverse body of research, particularly for the varying content characteristics that affect engagement, yet without any conclusive results. We therefore also highlight potential confounding effects causing such diverging results for the relationship between content characteristics and content engagement. We find no study that evaluates the mediating effect of emotional responses in the content—engagement relationship and therefore call for further investigations. In addition, future research should apply an extended communication model adapted for the social media context to guarantee rigorous research.","container-title":"Electronic Commerce Research","DOI":"10.1007/s10660-019-09353-8","ISSN":"1572-9362","issue":"2","journalAbbreviation":"Electron Commer Res","language":"en","page":"329-345","source":"Springer Link","title":"Impact of content characteristics and emotion on behavioral engagement in social media: literature review and research agenda","title-short":"Impact of content characteristics and emotion on behavioral engagement in social media","volume":"21","author":[{"family":"Schreiner","given":"Melanie"},{"family":"Fischer","given":"Thomas"},{"family":"Riedl","given":"Rene"}],"issued":{"date-parts":[["2021",6,1]]}}}],"schema":"https://github.com/citation-style-language/schema/raw/master/csl-citation.json"} </w:instrText>
      </w:r>
      <w:r w:rsidR="000B53B2">
        <w:rPr>
          <w:rFonts w:ascii="Times New Roman" w:hAnsi="Times New Roman" w:cs="Times New Roman"/>
        </w:rPr>
        <w:fldChar w:fldCharType="separate"/>
      </w:r>
      <w:r w:rsidR="00C85DDC">
        <w:rPr>
          <w:rFonts w:ascii="Times New Roman" w:hAnsi="Times New Roman" w:cs="Times New Roman"/>
          <w:noProof/>
        </w:rPr>
        <w:t>(Schreiner et al., 2021)</w:t>
      </w:r>
      <w:r w:rsidR="000B53B2">
        <w:rPr>
          <w:rFonts w:ascii="Times New Roman" w:hAnsi="Times New Roman" w:cs="Times New Roman"/>
        </w:rPr>
        <w:fldChar w:fldCharType="end"/>
      </w:r>
      <w:r w:rsidRPr="005D2740">
        <w:rPr>
          <w:rFonts w:ascii="Times New Roman" w:hAnsi="Times New Roman" w:cs="Times New Roman"/>
        </w:rPr>
        <w:t>. Despite the availability of multiple media platforms for expressing emotions, writing remains the dominant and lasting channel via which individuals communicate their emotional states on social networks. This includes diverse forms of textual expression such as status updates, comments, blogs, and microblogs.</w:t>
      </w:r>
    </w:p>
    <w:p w14:paraId="3D26E6C7" w14:textId="6787B843" w:rsidR="005D2740" w:rsidRPr="005D2740" w:rsidRDefault="005D2740" w:rsidP="005D2740">
      <w:pPr>
        <w:spacing w:line="360" w:lineRule="auto"/>
        <w:jc w:val="both"/>
        <w:rPr>
          <w:rFonts w:ascii="Times New Roman" w:hAnsi="Times New Roman" w:cs="Times New Roman"/>
        </w:rPr>
      </w:pPr>
      <w:r w:rsidRPr="005D2740">
        <w:rPr>
          <w:rFonts w:ascii="Times New Roman" w:hAnsi="Times New Roman" w:cs="Times New Roman"/>
        </w:rPr>
        <w:t>In this ever-changing environment, scholars from several fields like psychology, business, computer science, affective computing, and artificial intelligence have undertaken the challenging endeavour of identifying and interpreting emotions that are disguised inside written language. However, this endeavour is not without of complexities. The correct identification of human emotions within the study poses numerous obstacles due to the complex and nuanced nature of these emotional experiences</w:t>
      </w:r>
      <w:r w:rsidR="00AA02F2">
        <w:rPr>
          <w:rFonts w:ascii="Times New Roman" w:hAnsi="Times New Roman" w:cs="Times New Roman"/>
        </w:rPr>
        <w:fldChar w:fldCharType="begin"/>
      </w:r>
      <w:r w:rsidR="00807BEE">
        <w:rPr>
          <w:rFonts w:ascii="Times New Roman" w:hAnsi="Times New Roman" w:cs="Times New Roman"/>
        </w:rPr>
        <w:instrText xml:space="preserve"> ADDIN ZOTERO_ITEM CSL_CITATION {"citationID":"FotfQTrw","properties":{"formattedCitation":"(Gill, 2016)","plainCitation":"(Gill, 2016)","noteIndex":0},"citationItems":[{"id":701,"uris":["http://zotero.org/users/10598127/items/DAFPZ3JT"],"itemData":{"id":701,"type":"article-journal","abstract":"Emotion is at the core of understanding ourselves and others, and the automatic expression and detection of emotion could enhance our experience with technologies. In this paper, we explore the use of computational linguistic tools to derive emotional features. Using 50 and 200 word samples of naturally-occurring blog texts, we find that some emotions are more discernible than others. In particular automated content analysis shows that authors expressing anger use the most affective language and also negative affect words; authors expressing joy use the most positive emotion words. In addition we explore the use of co-occurrence semantic space techniques to classify texts via their distance from emotional concept exemplar words: This demonstrated some success, particularly for identifying author expression of fear and joy emotions. This extends previous work by using finer-grained emotional categories and alternative linguistic analysis techniques. We relate our finding to human emotion perception and note potential applications.","language":"en","source":"Zotero","title":"Identifying Emotional Characteristics from Short Blog Texts","author":[{"family":"Gill","given":"Alastair J"}],"issued":{"date-parts":[["2016"]]}}}],"schema":"https://github.com/citation-style-language/schema/raw/master/csl-citation.json"} </w:instrText>
      </w:r>
      <w:r w:rsidR="00AA02F2">
        <w:rPr>
          <w:rFonts w:ascii="Times New Roman" w:hAnsi="Times New Roman" w:cs="Times New Roman"/>
        </w:rPr>
        <w:fldChar w:fldCharType="separate"/>
      </w:r>
      <w:r w:rsidR="00807BEE">
        <w:rPr>
          <w:rFonts w:ascii="Times New Roman" w:hAnsi="Times New Roman" w:cs="Times New Roman"/>
          <w:noProof/>
        </w:rPr>
        <w:t>(Gill, 2016)</w:t>
      </w:r>
      <w:r w:rsidR="00AA02F2">
        <w:rPr>
          <w:rFonts w:ascii="Times New Roman" w:hAnsi="Times New Roman" w:cs="Times New Roman"/>
        </w:rPr>
        <w:fldChar w:fldCharType="end"/>
      </w:r>
      <w:r w:rsidRPr="005D2740">
        <w:rPr>
          <w:rFonts w:ascii="Times New Roman" w:hAnsi="Times New Roman" w:cs="Times New Roman"/>
        </w:rPr>
        <w:t>. The aforementioned issues become more pronounced when a singular textual entity encompasses a wide range of emotions or when emotions are delicately implied, hence making the task of automatically detecting emotions a difficult objective to achieve. The realm of written communication is abundant with examples of sarcasm and subtle emotions that frequently pose difficulties for both human interpreters and automated systems</w:t>
      </w:r>
      <w:r w:rsidR="007A0FF8">
        <w:rPr>
          <w:rFonts w:ascii="Times New Roman" w:hAnsi="Times New Roman" w:cs="Times New Roman"/>
        </w:rPr>
        <w:fldChar w:fldCharType="begin"/>
      </w:r>
      <w:r w:rsidR="007A0FF8">
        <w:rPr>
          <w:rFonts w:ascii="Times New Roman" w:hAnsi="Times New Roman" w:cs="Times New Roman"/>
        </w:rPr>
        <w:instrText xml:space="preserve"> ADDIN ZOTERO_ITEM CSL_CITATION {"citationID":"LhH4kz0r","properties":{"formattedCitation":"(Rendalkar and Chandankhede, 2018)","plainCitation":"(Rendalkar and Chandankhede, 2018)","noteIndex":0},"citationItems":[{"id":702,"uris":["http://zotero.org/users/10598127/items/VU8G7D9W"],"itemData":{"id":702,"type":"paper-conference","abstract":"Sarcasm is a sophisticated form of sentiment expression where speaker express their opinions opposite of what they mean. Sarcasm detection and Emotion detection from social net-working sites has been a great field of study. With the growth of e-services such as e-commerce, e-tourism and e-business, the companies are very keen on exploiting emotion and sarcasm analysis for their marketing strategies in order to evaluate the public attitudes towards their brand. Thus efficient emotion and sarcasm modeling system can be a good solution to the above problem. This work aims at developing a system that groups posts based on emotions, sentiment and find sarcastic posts, if present. The proposed system is to develop a prototype that help to come to an inference about the emotions of the posts namely anger, surprise, happy, fear, sorrow, trust, anticipation and disgust with three sentic levels in each. This helps in better understanding of the posts when compared to the approaches which senses the polarity of the posts and gives just their sentiments i.e., positive, negative or neutral. The posts handling these emotions might be sarcastic too. The Sentiment &amp; emotion identification module identifies the sentiment or emotion of the post by evaluating score of each word in the comment which is used by different sarcasm detection methods to detect sarcasm. The emotion identification module uses the lexical databases WordNet, SentiWordNet to find the right sentiment scores for the words with respect to each emotion. It also uses Sarcasm detection algorithms like Emoticon sarcasm detection, Hybrid sarcasm detection, Hashtag Processing, Interjection Word Start (IWT).","container-title":"2018 International Conference on Inventive Research in Computing Applications (ICIRCA)","DOI":"10.1109/ICIRCA.2018.8597368","event-title":"2018 International Conference on Inventive Research in Computing Applications (ICIRCA)","page":"1244-1249","source":"IEEE Xplore","title":"Sarcasm Detection of Online Comments Using Emotion Detection","author":[{"family":"Rendalkar","given":"Shubham"},{"family":"Chandankhede","given":"Chaitali"}],"issued":{"date-parts":[["2018",7]]}}}],"schema":"https://github.com/citation-style-language/schema/raw/master/csl-citation.json"} </w:instrText>
      </w:r>
      <w:r w:rsidR="007A0FF8">
        <w:rPr>
          <w:rFonts w:ascii="Times New Roman" w:hAnsi="Times New Roman" w:cs="Times New Roman"/>
        </w:rPr>
        <w:fldChar w:fldCharType="separate"/>
      </w:r>
      <w:r w:rsidR="007A0FF8">
        <w:rPr>
          <w:rFonts w:ascii="Times New Roman" w:hAnsi="Times New Roman" w:cs="Times New Roman"/>
          <w:noProof/>
        </w:rPr>
        <w:t>(Rendalkar and Chandankhede, 2018)</w:t>
      </w:r>
      <w:r w:rsidR="007A0FF8">
        <w:rPr>
          <w:rFonts w:ascii="Times New Roman" w:hAnsi="Times New Roman" w:cs="Times New Roman"/>
        </w:rPr>
        <w:fldChar w:fldCharType="end"/>
      </w:r>
      <w:r w:rsidRPr="005D2740">
        <w:rPr>
          <w:rFonts w:ascii="Times New Roman" w:hAnsi="Times New Roman" w:cs="Times New Roman"/>
        </w:rPr>
        <w:t>.</w:t>
      </w:r>
    </w:p>
    <w:p w14:paraId="1870424D" w14:textId="649B0A6A" w:rsidR="005D2740" w:rsidRPr="005D2740" w:rsidRDefault="005D2740" w:rsidP="005D2740">
      <w:pPr>
        <w:spacing w:line="360" w:lineRule="auto"/>
        <w:jc w:val="both"/>
        <w:rPr>
          <w:rFonts w:ascii="Times New Roman" w:hAnsi="Times New Roman" w:cs="Times New Roman"/>
        </w:rPr>
      </w:pPr>
      <w:r w:rsidRPr="005D2740">
        <w:rPr>
          <w:rFonts w:ascii="Times New Roman" w:hAnsi="Times New Roman" w:cs="Times New Roman"/>
        </w:rPr>
        <w:t xml:space="preserve">In the course of examining this study, </w:t>
      </w:r>
      <w:r w:rsidR="00136F61">
        <w:rPr>
          <w:rFonts w:ascii="Times New Roman" w:hAnsi="Times New Roman" w:cs="Times New Roman"/>
        </w:rPr>
        <w:t>I</w:t>
      </w:r>
      <w:r w:rsidRPr="005D2740">
        <w:rPr>
          <w:rFonts w:ascii="Times New Roman" w:hAnsi="Times New Roman" w:cs="Times New Roman"/>
        </w:rPr>
        <w:t xml:space="preserve"> will explore the methodologies, intricacies, and advancements pertaining to the identification of emotions conveyed in written language. This paper aims to investigate the significance of this undertaking in several academic fields and its potential to revolutionise the field of human-computer interaction, enhance our comprehension of human psychology, and propel the advancement of artificial intelligence.</w:t>
      </w:r>
    </w:p>
    <w:p w14:paraId="25AC4DEE" w14:textId="3DAC76B7" w:rsidR="005D2740" w:rsidRPr="005D2740" w:rsidRDefault="003C0077" w:rsidP="005D2740">
      <w:pPr>
        <w:spacing w:line="360" w:lineRule="auto"/>
        <w:jc w:val="both"/>
        <w:rPr>
          <w:rFonts w:ascii="Times New Roman" w:hAnsi="Times New Roman" w:cs="Times New Roman"/>
        </w:rPr>
      </w:pPr>
      <w:r>
        <w:rPr>
          <w:rFonts w:ascii="Times New Roman" w:hAnsi="Times New Roman" w:cs="Times New Roman"/>
        </w:rPr>
        <w:t xml:space="preserve">As explained by </w:t>
      </w:r>
      <w:r>
        <w:rPr>
          <w:rFonts w:ascii="Times New Roman" w:hAnsi="Times New Roman" w:cs="Times New Roman"/>
        </w:rPr>
        <w:fldChar w:fldCharType="begin"/>
      </w:r>
      <w:r w:rsidR="00EB0D9F">
        <w:rPr>
          <w:rFonts w:ascii="Times New Roman" w:hAnsi="Times New Roman" w:cs="Times New Roman"/>
        </w:rPr>
        <w:instrText xml:space="preserve"> ADDIN ZOTERO_ITEM CSL_CITATION {"citationID":"zTIjyz3f","properties":{"formattedCitation":"(Gaye et al., 2021)","plainCitation":"(Gaye et al., 2021)","noteIndex":0},"citationItems":[{"id":598,"uris":["http://zotero.org/users/10598127/items/NSM2QXAY"],"itemData":{"id":598,"type":"article-journal","abstract":"With the extensive availability of social media platforms, Twitter has become a significant tool for the acquisition of peoples’ views, opinions, attitudes, and emotions towards certain entities. Within this frame of reference, sentiment analysis of tweets has become one of the most fascinating research areas in the field of natural language processing. A variety of techniques have been devised for sentiment analysis, but there is still room for improvement where the accuracy and efficacy of the system are concerned. This study proposes a novel approach that exploits the advantages of the lexical dictionary, machine learning, and deep learning classifiers. We classified the tweets based on the sentiments extracted by TextBlob using a stacked ensemble of three long short-term memory (LSTM) as base classifiers and logistic regression (LR) as a meta classifier. The proposed model proved to be effective and time-saving since it does not require feature extraction, as LSTM extracts features without any human intervention. We also compared our proposed approach with conventional machine learning models such as logistic regression, AdaBoost, and random forest. We also included state-of-the-art deep learning models in comparison with the proposed model. Experiments were conducted on the sentiment140 dataset and were evaluated in terms of accuracy, precision, recall, and F1 Score. Empirical results showed that our proposed approach manifested state-of-the-art results by achieving an accuracy score of 99%.","container-title":"Information","DOI":"10.3390/info12090374","ISSN":"2078-2489","issue":"9","language":"en","license":"http://creativecommons.org/licenses/by/3.0/","note":"number: 9\npublisher: Multidisciplinary Digital Publishing Institute","page":"374","source":"www.mdpi.com","title":"A Tweet Sentiment Classification Approach Using a Hybrid Stacked Ensemble Technique","volume":"12","author":[{"family":"Gaye","given":"Babacar"},{"family":"Zhang","given":"Dezheng"},{"family":"Wulamu","given":"Aziguli"}],"issued":{"date-parts":[["2021",9]]}}}],"schema":"https://github.com/citation-style-language/schema/raw/master/csl-citation.json"} </w:instrText>
      </w:r>
      <w:r>
        <w:rPr>
          <w:rFonts w:ascii="Times New Roman" w:hAnsi="Times New Roman" w:cs="Times New Roman"/>
        </w:rPr>
        <w:fldChar w:fldCharType="separate"/>
      </w:r>
      <w:r w:rsidR="00EB0D9F">
        <w:rPr>
          <w:rFonts w:ascii="Times New Roman" w:hAnsi="Times New Roman" w:cs="Times New Roman"/>
          <w:noProof/>
        </w:rPr>
        <w:t>(Gaye et al., 2021)</w:t>
      </w:r>
      <w:r>
        <w:rPr>
          <w:rFonts w:ascii="Times New Roman" w:hAnsi="Times New Roman" w:cs="Times New Roman"/>
        </w:rPr>
        <w:fldChar w:fldCharType="end"/>
      </w:r>
      <w:r w:rsidR="00EB0D9F">
        <w:rPr>
          <w:rFonts w:ascii="Times New Roman" w:hAnsi="Times New Roman" w:cs="Times New Roman"/>
        </w:rPr>
        <w:t xml:space="preserve"> </w:t>
      </w:r>
      <w:r w:rsidR="005D2740" w:rsidRPr="005D2740">
        <w:rPr>
          <w:rFonts w:ascii="Times New Roman" w:hAnsi="Times New Roman" w:cs="Times New Roman"/>
        </w:rPr>
        <w:t xml:space="preserve">Twitter, </w:t>
      </w:r>
      <w:r w:rsidR="00EB0D9F">
        <w:rPr>
          <w:rFonts w:ascii="Times New Roman" w:hAnsi="Times New Roman" w:cs="Times New Roman"/>
        </w:rPr>
        <w:t xml:space="preserve">is </w:t>
      </w:r>
      <w:r w:rsidR="005D2740" w:rsidRPr="005D2740">
        <w:rPr>
          <w:rFonts w:ascii="Times New Roman" w:hAnsi="Times New Roman" w:cs="Times New Roman"/>
        </w:rPr>
        <w:t>an extensively used social media network with a worldwide user population, functions as a valuable resource for accessing public emotions and opinions on a wide range of subjects, including politics, entertainment, product evaluations, and societal issues. The use of sentiment analysis to Twitter data is not solely an academic endeavour; it possesses significant practical significance inside several sectors</w:t>
      </w:r>
      <w:r w:rsidR="004C771F">
        <w:rPr>
          <w:rFonts w:ascii="Times New Roman" w:hAnsi="Times New Roman" w:cs="Times New Roman"/>
        </w:rPr>
        <w:fldChar w:fldCharType="begin"/>
      </w:r>
      <w:r w:rsidR="0080547E">
        <w:rPr>
          <w:rFonts w:ascii="Times New Roman" w:hAnsi="Times New Roman" w:cs="Times New Roman"/>
        </w:rPr>
        <w:instrText xml:space="preserve"> ADDIN ZOTERO_ITEM CSL_CITATION {"citationID":"P6iRSl7s","properties":{"formattedCitation":"(Badugu and Suhasini, 2017)","plainCitation":"(Badugu and Suhasini, 2017)","noteIndex":0},"citationItems":[{"id":704,"uris":["http://zotero.org/users/10598127/items/Z2L6DSTY"],"itemData":{"id":704,"type":"article-journal","abstract":"Emotional states of individuals, also known as moods, are central to the expression of thoughts, ideas and opinions, and in turn impact attitudes and behaviour. Social media tools like twitter is increasingly used by individuals to broadcast their day-to-day happenings or to report on an external event of interest, understanding the rich „landscape‟ of moods will help us better to interpret millions of individuals. This paper describes a Rule Based approach, which detects the emotion or mood of the tweet and classifies the twitter message under appropriate emotional category. The accuracy with the system\nis 85%. With the proposed system it is possible to understand the deeper levels of emotions i.e., finer grained instead of sentiment i.e., coarse grained. Sentiment says whether the tweet is positive or negative but the proposed system gives the deeper information of tweet which has adverse uses in the field of Psychology, Intelligence Bureau, Social and Economic trends.","container-title":"International Journal of Computer Applications","DOI":"10.5120/ijca2017913366","journalAbbreviation":"International Journal of Computer Applications","page":"28-33","source":"ResearchGate","title":"Emotion Detection on Twitter Data using Knowledge Base Approach","volume":"162","author":[{"family":"Badugu","given":"Srinivasu"},{"family":"Suhasini","given":"Matla"}],"issued":{"date-parts":[["2017",3,15]]}}}],"schema":"https://github.com/citation-style-language/schema/raw/master/csl-citation.json"} </w:instrText>
      </w:r>
      <w:r w:rsidR="004C771F">
        <w:rPr>
          <w:rFonts w:ascii="Times New Roman" w:hAnsi="Times New Roman" w:cs="Times New Roman"/>
        </w:rPr>
        <w:fldChar w:fldCharType="separate"/>
      </w:r>
      <w:r w:rsidR="0080547E">
        <w:rPr>
          <w:rFonts w:ascii="Times New Roman" w:hAnsi="Times New Roman" w:cs="Times New Roman"/>
          <w:noProof/>
        </w:rPr>
        <w:t>(Badugu and Suhasini, 2017)</w:t>
      </w:r>
      <w:r w:rsidR="004C771F">
        <w:rPr>
          <w:rFonts w:ascii="Times New Roman" w:hAnsi="Times New Roman" w:cs="Times New Roman"/>
        </w:rPr>
        <w:fldChar w:fldCharType="end"/>
      </w:r>
      <w:r w:rsidR="005D2740" w:rsidRPr="005D2740">
        <w:rPr>
          <w:rFonts w:ascii="Times New Roman" w:hAnsi="Times New Roman" w:cs="Times New Roman"/>
        </w:rPr>
        <w:t>. This article explores the significant importance of Twitter sentiment analysis, highlighting its crucial role in influencing decision-making, improving customer happiness, optimising marketing efforts, guiding research and policy formulation, and facilitating real-time customer service. Moreover, it underscores the significance of sentiment analysis in the contemporary landscape, particularly in tackling the obstacles presented by public health emergencies and other pivotal occurrences.</w:t>
      </w:r>
    </w:p>
    <w:p w14:paraId="5E3661A6" w14:textId="7D69AB77" w:rsidR="005D2740" w:rsidRPr="005D2740" w:rsidRDefault="005D2740" w:rsidP="005D2740">
      <w:pPr>
        <w:spacing w:line="360" w:lineRule="auto"/>
        <w:jc w:val="both"/>
        <w:rPr>
          <w:rFonts w:ascii="Times New Roman" w:hAnsi="Times New Roman" w:cs="Times New Roman"/>
        </w:rPr>
      </w:pPr>
      <w:r w:rsidRPr="005D2740">
        <w:rPr>
          <w:rFonts w:ascii="Times New Roman" w:hAnsi="Times New Roman" w:cs="Times New Roman"/>
        </w:rPr>
        <w:t xml:space="preserve">This project establishes a number of overarching purposes and corresponding objectives in order to explore and utilise sentiment analysis on Twitter data. The stated objectives span a </w:t>
      </w:r>
      <w:r w:rsidRPr="005D2740">
        <w:rPr>
          <w:rFonts w:ascii="Times New Roman" w:hAnsi="Times New Roman" w:cs="Times New Roman"/>
        </w:rPr>
        <w:lastRenderedPageBreak/>
        <w:t>range of essential tasks in the field, including data pre-processing techniques, model selection, model training, and performance evaluation</w:t>
      </w:r>
      <w:r w:rsidR="00DC0534">
        <w:rPr>
          <w:rFonts w:ascii="Times New Roman" w:hAnsi="Times New Roman" w:cs="Times New Roman"/>
        </w:rPr>
        <w:t xml:space="preserve"> these objectives were </w:t>
      </w:r>
      <w:r w:rsidR="00354D8E">
        <w:rPr>
          <w:rFonts w:ascii="Times New Roman" w:hAnsi="Times New Roman" w:cs="Times New Roman"/>
        </w:rPr>
        <w:t xml:space="preserve">driven by the work of </w:t>
      </w:r>
      <w:r w:rsidR="00354D8E">
        <w:rPr>
          <w:rFonts w:ascii="Times New Roman" w:hAnsi="Times New Roman" w:cs="Times New Roman"/>
        </w:rPr>
        <w:fldChar w:fldCharType="begin"/>
      </w:r>
      <w:r w:rsidR="00807BEE">
        <w:rPr>
          <w:rFonts w:ascii="Times New Roman" w:hAnsi="Times New Roman" w:cs="Times New Roman"/>
        </w:rPr>
        <w:instrText xml:space="preserve"> ADDIN ZOTERO_ITEM CSL_CITATION {"citationID":"cPKmlfof","properties":{"formattedCitation":"(Alec Go et al., 2009)","plainCitation":"(Alec Go et al., 2009)","noteIndex":0},"citationItems":[{"id":708,"uris":["http://zotero.org/users/10598127/items/Y7QV4ZI5"],"itemData":{"id":708,"type":"article-journal","language":"en","source":"Zotero","title":"Twitter Sentiment analysis","author":[{"literal":"Alec Go"},{"literal":"Lei Huang"},{"literal":"Richa Bhayani"}],"issued":{"date-parts":[["2009"]]}}}],"schema":"https://github.com/citation-style-language/schema/raw/master/csl-citation.json"} </w:instrText>
      </w:r>
      <w:r w:rsidR="00354D8E">
        <w:rPr>
          <w:rFonts w:ascii="Times New Roman" w:hAnsi="Times New Roman" w:cs="Times New Roman"/>
        </w:rPr>
        <w:fldChar w:fldCharType="separate"/>
      </w:r>
      <w:r w:rsidR="00807BEE">
        <w:rPr>
          <w:rFonts w:ascii="Times New Roman" w:hAnsi="Times New Roman" w:cs="Times New Roman"/>
          <w:noProof/>
        </w:rPr>
        <w:t>(Alec Go et al., 2009)</w:t>
      </w:r>
      <w:r w:rsidR="00354D8E">
        <w:rPr>
          <w:rFonts w:ascii="Times New Roman" w:hAnsi="Times New Roman" w:cs="Times New Roman"/>
        </w:rPr>
        <w:fldChar w:fldCharType="end"/>
      </w:r>
      <w:r w:rsidRPr="005D2740">
        <w:rPr>
          <w:rFonts w:ascii="Times New Roman" w:hAnsi="Times New Roman" w:cs="Times New Roman"/>
        </w:rPr>
        <w:t>. These aims jointly contribute to the broader goal of enhancing the capabilities of sentiment analysis, specifically in the domain of identifying numerous unique emotions such as pleasure, fear, neutral, happiness, sadness, and others. The adoption of these aims is crucial for achieving a more profound comprehension of sentiment within Twitter data and, consequently, harnessing its potential across diverse applications.</w:t>
      </w:r>
    </w:p>
    <w:p w14:paraId="674D145D" w14:textId="77777777" w:rsidR="005D2740" w:rsidRPr="005D2740" w:rsidRDefault="005D2740" w:rsidP="005D2740">
      <w:pPr>
        <w:spacing w:line="360" w:lineRule="auto"/>
        <w:jc w:val="both"/>
        <w:rPr>
          <w:rFonts w:ascii="Times New Roman" w:hAnsi="Times New Roman" w:cs="Times New Roman"/>
        </w:rPr>
      </w:pPr>
      <w:r w:rsidRPr="005D2740">
        <w:rPr>
          <w:rFonts w:ascii="Times New Roman" w:hAnsi="Times New Roman" w:cs="Times New Roman"/>
        </w:rPr>
        <w:t>The main objective of this study is to improve the accuracy of emotion recognition in Twitter data through the development of a resilient model. This model aims to expand its capacity beyond the standard categorization of neutral, positive, and negative emotions. The objective is to discern a more comprehensive range of emotions, incorporating subtle emotional states that beyond conventional sentiment classifications. The primary objective of this research is to enhance the comprehension of the emotional aspects found within social media content, hence providing a more comprehensive analysis.</w:t>
      </w:r>
    </w:p>
    <w:p w14:paraId="131325AE" w14:textId="7A268245" w:rsidR="005D2740" w:rsidRPr="005D2740" w:rsidRDefault="005D2740" w:rsidP="005D2740">
      <w:pPr>
        <w:spacing w:line="360" w:lineRule="auto"/>
        <w:jc w:val="both"/>
        <w:rPr>
          <w:rFonts w:ascii="Times New Roman" w:hAnsi="Times New Roman" w:cs="Times New Roman"/>
        </w:rPr>
      </w:pPr>
      <w:r w:rsidRPr="005D2740">
        <w:rPr>
          <w:rFonts w:ascii="Times New Roman" w:hAnsi="Times New Roman" w:cs="Times New Roman"/>
        </w:rPr>
        <w:t>The present study aims to broaden the scope of emotion recognition by not only detecting a wider array of emotions, but also by effectively classifying them. In contrast to traditional sentiment analysis, which predominantly classifies information into positive, negative, or neutral categories, the aim of this study is to construct a model that can effectively identify emotions such as joy, fear, sadness, happiness, and other subtle emotional states</w:t>
      </w:r>
      <w:r w:rsidR="00B5174C">
        <w:rPr>
          <w:rFonts w:ascii="Times New Roman" w:hAnsi="Times New Roman" w:cs="Times New Roman"/>
        </w:rPr>
        <w:fldChar w:fldCharType="begin"/>
      </w:r>
      <w:r w:rsidR="00B5174C">
        <w:rPr>
          <w:rFonts w:ascii="Times New Roman" w:hAnsi="Times New Roman" w:cs="Times New Roman"/>
        </w:rPr>
        <w:instrText xml:space="preserve"> ADDIN ZOTERO_ITEM CSL_CITATION {"citationID":"q5e2KhCf","properties":{"formattedCitation":"(Rathnayaka et al., 2019)","plainCitation":"(Rathnayaka et al., 2019)","noteIndex":0},"citationItems":[{"id":709,"uris":["http://zotero.org/users/10598127/items/VVCZIZCB"],"itemData":{"id":709,"type":"article","abstract":"People express their opinions and emotions freely in social media posts and online reviews that contain valuable feedback for multiple stakeholders such as businesses and political campaigns. Manually extracting opinions and emotions from large volumes of such posts is an impossible task. Therefore, automated processing of these posts to extract opinions and emotions is an important research problem. However, human emotion detection is a challenging task due to the complexity and nuanced nature. To overcome these barriers, researchers have extensively used techniques such as deep learning, distant supervision, and transfer learning. In this paper, we propose a novel Pyramid Attention Network (PAN) based model for emotion detection in microblogs. The main advantage of our approach is that PAN has the capability to evaluate sentences in different perspectives to capture multiple emotions existing in a single text. The proposed model was evaluated on a recently released dataset and the results achieved the state-of-the-art accuracy of 58.9%.","DOI":"10.48550/arXiv.1907.07653","note":"arXiv:1907.07653 [cs]","number":"arXiv:1907.07653","publisher":"arXiv","source":"arXiv.org","title":"Gated Recurrent Neural Network Approach for Multilabel Emotion Detection in Microblogs","URL":"http://arxiv.org/abs/1907.07653","author":[{"family":"Rathnayaka","given":"Prabod"},{"family":"Abeysinghe","given":"Supun"},{"family":"Samarajeewa","given":"Chamod"},{"family":"Manchanayake","given":"Isura"},{"family":"Walpola","given":"Malaka J."},{"family":"Nawaratne","given":"Rashmika"},{"family":"Bandaragoda","given":"Tharindu"},{"family":"Alahakoon","given":"Damminda"}],"accessed":{"date-parts":[["2023",9,22]]},"issued":{"date-parts":[["2019",7,17]]}}}],"schema":"https://github.com/citation-style-language/schema/raw/master/csl-citation.json"} </w:instrText>
      </w:r>
      <w:r w:rsidR="00B5174C">
        <w:rPr>
          <w:rFonts w:ascii="Times New Roman" w:hAnsi="Times New Roman" w:cs="Times New Roman"/>
        </w:rPr>
        <w:fldChar w:fldCharType="separate"/>
      </w:r>
      <w:r w:rsidR="00B5174C">
        <w:rPr>
          <w:rFonts w:ascii="Times New Roman" w:hAnsi="Times New Roman" w:cs="Times New Roman"/>
          <w:noProof/>
        </w:rPr>
        <w:t>(Rathnayaka et al., 2019)</w:t>
      </w:r>
      <w:r w:rsidR="00B5174C">
        <w:rPr>
          <w:rFonts w:ascii="Times New Roman" w:hAnsi="Times New Roman" w:cs="Times New Roman"/>
        </w:rPr>
        <w:fldChar w:fldCharType="end"/>
      </w:r>
      <w:r w:rsidRPr="005D2740">
        <w:rPr>
          <w:rFonts w:ascii="Times New Roman" w:hAnsi="Times New Roman" w:cs="Times New Roman"/>
        </w:rPr>
        <w:t>. The primary objective of this ambitious endeavour is to enhance the complexity of emotion analysis, hence facilitating a deeper understanding of user attitudes in various circumstances. The primary objective of this study is to enhance the precision of emotion recognition while also developing a flexible solution that can be applied across several domains. The objective of this endeavour is to develop a versatile model that can be applied across diverse domains such as marketing, customer service, mental health, and social research. The primary objective of this study is to develop a versatile tool that can effectively cater to the specific needs of many sectors. This will ultimately enhance the practical implications of emotion detection.</w:t>
      </w:r>
    </w:p>
    <w:p w14:paraId="60993B48" w14:textId="34CAEF12" w:rsidR="005D2740" w:rsidRPr="005D2740" w:rsidRDefault="005D2740" w:rsidP="005D2740">
      <w:pPr>
        <w:spacing w:line="360" w:lineRule="auto"/>
        <w:jc w:val="both"/>
        <w:rPr>
          <w:rFonts w:ascii="Times New Roman" w:hAnsi="Times New Roman" w:cs="Times New Roman"/>
        </w:rPr>
      </w:pPr>
      <w:r w:rsidRPr="005D2740">
        <w:rPr>
          <w:rFonts w:ascii="Times New Roman" w:hAnsi="Times New Roman" w:cs="Times New Roman"/>
        </w:rPr>
        <w:t xml:space="preserve">The initial aim of this study pertains to the enhancement of data preparation methodologies. This involves the full process of text tokenization, the reduction of noise, and the effective management of special characters. The aim is to execute a novel methodology that not only guarantees the integrity of data but also enhances the precision of the model. The primary objective of this study is to establish a robust framework for accurate emotion identification through the optimisation of data pre-processing techniques. The second objective involves the </w:t>
      </w:r>
      <w:r w:rsidRPr="005D2740">
        <w:rPr>
          <w:rFonts w:ascii="Times New Roman" w:hAnsi="Times New Roman" w:cs="Times New Roman"/>
        </w:rPr>
        <w:lastRenderedPageBreak/>
        <w:t xml:space="preserve">careful selection of models. The process entails a comprehensive assessment of diverse machine learning and deep learning models, </w:t>
      </w:r>
      <w:r w:rsidR="004C3CE0" w:rsidRPr="005D2740">
        <w:rPr>
          <w:rFonts w:ascii="Times New Roman" w:hAnsi="Times New Roman" w:cs="Times New Roman"/>
        </w:rPr>
        <w:t>considering</w:t>
      </w:r>
      <w:r w:rsidRPr="005D2740">
        <w:rPr>
          <w:rFonts w:ascii="Times New Roman" w:hAnsi="Times New Roman" w:cs="Times New Roman"/>
        </w:rPr>
        <w:t xml:space="preserve"> essential elements such as model architecture and pre-trained embeddings. The aim of this study is to determine the optimal model that is in line with the research objectives of achieving robust and accurate emotion recognition. The </w:t>
      </w:r>
      <w:r w:rsidR="004C3CE0" w:rsidRPr="005D2740">
        <w:rPr>
          <w:rFonts w:ascii="Times New Roman" w:hAnsi="Times New Roman" w:cs="Times New Roman"/>
        </w:rPr>
        <w:t>selection</w:t>
      </w:r>
      <w:r w:rsidRPr="005D2740">
        <w:rPr>
          <w:rFonts w:ascii="Times New Roman" w:hAnsi="Times New Roman" w:cs="Times New Roman"/>
        </w:rPr>
        <w:t xml:space="preserve"> process is a vital component in the pursuit of the study objectives. The third purpose pertains to the aspect of data variety. </w:t>
      </w:r>
      <w:r w:rsidR="004C3CE0" w:rsidRPr="005D2740">
        <w:rPr>
          <w:rFonts w:ascii="Times New Roman" w:hAnsi="Times New Roman" w:cs="Times New Roman"/>
        </w:rPr>
        <w:t>To</w:t>
      </w:r>
      <w:r w:rsidRPr="005D2740">
        <w:rPr>
          <w:rFonts w:ascii="Times New Roman" w:hAnsi="Times New Roman" w:cs="Times New Roman"/>
        </w:rPr>
        <w:t xml:space="preserve"> mitigate bias during the training of the model, the objective of this research is to carefully curate a dataset that surpasses any constraints associated with certain target audiences. For example, tweets exclusively focused on COVID-19 may exhibit the sentiments of a restricted demographic. </w:t>
      </w:r>
      <w:r w:rsidR="004C3CE0" w:rsidRPr="005D2740">
        <w:rPr>
          <w:rFonts w:ascii="Times New Roman" w:hAnsi="Times New Roman" w:cs="Times New Roman"/>
        </w:rPr>
        <w:t>To</w:t>
      </w:r>
      <w:r w:rsidRPr="005D2740">
        <w:rPr>
          <w:rFonts w:ascii="Times New Roman" w:hAnsi="Times New Roman" w:cs="Times New Roman"/>
        </w:rPr>
        <w:t xml:space="preserve"> enhance the model's versatility and application across many industries, the research endeavours to expand the training data by incorporating a wider range of situations and topic matter. The purpose of this objective is to provide the model with the necessary flexibility to succeed in several domains beyond its original training focus.</w:t>
      </w:r>
    </w:p>
    <w:p w14:paraId="60E90439" w14:textId="40CC87BE" w:rsidR="008E5E4C" w:rsidRPr="004111B8" w:rsidRDefault="005D2740" w:rsidP="005D2740">
      <w:pPr>
        <w:spacing w:line="360" w:lineRule="auto"/>
        <w:jc w:val="both"/>
        <w:rPr>
          <w:rFonts w:ascii="Times New Roman" w:eastAsiaTheme="majorEastAsia" w:hAnsi="Times New Roman" w:cs="Times New Roman"/>
        </w:rPr>
      </w:pPr>
      <w:r w:rsidRPr="005D2740">
        <w:rPr>
          <w:rFonts w:ascii="Times New Roman" w:hAnsi="Times New Roman" w:cs="Times New Roman"/>
        </w:rPr>
        <w:t>The extension of sentiment analysis beyond conventional binary or ternary classifications to a more detailed six-class emotion detection system presents numerous prospects and benefits. The incorporation of sentiment analysis not only facilitates a more nuanced comprehension of user feelings but also permits enterprises to customise their replies, personalise user experiences, and extract more significant insights from user-generated information</w:t>
      </w:r>
      <w:r w:rsidR="009017C5">
        <w:rPr>
          <w:rFonts w:ascii="Times New Roman" w:hAnsi="Times New Roman" w:cs="Times New Roman"/>
        </w:rPr>
        <w:fldChar w:fldCharType="begin"/>
      </w:r>
      <w:r w:rsidR="00280338">
        <w:rPr>
          <w:rFonts w:ascii="Times New Roman" w:hAnsi="Times New Roman" w:cs="Times New Roman"/>
        </w:rPr>
        <w:instrText xml:space="preserve"> ADDIN ZOTERO_ITEM CSL_CITATION {"citationID":"5bmhgkOi","properties":{"formattedCitation":"(S.S. Verma, 2021)","plainCitation":"(S.S. Verma, 2021)","noteIndex":0},"citationItems":[{"id":712,"uris":["http://zotero.org/users/10598127/items/HDURKZPU"],"itemData":{"id":712,"type":"post-weblog","abstract":"Emotion-sensing technology brings to life a new design approach that will include more complicated tasks than simply creating a visual design. It will combine","language":"en-GB","note":"section: Technology","title":"Applications And Benefits Of Emotion-Sensing Technology","URL":"https://www.electronicsforu.com/technology-trends/applications-benefits-emotion-sensing-technology","author":[{"literal":"S.S. Verma"}],"accessed":{"date-parts":[["2023",9,22]]},"issued":{"date-parts":[["2021",1,27]]}}}],"schema":"https://github.com/citation-style-language/schema/raw/master/csl-citation.json"} </w:instrText>
      </w:r>
      <w:r w:rsidR="009017C5">
        <w:rPr>
          <w:rFonts w:ascii="Times New Roman" w:hAnsi="Times New Roman" w:cs="Times New Roman"/>
        </w:rPr>
        <w:fldChar w:fldCharType="separate"/>
      </w:r>
      <w:r w:rsidR="00280338">
        <w:rPr>
          <w:rFonts w:ascii="Times New Roman" w:hAnsi="Times New Roman" w:cs="Times New Roman"/>
          <w:noProof/>
        </w:rPr>
        <w:t>(S.S. Verma, 2021)</w:t>
      </w:r>
      <w:r w:rsidR="009017C5">
        <w:rPr>
          <w:rFonts w:ascii="Times New Roman" w:hAnsi="Times New Roman" w:cs="Times New Roman"/>
        </w:rPr>
        <w:fldChar w:fldCharType="end"/>
      </w:r>
      <w:r w:rsidRPr="005D2740">
        <w:rPr>
          <w:rFonts w:ascii="Times New Roman" w:hAnsi="Times New Roman" w:cs="Times New Roman"/>
        </w:rPr>
        <w:t>. The increased capacity of this skill has the potential to have a favourable influence on various sectors, including customer service, marketing, market research, healthcare, content development, and other related areas. Moreover, this fits with the dynamic nature of sentiment research, enabling organisations to leverage more comprehensive emotional insights to enhance decision-making, enhance customer happiness, and gain a stronger competitive edge. This introduction establishes the context for a thorough investigation of Twitter sentiment analysis, its significance, and its capacity to facilitate progress in several domains. The subsequent sections of this paper will explore the technical facets involved in attaining these aims, ultimately leading to a more comprehensive comprehension of how sentiment analysis might stimulate favourable transformations in many businesses</w:t>
      </w:r>
      <w:r w:rsidR="00E9482A" w:rsidRPr="0040684D">
        <w:rPr>
          <w:rFonts w:ascii="Times New Roman" w:eastAsiaTheme="majorEastAsia" w:hAnsi="Times New Roman" w:cs="Times New Roman"/>
        </w:rPr>
        <w:t>.</w:t>
      </w:r>
    </w:p>
    <w:p w14:paraId="18BB253B" w14:textId="783E8F61" w:rsidR="00675237" w:rsidRDefault="00675237" w:rsidP="005C6CE7">
      <w:pPr>
        <w:pStyle w:val="Heading1"/>
        <w:spacing w:line="360" w:lineRule="auto"/>
        <w:rPr>
          <w:rFonts w:ascii="Times New Roman" w:hAnsi="Times New Roman" w:cs="Times New Roman"/>
          <w:b/>
          <w:bCs/>
          <w:sz w:val="28"/>
          <w:szCs w:val="28"/>
        </w:rPr>
      </w:pPr>
      <w:bookmarkStart w:id="7" w:name="_Toc143309459"/>
      <w:bookmarkStart w:id="8" w:name="_Toc144681611"/>
      <w:bookmarkStart w:id="9" w:name="_Toc146282667"/>
      <w:r w:rsidRPr="00675237">
        <w:rPr>
          <w:rFonts w:ascii="Times New Roman" w:hAnsi="Times New Roman" w:cs="Times New Roman"/>
          <w:b/>
          <w:bCs/>
          <w:sz w:val="28"/>
          <w:szCs w:val="28"/>
        </w:rPr>
        <w:t>Chapter 2: Background an</w:t>
      </w:r>
      <w:r w:rsidRPr="005C6CE7">
        <w:rPr>
          <w:rFonts w:ascii="Times New Roman" w:hAnsi="Times New Roman" w:cs="Times New Roman"/>
          <w:b/>
          <w:bCs/>
          <w:sz w:val="28"/>
          <w:szCs w:val="28"/>
        </w:rPr>
        <w:t>d Literature review</w:t>
      </w:r>
      <w:bookmarkEnd w:id="7"/>
      <w:bookmarkEnd w:id="8"/>
      <w:bookmarkEnd w:id="9"/>
    </w:p>
    <w:p w14:paraId="352CF580" w14:textId="4101F601" w:rsidR="00BA13CC" w:rsidRPr="00BA13CC" w:rsidRDefault="00BA13CC" w:rsidP="00A32002">
      <w:pPr>
        <w:spacing w:line="360" w:lineRule="auto"/>
        <w:jc w:val="both"/>
        <w:rPr>
          <w:rFonts w:ascii="Times New Roman" w:hAnsi="Times New Roman" w:cs="Times New Roman"/>
        </w:rPr>
      </w:pPr>
      <w:r w:rsidRPr="00BA13CC">
        <w:rPr>
          <w:rFonts w:ascii="Times New Roman" w:hAnsi="Times New Roman" w:cs="Times New Roman"/>
        </w:rPr>
        <w:t xml:space="preserve">Sentiment analysis, a fundamental component of Natural Language Processing (NLP), has witnessed substantial growth in recent years. This expansion is underpinned by the ubiquitous presence of user-generated </w:t>
      </w:r>
      <w:r w:rsidR="00DB1711">
        <w:rPr>
          <w:rFonts w:ascii="Times New Roman" w:hAnsi="Times New Roman" w:cs="Times New Roman"/>
        </w:rPr>
        <w:t>text</w:t>
      </w:r>
      <w:r w:rsidRPr="00BA13CC">
        <w:rPr>
          <w:rFonts w:ascii="Times New Roman" w:hAnsi="Times New Roman" w:cs="Times New Roman"/>
        </w:rPr>
        <w:t xml:space="preserve"> on social media platforms, particularly Twitter. Sentiment analysis on Twitter data offers valuable insights into the emotional undercurrents of online </w:t>
      </w:r>
      <w:r w:rsidRPr="00BA13CC">
        <w:rPr>
          <w:rFonts w:ascii="Times New Roman" w:hAnsi="Times New Roman" w:cs="Times New Roman"/>
        </w:rPr>
        <w:lastRenderedPageBreak/>
        <w:t xml:space="preserve">conversations. While conventional sentiment analysis primarily categorizes </w:t>
      </w:r>
      <w:r w:rsidR="00DB1711">
        <w:rPr>
          <w:rFonts w:ascii="Times New Roman" w:hAnsi="Times New Roman" w:cs="Times New Roman"/>
        </w:rPr>
        <w:t>text</w:t>
      </w:r>
      <w:r w:rsidRPr="00BA13CC">
        <w:rPr>
          <w:rFonts w:ascii="Times New Roman" w:hAnsi="Times New Roman" w:cs="Times New Roman"/>
        </w:rPr>
        <w:t xml:space="preserve"> as positive, negative, or neutral, recent endeavors in the field have pushed the boundaries to recognize a more diverse range of emotions. This project seeks to contribute to this evolving landscape by advancing the precision and versatility of emotion detection within Twitter data.</w:t>
      </w:r>
    </w:p>
    <w:p w14:paraId="71B5B050" w14:textId="347AD6DF" w:rsidR="00BA13CC" w:rsidRPr="00A32002" w:rsidRDefault="00093818" w:rsidP="00A32002">
      <w:pPr>
        <w:pStyle w:val="Heading2"/>
        <w:spacing w:line="360" w:lineRule="auto"/>
        <w:rPr>
          <w:rFonts w:ascii="Times New Roman" w:hAnsi="Times New Roman" w:cs="Times New Roman"/>
          <w:b/>
          <w:bCs/>
          <w:sz w:val="24"/>
          <w:szCs w:val="24"/>
        </w:rPr>
      </w:pPr>
      <w:bookmarkStart w:id="10" w:name="_Toc146282668"/>
      <w:r w:rsidRPr="00C07E84">
        <w:rPr>
          <w:rFonts w:ascii="Times New Roman" w:hAnsi="Times New Roman" w:cs="Times New Roman"/>
          <w:b/>
          <w:bCs/>
          <w:sz w:val="24"/>
          <w:szCs w:val="24"/>
        </w:rPr>
        <w:t>Related Work</w:t>
      </w:r>
      <w:bookmarkEnd w:id="10"/>
    </w:p>
    <w:p w14:paraId="2313D968" w14:textId="7277FEA8" w:rsidR="002E7813" w:rsidRDefault="00BA13CC" w:rsidP="00A21AF3">
      <w:pPr>
        <w:spacing w:line="360" w:lineRule="auto"/>
        <w:jc w:val="both"/>
        <w:rPr>
          <w:rFonts w:ascii="Times New Roman" w:hAnsi="Times New Roman" w:cs="Times New Roman"/>
        </w:rPr>
      </w:pPr>
      <w:r w:rsidRPr="00BA13CC">
        <w:rPr>
          <w:rFonts w:ascii="Times New Roman" w:hAnsi="Times New Roman" w:cs="Times New Roman"/>
        </w:rPr>
        <w:t xml:space="preserve">The emergence of social media platforms has </w:t>
      </w:r>
      <w:r w:rsidR="00E407A3" w:rsidRPr="00BA13CC">
        <w:rPr>
          <w:rFonts w:ascii="Times New Roman" w:hAnsi="Times New Roman" w:cs="Times New Roman"/>
        </w:rPr>
        <w:t>catalysed</w:t>
      </w:r>
      <w:r w:rsidRPr="00BA13CC">
        <w:rPr>
          <w:rFonts w:ascii="Times New Roman" w:hAnsi="Times New Roman" w:cs="Times New Roman"/>
        </w:rPr>
        <w:t xml:space="preserve"> a shift in how people express themselves and interact online. Twitter, with its concise and real-time nature, has become a rich source of textual data that encapsulates a wide spectrum of emotions. Early sentiment analysis efforts on Twitter predominantly focused on classifying tweets as either positive, negative, or neutral</w:t>
      </w:r>
      <w:r w:rsidR="0047714B">
        <w:rPr>
          <w:rFonts w:ascii="Times New Roman" w:hAnsi="Times New Roman" w:cs="Times New Roman"/>
        </w:rPr>
        <w:fldChar w:fldCharType="begin"/>
      </w:r>
      <w:r w:rsidR="006F3BFE">
        <w:rPr>
          <w:rFonts w:ascii="Times New Roman" w:hAnsi="Times New Roman" w:cs="Times New Roman"/>
        </w:rPr>
        <w:instrText xml:space="preserve"> ADDIN ZOTERO_ITEM CSL_CITATION {"citationID":"w3FylynJ","properties":{"formattedCitation":"(Goyal, 2021)","plainCitation":"(Goyal, 2021)","noteIndex":0},"citationItems":[{"id":600,"uris":["http://zotero.org/users/10598127/items/P3CN4345"],"itemData":{"id":600,"type":"post-weblog","abstract":"Explore the different techniques to analyze tweets and understand the process of building a Twitter Sentiment Analysis model using Python.","container-title":"Analytics Vidhya","language":"en","title":"Twitter Sentiment Analysis Using Python | Introduction &amp; Techniques","URL":"https://www.analyticsvidhya.com/blog/2021/06/twitter-sentiment-analysis-a-nlp-use-case-for-beginners/","author":[{"family":"Goyal","given":"Gunjan"}],"accessed":{"date-parts":[["2023",9,21]]},"issued":{"date-parts":[["2021",6,11]]}}}],"schema":"https://github.com/citation-style-language/schema/raw/master/csl-citation.json"} </w:instrText>
      </w:r>
      <w:r w:rsidR="0047714B">
        <w:rPr>
          <w:rFonts w:ascii="Times New Roman" w:hAnsi="Times New Roman" w:cs="Times New Roman"/>
        </w:rPr>
        <w:fldChar w:fldCharType="separate"/>
      </w:r>
      <w:r w:rsidR="006F3BFE">
        <w:rPr>
          <w:rFonts w:ascii="Times New Roman" w:hAnsi="Times New Roman" w:cs="Times New Roman"/>
          <w:noProof/>
        </w:rPr>
        <w:t>(Goyal, 2021)</w:t>
      </w:r>
      <w:r w:rsidR="0047714B">
        <w:rPr>
          <w:rFonts w:ascii="Times New Roman" w:hAnsi="Times New Roman" w:cs="Times New Roman"/>
        </w:rPr>
        <w:fldChar w:fldCharType="end"/>
      </w:r>
      <w:r w:rsidRPr="00BA13CC">
        <w:rPr>
          <w:rFonts w:ascii="Times New Roman" w:hAnsi="Times New Roman" w:cs="Times New Roman"/>
        </w:rPr>
        <w:t>. While these models served certain analytical purposes, they fell short in capturing the nuanced emotional states that users often convey.</w:t>
      </w:r>
      <w:r w:rsidR="00AA7E90">
        <w:rPr>
          <w:rFonts w:ascii="Times New Roman" w:hAnsi="Times New Roman" w:cs="Times New Roman"/>
        </w:rPr>
        <w:t xml:space="preserve"> </w:t>
      </w:r>
      <w:r w:rsidR="00A21AF3" w:rsidRPr="00BA13CC">
        <w:rPr>
          <w:rFonts w:ascii="Times New Roman" w:hAnsi="Times New Roman" w:cs="Times New Roman"/>
        </w:rPr>
        <w:t>Recent advances in sentiment analysis have recognized the need for a more comprehensive approach. Emotion recognition models now aim to classify tweets into multiple distinct emotions, such as joy, fear, happiness, sadness, and others. This shift reflects a deeper understanding of human emotional expression, acknowledging that sentiments are not binary but exist along a continuum. This project aligns with this evolving sentiment analysis paradigm, seeking to develop a robust model capable of identifying a broad array of emotional states in Twitter data.</w:t>
      </w:r>
    </w:p>
    <w:p w14:paraId="5048A271" w14:textId="797EABFE" w:rsidR="00574474" w:rsidRDefault="002C7AF1" w:rsidP="00A21AF3">
      <w:pPr>
        <w:spacing w:line="360" w:lineRule="auto"/>
        <w:jc w:val="both"/>
        <w:rPr>
          <w:rFonts w:ascii="Times New Roman" w:hAnsi="Times New Roman" w:cs="Times New Roman"/>
        </w:rPr>
      </w:pPr>
      <w:r>
        <w:rPr>
          <w:rFonts w:ascii="Times New Roman" w:hAnsi="Times New Roman" w:cs="Times New Roman"/>
        </w:rPr>
        <w:t xml:space="preserve">In a study by </w:t>
      </w:r>
      <w:r w:rsidR="00092C06">
        <w:rPr>
          <w:rFonts w:ascii="Times New Roman" w:hAnsi="Times New Roman" w:cs="Times New Roman"/>
        </w:rPr>
        <w:fldChar w:fldCharType="begin"/>
      </w:r>
      <w:r w:rsidR="00092C06">
        <w:rPr>
          <w:rFonts w:ascii="Times New Roman" w:hAnsi="Times New Roman" w:cs="Times New Roman"/>
        </w:rPr>
        <w:instrText xml:space="preserve"> ADDIN ZOTERO_ITEM CSL_CITATION {"citationID":"LCWUPdIv","properties":{"formattedCitation":"(Nasim et al., 2017)","plainCitation":"(Nasim et al., 2017)","noteIndex":0},"citationItems":[{"id":582,"uris":["http://zotero.org/users/10598127/items/LWG6LBVI"],"itemData":{"id":582,"type":"paper-conference","abstract":"This paper presents a combination of machine learning and lexicon-based approaches for sentiment analysis of students feedback. The textual feedback, typically collected towards the end of a semester, provides useful insights into the overall teaching quality and suggests valuable ways for improving teaching methodology. The paper describes a sentiment analysis model trained using TF-IDF and lexicon-based features to analyze the sentiments expressed by students in their textual feedback. A comparative analysis is also conducted between the proposed model and other methods of sentiment analysis. The experimental results suggest that the proposed model performs better than other methods.","container-title":"2017 International Conference on Research and Innovation in Information Systems (ICRIIS)","DOI":"10.1109/ICRIIS.2017.8002475","event-title":"2017 International Conference on Research and Innovation in Information Systems (ICRIIS)","note":"ISSN: 2324-8157","page":"1-6","source":"IEEE Xplore","title":"Sentiment analysis of student feedback using machine learning and lexicon based approaches","author":[{"family":"Nasim","given":"Zarmeen"},{"family":"Rajput","given":"Quratulain"},{"family":"Haider","given":"Sajjad"}],"issued":{"date-parts":[["2017",7]]}}}],"schema":"https://github.com/citation-style-language/schema/raw/master/csl-citation.json"} </w:instrText>
      </w:r>
      <w:r w:rsidR="00092C06">
        <w:rPr>
          <w:rFonts w:ascii="Times New Roman" w:hAnsi="Times New Roman" w:cs="Times New Roman"/>
        </w:rPr>
        <w:fldChar w:fldCharType="separate"/>
      </w:r>
      <w:r w:rsidR="00092C06">
        <w:rPr>
          <w:rFonts w:ascii="Times New Roman" w:hAnsi="Times New Roman" w:cs="Times New Roman"/>
          <w:noProof/>
        </w:rPr>
        <w:t>(Nasim et al., 2017)</w:t>
      </w:r>
      <w:r w:rsidR="00092C06">
        <w:rPr>
          <w:rFonts w:ascii="Times New Roman" w:hAnsi="Times New Roman" w:cs="Times New Roman"/>
        </w:rPr>
        <w:fldChar w:fldCharType="end"/>
      </w:r>
      <w:r>
        <w:rPr>
          <w:rFonts w:ascii="Times New Roman" w:hAnsi="Times New Roman" w:cs="Times New Roman"/>
        </w:rPr>
        <w:t xml:space="preserve"> </w:t>
      </w:r>
      <w:r w:rsidR="002E7813" w:rsidRPr="00BA23B5">
        <w:rPr>
          <w:rFonts w:ascii="Times New Roman" w:hAnsi="Times New Roman" w:cs="Times New Roman"/>
        </w:rPr>
        <w:t>Sentiment Analysis</w:t>
      </w:r>
      <w:r>
        <w:rPr>
          <w:rFonts w:ascii="Times New Roman" w:hAnsi="Times New Roman" w:cs="Times New Roman"/>
        </w:rPr>
        <w:t xml:space="preserve"> is</w:t>
      </w:r>
      <w:r w:rsidR="002E7813" w:rsidRPr="00BA23B5">
        <w:rPr>
          <w:rFonts w:ascii="Times New Roman" w:hAnsi="Times New Roman" w:cs="Times New Roman"/>
        </w:rPr>
        <w:t xml:space="preserve"> a crucial task in natural language processing</w:t>
      </w:r>
      <w:r w:rsidR="00EF1EB5">
        <w:rPr>
          <w:rFonts w:ascii="Times New Roman" w:hAnsi="Times New Roman" w:cs="Times New Roman"/>
        </w:rPr>
        <w:t xml:space="preserve"> and </w:t>
      </w:r>
      <w:r w:rsidR="002E7813" w:rsidRPr="00BA23B5">
        <w:rPr>
          <w:rFonts w:ascii="Times New Roman" w:hAnsi="Times New Roman" w:cs="Times New Roman"/>
        </w:rPr>
        <w:t>has been explored through three primary approaches</w:t>
      </w:r>
      <w:r w:rsidR="00EF1EB5">
        <w:rPr>
          <w:rFonts w:ascii="Times New Roman" w:hAnsi="Times New Roman" w:cs="Times New Roman"/>
        </w:rPr>
        <w:t xml:space="preserve"> which are</w:t>
      </w:r>
      <w:r w:rsidR="002E7813" w:rsidRPr="00BA23B5">
        <w:rPr>
          <w:rFonts w:ascii="Times New Roman" w:hAnsi="Times New Roman" w:cs="Times New Roman"/>
        </w:rPr>
        <w:t xml:space="preserve"> machine learning-based, lexicon-based, and hybrid methods.</w:t>
      </w:r>
      <w:r w:rsidR="00E56E89">
        <w:rPr>
          <w:rFonts w:ascii="Times New Roman" w:hAnsi="Times New Roman" w:cs="Times New Roman"/>
        </w:rPr>
        <w:t xml:space="preserve"> Firstly, m</w:t>
      </w:r>
      <w:r w:rsidR="002E7813" w:rsidRPr="00BA23B5">
        <w:rPr>
          <w:rFonts w:ascii="Times New Roman" w:hAnsi="Times New Roman" w:cs="Times New Roman"/>
        </w:rPr>
        <w:t xml:space="preserve">achine </w:t>
      </w:r>
      <w:r w:rsidR="00E56E89">
        <w:rPr>
          <w:rFonts w:ascii="Times New Roman" w:hAnsi="Times New Roman" w:cs="Times New Roman"/>
        </w:rPr>
        <w:t>l</w:t>
      </w:r>
      <w:r w:rsidR="002E7813" w:rsidRPr="00BA23B5">
        <w:rPr>
          <w:rFonts w:ascii="Times New Roman" w:hAnsi="Times New Roman" w:cs="Times New Roman"/>
        </w:rPr>
        <w:t>earning</w:t>
      </w:r>
      <w:r w:rsidR="00E56E89">
        <w:rPr>
          <w:rFonts w:ascii="Times New Roman" w:hAnsi="Times New Roman" w:cs="Times New Roman"/>
        </w:rPr>
        <w:t xml:space="preserve"> </w:t>
      </w:r>
      <w:r w:rsidR="002E7813" w:rsidRPr="00BA23B5">
        <w:rPr>
          <w:rFonts w:ascii="Times New Roman" w:hAnsi="Times New Roman" w:cs="Times New Roman"/>
        </w:rPr>
        <w:t>Based Approaches</w:t>
      </w:r>
      <w:r w:rsidR="006C4D87">
        <w:rPr>
          <w:rFonts w:ascii="Times New Roman" w:hAnsi="Times New Roman" w:cs="Times New Roman"/>
        </w:rPr>
        <w:t xml:space="preserve"> which</w:t>
      </w:r>
      <w:r w:rsidR="002E7813" w:rsidRPr="00BA23B5">
        <w:rPr>
          <w:rFonts w:ascii="Times New Roman" w:hAnsi="Times New Roman" w:cs="Times New Roman"/>
        </w:rPr>
        <w:t xml:space="preserve"> </w:t>
      </w:r>
      <w:r w:rsidR="006C4D87">
        <w:rPr>
          <w:rFonts w:ascii="Times New Roman" w:hAnsi="Times New Roman" w:cs="Times New Roman"/>
        </w:rPr>
        <w:t xml:space="preserve">focuses on </w:t>
      </w:r>
      <w:r w:rsidR="002E7813" w:rsidRPr="00BA23B5">
        <w:rPr>
          <w:rFonts w:ascii="Times New Roman" w:hAnsi="Times New Roman" w:cs="Times New Roman"/>
        </w:rPr>
        <w:t>build</w:t>
      </w:r>
      <w:r w:rsidR="006C4D87">
        <w:rPr>
          <w:rFonts w:ascii="Times New Roman" w:hAnsi="Times New Roman" w:cs="Times New Roman"/>
        </w:rPr>
        <w:t>ing</w:t>
      </w:r>
      <w:r w:rsidR="002E7813" w:rsidRPr="00BA23B5">
        <w:rPr>
          <w:rFonts w:ascii="Times New Roman" w:hAnsi="Times New Roman" w:cs="Times New Roman"/>
        </w:rPr>
        <w:t xml:space="preserve"> predictive models using training data and then evaluate these models on test data. They can be categorized into supervised and unsupervised methods. Unsupervised methods, as exemplified by </w:t>
      </w:r>
      <w:r w:rsidR="0031692E">
        <w:rPr>
          <w:rFonts w:ascii="Times New Roman" w:hAnsi="Times New Roman" w:cs="Times New Roman"/>
        </w:rPr>
        <w:fldChar w:fldCharType="begin"/>
      </w:r>
      <w:r w:rsidR="0031692E">
        <w:rPr>
          <w:rFonts w:ascii="Times New Roman" w:hAnsi="Times New Roman" w:cs="Times New Roman"/>
        </w:rPr>
        <w:instrText xml:space="preserve"> ADDIN ZOTERO_ITEM CSL_CITATION {"citationID":"jKrgCz0D","properties":{"formattedCitation":"(Turney, 2002)","plainCitation":"(Turney, 2002)","noteIndex":0},"citationItems":[{"id":632,"uris":["http://zotero.org/users/10598127/items/NF35NJ5W"],"itemData":{"id":632,"type":"paper-conference","container-title":"Proceedings of the 40th Annual Meeting of the Association for Computational Linguistics","DOI":"10.3115/1073083.1073153","event-place":"Philadelphia, Pennsylvania, USA","event-title":"ACL 2002","page":"417–424","publisher":"Association for Computational Linguistics","publisher-place":"Philadelphia, Pennsylvania, USA","source":"ACLWeb","title":"Thumbs Up or Thumbs Down? Semantic Orientation Applied to Unsupervised Classification of Reviews","title-short":"Thumbs Up or Thumbs Down?","URL":"https://aclanthology.org/P02-1053","author":[{"family":"Turney","given":"Peter"}],"accessed":{"date-parts":[["2023",9,22]]},"issued":{"date-parts":[["2002",7]]}}}],"schema":"https://github.com/citation-style-language/schema/raw/master/csl-citation.json"} </w:instrText>
      </w:r>
      <w:r w:rsidR="0031692E">
        <w:rPr>
          <w:rFonts w:ascii="Times New Roman" w:hAnsi="Times New Roman" w:cs="Times New Roman"/>
        </w:rPr>
        <w:fldChar w:fldCharType="separate"/>
      </w:r>
      <w:r w:rsidR="0031692E">
        <w:rPr>
          <w:rFonts w:ascii="Times New Roman" w:hAnsi="Times New Roman" w:cs="Times New Roman"/>
          <w:noProof/>
        </w:rPr>
        <w:t>(Turney, 2002)</w:t>
      </w:r>
      <w:r w:rsidR="0031692E">
        <w:rPr>
          <w:rFonts w:ascii="Times New Roman" w:hAnsi="Times New Roman" w:cs="Times New Roman"/>
        </w:rPr>
        <w:fldChar w:fldCharType="end"/>
      </w:r>
      <w:r w:rsidR="002B60B3">
        <w:rPr>
          <w:rFonts w:ascii="Times New Roman" w:hAnsi="Times New Roman" w:cs="Times New Roman"/>
        </w:rPr>
        <w:t>’s</w:t>
      </w:r>
      <w:r w:rsidR="002E7813" w:rsidRPr="00BA23B5">
        <w:rPr>
          <w:rFonts w:ascii="Times New Roman" w:hAnsi="Times New Roman" w:cs="Times New Roman"/>
        </w:rPr>
        <w:t xml:space="preserve"> work, determine polarity by aggregating adjectives and adverbs in phrases. </w:t>
      </w:r>
      <w:r w:rsidR="001D1513">
        <w:rPr>
          <w:rFonts w:ascii="Times New Roman" w:hAnsi="Times New Roman" w:cs="Times New Roman"/>
        </w:rPr>
        <w:fldChar w:fldCharType="begin"/>
      </w:r>
      <w:r w:rsidR="00962536">
        <w:rPr>
          <w:rFonts w:ascii="Times New Roman" w:hAnsi="Times New Roman" w:cs="Times New Roman"/>
        </w:rPr>
        <w:instrText xml:space="preserve"> ADDIN ZOTERO_ITEM CSL_CITATION {"citationID":"0i7YLR0S","properties":{"formattedCitation":"(Fern\\uc0\\u225{}ndez-Gavilanes et al., 2016)","plainCitation":"(Fernández-Gavilanes et al., 2016)","noteIndex":0},"citationItems":[{"id":635,"uris":["http://zotero.org/users/10598127/items/EK7A798D"],"itemData":{"id":635,"type":"article-journal","container-title":"Expert Systems with Applications: An International Journal","DOI":"10.1016/j.eswa.2016.06.007","ISSN":"0957-4174","issue":"C","journalAbbreviation":"Expert Syst. Appl.","page":"394","source":"ACM Digital Library","title":"Corrigendum to \"Unsupervised method for sentiment analysis in online texts\" Expert Systems with Applications 58 (2016) 57-75","volume":"61","author":[{"family":"Fernández-Gavilanes","given":"Milagros"},{"family":"Álvarez-López","given":"Tamara"},{"family":"Juncal-Martínez","given":"Jonathan"},{"family":"Costa-Montenegro","given":"Enrique"},{"family":"González-Castaño","given":"Francisco Javier"}],"issued":{"date-parts":[["2016",11,1]]}}}],"schema":"https://github.com/citation-style-language/schema/raw/master/csl-citation.json"} </w:instrText>
      </w:r>
      <w:r w:rsidR="001D1513">
        <w:rPr>
          <w:rFonts w:ascii="Times New Roman" w:hAnsi="Times New Roman" w:cs="Times New Roman"/>
        </w:rPr>
        <w:fldChar w:fldCharType="separate"/>
      </w:r>
      <w:r w:rsidR="00962536" w:rsidRPr="00962536">
        <w:rPr>
          <w:rFonts w:ascii="Times New Roman" w:hAnsi="Times New Roman" w:cs="Times New Roman"/>
          <w:kern w:val="0"/>
        </w:rPr>
        <w:t>(Fernández-Gavilanes et al., 2016)</w:t>
      </w:r>
      <w:r w:rsidR="001D1513">
        <w:rPr>
          <w:rFonts w:ascii="Times New Roman" w:hAnsi="Times New Roman" w:cs="Times New Roman"/>
        </w:rPr>
        <w:fldChar w:fldCharType="end"/>
      </w:r>
      <w:r w:rsidR="002E7813" w:rsidRPr="00BA23B5">
        <w:rPr>
          <w:rFonts w:ascii="Times New Roman" w:hAnsi="Times New Roman" w:cs="Times New Roman"/>
        </w:rPr>
        <w:t xml:space="preserve"> used dependency parsing to compute semantic orientation based on sentiment lexicons. Supervised methods require </w:t>
      </w:r>
      <w:r w:rsidR="00E407A3" w:rsidRPr="00BA23B5">
        <w:rPr>
          <w:rFonts w:ascii="Times New Roman" w:hAnsi="Times New Roman" w:cs="Times New Roman"/>
        </w:rPr>
        <w:t>labelled</w:t>
      </w:r>
      <w:r w:rsidR="002E7813" w:rsidRPr="00BA23B5">
        <w:rPr>
          <w:rFonts w:ascii="Times New Roman" w:hAnsi="Times New Roman" w:cs="Times New Roman"/>
        </w:rPr>
        <w:t xml:space="preserve"> training data and employ linguistic features like n-grams, word representations, part of speech tags, punctuation, and emoticons to train classifiers. For instance, </w:t>
      </w:r>
      <w:r w:rsidR="00DF6450">
        <w:rPr>
          <w:rFonts w:ascii="Times New Roman" w:hAnsi="Times New Roman" w:cs="Times New Roman"/>
        </w:rPr>
        <w:fldChar w:fldCharType="begin"/>
      </w:r>
      <w:r w:rsidR="002F258E">
        <w:rPr>
          <w:rFonts w:ascii="Times New Roman" w:hAnsi="Times New Roman" w:cs="Times New Roman"/>
        </w:rPr>
        <w:instrText xml:space="preserve"> ADDIN ZOTERO_ITEM CSL_CITATION {"citationID":"7qFPiTBk","properties":{"formattedCitation":"(Altrabsheh et al., 2014)","plainCitation":"(Altrabsheh et al., 2014)","noteIndex":0},"citationItems":[{"id":636,"uris":["http://zotero.org/users/10598127/items/HIZQLAHM"],"itemData":{"id":636,"type":"paper-conference","abstract":"Knowledge about users sentiments can be used for a variety of adaptation purposes. In the case of teaching, knowledge about students sentiments can be used to address problems like confusion and boredom which affect students engagement. For this purpose, we looked at several methods that could be used for learning sentiment from students feedback. Thus, Naive Bayes, Complement Naive Bayes (CNB), Maximum Entropy and Support Vector Machine (SVM) were trained using real students’ feedback. Two classifiers stand out as better at learning sentiment, with SVM resulting in the highest accuracy at 94%, followed by CNB at 84%. We also experimented with the use of the neutral class and the results indicated that, generally, classifiers perform better when the neutral class is excluded.","collection-title":"Lecture Notes in Computer Science","container-title":"Adaptive and Intelligent Systems","DOI":"10.1007/978-3-319-11298-5_5","event-place":"Cham","ISBN":"978-3-319-11298-5","language":"en","page":"40-49","publisher":"Springer International Publishing","publisher-place":"Cham","source":"Springer Link","title":"Learning Sentiment from Students’ Feedback for Real-Time Interventions in Classrooms","author":[{"family":"Altrabsheh","given":"Nabeela"},{"family":"Cocea","given":"Mihaela"},{"family":"Fallahkhair","given":"Sanaz"}],"editor":[{"family":"Bouchachia","given":"Abdelhamid"}],"issued":{"date-parts":[["2014"]]}}}],"schema":"https://github.com/citation-style-language/schema/raw/master/csl-citation.json"} </w:instrText>
      </w:r>
      <w:r w:rsidR="00DF6450">
        <w:rPr>
          <w:rFonts w:ascii="Times New Roman" w:hAnsi="Times New Roman" w:cs="Times New Roman"/>
        </w:rPr>
        <w:fldChar w:fldCharType="separate"/>
      </w:r>
      <w:r w:rsidR="002F258E">
        <w:rPr>
          <w:rFonts w:ascii="Times New Roman" w:hAnsi="Times New Roman" w:cs="Times New Roman"/>
          <w:noProof/>
        </w:rPr>
        <w:t>(Altrabsheh et al., 2014)</w:t>
      </w:r>
      <w:r w:rsidR="00DF6450">
        <w:rPr>
          <w:rFonts w:ascii="Times New Roman" w:hAnsi="Times New Roman" w:cs="Times New Roman"/>
        </w:rPr>
        <w:fldChar w:fldCharType="end"/>
      </w:r>
      <w:r w:rsidR="002E7813" w:rsidRPr="00BA23B5">
        <w:rPr>
          <w:rFonts w:ascii="Times New Roman" w:hAnsi="Times New Roman" w:cs="Times New Roman"/>
        </w:rPr>
        <w:t xml:space="preserve"> used n-gram features and algorithms like Naive Bayes, Maximum Entropy, and Support Vector Machine (SVM) for sentiment prediction.</w:t>
      </w:r>
      <w:r w:rsidR="006C4D87">
        <w:rPr>
          <w:rFonts w:ascii="Times New Roman" w:hAnsi="Times New Roman" w:cs="Times New Roman"/>
        </w:rPr>
        <w:t xml:space="preserve"> Secondly, </w:t>
      </w:r>
      <w:r w:rsidR="002E7813" w:rsidRPr="00BA23B5">
        <w:rPr>
          <w:rFonts w:ascii="Times New Roman" w:hAnsi="Times New Roman" w:cs="Times New Roman"/>
        </w:rPr>
        <w:t xml:space="preserve">Lexicon-based sentiment analysis </w:t>
      </w:r>
      <w:r w:rsidR="00E716D5">
        <w:rPr>
          <w:rFonts w:ascii="Times New Roman" w:hAnsi="Times New Roman" w:cs="Times New Roman"/>
        </w:rPr>
        <w:t xml:space="preserve">which </w:t>
      </w:r>
      <w:r w:rsidR="002E7813" w:rsidRPr="00BA23B5">
        <w:rPr>
          <w:rFonts w:ascii="Times New Roman" w:hAnsi="Times New Roman" w:cs="Times New Roman"/>
        </w:rPr>
        <w:t xml:space="preserve">relies on sentiment lexicons or dictionaries to determine </w:t>
      </w:r>
      <w:r w:rsidR="007E67B2">
        <w:rPr>
          <w:rFonts w:ascii="Times New Roman" w:hAnsi="Times New Roman" w:cs="Times New Roman"/>
        </w:rPr>
        <w:t>Study</w:t>
      </w:r>
      <w:r w:rsidR="002E7813" w:rsidRPr="00BA23B5">
        <w:rPr>
          <w:rFonts w:ascii="Times New Roman" w:hAnsi="Times New Roman" w:cs="Times New Roman"/>
        </w:rPr>
        <w:t xml:space="preserve"> polarity. Words are associated with predefined sentiment polarities, which can be constructed manually or automatically. </w:t>
      </w:r>
      <w:r w:rsidR="0025365E">
        <w:rPr>
          <w:rFonts w:ascii="Times New Roman" w:hAnsi="Times New Roman" w:cs="Times New Roman"/>
        </w:rPr>
        <w:fldChar w:fldCharType="begin"/>
      </w:r>
      <w:r w:rsidR="0025365E">
        <w:rPr>
          <w:rFonts w:ascii="Times New Roman" w:hAnsi="Times New Roman" w:cs="Times New Roman"/>
        </w:rPr>
        <w:instrText xml:space="preserve"> ADDIN ZOTERO_ITEM CSL_CITATION {"citationID":"Lb0rLoZg","properties":{"formattedCitation":"(Hu and Liu, 2004)","plainCitation":"(Hu and Liu, 2004)","noteIndex":0},"citationItems":[{"id":638,"uris":["http://zotero.org/users/10598127/items/RKQ4ML6U"],"itemData":{"id":638,"type":"paper-conference","abstract":"Merchants selling products on the Web often ask their customers to review the products that they have purchased and the associated services. As e-commerce is becoming more and more popular, the number of customer reviews that a product receives grows rapidly. For a popular product, the number of reviews can be in hundreds or even thousands. This makes it difficult for a potential customer to read them to make an informed decision on whether to purchase the product. It also makes it difficult for the manufacturer of the product to keep track and to manage customer opinions. For the manufacturer, there are additional difficulties because many merchant sites may sell the same product and the manufacturer normally produces many kinds of products. In this research, we aim to mine and to summarize all the customer reviews of a product. This summarization task is different from traditional text summarization because we only mine the features of the product on which the customers have expressed their opinions and whether the opinions are positive or negative. We do not summarize the reviews by selecting a subset or rewrite some of the original sentences from the reviews to capture the main points as in the classic text summarization. Our task is performed in three steps: (1) mining product features that have been commented on by customers; (2) identifying opinion sentences in each review and deciding whether each opinion sentence is positive or negative; (3) summarizing the results. This paper proposes several novel techniques to perform these tasks. Our experimental results using reviews of a number of products sold online demonstrate the effectiveness of the techniques.","collection-title":"KDD '04","container-title":"Proceedings of the tenth ACM SIGKDD international conference on Knowledge discovery and data mining","DOI":"10.1145/1014052.1014073","event-place":"New York, NY, USA","ISBN":"978-1-58113-888-7","page":"168–177","publisher":"Association for Computing Machinery","publisher-place":"New York, NY, USA","source":"ACM Digital Library","title":"Mining and summarizing customer reviews","URL":"https://doi.org/10.1145/1014052.1014073","author":[{"family":"Hu","given":"Minqing"},{"family":"Liu","given":"Bing"}],"accessed":{"date-parts":[["2023",9,22]]},"issued":{"date-parts":[["2004",8,22]]}}}],"schema":"https://github.com/citation-style-language/schema/raw/master/csl-citation.json"} </w:instrText>
      </w:r>
      <w:r w:rsidR="0025365E">
        <w:rPr>
          <w:rFonts w:ascii="Times New Roman" w:hAnsi="Times New Roman" w:cs="Times New Roman"/>
        </w:rPr>
        <w:fldChar w:fldCharType="separate"/>
      </w:r>
      <w:r w:rsidR="0025365E">
        <w:rPr>
          <w:rFonts w:ascii="Times New Roman" w:hAnsi="Times New Roman" w:cs="Times New Roman"/>
          <w:noProof/>
        </w:rPr>
        <w:t>(Hu and Liu, 2004)</w:t>
      </w:r>
      <w:r w:rsidR="0025365E">
        <w:rPr>
          <w:rFonts w:ascii="Times New Roman" w:hAnsi="Times New Roman" w:cs="Times New Roman"/>
        </w:rPr>
        <w:fldChar w:fldCharType="end"/>
      </w:r>
      <w:r w:rsidR="002E7813" w:rsidRPr="00BA23B5">
        <w:rPr>
          <w:rFonts w:ascii="Times New Roman" w:hAnsi="Times New Roman" w:cs="Times New Roman"/>
        </w:rPr>
        <w:t xml:space="preserve"> used WordNet to predict opinion word sentiment, and</w:t>
      </w:r>
      <w:r w:rsidR="00123357">
        <w:rPr>
          <w:rFonts w:ascii="Times New Roman" w:hAnsi="Times New Roman" w:cs="Times New Roman"/>
        </w:rPr>
        <w:t xml:space="preserve"> </w:t>
      </w:r>
      <w:r w:rsidR="00B80B79">
        <w:rPr>
          <w:rFonts w:ascii="Times New Roman" w:hAnsi="Times New Roman" w:cs="Times New Roman"/>
        </w:rPr>
        <w:fldChar w:fldCharType="begin"/>
      </w:r>
      <w:r w:rsidR="00B80B79">
        <w:rPr>
          <w:rFonts w:ascii="Times New Roman" w:hAnsi="Times New Roman" w:cs="Times New Roman"/>
        </w:rPr>
        <w:instrText xml:space="preserve"> ADDIN ZOTERO_ITEM CSL_CITATION {"citationID":"40iLsRwm","properties":{"formattedCitation":"(Taboada et al., 2011)","plainCitation":"(Taboada et al., 2011)","noteIndex":0},"citationItems":[{"id":642,"uris":["http://zotero.org/users/10598127/items/8TSY6JIG"],"itemData":{"id":642,"type":"article-journal","abstract":"We present a lexicon-based approach to extracting sentiment from text. The Semantic Orientation CALculator (SO-CAL) uses dictionaries of words annotated with their semantic orientation (polarity and strength), and incorporates intensification and negation. SO-CAL is applied to the polarity classification task, the process of assigning a positive or negative label to a text that captures the text's opinion towards its main subject matter. We show that SO-CAL's performance is consistent across domains and in completely unseen data. Additionally, we describe the process of dictionary creation, and our use of Mechanical Turk to check dictionaries for consistency and reliability.","container-title":"Computational Linguistics","DOI":"10.1162/COLI_a_00049","ISSN":"0891-2017, 1530-9312","issue":"2","journalAbbreviation":"Computational Linguistics","language":"en","page":"267-307","source":"DOI.org (Crossref)","title":"Lexicon-Based Methods for Sentiment Analysis","volume":"37","author":[{"family":"Taboada","given":"Maite"},{"family":"Brooke","given":"Julian"},{"family":"Tofiloski","given":"Milan"},{"family":"Voll","given":"Kimberly"},{"family":"Stede","given":"Manfred"}],"issued":{"date-parts":[["2011",6]]}}}],"schema":"https://github.com/citation-style-language/schema/raw/master/csl-citation.json"} </w:instrText>
      </w:r>
      <w:r w:rsidR="00B80B79">
        <w:rPr>
          <w:rFonts w:ascii="Times New Roman" w:hAnsi="Times New Roman" w:cs="Times New Roman"/>
        </w:rPr>
        <w:fldChar w:fldCharType="separate"/>
      </w:r>
      <w:r w:rsidR="00B80B79">
        <w:rPr>
          <w:rFonts w:ascii="Times New Roman" w:hAnsi="Times New Roman" w:cs="Times New Roman"/>
          <w:noProof/>
        </w:rPr>
        <w:t>(Taboada et al., 2011)</w:t>
      </w:r>
      <w:r w:rsidR="00B80B79">
        <w:rPr>
          <w:rFonts w:ascii="Times New Roman" w:hAnsi="Times New Roman" w:cs="Times New Roman"/>
        </w:rPr>
        <w:fldChar w:fldCharType="end"/>
      </w:r>
      <w:r w:rsidR="002E7813" w:rsidRPr="00BA23B5">
        <w:rPr>
          <w:rFonts w:ascii="Times New Roman" w:hAnsi="Times New Roman" w:cs="Times New Roman"/>
        </w:rPr>
        <w:t xml:space="preserve"> proposed a similar approach. Various general-</w:t>
      </w:r>
      <w:r w:rsidR="002E7813" w:rsidRPr="00BA23B5">
        <w:rPr>
          <w:rFonts w:ascii="Times New Roman" w:hAnsi="Times New Roman" w:cs="Times New Roman"/>
        </w:rPr>
        <w:lastRenderedPageBreak/>
        <w:t xml:space="preserve">purpose and domain-specific lexicons have been created. </w:t>
      </w:r>
      <w:r w:rsidR="007E3ED0">
        <w:rPr>
          <w:rFonts w:ascii="Times New Roman" w:hAnsi="Times New Roman" w:cs="Times New Roman"/>
        </w:rPr>
        <w:fldChar w:fldCharType="begin"/>
      </w:r>
      <w:r w:rsidR="009327CD">
        <w:rPr>
          <w:rFonts w:ascii="Times New Roman" w:hAnsi="Times New Roman" w:cs="Times New Roman"/>
        </w:rPr>
        <w:instrText xml:space="preserve"> ADDIN ZOTERO_ITEM CSL_CITATION {"citationID":"LrIdbVRh","properties":{"formattedCitation":"(Rajput et al., 2016)","plainCitation":"(Rajput et al., 2016)","noteIndex":0},"citationItems":[{"id":643,"uris":["http://zotero.org/users/10598127/items/XWH8ESQU"],"itemData":{"id":643,"type":"article-journal","abstract":"The end of the course evaluation has become an integral part of education management in almost every academic institution. The existing automated evaluation method primarily employs the Likert scale based quantitative scores provided by students about the delivery of the course and the knowledge of the instructor. The feedback is subsequently used to improve the quality of the teaching and often for the annual appraisal process. In addition to the Likert scale questions, the evaluation form typically contains open-ended questions where students can write general comments/feedback that might not be covered by the fixed questions. The textual feedback, however, is usually provided to teachers and administration and due to its nonquantitative nature is frequently not processed to gain more insight. This paper aims to address this aspect by applying several text analytics methods on students’ feedback. The paper not only presents a sentiment analysis based metric, which is shown to be highly correlated with the aggregated Likert scale scores, but also provides new insight into a teacher’s performance with the help of tag clouds, sentiment score, and other frequency-based filters.","container-title":"Applied Computational Intelligence and Soft Computing","DOI":"10.1155/2016/2385429","ISSN":"1687-9724","language":"en","note":"publisher: Hindawi","page":"e2385429","source":"www.hindawi.com","title":"Lexicon-Based Sentiment Analysis of Teachers’ Evaluation","volume":"2016","author":[{"family":"Rajput","given":"Quratulain"},{"family":"Haider","given":"Sajjad"},{"family":"Ghani","given":"Sayeed"}],"issued":{"date-parts":[["2016",10,13]]}}}],"schema":"https://github.com/citation-style-language/schema/raw/master/csl-citation.json"} </w:instrText>
      </w:r>
      <w:r w:rsidR="007E3ED0">
        <w:rPr>
          <w:rFonts w:ascii="Times New Roman" w:hAnsi="Times New Roman" w:cs="Times New Roman"/>
        </w:rPr>
        <w:fldChar w:fldCharType="separate"/>
      </w:r>
      <w:r w:rsidR="009327CD">
        <w:rPr>
          <w:rFonts w:ascii="Times New Roman" w:hAnsi="Times New Roman" w:cs="Times New Roman"/>
          <w:noProof/>
        </w:rPr>
        <w:t>(Rajput et al., 2016)</w:t>
      </w:r>
      <w:r w:rsidR="007E3ED0">
        <w:rPr>
          <w:rFonts w:ascii="Times New Roman" w:hAnsi="Times New Roman" w:cs="Times New Roman"/>
        </w:rPr>
        <w:fldChar w:fldCharType="end"/>
      </w:r>
      <w:r w:rsidR="002E7813" w:rsidRPr="00BA23B5">
        <w:rPr>
          <w:rFonts w:ascii="Times New Roman" w:hAnsi="Times New Roman" w:cs="Times New Roman"/>
        </w:rPr>
        <w:t xml:space="preserve"> adapted a general-purpose sentiment dictionary for academic feedback, demonstrating the value of domain-specific lexicons.</w:t>
      </w:r>
      <w:r w:rsidR="006446B8">
        <w:rPr>
          <w:rFonts w:ascii="Times New Roman" w:hAnsi="Times New Roman" w:cs="Times New Roman"/>
        </w:rPr>
        <w:t xml:space="preserve"> Finally, </w:t>
      </w:r>
      <w:r w:rsidR="002E7813" w:rsidRPr="00BA23B5">
        <w:rPr>
          <w:rFonts w:ascii="Times New Roman" w:hAnsi="Times New Roman" w:cs="Times New Roman"/>
        </w:rPr>
        <w:t xml:space="preserve">Hybrid approach combine sentiment lexicons with machine learning techniques. </w:t>
      </w:r>
      <w:r w:rsidR="009140CE">
        <w:rPr>
          <w:rFonts w:ascii="Times New Roman" w:hAnsi="Times New Roman" w:cs="Times New Roman"/>
        </w:rPr>
        <w:fldChar w:fldCharType="begin"/>
      </w:r>
      <w:r w:rsidR="002E2C9E">
        <w:rPr>
          <w:rFonts w:ascii="Times New Roman" w:hAnsi="Times New Roman" w:cs="Times New Roman"/>
        </w:rPr>
        <w:instrText xml:space="preserve"> ADDIN ZOTERO_ITEM CSL_CITATION {"citationID":"L3Gp59a0","properties":{"formattedCitation":"(Zhang et al., n.d.)","plainCitation":"(Zhang et al., n.d.)","noteIndex":0},"citationItems":[{"id":646,"uris":["http://zotero.org/users/10598127/items/N9MPWIJK"],"itemData":{"id":646,"type":"article-journal","abstract":"With the booming of microblogs on the Web, people have begun to express their opinions on a wide variety of topics on Twitter and other similar services. Sentiment analysis on entities (e.g., products, organizations, people, etc.) in tweets (posts on Twitter) thus becomes a rapid and effective way of gauging public opinion for business marketing or social studies. However, Twitter's unique characteristics give rise to new problems for current sentiment analysis methods, which originally focused on large opinionated corpora such as product reviews. In this paper, we propose a new entity-level sentiment analysis method for Twitter. The method first adopts a lexiconbased approach to perform entity-level sentiment analysis. This method can give high precision, but low recall. To improve recall, additional tweets that are likely to be opinionated are identified automatically by exploiting the information in the result of the lexicon-based method. A classifier is then trained to assign polarities to the entities in the newly identified tweets. Instead of being labeled manually, the training examples are given by the lexicon-based approach. Experimental results show that the proposed method dramatically improves the recall and the F-score, and outperforms the state-of-the-art baselines.","language":"en","source":"Zotero","title":"Combining Lexicon-based and Learning-based Methods for Twitter Sentiment Analysis","author":[{"family":"Zhang","given":"Lei"},{"family":"Ghosh","given":"Riddhiman"},{"family":"Dekhil","given":"Mohamed"},{"family":"Hsu","given":"Meichun"},{"family":"Liu","given":"Bing"}]}}],"schema":"https://github.com/citation-style-language/schema/raw/master/csl-citation.json"} </w:instrText>
      </w:r>
      <w:r w:rsidR="009140CE">
        <w:rPr>
          <w:rFonts w:ascii="Times New Roman" w:hAnsi="Times New Roman" w:cs="Times New Roman"/>
        </w:rPr>
        <w:fldChar w:fldCharType="separate"/>
      </w:r>
      <w:r w:rsidR="002E2C9E">
        <w:rPr>
          <w:rFonts w:ascii="Times New Roman" w:hAnsi="Times New Roman" w:cs="Times New Roman"/>
          <w:noProof/>
        </w:rPr>
        <w:t>(Zhang et al., n.d.)</w:t>
      </w:r>
      <w:r w:rsidR="009140CE">
        <w:rPr>
          <w:rFonts w:ascii="Times New Roman" w:hAnsi="Times New Roman" w:cs="Times New Roman"/>
        </w:rPr>
        <w:fldChar w:fldCharType="end"/>
      </w:r>
      <w:r w:rsidR="00FE105F">
        <w:rPr>
          <w:rFonts w:ascii="Times New Roman" w:hAnsi="Times New Roman" w:cs="Times New Roman"/>
        </w:rPr>
        <w:t xml:space="preserve"> </w:t>
      </w:r>
      <w:r w:rsidR="002E7813" w:rsidRPr="00BA23B5">
        <w:rPr>
          <w:rFonts w:ascii="Times New Roman" w:hAnsi="Times New Roman" w:cs="Times New Roman"/>
        </w:rPr>
        <w:t>used an opinion lexicon to label training data and train a binary classifier for sentiment prediction.</w:t>
      </w:r>
      <w:r w:rsidR="00FE105F">
        <w:rPr>
          <w:rFonts w:ascii="Times New Roman" w:hAnsi="Times New Roman" w:cs="Times New Roman"/>
        </w:rPr>
        <w:t xml:space="preserve"> </w:t>
      </w:r>
      <w:r w:rsidR="00A776F8">
        <w:rPr>
          <w:rFonts w:ascii="Times New Roman" w:hAnsi="Times New Roman" w:cs="Times New Roman"/>
        </w:rPr>
        <w:fldChar w:fldCharType="begin"/>
      </w:r>
      <w:r w:rsidR="00A776F8">
        <w:rPr>
          <w:rFonts w:ascii="Times New Roman" w:hAnsi="Times New Roman" w:cs="Times New Roman"/>
        </w:rPr>
        <w:instrText xml:space="preserve"> ADDIN ZOTERO_ITEM CSL_CITATION {"citationID":"KbAr2Bwr","properties":{"formattedCitation":"(Appel et al., 2016)","plainCitation":"(Appel et al., 2016)","noteIndex":0},"citationItems":[{"id":647,"uris":["http://zotero.org/users/10598127/items/F2ENYPX4"],"itemData":{"id":647,"type":"article-journal","abstract":"The objective of this article is to present a hybrid approach to the Sentiment Analysis problem at the sentence level. This new method uses natural language processing (NLP) essential techniques, a sentiment lexicon enhanced with the assistance of SentiWordNet, and fuzzy sets to estimate the semantic orientation polarity and its intensity for sentences, which provides a foundation for computing with sentiments. The proposed hybrid method is applied to three different data-sets and the results achieved are compared to those obtained using Naïve Bayes and Maximum Entropy techniques. It is demonstrated that the presented hybrid approach is more accurate and precise than both Naïve Bayes and Maximum Entropy techniques, when the latter are utilised in isolation. In addition, it is shown that when applied to datasets containing snippets, the proposed method performs similarly to state of the art techniques.","collection-title":"New Avenues in Knowledge Bases for Natural Language Processing","container-title":"Knowledge-Based Systems","DOI":"10.1016/j.knosys.2016.05.040","ISSN":"0950-7051","journalAbbreviation":"Knowledge-Based Systems","page":"110-124","source":"ScienceDirect","title":"A hybrid approach to the sentiment analysis problem at the sentence level","volume":"108","author":[{"family":"Appel","given":"Orestes"},{"family":"Chiclana","given":"Francisco"},{"family":"Carter","given":"Jenny"},{"family":"Fujita","given":"Hamido"}],"issued":{"date-parts":[["2016",9,15]]}}}],"schema":"https://github.com/citation-style-language/schema/raw/master/csl-citation.json"} </w:instrText>
      </w:r>
      <w:r w:rsidR="00A776F8">
        <w:rPr>
          <w:rFonts w:ascii="Times New Roman" w:hAnsi="Times New Roman" w:cs="Times New Roman"/>
        </w:rPr>
        <w:fldChar w:fldCharType="separate"/>
      </w:r>
      <w:r w:rsidR="00A776F8">
        <w:rPr>
          <w:rFonts w:ascii="Times New Roman" w:hAnsi="Times New Roman" w:cs="Times New Roman"/>
          <w:noProof/>
        </w:rPr>
        <w:t>(Appel et al., 2016)</w:t>
      </w:r>
      <w:r w:rsidR="00A776F8">
        <w:rPr>
          <w:rFonts w:ascii="Times New Roman" w:hAnsi="Times New Roman" w:cs="Times New Roman"/>
        </w:rPr>
        <w:fldChar w:fldCharType="end"/>
      </w:r>
      <w:r w:rsidR="002E7813" w:rsidRPr="00BA23B5">
        <w:rPr>
          <w:rFonts w:ascii="Times New Roman" w:hAnsi="Times New Roman" w:cs="Times New Roman"/>
        </w:rPr>
        <w:t xml:space="preserve"> extended a sentiment lexicon with SentiWordNet and fuzzy sets for sentence-level sentiment analysis. </w:t>
      </w:r>
      <w:r w:rsidR="00A13EC7">
        <w:rPr>
          <w:rFonts w:ascii="Times New Roman" w:hAnsi="Times New Roman" w:cs="Times New Roman"/>
        </w:rPr>
        <w:t>This study</w:t>
      </w:r>
      <w:r w:rsidR="002E7813" w:rsidRPr="00BA23B5">
        <w:rPr>
          <w:rFonts w:ascii="Times New Roman" w:hAnsi="Times New Roman" w:cs="Times New Roman"/>
        </w:rPr>
        <w:t xml:space="preserve"> presents a hybrid approach that combines sentiment lexicons and machine learning for </w:t>
      </w:r>
      <w:r w:rsidR="00E407A3" w:rsidRPr="00BA23B5">
        <w:rPr>
          <w:rFonts w:ascii="Times New Roman" w:hAnsi="Times New Roman" w:cs="Times New Roman"/>
        </w:rPr>
        <w:t>analysing</w:t>
      </w:r>
      <w:r w:rsidR="002E7813" w:rsidRPr="00BA23B5">
        <w:rPr>
          <w:rFonts w:ascii="Times New Roman" w:hAnsi="Times New Roman" w:cs="Times New Roman"/>
        </w:rPr>
        <w:t xml:space="preserve"> student feedback.</w:t>
      </w:r>
      <w:r w:rsidR="00F05D1C">
        <w:rPr>
          <w:rFonts w:ascii="Times New Roman" w:hAnsi="Times New Roman" w:cs="Times New Roman"/>
        </w:rPr>
        <w:t xml:space="preserve"> </w:t>
      </w:r>
      <w:r w:rsidR="002E7813" w:rsidRPr="00BA23B5">
        <w:rPr>
          <w:rFonts w:ascii="Times New Roman" w:hAnsi="Times New Roman" w:cs="Times New Roman"/>
        </w:rPr>
        <w:t xml:space="preserve">In </w:t>
      </w:r>
      <w:r w:rsidR="00F05D1C">
        <w:rPr>
          <w:rFonts w:ascii="Times New Roman" w:hAnsi="Times New Roman" w:cs="Times New Roman"/>
        </w:rPr>
        <w:t>the</w:t>
      </w:r>
      <w:r w:rsidR="002E7813" w:rsidRPr="00BA23B5">
        <w:rPr>
          <w:rFonts w:ascii="Times New Roman" w:hAnsi="Times New Roman" w:cs="Times New Roman"/>
        </w:rPr>
        <w:t xml:space="preserve"> presented hybrid approach, </w:t>
      </w:r>
      <w:r w:rsidR="00F05D1C">
        <w:rPr>
          <w:rFonts w:ascii="Times New Roman" w:hAnsi="Times New Roman" w:cs="Times New Roman"/>
        </w:rPr>
        <w:t>author</w:t>
      </w:r>
      <w:r w:rsidR="002E7813" w:rsidRPr="00BA23B5">
        <w:rPr>
          <w:rFonts w:ascii="Times New Roman" w:hAnsi="Times New Roman" w:cs="Times New Roman"/>
        </w:rPr>
        <w:t xml:space="preserve"> combine</w:t>
      </w:r>
      <w:r w:rsidR="00F05D1C">
        <w:rPr>
          <w:rFonts w:ascii="Times New Roman" w:hAnsi="Times New Roman" w:cs="Times New Roman"/>
        </w:rPr>
        <w:t>s</w:t>
      </w:r>
      <w:r w:rsidR="002E7813" w:rsidRPr="00BA23B5">
        <w:rPr>
          <w:rFonts w:ascii="Times New Roman" w:hAnsi="Times New Roman" w:cs="Times New Roman"/>
        </w:rPr>
        <w:t xml:space="preserve"> sentiment dictionaries with machine learning methods to determine the sentiment of textual feedback provided by students. The methodology </w:t>
      </w:r>
      <w:r w:rsidR="00EE109C">
        <w:rPr>
          <w:rFonts w:ascii="Times New Roman" w:hAnsi="Times New Roman" w:cs="Times New Roman"/>
        </w:rPr>
        <w:t xml:space="preserve">of this study </w:t>
      </w:r>
      <w:r w:rsidR="002E7813" w:rsidRPr="00BA23B5">
        <w:rPr>
          <w:rFonts w:ascii="Times New Roman" w:hAnsi="Times New Roman" w:cs="Times New Roman"/>
        </w:rPr>
        <w:t xml:space="preserve">involves dataset description, </w:t>
      </w:r>
      <w:r w:rsidR="00E407A3" w:rsidRPr="00BA23B5">
        <w:rPr>
          <w:rFonts w:ascii="Times New Roman" w:hAnsi="Times New Roman" w:cs="Times New Roman"/>
        </w:rPr>
        <w:t>pre-processing</w:t>
      </w:r>
      <w:r w:rsidR="002E7813" w:rsidRPr="00BA23B5">
        <w:rPr>
          <w:rFonts w:ascii="Times New Roman" w:hAnsi="Times New Roman" w:cs="Times New Roman"/>
        </w:rPr>
        <w:t xml:space="preserve"> (including tasks like removing punctuations, tokenization, case conversion, and stop word removal), data partitioning into training and testing sets, feature extraction (utilizing TF-IDF, N-grams, and lexicon features), and model training (using Random Forest and SVM). Evaluation metrics such as accuracy and F-measure were employed to assess the model's performance.</w:t>
      </w:r>
      <w:r w:rsidR="001A6041">
        <w:rPr>
          <w:rFonts w:ascii="Times New Roman" w:hAnsi="Times New Roman" w:cs="Times New Roman"/>
        </w:rPr>
        <w:t xml:space="preserve"> the</w:t>
      </w:r>
      <w:r w:rsidR="002E7813" w:rsidRPr="00BA23B5">
        <w:rPr>
          <w:rFonts w:ascii="Times New Roman" w:hAnsi="Times New Roman" w:cs="Times New Roman"/>
        </w:rPr>
        <w:t xml:space="preserve"> results show that the hybrid approach, combining TF-IDF and lexicon-based features, outperformed other methods, including lexicon-based approaches and sentiment analysis APIs (Microsoft's </w:t>
      </w:r>
      <w:r w:rsidR="0078107B">
        <w:rPr>
          <w:rFonts w:ascii="Times New Roman" w:hAnsi="Times New Roman" w:cs="Times New Roman"/>
        </w:rPr>
        <w:t>text</w:t>
      </w:r>
      <w:r w:rsidR="002E7813" w:rsidRPr="00BA23B5">
        <w:rPr>
          <w:rFonts w:ascii="Times New Roman" w:hAnsi="Times New Roman" w:cs="Times New Roman"/>
        </w:rPr>
        <w:t xml:space="preserve"> Analytics API, Alchemy Language API, and Aylien </w:t>
      </w:r>
      <w:r w:rsidR="0078107B">
        <w:rPr>
          <w:rFonts w:ascii="Times New Roman" w:hAnsi="Times New Roman" w:cs="Times New Roman"/>
        </w:rPr>
        <w:t>text</w:t>
      </w:r>
      <w:r w:rsidR="002E7813" w:rsidRPr="00BA23B5">
        <w:rPr>
          <w:rFonts w:ascii="Times New Roman" w:hAnsi="Times New Roman" w:cs="Times New Roman"/>
        </w:rPr>
        <w:t>API). This approach accounted for domain-specific sentiment and achieved a 2% improvement over the lexicon-based approach.</w:t>
      </w:r>
      <w:r w:rsidR="001A6041">
        <w:rPr>
          <w:rFonts w:ascii="Times New Roman" w:hAnsi="Times New Roman" w:cs="Times New Roman"/>
        </w:rPr>
        <w:t xml:space="preserve"> This study</w:t>
      </w:r>
      <w:r w:rsidR="002E7813" w:rsidRPr="00BA23B5">
        <w:rPr>
          <w:rFonts w:ascii="Times New Roman" w:hAnsi="Times New Roman" w:cs="Times New Roman"/>
        </w:rPr>
        <w:t xml:space="preserve"> conclu</w:t>
      </w:r>
      <w:r w:rsidR="001A6041">
        <w:rPr>
          <w:rFonts w:ascii="Times New Roman" w:hAnsi="Times New Roman" w:cs="Times New Roman"/>
        </w:rPr>
        <w:t>ded that</w:t>
      </w:r>
      <w:r w:rsidR="002E7813" w:rsidRPr="00BA23B5">
        <w:rPr>
          <w:rFonts w:ascii="Times New Roman" w:hAnsi="Times New Roman" w:cs="Times New Roman"/>
        </w:rPr>
        <w:t xml:space="preserve"> hybrid approach, which leverages sentiment dictionaries along with machine learning, offers a promising solution for sentiment analysis in the academic domain. It outperforms both lexicon-based methods and external sentiment analysis APIs, demonstrating the effectiveness of incorporating domain-specific features in sentiment analysis. </w:t>
      </w:r>
    </w:p>
    <w:p w14:paraId="786DE671" w14:textId="566BA708" w:rsidR="00563197" w:rsidRPr="00A21AF3" w:rsidRDefault="00C26E1C" w:rsidP="00A21AF3">
      <w:pPr>
        <w:spacing w:line="360" w:lineRule="auto"/>
        <w:jc w:val="both"/>
        <w:rPr>
          <w:rFonts w:ascii="Times New Roman" w:hAnsi="Times New Roman" w:cs="Times New Roman"/>
        </w:rPr>
      </w:pPr>
      <w:r>
        <w:rPr>
          <w:rFonts w:ascii="Times New Roman" w:hAnsi="Times New Roman" w:cs="Times New Roman"/>
        </w:rPr>
        <w:t xml:space="preserve">In a study by </w:t>
      </w:r>
      <w:r w:rsidR="00111F82">
        <w:rPr>
          <w:rFonts w:ascii="Times New Roman" w:hAnsi="Times New Roman" w:cs="Times New Roman"/>
        </w:rPr>
        <w:fldChar w:fldCharType="begin"/>
      </w:r>
      <w:r w:rsidR="00111F82">
        <w:rPr>
          <w:rFonts w:ascii="Times New Roman" w:hAnsi="Times New Roman" w:cs="Times New Roman"/>
        </w:rPr>
        <w:instrText xml:space="preserve"> ADDIN ZOTERO_ITEM CSL_CITATION {"citationID":"WFAIVssn","properties":{"formattedCitation":"(Sarlan et al., 2014)","plainCitation":"(Sarlan et al., 2014)","noteIndex":0},"citationItems":[{"id":585,"uris":["http://zotero.org/users/10598127/items/3Z3XZKCC"],"itemData":{"id":585,"type":"paper-conference","abstract":"Social media have received more attention nowadays. Public and private opinion about a wide variety of subjects are expressed and spread continually via numerous social media. Twitter is one of the social media that is gaining popularity. Twitter offers organizations a fast and effective way to analyze customers' perspectives toward the critical to success in the market place. Developing a program for sentiment analysis is an approach to be used to computationally measure customers' perceptions. This paper reports on the design of a sentiment analysis, extracting a vast amount of tweets. Prototyping is used in this development. Results classify customers' perspective via tweets into positive and negative, which is represented in a pie chart and html page. However, the program has planned to develop on a web application system, but due to limitation of Django which can be worked on a Linux server or LAMP, for further this approach need to be done.","container-title":"Proceedings of the 6th International Conference on Information Technology and Multimedia","DOI":"10.1109/ICIMU.2014.7066632","event-title":"Proceedings of the 6th International Conference on Information Technology and Multimedia","page":"212-216","source":"IEEE Xplore","title":"Twitter sentiment analysis","author":[{"family":"Sarlan","given":"Aliza"},{"family":"Nadam","given":"Chayanit"},{"family":"Basri","given":"Shuib"}],"issued":{"date-parts":[["2014",11]]}}}],"schema":"https://github.com/citation-style-language/schema/raw/master/csl-citation.json"} </w:instrText>
      </w:r>
      <w:r w:rsidR="00111F82">
        <w:rPr>
          <w:rFonts w:ascii="Times New Roman" w:hAnsi="Times New Roman" w:cs="Times New Roman"/>
        </w:rPr>
        <w:fldChar w:fldCharType="separate"/>
      </w:r>
      <w:r w:rsidR="00111F82">
        <w:rPr>
          <w:rFonts w:ascii="Times New Roman" w:hAnsi="Times New Roman" w:cs="Times New Roman"/>
          <w:noProof/>
        </w:rPr>
        <w:t>(Sarlan et al., 2014)</w:t>
      </w:r>
      <w:r w:rsidR="00111F82">
        <w:rPr>
          <w:rFonts w:ascii="Times New Roman" w:hAnsi="Times New Roman" w:cs="Times New Roman"/>
        </w:rPr>
        <w:fldChar w:fldCharType="end"/>
      </w:r>
      <w:r w:rsidR="00D30757">
        <w:rPr>
          <w:rFonts w:ascii="Times New Roman" w:hAnsi="Times New Roman" w:cs="Times New Roman"/>
        </w:rPr>
        <w:t xml:space="preserve"> </w:t>
      </w:r>
      <w:r w:rsidR="00B65594" w:rsidRPr="005E481C">
        <w:rPr>
          <w:rFonts w:ascii="Times New Roman" w:hAnsi="Times New Roman" w:cs="Times New Roman"/>
        </w:rPr>
        <w:t xml:space="preserve">discusses various aspects of sentiment analysis, including approaches, data </w:t>
      </w:r>
      <w:r w:rsidR="00E407A3" w:rsidRPr="005E481C">
        <w:rPr>
          <w:rFonts w:ascii="Times New Roman" w:hAnsi="Times New Roman" w:cs="Times New Roman"/>
        </w:rPr>
        <w:t>pre-processing</w:t>
      </w:r>
      <w:r w:rsidR="00B65594" w:rsidRPr="005E481C">
        <w:rPr>
          <w:rFonts w:ascii="Times New Roman" w:hAnsi="Times New Roman" w:cs="Times New Roman"/>
        </w:rPr>
        <w:t xml:space="preserve">, model architectures, classes </w:t>
      </w:r>
      <w:r w:rsidR="00D30757">
        <w:rPr>
          <w:rFonts w:ascii="Times New Roman" w:hAnsi="Times New Roman" w:cs="Times New Roman"/>
        </w:rPr>
        <w:t>detected</w:t>
      </w:r>
      <w:r w:rsidR="00E407A3">
        <w:rPr>
          <w:rFonts w:ascii="Times New Roman" w:hAnsi="Times New Roman" w:cs="Times New Roman"/>
        </w:rPr>
        <w:t xml:space="preserve"> </w:t>
      </w:r>
      <w:r w:rsidR="00B65594" w:rsidRPr="005E481C">
        <w:rPr>
          <w:rFonts w:ascii="Times New Roman" w:hAnsi="Times New Roman" w:cs="Times New Roman"/>
        </w:rPr>
        <w:t xml:space="preserve">(positive, negative, and null), feature extraction techniques, and model performance. </w:t>
      </w:r>
      <w:r w:rsidR="00503141">
        <w:rPr>
          <w:rFonts w:ascii="Times New Roman" w:hAnsi="Times New Roman" w:cs="Times New Roman"/>
        </w:rPr>
        <w:t>Let’s start with the sentiment analysis approach used by them</w:t>
      </w:r>
      <w:r w:rsidR="00394B3C">
        <w:rPr>
          <w:rFonts w:ascii="Times New Roman" w:hAnsi="Times New Roman" w:cs="Times New Roman"/>
        </w:rPr>
        <w:t>. Firstly, t</w:t>
      </w:r>
      <w:r w:rsidR="00B65594" w:rsidRPr="005E481C">
        <w:rPr>
          <w:rFonts w:ascii="Times New Roman" w:hAnsi="Times New Roman" w:cs="Times New Roman"/>
        </w:rPr>
        <w:t xml:space="preserve">he </w:t>
      </w:r>
      <w:r w:rsidR="00394B3C">
        <w:rPr>
          <w:rFonts w:ascii="Times New Roman" w:hAnsi="Times New Roman" w:cs="Times New Roman"/>
        </w:rPr>
        <w:t>study</w:t>
      </w:r>
      <w:r w:rsidR="00B65594" w:rsidRPr="005E481C">
        <w:rPr>
          <w:rFonts w:ascii="Times New Roman" w:hAnsi="Times New Roman" w:cs="Times New Roman"/>
        </w:rPr>
        <w:t xml:space="preserve"> mentions a lexicon-based approach, where predefined lists of words are associated with specific sentiments (positive or negative). This approach involves calculating the sentiment orientation of </w:t>
      </w:r>
      <w:r w:rsidR="007E67B2">
        <w:rPr>
          <w:rFonts w:ascii="Times New Roman" w:hAnsi="Times New Roman" w:cs="Times New Roman"/>
        </w:rPr>
        <w:t>Study</w:t>
      </w:r>
      <w:r w:rsidR="00B65594" w:rsidRPr="005E481C">
        <w:rPr>
          <w:rFonts w:ascii="Times New Roman" w:hAnsi="Times New Roman" w:cs="Times New Roman"/>
        </w:rPr>
        <w:t xml:space="preserve"> based on the words in it. It is relatively straightforward and </w:t>
      </w:r>
      <w:r w:rsidR="00E407A3" w:rsidRPr="005E481C">
        <w:rPr>
          <w:rFonts w:ascii="Times New Roman" w:hAnsi="Times New Roman" w:cs="Times New Roman"/>
        </w:rPr>
        <w:t>interpretable,</w:t>
      </w:r>
      <w:r w:rsidR="00B65594" w:rsidRPr="005E481C">
        <w:rPr>
          <w:rFonts w:ascii="Times New Roman" w:hAnsi="Times New Roman" w:cs="Times New Roman"/>
        </w:rPr>
        <w:t xml:space="preserve"> but </w:t>
      </w:r>
      <w:r w:rsidR="00BC53FE">
        <w:rPr>
          <w:rFonts w:ascii="Times New Roman" w:hAnsi="Times New Roman" w:cs="Times New Roman"/>
        </w:rPr>
        <w:t xml:space="preserve">it </w:t>
      </w:r>
      <w:r w:rsidR="00B65594" w:rsidRPr="005E481C">
        <w:rPr>
          <w:rFonts w:ascii="Times New Roman" w:hAnsi="Times New Roman" w:cs="Times New Roman"/>
        </w:rPr>
        <w:t>may not handle context well.</w:t>
      </w:r>
      <w:r w:rsidR="00E61A5B">
        <w:rPr>
          <w:rFonts w:ascii="Times New Roman" w:hAnsi="Times New Roman" w:cs="Times New Roman"/>
        </w:rPr>
        <w:t xml:space="preserve"> </w:t>
      </w:r>
      <w:r w:rsidR="00AC78FB">
        <w:rPr>
          <w:rFonts w:ascii="Times New Roman" w:hAnsi="Times New Roman" w:cs="Times New Roman"/>
        </w:rPr>
        <w:t>Secondly</w:t>
      </w:r>
      <w:r w:rsidR="00E61A5B">
        <w:rPr>
          <w:rFonts w:ascii="Times New Roman" w:hAnsi="Times New Roman" w:cs="Times New Roman"/>
        </w:rPr>
        <w:t xml:space="preserve">, </w:t>
      </w:r>
      <w:r w:rsidR="00B65594" w:rsidRPr="005E481C">
        <w:rPr>
          <w:rFonts w:ascii="Times New Roman" w:hAnsi="Times New Roman" w:cs="Times New Roman"/>
        </w:rPr>
        <w:t xml:space="preserve">Machine Learning-Based Approach relies on supervised classification methods, such as Support Vector Machines (SVM) and Artificial Neural Networks (ANN). It requires </w:t>
      </w:r>
      <w:r w:rsidR="00E407A3" w:rsidRPr="005E481C">
        <w:rPr>
          <w:rFonts w:ascii="Times New Roman" w:hAnsi="Times New Roman" w:cs="Times New Roman"/>
        </w:rPr>
        <w:t>labelled</w:t>
      </w:r>
      <w:r w:rsidR="00B65594" w:rsidRPr="005E481C">
        <w:rPr>
          <w:rFonts w:ascii="Times New Roman" w:hAnsi="Times New Roman" w:cs="Times New Roman"/>
        </w:rPr>
        <w:t xml:space="preserve"> data for training and can capture more complex patterns in the </w:t>
      </w:r>
      <w:r w:rsidR="007E67B2">
        <w:rPr>
          <w:rFonts w:ascii="Times New Roman" w:hAnsi="Times New Roman" w:cs="Times New Roman"/>
        </w:rPr>
        <w:t>Study</w:t>
      </w:r>
      <w:r w:rsidR="00B65594" w:rsidRPr="005E481C">
        <w:rPr>
          <w:rFonts w:ascii="Times New Roman" w:hAnsi="Times New Roman" w:cs="Times New Roman"/>
        </w:rPr>
        <w:t xml:space="preserve"> but may require more data and computational resources.</w:t>
      </w:r>
      <w:r w:rsidR="000441CA">
        <w:rPr>
          <w:rFonts w:ascii="Times New Roman" w:hAnsi="Times New Roman" w:cs="Times New Roman"/>
        </w:rPr>
        <w:t xml:space="preserve"> </w:t>
      </w:r>
      <w:r w:rsidR="00AC78FB">
        <w:rPr>
          <w:rFonts w:ascii="Times New Roman" w:hAnsi="Times New Roman" w:cs="Times New Roman"/>
        </w:rPr>
        <w:t>Thirdly</w:t>
      </w:r>
      <w:r w:rsidR="000441CA">
        <w:rPr>
          <w:rFonts w:ascii="Times New Roman" w:hAnsi="Times New Roman" w:cs="Times New Roman"/>
        </w:rPr>
        <w:t xml:space="preserve">, </w:t>
      </w:r>
      <w:r w:rsidR="00E407A3">
        <w:rPr>
          <w:rFonts w:ascii="Times New Roman" w:hAnsi="Times New Roman" w:cs="Times New Roman"/>
        </w:rPr>
        <w:t>d</w:t>
      </w:r>
      <w:r w:rsidR="00B65594" w:rsidRPr="005E481C">
        <w:rPr>
          <w:rFonts w:ascii="Times New Roman" w:hAnsi="Times New Roman" w:cs="Times New Roman"/>
        </w:rPr>
        <w:t xml:space="preserve">ata </w:t>
      </w:r>
      <w:r w:rsidR="00E407A3" w:rsidRPr="005E481C">
        <w:rPr>
          <w:rFonts w:ascii="Times New Roman" w:hAnsi="Times New Roman" w:cs="Times New Roman"/>
        </w:rPr>
        <w:t>Pre-processing</w:t>
      </w:r>
      <w:r w:rsidR="00B65594" w:rsidRPr="005E481C">
        <w:rPr>
          <w:rFonts w:ascii="Times New Roman" w:hAnsi="Times New Roman" w:cs="Times New Roman"/>
        </w:rPr>
        <w:t xml:space="preserve"> Techniques</w:t>
      </w:r>
      <w:r w:rsidR="00556F37">
        <w:rPr>
          <w:rFonts w:ascii="Times New Roman" w:hAnsi="Times New Roman" w:cs="Times New Roman"/>
        </w:rPr>
        <w:t xml:space="preserve"> consists of</w:t>
      </w:r>
      <w:r w:rsidR="00331B0F">
        <w:rPr>
          <w:rFonts w:ascii="Times New Roman" w:hAnsi="Times New Roman" w:cs="Times New Roman"/>
        </w:rPr>
        <w:t xml:space="preserve"> </w:t>
      </w:r>
      <w:r w:rsidR="00B65594" w:rsidRPr="005E481C">
        <w:rPr>
          <w:rFonts w:ascii="Times New Roman" w:hAnsi="Times New Roman" w:cs="Times New Roman"/>
        </w:rPr>
        <w:t xml:space="preserve">typical </w:t>
      </w:r>
      <w:r w:rsidR="00E407A3" w:rsidRPr="005E481C">
        <w:rPr>
          <w:rFonts w:ascii="Times New Roman" w:hAnsi="Times New Roman" w:cs="Times New Roman"/>
        </w:rPr>
        <w:lastRenderedPageBreak/>
        <w:t>pre-processing</w:t>
      </w:r>
      <w:r w:rsidR="00B65594" w:rsidRPr="005E481C">
        <w:rPr>
          <w:rFonts w:ascii="Times New Roman" w:hAnsi="Times New Roman" w:cs="Times New Roman"/>
        </w:rPr>
        <w:t xml:space="preserve"> steps include tokenization, removing stopwords, handling special characters, and stemming or lemmatization to reduce words to their root forms.</w:t>
      </w:r>
      <w:r w:rsidR="00175C7D">
        <w:rPr>
          <w:rFonts w:ascii="Times New Roman" w:hAnsi="Times New Roman" w:cs="Times New Roman"/>
        </w:rPr>
        <w:t xml:space="preserve"> </w:t>
      </w:r>
      <w:r w:rsidR="00D17C96">
        <w:rPr>
          <w:rFonts w:ascii="Times New Roman" w:hAnsi="Times New Roman" w:cs="Times New Roman"/>
        </w:rPr>
        <w:t>Fourthly</w:t>
      </w:r>
      <w:r w:rsidR="00175C7D">
        <w:rPr>
          <w:rFonts w:ascii="Times New Roman" w:hAnsi="Times New Roman" w:cs="Times New Roman"/>
        </w:rPr>
        <w:t xml:space="preserve">, </w:t>
      </w:r>
      <w:r w:rsidR="00B65594" w:rsidRPr="005E481C">
        <w:rPr>
          <w:rFonts w:ascii="Times New Roman" w:hAnsi="Times New Roman" w:cs="Times New Roman"/>
        </w:rPr>
        <w:t>Model Architectures</w:t>
      </w:r>
      <w:r w:rsidR="00175C7D">
        <w:rPr>
          <w:rFonts w:ascii="Times New Roman" w:hAnsi="Times New Roman" w:cs="Times New Roman"/>
        </w:rPr>
        <w:t xml:space="preserve"> used</w:t>
      </w:r>
      <w:r w:rsidR="00331B0F">
        <w:rPr>
          <w:rFonts w:ascii="Times New Roman" w:hAnsi="Times New Roman" w:cs="Times New Roman"/>
        </w:rPr>
        <w:t xml:space="preserve"> </w:t>
      </w:r>
      <w:r w:rsidR="00175C7D">
        <w:rPr>
          <w:rFonts w:ascii="Times New Roman" w:hAnsi="Times New Roman" w:cs="Times New Roman"/>
        </w:rPr>
        <w:t>t</w:t>
      </w:r>
      <w:r w:rsidR="00B65594" w:rsidRPr="005E481C">
        <w:rPr>
          <w:rFonts w:ascii="Times New Roman" w:hAnsi="Times New Roman" w:cs="Times New Roman"/>
        </w:rPr>
        <w:t xml:space="preserve">he </w:t>
      </w:r>
      <w:r w:rsidR="00175C7D">
        <w:rPr>
          <w:rFonts w:ascii="Times New Roman" w:hAnsi="Times New Roman" w:cs="Times New Roman"/>
        </w:rPr>
        <w:t>study</w:t>
      </w:r>
      <w:r w:rsidR="00B65594" w:rsidRPr="005E481C">
        <w:rPr>
          <w:rFonts w:ascii="Times New Roman" w:hAnsi="Times New Roman" w:cs="Times New Roman"/>
        </w:rPr>
        <w:t xml:space="preserve"> mentions SVM and ANN as model architectures. SVM is known for its effectiveness in </w:t>
      </w:r>
      <w:r w:rsidR="007E67B2">
        <w:rPr>
          <w:rFonts w:ascii="Times New Roman" w:hAnsi="Times New Roman" w:cs="Times New Roman"/>
        </w:rPr>
        <w:t>Study</w:t>
      </w:r>
      <w:r w:rsidR="00B65594" w:rsidRPr="005E481C">
        <w:rPr>
          <w:rFonts w:ascii="Times New Roman" w:hAnsi="Times New Roman" w:cs="Times New Roman"/>
        </w:rPr>
        <w:t xml:space="preserve"> classification, and ANNs, especially deep learning models, have shown excellent performance in various NLP tasks. However, the </w:t>
      </w:r>
      <w:r w:rsidR="007E67B2">
        <w:rPr>
          <w:rFonts w:ascii="Times New Roman" w:hAnsi="Times New Roman" w:cs="Times New Roman"/>
        </w:rPr>
        <w:t>Study</w:t>
      </w:r>
      <w:r w:rsidR="00B65594" w:rsidRPr="005E481C">
        <w:rPr>
          <w:rFonts w:ascii="Times New Roman" w:hAnsi="Times New Roman" w:cs="Times New Roman"/>
        </w:rPr>
        <w:t xml:space="preserve"> doesn't provide specifics on the architecture or deep learning models used.</w:t>
      </w:r>
      <w:r w:rsidR="00AC78FB">
        <w:rPr>
          <w:rFonts w:ascii="Times New Roman" w:hAnsi="Times New Roman" w:cs="Times New Roman"/>
        </w:rPr>
        <w:t xml:space="preserve"> </w:t>
      </w:r>
      <w:r w:rsidR="000F5CDC">
        <w:rPr>
          <w:rFonts w:ascii="Times New Roman" w:hAnsi="Times New Roman" w:cs="Times New Roman"/>
        </w:rPr>
        <w:t>fifthly</w:t>
      </w:r>
      <w:r w:rsidR="00597483">
        <w:rPr>
          <w:rFonts w:ascii="Times New Roman" w:hAnsi="Times New Roman" w:cs="Times New Roman"/>
        </w:rPr>
        <w:t xml:space="preserve">, </w:t>
      </w:r>
      <w:r w:rsidR="00AC78FB">
        <w:rPr>
          <w:rFonts w:ascii="Times New Roman" w:hAnsi="Times New Roman" w:cs="Times New Roman"/>
        </w:rPr>
        <w:t>t</w:t>
      </w:r>
      <w:r w:rsidR="00B65594" w:rsidRPr="005E481C">
        <w:rPr>
          <w:rFonts w:ascii="Times New Roman" w:hAnsi="Times New Roman" w:cs="Times New Roman"/>
        </w:rPr>
        <w:t xml:space="preserve">he </w:t>
      </w:r>
      <w:r w:rsidR="00597483">
        <w:rPr>
          <w:rFonts w:ascii="Times New Roman" w:hAnsi="Times New Roman" w:cs="Times New Roman"/>
        </w:rPr>
        <w:t>study</w:t>
      </w:r>
      <w:r w:rsidR="00B65594" w:rsidRPr="005E481C">
        <w:rPr>
          <w:rFonts w:ascii="Times New Roman" w:hAnsi="Times New Roman" w:cs="Times New Roman"/>
        </w:rPr>
        <w:t xml:space="preserve"> mentions categorizing sentiments into "positive," "negative," and "null." This is a common approach, where "positive" and "negative" represent sentiments, while "null" may indicate neutral or unclassified sentiments.</w:t>
      </w:r>
      <w:r w:rsidR="000F5CDC">
        <w:rPr>
          <w:rFonts w:ascii="Times New Roman" w:hAnsi="Times New Roman" w:cs="Times New Roman"/>
        </w:rPr>
        <w:t xml:space="preserve"> Finally,</w:t>
      </w:r>
      <w:r w:rsidR="00EF2BED">
        <w:rPr>
          <w:rFonts w:ascii="Times New Roman" w:hAnsi="Times New Roman" w:cs="Times New Roman"/>
        </w:rPr>
        <w:t xml:space="preserve"> </w:t>
      </w:r>
      <w:r w:rsidR="000F5CDC">
        <w:rPr>
          <w:rFonts w:ascii="Times New Roman" w:hAnsi="Times New Roman" w:cs="Times New Roman"/>
        </w:rPr>
        <w:t>f</w:t>
      </w:r>
      <w:r w:rsidR="00B65594" w:rsidRPr="005E481C">
        <w:rPr>
          <w:rFonts w:ascii="Times New Roman" w:hAnsi="Times New Roman" w:cs="Times New Roman"/>
        </w:rPr>
        <w:t>eature extraction is briefly touched upon, with references to lexicons and frequency of words. Lexicons can be used to assign sentiment scores to words. The frequency of specific words can be used as features. Additionally, techniques like TF-IDF (Term Frequency-Inverse Document Frequency) or word embeddings (Word2Vec, GloVe) are common for feature extraction in NLP tasks.</w:t>
      </w:r>
      <w:r w:rsidR="00843FD0">
        <w:rPr>
          <w:rFonts w:ascii="Times New Roman" w:hAnsi="Times New Roman" w:cs="Times New Roman"/>
        </w:rPr>
        <w:t xml:space="preserve"> Moreover,</w:t>
      </w:r>
      <w:r w:rsidR="00EF2BED">
        <w:rPr>
          <w:rFonts w:ascii="Times New Roman" w:hAnsi="Times New Roman" w:cs="Times New Roman"/>
        </w:rPr>
        <w:t xml:space="preserve"> </w:t>
      </w:r>
      <w:r w:rsidR="00843FD0">
        <w:rPr>
          <w:rFonts w:ascii="Times New Roman" w:hAnsi="Times New Roman" w:cs="Times New Roman"/>
        </w:rPr>
        <w:t>t</w:t>
      </w:r>
      <w:r w:rsidR="00B65594" w:rsidRPr="005E481C">
        <w:rPr>
          <w:rFonts w:ascii="Times New Roman" w:hAnsi="Times New Roman" w:cs="Times New Roman"/>
        </w:rPr>
        <w:t xml:space="preserve">he </w:t>
      </w:r>
      <w:r w:rsidR="007E67B2">
        <w:rPr>
          <w:rFonts w:ascii="Times New Roman" w:hAnsi="Times New Roman" w:cs="Times New Roman"/>
        </w:rPr>
        <w:t>Study</w:t>
      </w:r>
      <w:r w:rsidR="00B65594" w:rsidRPr="005E481C">
        <w:rPr>
          <w:rFonts w:ascii="Times New Roman" w:hAnsi="Times New Roman" w:cs="Times New Roman"/>
        </w:rPr>
        <w:t xml:space="preserve"> mentions that the program categorizes sentiment into positive and negative, represented in a pie chart and HTML page. However, it doesn't provide specific details on the model's performance metrics (accuracy, precision, recall, F1-score) or how well it generalizes to new data.</w:t>
      </w:r>
      <w:r w:rsidR="00843FD0">
        <w:rPr>
          <w:rFonts w:ascii="Times New Roman" w:hAnsi="Times New Roman" w:cs="Times New Roman"/>
        </w:rPr>
        <w:t xml:space="preserve"> </w:t>
      </w:r>
      <w:r w:rsidR="00B65594" w:rsidRPr="005E481C">
        <w:rPr>
          <w:rFonts w:ascii="Times New Roman" w:hAnsi="Times New Roman" w:cs="Times New Roman"/>
        </w:rPr>
        <w:t xml:space="preserve">In summary, the </w:t>
      </w:r>
      <w:r w:rsidR="007E67B2">
        <w:rPr>
          <w:rFonts w:ascii="Times New Roman" w:hAnsi="Times New Roman" w:cs="Times New Roman"/>
        </w:rPr>
        <w:t>Study</w:t>
      </w:r>
      <w:r w:rsidR="00B65594" w:rsidRPr="005E481C">
        <w:rPr>
          <w:rFonts w:ascii="Times New Roman" w:hAnsi="Times New Roman" w:cs="Times New Roman"/>
        </w:rPr>
        <w:t xml:space="preserve"> describes a sentiment analysis project that employs both lexicon-based and machine learning-based approaches. It discusses some </w:t>
      </w:r>
      <w:r w:rsidR="00E407A3" w:rsidRPr="005E481C">
        <w:rPr>
          <w:rFonts w:ascii="Times New Roman" w:hAnsi="Times New Roman" w:cs="Times New Roman"/>
        </w:rPr>
        <w:t>pre-processing</w:t>
      </w:r>
      <w:r w:rsidR="00B65594" w:rsidRPr="005E481C">
        <w:rPr>
          <w:rFonts w:ascii="Times New Roman" w:hAnsi="Times New Roman" w:cs="Times New Roman"/>
        </w:rPr>
        <w:t xml:space="preserve"> steps, mentions SVM and ANN as model architectures, and categorizes sentiments into three classes. Feature extraction techniques such as lexicons and word frequencies are referenced. However, the </w:t>
      </w:r>
      <w:r w:rsidR="007E67B2">
        <w:rPr>
          <w:rFonts w:ascii="Times New Roman" w:hAnsi="Times New Roman" w:cs="Times New Roman"/>
        </w:rPr>
        <w:t>Study</w:t>
      </w:r>
      <w:r w:rsidR="00B65594" w:rsidRPr="005E481C">
        <w:rPr>
          <w:rFonts w:ascii="Times New Roman" w:hAnsi="Times New Roman" w:cs="Times New Roman"/>
        </w:rPr>
        <w:t xml:space="preserve"> lacks specific details about model </w:t>
      </w:r>
      <w:r w:rsidR="00E407A3" w:rsidRPr="005E481C">
        <w:rPr>
          <w:rFonts w:ascii="Times New Roman" w:hAnsi="Times New Roman" w:cs="Times New Roman"/>
        </w:rPr>
        <w:t>performance</w:t>
      </w:r>
      <w:r w:rsidR="00B65594" w:rsidRPr="005E481C">
        <w:rPr>
          <w:rFonts w:ascii="Times New Roman" w:hAnsi="Times New Roman" w:cs="Times New Roman"/>
        </w:rPr>
        <w:t xml:space="preserve"> or the deep learning architecture used, making it challenging to assess the overall effectiveness of the sentiment analysis system. For a comprehensive evaluation, specific metrics and results would be needed.</w:t>
      </w:r>
    </w:p>
    <w:p w14:paraId="22B346D5" w14:textId="41C7F61D" w:rsidR="00992D87" w:rsidRPr="00A21AF3" w:rsidRDefault="0041536C" w:rsidP="00A21AF3">
      <w:pPr>
        <w:spacing w:line="360" w:lineRule="auto"/>
        <w:jc w:val="both"/>
        <w:rPr>
          <w:rFonts w:ascii="Times New Roman" w:hAnsi="Times New Roman" w:cs="Times New Roman"/>
        </w:rPr>
      </w:pPr>
      <w:r w:rsidRPr="00A21AF3">
        <w:rPr>
          <w:rFonts w:ascii="Times New Roman" w:hAnsi="Times New Roman" w:cs="Times New Roman"/>
        </w:rPr>
        <w:t xml:space="preserve">In the study by </w:t>
      </w:r>
      <w:r w:rsidRPr="00A21AF3">
        <w:rPr>
          <w:rFonts w:ascii="Times New Roman" w:hAnsi="Times New Roman" w:cs="Times New Roman"/>
        </w:rPr>
        <w:fldChar w:fldCharType="begin"/>
      </w:r>
      <w:r w:rsidRPr="00A21AF3">
        <w:rPr>
          <w:rFonts w:ascii="Times New Roman" w:hAnsi="Times New Roman" w:cs="Times New Roman"/>
        </w:rPr>
        <w:instrText xml:space="preserve"> ADDIN ZOTERO_ITEM CSL_CITATION {"citationID":"WkdLKDdT","properties":{"formattedCitation":"(A. and Sonawane, 2016)","plainCitation":"(A. and Sonawane, 2016)","noteIndex":0},"citationItems":[{"id":577,"uris":["http://zotero.org/users/10598127/items/CNG6PQXK"],"itemData":{"id":577,"type":"article-journal","abstract":"With the advancement of web technology and its growth, there is a huge volume of data present in the web for internet users and a lot of data is generated too. Internet has become a platform for online learning, exchanging ideas and sharing opinions. Social networking sites like Twitter, Facebook, Google+ are rapidly gaining popularity as they allow people to share and express their views about topics, have discussion with different communities, or post messages across the world. There has been lot of work in the field of sentiment analysis of twitter data. This survey focuses mainly on sentiment analysis of twitter data which is helpful to analyze the information in the tweets where opinions are highly unstructured, heterogeneous and are either positive or negative, or neutral in some cases. In this paper, we provide a survey and a comparative analyses of existing techniques for opinion mining like machine learning and lexicon-based approaches, together with evaluation metrics. Using various machine learning algorithms like Naive Bayes, Max Entropy, and Support Vector Machine, we provide research on twitter data streams.We have also discussed general challenges and applications of Sentiment Analysis on Twitter.","container-title":"International Journal of Computer Applications","DOI":"10.5120/ijca2016908625","ISSN":"09758887","issue":"11","journalAbbreviation":"IJCA","language":"en","page":"5-15","source":"DOI.org (Crossref)","title":"Sentiment Analysis of Twitter Data: A Survey of Techniques","title-short":"Sentiment Analysis of Twitter Data","volume":"139","author":[{"family":"A.","given":"Vishal"},{"family":"Sonawane","given":"S.S."}],"issued":{"date-parts":[["2016",4,15]]}}}],"schema":"https://github.com/citation-style-language/schema/raw/master/csl-citation.json"} </w:instrText>
      </w:r>
      <w:r w:rsidRPr="00A21AF3">
        <w:rPr>
          <w:rFonts w:ascii="Times New Roman" w:hAnsi="Times New Roman" w:cs="Times New Roman"/>
        </w:rPr>
        <w:fldChar w:fldCharType="separate"/>
      </w:r>
      <w:r w:rsidRPr="00A21AF3">
        <w:rPr>
          <w:rFonts w:ascii="Times New Roman" w:hAnsi="Times New Roman" w:cs="Times New Roman"/>
          <w:noProof/>
        </w:rPr>
        <w:t>(A. and Sonawane, 2016)</w:t>
      </w:r>
      <w:r w:rsidRPr="00A21AF3">
        <w:rPr>
          <w:rFonts w:ascii="Times New Roman" w:hAnsi="Times New Roman" w:cs="Times New Roman"/>
        </w:rPr>
        <w:fldChar w:fldCharType="end"/>
      </w:r>
      <w:r w:rsidRPr="00A21AF3">
        <w:rPr>
          <w:rFonts w:ascii="Times New Roman" w:hAnsi="Times New Roman" w:cs="Times New Roman"/>
        </w:rPr>
        <w:t xml:space="preserve">, we delved into sentiment analysis, a process that employs Natural Language Processing (NLP) to automatically mine attitudes, opinions, views, and emotions from a variety of textual sources, including </w:t>
      </w:r>
      <w:r w:rsidR="007E67B2">
        <w:rPr>
          <w:rFonts w:ascii="Times New Roman" w:hAnsi="Times New Roman" w:cs="Times New Roman"/>
        </w:rPr>
        <w:t>Study</w:t>
      </w:r>
      <w:r w:rsidRPr="00A21AF3">
        <w:rPr>
          <w:rFonts w:ascii="Times New Roman" w:hAnsi="Times New Roman" w:cs="Times New Roman"/>
        </w:rPr>
        <w:t xml:space="preserve">, speech, tweets, and databases. Sentiment analysis, often referred to as subjectivity analysis, opinion mining, or appraisal extraction, involves the categorization of textual opinions into sentiment categories such as 'positive,' 'negative,' or 'neutral.' In this context, it's crucial to differentiate between related terms like 'opinion,' 'view,' 'belief,' and 'sentiment,' where each term signifies distinct aspects of expressing one's feelings or judgments. To facilitate sentiment analysis, we employed a set of terminologies and data collection techniques, utilizing Twitter data as a dynamic source to investigate emotions and opinions in the </w:t>
      </w:r>
      <w:r w:rsidR="007E67B2">
        <w:rPr>
          <w:rFonts w:ascii="Times New Roman" w:hAnsi="Times New Roman" w:cs="Times New Roman"/>
        </w:rPr>
        <w:t>Study</w:t>
      </w:r>
      <w:r w:rsidRPr="00A21AF3">
        <w:rPr>
          <w:rFonts w:ascii="Times New Roman" w:hAnsi="Times New Roman" w:cs="Times New Roman"/>
        </w:rPr>
        <w:t xml:space="preserve">. The research encompassed various sentiment analysis tasks, including sentiment extraction, classification, subjectivity assessment, and </w:t>
      </w:r>
      <w:r w:rsidRPr="00A21AF3">
        <w:rPr>
          <w:rFonts w:ascii="Times New Roman" w:hAnsi="Times New Roman" w:cs="Times New Roman"/>
        </w:rPr>
        <w:lastRenderedPageBreak/>
        <w:t xml:space="preserve">opinion summarization, all aimed at </w:t>
      </w:r>
      <w:r w:rsidR="00EA0F96" w:rsidRPr="00A21AF3">
        <w:rPr>
          <w:rFonts w:ascii="Times New Roman" w:hAnsi="Times New Roman" w:cs="Times New Roman"/>
        </w:rPr>
        <w:t>unravelling</w:t>
      </w:r>
      <w:r w:rsidRPr="00A21AF3">
        <w:rPr>
          <w:rFonts w:ascii="Times New Roman" w:hAnsi="Times New Roman" w:cs="Times New Roman"/>
        </w:rPr>
        <w:t xml:space="preserve"> people's sentiments, attitudes, and emotions towards diverse subjects, such as products, individuals, topics, organizations, and services. Through this comprehensive analysis, we aimed to shed light on the intricate landscape of sentiment analysis methodologies and their application in understanding the rich tapestry of human expression on social media platforms.</w:t>
      </w:r>
    </w:p>
    <w:p w14:paraId="799B3633" w14:textId="1F694454" w:rsidR="00F518AC" w:rsidRPr="00A21AF3" w:rsidRDefault="00E9663F" w:rsidP="00A21AF3">
      <w:pPr>
        <w:spacing w:line="360" w:lineRule="auto"/>
        <w:jc w:val="both"/>
        <w:rPr>
          <w:rFonts w:ascii="Times New Roman" w:hAnsi="Times New Roman" w:cs="Times New Roman"/>
        </w:rPr>
      </w:pPr>
      <w:r>
        <w:rPr>
          <w:rFonts w:ascii="Times New Roman" w:hAnsi="Times New Roman" w:cs="Times New Roman"/>
        </w:rPr>
        <w:t>In a</w:t>
      </w:r>
      <w:r w:rsidR="002C2856">
        <w:rPr>
          <w:rFonts w:ascii="Times New Roman" w:hAnsi="Times New Roman" w:cs="Times New Roman"/>
        </w:rPr>
        <w:t>nother</w:t>
      </w:r>
      <w:r>
        <w:rPr>
          <w:rFonts w:ascii="Times New Roman" w:hAnsi="Times New Roman" w:cs="Times New Roman"/>
        </w:rPr>
        <w:t xml:space="preserve"> study by </w:t>
      </w:r>
      <w:r w:rsidR="00D507FE">
        <w:rPr>
          <w:rFonts w:ascii="Times New Roman" w:hAnsi="Times New Roman" w:cs="Times New Roman"/>
        </w:rPr>
        <w:fldChar w:fldCharType="begin"/>
      </w:r>
      <w:r w:rsidR="00D507FE">
        <w:rPr>
          <w:rFonts w:ascii="Times New Roman" w:hAnsi="Times New Roman" w:cs="Times New Roman"/>
        </w:rPr>
        <w:instrText xml:space="preserve"> ADDIN ZOTERO_ITEM CSL_CITATION {"citationID":"PWac9Nv8","properties":{"formattedCitation":"(Prema Arokia Mary et al., 2021)","plainCitation":"(Prema Arokia Mary et al., 2021)","noteIndex":0},"citationItems":[{"id":579,"uris":["http://zotero.org/users/10598127/items/FSFFUGMG"],"itemData":{"id":579,"type":"paper-conference","abstract":"As social media is becoming a necessity for communication, a lot of data is available on this platform, which could be helpful for analysis. At a certain time, we use Twitter to tweet almost about similar topics, different emotions. In this article, sentimental analysis is proposed to get an idea about what people have in their minds or get people’s emotions. It segregates every tweet to its appropriate emotion. The emotion might be either positive or negative. The proposed methodology has two steps, namely preprocessing and classification. The corpus is created after all necessary preprocessing. The classification algorithms such as Logistic Regression, Linear SVC, Random Forest Classifier, Bernoulli NB, Decision Tree Classifier, Voting Classifier, and KNN Classifier are used for classification. Twitter 2020 and 2021 data has been taken for experimentation. The performance of Linear SVC shows a higher accuracy on training data, and Linear Regression shows higher accuracy in testing data.","container-title":"2021 International Conference on Forensics, Analytics, Big Data, Security (FABS)","DOI":"10.1109/FABS52071.2021.9702681","event-title":"2021 International Conference on Forensics, Analytics, Big Data, Security (FABS)","page":"1-5","source":"IEEE Xplore","title":"Sentimental Analysis of Twitter Data using Machine Learning Algorithms","volume":"1","author":[{"family":"Prema Arokia Mary","given":"G"},{"family":"Hema","given":"M S"},{"family":"Maheshprabhu","given":"R"},{"family":"Nageswara Guptha","given":"M"}],"issued":{"date-parts":[["2021",12]]}}}],"schema":"https://github.com/citation-style-language/schema/raw/master/csl-citation.json"} </w:instrText>
      </w:r>
      <w:r w:rsidR="00D507FE">
        <w:rPr>
          <w:rFonts w:ascii="Times New Roman" w:hAnsi="Times New Roman" w:cs="Times New Roman"/>
        </w:rPr>
        <w:fldChar w:fldCharType="separate"/>
      </w:r>
      <w:r w:rsidR="00D507FE">
        <w:rPr>
          <w:rFonts w:ascii="Times New Roman" w:hAnsi="Times New Roman" w:cs="Times New Roman"/>
          <w:noProof/>
        </w:rPr>
        <w:t>(Prema Arokia Mary et al., 2021)</w:t>
      </w:r>
      <w:r w:rsidR="00D507FE">
        <w:rPr>
          <w:rFonts w:ascii="Times New Roman" w:hAnsi="Times New Roman" w:cs="Times New Roman"/>
        </w:rPr>
        <w:fldChar w:fldCharType="end"/>
      </w:r>
      <w:r w:rsidR="000D2A5D">
        <w:rPr>
          <w:rFonts w:ascii="Times New Roman" w:hAnsi="Times New Roman" w:cs="Times New Roman"/>
        </w:rPr>
        <w:t xml:space="preserve">, </w:t>
      </w:r>
      <w:r w:rsidR="009F127D" w:rsidRPr="00A21AF3">
        <w:rPr>
          <w:rFonts w:ascii="Times New Roman" w:hAnsi="Times New Roman" w:cs="Times New Roman"/>
        </w:rPr>
        <w:t xml:space="preserve">In order to conduct sentiment analysis, the process involves acquiring a dataset, which can be obtained either dynamically from Twitter using the Twitter API or non-dynamically from existing data sources such as Kaggle. The dataset must then undergo a series of </w:t>
      </w:r>
      <w:r w:rsidR="00EA0F96" w:rsidRPr="00A21AF3">
        <w:rPr>
          <w:rFonts w:ascii="Times New Roman" w:hAnsi="Times New Roman" w:cs="Times New Roman"/>
        </w:rPr>
        <w:t>pre-processing</w:t>
      </w:r>
      <w:r w:rsidR="009F127D" w:rsidRPr="00A21AF3">
        <w:rPr>
          <w:rFonts w:ascii="Times New Roman" w:hAnsi="Times New Roman" w:cs="Times New Roman"/>
        </w:rPr>
        <w:t xml:space="preserve"> steps to enhance its machine readability and structure. These </w:t>
      </w:r>
      <w:r w:rsidR="00EA0F96" w:rsidRPr="00A21AF3">
        <w:rPr>
          <w:rFonts w:ascii="Times New Roman" w:hAnsi="Times New Roman" w:cs="Times New Roman"/>
        </w:rPr>
        <w:t>pre-processing</w:t>
      </w:r>
      <w:r w:rsidR="009F127D" w:rsidRPr="00A21AF3">
        <w:rPr>
          <w:rFonts w:ascii="Times New Roman" w:hAnsi="Times New Roman" w:cs="Times New Roman"/>
        </w:rPr>
        <w:t xml:space="preserve"> steps include converting </w:t>
      </w:r>
      <w:r w:rsidR="007E67B2">
        <w:rPr>
          <w:rFonts w:ascii="Times New Roman" w:hAnsi="Times New Roman" w:cs="Times New Roman"/>
        </w:rPr>
        <w:t>Study</w:t>
      </w:r>
      <w:r w:rsidR="009F127D" w:rsidRPr="00A21AF3">
        <w:rPr>
          <w:rFonts w:ascii="Times New Roman" w:hAnsi="Times New Roman" w:cs="Times New Roman"/>
        </w:rPr>
        <w:t xml:space="preserve"> to lowercase, removing URLs, eliminating stopwords, lemmatization, converting emoticons to words, tokenization (using Punkt), and employing Wordnet linkage. Once the data is </w:t>
      </w:r>
      <w:r w:rsidR="00EA0F96" w:rsidRPr="00A21AF3">
        <w:rPr>
          <w:rFonts w:ascii="Times New Roman" w:hAnsi="Times New Roman" w:cs="Times New Roman"/>
        </w:rPr>
        <w:t>pre-processed</w:t>
      </w:r>
      <w:r w:rsidR="009F127D" w:rsidRPr="00A21AF3">
        <w:rPr>
          <w:rFonts w:ascii="Times New Roman" w:hAnsi="Times New Roman" w:cs="Times New Roman"/>
        </w:rPr>
        <w:t>, it becomes more suitable for machine understanding. Subsequently, the sentiment classification is carried out using various machine learning algorithms including Logistic Regression, Linear SVC, Random Forest, Bernoulli NB, Decision Tree, Voting Classifier, and KNN.</w:t>
      </w:r>
      <w:r w:rsidR="00842870">
        <w:rPr>
          <w:rFonts w:ascii="Times New Roman" w:hAnsi="Times New Roman" w:cs="Times New Roman"/>
        </w:rPr>
        <w:t xml:space="preserve"> This study also </w:t>
      </w:r>
      <w:r w:rsidR="00EA0F96">
        <w:rPr>
          <w:rFonts w:ascii="Times New Roman" w:hAnsi="Times New Roman" w:cs="Times New Roman"/>
        </w:rPr>
        <w:t>focuses</w:t>
      </w:r>
      <w:r w:rsidR="00842870">
        <w:rPr>
          <w:rFonts w:ascii="Times New Roman" w:hAnsi="Times New Roman" w:cs="Times New Roman"/>
        </w:rPr>
        <w:t xml:space="preserve"> on detecting the positive, </w:t>
      </w:r>
      <w:r w:rsidR="00EA0F96">
        <w:rPr>
          <w:rFonts w:ascii="Times New Roman" w:hAnsi="Times New Roman" w:cs="Times New Roman"/>
        </w:rPr>
        <w:t>negative</w:t>
      </w:r>
      <w:r w:rsidR="00842870">
        <w:rPr>
          <w:rFonts w:ascii="Times New Roman" w:hAnsi="Times New Roman" w:cs="Times New Roman"/>
        </w:rPr>
        <w:t xml:space="preserve"> and neutral sentiment</w:t>
      </w:r>
      <w:r w:rsidR="003C1309">
        <w:rPr>
          <w:rFonts w:ascii="Times New Roman" w:hAnsi="Times New Roman" w:cs="Times New Roman"/>
        </w:rPr>
        <w:t>s.</w:t>
      </w:r>
      <w:r w:rsidR="00767C4E">
        <w:rPr>
          <w:rFonts w:ascii="Times New Roman" w:hAnsi="Times New Roman" w:cs="Times New Roman"/>
        </w:rPr>
        <w:t xml:space="preserve"> Firstly, t</w:t>
      </w:r>
      <w:r w:rsidR="009F127D" w:rsidRPr="00A21AF3">
        <w:rPr>
          <w:rFonts w:ascii="Times New Roman" w:hAnsi="Times New Roman" w:cs="Times New Roman"/>
        </w:rPr>
        <w:t>he dataset for this analysis was obtained from Kaggle and is known as the "Sentimental Analysis with tweets" dataset, which comprises a substantial 1.6 million tweets.</w:t>
      </w:r>
      <w:r w:rsidR="00516F12">
        <w:rPr>
          <w:rFonts w:ascii="Times New Roman" w:hAnsi="Times New Roman" w:cs="Times New Roman"/>
        </w:rPr>
        <w:t xml:space="preserve"> </w:t>
      </w:r>
      <w:r w:rsidR="00347E2A">
        <w:rPr>
          <w:rFonts w:ascii="Times New Roman" w:hAnsi="Times New Roman" w:cs="Times New Roman"/>
        </w:rPr>
        <w:t>Secondly,</w:t>
      </w:r>
      <w:r w:rsidR="009F127D" w:rsidRPr="00A21AF3">
        <w:rPr>
          <w:rFonts w:ascii="Times New Roman" w:hAnsi="Times New Roman" w:cs="Times New Roman"/>
        </w:rPr>
        <w:t xml:space="preserve"> </w:t>
      </w:r>
      <w:r w:rsidR="00347E2A">
        <w:rPr>
          <w:rFonts w:ascii="Times New Roman" w:hAnsi="Times New Roman" w:cs="Times New Roman"/>
        </w:rPr>
        <w:t>t</w:t>
      </w:r>
      <w:r w:rsidR="009F127D" w:rsidRPr="00A21AF3">
        <w:rPr>
          <w:rFonts w:ascii="Times New Roman" w:hAnsi="Times New Roman" w:cs="Times New Roman"/>
        </w:rPr>
        <w:t xml:space="preserve">he </w:t>
      </w:r>
      <w:r w:rsidR="00EA0F96" w:rsidRPr="00A21AF3">
        <w:rPr>
          <w:rFonts w:ascii="Times New Roman" w:hAnsi="Times New Roman" w:cs="Times New Roman"/>
        </w:rPr>
        <w:t>pre-processing</w:t>
      </w:r>
      <w:r w:rsidR="009F127D" w:rsidRPr="00A21AF3">
        <w:rPr>
          <w:rFonts w:ascii="Times New Roman" w:hAnsi="Times New Roman" w:cs="Times New Roman"/>
        </w:rPr>
        <w:t xml:space="preserve"> phase is a crucial step in sentiment analysis as it serves to eliminate noise and redundancy in the data, rendering it unambiguous and reliable. Several key </w:t>
      </w:r>
      <w:r w:rsidR="00EA0F96" w:rsidRPr="00A21AF3">
        <w:rPr>
          <w:rFonts w:ascii="Times New Roman" w:hAnsi="Times New Roman" w:cs="Times New Roman"/>
        </w:rPr>
        <w:t>pre-processing</w:t>
      </w:r>
      <w:r w:rsidR="009F127D" w:rsidRPr="00A21AF3">
        <w:rPr>
          <w:rFonts w:ascii="Times New Roman" w:hAnsi="Times New Roman" w:cs="Times New Roman"/>
        </w:rPr>
        <w:t xml:space="preserve"> steps are performed, including converting </w:t>
      </w:r>
      <w:r w:rsidR="007E67B2">
        <w:rPr>
          <w:rFonts w:ascii="Times New Roman" w:hAnsi="Times New Roman" w:cs="Times New Roman"/>
        </w:rPr>
        <w:t>Study</w:t>
      </w:r>
      <w:r w:rsidR="009F127D" w:rsidRPr="00A21AF3">
        <w:rPr>
          <w:rFonts w:ascii="Times New Roman" w:hAnsi="Times New Roman" w:cs="Times New Roman"/>
        </w:rPr>
        <w:t xml:space="preserve"> to lowercase, removing URLs, stopwords, lemmatization, emoticons to words conversion, tokenization, and the use of Wordnet for defining word polarity.</w:t>
      </w:r>
      <w:r w:rsidR="00EA0F96">
        <w:rPr>
          <w:rFonts w:ascii="Times New Roman" w:hAnsi="Times New Roman" w:cs="Times New Roman"/>
        </w:rPr>
        <w:t xml:space="preserve"> </w:t>
      </w:r>
      <w:r w:rsidR="00BD0AB1">
        <w:rPr>
          <w:rFonts w:ascii="Times New Roman" w:hAnsi="Times New Roman" w:cs="Times New Roman"/>
        </w:rPr>
        <w:t>Thirdly,</w:t>
      </w:r>
      <w:r w:rsidR="009F127D" w:rsidRPr="00A21AF3">
        <w:rPr>
          <w:rFonts w:ascii="Times New Roman" w:hAnsi="Times New Roman" w:cs="Times New Roman"/>
        </w:rPr>
        <w:t xml:space="preserve"> Various machine learning classification algorithms are employed in this study to perform sentiment analysis. These include Logistic Regression, Linear SVC, Random Forest Classifier, Bernoulli NB, Decision Tree Classifier, Voting Classifier, and KNN Classifier. Logistic Regression, for instance, is a supervised algorithm particularly well-suited for categorical target variables. It </w:t>
      </w:r>
      <w:r w:rsidR="00EA0F96" w:rsidRPr="00A21AF3">
        <w:rPr>
          <w:rFonts w:ascii="Times New Roman" w:hAnsi="Times New Roman" w:cs="Times New Roman"/>
        </w:rPr>
        <w:t>analyses</w:t>
      </w:r>
      <w:r w:rsidR="009F127D" w:rsidRPr="00A21AF3">
        <w:rPr>
          <w:rFonts w:ascii="Times New Roman" w:hAnsi="Times New Roman" w:cs="Times New Roman"/>
        </w:rPr>
        <w:t xml:space="preserve"> multiple explanatory variables simultaneously, reducing the impact of confounding factors. Linear SVC is another algorithm used for multi-class classification, while Random Forest Classifier employs multiple decision trees to achieve high accuracy.</w:t>
      </w:r>
      <w:r w:rsidR="00BD0AB1">
        <w:rPr>
          <w:rFonts w:ascii="Times New Roman" w:hAnsi="Times New Roman" w:cs="Times New Roman"/>
        </w:rPr>
        <w:t xml:space="preserve"> Fourthly,</w:t>
      </w:r>
      <w:r w:rsidR="009F127D" w:rsidRPr="00A21AF3">
        <w:rPr>
          <w:rFonts w:ascii="Times New Roman" w:hAnsi="Times New Roman" w:cs="Times New Roman"/>
        </w:rPr>
        <w:t xml:space="preserve"> </w:t>
      </w:r>
      <w:r w:rsidR="004E1C38">
        <w:rPr>
          <w:rFonts w:ascii="Times New Roman" w:hAnsi="Times New Roman" w:cs="Times New Roman"/>
        </w:rPr>
        <w:t>t</w:t>
      </w:r>
      <w:r w:rsidR="009F127D" w:rsidRPr="00A21AF3">
        <w:rPr>
          <w:rFonts w:ascii="Times New Roman" w:hAnsi="Times New Roman" w:cs="Times New Roman"/>
        </w:rPr>
        <w:t xml:space="preserve">he study aims to compare the performance of these algorithms on a Twitter dataset with equal positive and negative sentiments. Evaluation metrics such as accuracy, specificity, sensitivity, and Area Under Curve (AUC) were employed. Notably, Logistic Regression, Linear SVC, and the Voting Classifier outperformed other algorithms. Linear SVC achieved an accuracy of 98.83% on training data and 77.52% on testing data, </w:t>
      </w:r>
      <w:r w:rsidR="009F127D" w:rsidRPr="00A21AF3">
        <w:rPr>
          <w:rFonts w:ascii="Times New Roman" w:hAnsi="Times New Roman" w:cs="Times New Roman"/>
        </w:rPr>
        <w:lastRenderedPageBreak/>
        <w:t>indicating its superior performance in sentiment analysis.</w:t>
      </w:r>
      <w:r w:rsidR="00EA0F96">
        <w:rPr>
          <w:rFonts w:ascii="Times New Roman" w:hAnsi="Times New Roman" w:cs="Times New Roman"/>
        </w:rPr>
        <w:t xml:space="preserve"> </w:t>
      </w:r>
      <w:r w:rsidR="004E1C38">
        <w:rPr>
          <w:rFonts w:ascii="Times New Roman" w:hAnsi="Times New Roman" w:cs="Times New Roman"/>
        </w:rPr>
        <w:t>Finally,</w:t>
      </w:r>
      <w:r w:rsidR="009F127D" w:rsidRPr="00A21AF3">
        <w:rPr>
          <w:rFonts w:ascii="Times New Roman" w:hAnsi="Times New Roman" w:cs="Times New Roman"/>
        </w:rPr>
        <w:t xml:space="preserve"> In conclusion, this study proposed and implemented sentiment analysis methodologies for Twitter data. The process involved data collection, </w:t>
      </w:r>
      <w:r w:rsidR="00EA0F96" w:rsidRPr="00A21AF3">
        <w:rPr>
          <w:rFonts w:ascii="Times New Roman" w:hAnsi="Times New Roman" w:cs="Times New Roman"/>
        </w:rPr>
        <w:t>pre-processing</w:t>
      </w:r>
      <w:r w:rsidR="009F127D" w:rsidRPr="00A21AF3">
        <w:rPr>
          <w:rFonts w:ascii="Times New Roman" w:hAnsi="Times New Roman" w:cs="Times New Roman"/>
        </w:rPr>
        <w:t>, and the application of various machine learning classification algorithms. Notably, Linear SVC and Logistic Regression exhibited high accuracy rates, with Linear SVC achieving an accuracy of 98.859% on training data and Logistic Regression reaching 77.306% on testing data. These findings highlight the effectiveness of these algorithms in sentiment analysis on Twitter data.</w:t>
      </w:r>
    </w:p>
    <w:p w14:paraId="66293CFD" w14:textId="663A77B6" w:rsidR="00C609B6" w:rsidRDefault="00843016" w:rsidP="00A21AF3">
      <w:pPr>
        <w:spacing w:line="360" w:lineRule="auto"/>
        <w:jc w:val="both"/>
        <w:rPr>
          <w:rFonts w:ascii="Times New Roman" w:hAnsi="Times New Roman" w:cs="Times New Roman"/>
        </w:rPr>
      </w:pPr>
      <w:r>
        <w:rPr>
          <w:rFonts w:ascii="Times New Roman" w:hAnsi="Times New Roman" w:cs="Times New Roman"/>
        </w:rPr>
        <w:t xml:space="preserve">In a </w:t>
      </w:r>
      <w:r w:rsidR="00207516">
        <w:rPr>
          <w:rFonts w:ascii="Times New Roman" w:hAnsi="Times New Roman" w:cs="Times New Roman"/>
        </w:rPr>
        <w:t xml:space="preserve">study by </w:t>
      </w:r>
      <w:r w:rsidR="007571AA">
        <w:rPr>
          <w:rFonts w:ascii="Times New Roman" w:hAnsi="Times New Roman" w:cs="Times New Roman"/>
        </w:rPr>
        <w:fldChar w:fldCharType="begin"/>
      </w:r>
      <w:r w:rsidR="007571AA">
        <w:rPr>
          <w:rFonts w:ascii="Times New Roman" w:hAnsi="Times New Roman" w:cs="Times New Roman"/>
        </w:rPr>
        <w:instrText xml:space="preserve"> ADDIN ZOTERO_ITEM CSL_CITATION {"citationID":"bPUClZ2r","properties":{"formattedCitation":"(Ji et al., 2015)","plainCitation":"(Ji et al., 2015)","noteIndex":0},"citationItems":[{"id":588,"uris":["http://zotero.org/users/10598127/items/SAA3CLAX"],"itemData":{"id":588,"type":"article-journal","abstract":"An important task of public health officials is to keep track of health issues, such as spreading epidemics. In this paper, we are addressing the issue of spreading public concern about epidemics. Public concern about a communicable disease can be seen as a problem of its own. Keeping track of trends in concern about public health and identifying peaks of public concern are therefore crucial tasks. However, monitoring public health concerns is not only expensive with traditional surveillance systems, but also suffers from limited coverage and significant delays. To address these problems, we are using Twitter messages, which are available free of cost, are generated world-wide, and are posted in real time. We are measuring public concern using a two-step sentiment classification approach. In the first step, we distinguish Personal tweets from News (i.e., Non-Personal) tweets. In the second step, we further separate Personal Negative from Personal Non-Negative tweets. Both these steps consist themselves of two sub-steps. In the first sub-step (of both steps), our programs automatically generate training data using an emotion-oriented, clue-based method. In the second sub-step, we are training and testing three different Machine Learning (ML) models with the training data from the first sub-step; this allows us to determine the best ML model for different datasets. Furthermore, we are testing the already trained ML models with a human annotated, disjoint dataset. Based on the number of tweets classified as Personal Negative, we compute a Measure of Concern (MOC) and a timeline of the MOC. We attempt to correlate peaks of the MOC timeline to peaks of the News (Non-Personal) timeline. Our best accuracy results are achieved using the two-step method with a Naïve Bayes classifier for the Epidemic domain (six datasets) and the Mental Health domain (three datasets).","container-title":"Social Network Analysis and Mining","DOI":"10.1007/s13278-015-0253-5","ISSN":"1869-5469","issue":"1","journalAbbreviation":"Soc. Netw. Anal. Min.","language":"en","page":"13","source":"Springer Link","title":"Twitter sentiment classification for measuring public health concerns","volume":"5","author":[{"family":"Ji","given":"Xiang"},{"family":"Chun","given":"Soon Ae"},{"family":"Wei","given":"Zhi"},{"family":"Geller","given":"James"}],"issued":{"date-parts":[["2015",5,12]]}}}],"schema":"https://github.com/citation-style-language/schema/raw/master/csl-citation.json"} </w:instrText>
      </w:r>
      <w:r w:rsidR="007571AA">
        <w:rPr>
          <w:rFonts w:ascii="Times New Roman" w:hAnsi="Times New Roman" w:cs="Times New Roman"/>
        </w:rPr>
        <w:fldChar w:fldCharType="separate"/>
      </w:r>
      <w:r w:rsidR="007571AA">
        <w:rPr>
          <w:rFonts w:ascii="Times New Roman" w:hAnsi="Times New Roman" w:cs="Times New Roman"/>
          <w:noProof/>
        </w:rPr>
        <w:t>(Ji et al., 2015)</w:t>
      </w:r>
      <w:r w:rsidR="007571AA">
        <w:rPr>
          <w:rFonts w:ascii="Times New Roman" w:hAnsi="Times New Roman" w:cs="Times New Roman"/>
        </w:rPr>
        <w:fldChar w:fldCharType="end"/>
      </w:r>
      <w:r w:rsidR="00207516">
        <w:rPr>
          <w:rFonts w:ascii="Times New Roman" w:hAnsi="Times New Roman" w:cs="Times New Roman"/>
        </w:rPr>
        <w:t xml:space="preserve"> t</w:t>
      </w:r>
      <w:r w:rsidR="007D658E" w:rsidRPr="00A21AF3">
        <w:rPr>
          <w:rFonts w:ascii="Times New Roman" w:hAnsi="Times New Roman" w:cs="Times New Roman"/>
        </w:rPr>
        <w:t>o perform sentiment analysis, this study</w:t>
      </w:r>
      <w:r w:rsidR="007C4846">
        <w:rPr>
          <w:rFonts w:ascii="Times New Roman" w:hAnsi="Times New Roman" w:cs="Times New Roman"/>
        </w:rPr>
        <w:t xml:space="preserve"> focuses</w:t>
      </w:r>
      <w:r w:rsidR="007D658E" w:rsidRPr="00A21AF3">
        <w:rPr>
          <w:rFonts w:ascii="Times New Roman" w:hAnsi="Times New Roman" w:cs="Times New Roman"/>
        </w:rPr>
        <w:t xml:space="preserve"> </w:t>
      </w:r>
      <w:r w:rsidR="007C4846">
        <w:rPr>
          <w:rFonts w:ascii="Times New Roman" w:hAnsi="Times New Roman" w:cs="Times New Roman"/>
        </w:rPr>
        <w:t>on</w:t>
      </w:r>
      <w:r w:rsidR="007D658E" w:rsidRPr="00A21AF3">
        <w:rPr>
          <w:rFonts w:ascii="Times New Roman" w:hAnsi="Times New Roman" w:cs="Times New Roman"/>
        </w:rPr>
        <w:t xml:space="preserve"> dataset acquisition, which can be dynamically sourced from Twitter using the Twitter API or non-dynamically obtained from established data repositories like Kaggle. The dataset then undergoes an essential </w:t>
      </w:r>
      <w:r w:rsidR="000667D3" w:rsidRPr="00A21AF3">
        <w:rPr>
          <w:rFonts w:ascii="Times New Roman" w:hAnsi="Times New Roman" w:cs="Times New Roman"/>
        </w:rPr>
        <w:t>pre-processing</w:t>
      </w:r>
      <w:r w:rsidR="007D658E" w:rsidRPr="00A21AF3">
        <w:rPr>
          <w:rFonts w:ascii="Times New Roman" w:hAnsi="Times New Roman" w:cs="Times New Roman"/>
        </w:rPr>
        <w:t xml:space="preserve"> phase to enhance its machine readability and structural consistency. This </w:t>
      </w:r>
      <w:r w:rsidR="000667D3" w:rsidRPr="00A21AF3">
        <w:rPr>
          <w:rFonts w:ascii="Times New Roman" w:hAnsi="Times New Roman" w:cs="Times New Roman"/>
        </w:rPr>
        <w:t>pre-processing</w:t>
      </w:r>
      <w:r w:rsidR="007D658E" w:rsidRPr="00A21AF3">
        <w:rPr>
          <w:rFonts w:ascii="Times New Roman" w:hAnsi="Times New Roman" w:cs="Times New Roman"/>
        </w:rPr>
        <w:t xml:space="preserve"> encompasses several vital steps, including converting </w:t>
      </w:r>
      <w:r w:rsidR="007E67B2">
        <w:rPr>
          <w:rFonts w:ascii="Times New Roman" w:hAnsi="Times New Roman" w:cs="Times New Roman"/>
        </w:rPr>
        <w:t>Study</w:t>
      </w:r>
      <w:r w:rsidR="007D658E" w:rsidRPr="00A21AF3">
        <w:rPr>
          <w:rFonts w:ascii="Times New Roman" w:hAnsi="Times New Roman" w:cs="Times New Roman"/>
        </w:rPr>
        <w:t xml:space="preserve"> to lowercase, URL removal, stopword elimination, lemmatization, emoticon-to-word conversion, tokenization using Punkt, and Wordnet linkage for word polarity definition.</w:t>
      </w:r>
      <w:r w:rsidR="00DC1019">
        <w:rPr>
          <w:rFonts w:ascii="Times New Roman" w:hAnsi="Times New Roman" w:cs="Times New Roman"/>
        </w:rPr>
        <w:t xml:space="preserve"> </w:t>
      </w:r>
      <w:r w:rsidR="0095206A">
        <w:rPr>
          <w:rFonts w:ascii="Times New Roman" w:hAnsi="Times New Roman" w:cs="Times New Roman"/>
        </w:rPr>
        <w:t>Firstly</w:t>
      </w:r>
      <w:r w:rsidR="00DC1019">
        <w:rPr>
          <w:rFonts w:ascii="Times New Roman" w:hAnsi="Times New Roman" w:cs="Times New Roman"/>
        </w:rPr>
        <w:t>, t</w:t>
      </w:r>
      <w:r w:rsidR="007D658E" w:rsidRPr="00A21AF3">
        <w:rPr>
          <w:rFonts w:ascii="Times New Roman" w:hAnsi="Times New Roman" w:cs="Times New Roman"/>
        </w:rPr>
        <w:t>he dataset employed in this analysis originates from Kaggle, titled the "Sentimental Analysis with tweets" dataset, featuring a substantial corpus of 1.6 million tweets.</w:t>
      </w:r>
      <w:r w:rsidR="00C16F67">
        <w:rPr>
          <w:rFonts w:ascii="Times New Roman" w:hAnsi="Times New Roman" w:cs="Times New Roman"/>
        </w:rPr>
        <w:t xml:space="preserve"> </w:t>
      </w:r>
      <w:r w:rsidR="00DC1019">
        <w:rPr>
          <w:rFonts w:ascii="Times New Roman" w:hAnsi="Times New Roman" w:cs="Times New Roman"/>
        </w:rPr>
        <w:t>Secondly,</w:t>
      </w:r>
      <w:r w:rsidR="007D658E" w:rsidRPr="00A21AF3">
        <w:rPr>
          <w:rFonts w:ascii="Times New Roman" w:hAnsi="Times New Roman" w:cs="Times New Roman"/>
        </w:rPr>
        <w:t xml:space="preserve"> </w:t>
      </w:r>
      <w:r w:rsidR="00DC1019">
        <w:rPr>
          <w:rFonts w:ascii="Times New Roman" w:hAnsi="Times New Roman" w:cs="Times New Roman"/>
        </w:rPr>
        <w:t>t</w:t>
      </w:r>
      <w:r w:rsidR="007D658E" w:rsidRPr="00A21AF3">
        <w:rPr>
          <w:rFonts w:ascii="Times New Roman" w:hAnsi="Times New Roman" w:cs="Times New Roman"/>
        </w:rPr>
        <w:t xml:space="preserve">he </w:t>
      </w:r>
      <w:r w:rsidR="000667D3" w:rsidRPr="00A21AF3">
        <w:rPr>
          <w:rFonts w:ascii="Times New Roman" w:hAnsi="Times New Roman" w:cs="Times New Roman"/>
        </w:rPr>
        <w:t>pre-processing</w:t>
      </w:r>
      <w:r w:rsidR="007D658E" w:rsidRPr="00A21AF3">
        <w:rPr>
          <w:rFonts w:ascii="Times New Roman" w:hAnsi="Times New Roman" w:cs="Times New Roman"/>
        </w:rPr>
        <w:t xml:space="preserve"> stage stands as a critical stride in sentiment analysis, effectively removing noise and redundancy from the data, thus making it unambiguous and dependable. The </w:t>
      </w:r>
      <w:r w:rsidR="000667D3" w:rsidRPr="00A21AF3">
        <w:rPr>
          <w:rFonts w:ascii="Times New Roman" w:hAnsi="Times New Roman" w:cs="Times New Roman"/>
        </w:rPr>
        <w:t>pre-processing</w:t>
      </w:r>
      <w:r w:rsidR="007D658E" w:rsidRPr="00A21AF3">
        <w:rPr>
          <w:rFonts w:ascii="Times New Roman" w:hAnsi="Times New Roman" w:cs="Times New Roman"/>
        </w:rPr>
        <w:t xml:space="preserve"> steps include lowercase </w:t>
      </w:r>
      <w:r w:rsidR="007E67B2">
        <w:rPr>
          <w:rFonts w:ascii="Times New Roman" w:hAnsi="Times New Roman" w:cs="Times New Roman"/>
        </w:rPr>
        <w:t>Study</w:t>
      </w:r>
      <w:r w:rsidR="007D658E" w:rsidRPr="00A21AF3">
        <w:rPr>
          <w:rFonts w:ascii="Times New Roman" w:hAnsi="Times New Roman" w:cs="Times New Roman"/>
        </w:rPr>
        <w:t xml:space="preserve"> conversion, URL removal, stopwords elimination, lemmatization, emoticons-to-words conversion, tokenization, and Wordnet integration for word polarity determination.</w:t>
      </w:r>
      <w:r w:rsidR="00425F74">
        <w:rPr>
          <w:rFonts w:ascii="Times New Roman" w:hAnsi="Times New Roman" w:cs="Times New Roman"/>
        </w:rPr>
        <w:t xml:space="preserve"> Thirdly,</w:t>
      </w:r>
      <w:r w:rsidR="007D658E" w:rsidRPr="00A21AF3">
        <w:rPr>
          <w:rFonts w:ascii="Times New Roman" w:hAnsi="Times New Roman" w:cs="Times New Roman"/>
        </w:rPr>
        <w:t xml:space="preserve"> A diverse set of machine learning classification algorithms is harnessed in this study for sentiment analysis. These encompass Logistic Regression, Linear SVC, Random Forest Classifier, Bernoulli NB, Decision Tree Classifier, Voting Classifier, and KNN Classifier. Logistic Regression, for instance, is a supervised algorithm well-suited for categorical target variables, capable of </w:t>
      </w:r>
      <w:r w:rsidR="000667D3" w:rsidRPr="00A21AF3">
        <w:rPr>
          <w:rFonts w:ascii="Times New Roman" w:hAnsi="Times New Roman" w:cs="Times New Roman"/>
        </w:rPr>
        <w:t>analysing</w:t>
      </w:r>
      <w:r w:rsidR="007D658E" w:rsidRPr="00A21AF3">
        <w:rPr>
          <w:rFonts w:ascii="Times New Roman" w:hAnsi="Times New Roman" w:cs="Times New Roman"/>
        </w:rPr>
        <w:t xml:space="preserve"> multiple explanatory variables concurrently to mitigate the influence of confounding factors. Linear SVC is another multi-class classification algorithm, while Random Forest Classifier employs multiple decision trees to achieve remarkable accuracy.</w:t>
      </w:r>
      <w:r w:rsidR="00C16F67">
        <w:rPr>
          <w:rFonts w:ascii="Times New Roman" w:hAnsi="Times New Roman" w:cs="Times New Roman"/>
        </w:rPr>
        <w:t xml:space="preserve"> Fourthly,</w:t>
      </w:r>
      <w:r w:rsidR="007D658E" w:rsidRPr="00A21AF3">
        <w:rPr>
          <w:rFonts w:ascii="Times New Roman" w:hAnsi="Times New Roman" w:cs="Times New Roman"/>
        </w:rPr>
        <w:t xml:space="preserve"> </w:t>
      </w:r>
      <w:r w:rsidR="00C16F67">
        <w:rPr>
          <w:rFonts w:ascii="Times New Roman" w:hAnsi="Times New Roman" w:cs="Times New Roman"/>
        </w:rPr>
        <w:t>t</w:t>
      </w:r>
      <w:r w:rsidR="007D658E" w:rsidRPr="00A21AF3">
        <w:rPr>
          <w:rFonts w:ascii="Times New Roman" w:hAnsi="Times New Roman" w:cs="Times New Roman"/>
        </w:rPr>
        <w:t>he primary objective of this study is to evaluate the performance of these algorithms using a Twitter dataset with an equal distribution of positive and negative sentiments. Evaluation metrics such as accuracy, specificity, sensitivity, and Area Under Curve (AUC) are employed. Notably, Logistic Regression, Linear SVC, and the Voting Classifier emerge as top performers, outshining other algorithms. Linear SVC attains an impressive accuracy of 98.83% on training data and 77.52% on testing data, showcasing its superior performance in sentiment analysis.</w:t>
      </w:r>
      <w:r>
        <w:rPr>
          <w:rFonts w:ascii="Times New Roman" w:hAnsi="Times New Roman" w:cs="Times New Roman"/>
        </w:rPr>
        <w:t xml:space="preserve"> Finally,</w:t>
      </w:r>
      <w:r w:rsidR="007D658E" w:rsidRPr="00A21AF3">
        <w:rPr>
          <w:rFonts w:ascii="Times New Roman" w:hAnsi="Times New Roman" w:cs="Times New Roman"/>
        </w:rPr>
        <w:t xml:space="preserve"> In </w:t>
      </w:r>
      <w:r w:rsidR="007D658E" w:rsidRPr="00A21AF3">
        <w:rPr>
          <w:rFonts w:ascii="Times New Roman" w:hAnsi="Times New Roman" w:cs="Times New Roman"/>
        </w:rPr>
        <w:lastRenderedPageBreak/>
        <w:t xml:space="preserve">summation, this study introduces a comprehensive sentiment analysis framework tailored for Twitter data. The methodology encompasses data collection, </w:t>
      </w:r>
      <w:r w:rsidR="000667D3" w:rsidRPr="00A21AF3">
        <w:rPr>
          <w:rFonts w:ascii="Times New Roman" w:hAnsi="Times New Roman" w:cs="Times New Roman"/>
        </w:rPr>
        <w:t>pre-processing</w:t>
      </w:r>
      <w:r w:rsidR="007D658E" w:rsidRPr="00A21AF3">
        <w:rPr>
          <w:rFonts w:ascii="Times New Roman" w:hAnsi="Times New Roman" w:cs="Times New Roman"/>
        </w:rPr>
        <w:t>, and the application of various machine learning classification algorithms. Particularly noteworthy are the remarkable accuracy rates achieved by Linear SVC and Logistic Regression. Linear SVC demonstrates exceptional performance with an accuracy of 98.859% on training data, while Logistic Regression achieves 77.306% on testing data. These findings underscore the efficacy of these algorithms in the domain of sentiment analysis for Twitter data.</w:t>
      </w:r>
    </w:p>
    <w:p w14:paraId="654FBD6C" w14:textId="0538B52C" w:rsidR="00DA40E9" w:rsidRPr="00A21AF3" w:rsidRDefault="00C609B6" w:rsidP="00A21AF3">
      <w:pPr>
        <w:spacing w:line="360" w:lineRule="auto"/>
        <w:jc w:val="both"/>
        <w:rPr>
          <w:rFonts w:ascii="Times New Roman" w:hAnsi="Times New Roman" w:cs="Times New Roman"/>
        </w:rPr>
      </w:pPr>
      <w:r>
        <w:rPr>
          <w:rFonts w:ascii="Times New Roman" w:hAnsi="Times New Roman" w:cs="Times New Roman"/>
        </w:rPr>
        <w:t xml:space="preserve">In a study by </w:t>
      </w:r>
      <w:r w:rsidR="008D23AB">
        <w:rPr>
          <w:rFonts w:ascii="Times New Roman" w:hAnsi="Times New Roman" w:cs="Times New Roman"/>
        </w:rPr>
        <w:fldChar w:fldCharType="begin"/>
      </w:r>
      <w:r w:rsidR="008D23AB">
        <w:rPr>
          <w:rFonts w:ascii="Times New Roman" w:hAnsi="Times New Roman" w:cs="Times New Roman"/>
        </w:rPr>
        <w:instrText xml:space="preserve"> ADDIN ZOTERO_ITEM CSL_CITATION {"citationID":"j4YQGnjD","properties":{"formattedCitation":"(Venugopalan and Gupta, 2015)","plainCitation":"(Venugopalan and Gupta, 2015)","noteIndex":0},"citationItems":[{"id":590,"uris":["http://zotero.org/users/10598127/items/8Q47WLIT"],"itemData":{"id":590,"type":"paper-conference","abstract":"The growing popularity of microblogging websites has transformed these into rich resources for sentiment mining. Even though opinion mining has more than a decade of research to boost about, it is mostly confined to the exploration of formal text patterns like online reviews, news articles etc. Exploration of the challenges offered by informal and crisp microblogging have taken roots but there is scope for a large way ahead. The proposed work aims at developing a hybrid model for sentiment classification that explores the tweet specific features and uses domain independent and domain specific lexicons to offer a domain oriented approach and hence analyze and extract the consumer sentiment towards popular smart phone brands over the past few years. The experiments have proved that the results improve by around 2 points on an average over the unigram baseline.","container-title":"2015 Eighth International Conference on Contemporary Computing (IC3)","DOI":"10.1109/IC3.2015.7346686","event-title":"2015 Eighth International Conference on Contemporary Computing (IC3)","page":"241-247","source":"IEEE Xplore","title":"Exploring sentiment analysis on twitter data","author":[{"family":"Venugopalan","given":"Manju"},{"family":"Gupta","given":"Deepa"}],"issued":{"date-parts":[["2015",8]]}}}],"schema":"https://github.com/citation-style-language/schema/raw/master/csl-citation.json"} </w:instrText>
      </w:r>
      <w:r w:rsidR="008D23AB">
        <w:rPr>
          <w:rFonts w:ascii="Times New Roman" w:hAnsi="Times New Roman" w:cs="Times New Roman"/>
        </w:rPr>
        <w:fldChar w:fldCharType="separate"/>
      </w:r>
      <w:r w:rsidR="008D23AB">
        <w:rPr>
          <w:rFonts w:ascii="Times New Roman" w:hAnsi="Times New Roman" w:cs="Times New Roman"/>
          <w:noProof/>
        </w:rPr>
        <w:t>(Venugopalan and Gupta, 2015)</w:t>
      </w:r>
      <w:r w:rsidR="008D23AB">
        <w:rPr>
          <w:rFonts w:ascii="Times New Roman" w:hAnsi="Times New Roman" w:cs="Times New Roman"/>
        </w:rPr>
        <w:fldChar w:fldCharType="end"/>
      </w:r>
      <w:r w:rsidR="0037609A">
        <w:rPr>
          <w:rFonts w:ascii="Times New Roman" w:hAnsi="Times New Roman" w:cs="Times New Roman"/>
        </w:rPr>
        <w:t xml:space="preserve"> </w:t>
      </w:r>
      <w:r w:rsidR="00310F92">
        <w:rPr>
          <w:rFonts w:ascii="Times New Roman" w:hAnsi="Times New Roman" w:cs="Times New Roman"/>
        </w:rPr>
        <w:t xml:space="preserve">twitter </w:t>
      </w:r>
      <w:r w:rsidR="00F95853">
        <w:rPr>
          <w:rFonts w:ascii="Times New Roman" w:hAnsi="Times New Roman" w:cs="Times New Roman"/>
        </w:rPr>
        <w:t xml:space="preserve">sentiment </w:t>
      </w:r>
      <w:r w:rsidR="00A8634B">
        <w:rPr>
          <w:rFonts w:ascii="Times New Roman" w:hAnsi="Times New Roman" w:cs="Times New Roman"/>
        </w:rPr>
        <w:t>analysis was performed.</w:t>
      </w:r>
      <w:r w:rsidR="007E0360">
        <w:rPr>
          <w:rFonts w:ascii="Times New Roman" w:hAnsi="Times New Roman" w:cs="Times New Roman"/>
        </w:rPr>
        <w:t xml:space="preserve"> </w:t>
      </w:r>
      <w:r w:rsidR="00A8634B">
        <w:rPr>
          <w:rFonts w:ascii="Times New Roman" w:hAnsi="Times New Roman" w:cs="Times New Roman"/>
        </w:rPr>
        <w:t>F</w:t>
      </w:r>
      <w:r w:rsidR="00F9337A">
        <w:rPr>
          <w:rFonts w:ascii="Times New Roman" w:hAnsi="Times New Roman" w:cs="Times New Roman"/>
        </w:rPr>
        <w:t>irstly</w:t>
      </w:r>
      <w:r w:rsidR="00310F92">
        <w:rPr>
          <w:rFonts w:ascii="Times New Roman" w:hAnsi="Times New Roman" w:cs="Times New Roman"/>
        </w:rPr>
        <w:t>,</w:t>
      </w:r>
      <w:r w:rsidR="00F9337A">
        <w:rPr>
          <w:rFonts w:ascii="Times New Roman" w:hAnsi="Times New Roman" w:cs="Times New Roman"/>
        </w:rPr>
        <w:t xml:space="preserve"> a</w:t>
      </w:r>
      <w:r w:rsidR="00435DCA" w:rsidRPr="00A21AF3">
        <w:rPr>
          <w:rFonts w:ascii="Times New Roman" w:hAnsi="Times New Roman" w:cs="Times New Roman"/>
        </w:rPr>
        <w:t>pproaches for Sentiment Analysis</w:t>
      </w:r>
      <w:r w:rsidR="00730A8C">
        <w:rPr>
          <w:rFonts w:ascii="Times New Roman" w:hAnsi="Times New Roman" w:cs="Times New Roman"/>
        </w:rPr>
        <w:t xml:space="preserve"> </w:t>
      </w:r>
      <w:r w:rsidR="00F9337A">
        <w:rPr>
          <w:rFonts w:ascii="Times New Roman" w:hAnsi="Times New Roman" w:cs="Times New Roman"/>
        </w:rPr>
        <w:t>are discussed</w:t>
      </w:r>
      <w:r w:rsidR="00730A8C">
        <w:rPr>
          <w:rFonts w:ascii="Times New Roman" w:hAnsi="Times New Roman" w:cs="Times New Roman"/>
        </w:rPr>
        <w:t>,</w:t>
      </w:r>
      <w:r w:rsidR="002F5125">
        <w:rPr>
          <w:rFonts w:ascii="Times New Roman" w:hAnsi="Times New Roman" w:cs="Times New Roman"/>
        </w:rPr>
        <w:t xml:space="preserve"> </w:t>
      </w:r>
      <w:r w:rsidR="00730A8C">
        <w:rPr>
          <w:rFonts w:ascii="Times New Roman" w:hAnsi="Times New Roman" w:cs="Times New Roman"/>
        </w:rPr>
        <w:t>t</w:t>
      </w:r>
      <w:r w:rsidR="00435DCA" w:rsidRPr="00A21AF3">
        <w:rPr>
          <w:rFonts w:ascii="Times New Roman" w:hAnsi="Times New Roman" w:cs="Times New Roman"/>
        </w:rPr>
        <w:t xml:space="preserve">he </w:t>
      </w:r>
      <w:r w:rsidR="00730A8C">
        <w:rPr>
          <w:rFonts w:ascii="Times New Roman" w:hAnsi="Times New Roman" w:cs="Times New Roman"/>
        </w:rPr>
        <w:t>study</w:t>
      </w:r>
      <w:r w:rsidR="00435DCA" w:rsidRPr="00A21AF3">
        <w:rPr>
          <w:rFonts w:ascii="Times New Roman" w:hAnsi="Times New Roman" w:cs="Times New Roman"/>
        </w:rPr>
        <w:t xml:space="preserve"> introduces a lexicon-based strategy, associating predefined word lists with specific sentiments (positive or negative). Th</w:t>
      </w:r>
      <w:r w:rsidR="005B7123">
        <w:rPr>
          <w:rFonts w:ascii="Times New Roman" w:hAnsi="Times New Roman" w:cs="Times New Roman"/>
        </w:rPr>
        <w:t>eir</w:t>
      </w:r>
      <w:r w:rsidR="00435DCA" w:rsidRPr="00A21AF3">
        <w:rPr>
          <w:rFonts w:ascii="Times New Roman" w:hAnsi="Times New Roman" w:cs="Times New Roman"/>
        </w:rPr>
        <w:t xml:space="preserve"> method hinges on calculating sentiment orientation based on the presence of these words. It's relatively straightforward and interpretable but may lack nuance in handling contextual variations.</w:t>
      </w:r>
      <w:r w:rsidR="006E4961">
        <w:rPr>
          <w:rFonts w:ascii="Times New Roman" w:hAnsi="Times New Roman" w:cs="Times New Roman"/>
        </w:rPr>
        <w:t xml:space="preserve"> moreover, </w:t>
      </w:r>
      <w:r w:rsidR="000667D3" w:rsidRPr="00A21AF3">
        <w:rPr>
          <w:rFonts w:ascii="Times New Roman" w:hAnsi="Times New Roman" w:cs="Times New Roman"/>
        </w:rPr>
        <w:t>in</w:t>
      </w:r>
      <w:r w:rsidR="00435DCA" w:rsidRPr="00A21AF3">
        <w:rPr>
          <w:rFonts w:ascii="Times New Roman" w:hAnsi="Times New Roman" w:cs="Times New Roman"/>
        </w:rPr>
        <w:t xml:space="preserve"> contrast, the machine learning-based approach, employing techniques like Support Vector Machines (SVM) and Artificial Neural Networks (ANN), is mentioned. This approach demands </w:t>
      </w:r>
      <w:r w:rsidR="000667D3" w:rsidRPr="00A21AF3">
        <w:rPr>
          <w:rFonts w:ascii="Times New Roman" w:hAnsi="Times New Roman" w:cs="Times New Roman"/>
        </w:rPr>
        <w:t>labelled</w:t>
      </w:r>
      <w:r w:rsidR="00435DCA" w:rsidRPr="00A21AF3">
        <w:rPr>
          <w:rFonts w:ascii="Times New Roman" w:hAnsi="Times New Roman" w:cs="Times New Roman"/>
        </w:rPr>
        <w:t xml:space="preserve"> data for training and has the capacity to capture intricate textual patterns. However, it may necessitate more extensive data and computational resources.</w:t>
      </w:r>
      <w:r w:rsidR="00E50CBB">
        <w:rPr>
          <w:rFonts w:ascii="Times New Roman" w:hAnsi="Times New Roman" w:cs="Times New Roman"/>
        </w:rPr>
        <w:t xml:space="preserve"> Secon</w:t>
      </w:r>
      <w:r w:rsidR="00F046BD">
        <w:rPr>
          <w:rFonts w:ascii="Times New Roman" w:hAnsi="Times New Roman" w:cs="Times New Roman"/>
        </w:rPr>
        <w:t>d</w:t>
      </w:r>
      <w:r w:rsidR="00E50CBB">
        <w:rPr>
          <w:rFonts w:ascii="Times New Roman" w:hAnsi="Times New Roman" w:cs="Times New Roman"/>
        </w:rPr>
        <w:t xml:space="preserve">ly, </w:t>
      </w:r>
      <w:r w:rsidR="000667D3" w:rsidRPr="00A21AF3">
        <w:rPr>
          <w:rFonts w:ascii="Times New Roman" w:hAnsi="Times New Roman" w:cs="Times New Roman"/>
        </w:rPr>
        <w:t>the</w:t>
      </w:r>
      <w:r w:rsidR="00435DCA" w:rsidRPr="00A21AF3">
        <w:rPr>
          <w:rFonts w:ascii="Times New Roman" w:hAnsi="Times New Roman" w:cs="Times New Roman"/>
        </w:rPr>
        <w:t xml:space="preserve"> </w:t>
      </w:r>
      <w:r w:rsidR="00E50CBB">
        <w:rPr>
          <w:rFonts w:ascii="Times New Roman" w:hAnsi="Times New Roman" w:cs="Times New Roman"/>
        </w:rPr>
        <w:t>study</w:t>
      </w:r>
      <w:r w:rsidR="00435DCA" w:rsidRPr="00A21AF3">
        <w:rPr>
          <w:rFonts w:ascii="Times New Roman" w:hAnsi="Times New Roman" w:cs="Times New Roman"/>
        </w:rPr>
        <w:t xml:space="preserve"> provides a cursory overview of data </w:t>
      </w:r>
      <w:r w:rsidR="000667D3" w:rsidRPr="00A21AF3">
        <w:rPr>
          <w:rFonts w:ascii="Times New Roman" w:hAnsi="Times New Roman" w:cs="Times New Roman"/>
        </w:rPr>
        <w:t>pre-processing</w:t>
      </w:r>
      <w:r w:rsidR="00435DCA" w:rsidRPr="00A21AF3">
        <w:rPr>
          <w:rFonts w:ascii="Times New Roman" w:hAnsi="Times New Roman" w:cs="Times New Roman"/>
        </w:rPr>
        <w:t xml:space="preserve"> techniques. While specifics are limited, common </w:t>
      </w:r>
      <w:r w:rsidR="000667D3" w:rsidRPr="00A21AF3">
        <w:rPr>
          <w:rFonts w:ascii="Times New Roman" w:hAnsi="Times New Roman" w:cs="Times New Roman"/>
        </w:rPr>
        <w:t>pre-processing</w:t>
      </w:r>
      <w:r w:rsidR="00435DCA" w:rsidRPr="00A21AF3">
        <w:rPr>
          <w:rFonts w:ascii="Times New Roman" w:hAnsi="Times New Roman" w:cs="Times New Roman"/>
        </w:rPr>
        <w:t xml:space="preserve"> steps like tokenization, stopwords removal, handling special characters, and stemming or lemmatization are acknowledged. These steps are essential for refining the data and enhancing machine understanding.</w:t>
      </w:r>
      <w:r w:rsidR="00D66031">
        <w:rPr>
          <w:rFonts w:ascii="Times New Roman" w:hAnsi="Times New Roman" w:cs="Times New Roman"/>
        </w:rPr>
        <w:t xml:space="preserve"> Thirdly, </w:t>
      </w:r>
      <w:r w:rsidR="00435DCA" w:rsidRPr="00A21AF3">
        <w:rPr>
          <w:rFonts w:ascii="Times New Roman" w:hAnsi="Times New Roman" w:cs="Times New Roman"/>
        </w:rPr>
        <w:t xml:space="preserve">SVM and ANN are introduced as model architectures. SVM is recognized for its efficacy in </w:t>
      </w:r>
      <w:r w:rsidR="007E67B2">
        <w:rPr>
          <w:rFonts w:ascii="Times New Roman" w:hAnsi="Times New Roman" w:cs="Times New Roman"/>
        </w:rPr>
        <w:t>Study</w:t>
      </w:r>
      <w:r w:rsidR="00435DCA" w:rsidRPr="00A21AF3">
        <w:rPr>
          <w:rFonts w:ascii="Times New Roman" w:hAnsi="Times New Roman" w:cs="Times New Roman"/>
        </w:rPr>
        <w:t xml:space="preserve"> classification, while ANN, particularly deep learning models, have demonstrated exceptional performance in various Natural Language Processing (NLP) tasks. However, the </w:t>
      </w:r>
      <w:r w:rsidR="007E67B2">
        <w:rPr>
          <w:rFonts w:ascii="Times New Roman" w:hAnsi="Times New Roman" w:cs="Times New Roman"/>
        </w:rPr>
        <w:t>Study</w:t>
      </w:r>
      <w:r w:rsidR="00435DCA" w:rsidRPr="00A21AF3">
        <w:rPr>
          <w:rFonts w:ascii="Times New Roman" w:hAnsi="Times New Roman" w:cs="Times New Roman"/>
        </w:rPr>
        <w:t xml:space="preserve"> does not furnish explicit details concerning the architecture or the utilization of deep learning variants.</w:t>
      </w:r>
      <w:r w:rsidR="00E90EC1">
        <w:rPr>
          <w:rFonts w:ascii="Times New Roman" w:hAnsi="Times New Roman" w:cs="Times New Roman"/>
        </w:rPr>
        <w:t xml:space="preserve"> Fourthly, </w:t>
      </w:r>
      <w:r w:rsidR="00435DCA" w:rsidRPr="00A21AF3">
        <w:rPr>
          <w:rFonts w:ascii="Times New Roman" w:hAnsi="Times New Roman" w:cs="Times New Roman"/>
        </w:rPr>
        <w:t xml:space="preserve">The </w:t>
      </w:r>
      <w:r w:rsidR="00E90EC1">
        <w:rPr>
          <w:rFonts w:ascii="Times New Roman" w:hAnsi="Times New Roman" w:cs="Times New Roman"/>
        </w:rPr>
        <w:t>study</w:t>
      </w:r>
      <w:r w:rsidR="00435DCA" w:rsidRPr="00A21AF3">
        <w:rPr>
          <w:rFonts w:ascii="Times New Roman" w:hAnsi="Times New Roman" w:cs="Times New Roman"/>
        </w:rPr>
        <w:t xml:space="preserve"> delineates the categorization of sentiments into "positive," "negative," and "null." This conventional classification approach designates "positive" and "negative" as distinct sentiments, while "null" potentially indicates neutral or unclassified sentiments.</w:t>
      </w:r>
      <w:r w:rsidR="005D387A">
        <w:rPr>
          <w:rFonts w:ascii="Times New Roman" w:hAnsi="Times New Roman" w:cs="Times New Roman"/>
        </w:rPr>
        <w:t xml:space="preserve"> fifthly, </w:t>
      </w:r>
      <w:r w:rsidR="00435DCA" w:rsidRPr="00A21AF3">
        <w:rPr>
          <w:rFonts w:ascii="Times New Roman" w:hAnsi="Times New Roman" w:cs="Times New Roman"/>
        </w:rPr>
        <w:t>Feature extraction is briefly acknowledged, with reference to lexicons and word frequency. Lexicons serve the purpose of assigning sentiment scores to individual words, while the frequency of specific terms can be harnessed as features. Moreover, advanced techniques such as TF-IDF (Term Frequency-Inverse Document Frequency) or word embeddings (e.g., Word2Vec, GloVe) are recognized practices for feature extraction in NLP tasks.</w:t>
      </w:r>
      <w:r w:rsidR="00381B1E">
        <w:rPr>
          <w:rFonts w:ascii="Times New Roman" w:hAnsi="Times New Roman" w:cs="Times New Roman"/>
        </w:rPr>
        <w:t xml:space="preserve"> </w:t>
      </w:r>
      <w:r w:rsidR="00435DCA" w:rsidRPr="00A21AF3">
        <w:rPr>
          <w:rFonts w:ascii="Times New Roman" w:hAnsi="Times New Roman" w:cs="Times New Roman"/>
        </w:rPr>
        <w:t xml:space="preserve">However, it refrains from offering specific insights into the model's performance metrics, including accuracy, precision, recall, and F1-score. Additionally, there is no information </w:t>
      </w:r>
      <w:r w:rsidR="00435DCA" w:rsidRPr="00A21AF3">
        <w:rPr>
          <w:rFonts w:ascii="Times New Roman" w:hAnsi="Times New Roman" w:cs="Times New Roman"/>
        </w:rPr>
        <w:lastRenderedPageBreak/>
        <w:t>regarding the model's generalizability to unseen data.</w:t>
      </w:r>
      <w:r w:rsidR="00817AE2">
        <w:rPr>
          <w:rFonts w:ascii="Times New Roman" w:hAnsi="Times New Roman" w:cs="Times New Roman"/>
        </w:rPr>
        <w:t xml:space="preserve"> </w:t>
      </w:r>
      <w:r w:rsidR="00435DCA" w:rsidRPr="00A21AF3">
        <w:rPr>
          <w:rFonts w:ascii="Times New Roman" w:hAnsi="Times New Roman" w:cs="Times New Roman"/>
        </w:rPr>
        <w:t xml:space="preserve">In summation, the </w:t>
      </w:r>
      <w:r w:rsidR="007E67B2">
        <w:rPr>
          <w:rFonts w:ascii="Times New Roman" w:hAnsi="Times New Roman" w:cs="Times New Roman"/>
        </w:rPr>
        <w:t>Study</w:t>
      </w:r>
      <w:r w:rsidR="00435DCA" w:rsidRPr="00A21AF3">
        <w:rPr>
          <w:rFonts w:ascii="Times New Roman" w:hAnsi="Times New Roman" w:cs="Times New Roman"/>
        </w:rPr>
        <w:t xml:space="preserve"> delineates a sentiment analysis project that leverages both lexicon-based and machine learning-based approaches. It touches upon certain pre</w:t>
      </w:r>
      <w:r w:rsidR="000667D3">
        <w:rPr>
          <w:rFonts w:ascii="Times New Roman" w:hAnsi="Times New Roman" w:cs="Times New Roman"/>
        </w:rPr>
        <w:t>-</w:t>
      </w:r>
      <w:r w:rsidR="00435DCA" w:rsidRPr="00A21AF3">
        <w:rPr>
          <w:rFonts w:ascii="Times New Roman" w:hAnsi="Times New Roman" w:cs="Times New Roman"/>
        </w:rPr>
        <w:t xml:space="preserve">processing steps, introduces SVM and ANN as model architectures, and outlines the classification of sentiments into three classes. While the </w:t>
      </w:r>
      <w:r w:rsidR="007E67B2">
        <w:rPr>
          <w:rFonts w:ascii="Times New Roman" w:hAnsi="Times New Roman" w:cs="Times New Roman"/>
        </w:rPr>
        <w:t>Study</w:t>
      </w:r>
      <w:r w:rsidR="00435DCA" w:rsidRPr="00A21AF3">
        <w:rPr>
          <w:rFonts w:ascii="Times New Roman" w:hAnsi="Times New Roman" w:cs="Times New Roman"/>
        </w:rPr>
        <w:t xml:space="preserve"> acknowledges feature extraction techniques such as lexicons and word frequencies, it lacks detailed information about model performance and the specifics of any deep learning architecture used. Consequently, assessing the overall efficacy of the sentiment analysis system is challenging without specific metrics and results. For a comprehensive evaluation, precise performance indicators and outcomes would be indispensable.</w:t>
      </w:r>
      <w:r w:rsidR="002F275A" w:rsidRPr="00A21AF3">
        <w:rPr>
          <w:rFonts w:ascii="Times New Roman" w:hAnsi="Times New Roman" w:cs="Times New Roman"/>
        </w:rPr>
        <w:t xml:space="preserve"> </w:t>
      </w:r>
    </w:p>
    <w:p w14:paraId="5ABBAE24" w14:textId="14E32ADA" w:rsidR="004A7ADB" w:rsidRDefault="004A7ADB" w:rsidP="00A21AF3">
      <w:pPr>
        <w:spacing w:line="360" w:lineRule="auto"/>
        <w:jc w:val="both"/>
        <w:rPr>
          <w:rFonts w:ascii="Times New Roman" w:hAnsi="Times New Roman" w:cs="Times New Roman"/>
        </w:rPr>
      </w:pPr>
      <w:r w:rsidRPr="00A21AF3">
        <w:rPr>
          <w:rFonts w:ascii="Times New Roman" w:hAnsi="Times New Roman" w:cs="Times New Roman"/>
        </w:rPr>
        <w:t xml:space="preserve">The </w:t>
      </w:r>
      <w:r w:rsidR="007E67B2">
        <w:rPr>
          <w:rFonts w:ascii="Times New Roman" w:hAnsi="Times New Roman" w:cs="Times New Roman"/>
        </w:rPr>
        <w:t>Study</w:t>
      </w:r>
      <w:r w:rsidRPr="00A21AF3">
        <w:rPr>
          <w:rFonts w:ascii="Times New Roman" w:hAnsi="Times New Roman" w:cs="Times New Roman"/>
        </w:rPr>
        <w:t xml:space="preserve"> </w:t>
      </w:r>
      <w:r w:rsidR="00F7706F">
        <w:rPr>
          <w:rFonts w:ascii="Times New Roman" w:hAnsi="Times New Roman" w:cs="Times New Roman"/>
        </w:rPr>
        <w:t xml:space="preserve">by </w:t>
      </w:r>
      <w:r w:rsidR="0037609A">
        <w:rPr>
          <w:rFonts w:ascii="Times New Roman" w:hAnsi="Times New Roman" w:cs="Times New Roman"/>
        </w:rPr>
        <w:fldChar w:fldCharType="begin"/>
      </w:r>
      <w:r w:rsidR="00111F82">
        <w:rPr>
          <w:rFonts w:ascii="Times New Roman" w:hAnsi="Times New Roman" w:cs="Times New Roman"/>
        </w:rPr>
        <w:instrText xml:space="preserve"> ADDIN ZOTERO_ITEM CSL_CITATION {"citationID":"GrOx2q68","properties":{"formattedCitation":"(Gupta et al., 2021)","plainCitation":"(Gupta et al., 2021)","noteIndex":0},"citationItems":[{"id":593,"uris":["http://zotero.org/users/10598127/items/5S7MRAXY"],"itemData":{"id":593,"type":"paper-conference","abstract":"The following paper describes a data-driven predictive approach that has been applied to analyze the mental soundness of the user through their Tweets. Social media platforms have gained immense popularity in the past decade and have active participants which share most of their daily activities on these platforms. Many of the platforms also share much of their personal information along with the data open to the public for research and other purposes. Datasets from different social media platforms are helpful in many fields like sociology and psychology. In this work, the number of tweets in which opinions are highly unstructured and are either positive or negative or sometimes neutral is being used for the analysis. Sentiment Analysis can be supported with several machine learning algorithms to classify the mental health of the user. Simulation results show the enhancement in sentiment analysis of the Twitter data for the intuitive mental wellness of a person. This paper highlights the methodology for mental health analysis for the intuitive well-being of the person. It uses sentiment analysis and its approach to analyze the mental well-being of Twitter users.","container-title":"2021 5th International Conference on Information Systems and Computer Networks (ISCON)","DOI":"10.1109/ISCON52037.2021.9702319","event-title":"2021 5th International Conference on Information Systems and Computer Networks (ISCON)","page":"1-4","source":"IEEE Xplore","title":"Analysis of Twitter data to Identify Intuitive Mental Health Well Being","author":[{"family":"Gupta","given":"Preeti"},{"family":"Gupta","given":"Mansi"},{"family":"Kansal","given":"Riya"},{"family":"Singh","given":"Lovely"},{"family":"Khotani","given":"Mahesh"},{"family":"Gupta","given":"VS"}],"issued":{"date-parts":[["2021",10]]}}}],"schema":"https://github.com/citation-style-language/schema/raw/master/csl-citation.json"} </w:instrText>
      </w:r>
      <w:r w:rsidR="0037609A">
        <w:rPr>
          <w:rFonts w:ascii="Times New Roman" w:hAnsi="Times New Roman" w:cs="Times New Roman"/>
        </w:rPr>
        <w:fldChar w:fldCharType="separate"/>
      </w:r>
      <w:r w:rsidR="00111F82">
        <w:rPr>
          <w:rFonts w:ascii="Times New Roman" w:hAnsi="Times New Roman" w:cs="Times New Roman"/>
          <w:noProof/>
        </w:rPr>
        <w:t>(Gupta et al., 2021)</w:t>
      </w:r>
      <w:r w:rsidR="0037609A">
        <w:rPr>
          <w:rFonts w:ascii="Times New Roman" w:hAnsi="Times New Roman" w:cs="Times New Roman"/>
        </w:rPr>
        <w:fldChar w:fldCharType="end"/>
      </w:r>
      <w:r w:rsidR="00F7706F">
        <w:rPr>
          <w:rFonts w:ascii="Times New Roman" w:hAnsi="Times New Roman" w:cs="Times New Roman"/>
        </w:rPr>
        <w:t xml:space="preserve">Guptas et al. </w:t>
      </w:r>
      <w:r w:rsidRPr="00A21AF3">
        <w:rPr>
          <w:rFonts w:ascii="Times New Roman" w:hAnsi="Times New Roman" w:cs="Times New Roman"/>
        </w:rPr>
        <w:t>delves into various facets of sentiment analysis, encompassing the approach, data collection and pre</w:t>
      </w:r>
      <w:r w:rsidR="000667D3">
        <w:rPr>
          <w:rFonts w:ascii="Times New Roman" w:hAnsi="Times New Roman" w:cs="Times New Roman"/>
        </w:rPr>
        <w:t>-</w:t>
      </w:r>
      <w:r w:rsidRPr="00A21AF3">
        <w:rPr>
          <w:rFonts w:ascii="Times New Roman" w:hAnsi="Times New Roman" w:cs="Times New Roman"/>
        </w:rPr>
        <w:t>processing, methodology, results, and conclusion. Here, we dissect these components and draw comparisons</w:t>
      </w:r>
      <w:r w:rsidR="00F162F8">
        <w:rPr>
          <w:rFonts w:ascii="Times New Roman" w:hAnsi="Times New Roman" w:cs="Times New Roman"/>
        </w:rPr>
        <w:t xml:space="preserve">. Firstly, </w:t>
      </w:r>
      <w:r w:rsidR="00AD270A">
        <w:rPr>
          <w:rFonts w:ascii="Times New Roman" w:hAnsi="Times New Roman" w:cs="Times New Roman"/>
        </w:rPr>
        <w:t xml:space="preserve">to conduct </w:t>
      </w:r>
      <w:r w:rsidRPr="00A21AF3">
        <w:rPr>
          <w:rFonts w:ascii="Times New Roman" w:hAnsi="Times New Roman" w:cs="Times New Roman"/>
        </w:rPr>
        <w:t xml:space="preserve">Sentiment Analysis for Mental Health </w:t>
      </w:r>
      <w:r w:rsidR="00AD270A">
        <w:rPr>
          <w:rFonts w:ascii="Times New Roman" w:hAnsi="Times New Roman" w:cs="Times New Roman"/>
        </w:rPr>
        <w:t>t</w:t>
      </w:r>
      <w:r w:rsidRPr="00A21AF3">
        <w:rPr>
          <w:rFonts w:ascii="Times New Roman" w:hAnsi="Times New Roman" w:cs="Times New Roman"/>
        </w:rPr>
        <w:t xml:space="preserve">he </w:t>
      </w:r>
      <w:r w:rsidR="00DA6EA2">
        <w:rPr>
          <w:rFonts w:ascii="Times New Roman" w:hAnsi="Times New Roman" w:cs="Times New Roman"/>
        </w:rPr>
        <w:t>study</w:t>
      </w:r>
      <w:r w:rsidRPr="00A21AF3">
        <w:rPr>
          <w:rFonts w:ascii="Times New Roman" w:hAnsi="Times New Roman" w:cs="Times New Roman"/>
        </w:rPr>
        <w:t xml:space="preserve"> introduces the primary objective of conducting sentiment analysis on tweets, specifically to gain insights into the mental health of Twitter users.</w:t>
      </w:r>
      <w:r w:rsidR="00AD270A">
        <w:rPr>
          <w:rFonts w:ascii="Times New Roman" w:hAnsi="Times New Roman" w:cs="Times New Roman"/>
        </w:rPr>
        <w:t xml:space="preserve"> To make this possible </w:t>
      </w:r>
      <w:r w:rsidRPr="00A21AF3">
        <w:rPr>
          <w:rFonts w:ascii="Times New Roman" w:hAnsi="Times New Roman" w:cs="Times New Roman"/>
        </w:rPr>
        <w:t>Sentiment Analysis Tools</w:t>
      </w:r>
      <w:r w:rsidR="00AD270A">
        <w:rPr>
          <w:rFonts w:ascii="Times New Roman" w:hAnsi="Times New Roman" w:cs="Times New Roman"/>
        </w:rPr>
        <w:t xml:space="preserve"> such as</w:t>
      </w:r>
      <w:r w:rsidR="00FD30F2">
        <w:rPr>
          <w:rFonts w:ascii="Times New Roman" w:hAnsi="Times New Roman" w:cs="Times New Roman"/>
        </w:rPr>
        <w:t xml:space="preserve"> </w:t>
      </w:r>
      <w:r w:rsidRPr="00A21AF3">
        <w:rPr>
          <w:rFonts w:ascii="Times New Roman" w:hAnsi="Times New Roman" w:cs="Times New Roman"/>
        </w:rPr>
        <w:t>TextBlob is employed for sentiment analysis, facilitating the extraction of tweet polarity (positive, negative, neutral) and subjectivity</w:t>
      </w:r>
      <w:r w:rsidR="001431BA">
        <w:rPr>
          <w:rFonts w:ascii="Times New Roman" w:hAnsi="Times New Roman" w:cs="Times New Roman"/>
        </w:rPr>
        <w:t>. Additionally, t</w:t>
      </w:r>
      <w:r w:rsidRPr="00A21AF3">
        <w:rPr>
          <w:rFonts w:ascii="Times New Roman" w:hAnsi="Times New Roman" w:cs="Times New Roman"/>
        </w:rPr>
        <w:t>he approach employs well-established classifiers, including Naive Bayes and Support Vector Machines (SVM), for the classification of tweets based on their sentiment.</w:t>
      </w:r>
      <w:r w:rsidR="00705669">
        <w:rPr>
          <w:rFonts w:ascii="Times New Roman" w:hAnsi="Times New Roman" w:cs="Times New Roman"/>
        </w:rPr>
        <w:t xml:space="preserve"> Secondly, </w:t>
      </w:r>
      <w:r w:rsidRPr="00A21AF3">
        <w:rPr>
          <w:rFonts w:ascii="Times New Roman" w:hAnsi="Times New Roman" w:cs="Times New Roman"/>
        </w:rPr>
        <w:t>Data Collection and Pre</w:t>
      </w:r>
      <w:r w:rsidR="00FD30F2">
        <w:rPr>
          <w:rFonts w:ascii="Times New Roman" w:hAnsi="Times New Roman" w:cs="Times New Roman"/>
        </w:rPr>
        <w:t>-</w:t>
      </w:r>
      <w:r w:rsidRPr="00A21AF3">
        <w:rPr>
          <w:rFonts w:ascii="Times New Roman" w:hAnsi="Times New Roman" w:cs="Times New Roman"/>
        </w:rPr>
        <w:t>processing</w:t>
      </w:r>
      <w:r w:rsidR="00705669">
        <w:rPr>
          <w:rFonts w:ascii="Times New Roman" w:hAnsi="Times New Roman" w:cs="Times New Roman"/>
        </w:rPr>
        <w:t xml:space="preserve"> are discussed</w:t>
      </w:r>
      <w:r w:rsidR="000718F7">
        <w:rPr>
          <w:rFonts w:ascii="Times New Roman" w:hAnsi="Times New Roman" w:cs="Times New Roman"/>
        </w:rPr>
        <w:t xml:space="preserve"> starting with the </w:t>
      </w:r>
      <w:r w:rsidRPr="00A21AF3">
        <w:rPr>
          <w:rFonts w:ascii="Times New Roman" w:hAnsi="Times New Roman" w:cs="Times New Roman"/>
        </w:rPr>
        <w:t>Data Source</w:t>
      </w:r>
      <w:r w:rsidR="000718F7">
        <w:rPr>
          <w:rFonts w:ascii="Times New Roman" w:hAnsi="Times New Roman" w:cs="Times New Roman"/>
        </w:rPr>
        <w:t>.</w:t>
      </w:r>
      <w:r w:rsidRPr="00A21AF3">
        <w:rPr>
          <w:rFonts w:ascii="Times New Roman" w:hAnsi="Times New Roman" w:cs="Times New Roman"/>
        </w:rPr>
        <w:t xml:space="preserve"> Public Twitter emotion dataset from Kaggle serves as the data source, providing a corpus of tweets for analysis.</w:t>
      </w:r>
      <w:r w:rsidR="00FD30F2">
        <w:rPr>
          <w:rFonts w:ascii="Times New Roman" w:hAnsi="Times New Roman" w:cs="Times New Roman"/>
        </w:rPr>
        <w:t xml:space="preserve"> </w:t>
      </w:r>
      <w:r w:rsidR="00645B68">
        <w:rPr>
          <w:rFonts w:ascii="Times New Roman" w:hAnsi="Times New Roman" w:cs="Times New Roman"/>
        </w:rPr>
        <w:t>Furthermore,</w:t>
      </w:r>
      <w:r w:rsidRPr="00A21AF3">
        <w:rPr>
          <w:rFonts w:ascii="Times New Roman" w:hAnsi="Times New Roman" w:cs="Times New Roman"/>
        </w:rPr>
        <w:t xml:space="preserve"> </w:t>
      </w:r>
      <w:r w:rsidR="00645B68">
        <w:rPr>
          <w:rFonts w:ascii="Times New Roman" w:hAnsi="Times New Roman" w:cs="Times New Roman"/>
        </w:rPr>
        <w:t>d</w:t>
      </w:r>
      <w:r w:rsidRPr="00A21AF3">
        <w:rPr>
          <w:rFonts w:ascii="Times New Roman" w:hAnsi="Times New Roman" w:cs="Times New Roman"/>
        </w:rPr>
        <w:t>ata pre</w:t>
      </w:r>
      <w:r w:rsidR="00FD30F2">
        <w:rPr>
          <w:rFonts w:ascii="Times New Roman" w:hAnsi="Times New Roman" w:cs="Times New Roman"/>
        </w:rPr>
        <w:t>-</w:t>
      </w:r>
      <w:r w:rsidRPr="00A21AF3">
        <w:rPr>
          <w:rFonts w:ascii="Times New Roman" w:hAnsi="Times New Roman" w:cs="Times New Roman"/>
        </w:rPr>
        <w:t>processing</w:t>
      </w:r>
      <w:r w:rsidR="00FD30F2">
        <w:rPr>
          <w:rFonts w:ascii="Times New Roman" w:hAnsi="Times New Roman" w:cs="Times New Roman"/>
        </w:rPr>
        <w:t xml:space="preserve"> </w:t>
      </w:r>
      <w:r w:rsidR="00645B68">
        <w:rPr>
          <w:rFonts w:ascii="Times New Roman" w:hAnsi="Times New Roman" w:cs="Times New Roman"/>
        </w:rPr>
        <w:t xml:space="preserve">is discussed which </w:t>
      </w:r>
      <w:r w:rsidRPr="00A21AF3">
        <w:rPr>
          <w:rFonts w:ascii="Times New Roman" w:hAnsi="Times New Roman" w:cs="Times New Roman"/>
        </w:rPr>
        <w:t>is an integral part of the approach and involves several key steps such as link removal, emoticon handling, tokenization, and stopwords removal. These steps enhance the quality and readiness of the data for analysis.</w:t>
      </w:r>
      <w:r w:rsidR="00D30127">
        <w:rPr>
          <w:rFonts w:ascii="Times New Roman" w:hAnsi="Times New Roman" w:cs="Times New Roman"/>
        </w:rPr>
        <w:t xml:space="preserve"> </w:t>
      </w:r>
      <w:r w:rsidR="002F7E3E">
        <w:rPr>
          <w:rFonts w:ascii="Times New Roman" w:hAnsi="Times New Roman" w:cs="Times New Roman"/>
        </w:rPr>
        <w:t>Thirdly,</w:t>
      </w:r>
      <w:r w:rsidRPr="00A21AF3">
        <w:rPr>
          <w:rFonts w:ascii="Times New Roman" w:hAnsi="Times New Roman" w:cs="Times New Roman"/>
        </w:rPr>
        <w:t xml:space="preserve"> </w:t>
      </w:r>
      <w:r w:rsidR="002F7E3E">
        <w:rPr>
          <w:rFonts w:ascii="Times New Roman" w:hAnsi="Times New Roman" w:cs="Times New Roman"/>
        </w:rPr>
        <w:t xml:space="preserve">their </w:t>
      </w:r>
      <w:r w:rsidR="00F12571">
        <w:rPr>
          <w:rFonts w:ascii="Times New Roman" w:hAnsi="Times New Roman" w:cs="Times New Roman"/>
        </w:rPr>
        <w:t>emotion classes</w:t>
      </w:r>
      <w:r w:rsidR="002F7E3E">
        <w:rPr>
          <w:rFonts w:ascii="Times New Roman" w:hAnsi="Times New Roman" w:cs="Times New Roman"/>
        </w:rPr>
        <w:t xml:space="preserve"> </w:t>
      </w:r>
      <w:r w:rsidR="00F12571">
        <w:rPr>
          <w:rFonts w:ascii="Times New Roman" w:hAnsi="Times New Roman" w:cs="Times New Roman"/>
        </w:rPr>
        <w:t>are</w:t>
      </w:r>
      <w:r w:rsidR="002F7E3E">
        <w:rPr>
          <w:rFonts w:ascii="Times New Roman" w:hAnsi="Times New Roman" w:cs="Times New Roman"/>
        </w:rPr>
        <w:t xml:space="preserve"> discussed</w:t>
      </w:r>
      <w:r w:rsidR="00056A7B">
        <w:rPr>
          <w:rFonts w:ascii="Times New Roman" w:hAnsi="Times New Roman" w:cs="Times New Roman"/>
        </w:rPr>
        <w:t xml:space="preserve"> </w:t>
      </w:r>
      <w:r w:rsidR="009D2F68">
        <w:rPr>
          <w:rFonts w:ascii="Times New Roman" w:hAnsi="Times New Roman" w:cs="Times New Roman"/>
        </w:rPr>
        <w:t xml:space="preserve">such as </w:t>
      </w:r>
      <w:r w:rsidRPr="00A21AF3">
        <w:rPr>
          <w:rFonts w:ascii="Times New Roman" w:hAnsi="Times New Roman" w:cs="Times New Roman"/>
        </w:rPr>
        <w:t>Tweet Classification primarily focuses on classifying tweets based on their polarity (positive, negative, neutral) and subjectivity. Higher negative polarity is interpreted as an indicator of potential mental health concerns, while increased subjectivity suggests the presence of personal opinions within tweets.</w:t>
      </w:r>
      <w:r w:rsidR="009D2F68">
        <w:rPr>
          <w:rFonts w:ascii="Times New Roman" w:hAnsi="Times New Roman" w:cs="Times New Roman"/>
        </w:rPr>
        <w:t xml:space="preserve"> Fourthly, </w:t>
      </w:r>
      <w:r w:rsidR="008F43F0">
        <w:rPr>
          <w:rFonts w:ascii="Times New Roman" w:hAnsi="Times New Roman" w:cs="Times New Roman"/>
        </w:rPr>
        <w:t>t</w:t>
      </w:r>
      <w:r w:rsidRPr="00A21AF3">
        <w:rPr>
          <w:rFonts w:ascii="Times New Roman" w:hAnsi="Times New Roman" w:cs="Times New Roman"/>
        </w:rPr>
        <w:t>he analysis yields insights into the distribution of tweets across positive, negative, and neutral sentiments of the mental health sentiments in the dataset.</w:t>
      </w:r>
      <w:r w:rsidR="0047784A">
        <w:rPr>
          <w:rFonts w:ascii="Times New Roman" w:hAnsi="Times New Roman" w:cs="Times New Roman"/>
        </w:rPr>
        <w:t xml:space="preserve"> </w:t>
      </w:r>
      <w:r w:rsidRPr="00A21AF3">
        <w:rPr>
          <w:rFonts w:ascii="Times New Roman" w:hAnsi="Times New Roman" w:cs="Times New Roman"/>
        </w:rPr>
        <w:t>To enhance understanding, the approach incorporates visual aids, including polarity/subjectivity scatter plots and word clouds.</w:t>
      </w:r>
      <w:r w:rsidR="0047784A">
        <w:rPr>
          <w:rFonts w:ascii="Times New Roman" w:hAnsi="Times New Roman" w:cs="Times New Roman"/>
        </w:rPr>
        <w:t xml:space="preserve"> </w:t>
      </w:r>
      <w:r w:rsidRPr="00A21AF3">
        <w:rPr>
          <w:rFonts w:ascii="Times New Roman" w:hAnsi="Times New Roman" w:cs="Times New Roman"/>
        </w:rPr>
        <w:t xml:space="preserve">The proposed sentiment analysis model showcases noteworthy performance, boasting an accuracy rate of approximately 88%. This achievement positions it </w:t>
      </w:r>
      <w:r w:rsidR="0002302D" w:rsidRPr="00A21AF3">
        <w:rPr>
          <w:rFonts w:ascii="Times New Roman" w:hAnsi="Times New Roman" w:cs="Times New Roman"/>
        </w:rPr>
        <w:t>favourably</w:t>
      </w:r>
      <w:r w:rsidRPr="00A21AF3">
        <w:rPr>
          <w:rFonts w:ascii="Times New Roman" w:hAnsi="Times New Roman" w:cs="Times New Roman"/>
        </w:rPr>
        <w:t xml:space="preserve"> in comparison to other existing sentiment analysis models.</w:t>
      </w:r>
      <w:r w:rsidR="00902D79">
        <w:rPr>
          <w:rFonts w:ascii="Times New Roman" w:hAnsi="Times New Roman" w:cs="Times New Roman"/>
        </w:rPr>
        <w:t xml:space="preserve"> </w:t>
      </w:r>
      <w:r w:rsidR="00031DB8">
        <w:rPr>
          <w:rFonts w:ascii="Times New Roman" w:hAnsi="Times New Roman" w:cs="Times New Roman"/>
        </w:rPr>
        <w:t>To conclude,</w:t>
      </w:r>
      <w:r w:rsidR="0002302D">
        <w:rPr>
          <w:rFonts w:ascii="Times New Roman" w:hAnsi="Times New Roman" w:cs="Times New Roman"/>
        </w:rPr>
        <w:t xml:space="preserve"> t</w:t>
      </w:r>
      <w:r w:rsidRPr="00A21AF3">
        <w:rPr>
          <w:rFonts w:ascii="Times New Roman" w:hAnsi="Times New Roman" w:cs="Times New Roman"/>
        </w:rPr>
        <w:t xml:space="preserve">he </w:t>
      </w:r>
      <w:r w:rsidR="00450D5C">
        <w:rPr>
          <w:rFonts w:ascii="Times New Roman" w:hAnsi="Times New Roman" w:cs="Times New Roman"/>
        </w:rPr>
        <w:t>study</w:t>
      </w:r>
      <w:r w:rsidRPr="00A21AF3">
        <w:rPr>
          <w:rFonts w:ascii="Times New Roman" w:hAnsi="Times New Roman" w:cs="Times New Roman"/>
        </w:rPr>
        <w:t xml:space="preserve"> underscores the utility of sentiment analysis on tweets </w:t>
      </w:r>
      <w:r w:rsidR="000667D3" w:rsidRPr="00A21AF3">
        <w:rPr>
          <w:rFonts w:ascii="Times New Roman" w:hAnsi="Times New Roman" w:cs="Times New Roman"/>
        </w:rPr>
        <w:t>to</w:t>
      </w:r>
      <w:r w:rsidRPr="00A21AF3">
        <w:rPr>
          <w:rFonts w:ascii="Times New Roman" w:hAnsi="Times New Roman" w:cs="Times New Roman"/>
        </w:rPr>
        <w:t xml:space="preserve"> gain intuitive insights into the mental </w:t>
      </w:r>
      <w:r w:rsidRPr="00A21AF3">
        <w:rPr>
          <w:rFonts w:ascii="Times New Roman" w:hAnsi="Times New Roman" w:cs="Times New Roman"/>
        </w:rPr>
        <w:lastRenderedPageBreak/>
        <w:t xml:space="preserve">health of </w:t>
      </w:r>
      <w:r w:rsidR="0002302D">
        <w:rPr>
          <w:rFonts w:ascii="Times New Roman" w:hAnsi="Times New Roman" w:cs="Times New Roman"/>
        </w:rPr>
        <w:t>t</w:t>
      </w:r>
      <w:r w:rsidRPr="00A21AF3">
        <w:rPr>
          <w:rFonts w:ascii="Times New Roman" w:hAnsi="Times New Roman" w:cs="Times New Roman"/>
        </w:rPr>
        <w:t>witter users.</w:t>
      </w:r>
      <w:r w:rsidR="006A0973">
        <w:rPr>
          <w:rFonts w:ascii="Times New Roman" w:hAnsi="Times New Roman" w:cs="Times New Roman"/>
        </w:rPr>
        <w:t xml:space="preserve"> To add </w:t>
      </w:r>
      <w:r w:rsidRPr="00A21AF3">
        <w:rPr>
          <w:rFonts w:ascii="Times New Roman" w:hAnsi="Times New Roman" w:cs="Times New Roman"/>
        </w:rPr>
        <w:t>Indicators of Mental Well-being</w:t>
      </w:r>
      <w:r w:rsidR="006A0973">
        <w:rPr>
          <w:rFonts w:ascii="Times New Roman" w:hAnsi="Times New Roman" w:cs="Times New Roman"/>
        </w:rPr>
        <w:t>,</w:t>
      </w:r>
      <w:r w:rsidRPr="00A21AF3">
        <w:rPr>
          <w:rFonts w:ascii="Times New Roman" w:hAnsi="Times New Roman" w:cs="Times New Roman"/>
        </w:rPr>
        <w:t xml:space="preserve"> highlights that polarity and subjectivity metrics derived from tweets can potentially serve as indicators of users' mental well-being.</w:t>
      </w:r>
      <w:r w:rsidR="00EE0599">
        <w:rPr>
          <w:rFonts w:ascii="Times New Roman" w:hAnsi="Times New Roman" w:cs="Times New Roman"/>
        </w:rPr>
        <w:t xml:space="preserve"> </w:t>
      </w:r>
      <w:r w:rsidRPr="00A21AF3">
        <w:rPr>
          <w:rFonts w:ascii="Times New Roman" w:hAnsi="Times New Roman" w:cs="Times New Roman"/>
        </w:rPr>
        <w:t>The proposed sentiment analysis model is recognized for its robust performance in assessing tweet sentiments, providing valuable information for mental health analysis.</w:t>
      </w:r>
      <w:r w:rsidR="00902D79">
        <w:rPr>
          <w:rFonts w:ascii="Times New Roman" w:hAnsi="Times New Roman" w:cs="Times New Roman"/>
        </w:rPr>
        <w:t xml:space="preserve"> </w:t>
      </w:r>
      <w:r w:rsidRPr="00A21AF3">
        <w:rPr>
          <w:rFonts w:ascii="Times New Roman" w:hAnsi="Times New Roman" w:cs="Times New Roman"/>
        </w:rPr>
        <w:t xml:space="preserve">In summary, the </w:t>
      </w:r>
      <w:r w:rsidR="007E67B2">
        <w:rPr>
          <w:rFonts w:ascii="Times New Roman" w:hAnsi="Times New Roman" w:cs="Times New Roman"/>
        </w:rPr>
        <w:t>Study</w:t>
      </w:r>
      <w:r w:rsidRPr="00A21AF3">
        <w:rPr>
          <w:rFonts w:ascii="Times New Roman" w:hAnsi="Times New Roman" w:cs="Times New Roman"/>
        </w:rPr>
        <w:t xml:space="preserve"> lays out a comprehensive sentiment analysis approach, with a specific focus on assessing mental health through tweet polarity and subjectivity. It delineates a systematic pipeline encompassing data collection, pre</w:t>
      </w:r>
      <w:r w:rsidR="0002302D">
        <w:rPr>
          <w:rFonts w:ascii="Times New Roman" w:hAnsi="Times New Roman" w:cs="Times New Roman"/>
        </w:rPr>
        <w:t>-</w:t>
      </w:r>
      <w:r w:rsidRPr="00A21AF3">
        <w:rPr>
          <w:rFonts w:ascii="Times New Roman" w:hAnsi="Times New Roman" w:cs="Times New Roman"/>
        </w:rPr>
        <w:t>processing, classification, and results visualization. Notably, the proposed model achieves commendable accuracy, positioning it as an effective tool for sentiment analysis, particularly in the context of mental health assessment.</w:t>
      </w:r>
    </w:p>
    <w:p w14:paraId="0C828717" w14:textId="77777777" w:rsidR="005C7D8A" w:rsidRDefault="005C7D8A" w:rsidP="00A21AF3">
      <w:pPr>
        <w:spacing w:line="360" w:lineRule="auto"/>
        <w:jc w:val="both"/>
        <w:rPr>
          <w:rFonts w:ascii="Times New Roman" w:hAnsi="Times New Roman" w:cs="Times New Roman"/>
        </w:rPr>
      </w:pPr>
    </w:p>
    <w:tbl>
      <w:tblPr>
        <w:tblStyle w:val="TableGrid"/>
        <w:tblW w:w="9067" w:type="dxa"/>
        <w:tblLayout w:type="fixed"/>
        <w:tblLook w:val="04A0" w:firstRow="1" w:lastRow="0" w:firstColumn="1" w:lastColumn="0" w:noHBand="0" w:noVBand="1"/>
      </w:tblPr>
      <w:tblGrid>
        <w:gridCol w:w="1555"/>
        <w:gridCol w:w="1028"/>
        <w:gridCol w:w="876"/>
        <w:gridCol w:w="2937"/>
        <w:gridCol w:w="1267"/>
        <w:gridCol w:w="1404"/>
      </w:tblGrid>
      <w:tr w:rsidR="00A327C4" w14:paraId="0FE8C98F" w14:textId="77777777" w:rsidTr="008744B2">
        <w:tc>
          <w:tcPr>
            <w:tcW w:w="1555" w:type="dxa"/>
          </w:tcPr>
          <w:p w14:paraId="08997C77" w14:textId="6571C57A" w:rsidR="00A327C4" w:rsidRDefault="00A327C4" w:rsidP="00A21AF3">
            <w:pPr>
              <w:spacing w:line="360" w:lineRule="auto"/>
              <w:jc w:val="both"/>
              <w:rPr>
                <w:rFonts w:ascii="Times New Roman" w:hAnsi="Times New Roman" w:cs="Times New Roman"/>
              </w:rPr>
            </w:pPr>
            <w:r>
              <w:rPr>
                <w:rFonts w:ascii="Times New Roman" w:hAnsi="Times New Roman" w:cs="Times New Roman"/>
              </w:rPr>
              <w:t>Author</w:t>
            </w:r>
          </w:p>
        </w:tc>
        <w:tc>
          <w:tcPr>
            <w:tcW w:w="1028" w:type="dxa"/>
          </w:tcPr>
          <w:p w14:paraId="034894B6" w14:textId="7C6A37B3" w:rsidR="00A327C4" w:rsidRDefault="00A327C4" w:rsidP="00A21AF3">
            <w:pPr>
              <w:spacing w:line="360" w:lineRule="auto"/>
              <w:jc w:val="both"/>
              <w:rPr>
                <w:rFonts w:ascii="Times New Roman" w:hAnsi="Times New Roman" w:cs="Times New Roman"/>
              </w:rPr>
            </w:pPr>
            <w:r>
              <w:rPr>
                <w:rFonts w:ascii="Times New Roman" w:hAnsi="Times New Roman" w:cs="Times New Roman"/>
              </w:rPr>
              <w:t>Approach</w:t>
            </w:r>
          </w:p>
        </w:tc>
        <w:tc>
          <w:tcPr>
            <w:tcW w:w="876" w:type="dxa"/>
          </w:tcPr>
          <w:p w14:paraId="127DB56E" w14:textId="1624E810" w:rsidR="00A327C4" w:rsidRDefault="00A327C4" w:rsidP="00A21AF3">
            <w:pPr>
              <w:spacing w:line="360" w:lineRule="auto"/>
              <w:jc w:val="both"/>
              <w:rPr>
                <w:rFonts w:ascii="Times New Roman" w:hAnsi="Times New Roman" w:cs="Times New Roman"/>
              </w:rPr>
            </w:pPr>
            <w:r>
              <w:rPr>
                <w:rFonts w:ascii="Times New Roman" w:hAnsi="Times New Roman" w:cs="Times New Roman"/>
              </w:rPr>
              <w:t>Data</w:t>
            </w:r>
          </w:p>
        </w:tc>
        <w:tc>
          <w:tcPr>
            <w:tcW w:w="2937" w:type="dxa"/>
          </w:tcPr>
          <w:p w14:paraId="7BA5EFFC" w14:textId="5B1C6BBF" w:rsidR="00A327C4" w:rsidRDefault="00A327C4" w:rsidP="00A21AF3">
            <w:pPr>
              <w:spacing w:line="360" w:lineRule="auto"/>
              <w:jc w:val="both"/>
              <w:rPr>
                <w:rFonts w:ascii="Times New Roman" w:hAnsi="Times New Roman" w:cs="Times New Roman"/>
              </w:rPr>
            </w:pPr>
            <w:r>
              <w:rPr>
                <w:rFonts w:ascii="Times New Roman" w:hAnsi="Times New Roman" w:cs="Times New Roman"/>
              </w:rPr>
              <w:t>Pre</w:t>
            </w:r>
            <w:r w:rsidR="008473DB">
              <w:rPr>
                <w:rFonts w:ascii="Times New Roman" w:hAnsi="Times New Roman" w:cs="Times New Roman"/>
              </w:rPr>
              <w:t>-</w:t>
            </w:r>
            <w:r>
              <w:rPr>
                <w:rFonts w:ascii="Times New Roman" w:hAnsi="Times New Roman" w:cs="Times New Roman"/>
              </w:rPr>
              <w:t>processing</w:t>
            </w:r>
          </w:p>
        </w:tc>
        <w:tc>
          <w:tcPr>
            <w:tcW w:w="1267" w:type="dxa"/>
          </w:tcPr>
          <w:p w14:paraId="27F4A224" w14:textId="7CF64786" w:rsidR="00A327C4" w:rsidRDefault="00A327C4" w:rsidP="00A21AF3">
            <w:pPr>
              <w:spacing w:line="360" w:lineRule="auto"/>
              <w:jc w:val="both"/>
              <w:rPr>
                <w:rFonts w:ascii="Times New Roman" w:hAnsi="Times New Roman" w:cs="Times New Roman"/>
              </w:rPr>
            </w:pPr>
            <w:r>
              <w:rPr>
                <w:rFonts w:ascii="Times New Roman" w:hAnsi="Times New Roman" w:cs="Times New Roman"/>
              </w:rPr>
              <w:t>Model</w:t>
            </w:r>
          </w:p>
        </w:tc>
        <w:tc>
          <w:tcPr>
            <w:tcW w:w="1404" w:type="dxa"/>
          </w:tcPr>
          <w:p w14:paraId="6EFD01D6" w14:textId="5537F9B8" w:rsidR="00A327C4" w:rsidRDefault="00A327C4" w:rsidP="00A21AF3">
            <w:pPr>
              <w:spacing w:line="360" w:lineRule="auto"/>
              <w:jc w:val="both"/>
              <w:rPr>
                <w:rFonts w:ascii="Times New Roman" w:hAnsi="Times New Roman" w:cs="Times New Roman"/>
              </w:rPr>
            </w:pPr>
            <w:r>
              <w:rPr>
                <w:rFonts w:ascii="Times New Roman" w:hAnsi="Times New Roman" w:cs="Times New Roman"/>
              </w:rPr>
              <w:t>Classes</w:t>
            </w:r>
          </w:p>
        </w:tc>
      </w:tr>
      <w:tr w:rsidR="00BD4B4F" w14:paraId="778C58F4" w14:textId="77777777" w:rsidTr="008744B2">
        <w:tc>
          <w:tcPr>
            <w:tcW w:w="1555" w:type="dxa"/>
          </w:tcPr>
          <w:p w14:paraId="708925AC" w14:textId="29918682" w:rsidR="00BD4B4F" w:rsidRPr="00A35BC3" w:rsidRDefault="00BD4B4F" w:rsidP="00BD4B4F">
            <w:pPr>
              <w:spacing w:line="360" w:lineRule="auto"/>
              <w:jc w:val="both"/>
              <w:rPr>
                <w:rFonts w:ascii="Times New Roman" w:hAnsi="Times New Roman" w:cs="Times New Roman"/>
                <w:sz w:val="16"/>
                <w:szCs w:val="16"/>
              </w:rPr>
            </w:pPr>
            <w:r w:rsidRPr="00A35BC3">
              <w:rPr>
                <w:rFonts w:ascii="Times New Roman" w:hAnsi="Times New Roman" w:cs="Times New Roman"/>
                <w:sz w:val="16"/>
                <w:szCs w:val="16"/>
              </w:rPr>
              <w:fldChar w:fldCharType="begin"/>
            </w:r>
            <w:r w:rsidRPr="00A35BC3">
              <w:rPr>
                <w:rFonts w:ascii="Times New Roman" w:hAnsi="Times New Roman" w:cs="Times New Roman"/>
                <w:sz w:val="16"/>
                <w:szCs w:val="16"/>
              </w:rPr>
              <w:instrText xml:space="preserve"> ADDIN ZOTERO_ITEM CSL_CITATION {"citationID":"CKdUELvY","properties":{"formattedCitation":"(Nasim et al., 2017)","plainCitation":"(Nasim et al., 2017)","noteIndex":0},"citationItems":[{"id":582,"uris":["http://zotero.org/users/10598127/items/LWG6LBVI"],"itemData":{"id":582,"type":"paper-conference","abstract":"This paper presents a combination of machine learning and lexicon-based approaches for sentiment analysis of students feedback. The textual feedback, typically collected towards the end of a semester, provides useful insights into the overall teaching quality and suggests valuable ways for improving teaching methodology. The paper describes a sentiment analysis model trained using TF-IDF and lexicon-based features to analyze the sentiments expressed by students in their textual feedback. A comparative analysis is also conducted between the proposed model and other methods of sentiment analysis. The experimental results suggest that the proposed model performs better than other methods.","container-title":"2017 International Conference on Research and Innovation in Information Systems (ICRIIS)","DOI":"10.1109/ICRIIS.2017.8002475","event-title":"2017 International Conference on Research and Innovation in Information Systems (ICRIIS)","note":"ISSN: 2324-8157","page":"1-6","source":"IEEE Xplore","title":"Sentiment analysis of student feedback using machine learning and lexicon based approaches","author":[{"family":"Nasim","given":"Zarmeen"},{"family":"Rajput","given":"Quratulain"},{"family":"Haider","given":"Sajjad"}],"issued":{"date-parts":[["2017",7]]}}}],"schema":"https://github.com/citation-style-language/schema/raw/master/csl-citation.json"} </w:instrText>
            </w:r>
            <w:r w:rsidRPr="00A35BC3">
              <w:rPr>
                <w:rFonts w:ascii="Times New Roman" w:hAnsi="Times New Roman" w:cs="Times New Roman"/>
                <w:sz w:val="16"/>
                <w:szCs w:val="16"/>
              </w:rPr>
              <w:fldChar w:fldCharType="separate"/>
            </w:r>
            <w:r w:rsidRPr="00A35BC3">
              <w:rPr>
                <w:rFonts w:ascii="Times New Roman" w:hAnsi="Times New Roman" w:cs="Times New Roman"/>
                <w:noProof/>
                <w:sz w:val="16"/>
                <w:szCs w:val="16"/>
              </w:rPr>
              <w:t>(Nasim et al., 2017)</w:t>
            </w:r>
            <w:r w:rsidRPr="00A35BC3">
              <w:rPr>
                <w:rFonts w:ascii="Times New Roman" w:hAnsi="Times New Roman" w:cs="Times New Roman"/>
                <w:sz w:val="16"/>
                <w:szCs w:val="16"/>
              </w:rPr>
              <w:fldChar w:fldCharType="end"/>
            </w:r>
          </w:p>
        </w:tc>
        <w:tc>
          <w:tcPr>
            <w:tcW w:w="1028" w:type="dxa"/>
          </w:tcPr>
          <w:p w14:paraId="58773690" w14:textId="1C0D4E04" w:rsidR="00BD4B4F" w:rsidRPr="00A35BC3" w:rsidRDefault="00BD4B4F"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ML-based, Lexicon based and Hybrid</w:t>
            </w:r>
          </w:p>
        </w:tc>
        <w:tc>
          <w:tcPr>
            <w:tcW w:w="876" w:type="dxa"/>
          </w:tcPr>
          <w:p w14:paraId="70750E8C" w14:textId="4041486E" w:rsidR="00BD4B4F" w:rsidRPr="00A35BC3" w:rsidRDefault="00136684"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Manually labelled</w:t>
            </w:r>
          </w:p>
        </w:tc>
        <w:tc>
          <w:tcPr>
            <w:tcW w:w="2937" w:type="dxa"/>
          </w:tcPr>
          <w:p w14:paraId="55BC01B3" w14:textId="6716AE11" w:rsidR="00BD4B4F" w:rsidRPr="00A35BC3" w:rsidRDefault="00357D46"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Punctuation removal, </w:t>
            </w:r>
            <w:r w:rsidR="007F082D">
              <w:rPr>
                <w:rFonts w:ascii="Times New Roman" w:hAnsi="Times New Roman" w:cs="Times New Roman"/>
                <w:sz w:val="16"/>
                <w:szCs w:val="16"/>
              </w:rPr>
              <w:t xml:space="preserve">lowercasing, tokenization </w:t>
            </w:r>
            <w:r w:rsidR="005F174A">
              <w:rPr>
                <w:rFonts w:ascii="Times New Roman" w:hAnsi="Times New Roman" w:cs="Times New Roman"/>
                <w:sz w:val="16"/>
                <w:szCs w:val="16"/>
              </w:rPr>
              <w:t>and stop words removal.</w:t>
            </w:r>
          </w:p>
        </w:tc>
        <w:tc>
          <w:tcPr>
            <w:tcW w:w="1267" w:type="dxa"/>
          </w:tcPr>
          <w:p w14:paraId="289A1F26" w14:textId="4278508E" w:rsidR="00BD4B4F" w:rsidRPr="00A35BC3" w:rsidRDefault="00F455CD"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Random forest and SVM</w:t>
            </w:r>
          </w:p>
        </w:tc>
        <w:tc>
          <w:tcPr>
            <w:tcW w:w="1404" w:type="dxa"/>
          </w:tcPr>
          <w:p w14:paraId="3BA9B698" w14:textId="0CFD39DB" w:rsidR="00BD4B4F" w:rsidRPr="00A35BC3" w:rsidRDefault="00BD4B4F" w:rsidP="00BD4B4F">
            <w:pPr>
              <w:spacing w:line="360" w:lineRule="auto"/>
              <w:jc w:val="both"/>
              <w:rPr>
                <w:rFonts w:ascii="Times New Roman" w:hAnsi="Times New Roman" w:cs="Times New Roman"/>
                <w:sz w:val="16"/>
                <w:szCs w:val="16"/>
              </w:rPr>
            </w:pPr>
            <w:r w:rsidRPr="005E3AAF">
              <w:rPr>
                <w:rFonts w:ascii="Times New Roman" w:hAnsi="Times New Roman" w:cs="Times New Roman"/>
                <w:sz w:val="16"/>
                <w:szCs w:val="16"/>
              </w:rPr>
              <w:t>Positive, Negative and neutral</w:t>
            </w:r>
          </w:p>
        </w:tc>
      </w:tr>
      <w:tr w:rsidR="00BD4B4F" w14:paraId="20A3BF0B" w14:textId="77777777" w:rsidTr="008744B2">
        <w:tc>
          <w:tcPr>
            <w:tcW w:w="1555" w:type="dxa"/>
          </w:tcPr>
          <w:p w14:paraId="5E3D8ACA" w14:textId="252F7306" w:rsidR="00BD4B4F" w:rsidRPr="00A35BC3" w:rsidRDefault="00BD4B4F" w:rsidP="00BD4B4F">
            <w:pPr>
              <w:spacing w:line="360" w:lineRule="auto"/>
              <w:jc w:val="both"/>
              <w:rPr>
                <w:rFonts w:ascii="Times New Roman" w:hAnsi="Times New Roman" w:cs="Times New Roman"/>
                <w:sz w:val="16"/>
                <w:szCs w:val="16"/>
              </w:rPr>
            </w:pPr>
            <w:r w:rsidRPr="00A35BC3">
              <w:rPr>
                <w:rFonts w:ascii="Times New Roman" w:hAnsi="Times New Roman" w:cs="Times New Roman"/>
                <w:sz w:val="16"/>
                <w:szCs w:val="16"/>
              </w:rPr>
              <w:fldChar w:fldCharType="begin"/>
            </w:r>
            <w:r w:rsidRPr="00A35BC3">
              <w:rPr>
                <w:rFonts w:ascii="Times New Roman" w:hAnsi="Times New Roman" w:cs="Times New Roman"/>
                <w:sz w:val="16"/>
                <w:szCs w:val="16"/>
              </w:rPr>
              <w:instrText xml:space="preserve"> ADDIN ZOTERO_ITEM CSL_CITATION {"citationID":"bpCZ1VMw","properties":{"formattedCitation":"(Sarlan et al., 2014)","plainCitation":"(Sarlan et al., 2014)","noteIndex":0},"citationItems":[{"id":585,"uris":["http://zotero.org/users/10598127/items/3Z3XZKCC"],"itemData":{"id":585,"type":"paper-conference","abstract":"Social media have received more attention nowadays. Public and private opinion about a wide variety of subjects are expressed and spread continually via numerous social media. Twitter is one of the social media that is gaining popularity. Twitter offers organizations a fast and effective way to analyze customers' perspectives toward the critical to success in the market place. Developing a program for sentiment analysis is an approach to be used to computationally measure customers' perceptions. This paper reports on the design of a sentiment analysis, extracting a vast amount of tweets. Prototyping is used in this development. Results classify customers' perspective via tweets into positive and negative, which is represented in a pie chart and html page. However, the program has planned to develop on a web application system, but due to limitation of Django which can be worked on a Linux server or LAMP, for further this approach need to be done.","container-title":"Proceedings of the 6th International Conference on Information Technology and Multimedia","DOI":"10.1109/ICIMU.2014.7066632","event-title":"Proceedings of the 6th International Conference on Information Technology and Multimedia","page":"212-216","source":"IEEE Xplore","title":"Twitter sentiment analysis","author":[{"family":"Sarlan","given":"Aliza"},{"family":"Nadam","given":"Chayanit"},{"family":"Basri","given":"Shuib"}],"issued":{"date-parts":[["2014",11]]}}}],"schema":"https://github.com/citation-style-language/schema/raw/master/csl-citation.json"} </w:instrText>
            </w:r>
            <w:r w:rsidRPr="00A35BC3">
              <w:rPr>
                <w:rFonts w:ascii="Times New Roman" w:hAnsi="Times New Roman" w:cs="Times New Roman"/>
                <w:sz w:val="16"/>
                <w:szCs w:val="16"/>
              </w:rPr>
              <w:fldChar w:fldCharType="separate"/>
            </w:r>
            <w:r w:rsidRPr="00A35BC3">
              <w:rPr>
                <w:rFonts w:ascii="Times New Roman" w:hAnsi="Times New Roman" w:cs="Times New Roman"/>
                <w:noProof/>
                <w:sz w:val="16"/>
                <w:szCs w:val="16"/>
              </w:rPr>
              <w:t>(Sarlan et al., 2014)</w:t>
            </w:r>
            <w:r w:rsidRPr="00A35BC3">
              <w:rPr>
                <w:rFonts w:ascii="Times New Roman" w:hAnsi="Times New Roman" w:cs="Times New Roman"/>
                <w:sz w:val="16"/>
                <w:szCs w:val="16"/>
              </w:rPr>
              <w:fldChar w:fldCharType="end"/>
            </w:r>
          </w:p>
        </w:tc>
        <w:tc>
          <w:tcPr>
            <w:tcW w:w="1028" w:type="dxa"/>
          </w:tcPr>
          <w:p w14:paraId="7A0254DA" w14:textId="1E141A2F" w:rsidR="00BD4B4F" w:rsidRPr="00A35BC3" w:rsidRDefault="00BD4B4F"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Lexicon Based and ML-based</w:t>
            </w:r>
          </w:p>
        </w:tc>
        <w:tc>
          <w:tcPr>
            <w:tcW w:w="876" w:type="dxa"/>
          </w:tcPr>
          <w:p w14:paraId="467E177F" w14:textId="57FC9DF3" w:rsidR="00BD4B4F" w:rsidRPr="00A35BC3" w:rsidRDefault="007873B2"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Twitter API</w:t>
            </w:r>
          </w:p>
        </w:tc>
        <w:tc>
          <w:tcPr>
            <w:tcW w:w="2937" w:type="dxa"/>
          </w:tcPr>
          <w:p w14:paraId="6E5836FB" w14:textId="67862C60" w:rsidR="00BD4B4F" w:rsidRPr="00A35BC3" w:rsidRDefault="004A0ADF"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Punctuation removal, </w:t>
            </w:r>
            <w:r w:rsidR="00BD4B4F" w:rsidRPr="00FA60E5">
              <w:rPr>
                <w:rFonts w:ascii="Times New Roman" w:hAnsi="Times New Roman" w:cs="Times New Roman"/>
                <w:sz w:val="16"/>
                <w:szCs w:val="16"/>
              </w:rPr>
              <w:t>tokenization, stopwords removal</w:t>
            </w:r>
          </w:p>
        </w:tc>
        <w:tc>
          <w:tcPr>
            <w:tcW w:w="1267" w:type="dxa"/>
          </w:tcPr>
          <w:p w14:paraId="49421ED7" w14:textId="36DCD8C1" w:rsidR="00BD4B4F" w:rsidRPr="00A35BC3" w:rsidRDefault="00552335"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SVM</w:t>
            </w:r>
          </w:p>
        </w:tc>
        <w:tc>
          <w:tcPr>
            <w:tcW w:w="1404" w:type="dxa"/>
          </w:tcPr>
          <w:p w14:paraId="08A5E810" w14:textId="69A134CA" w:rsidR="00BD4B4F" w:rsidRPr="00A35BC3" w:rsidRDefault="00BD4B4F" w:rsidP="00BD4B4F">
            <w:pPr>
              <w:spacing w:line="360" w:lineRule="auto"/>
              <w:jc w:val="both"/>
              <w:rPr>
                <w:rFonts w:ascii="Times New Roman" w:hAnsi="Times New Roman" w:cs="Times New Roman"/>
                <w:sz w:val="16"/>
                <w:szCs w:val="16"/>
              </w:rPr>
            </w:pPr>
            <w:r w:rsidRPr="005E3AAF">
              <w:rPr>
                <w:rFonts w:ascii="Times New Roman" w:hAnsi="Times New Roman" w:cs="Times New Roman"/>
                <w:sz w:val="16"/>
                <w:szCs w:val="16"/>
              </w:rPr>
              <w:t>Positive, Negative and neutral</w:t>
            </w:r>
          </w:p>
        </w:tc>
      </w:tr>
      <w:tr w:rsidR="00BD4B4F" w14:paraId="4E0912E3" w14:textId="77777777" w:rsidTr="008744B2">
        <w:tc>
          <w:tcPr>
            <w:tcW w:w="1555" w:type="dxa"/>
          </w:tcPr>
          <w:p w14:paraId="44E4CFE1" w14:textId="176DDE3E" w:rsidR="00BD4B4F" w:rsidRPr="00A35BC3" w:rsidRDefault="00BD4B4F" w:rsidP="00BD4B4F">
            <w:pPr>
              <w:spacing w:line="360" w:lineRule="auto"/>
              <w:jc w:val="both"/>
              <w:rPr>
                <w:rFonts w:ascii="Times New Roman" w:hAnsi="Times New Roman" w:cs="Times New Roman"/>
                <w:sz w:val="16"/>
                <w:szCs w:val="16"/>
              </w:rPr>
            </w:pPr>
            <w:r w:rsidRPr="00A35BC3">
              <w:rPr>
                <w:rFonts w:ascii="Times New Roman" w:hAnsi="Times New Roman" w:cs="Times New Roman"/>
                <w:sz w:val="16"/>
                <w:szCs w:val="16"/>
              </w:rPr>
              <w:fldChar w:fldCharType="begin"/>
            </w:r>
            <w:r w:rsidRPr="00A35BC3">
              <w:rPr>
                <w:rFonts w:ascii="Times New Roman" w:hAnsi="Times New Roman" w:cs="Times New Roman"/>
                <w:sz w:val="16"/>
                <w:szCs w:val="16"/>
              </w:rPr>
              <w:instrText xml:space="preserve"> ADDIN ZOTERO_ITEM CSL_CITATION {"citationID":"UBZVsAYW","properties":{"formattedCitation":"(A. and Sonawane, 2016)","plainCitation":"(A. and Sonawane, 2016)","noteIndex":0},"citationItems":[{"id":577,"uris":["http://zotero.org/users/10598127/items/CNG6PQXK"],"itemData":{"id":577,"type":"article-journal","abstract":"With the advancement of web technology and its growth, there is a huge volume of data present in the web for internet users and a lot of data is generated too. Internet has become a platform for online learning, exchanging ideas and sharing opinions. Social networking sites like Twitter, Facebook, Google+ are rapidly gaining popularity as they allow people to share and express their views about topics, have discussion with different communities, or post messages across the world. There has been lot of work in the field of sentiment analysis of twitter data. This survey focuses mainly on sentiment analysis of twitter data which is helpful to analyze the information in the tweets where opinions are highly unstructured, heterogeneous and are either positive or negative, or neutral in some cases. In this paper, we provide a survey and a comparative analyses of existing techniques for opinion mining like machine learning and lexicon-based approaches, together with evaluation metrics. Using various machine learning algorithms like Naive Bayes, Max Entropy, and Support Vector Machine, we provide research on twitter data streams.We have also discussed general challenges and applications of Sentiment Analysis on Twitter.","container-title":"International Journal of Computer Applications","DOI":"10.5120/ijca2016908625","ISSN":"09758887","issue":"11","journalAbbreviation":"IJCA","language":"en","page":"5-15","source":"DOI.org (Crossref)","title":"Sentiment Analysis of Twitter Data: A Survey of Techniques","title-short":"Sentiment Analysis of Twitter Data","volume":"139","author":[{"family":"A.","given":"Vishal"},{"family":"Sonawane","given":"S.S."}],"issued":{"date-parts":[["2016",4,15]]}}}],"schema":"https://github.com/citation-style-language/schema/raw/master/csl-citation.json"} </w:instrText>
            </w:r>
            <w:r w:rsidRPr="00A35BC3">
              <w:rPr>
                <w:rFonts w:ascii="Times New Roman" w:hAnsi="Times New Roman" w:cs="Times New Roman"/>
                <w:sz w:val="16"/>
                <w:szCs w:val="16"/>
              </w:rPr>
              <w:fldChar w:fldCharType="separate"/>
            </w:r>
            <w:r w:rsidRPr="00A35BC3">
              <w:rPr>
                <w:rFonts w:ascii="Times New Roman" w:hAnsi="Times New Roman" w:cs="Times New Roman"/>
                <w:noProof/>
                <w:sz w:val="16"/>
                <w:szCs w:val="16"/>
              </w:rPr>
              <w:t>(A. and Sonawane, 2016)</w:t>
            </w:r>
            <w:r w:rsidRPr="00A35BC3">
              <w:rPr>
                <w:rFonts w:ascii="Times New Roman" w:hAnsi="Times New Roman" w:cs="Times New Roman"/>
                <w:sz w:val="16"/>
                <w:szCs w:val="16"/>
              </w:rPr>
              <w:fldChar w:fldCharType="end"/>
            </w:r>
          </w:p>
        </w:tc>
        <w:tc>
          <w:tcPr>
            <w:tcW w:w="1028" w:type="dxa"/>
          </w:tcPr>
          <w:p w14:paraId="1907BE23" w14:textId="0E14D581" w:rsidR="00BD4B4F" w:rsidRPr="00A35BC3" w:rsidRDefault="00BD4B4F"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Lexicon Based and ML-based</w:t>
            </w:r>
          </w:p>
        </w:tc>
        <w:tc>
          <w:tcPr>
            <w:tcW w:w="876" w:type="dxa"/>
          </w:tcPr>
          <w:p w14:paraId="5915FE8F" w14:textId="7EFA14D4" w:rsidR="00BD4B4F" w:rsidRPr="00A35BC3" w:rsidRDefault="00F25379"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Firehouse API</w:t>
            </w:r>
          </w:p>
        </w:tc>
        <w:tc>
          <w:tcPr>
            <w:tcW w:w="2937" w:type="dxa"/>
          </w:tcPr>
          <w:p w14:paraId="3BD3967B" w14:textId="1F54E556" w:rsidR="00BD4B4F" w:rsidRPr="00A35BC3" w:rsidRDefault="001D03AE"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URL removal, spelling correction, </w:t>
            </w:r>
            <w:r w:rsidR="00EC03F9">
              <w:rPr>
                <w:rFonts w:ascii="Times New Roman" w:hAnsi="Times New Roman" w:cs="Times New Roman"/>
                <w:sz w:val="16"/>
                <w:szCs w:val="16"/>
              </w:rPr>
              <w:t xml:space="preserve"> Emoticon replacement, remove punctuations symbols and numbers,</w:t>
            </w:r>
            <w:r w:rsidR="00D75B7D">
              <w:rPr>
                <w:rFonts w:ascii="Times New Roman" w:hAnsi="Times New Roman" w:cs="Times New Roman"/>
                <w:sz w:val="16"/>
                <w:szCs w:val="16"/>
              </w:rPr>
              <w:t xml:space="preserve"> remove stopwords, Expand acronym, rem</w:t>
            </w:r>
            <w:r w:rsidR="00886F99">
              <w:rPr>
                <w:rFonts w:ascii="Times New Roman" w:hAnsi="Times New Roman" w:cs="Times New Roman"/>
                <w:sz w:val="16"/>
                <w:szCs w:val="16"/>
              </w:rPr>
              <w:t>o</w:t>
            </w:r>
            <w:r w:rsidR="00D75B7D">
              <w:rPr>
                <w:rFonts w:ascii="Times New Roman" w:hAnsi="Times New Roman" w:cs="Times New Roman"/>
                <w:sz w:val="16"/>
                <w:szCs w:val="16"/>
              </w:rPr>
              <w:t>ve non-English tweets.</w:t>
            </w:r>
          </w:p>
        </w:tc>
        <w:tc>
          <w:tcPr>
            <w:tcW w:w="1267" w:type="dxa"/>
          </w:tcPr>
          <w:p w14:paraId="3F40C10E" w14:textId="3ACBFA21" w:rsidR="00BD4B4F" w:rsidRPr="00A35BC3" w:rsidRDefault="00BD4B4F" w:rsidP="00BD4B4F">
            <w:pPr>
              <w:spacing w:line="360" w:lineRule="auto"/>
              <w:jc w:val="both"/>
              <w:rPr>
                <w:rFonts w:ascii="Times New Roman" w:hAnsi="Times New Roman" w:cs="Times New Roman"/>
                <w:sz w:val="16"/>
                <w:szCs w:val="16"/>
              </w:rPr>
            </w:pPr>
            <w:r w:rsidRPr="00AD5012">
              <w:rPr>
                <w:rFonts w:ascii="Times New Roman" w:hAnsi="Times New Roman" w:cs="Times New Roman"/>
                <w:sz w:val="16"/>
                <w:szCs w:val="16"/>
              </w:rPr>
              <w:t xml:space="preserve">SVM and </w:t>
            </w:r>
            <w:r w:rsidR="00886F99">
              <w:rPr>
                <w:rFonts w:ascii="Times New Roman" w:hAnsi="Times New Roman" w:cs="Times New Roman"/>
                <w:sz w:val="16"/>
                <w:szCs w:val="16"/>
              </w:rPr>
              <w:t>NB</w:t>
            </w:r>
          </w:p>
        </w:tc>
        <w:tc>
          <w:tcPr>
            <w:tcW w:w="1404" w:type="dxa"/>
          </w:tcPr>
          <w:p w14:paraId="323AFDCB" w14:textId="687305FE" w:rsidR="00BD4B4F" w:rsidRPr="00A35BC3" w:rsidRDefault="00BD4B4F" w:rsidP="00BD4B4F">
            <w:pPr>
              <w:spacing w:line="360" w:lineRule="auto"/>
              <w:jc w:val="both"/>
              <w:rPr>
                <w:rFonts w:ascii="Times New Roman" w:hAnsi="Times New Roman" w:cs="Times New Roman"/>
                <w:sz w:val="16"/>
                <w:szCs w:val="16"/>
              </w:rPr>
            </w:pPr>
            <w:r w:rsidRPr="005E3AAF">
              <w:rPr>
                <w:rFonts w:ascii="Times New Roman" w:hAnsi="Times New Roman" w:cs="Times New Roman"/>
                <w:sz w:val="16"/>
                <w:szCs w:val="16"/>
              </w:rPr>
              <w:t>Positive, Negative and neutral</w:t>
            </w:r>
          </w:p>
        </w:tc>
      </w:tr>
      <w:tr w:rsidR="00BD4B4F" w14:paraId="22D3C578" w14:textId="77777777" w:rsidTr="008744B2">
        <w:tc>
          <w:tcPr>
            <w:tcW w:w="1555" w:type="dxa"/>
          </w:tcPr>
          <w:p w14:paraId="4D26800E" w14:textId="163FB84D" w:rsidR="00BD4B4F" w:rsidRPr="00A35BC3" w:rsidRDefault="00734FD9"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w:t>
            </w:r>
            <w:r w:rsidR="00BD4B4F" w:rsidRPr="00A35BC3">
              <w:rPr>
                <w:rFonts w:ascii="Times New Roman" w:hAnsi="Times New Roman" w:cs="Times New Roman"/>
                <w:sz w:val="16"/>
                <w:szCs w:val="16"/>
              </w:rPr>
              <w:fldChar w:fldCharType="begin"/>
            </w:r>
            <w:r w:rsidR="00190F72">
              <w:rPr>
                <w:rFonts w:ascii="Times New Roman" w:hAnsi="Times New Roman" w:cs="Times New Roman"/>
                <w:sz w:val="16"/>
                <w:szCs w:val="16"/>
              </w:rPr>
              <w:instrText xml:space="preserve"> ADDIN ZOTERO_ITEM CSL_CITATION {"citationID":"XUe2i1YQ","properties":{"formattedCitation":"(Ji et al., 2015; Prema Arokia Mary et al., 2021)","plainCitation":"(Ji et al., 2015; Prema Arokia Mary et al., 2021)","dontUpdate":true,"noteIndex":0},"citationItems":[{"id":588,"uris":["http://zotero.org/users/10598127/items/SAA3CLAX"],"itemData":{"id":588,"type":"article-journal","abstract":"An important task of public health officials is to keep track of health issues, such as spreading epidemics. In this paper, we are addressing the issue of spreading public concern about epidemics. Public concern about a communicable disease can be seen as a problem of its own. Keeping track of trends in concern about public health and identifying peaks of public concern are therefore crucial tasks. However, monitoring public health concerns is not only expensive with traditional surveillance systems, but also suffers from limited coverage and significant delays. To address these problems, we are using Twitter messages, which are available free of cost, are generated world-wide, and are posted in real time. We are measuring public concern using a two-step sentiment classification approach. In the first step, we distinguish Personal tweets from News (i.e., Non-Personal) tweets. In the second step, we further separate Personal Negative from Personal Non-Negative tweets. Both these steps consist themselves of two sub-steps. In the first sub-step (of both steps), our programs automatically generate training data using an emotion-oriented, clue-based method. In the second sub-step, we are training and testing three different Machine Learning (ML) models with the training data from the first sub-step; this allows us to determine the best ML model for different datasets. Furthermore, we are testing the already trained ML models with a human annotated, disjoint dataset. Based on the number of tweets classified as Personal Negative, we compute a Measure of Concern (MOC) and a timeline of the MOC. We attempt to correlate peaks of the MOC timeline to peaks of the News (Non-Personal) timeline. Our best accuracy results are achieved using the two-step method with a Naïve Bayes classifier for the Epidemic domain (six datasets) and the Mental Health domain (three datasets).","container-title":"Social Network Analysis and Mining","DOI":"10.1007/s13278-015-0253-5","ISSN":"1869-5469","issue":"1","journalAbbreviation":"Soc. Netw. Anal. Min.","language":"en","page":"13","source":"Springer Link","title":"Twitter sentiment classification for measuring public health concerns","volume":"5","author":[{"family":"Ji","given":"Xiang"},{"family":"Chun","given":"Soon Ae"},{"family":"Wei","given":"Zhi"},{"family":"Geller","given":"James"}],"issued":{"date-parts":[["2015",5,12]]}}},{"id":579,"uris":["http://zotero.org/users/10598127/items/FSFFUGMG"],"itemData":{"id":579,"type":"paper-conference","abstract":"As social media is becoming a necessity for communication, a lot of data is available on this platform, which could be helpful for analysis. At a certain time, we use Twitter to tweet almost about similar topics, different emotions. In this article, sentimental analysis is proposed to get an idea about what people have in their minds or get people’s emotions. It segregates every tweet to its appropriate emotion. The emotion might be either positive or negative. The proposed methodology has two steps, namely preprocessing and classification. The corpus is created after all necessary preprocessing. The classification algorithms such as Logistic Regression, Linear SVC, Random Forest Classifier, Bernoulli NB, Decision Tree Classifier, Voting Classifier, and KNN Classifier are used for classification. Twitter 2020 and 2021 data has been taken for experimentation. The performance of Linear SVC shows a higher accuracy on training data, and Linear Regression shows higher accuracy in testing data.","container-title":"2021 International Conference on Forensics, Analytics, Big Data, Security (FABS)","DOI":"10.1109/FABS52071.2021.9702681","event-title":"2021 International Conference on Forensics, Analytics, Big Data, Security (FABS)","page":"1-5","source":"IEEE Xplore","title":"Sentimental Analysis of Twitter Data using Machine Learning Algorithms","volume":"1","author":[{"family":"Prema Arokia Mary","given":"G"},{"family":"Hema","given":"M S"},{"family":"Maheshprabhu","given":"R"},{"family":"Nageswara Guptha","given":"M"}],"issued":{"date-parts":[["2021",12]]}}}],"schema":"https://github.com/citation-style-language/schema/raw/master/csl-citation.json"} </w:instrText>
            </w:r>
            <w:r w:rsidR="00BD4B4F" w:rsidRPr="00A35BC3">
              <w:rPr>
                <w:rFonts w:ascii="Times New Roman" w:hAnsi="Times New Roman" w:cs="Times New Roman"/>
                <w:sz w:val="16"/>
                <w:szCs w:val="16"/>
              </w:rPr>
              <w:fldChar w:fldCharType="separate"/>
            </w:r>
            <w:r>
              <w:rPr>
                <w:rFonts w:ascii="Times New Roman" w:hAnsi="Times New Roman" w:cs="Times New Roman"/>
                <w:sz w:val="16"/>
                <w:szCs w:val="16"/>
              </w:rPr>
              <w:t>Prema Arokia Mary et al., 2021)</w:t>
            </w:r>
            <w:r w:rsidR="00BD4B4F" w:rsidRPr="00A35BC3">
              <w:rPr>
                <w:rFonts w:ascii="Times New Roman" w:hAnsi="Times New Roman" w:cs="Times New Roman"/>
                <w:sz w:val="16"/>
                <w:szCs w:val="16"/>
              </w:rPr>
              <w:fldChar w:fldCharType="end"/>
            </w:r>
            <w:r w:rsidR="00BD4B4F" w:rsidRPr="00A35BC3">
              <w:rPr>
                <w:rFonts w:ascii="Times New Roman" w:hAnsi="Times New Roman" w:cs="Times New Roman"/>
                <w:sz w:val="16"/>
                <w:szCs w:val="16"/>
              </w:rPr>
              <w:t xml:space="preserve"> </w:t>
            </w:r>
          </w:p>
        </w:tc>
        <w:tc>
          <w:tcPr>
            <w:tcW w:w="1028" w:type="dxa"/>
          </w:tcPr>
          <w:p w14:paraId="590B8103" w14:textId="05F8CD1D" w:rsidR="00BD4B4F" w:rsidRPr="00A35BC3" w:rsidRDefault="00BD4B4F"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Hybrid</w:t>
            </w:r>
          </w:p>
        </w:tc>
        <w:tc>
          <w:tcPr>
            <w:tcW w:w="876" w:type="dxa"/>
          </w:tcPr>
          <w:p w14:paraId="29612775" w14:textId="3D888F92" w:rsidR="00BD4B4F" w:rsidRPr="00A35BC3" w:rsidRDefault="00F30A0C"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Kaggle dataset</w:t>
            </w:r>
          </w:p>
        </w:tc>
        <w:tc>
          <w:tcPr>
            <w:tcW w:w="2937" w:type="dxa"/>
          </w:tcPr>
          <w:p w14:paraId="0F338567" w14:textId="436534D1" w:rsidR="00BD4B4F" w:rsidRPr="00A35BC3" w:rsidRDefault="00BD4B4F" w:rsidP="00BD4B4F">
            <w:pPr>
              <w:spacing w:line="360" w:lineRule="auto"/>
              <w:jc w:val="both"/>
              <w:rPr>
                <w:rFonts w:ascii="Times New Roman" w:hAnsi="Times New Roman" w:cs="Times New Roman"/>
                <w:sz w:val="16"/>
                <w:szCs w:val="16"/>
              </w:rPr>
            </w:pPr>
            <w:r w:rsidRPr="00A65F82">
              <w:rPr>
                <w:rFonts w:ascii="Times New Roman" w:hAnsi="Times New Roman" w:cs="Times New Roman"/>
                <w:sz w:val="16"/>
                <w:szCs w:val="16"/>
              </w:rPr>
              <w:t>Lowercas</w:t>
            </w:r>
            <w:r>
              <w:rPr>
                <w:rFonts w:ascii="Times New Roman" w:hAnsi="Times New Roman" w:cs="Times New Roman"/>
                <w:sz w:val="16"/>
                <w:szCs w:val="16"/>
              </w:rPr>
              <w:t>ing</w:t>
            </w:r>
            <w:r w:rsidRPr="00A65F82">
              <w:rPr>
                <w:rFonts w:ascii="Times New Roman" w:hAnsi="Times New Roman" w:cs="Times New Roman"/>
                <w:sz w:val="16"/>
                <w:szCs w:val="16"/>
              </w:rPr>
              <w:t>, URL removal, stopwords removal, lemmatization, emoticon-to-word conversion, tokenization, Wordnet linkage</w:t>
            </w:r>
          </w:p>
        </w:tc>
        <w:tc>
          <w:tcPr>
            <w:tcW w:w="1267" w:type="dxa"/>
          </w:tcPr>
          <w:p w14:paraId="46918859" w14:textId="479F28F7" w:rsidR="00BD4B4F" w:rsidRPr="00A35BC3" w:rsidRDefault="00BD4B4F" w:rsidP="00BD4B4F">
            <w:pPr>
              <w:spacing w:line="360" w:lineRule="auto"/>
              <w:jc w:val="both"/>
              <w:rPr>
                <w:rFonts w:ascii="Times New Roman" w:hAnsi="Times New Roman" w:cs="Times New Roman"/>
                <w:sz w:val="16"/>
                <w:szCs w:val="16"/>
              </w:rPr>
            </w:pPr>
            <w:r w:rsidRPr="00AD5012">
              <w:rPr>
                <w:rFonts w:ascii="Times New Roman" w:hAnsi="Times New Roman" w:cs="Times New Roman"/>
                <w:sz w:val="16"/>
                <w:szCs w:val="16"/>
              </w:rPr>
              <w:t>Logistic Regression, Linear SVC, Random Forest, Bernoulli NB, Decision Tree, Voting Classifier, KNN</w:t>
            </w:r>
          </w:p>
        </w:tc>
        <w:tc>
          <w:tcPr>
            <w:tcW w:w="1404" w:type="dxa"/>
          </w:tcPr>
          <w:p w14:paraId="5828A68E" w14:textId="1FB9CE99" w:rsidR="00BD4B4F" w:rsidRPr="00A35BC3" w:rsidRDefault="00BD4B4F" w:rsidP="00BD4B4F">
            <w:pPr>
              <w:spacing w:line="360" w:lineRule="auto"/>
              <w:jc w:val="both"/>
              <w:rPr>
                <w:rFonts w:ascii="Times New Roman" w:hAnsi="Times New Roman" w:cs="Times New Roman"/>
                <w:sz w:val="16"/>
                <w:szCs w:val="16"/>
              </w:rPr>
            </w:pPr>
            <w:r w:rsidRPr="005E3AAF">
              <w:rPr>
                <w:rFonts w:ascii="Times New Roman" w:hAnsi="Times New Roman" w:cs="Times New Roman"/>
                <w:sz w:val="16"/>
                <w:szCs w:val="16"/>
              </w:rPr>
              <w:t>Positive, Negative and neutral</w:t>
            </w:r>
          </w:p>
        </w:tc>
      </w:tr>
      <w:tr w:rsidR="00BD4B4F" w14:paraId="14FC5E80" w14:textId="77777777" w:rsidTr="008744B2">
        <w:tc>
          <w:tcPr>
            <w:tcW w:w="1555" w:type="dxa"/>
          </w:tcPr>
          <w:p w14:paraId="314B53C7" w14:textId="18629C9D" w:rsidR="00BD4B4F" w:rsidRPr="00A35BC3" w:rsidRDefault="006706E9"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BD4B4F" w:rsidRPr="00A35BC3">
              <w:rPr>
                <w:rFonts w:ascii="Times New Roman" w:hAnsi="Times New Roman" w:cs="Times New Roman"/>
                <w:sz w:val="16"/>
                <w:szCs w:val="16"/>
              </w:rPr>
              <w:fldChar w:fldCharType="begin"/>
            </w:r>
            <w:r w:rsidR="00BD4B4F" w:rsidRPr="00A35BC3">
              <w:rPr>
                <w:rFonts w:ascii="Times New Roman" w:hAnsi="Times New Roman" w:cs="Times New Roman"/>
                <w:sz w:val="16"/>
                <w:szCs w:val="16"/>
              </w:rPr>
              <w:instrText xml:space="preserve"> ADDIN ZOTERO_ITEM CSL_CITATION {"citationID":"L86ck5dG","properties":{"formattedCitation":"(Ji et al., 2015)","plainCitation":"(Ji et al., 2015)","noteIndex":0},"citationItems":[{"id":588,"uris":["http://zotero.org/users/10598127/items/SAA3CLAX"],"itemData":{"id":588,"type":"article-journal","abstract":"An important task of public health officials is to keep track of health issues, such as spreading epidemics. In this paper, we are addressing the issue of spreading public concern about epidemics. Public concern about a communicable disease can be seen as a problem of its own. Keeping track of trends in concern about public health and identifying peaks of public concern are therefore crucial tasks. However, monitoring public health concerns is not only expensive with traditional surveillance systems, but also suffers from limited coverage and significant delays. To address these problems, we are using Twitter messages, which are available free of cost, are generated world-wide, and are posted in real time. We are measuring public concern using a two-step sentiment classification approach. In the first step, we distinguish Personal tweets from News (i.e., Non-Personal) tweets. In the second step, we further separate Personal Negative from Personal Non-Negative tweets. Both these steps consist themselves of two sub-steps. In the first sub-step (of both steps), our programs automatically generate training data using an emotion-oriented, clue-based method. In the second sub-step, we are training and testing three different Machine Learning (ML) models with the training data from the first sub-step; this allows us to determine the best ML model for different datasets. Furthermore, we are testing the already trained ML models with a human annotated, disjoint dataset. Based on the number of tweets classified as Personal Negative, we compute a Measure of Concern (MOC) and a timeline of the MOC. We attempt to correlate peaks of the MOC timeline to peaks of the News (Non-Personal) timeline. Our best accuracy results are achieved using the two-step method with a Naïve Bayes classifier for the Epidemic domain (six datasets) and the Mental Health domain (three datasets).","container-title":"Social Network Analysis and Mining","DOI":"10.1007/s13278-015-0253-5","ISSN":"1869-5469","issue":"1","journalAbbreviation":"Soc. Netw. Anal. Min.","language":"en","page":"13","source":"Springer Link","title":"Twitter sentiment classification for measuring public health concerns","volume":"5","author":[{"family":"Ji","given":"Xiang"},{"family":"Chun","given":"Soon Ae"},{"family":"Wei","given":"Zhi"},{"family":"Geller","given":"James"}],"issued":{"date-parts":[["2015",5,12]]}}}],"schema":"https://github.com/citation-style-language/schema/raw/master/csl-citation.json"} </w:instrText>
            </w:r>
            <w:r w:rsidR="00BD4B4F" w:rsidRPr="00A35BC3">
              <w:rPr>
                <w:rFonts w:ascii="Times New Roman" w:hAnsi="Times New Roman" w:cs="Times New Roman"/>
                <w:sz w:val="16"/>
                <w:szCs w:val="16"/>
              </w:rPr>
              <w:fldChar w:fldCharType="separate"/>
            </w:r>
            <w:r w:rsidR="00BD4B4F" w:rsidRPr="00A35BC3">
              <w:rPr>
                <w:rFonts w:ascii="Times New Roman" w:hAnsi="Times New Roman" w:cs="Times New Roman"/>
                <w:noProof/>
                <w:sz w:val="16"/>
                <w:szCs w:val="16"/>
              </w:rPr>
              <w:t>(Ji et al., 2015)</w:t>
            </w:r>
            <w:r w:rsidR="00BD4B4F" w:rsidRPr="00A35BC3">
              <w:rPr>
                <w:rFonts w:ascii="Times New Roman" w:hAnsi="Times New Roman" w:cs="Times New Roman"/>
                <w:sz w:val="16"/>
                <w:szCs w:val="16"/>
              </w:rPr>
              <w:fldChar w:fldCharType="end"/>
            </w:r>
          </w:p>
        </w:tc>
        <w:tc>
          <w:tcPr>
            <w:tcW w:w="1028" w:type="dxa"/>
          </w:tcPr>
          <w:p w14:paraId="31D9C233" w14:textId="23F06D0A" w:rsidR="00BD4B4F" w:rsidRPr="00A35BC3" w:rsidRDefault="00BD4B4F"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Lexicon Based and ML-based</w:t>
            </w:r>
          </w:p>
        </w:tc>
        <w:tc>
          <w:tcPr>
            <w:tcW w:w="876" w:type="dxa"/>
          </w:tcPr>
          <w:p w14:paraId="09FBEE41" w14:textId="0996A015" w:rsidR="00BD4B4F" w:rsidRPr="00A35BC3" w:rsidRDefault="00300EE5"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Kaggle dataset</w:t>
            </w:r>
          </w:p>
        </w:tc>
        <w:tc>
          <w:tcPr>
            <w:tcW w:w="2937" w:type="dxa"/>
          </w:tcPr>
          <w:p w14:paraId="20EFF148" w14:textId="525A1A7D" w:rsidR="00BD4B4F" w:rsidRPr="00A35BC3" w:rsidRDefault="00A34371"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Duplicate removal, </w:t>
            </w:r>
            <w:r w:rsidR="001B0439">
              <w:rPr>
                <w:rFonts w:ascii="Times New Roman" w:hAnsi="Times New Roman" w:cs="Times New Roman"/>
                <w:sz w:val="16"/>
                <w:szCs w:val="16"/>
              </w:rPr>
              <w:t xml:space="preserve">special characters removal, </w:t>
            </w:r>
            <w:r w:rsidR="009F5790">
              <w:rPr>
                <w:rFonts w:ascii="Times New Roman" w:hAnsi="Times New Roman" w:cs="Times New Roman"/>
                <w:sz w:val="16"/>
                <w:szCs w:val="16"/>
              </w:rPr>
              <w:t xml:space="preserve">URL replaced with’url’, ! and </w:t>
            </w:r>
            <w:r w:rsidR="006C4D9B">
              <w:rPr>
                <w:rFonts w:ascii="Times New Roman" w:hAnsi="Times New Roman" w:cs="Times New Roman"/>
                <w:sz w:val="16"/>
                <w:szCs w:val="16"/>
              </w:rPr>
              <w:t>? replaced with ‘excl’ and ‘ques</w:t>
            </w:r>
            <w:r w:rsidR="005B23D0">
              <w:rPr>
                <w:rFonts w:ascii="Times New Roman" w:hAnsi="Times New Roman" w:cs="Times New Roman"/>
                <w:sz w:val="16"/>
                <w:szCs w:val="16"/>
              </w:rPr>
              <w:t>’</w:t>
            </w:r>
            <w:r w:rsidR="006F3000">
              <w:rPr>
                <w:rFonts w:ascii="Times New Roman" w:hAnsi="Times New Roman" w:cs="Times New Roman"/>
                <w:sz w:val="16"/>
                <w:szCs w:val="16"/>
              </w:rPr>
              <w:t xml:space="preserve"> remaining symbols were replaced </w:t>
            </w:r>
            <w:r w:rsidR="009B7239">
              <w:rPr>
                <w:rFonts w:ascii="Times New Roman" w:hAnsi="Times New Roman" w:cs="Times New Roman"/>
                <w:sz w:val="16"/>
                <w:szCs w:val="16"/>
              </w:rPr>
              <w:t>by ‘symb’.</w:t>
            </w:r>
          </w:p>
        </w:tc>
        <w:tc>
          <w:tcPr>
            <w:tcW w:w="1267" w:type="dxa"/>
          </w:tcPr>
          <w:p w14:paraId="30081D71" w14:textId="2C4ADA3E" w:rsidR="00BD4B4F" w:rsidRPr="00A35BC3" w:rsidRDefault="001D68DD"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NB, </w:t>
            </w:r>
            <w:r w:rsidR="00CB0AC0">
              <w:rPr>
                <w:rFonts w:ascii="Times New Roman" w:hAnsi="Times New Roman" w:cs="Times New Roman"/>
                <w:sz w:val="16"/>
                <w:szCs w:val="16"/>
              </w:rPr>
              <w:t>SVM</w:t>
            </w:r>
          </w:p>
        </w:tc>
        <w:tc>
          <w:tcPr>
            <w:tcW w:w="1404" w:type="dxa"/>
          </w:tcPr>
          <w:p w14:paraId="425E3A10" w14:textId="36377795" w:rsidR="00BD4B4F" w:rsidRPr="00A35BC3" w:rsidRDefault="00BD4B4F" w:rsidP="00BD4B4F">
            <w:pPr>
              <w:spacing w:line="360" w:lineRule="auto"/>
              <w:jc w:val="both"/>
              <w:rPr>
                <w:rFonts w:ascii="Times New Roman" w:hAnsi="Times New Roman" w:cs="Times New Roman"/>
                <w:sz w:val="16"/>
                <w:szCs w:val="16"/>
              </w:rPr>
            </w:pPr>
            <w:r w:rsidRPr="005E3AAF">
              <w:rPr>
                <w:rFonts w:ascii="Times New Roman" w:hAnsi="Times New Roman" w:cs="Times New Roman"/>
                <w:sz w:val="16"/>
                <w:szCs w:val="16"/>
              </w:rPr>
              <w:t>Positive, Negative and neutral</w:t>
            </w:r>
          </w:p>
        </w:tc>
      </w:tr>
      <w:tr w:rsidR="00BD4B4F" w14:paraId="330560B7" w14:textId="77777777" w:rsidTr="008744B2">
        <w:tc>
          <w:tcPr>
            <w:tcW w:w="1555" w:type="dxa"/>
          </w:tcPr>
          <w:p w14:paraId="30C218D6" w14:textId="13627D94" w:rsidR="00BD4B4F" w:rsidRPr="00A35BC3" w:rsidRDefault="00BD4B4F" w:rsidP="00BD4B4F">
            <w:pPr>
              <w:spacing w:line="360" w:lineRule="auto"/>
              <w:jc w:val="both"/>
              <w:rPr>
                <w:rFonts w:ascii="Times New Roman" w:hAnsi="Times New Roman" w:cs="Times New Roman"/>
                <w:sz w:val="16"/>
                <w:szCs w:val="16"/>
              </w:rPr>
            </w:pPr>
            <w:r w:rsidRPr="00A35BC3">
              <w:rPr>
                <w:rFonts w:ascii="Times New Roman" w:hAnsi="Times New Roman" w:cs="Times New Roman"/>
                <w:sz w:val="16"/>
                <w:szCs w:val="16"/>
              </w:rPr>
              <w:fldChar w:fldCharType="begin"/>
            </w:r>
            <w:r w:rsidRPr="00A35BC3">
              <w:rPr>
                <w:rFonts w:ascii="Times New Roman" w:hAnsi="Times New Roman" w:cs="Times New Roman"/>
                <w:sz w:val="16"/>
                <w:szCs w:val="16"/>
              </w:rPr>
              <w:instrText xml:space="preserve"> ADDIN ZOTERO_ITEM CSL_CITATION {"citationID":"kp95Au5X","properties":{"formattedCitation":"(Venugopalan and Gupta, 2015)","plainCitation":"(Venugopalan and Gupta, 2015)","noteIndex":0},"citationItems":[{"id":590,"uris":["http://zotero.org/users/10598127/items/8Q47WLIT"],"itemData":{"id":590,"type":"paper-conference","abstract":"The growing popularity of microblogging websites has transformed these into rich resources for sentiment mining. Even though opinion mining has more than a decade of research to boost about, it is mostly confined to the exploration of formal text patterns like online reviews, news articles etc. Exploration of the challenges offered by informal and crisp microblogging have taken roots but there is scope for a large way ahead. The proposed work aims at developing a hybrid model for sentiment classification that explores the tweet specific features and uses domain independent and domain specific lexicons to offer a domain oriented approach and hence analyze and extract the consumer sentiment towards popular smart phone brands over the past few years. The experiments have proved that the results improve by around 2 points on an average over the unigram baseline.","container-title":"2015 Eighth International Conference on Contemporary Computing (IC3)","DOI":"10.1109/IC3.2015.7346686","event-title":"2015 Eighth International Conference on Contemporary Computing (IC3)","page":"241-247","source":"IEEE Xplore","title":"Exploring sentiment analysis on twitter data","author":[{"family":"Venugopalan","given":"Manju"},{"family":"Gupta","given":"Deepa"}],"issued":{"date-parts":[["2015",8]]}}}],"schema":"https://github.com/citation-style-language/schema/raw/master/csl-citation.json"} </w:instrText>
            </w:r>
            <w:r w:rsidRPr="00A35BC3">
              <w:rPr>
                <w:rFonts w:ascii="Times New Roman" w:hAnsi="Times New Roman" w:cs="Times New Roman"/>
                <w:sz w:val="16"/>
                <w:szCs w:val="16"/>
              </w:rPr>
              <w:fldChar w:fldCharType="separate"/>
            </w:r>
            <w:r w:rsidRPr="00A35BC3">
              <w:rPr>
                <w:rFonts w:ascii="Times New Roman" w:hAnsi="Times New Roman" w:cs="Times New Roman"/>
                <w:noProof/>
                <w:sz w:val="16"/>
                <w:szCs w:val="16"/>
              </w:rPr>
              <w:t>(Venugopalan and Gupta, 2015)</w:t>
            </w:r>
            <w:r w:rsidRPr="00A35BC3">
              <w:rPr>
                <w:rFonts w:ascii="Times New Roman" w:hAnsi="Times New Roman" w:cs="Times New Roman"/>
                <w:sz w:val="16"/>
                <w:szCs w:val="16"/>
              </w:rPr>
              <w:fldChar w:fldCharType="end"/>
            </w:r>
          </w:p>
        </w:tc>
        <w:tc>
          <w:tcPr>
            <w:tcW w:w="1028" w:type="dxa"/>
          </w:tcPr>
          <w:p w14:paraId="213F9665" w14:textId="5993EFB3" w:rsidR="00BD4B4F" w:rsidRPr="00A35BC3" w:rsidRDefault="00BD4B4F"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Lexicon Based and ML-based</w:t>
            </w:r>
          </w:p>
        </w:tc>
        <w:tc>
          <w:tcPr>
            <w:tcW w:w="876" w:type="dxa"/>
          </w:tcPr>
          <w:p w14:paraId="1F797390" w14:textId="660B9F7C" w:rsidR="00BD4B4F" w:rsidRPr="00A35BC3" w:rsidRDefault="00303FA1"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Twitter API</w:t>
            </w:r>
          </w:p>
        </w:tc>
        <w:tc>
          <w:tcPr>
            <w:tcW w:w="2937" w:type="dxa"/>
          </w:tcPr>
          <w:p w14:paraId="1153311C" w14:textId="0677608D" w:rsidR="00BD4B4F" w:rsidRPr="00A35BC3" w:rsidRDefault="00985DA1"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Spell chec</w:t>
            </w:r>
            <w:r w:rsidR="00821B17">
              <w:rPr>
                <w:rFonts w:ascii="Times New Roman" w:hAnsi="Times New Roman" w:cs="Times New Roman"/>
                <w:sz w:val="16"/>
                <w:szCs w:val="16"/>
              </w:rPr>
              <w:t xml:space="preserve">k, Slang replacement, </w:t>
            </w:r>
            <w:r w:rsidR="00276B16">
              <w:rPr>
                <w:rFonts w:ascii="Times New Roman" w:hAnsi="Times New Roman" w:cs="Times New Roman"/>
                <w:sz w:val="16"/>
                <w:szCs w:val="16"/>
              </w:rPr>
              <w:t>link removal.</w:t>
            </w:r>
          </w:p>
        </w:tc>
        <w:tc>
          <w:tcPr>
            <w:tcW w:w="1267" w:type="dxa"/>
          </w:tcPr>
          <w:p w14:paraId="3F8FB1D3" w14:textId="4231EF61" w:rsidR="00BD4B4F" w:rsidRPr="00A35BC3" w:rsidRDefault="00C7344F" w:rsidP="00BD4B4F">
            <w:pPr>
              <w:spacing w:line="360" w:lineRule="auto"/>
              <w:jc w:val="both"/>
              <w:rPr>
                <w:rFonts w:ascii="Times New Roman" w:hAnsi="Times New Roman" w:cs="Times New Roman"/>
                <w:sz w:val="16"/>
                <w:szCs w:val="16"/>
              </w:rPr>
            </w:pPr>
            <w:r>
              <w:rPr>
                <w:rFonts w:ascii="Times New Roman" w:hAnsi="Times New Roman" w:cs="Times New Roman"/>
                <w:sz w:val="16"/>
                <w:szCs w:val="16"/>
              </w:rPr>
              <w:t>SVM, J48</w:t>
            </w:r>
          </w:p>
        </w:tc>
        <w:tc>
          <w:tcPr>
            <w:tcW w:w="1404" w:type="dxa"/>
          </w:tcPr>
          <w:p w14:paraId="06A5BD67" w14:textId="08F36B38" w:rsidR="00BD4B4F" w:rsidRPr="00A35BC3" w:rsidRDefault="00BD4B4F" w:rsidP="00BD4B4F">
            <w:pPr>
              <w:spacing w:line="360" w:lineRule="auto"/>
              <w:jc w:val="both"/>
              <w:rPr>
                <w:rFonts w:ascii="Times New Roman" w:hAnsi="Times New Roman" w:cs="Times New Roman"/>
                <w:sz w:val="16"/>
                <w:szCs w:val="16"/>
              </w:rPr>
            </w:pPr>
            <w:r w:rsidRPr="005E3AAF">
              <w:rPr>
                <w:rFonts w:ascii="Times New Roman" w:hAnsi="Times New Roman" w:cs="Times New Roman"/>
                <w:sz w:val="16"/>
                <w:szCs w:val="16"/>
              </w:rPr>
              <w:t>Positive, Negative and neutral</w:t>
            </w:r>
          </w:p>
        </w:tc>
      </w:tr>
      <w:tr w:rsidR="00A327C4" w14:paraId="578BD597" w14:textId="77777777" w:rsidTr="008744B2">
        <w:tc>
          <w:tcPr>
            <w:tcW w:w="1555" w:type="dxa"/>
          </w:tcPr>
          <w:p w14:paraId="705C18C1" w14:textId="2FB95EFF" w:rsidR="00A327C4" w:rsidRPr="00A35BC3" w:rsidRDefault="00A327C4" w:rsidP="003415ED">
            <w:pPr>
              <w:spacing w:line="360" w:lineRule="auto"/>
              <w:jc w:val="both"/>
              <w:rPr>
                <w:rFonts w:ascii="Times New Roman" w:hAnsi="Times New Roman" w:cs="Times New Roman"/>
                <w:sz w:val="16"/>
                <w:szCs w:val="16"/>
              </w:rPr>
            </w:pPr>
            <w:r w:rsidRPr="00A35BC3">
              <w:rPr>
                <w:rFonts w:ascii="Times New Roman" w:hAnsi="Times New Roman" w:cs="Times New Roman"/>
                <w:sz w:val="16"/>
                <w:szCs w:val="16"/>
              </w:rPr>
              <w:fldChar w:fldCharType="begin"/>
            </w:r>
            <w:r w:rsidRPr="00A35BC3">
              <w:rPr>
                <w:rFonts w:ascii="Times New Roman" w:hAnsi="Times New Roman" w:cs="Times New Roman"/>
                <w:sz w:val="16"/>
                <w:szCs w:val="16"/>
              </w:rPr>
              <w:instrText xml:space="preserve"> ADDIN ZOTERO_ITEM CSL_CITATION {"citationID":"zd4ididt","properties":{"formattedCitation":"(Gupta et al., 2021)","plainCitation":"(Gupta et al., 2021)","noteIndex":0},"citationItems":[{"id":593,"uris":["http://zotero.org/users/10598127/items/5S7MRAXY"],"itemData":{"id":593,"type":"paper-conference","abstract":"The following paper describes a data-driven predictive approach that has been applied to analyze the mental soundness of the user through their Tweets. Social media platforms have gained immense popularity in the past decade and have active participants which share most of their daily activities on these platforms. Many of the platforms also share much of their personal information along with the data open to the public for research and other purposes. Datasets from different social media platforms are helpful in many fields like sociology and psychology. In this work, the number of tweets in which opinions are highly unstructured and are either positive or negative or sometimes neutral is being used for the analysis. Sentiment Analysis can be supported with several machine learning algorithms to classify the mental health of the user. Simulation results show the enhancement in sentiment analysis of the Twitter data for the intuitive mental wellness of a person. This paper highlights the methodology for mental health analysis for the intuitive well-being of the person. It uses sentiment analysis and its approach to analyze the mental well-being of Twitter users.","container-title":"2021 5th International Conference on Information Systems and Computer Networks (ISCON)","DOI":"10.1109/ISCON52037.2021.9702319","event-title":"2021 5th International Conference on Information Systems and Computer Networks (ISCON)","page":"1-4","source":"IEEE Xplore","title":"Analysis of Twitter data to Identify Intuitive Mental Health Well Being","author":[{"family":"Gupta","given":"Preeti"},{"family":"Gupta","given":"Mansi"},{"family":"Kansal","given":"Riya"},{"family":"Singh","given":"Lovely"},{"family":"Khotani","given":"Mahesh"},{"family":"Gupta","given":"VS"}],"issued":{"date-parts":[["2021",10]]}}}],"schema":"https://github.com/citation-style-language/schema/raw/master/csl-citation.json"} </w:instrText>
            </w:r>
            <w:r w:rsidRPr="00A35BC3">
              <w:rPr>
                <w:rFonts w:ascii="Times New Roman" w:hAnsi="Times New Roman" w:cs="Times New Roman"/>
                <w:sz w:val="16"/>
                <w:szCs w:val="16"/>
              </w:rPr>
              <w:fldChar w:fldCharType="separate"/>
            </w:r>
            <w:r w:rsidRPr="00A35BC3">
              <w:rPr>
                <w:rFonts w:ascii="Times New Roman" w:hAnsi="Times New Roman" w:cs="Times New Roman"/>
                <w:noProof/>
                <w:sz w:val="16"/>
                <w:szCs w:val="16"/>
              </w:rPr>
              <w:t>(Gupta et al., 2021)</w:t>
            </w:r>
            <w:r w:rsidRPr="00A35BC3">
              <w:rPr>
                <w:rFonts w:ascii="Times New Roman" w:hAnsi="Times New Roman" w:cs="Times New Roman"/>
                <w:sz w:val="16"/>
                <w:szCs w:val="16"/>
              </w:rPr>
              <w:fldChar w:fldCharType="end"/>
            </w:r>
          </w:p>
        </w:tc>
        <w:tc>
          <w:tcPr>
            <w:tcW w:w="1028" w:type="dxa"/>
          </w:tcPr>
          <w:p w14:paraId="182EA0DF" w14:textId="7508F643" w:rsidR="00A327C4" w:rsidRPr="00A35BC3" w:rsidRDefault="00A327C4" w:rsidP="003415ED">
            <w:pPr>
              <w:spacing w:line="360" w:lineRule="auto"/>
              <w:jc w:val="both"/>
              <w:rPr>
                <w:rFonts w:ascii="Times New Roman" w:hAnsi="Times New Roman" w:cs="Times New Roman"/>
                <w:sz w:val="16"/>
                <w:szCs w:val="16"/>
              </w:rPr>
            </w:pPr>
            <w:r>
              <w:rPr>
                <w:rFonts w:ascii="Times New Roman" w:hAnsi="Times New Roman" w:cs="Times New Roman"/>
                <w:sz w:val="16"/>
                <w:szCs w:val="16"/>
              </w:rPr>
              <w:t>Hybrid</w:t>
            </w:r>
            <w:r w:rsidR="00691DAE">
              <w:rPr>
                <w:rFonts w:ascii="Times New Roman" w:hAnsi="Times New Roman" w:cs="Times New Roman"/>
                <w:sz w:val="16"/>
                <w:szCs w:val="16"/>
              </w:rPr>
              <w:t xml:space="preserve">(TextBlob with </w:t>
            </w:r>
            <w:r w:rsidR="00BD4B4F">
              <w:rPr>
                <w:rFonts w:ascii="Times New Roman" w:hAnsi="Times New Roman" w:cs="Times New Roman"/>
                <w:sz w:val="16"/>
                <w:szCs w:val="16"/>
              </w:rPr>
              <w:t>ANN)</w:t>
            </w:r>
          </w:p>
        </w:tc>
        <w:tc>
          <w:tcPr>
            <w:tcW w:w="876" w:type="dxa"/>
          </w:tcPr>
          <w:p w14:paraId="4FDE4F1F" w14:textId="5996F990" w:rsidR="00A327C4" w:rsidRPr="00A35BC3" w:rsidRDefault="00A327C4" w:rsidP="003415ED">
            <w:pPr>
              <w:spacing w:line="360" w:lineRule="auto"/>
              <w:jc w:val="both"/>
              <w:rPr>
                <w:rFonts w:ascii="Times New Roman" w:hAnsi="Times New Roman" w:cs="Times New Roman"/>
                <w:sz w:val="16"/>
                <w:szCs w:val="16"/>
              </w:rPr>
            </w:pPr>
            <w:r>
              <w:rPr>
                <w:rFonts w:ascii="Times New Roman" w:hAnsi="Times New Roman" w:cs="Times New Roman"/>
                <w:sz w:val="16"/>
                <w:szCs w:val="16"/>
              </w:rPr>
              <w:t>Kaggle dataset</w:t>
            </w:r>
          </w:p>
        </w:tc>
        <w:tc>
          <w:tcPr>
            <w:tcW w:w="2937" w:type="dxa"/>
          </w:tcPr>
          <w:p w14:paraId="1E8E3660" w14:textId="39726DAB" w:rsidR="00A327C4" w:rsidRPr="00A35BC3" w:rsidRDefault="00E94452" w:rsidP="003415ED">
            <w:pPr>
              <w:spacing w:line="360" w:lineRule="auto"/>
              <w:jc w:val="both"/>
              <w:rPr>
                <w:rFonts w:ascii="Times New Roman" w:hAnsi="Times New Roman" w:cs="Times New Roman"/>
                <w:sz w:val="16"/>
                <w:szCs w:val="16"/>
              </w:rPr>
            </w:pPr>
            <w:r w:rsidRPr="00E94452">
              <w:rPr>
                <w:rFonts w:ascii="Times New Roman" w:hAnsi="Times New Roman" w:cs="Times New Roman"/>
                <w:sz w:val="16"/>
                <w:szCs w:val="16"/>
              </w:rPr>
              <w:t>link removal, emoticon handling, tokenization, stopwords removal</w:t>
            </w:r>
          </w:p>
        </w:tc>
        <w:tc>
          <w:tcPr>
            <w:tcW w:w="1267" w:type="dxa"/>
          </w:tcPr>
          <w:p w14:paraId="50C8B9BF" w14:textId="39982259" w:rsidR="00A327C4" w:rsidRPr="00A35BC3" w:rsidRDefault="00E234A5" w:rsidP="003415ED">
            <w:pPr>
              <w:spacing w:line="360" w:lineRule="auto"/>
              <w:jc w:val="both"/>
              <w:rPr>
                <w:rFonts w:ascii="Times New Roman" w:hAnsi="Times New Roman" w:cs="Times New Roman"/>
                <w:sz w:val="16"/>
                <w:szCs w:val="16"/>
              </w:rPr>
            </w:pPr>
            <w:r>
              <w:rPr>
                <w:rFonts w:ascii="Times New Roman" w:hAnsi="Times New Roman" w:cs="Times New Roman"/>
                <w:sz w:val="16"/>
                <w:szCs w:val="16"/>
              </w:rPr>
              <w:t>NB and SVM</w:t>
            </w:r>
          </w:p>
        </w:tc>
        <w:tc>
          <w:tcPr>
            <w:tcW w:w="1404" w:type="dxa"/>
          </w:tcPr>
          <w:p w14:paraId="3F8AA90E" w14:textId="4F21DAFB" w:rsidR="00A327C4" w:rsidRPr="00A35BC3" w:rsidRDefault="00BD4B4F" w:rsidP="003415ED">
            <w:pPr>
              <w:spacing w:line="360" w:lineRule="auto"/>
              <w:jc w:val="both"/>
              <w:rPr>
                <w:rFonts w:ascii="Times New Roman" w:hAnsi="Times New Roman" w:cs="Times New Roman"/>
                <w:sz w:val="16"/>
                <w:szCs w:val="16"/>
              </w:rPr>
            </w:pPr>
            <w:r>
              <w:rPr>
                <w:rFonts w:ascii="Times New Roman" w:hAnsi="Times New Roman" w:cs="Times New Roman"/>
                <w:sz w:val="16"/>
                <w:szCs w:val="16"/>
              </w:rPr>
              <w:t>Positive, Negative and neutral</w:t>
            </w:r>
          </w:p>
        </w:tc>
      </w:tr>
    </w:tbl>
    <w:p w14:paraId="40419AF2" w14:textId="77777777" w:rsidR="005C7D8A" w:rsidRDefault="005C7D8A" w:rsidP="00A21AF3">
      <w:pPr>
        <w:spacing w:line="360" w:lineRule="auto"/>
        <w:jc w:val="both"/>
        <w:rPr>
          <w:rFonts w:ascii="Times New Roman" w:hAnsi="Times New Roman" w:cs="Times New Roman"/>
        </w:rPr>
      </w:pPr>
    </w:p>
    <w:p w14:paraId="25B8C456" w14:textId="7ACC6EB0" w:rsidR="00F82F27" w:rsidRPr="00942E15" w:rsidRDefault="00362EF3" w:rsidP="00942E15">
      <w:pPr>
        <w:spacing w:line="360" w:lineRule="auto"/>
        <w:jc w:val="both"/>
        <w:rPr>
          <w:rFonts w:ascii="Times New Roman" w:hAnsi="Times New Roman" w:cs="Times New Roman"/>
        </w:rPr>
      </w:pPr>
      <w:r w:rsidRPr="00362EF3">
        <w:rPr>
          <w:rFonts w:ascii="Times New Roman" w:hAnsi="Times New Roman" w:cs="Times New Roman"/>
        </w:rPr>
        <w:lastRenderedPageBreak/>
        <w:t>The primary aim of this research is to enhance the precision of emotion detection within Twitter data by constructing a robust model. This model aspires to identify a broader spectrum of emotions beyond the conventional sentiment categories. By achieving this aim, the research aims to offer a more comprehensive understanding of the emotional landscape present in social media content.</w:t>
      </w:r>
      <w:r w:rsidR="00E663BC">
        <w:rPr>
          <w:rFonts w:ascii="Times New Roman" w:hAnsi="Times New Roman" w:cs="Times New Roman"/>
        </w:rPr>
        <w:t xml:space="preserve"> </w:t>
      </w:r>
      <w:r w:rsidRPr="00362EF3">
        <w:rPr>
          <w:rFonts w:ascii="Times New Roman" w:hAnsi="Times New Roman" w:cs="Times New Roman"/>
        </w:rPr>
        <w:t>Furthermore, this study endeavors to expand the horizons of emotion recognition by not only detecting a broader range of emotions but also classifying them effectively. The objective is to develop a model capable of discerning emotions such as joy, fear, sadness, happiness, and other nuanced emotional states. This ambitious aim seeks to enrich the sophistication of emotion analysis, enabling a more profound comprehension of user sentiments across diverse contexts.</w:t>
      </w:r>
      <w:r w:rsidR="00E663BC">
        <w:rPr>
          <w:rFonts w:ascii="Times New Roman" w:hAnsi="Times New Roman" w:cs="Times New Roman"/>
        </w:rPr>
        <w:t xml:space="preserve"> </w:t>
      </w:r>
      <w:r w:rsidRPr="00362EF3">
        <w:rPr>
          <w:rFonts w:ascii="Times New Roman" w:hAnsi="Times New Roman" w:cs="Times New Roman"/>
        </w:rPr>
        <w:t>Beyond academic curiosity, the practical applications of this research are significant. The ability to accurately detect a wide range of emotions in Twitter data has ramifications across various industries. In marketing, understanding consumer sentiments beyond positive or negative can inform tailored advertising strategies. In customer service, recognizing nuanced emotions can enhance support interactions. In mental health, monitoring emotional states in social media can contribute to early intervention. In social research, the capacity to analyze emotions comprehensively can shed light on evolving societal trends. Thus, this project aims to provide a versatile tool that can adapt to the unique requirements of different industries, extending the practical impact of emotion detection.</w:t>
      </w:r>
    </w:p>
    <w:p w14:paraId="5E4D842C" w14:textId="1A7A7027" w:rsidR="002D4DB1" w:rsidRPr="00703305" w:rsidRDefault="00147BD9" w:rsidP="00322228">
      <w:pPr>
        <w:pStyle w:val="Heading2"/>
        <w:rPr>
          <w:rFonts w:ascii="Times New Roman" w:hAnsi="Times New Roman" w:cs="Times New Roman"/>
          <w:b/>
          <w:bCs/>
          <w:sz w:val="24"/>
          <w:szCs w:val="24"/>
        </w:rPr>
      </w:pPr>
      <w:bookmarkStart w:id="11" w:name="_Toc146282669"/>
      <w:r w:rsidRPr="00703305">
        <w:rPr>
          <w:rFonts w:ascii="Times New Roman" w:hAnsi="Times New Roman" w:cs="Times New Roman"/>
          <w:b/>
          <w:bCs/>
          <w:sz w:val="24"/>
          <w:szCs w:val="24"/>
        </w:rPr>
        <w:t>Theory</w:t>
      </w:r>
      <w:bookmarkEnd w:id="11"/>
    </w:p>
    <w:p w14:paraId="089A74D8" w14:textId="08C275A0" w:rsidR="00E816C5" w:rsidRPr="004C0059" w:rsidRDefault="003C5266" w:rsidP="004C0059">
      <w:pPr>
        <w:spacing w:line="360" w:lineRule="auto"/>
        <w:rPr>
          <w:rFonts w:ascii="Times New Roman" w:hAnsi="Times New Roman" w:cs="Times New Roman"/>
        </w:rPr>
      </w:pPr>
      <w:r w:rsidRPr="004C0059">
        <w:rPr>
          <w:rFonts w:ascii="Times New Roman" w:hAnsi="Times New Roman" w:cs="Times New Roman"/>
        </w:rPr>
        <w:t>To achieve the project's aims, several objectives are outlined. Firstly, data pre-processing techniques will be refined to ensure data cleanliness and improve model accuracy. Secondly, a meticulous model selection process will be carried out, considering crucial factors such as model architecture and pre-trained embeddings. Lastly, data diversity will be emphasized to equip the model with the adaptability required to excel in various domains.</w:t>
      </w:r>
    </w:p>
    <w:p w14:paraId="1F5E7EAD" w14:textId="26167665" w:rsidR="001E4DEE" w:rsidRPr="001E4DEE" w:rsidRDefault="001E4DEE" w:rsidP="001E4DEE">
      <w:pPr>
        <w:spacing w:line="360" w:lineRule="auto"/>
        <w:jc w:val="both"/>
        <w:rPr>
          <w:rFonts w:ascii="Times New Roman" w:hAnsi="Times New Roman" w:cs="Times New Roman"/>
        </w:rPr>
      </w:pPr>
      <w:r w:rsidRPr="001E4DEE">
        <w:rPr>
          <w:rFonts w:ascii="Times New Roman" w:hAnsi="Times New Roman" w:cs="Times New Roman"/>
        </w:rPr>
        <w:t>The hypothesis that distinct data pre-processing methods can yield improved results in the multi-class classification of sentiment analysis is a compelling and well-founded proposition, grounded in the discussions and findings of prior research (Nasim et al., 2017; Sarlan et al., 2014; Prema Arokia Mary et al., 2021; Ji et al., 2015; Venugopalan and Gupta, 2015; Gupta et al., 2021). In the ever-evolving field of natural language processing, the quality and preparation of the input data play a pivotal role in the efficacy of sentiment analysis models. This hypothesis suggests that by tailoring data pre-processing techniques to the specific characteristics of the sentiment analysis task at hand, we can enhance the model's performance and its ability to accurately categorize sentiments across multiple classes, drawing inspiration from diverse strategies outlined in prior research.</w:t>
      </w:r>
    </w:p>
    <w:p w14:paraId="6CB4F4BD" w14:textId="1640E20B" w:rsidR="008D4006" w:rsidRPr="001E4DEE" w:rsidRDefault="001E4DEE" w:rsidP="001E4DEE">
      <w:pPr>
        <w:spacing w:line="360" w:lineRule="auto"/>
        <w:jc w:val="both"/>
        <w:rPr>
          <w:rFonts w:ascii="Times New Roman" w:hAnsi="Times New Roman" w:cs="Times New Roman"/>
        </w:rPr>
      </w:pPr>
      <w:r w:rsidRPr="001E4DEE">
        <w:rPr>
          <w:rFonts w:ascii="Times New Roman" w:hAnsi="Times New Roman" w:cs="Times New Roman"/>
        </w:rPr>
        <w:lastRenderedPageBreak/>
        <w:t xml:space="preserve">This </w:t>
      </w:r>
      <w:r w:rsidR="00FE2368">
        <w:rPr>
          <w:rFonts w:ascii="Times New Roman" w:hAnsi="Times New Roman" w:cs="Times New Roman"/>
        </w:rPr>
        <w:t>theory</w:t>
      </w:r>
      <w:r w:rsidRPr="001E4DEE">
        <w:rPr>
          <w:rFonts w:ascii="Times New Roman" w:hAnsi="Times New Roman" w:cs="Times New Roman"/>
        </w:rPr>
        <w:t xml:space="preserve"> represents a promising avenue for research and experimentation, as it recognizes the dynamic and multifaceted nature of sentiment analysis in the context of different datasets and classification objectives. Through this exploration of diverse data pre-processing techniques, we aim to uncover more nuanced and accurate sentiment classifications, ultimately advancing the field of multi-class sentiment analysis.</w:t>
      </w:r>
      <w:r w:rsidR="008D4006" w:rsidRPr="008D4006">
        <w:rPr>
          <w:rFonts w:ascii="Times New Roman" w:hAnsi="Times New Roman" w:cs="Times New Roman"/>
        </w:rPr>
        <w:t xml:space="preserve"> data pre-processing techniques to the specific characteristics of the sentiment analysis task at hand, we can enhance the model's performance and its ability to accurately categorize sentiments across multiple classes. Our hypothesis encompasses several critical aspects of data pre-processing. We believe that the retention of certain punctuation marks, such as exclamation and question marks, can provide valuable contextual cues for sentiment interpretation, potentially leading to more accurate sentiment classifications. Additionally, addressing grammatical issues, misspellings, and contractions can significantly enhance the quality of the textual data, resulting in improved sentiment understanding. Furthermore, the hypothesis proposes the conversion of numerical values instead of their removal, preserving valuable contextual information. It also challenges the conventional wisdom of removing usernames in Twitter data, suggesting that these elements may carry relevant contextual information for sentiment analysis. Lastly, the hypothesis acknowledges the importance of customizing the selection of stopwords, emphasizing the significance of retaining specific common stopwords commonly found in tweets, which could better align with the nature of informal Twitter sentiment analysis.</w:t>
      </w:r>
    </w:p>
    <w:p w14:paraId="2F08C1BC" w14:textId="7F504C8E" w:rsidR="001E4DEE" w:rsidRPr="00AF0CA3" w:rsidRDefault="001E4DEE" w:rsidP="00AF0CA3">
      <w:pPr>
        <w:spacing w:line="360" w:lineRule="auto"/>
        <w:jc w:val="both"/>
        <w:rPr>
          <w:rFonts w:ascii="Times New Roman" w:hAnsi="Times New Roman" w:cs="Times New Roman"/>
        </w:rPr>
      </w:pPr>
      <w:r w:rsidRPr="001E4DEE">
        <w:rPr>
          <w:rFonts w:ascii="Times New Roman" w:hAnsi="Times New Roman" w:cs="Times New Roman"/>
        </w:rPr>
        <w:t>In the pursuit of our research goals, the training of three distinct models has been contemplated, taking inspiration from various model architectures discussed in the related work</w:t>
      </w:r>
      <w:r w:rsidR="00400E19">
        <w:rPr>
          <w:rFonts w:ascii="Times New Roman" w:hAnsi="Times New Roman" w:cs="Times New Roman"/>
        </w:rPr>
        <w:t xml:space="preserve">. </w:t>
      </w:r>
      <w:r w:rsidR="00C80D95">
        <w:rPr>
          <w:rFonts w:ascii="Times New Roman" w:hAnsi="Times New Roman" w:cs="Times New Roman"/>
        </w:rPr>
        <w:t xml:space="preserve">Firstly, </w:t>
      </w:r>
      <w:r w:rsidRPr="001E4DEE">
        <w:rPr>
          <w:rFonts w:ascii="Times New Roman" w:hAnsi="Times New Roman" w:cs="Times New Roman"/>
        </w:rPr>
        <w:t>Traditional Decision Tree Model: This model, a stalwart in machine learning, provides a benchmark against which the performance of more complex models can be evaluated, akin to the approach in some prior studies (Nasim et al., 2017; Sarlan et al., 2014; Prema Arokia Mary et al., 2021).</w:t>
      </w:r>
      <w:r w:rsidR="00C80D95">
        <w:rPr>
          <w:rFonts w:ascii="Times New Roman" w:hAnsi="Times New Roman" w:cs="Times New Roman"/>
        </w:rPr>
        <w:t xml:space="preserve"> </w:t>
      </w:r>
      <w:r w:rsidR="008D0AE4">
        <w:rPr>
          <w:rFonts w:ascii="Times New Roman" w:hAnsi="Times New Roman" w:cs="Times New Roman"/>
        </w:rPr>
        <w:t xml:space="preserve">Secondly, </w:t>
      </w:r>
      <w:r w:rsidRPr="001E4DEE">
        <w:rPr>
          <w:rFonts w:ascii="Times New Roman" w:hAnsi="Times New Roman" w:cs="Times New Roman"/>
        </w:rPr>
        <w:t>Bidirectional Gated Recurrent Unit (GRU) Model: This architecture, as seen in the related work (Prema Arokia Mary et al., 2021; Ji et al., 2015; Gupta et al., 2021), has been selected for its ability to extract intricate features from the training data, emphasizing contextual understanding.</w:t>
      </w:r>
      <w:r w:rsidR="008D0AE4">
        <w:rPr>
          <w:rFonts w:ascii="Times New Roman" w:hAnsi="Times New Roman" w:cs="Times New Roman"/>
        </w:rPr>
        <w:t xml:space="preserve"> Finally, </w:t>
      </w:r>
      <w:r w:rsidRPr="001E4DEE">
        <w:rPr>
          <w:rFonts w:ascii="Times New Roman" w:hAnsi="Times New Roman" w:cs="Times New Roman"/>
        </w:rPr>
        <w:t xml:space="preserve">DistilBERT Transformer-Based Model: The inclusion of a transformer-based model aligns with recent trends in natural language processing research (Prema Arokia Mary et al., 2021; Gupta et al., 2021), allowing us to assess the impact of distinctive data pre-processing techniques on such advanced architectures. </w:t>
      </w:r>
      <w:r w:rsidR="00A36D65">
        <w:rPr>
          <w:rFonts w:ascii="Times New Roman" w:hAnsi="Times New Roman" w:cs="Times New Roman"/>
        </w:rPr>
        <w:t>T</w:t>
      </w:r>
      <w:r w:rsidRPr="001E4DEE">
        <w:rPr>
          <w:rFonts w:ascii="Times New Roman" w:hAnsi="Times New Roman" w:cs="Times New Roman"/>
        </w:rPr>
        <w:t xml:space="preserve">he inclusion of these three models in our study enables a comprehensive evaluation of data pre-processing strategies, ranging from conventional to advanced techniques, within the context of sentiment </w:t>
      </w:r>
      <w:r w:rsidRPr="001E4DEE">
        <w:rPr>
          <w:rFonts w:ascii="Times New Roman" w:hAnsi="Times New Roman" w:cs="Times New Roman"/>
        </w:rPr>
        <w:lastRenderedPageBreak/>
        <w:t>analysis. This approach contributes to a nuanced understanding of the influence of data quality on model performance, building upon the foundations established in prior research.</w:t>
      </w:r>
    </w:p>
    <w:p w14:paraId="2DABD2B0" w14:textId="7E49A773" w:rsidR="00B001EE" w:rsidRPr="004E178A" w:rsidRDefault="00B001EE" w:rsidP="00DB1135">
      <w:pPr>
        <w:pStyle w:val="Heading2"/>
        <w:spacing w:line="360" w:lineRule="auto"/>
        <w:jc w:val="both"/>
        <w:rPr>
          <w:rFonts w:ascii="Times New Roman" w:hAnsi="Times New Roman" w:cs="Times New Roman"/>
        </w:rPr>
      </w:pPr>
      <w:bookmarkStart w:id="12" w:name="_Toc146282670"/>
      <w:r w:rsidRPr="004E178A">
        <w:rPr>
          <w:rFonts w:ascii="Times New Roman" w:hAnsi="Times New Roman" w:cs="Times New Roman"/>
        </w:rPr>
        <w:t>L</w:t>
      </w:r>
      <w:r w:rsidR="00BF6E72">
        <w:rPr>
          <w:rFonts w:ascii="Times New Roman" w:hAnsi="Times New Roman" w:cs="Times New Roman"/>
        </w:rPr>
        <w:t xml:space="preserve">egal </w:t>
      </w:r>
      <w:r w:rsidRPr="004E178A">
        <w:rPr>
          <w:rFonts w:ascii="Times New Roman" w:hAnsi="Times New Roman" w:cs="Times New Roman"/>
        </w:rPr>
        <w:t>S</w:t>
      </w:r>
      <w:r w:rsidR="00BF6E72">
        <w:rPr>
          <w:rFonts w:ascii="Times New Roman" w:hAnsi="Times New Roman" w:cs="Times New Roman"/>
        </w:rPr>
        <w:t xml:space="preserve">ocial </w:t>
      </w:r>
      <w:r w:rsidRPr="004E178A">
        <w:rPr>
          <w:rFonts w:ascii="Times New Roman" w:hAnsi="Times New Roman" w:cs="Times New Roman"/>
        </w:rPr>
        <w:t>E</w:t>
      </w:r>
      <w:r w:rsidR="00BF6E72">
        <w:rPr>
          <w:rFonts w:ascii="Times New Roman" w:hAnsi="Times New Roman" w:cs="Times New Roman"/>
        </w:rPr>
        <w:t xml:space="preserve">thical and </w:t>
      </w:r>
      <w:r w:rsidRPr="004E178A">
        <w:rPr>
          <w:rFonts w:ascii="Times New Roman" w:hAnsi="Times New Roman" w:cs="Times New Roman"/>
        </w:rPr>
        <w:t>P</w:t>
      </w:r>
      <w:r w:rsidR="00BF6E72">
        <w:rPr>
          <w:rFonts w:ascii="Times New Roman" w:hAnsi="Times New Roman" w:cs="Times New Roman"/>
        </w:rPr>
        <w:t>rofessional Considerations</w:t>
      </w:r>
      <w:bookmarkEnd w:id="12"/>
      <w:r w:rsidR="00BF6E72">
        <w:rPr>
          <w:rFonts w:ascii="Times New Roman" w:hAnsi="Times New Roman" w:cs="Times New Roman"/>
        </w:rPr>
        <w:t xml:space="preserve"> </w:t>
      </w:r>
    </w:p>
    <w:p w14:paraId="2BA8EFB6" w14:textId="2733E5F8" w:rsidR="00137331" w:rsidRPr="004E178A" w:rsidRDefault="005D60F3" w:rsidP="00DB1135">
      <w:pPr>
        <w:spacing w:line="360" w:lineRule="auto"/>
        <w:jc w:val="both"/>
        <w:rPr>
          <w:rFonts w:ascii="Times New Roman" w:hAnsi="Times New Roman" w:cs="Times New Roman"/>
        </w:rPr>
      </w:pPr>
      <w:r>
        <w:rPr>
          <w:rFonts w:ascii="Times New Roman" w:hAnsi="Times New Roman" w:cs="Times New Roman"/>
        </w:rPr>
        <w:t xml:space="preserve">I begin by analysing the </w:t>
      </w:r>
      <w:r w:rsidR="00137331" w:rsidRPr="004E178A">
        <w:rPr>
          <w:rFonts w:ascii="Times New Roman" w:hAnsi="Times New Roman" w:cs="Times New Roman"/>
        </w:rPr>
        <w:t>Legal Considerations</w:t>
      </w:r>
      <w:r w:rsidR="00480014">
        <w:rPr>
          <w:rFonts w:ascii="Times New Roman" w:hAnsi="Times New Roman" w:cs="Times New Roman"/>
        </w:rPr>
        <w:t>.</w:t>
      </w:r>
      <w:r w:rsidR="002158E8">
        <w:rPr>
          <w:rFonts w:ascii="Times New Roman" w:hAnsi="Times New Roman" w:cs="Times New Roman"/>
        </w:rPr>
        <w:t xml:space="preserve"> </w:t>
      </w:r>
      <w:r w:rsidR="009B681A" w:rsidRPr="004E178A">
        <w:rPr>
          <w:rFonts w:ascii="Times New Roman" w:hAnsi="Times New Roman" w:cs="Times New Roman"/>
        </w:rPr>
        <w:t>In addition to the aforementioned considerations, I am diligent in upholding Data Privacy regulations throughout my research. I ensure that all data I use adheres to relevant privacy laws, such as GDPR in Europe and HIPAA in the United States. Specifically, when dealing with Twitter datasets that may contain user location information, I take measures to comply with GDPR by anonymizing or aggregating location data, thus safeguarding the identities of individual users, especially those in the European region</w:t>
      </w:r>
      <w:r w:rsidR="003F3FE5">
        <w:rPr>
          <w:rFonts w:ascii="Times New Roman" w:hAnsi="Times New Roman" w:cs="Times New Roman"/>
        </w:rPr>
        <w:t xml:space="preserve"> are explained on </w:t>
      </w:r>
      <w:r w:rsidR="003F3FE5">
        <w:rPr>
          <w:rFonts w:ascii="Times New Roman" w:hAnsi="Times New Roman" w:cs="Times New Roman"/>
        </w:rPr>
        <w:fldChar w:fldCharType="begin"/>
      </w:r>
      <w:r w:rsidR="00960EE3">
        <w:rPr>
          <w:rFonts w:ascii="Times New Roman" w:hAnsi="Times New Roman" w:cs="Times New Roman"/>
        </w:rPr>
        <w:instrText xml:space="preserve"> ADDIN ZOTERO_ITEM CSL_CITATION {"citationID":"mL30PLKk","properties":{"formattedCitation":"(GDPR, 2023)","plainCitation":"(GDPR, 2023)","noteIndex":0},"citationItems":[{"id":714,"uris":["http://zotero.org/users/10598127/items/LWZ5QX93"],"itemData":{"id":714,"type":"webpage","abstract":"General Data Protection Regulation (EU GDPR) – The official PDF of the Regulation (EU) 2016/679, its recitals &amp; key issues as a neatly arranged website.","container-title":"General Data Protection Regulation (GDPR)","language":"en-US","title":"General Data Protection Regulation (GDPR) – Official Legal Text","URL":"https://gdpr-info.eu/","author":[{"literal":"GDPR"}],"accessed":{"date-parts":[["2023",9,22]]},"issued":{"date-parts":[["2023"]]}}}],"schema":"https://github.com/citation-style-language/schema/raw/master/csl-citation.json"} </w:instrText>
      </w:r>
      <w:r w:rsidR="003F3FE5">
        <w:rPr>
          <w:rFonts w:ascii="Times New Roman" w:hAnsi="Times New Roman" w:cs="Times New Roman"/>
        </w:rPr>
        <w:fldChar w:fldCharType="separate"/>
      </w:r>
      <w:r w:rsidR="00960EE3">
        <w:rPr>
          <w:rFonts w:ascii="Times New Roman" w:hAnsi="Times New Roman" w:cs="Times New Roman"/>
          <w:kern w:val="0"/>
        </w:rPr>
        <w:t>(GDPR, 2023)</w:t>
      </w:r>
      <w:r w:rsidR="003F3FE5">
        <w:rPr>
          <w:rFonts w:ascii="Times New Roman" w:hAnsi="Times New Roman" w:cs="Times New Roman"/>
        </w:rPr>
        <w:fldChar w:fldCharType="end"/>
      </w:r>
      <w:r w:rsidR="009B681A" w:rsidRPr="004E178A">
        <w:rPr>
          <w:rFonts w:ascii="Times New Roman" w:hAnsi="Times New Roman" w:cs="Times New Roman"/>
        </w:rPr>
        <w:t>. Additionally, if my dataset involves tweets related to personal health and emotions, such as discussions on mental health, I remain conscious of HIPAA regulations. Despite Twitter data not typically falling under HIPAA, I take care to exclude any personally identifiable health information from my dataset to ensure privacy and compliance.</w:t>
      </w:r>
      <w:r w:rsidR="00B85917">
        <w:rPr>
          <w:rFonts w:ascii="Times New Roman" w:hAnsi="Times New Roman" w:cs="Times New Roman"/>
        </w:rPr>
        <w:t xml:space="preserve"> </w:t>
      </w:r>
      <w:r w:rsidR="009B681A" w:rsidRPr="004E178A">
        <w:rPr>
          <w:rFonts w:ascii="Times New Roman" w:hAnsi="Times New Roman" w:cs="Times New Roman"/>
        </w:rPr>
        <w:t>Moreover, I maintain the utmost respect for Intellectual Property rights throughout my research endeavors. When utilizing existing research findings and models, I make it a priority to provide proper attribution to sources and seek permissions as required by the intellectual property guidelines.</w:t>
      </w:r>
      <w:r w:rsidR="00B85917">
        <w:rPr>
          <w:rFonts w:ascii="Times New Roman" w:hAnsi="Times New Roman" w:cs="Times New Roman"/>
        </w:rPr>
        <w:t xml:space="preserve"> </w:t>
      </w:r>
      <w:r w:rsidR="009B681A" w:rsidRPr="004E178A">
        <w:rPr>
          <w:rFonts w:ascii="Times New Roman" w:hAnsi="Times New Roman" w:cs="Times New Roman"/>
        </w:rPr>
        <w:t>Furthermore, I uphold ethical standards in data collection, particularly when gathering data from social media platforms like Twitter. In this regard, I strictly adhere to the platform's terms of service and guidelines for data usage, ensuring ethical and responsible data collection practices are integral to my research process.</w:t>
      </w:r>
      <w:r w:rsidR="00736299">
        <w:rPr>
          <w:rFonts w:ascii="Times New Roman" w:hAnsi="Times New Roman" w:cs="Times New Roman"/>
        </w:rPr>
        <w:t xml:space="preserve"> These considerations were developed with the help of </w:t>
      </w:r>
      <w:r w:rsidR="006347E5">
        <w:rPr>
          <w:rFonts w:ascii="Times New Roman" w:hAnsi="Times New Roman" w:cs="Times New Roman"/>
        </w:rPr>
        <w:fldChar w:fldCharType="begin"/>
      </w:r>
      <w:r w:rsidR="00DD29B5">
        <w:rPr>
          <w:rFonts w:ascii="Times New Roman" w:hAnsi="Times New Roman" w:cs="Times New Roman"/>
        </w:rPr>
        <w:instrText xml:space="preserve"> ADDIN ZOTERO_ITEM CSL_CITATION {"citationID":"bCeBd93J","properties":{"formattedCitation":"(Rights (OCR), 2021)","plainCitation":"(Rights (OCR), 2021)","noteIndex":0},"citationItems":[{"id":716,"uris":["http://zotero.org/users/10598127/items/D84RQB7S"],"itemData":{"id":716,"type":"webpage","abstract":"Health Information Privacy","container-title":"HHS.gov","genre":"Text","language":"en","note":"Last Modified: 2023-08-28T09:10:39-0400","title":"Health Information Privacy","URL":"https://www.hhs.gov/hipaa/index.html","author":[{"family":"Rights (OCR)","given":"Office for Civil"}],"accessed":{"date-parts":[["2023",9,22]]},"issued":{"date-parts":[["2021",6,9]]}}}],"schema":"https://github.com/citation-style-language/schema/raw/master/csl-citation.json"} </w:instrText>
      </w:r>
      <w:r w:rsidR="006347E5">
        <w:rPr>
          <w:rFonts w:ascii="Times New Roman" w:hAnsi="Times New Roman" w:cs="Times New Roman"/>
        </w:rPr>
        <w:fldChar w:fldCharType="separate"/>
      </w:r>
      <w:r w:rsidR="00DD29B5">
        <w:rPr>
          <w:rFonts w:ascii="Times New Roman" w:hAnsi="Times New Roman" w:cs="Times New Roman"/>
          <w:noProof/>
        </w:rPr>
        <w:t>(Rights (OCR), 2021)</w:t>
      </w:r>
      <w:r w:rsidR="006347E5">
        <w:rPr>
          <w:rFonts w:ascii="Times New Roman" w:hAnsi="Times New Roman" w:cs="Times New Roman"/>
        </w:rPr>
        <w:fldChar w:fldCharType="end"/>
      </w:r>
      <w:r w:rsidR="00B06002">
        <w:rPr>
          <w:rFonts w:ascii="Times New Roman" w:hAnsi="Times New Roman" w:cs="Times New Roman"/>
        </w:rPr>
        <w:t>.</w:t>
      </w:r>
    </w:p>
    <w:p w14:paraId="4AB99AC0" w14:textId="23BE6CAD" w:rsidR="00137331" w:rsidRPr="004E178A" w:rsidRDefault="002158E8" w:rsidP="00DB1135">
      <w:pPr>
        <w:spacing w:line="360" w:lineRule="auto"/>
        <w:jc w:val="both"/>
        <w:rPr>
          <w:rFonts w:ascii="Times New Roman" w:hAnsi="Times New Roman" w:cs="Times New Roman"/>
        </w:rPr>
      </w:pPr>
      <w:r>
        <w:rPr>
          <w:rFonts w:ascii="Times New Roman" w:hAnsi="Times New Roman" w:cs="Times New Roman"/>
        </w:rPr>
        <w:t xml:space="preserve">Moving forward, </w:t>
      </w:r>
      <w:r w:rsidR="005654D7">
        <w:rPr>
          <w:rFonts w:ascii="Times New Roman" w:hAnsi="Times New Roman" w:cs="Times New Roman"/>
        </w:rPr>
        <w:t xml:space="preserve">I’ll explore the </w:t>
      </w:r>
      <w:r w:rsidR="00137331" w:rsidRPr="004E178A">
        <w:rPr>
          <w:rFonts w:ascii="Times New Roman" w:hAnsi="Times New Roman" w:cs="Times New Roman"/>
        </w:rPr>
        <w:t>Social Considerations</w:t>
      </w:r>
      <w:r w:rsidR="005654D7">
        <w:rPr>
          <w:rFonts w:ascii="Times New Roman" w:hAnsi="Times New Roman" w:cs="Times New Roman"/>
        </w:rPr>
        <w:t xml:space="preserve"> for my project. </w:t>
      </w:r>
      <w:r w:rsidR="00105930" w:rsidRPr="004E178A">
        <w:rPr>
          <w:rFonts w:ascii="Times New Roman" w:hAnsi="Times New Roman" w:cs="Times New Roman"/>
        </w:rPr>
        <w:t xml:space="preserve">In conducting my research on emotion detection in Twitter data, I am attentive to the crucial aspects of bias and fairness. I acknowledge the potential biases that can permeate both my dataset and the models employed, recognizing that biased data or models can inadvertently perpetuate societal biases. To address this, I implement strategies aimed at mitigating bias, particularly when dealing with sensitive topics, as certain demographic groups might be overrepresented, potentially leading to skewed results. Furthermore, I am conscientious of cultural sensitivity, understanding that emotions are expressed diversely across cultures, and I take care to interpret emotional signals in a culturally nuanced manner to prevent misinterpretations. Additionally, I recognize the broader societal impact of my research, especially when applied in areas like politics or public opinion, and consider the potential consequences of sentiment analysis. To uphold </w:t>
      </w:r>
      <w:r w:rsidR="00105930" w:rsidRPr="004E178A">
        <w:rPr>
          <w:rFonts w:ascii="Times New Roman" w:hAnsi="Times New Roman" w:cs="Times New Roman"/>
        </w:rPr>
        <w:lastRenderedPageBreak/>
        <w:t>transparency, I thoroughly document my data sources, methodologies, and model architectures, promoting trust and enabling others to replicate my work with confidence.</w:t>
      </w:r>
    </w:p>
    <w:p w14:paraId="47248469" w14:textId="10E2CE93" w:rsidR="00731B0C" w:rsidRPr="004E178A" w:rsidRDefault="00021D95" w:rsidP="00DB1135">
      <w:pPr>
        <w:spacing w:line="360" w:lineRule="auto"/>
        <w:jc w:val="both"/>
        <w:rPr>
          <w:rFonts w:ascii="Times New Roman" w:hAnsi="Times New Roman" w:cs="Times New Roman"/>
        </w:rPr>
      </w:pPr>
      <w:r>
        <w:rPr>
          <w:rFonts w:ascii="Times New Roman" w:hAnsi="Times New Roman" w:cs="Times New Roman"/>
        </w:rPr>
        <w:t xml:space="preserve">Consequently I’ll also </w:t>
      </w:r>
      <w:r w:rsidR="00B93124">
        <w:rPr>
          <w:rFonts w:ascii="Times New Roman" w:hAnsi="Times New Roman" w:cs="Times New Roman"/>
        </w:rPr>
        <w:t>adhere to e</w:t>
      </w:r>
      <w:r w:rsidR="00137331" w:rsidRPr="004E178A">
        <w:rPr>
          <w:rFonts w:ascii="Times New Roman" w:hAnsi="Times New Roman" w:cs="Times New Roman"/>
        </w:rPr>
        <w:t xml:space="preserve">thical </w:t>
      </w:r>
      <w:r w:rsidR="00B93124">
        <w:rPr>
          <w:rFonts w:ascii="Times New Roman" w:hAnsi="Times New Roman" w:cs="Times New Roman"/>
        </w:rPr>
        <w:t>c</w:t>
      </w:r>
      <w:r w:rsidR="00137331" w:rsidRPr="004E178A">
        <w:rPr>
          <w:rFonts w:ascii="Times New Roman" w:hAnsi="Times New Roman" w:cs="Times New Roman"/>
        </w:rPr>
        <w:t>onsiderations</w:t>
      </w:r>
      <w:r w:rsidR="00B93124">
        <w:rPr>
          <w:rFonts w:ascii="Times New Roman" w:hAnsi="Times New Roman" w:cs="Times New Roman"/>
        </w:rPr>
        <w:t xml:space="preserve"> and </w:t>
      </w:r>
      <w:r w:rsidR="00455A89" w:rsidRPr="004E178A">
        <w:rPr>
          <w:rFonts w:ascii="Times New Roman" w:hAnsi="Times New Roman" w:cs="Times New Roman"/>
        </w:rPr>
        <w:t>In my project, I prioritize several ethical considerations. Firstly, I ensure informed consent from human subjects involved in my research by transparently explaining the research purpose, potential risks, and data usage, particularly when working with Twitter data that associates emotions with specific users or accounts. Secondly, I uphold the principle of beneficence, striving to maximize research benefits while minimizing harm, especially when dealing with sensitive data. Lastly, I maintain stringent data handling practices to safeguard collected data, preventing unauthorized access and breaches to uphold data integrity and privacy. This includes implementing measures like data anonymization and refraining from disclosing sensitive personal information to protect user privacy.</w:t>
      </w:r>
      <w:r w:rsidR="00F75305">
        <w:rPr>
          <w:rFonts w:ascii="Times New Roman" w:hAnsi="Times New Roman" w:cs="Times New Roman"/>
        </w:rPr>
        <w:t xml:space="preserve"> </w:t>
      </w:r>
      <w:r w:rsidR="00B93124">
        <w:rPr>
          <w:rFonts w:ascii="Times New Roman" w:hAnsi="Times New Roman" w:cs="Times New Roman"/>
        </w:rPr>
        <w:t xml:space="preserve">Finally, </w:t>
      </w:r>
      <w:r w:rsidR="00470892">
        <w:rPr>
          <w:rFonts w:ascii="Times New Roman" w:hAnsi="Times New Roman" w:cs="Times New Roman"/>
        </w:rPr>
        <w:t xml:space="preserve">I’ll </w:t>
      </w:r>
      <w:r w:rsidR="00F75305">
        <w:rPr>
          <w:rFonts w:ascii="Times New Roman" w:hAnsi="Times New Roman" w:cs="Times New Roman"/>
        </w:rPr>
        <w:t xml:space="preserve">analyse the </w:t>
      </w:r>
      <w:r w:rsidR="00137331" w:rsidRPr="004E178A">
        <w:rPr>
          <w:rFonts w:ascii="Times New Roman" w:hAnsi="Times New Roman" w:cs="Times New Roman"/>
        </w:rPr>
        <w:t>Professional Considerations</w:t>
      </w:r>
      <w:r w:rsidR="00F75305">
        <w:rPr>
          <w:rFonts w:ascii="Times New Roman" w:hAnsi="Times New Roman" w:cs="Times New Roman"/>
        </w:rPr>
        <w:t xml:space="preserve">. </w:t>
      </w:r>
      <w:r w:rsidR="00F16391" w:rsidRPr="004E178A">
        <w:rPr>
          <w:rFonts w:ascii="Times New Roman" w:hAnsi="Times New Roman" w:cs="Times New Roman"/>
        </w:rPr>
        <w:t>In my project, I adhere to various critical principles. I maintain academic integrity by avoiding plagiarism and ensuring that all sources and prior research used in my theory are properly cited and referenced. I also consider submitting my research theory and findings to peer-reviewed journals or conferences, allowing my work to undergo rigorous evaluation by experts in the field, ensuring its credibility. Active encouragement of collaboration with fellow researchers in the sentiment analysis field is another cornerstone, as sharing knowledge and insights fosters the advancement of sentiment analysis as a collective effort. Additionally, my research is conducted in an ethical and responsible manner, aligning with the guidelines and best practices of my academic or professional community. I contemplate sharing my data, code, and models openly with the research community, embracing open science principles that promote transparency and facilitate the replication of my work. By diligently addressing these legal, social, ethical, and professional considerations, I conduct my sentiment analysis research responsibly and contribute to the field's progress while upholding legal and ethical standards.</w:t>
      </w:r>
    </w:p>
    <w:p w14:paraId="7BF22817" w14:textId="6F1E146E" w:rsidR="00B001EE" w:rsidRPr="00E900B2" w:rsidRDefault="00B001EE" w:rsidP="00E900B2">
      <w:pPr>
        <w:spacing w:line="360" w:lineRule="auto"/>
        <w:jc w:val="both"/>
        <w:rPr>
          <w:rFonts w:ascii="Times New Roman" w:hAnsi="Times New Roman" w:cs="Times New Roman"/>
        </w:rPr>
      </w:pPr>
      <w:r w:rsidRPr="004E178A">
        <w:rPr>
          <w:rFonts w:ascii="Times New Roman" w:hAnsi="Times New Roman" w:cs="Times New Roman"/>
        </w:rPr>
        <w:t xml:space="preserve">Addressing these legal, ethical, social, and privacy considerations will help </w:t>
      </w:r>
      <w:r w:rsidR="00865885" w:rsidRPr="004E178A">
        <w:rPr>
          <w:rFonts w:ascii="Times New Roman" w:hAnsi="Times New Roman" w:cs="Times New Roman"/>
        </w:rPr>
        <w:t>I</w:t>
      </w:r>
      <w:r w:rsidRPr="004E178A">
        <w:rPr>
          <w:rFonts w:ascii="Times New Roman" w:hAnsi="Times New Roman" w:cs="Times New Roman"/>
        </w:rPr>
        <w:t xml:space="preserve"> conduct </w:t>
      </w:r>
      <w:r w:rsidR="00865885" w:rsidRPr="004E178A">
        <w:rPr>
          <w:rFonts w:ascii="Times New Roman" w:hAnsi="Times New Roman" w:cs="Times New Roman"/>
        </w:rPr>
        <w:t>my</w:t>
      </w:r>
      <w:r w:rsidRPr="004E178A">
        <w:rPr>
          <w:rFonts w:ascii="Times New Roman" w:hAnsi="Times New Roman" w:cs="Times New Roman"/>
        </w:rPr>
        <w:t xml:space="preserve"> project responsibly and ethically while minimizing legal risks and promoting positive social impact. It's essential to stay up-to-date with relevant laws and regulations and consult legal experts when needed.</w:t>
      </w:r>
    </w:p>
    <w:p w14:paraId="6A0A15CC" w14:textId="74D489E6" w:rsidR="00237097" w:rsidRPr="0006586D" w:rsidRDefault="00CA723D" w:rsidP="00326549">
      <w:pPr>
        <w:pStyle w:val="Heading1"/>
        <w:spacing w:line="360" w:lineRule="auto"/>
        <w:rPr>
          <w:rFonts w:ascii="Times New Roman" w:hAnsi="Times New Roman" w:cs="Times New Roman"/>
        </w:rPr>
      </w:pPr>
      <w:bookmarkStart w:id="13" w:name="_Toc143309460"/>
      <w:bookmarkStart w:id="14" w:name="_Toc144681613"/>
      <w:bookmarkStart w:id="15" w:name="_Toc146282671"/>
      <w:r>
        <w:rPr>
          <w:rFonts w:ascii="Times New Roman" w:hAnsi="Times New Roman" w:cs="Times New Roman"/>
          <w:b/>
          <w:bCs/>
          <w:sz w:val="28"/>
          <w:szCs w:val="28"/>
        </w:rPr>
        <w:t>Chapter 3: Analysis and Design</w:t>
      </w:r>
      <w:bookmarkEnd w:id="13"/>
      <w:bookmarkEnd w:id="14"/>
      <w:bookmarkEnd w:id="15"/>
    </w:p>
    <w:p w14:paraId="5B421901" w14:textId="7FBC268F" w:rsidR="006805D1" w:rsidRPr="0006586D" w:rsidRDefault="003404A8" w:rsidP="00326549">
      <w:pPr>
        <w:spacing w:line="360" w:lineRule="auto"/>
        <w:rPr>
          <w:rFonts w:ascii="Times New Roman" w:hAnsi="Times New Roman" w:cs="Times New Roman"/>
        </w:rPr>
      </w:pPr>
      <w:r>
        <w:rPr>
          <w:rFonts w:ascii="Times New Roman" w:hAnsi="Times New Roman" w:cs="Times New Roman"/>
        </w:rPr>
        <w:t xml:space="preserve">This section entails on </w:t>
      </w:r>
    </w:p>
    <w:p w14:paraId="627DDBFA" w14:textId="5E77D9C6" w:rsidR="00237097" w:rsidRPr="0006586D" w:rsidRDefault="00237097" w:rsidP="00326549">
      <w:pPr>
        <w:pStyle w:val="Heading2"/>
        <w:spacing w:line="360" w:lineRule="auto"/>
        <w:rPr>
          <w:rFonts w:ascii="Times New Roman" w:hAnsi="Times New Roman" w:cs="Times New Roman"/>
        </w:rPr>
      </w:pPr>
      <w:bookmarkStart w:id="16" w:name="_Toc143309461"/>
      <w:bookmarkStart w:id="17" w:name="_Toc144681615"/>
      <w:bookmarkStart w:id="18" w:name="_Toc146282672"/>
      <w:r w:rsidRPr="00FC49C5">
        <w:rPr>
          <w:rFonts w:ascii="Times New Roman" w:hAnsi="Times New Roman" w:cs="Times New Roman"/>
          <w:b/>
          <w:bCs/>
        </w:rPr>
        <w:lastRenderedPageBreak/>
        <w:t>Data</w:t>
      </w:r>
      <w:r w:rsidRPr="0006586D">
        <w:rPr>
          <w:rFonts w:ascii="Times New Roman" w:hAnsi="Times New Roman" w:cs="Times New Roman"/>
        </w:rPr>
        <w:t xml:space="preserve"> </w:t>
      </w:r>
      <w:r w:rsidR="00CA723D">
        <w:rPr>
          <w:rFonts w:ascii="Times New Roman" w:hAnsi="Times New Roman" w:cs="Times New Roman"/>
          <w:b/>
          <w:bCs/>
          <w:sz w:val="24"/>
          <w:szCs w:val="24"/>
        </w:rPr>
        <w:t>D</w:t>
      </w:r>
      <w:r w:rsidRPr="00FC49C5">
        <w:rPr>
          <w:rFonts w:ascii="Times New Roman" w:hAnsi="Times New Roman" w:cs="Times New Roman"/>
          <w:b/>
          <w:bCs/>
          <w:sz w:val="24"/>
          <w:szCs w:val="24"/>
        </w:rPr>
        <w:t>escription</w:t>
      </w:r>
      <w:bookmarkEnd w:id="16"/>
      <w:bookmarkEnd w:id="17"/>
      <w:bookmarkEnd w:id="18"/>
    </w:p>
    <w:p w14:paraId="038F895E" w14:textId="6C084956" w:rsidR="00535C80" w:rsidRPr="0006586D" w:rsidRDefault="002654C6" w:rsidP="00325FAE">
      <w:pPr>
        <w:spacing w:line="360" w:lineRule="auto"/>
        <w:jc w:val="both"/>
        <w:rPr>
          <w:rFonts w:ascii="Times New Roman" w:hAnsi="Times New Roman" w:cs="Times New Roman"/>
        </w:rPr>
      </w:pPr>
      <w:r w:rsidRPr="00C202D3">
        <w:rPr>
          <w:rFonts w:ascii="Times New Roman" w:hAnsi="Times New Roman" w:cs="Times New Roman"/>
        </w:rPr>
        <w:t xml:space="preserve">In our data description, we possess a dataset comprising 40,000 records, categorized into 13 distinct classes. Originally, this dataset comprises four columns. The foremost column designates the tweet ID, succeeded by the name of the author or user responsible for composing the tweet. Subsequently, the third column contains the precise content of the tweet in question, while the fourth column encapsulates the sentiment conveyed within said content. This dataset has been procured from </w:t>
      </w:r>
      <w:r w:rsidR="003E7DE2">
        <w:rPr>
          <w:rFonts w:ascii="Times New Roman" w:hAnsi="Times New Roman" w:cs="Times New Roman"/>
        </w:rPr>
        <w:fldChar w:fldCharType="begin"/>
      </w:r>
      <w:r w:rsidR="00734FD9">
        <w:rPr>
          <w:rFonts w:ascii="Times New Roman" w:hAnsi="Times New Roman" w:cs="Times New Roman"/>
        </w:rPr>
        <w:instrText xml:space="preserve"> ADDIN ZOTERO_ITEM CSL_CITATION {"citationID":"qfuIfPG2","properties":{"formattedCitation":"(Sentiment Analysis in Text - dataset by crowdflower, 2023)","plainCitation":"(Sentiment Analysis in Text - dataset by crowdflower, 2023)","dontUpdate":true,"noteIndex":0},"citationItems":[{"id":574,"uris":["http://zotero.org/users/10598127/items/QTPS6I4J"],"itemData":{"id":574,"type":"webpage","abstract":"Sentiment Analysis: Emotion in Text","container-title":"data.world","language":"en","title":"Sentiment Analysis in Text - dataset by crowdflower","URL":"https://data.world/crowdflower/sentiment-analysis-in-text","author":[{"literal":"Crowdflower"}],"accessed":{"date-parts":[["2023",9,13]]},"issued":{"date-parts":[["2015"]]}}}],"schema":"https://github.com/citation-style-language/schema/raw/master/csl-citation.json"} </w:instrText>
      </w:r>
      <w:r w:rsidR="003E7DE2">
        <w:rPr>
          <w:rFonts w:ascii="Times New Roman" w:hAnsi="Times New Roman" w:cs="Times New Roman"/>
        </w:rPr>
        <w:fldChar w:fldCharType="separate"/>
      </w:r>
      <w:r w:rsidR="000F0FEB">
        <w:rPr>
          <w:rFonts w:ascii="Times New Roman" w:hAnsi="Times New Roman" w:cs="Times New Roman"/>
          <w:noProof/>
        </w:rPr>
        <w:t xml:space="preserve">(Sentiment Analysis in </w:t>
      </w:r>
      <w:r w:rsidR="007E67B2">
        <w:rPr>
          <w:rFonts w:ascii="Times New Roman" w:hAnsi="Times New Roman" w:cs="Times New Roman"/>
          <w:noProof/>
        </w:rPr>
        <w:t>Study</w:t>
      </w:r>
      <w:r w:rsidR="000F0FEB">
        <w:rPr>
          <w:rFonts w:ascii="Times New Roman" w:hAnsi="Times New Roman" w:cs="Times New Roman"/>
          <w:noProof/>
        </w:rPr>
        <w:t xml:space="preserve"> - dataset by crowdflower, 2023)</w:t>
      </w:r>
      <w:r w:rsidR="003E7DE2">
        <w:rPr>
          <w:rFonts w:ascii="Times New Roman" w:hAnsi="Times New Roman" w:cs="Times New Roman"/>
        </w:rPr>
        <w:fldChar w:fldCharType="end"/>
      </w:r>
      <w:r w:rsidR="000F0FEB">
        <w:rPr>
          <w:rFonts w:ascii="Times New Roman" w:hAnsi="Times New Roman" w:cs="Times New Roman"/>
        </w:rPr>
        <w:t xml:space="preserve">. </w:t>
      </w:r>
      <w:r w:rsidRPr="00C202D3">
        <w:rPr>
          <w:rFonts w:ascii="Times New Roman" w:hAnsi="Times New Roman" w:cs="Times New Roman"/>
        </w:rPr>
        <w:t>It is noteworthy that the exploratory data analysis techniques employed for this dataset exhibit notable divergence from those typically applied to other data modalities such as audio, images, or videos. Further elucidation on this matter will be provided within the forthcoming section dedicated to Exploratory Data Analysis (EDA).</w:t>
      </w:r>
    </w:p>
    <w:p w14:paraId="668DB8D1" w14:textId="0CD21B74" w:rsidR="00535C80" w:rsidRPr="00FC49C5" w:rsidRDefault="00535C80" w:rsidP="00326549">
      <w:pPr>
        <w:pStyle w:val="Heading2"/>
        <w:spacing w:line="360" w:lineRule="auto"/>
        <w:rPr>
          <w:rFonts w:ascii="Times New Roman" w:hAnsi="Times New Roman" w:cs="Times New Roman"/>
          <w:b/>
          <w:bCs/>
          <w:sz w:val="24"/>
          <w:szCs w:val="24"/>
        </w:rPr>
      </w:pPr>
      <w:bookmarkStart w:id="19" w:name="_Toc143309462"/>
      <w:bookmarkStart w:id="20" w:name="_Toc144681616"/>
      <w:bookmarkStart w:id="21" w:name="_Toc146282673"/>
      <w:r w:rsidRPr="00FC49C5">
        <w:rPr>
          <w:rFonts w:ascii="Times New Roman" w:hAnsi="Times New Roman" w:cs="Times New Roman"/>
          <w:b/>
          <w:bCs/>
          <w:sz w:val="24"/>
          <w:szCs w:val="24"/>
        </w:rPr>
        <w:t>Exploratory Data Analysis</w:t>
      </w:r>
      <w:r w:rsidR="00CA723D">
        <w:rPr>
          <w:rFonts w:ascii="Times New Roman" w:hAnsi="Times New Roman" w:cs="Times New Roman"/>
          <w:b/>
          <w:bCs/>
          <w:sz w:val="24"/>
          <w:szCs w:val="24"/>
        </w:rPr>
        <w:t>(EDA)</w:t>
      </w:r>
      <w:bookmarkEnd w:id="19"/>
      <w:bookmarkEnd w:id="20"/>
      <w:bookmarkEnd w:id="21"/>
    </w:p>
    <w:p w14:paraId="304322B3" w14:textId="0EA8BFAB" w:rsidR="006805D1" w:rsidRPr="0006586D" w:rsidRDefault="0064502E" w:rsidP="00BE56C7">
      <w:pPr>
        <w:spacing w:line="360" w:lineRule="auto"/>
        <w:jc w:val="both"/>
        <w:rPr>
          <w:rFonts w:ascii="Times New Roman" w:hAnsi="Times New Roman" w:cs="Times New Roman"/>
        </w:rPr>
      </w:pPr>
      <w:r w:rsidRPr="0064502E">
        <w:rPr>
          <w:rFonts w:ascii="Times New Roman" w:hAnsi="Times New Roman" w:cs="Times New Roman"/>
        </w:rPr>
        <w:t xml:space="preserve">The exploration of data undertaken, as elucidated by </w:t>
      </w:r>
      <w:r w:rsidR="00003747">
        <w:rPr>
          <w:rFonts w:ascii="Times New Roman" w:hAnsi="Times New Roman" w:cs="Times New Roman"/>
        </w:rPr>
        <w:fldChar w:fldCharType="begin"/>
      </w:r>
      <w:r w:rsidR="00AB338B">
        <w:rPr>
          <w:rFonts w:ascii="Times New Roman" w:hAnsi="Times New Roman" w:cs="Times New Roman"/>
        </w:rPr>
        <w:instrText xml:space="preserve"> ADDIN ZOTERO_ITEM CSL_CITATION {"citationID":"DhekIVj9","properties":{"formattedCitation":"(Morgenthaler, 2009)","plainCitation":"(Morgenthaler, 2009)","noteIndex":0},"citationItems":[{"id":572,"uris":["http://zotero.org/users/10598127/items/FS2FCUFG"],"itemData":{"id":572,"type":"article-journal","abstract":"Exploratory data analysis, or EDA for short, is a term coined by John W. Tukey for describing the act of looking at data to see what it seems to say. This article gives a description of some typical EDA procedures and discusses some of the principles of EDA. Copyright © 2009 John Wiley &amp; Sons, Inc. This article is categorized under: Statistical and Graphical Methods of Data Analysis &gt; Statistical Graphics and Visualization","container-title":"WIREs Computational Statistics","DOI":"10.1002/wics.2","ISSN":"1939-0068","issue":"1","language":"en","note":"_eprint: https://onlinelibrary.wiley.com/doi/pdf/10.1002/wics.2","page":"33-44","source":"Wiley Online Library","title":"Exploratory data analysis","volume":"1","author":[{"family":"Morgenthaler","given":"Stephan"}],"issued":{"date-parts":[["2009"]]}}}],"schema":"https://github.com/citation-style-language/schema/raw/master/csl-citation.json"} </w:instrText>
      </w:r>
      <w:r w:rsidR="00003747">
        <w:rPr>
          <w:rFonts w:ascii="Times New Roman" w:hAnsi="Times New Roman" w:cs="Times New Roman"/>
        </w:rPr>
        <w:fldChar w:fldCharType="separate"/>
      </w:r>
      <w:r w:rsidR="00AB338B">
        <w:rPr>
          <w:rFonts w:ascii="Times New Roman" w:hAnsi="Times New Roman" w:cs="Times New Roman"/>
          <w:noProof/>
        </w:rPr>
        <w:t>(Morgenthaler, 2009)</w:t>
      </w:r>
      <w:r w:rsidR="00003747">
        <w:rPr>
          <w:rFonts w:ascii="Times New Roman" w:hAnsi="Times New Roman" w:cs="Times New Roman"/>
        </w:rPr>
        <w:fldChar w:fldCharType="end"/>
      </w:r>
      <w:r w:rsidRPr="0064502E">
        <w:rPr>
          <w:rFonts w:ascii="Times New Roman" w:hAnsi="Times New Roman" w:cs="Times New Roman"/>
        </w:rPr>
        <w:t xml:space="preserve">, commenced with an examination of the dataset's headers, a crucial initial step when dealing with tabular data. This scrutiny revealed the presence of four columns within the dataset. It is imperative to underscore that Exploratory Data Analysis (EDA) constitutes a pivotal facet of any data analysis endeavor, including </w:t>
      </w:r>
      <w:r w:rsidR="007E67B2">
        <w:rPr>
          <w:rFonts w:ascii="Times New Roman" w:hAnsi="Times New Roman" w:cs="Times New Roman"/>
        </w:rPr>
        <w:t>Study</w:t>
      </w:r>
      <w:r w:rsidRPr="0064502E">
        <w:rPr>
          <w:rFonts w:ascii="Times New Roman" w:hAnsi="Times New Roman" w:cs="Times New Roman"/>
        </w:rPr>
        <w:t xml:space="preserve"> classification. EDA serves as the vanguard in comprehending the dataset's inherent characteristics, discerning patterns, anomalies, and potential intricacies that could exert influence on the model's efficacy. During the EDA phase of a </w:t>
      </w:r>
      <w:r w:rsidR="007E67B2">
        <w:rPr>
          <w:rFonts w:ascii="Times New Roman" w:hAnsi="Times New Roman" w:cs="Times New Roman"/>
        </w:rPr>
        <w:t>Study</w:t>
      </w:r>
      <w:r w:rsidRPr="0064502E">
        <w:rPr>
          <w:rFonts w:ascii="Times New Roman" w:hAnsi="Times New Roman" w:cs="Times New Roman"/>
        </w:rPr>
        <w:t xml:space="preserve"> classification undertaking, it is incumbent to scrutinize the dataset's structural dimensions, encompassing the enumeration of records and columns. The perusal of a few initial rows facilitates the comprehension of data format and content, thus affording a foundational understanding of the dataset. Furthermore, it is incumbent to assess the distribution of classes within the dataset, given that imbalanced class distributions can exert deleterious ramifications on model performance. This distribution can be effectively visualized through the deployment of bar plots or histograms. Additionally, the identification and resolution of missing values, should they be extant, are imperative, as their presence can significantly impede model training. The identification and subsequent elimination of duplicate records are pivotal, as the persistence of duplicates may engender partiality in the model. The analysis of </w:t>
      </w:r>
      <w:r w:rsidR="007E67B2">
        <w:rPr>
          <w:rFonts w:ascii="Times New Roman" w:hAnsi="Times New Roman" w:cs="Times New Roman"/>
        </w:rPr>
        <w:t>Study</w:t>
      </w:r>
      <w:r w:rsidRPr="0064502E">
        <w:rPr>
          <w:rFonts w:ascii="Times New Roman" w:hAnsi="Times New Roman" w:cs="Times New Roman"/>
        </w:rPr>
        <w:t xml:space="preserve"> length distributions across various classes warrants attention, as texts of exceptional brevity or prolixity may necessitate distinct preprocessing strategies. Delving further into the examination, the analysis of the most frequently occurring words and characters in the dataset, substantiated by frequency distribution plots, offers insights into common textual elements. </w:t>
      </w:r>
      <w:r w:rsidRPr="0064502E">
        <w:rPr>
          <w:rFonts w:ascii="Times New Roman" w:hAnsi="Times New Roman" w:cs="Times New Roman"/>
        </w:rPr>
        <w:lastRenderedPageBreak/>
        <w:t xml:space="preserve">Moreover, the quantification and visualization of stop word frequencies, denoting ubiquitous words such as "and," "the," and "is," contribute to a discernment of stop words' influence on the </w:t>
      </w:r>
      <w:r w:rsidR="007E67B2">
        <w:rPr>
          <w:rFonts w:ascii="Times New Roman" w:hAnsi="Times New Roman" w:cs="Times New Roman"/>
        </w:rPr>
        <w:t>Study</w:t>
      </w:r>
      <w:r w:rsidRPr="0064502E">
        <w:rPr>
          <w:rFonts w:ascii="Times New Roman" w:hAnsi="Times New Roman" w:cs="Times New Roman"/>
        </w:rPr>
        <w:t xml:space="preserve">. Constructing a vocabulary comprising unique words endemic to the dataset is instrumental, and the evaluation of vocabulary size and word frequency distribution is salient. The presence of sentiment labels within the dataframe necessitates an investigation into the distribution of sentiment classes, facilitating the identification of linguistic patterns corresponding to distinct sentiments. The prospect of feature extraction from the </w:t>
      </w:r>
      <w:r w:rsidR="007E67B2">
        <w:rPr>
          <w:rFonts w:ascii="Times New Roman" w:hAnsi="Times New Roman" w:cs="Times New Roman"/>
        </w:rPr>
        <w:t>Study</w:t>
      </w:r>
      <w:r w:rsidRPr="0064502E">
        <w:rPr>
          <w:rFonts w:ascii="Times New Roman" w:hAnsi="Times New Roman" w:cs="Times New Roman"/>
        </w:rPr>
        <w:t xml:space="preserve">, including part-of-speech tags and named entities, merits exploration. Visualization techniques such as word clouds, word frequency plots, and scatter plots are efficacious in rendering the </w:t>
      </w:r>
      <w:r w:rsidR="007E67B2">
        <w:rPr>
          <w:rFonts w:ascii="Times New Roman" w:hAnsi="Times New Roman" w:cs="Times New Roman"/>
        </w:rPr>
        <w:t>Study</w:t>
      </w:r>
      <w:r w:rsidRPr="0064502E">
        <w:rPr>
          <w:rFonts w:ascii="Times New Roman" w:hAnsi="Times New Roman" w:cs="Times New Roman"/>
        </w:rPr>
        <w:t xml:space="preserve"> data more perspicuous. An analysis of n-grams, i.e., sequences of n words, illuminates common phrases or expressions. Furthermore, the computation of summary statistics encompassing mean, median, and standard deviation of </w:t>
      </w:r>
      <w:r w:rsidR="007E67B2">
        <w:rPr>
          <w:rFonts w:ascii="Times New Roman" w:hAnsi="Times New Roman" w:cs="Times New Roman"/>
        </w:rPr>
        <w:t>Study</w:t>
      </w:r>
      <w:r w:rsidRPr="0064502E">
        <w:rPr>
          <w:rFonts w:ascii="Times New Roman" w:hAnsi="Times New Roman" w:cs="Times New Roman"/>
        </w:rPr>
        <w:t xml:space="preserve"> lengths augments the holistic understanding. The investigation extends to the analysis of correlations between </w:t>
      </w:r>
      <w:r w:rsidR="007E67B2">
        <w:rPr>
          <w:rFonts w:ascii="Times New Roman" w:hAnsi="Times New Roman" w:cs="Times New Roman"/>
        </w:rPr>
        <w:t>Study</w:t>
      </w:r>
      <w:r w:rsidRPr="0064502E">
        <w:rPr>
          <w:rFonts w:ascii="Times New Roman" w:hAnsi="Times New Roman" w:cs="Times New Roman"/>
        </w:rPr>
        <w:t xml:space="preserve"> length and class distribution, with an eye to detecting potential anomalies, outliers, or incongruities within the data. These illuminations procured through EDA serve as cardinal compass points, guiding subsequent data preprocessing endeavors and informing judicious model design choices.</w:t>
      </w:r>
    </w:p>
    <w:p w14:paraId="4C3B36D5" w14:textId="6EE56194" w:rsidR="00DE3D3C" w:rsidRPr="00FC49C5" w:rsidRDefault="00DE3D3C" w:rsidP="00326549">
      <w:pPr>
        <w:pStyle w:val="Heading3"/>
        <w:spacing w:line="360" w:lineRule="auto"/>
        <w:rPr>
          <w:rFonts w:ascii="Times New Roman" w:hAnsi="Times New Roman" w:cs="Times New Roman"/>
          <w:b/>
          <w:bCs/>
        </w:rPr>
      </w:pPr>
      <w:bookmarkStart w:id="22" w:name="_Toc143309464"/>
      <w:bookmarkStart w:id="23" w:name="_Toc144681617"/>
      <w:bookmarkStart w:id="24" w:name="_Toc146282674"/>
      <w:r w:rsidRPr="00FC49C5">
        <w:rPr>
          <w:rFonts w:ascii="Times New Roman" w:hAnsi="Times New Roman" w:cs="Times New Roman"/>
          <w:b/>
          <w:bCs/>
        </w:rPr>
        <w:t>Missing values</w:t>
      </w:r>
      <w:bookmarkEnd w:id="22"/>
      <w:bookmarkEnd w:id="23"/>
      <w:bookmarkEnd w:id="24"/>
    </w:p>
    <w:p w14:paraId="4CB8C12E" w14:textId="4338C25B" w:rsidR="00F361D4" w:rsidRDefault="00E90D62" w:rsidP="00F361D4">
      <w:pPr>
        <w:keepNext/>
        <w:spacing w:line="360" w:lineRule="auto"/>
        <w:jc w:val="both"/>
      </w:pPr>
      <w:r w:rsidRPr="00E90D62">
        <w:rPr>
          <w:rFonts w:ascii="Times New Roman" w:hAnsi="Times New Roman" w:cs="Times New Roman"/>
        </w:rPr>
        <w:t xml:space="preserve">In the realm of EDA, the systematic examination for absent values within textual data emerges as an indispensable procedure for several salient reasons. Primarily, the presence of these absent values may signify potential anomalies within the processes of data collection or storage. Should a substantial proportion of dataset rows exhibit the absence of textual content, there exists a credible risk that the overall data quality may suffer detrimental consequences. Furthermore, these lacunae within the textual data may culminate in analyses that are incomplete or erroneous. Particularly, in the context of sentiment analysis predicated on textual content, the nonexistence of values precipitates an environment of incomplete sentiment analysis. These gaps, when pervasive within the textual data earmarked for training sentiment analysis models, exert deleterious influences on the model's performance. In scenarios where a noteworthy fraction of the dataset is plagued by these deficiencies, it may propagate a propensity for biased or inaccurate forecasts. Models, grappling with the dearth of </w:t>
      </w:r>
      <w:r w:rsidR="007E67B2">
        <w:rPr>
          <w:rFonts w:ascii="Times New Roman" w:hAnsi="Times New Roman" w:cs="Times New Roman"/>
        </w:rPr>
        <w:t>Study</w:t>
      </w:r>
      <w:r w:rsidRPr="00E90D62">
        <w:rPr>
          <w:rFonts w:ascii="Times New Roman" w:hAnsi="Times New Roman" w:cs="Times New Roman"/>
        </w:rPr>
        <w:t xml:space="preserve">, may resort to non-textual attributes as surrogates, potentially introducing bias into their prognostications. Concomitantly, the textual data frequently encapsulates invaluable attributes, such as keywords, hashtags, or mentions, that substantially contribute to the elucidation of </w:t>
      </w:r>
      <w:r w:rsidRPr="00E90D62">
        <w:rPr>
          <w:rFonts w:ascii="Times New Roman" w:hAnsi="Times New Roman" w:cs="Times New Roman"/>
        </w:rPr>
        <w:lastRenderedPageBreak/>
        <w:t>sentiment. The nonexistence of values imperils the forfeiture of these pivotal attributes, thereby impairing the model's capacity to comprehend the sentiment context. Contingent upon the data's character and the scope of absent values, it may warrant deliberation to explore imputation methodologies, encompassing the introduction of placeholders, utilization of average lengths, or even the application of sophisticated techniques such as natural language processing to prognosticate absent values. In summation, it is imperative to underscore that the nonexistence of values within textual data, as discerned during EDA, can yield notable repercussions for comprehensive analysis and model efficacy. The judicious rectification of these missing values emerges as a critical endeavor, fostering the fidelity and robustness of sentiment analysis, along with other undertakings centered on textual data.</w:t>
      </w:r>
      <w:r w:rsidR="00F27488">
        <w:rPr>
          <w:rFonts w:ascii="Times New Roman" w:hAnsi="Times New Roman" w:cs="Times New Roman"/>
        </w:rPr>
        <w:t xml:space="preserve"> Figure 1 </w:t>
      </w:r>
      <w:r w:rsidR="00DE3C03">
        <w:rPr>
          <w:rFonts w:ascii="Times New Roman" w:hAnsi="Times New Roman" w:cs="Times New Roman"/>
        </w:rPr>
        <w:t>displays the results of the missing values</w:t>
      </w:r>
      <w:r w:rsidR="003210B5">
        <w:rPr>
          <w:rFonts w:ascii="Times New Roman" w:hAnsi="Times New Roman" w:cs="Times New Roman"/>
        </w:rPr>
        <w:t xml:space="preserve"> found in our dataset</w:t>
      </w:r>
      <w:r w:rsidR="009D0A1B">
        <w:rPr>
          <w:rFonts w:ascii="Times New Roman" w:hAnsi="Times New Roman" w:cs="Times New Roman"/>
        </w:rPr>
        <w:t>.</w:t>
      </w:r>
      <w:r w:rsidR="001D70A6">
        <w:rPr>
          <w:rFonts w:ascii="Times New Roman" w:hAnsi="Times New Roman" w:cs="Times New Roman"/>
          <w:noProof/>
        </w:rPr>
        <w:drawing>
          <wp:inline distT="0" distB="0" distL="0" distR="0" wp14:anchorId="3B6BF9D0" wp14:editId="6D036491">
            <wp:extent cx="4858000" cy="1828894"/>
            <wp:effectExtent l="0" t="0" r="0" b="0"/>
            <wp:docPr id="1" name="Picture 1" descr="A black screen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screen with blue 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858000" cy="1828894"/>
                    </a:xfrm>
                    <a:prstGeom prst="rect">
                      <a:avLst/>
                    </a:prstGeom>
                  </pic:spPr>
                </pic:pic>
              </a:graphicData>
            </a:graphic>
          </wp:inline>
        </w:drawing>
      </w:r>
    </w:p>
    <w:p w14:paraId="48FA549E" w14:textId="745E23E5" w:rsidR="00761A94" w:rsidRPr="0006586D" w:rsidRDefault="00F361D4" w:rsidP="00F361D4">
      <w:pPr>
        <w:pStyle w:val="Caption"/>
        <w:jc w:val="both"/>
        <w:rPr>
          <w:rFonts w:ascii="Times New Roman" w:hAnsi="Times New Roman" w:cs="Times New Roman"/>
        </w:rPr>
      </w:pPr>
      <w:r>
        <w:t xml:space="preserve">Figure </w:t>
      </w:r>
      <w:r w:rsidR="00297720">
        <w:fldChar w:fldCharType="begin"/>
      </w:r>
      <w:r w:rsidR="00297720">
        <w:instrText xml:space="preserve"> SEQ Figure \* ARABIC </w:instrText>
      </w:r>
      <w:r w:rsidR="00297720">
        <w:fldChar w:fldCharType="separate"/>
      </w:r>
      <w:r w:rsidR="007E13FF">
        <w:rPr>
          <w:noProof/>
        </w:rPr>
        <w:t>1</w:t>
      </w:r>
      <w:r w:rsidR="00297720">
        <w:rPr>
          <w:noProof/>
        </w:rPr>
        <w:fldChar w:fldCharType="end"/>
      </w:r>
      <w:r>
        <w:t>(missing values)</w:t>
      </w:r>
    </w:p>
    <w:p w14:paraId="189B4254" w14:textId="4CD337B0" w:rsidR="00DE3D3C" w:rsidRPr="00FC49C5" w:rsidRDefault="00761A94" w:rsidP="00326549">
      <w:pPr>
        <w:pStyle w:val="Heading3"/>
        <w:spacing w:line="360" w:lineRule="auto"/>
        <w:rPr>
          <w:rFonts w:ascii="Times New Roman" w:hAnsi="Times New Roman" w:cs="Times New Roman"/>
          <w:b/>
          <w:bCs/>
        </w:rPr>
      </w:pPr>
      <w:bookmarkStart w:id="25" w:name="_Toc143309465"/>
      <w:bookmarkStart w:id="26" w:name="_Toc144681618"/>
      <w:bookmarkStart w:id="27" w:name="_Toc146282675"/>
      <w:r w:rsidRPr="00FC49C5">
        <w:rPr>
          <w:rFonts w:ascii="Times New Roman" w:hAnsi="Times New Roman" w:cs="Times New Roman"/>
          <w:b/>
          <w:bCs/>
        </w:rPr>
        <w:t>Class balance</w:t>
      </w:r>
      <w:bookmarkEnd w:id="25"/>
      <w:bookmarkEnd w:id="26"/>
      <w:bookmarkEnd w:id="27"/>
    </w:p>
    <w:p w14:paraId="5D177A28" w14:textId="4CFB3E81" w:rsidR="007F6604" w:rsidRDefault="00A27478" w:rsidP="007F6604">
      <w:pPr>
        <w:keepNext/>
        <w:spacing w:line="360" w:lineRule="auto"/>
        <w:jc w:val="both"/>
      </w:pPr>
      <w:r w:rsidRPr="00A27478">
        <w:rPr>
          <w:rFonts w:ascii="Times New Roman" w:hAnsi="Times New Roman" w:cs="Times New Roman"/>
        </w:rPr>
        <w:t xml:space="preserve">The assessment of class balance within the realm of Exploratory Data Analysis (EDA) for </w:t>
      </w:r>
      <w:r w:rsidR="007E67B2">
        <w:rPr>
          <w:rFonts w:ascii="Times New Roman" w:hAnsi="Times New Roman" w:cs="Times New Roman"/>
        </w:rPr>
        <w:t>Study</w:t>
      </w:r>
      <w:r w:rsidRPr="00A27478">
        <w:rPr>
          <w:rFonts w:ascii="Times New Roman" w:hAnsi="Times New Roman" w:cs="Times New Roman"/>
        </w:rPr>
        <w:t xml:space="preserve"> data bears substantial significance due to several compelling considerations. Foremost, class imbalance profoundly influences model performance in the domain of sentiment analysis, as it can precipitate biased or erroneous predictions. In instances where a singular sentiment class prevails overwhelmingly within the dataset, the model may inadvertently incline towards that dominant class, thereby resulting in suboptimal performance pertaining to the remaining classes. Furthermore, the implications extend to the model's learning and generalization capabilities, where imbalanced classes might lead to the undue prioritization of the majority class, thus neglecting the subtleties inherent to minority classes. In the context of evaluation metrics, conventional accuracy proves inadequate within imbalanced datasets, necessitating the adoption of more informative metrics like precision, recall, F1-score, and the confusion matrix for a comprehensive assessment of model performance vis-à-vis distinct sentiment classes. To rectify class imbalance, various data augmentation methodologies such as </w:t>
      </w:r>
      <w:r w:rsidRPr="00A27478">
        <w:rPr>
          <w:rFonts w:ascii="Times New Roman" w:hAnsi="Times New Roman" w:cs="Times New Roman"/>
        </w:rPr>
        <w:lastRenderedPageBreak/>
        <w:t xml:space="preserve">oversampling, undersampling, or the generation of synthetic samples warrant contemplation. It's noteworthy that imbalanced classes can significantly influence the model's decision threshold, potentially leading to a bias towards the majority class for the sake of optimizing accuracy, albeit at the cost of practical efficacy. The real-world applicability of a sentiment analysis model hinges substantially upon the balance of the training dataset; a model devoid of exposure to balanced data may encounter difficulties when tasked with accurately discerning sentiments it has encountered only sparingly in its training data. In summation, the scrutiny of class balance within the purview of EDA assumes paramount importance, as it underpins the model's capacity to faithfully encapsulate sentiments spanning all classes. The judicious rectification of class imbalance through apt techniques engenders superior model generalization and augments real-world performance. Further elaboration is provided in Figure </w:t>
      </w:r>
      <w:r w:rsidRPr="00A27478">
        <w:rPr>
          <w:rFonts w:ascii="Times New Roman" w:hAnsi="Times New Roman" w:cs="Times New Roman"/>
        </w:rPr>
        <w:lastRenderedPageBreak/>
        <w:t>2, which delineates the class balance configuration.</w:t>
      </w:r>
      <w:r w:rsidR="00FF477C">
        <w:rPr>
          <w:rFonts w:ascii="Times New Roman" w:hAnsi="Times New Roman" w:cs="Times New Roman"/>
        </w:rPr>
        <w:t>.</w:t>
      </w:r>
      <w:r w:rsidR="007F6604">
        <w:rPr>
          <w:rFonts w:ascii="Times New Roman" w:hAnsi="Times New Roman" w:cs="Times New Roman"/>
          <w:noProof/>
        </w:rPr>
        <w:drawing>
          <wp:inline distT="0" distB="0" distL="0" distR="0" wp14:anchorId="00A36CFA" wp14:editId="6670A6F7">
            <wp:extent cx="5731510" cy="6261735"/>
            <wp:effectExtent l="0" t="0" r="2540" b="5715"/>
            <wp:docPr id="2" name="Picture 2"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 shot of a comput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6261735"/>
                    </a:xfrm>
                    <a:prstGeom prst="rect">
                      <a:avLst/>
                    </a:prstGeom>
                  </pic:spPr>
                </pic:pic>
              </a:graphicData>
            </a:graphic>
          </wp:inline>
        </w:drawing>
      </w:r>
    </w:p>
    <w:p w14:paraId="4E8AA6D9" w14:textId="6341C145" w:rsidR="00FF477C" w:rsidRPr="0006586D" w:rsidRDefault="007F6604" w:rsidP="00A32002">
      <w:pPr>
        <w:pStyle w:val="Caption"/>
        <w:jc w:val="both"/>
        <w:rPr>
          <w:rFonts w:ascii="Times New Roman" w:hAnsi="Times New Roman" w:cs="Times New Roman"/>
        </w:rPr>
      </w:pPr>
      <w:r>
        <w:t xml:space="preserve">Figure </w:t>
      </w:r>
      <w:r w:rsidR="00297720">
        <w:fldChar w:fldCharType="begin"/>
      </w:r>
      <w:r w:rsidR="00297720">
        <w:instrText xml:space="preserve"> SEQ Figure \* ARABIC </w:instrText>
      </w:r>
      <w:r w:rsidR="00297720">
        <w:fldChar w:fldCharType="separate"/>
      </w:r>
      <w:r w:rsidR="007E13FF">
        <w:rPr>
          <w:noProof/>
        </w:rPr>
        <w:t>2</w:t>
      </w:r>
      <w:r w:rsidR="00297720">
        <w:rPr>
          <w:noProof/>
        </w:rPr>
        <w:fldChar w:fldCharType="end"/>
      </w:r>
      <w:r>
        <w:t>(Class balance)</w:t>
      </w:r>
    </w:p>
    <w:p w14:paraId="5BF1249C" w14:textId="47726E84" w:rsidR="00761A94" w:rsidRPr="00FC49C5" w:rsidRDefault="00761A94" w:rsidP="00326549">
      <w:pPr>
        <w:pStyle w:val="Heading3"/>
        <w:spacing w:line="360" w:lineRule="auto"/>
        <w:rPr>
          <w:rFonts w:ascii="Times New Roman" w:hAnsi="Times New Roman" w:cs="Times New Roman"/>
          <w:b/>
          <w:bCs/>
        </w:rPr>
      </w:pPr>
      <w:bookmarkStart w:id="28" w:name="_Toc143309466"/>
      <w:bookmarkStart w:id="29" w:name="_Toc144681619"/>
      <w:bookmarkStart w:id="30" w:name="_Toc146282676"/>
      <w:r w:rsidRPr="00FC49C5">
        <w:rPr>
          <w:rFonts w:ascii="Times New Roman" w:hAnsi="Times New Roman" w:cs="Times New Roman"/>
          <w:b/>
          <w:bCs/>
        </w:rPr>
        <w:t>Duplicate values</w:t>
      </w:r>
      <w:bookmarkEnd w:id="28"/>
      <w:bookmarkEnd w:id="29"/>
      <w:bookmarkEnd w:id="30"/>
    </w:p>
    <w:p w14:paraId="36C2BB5F" w14:textId="0654CBF3" w:rsidR="007F6604" w:rsidRDefault="00FD6A77" w:rsidP="007F6604">
      <w:pPr>
        <w:keepNext/>
        <w:spacing w:line="360" w:lineRule="auto"/>
        <w:jc w:val="both"/>
      </w:pPr>
      <w:r w:rsidRPr="00FD6A77">
        <w:rPr>
          <w:rFonts w:ascii="Times New Roman" w:hAnsi="Times New Roman" w:cs="Times New Roman"/>
        </w:rPr>
        <w:t xml:space="preserve">The meticulous examination for duplicate values within the ambit of Exploratory Data Analysis (EDA) concerning </w:t>
      </w:r>
      <w:r w:rsidR="007E67B2">
        <w:rPr>
          <w:rFonts w:ascii="Times New Roman" w:hAnsi="Times New Roman" w:cs="Times New Roman"/>
        </w:rPr>
        <w:t>Study</w:t>
      </w:r>
      <w:r w:rsidRPr="00FD6A77">
        <w:rPr>
          <w:rFonts w:ascii="Times New Roman" w:hAnsi="Times New Roman" w:cs="Times New Roman"/>
        </w:rPr>
        <w:t xml:space="preserve"> data bears considerable import due to multifarious compelling rationales. Firstly, the identification of duplicate entries serves as a barometer of data quality, shedding light on potential anomalies during data collection, storage, or preprocessing phases. The discernment and subsequent rectification of duplicate values constitute a pivotal stride in elevating the overarching dataset's quality quotient. Pertinently, the specter of duplicate data </w:t>
      </w:r>
      <w:r w:rsidRPr="00FD6A77">
        <w:rPr>
          <w:rFonts w:ascii="Times New Roman" w:hAnsi="Times New Roman" w:cs="Times New Roman"/>
        </w:rPr>
        <w:lastRenderedPageBreak/>
        <w:t>casts a long shadow over model performance, principally manifesting in the peril of overfitting. This phenomenon engenders a scenario wherein the model's learning trajectory gravitates towards memorizing duplicated instances rather than discerning substantive patterns, culminating in an inflated appraisal during training and impoverished generalization concerning novel data. The presence of duplicate data within both the training and testing cohorts augments the prospect of evaluative bias, artificially amplifying the model's performance metrics. This can lead to an overestimation of the model's acumen in furnishing accurate prognostications for previously unseen data points. Moreover, the expeditious curbing of duplicate data bestows the boon of computational efficiency during model training, as redundant information imposition is ameliorated without deleterious performance ramifications. It merits attention that duplicate data can usher in skewed insights within the precincts of EDA, potentially endowing an exaggerated sense of significance or prevalence to certain sentiments contingent upon the extent of duplication. Additionally, the inclusion of duplicate data can prove a quagmire for model interpretability, potentially confounding the ascription of feature importance or interpretive coherence in instances where the same instance is ascribed divergent labels across duplications. In fine, the elucidation for duplicate values within the EDA vista emerges as an indispensable vanguard, upholding data quality, forestalling overfitting, safeguarding against evaluative bias, optimizing computational efficiency, enhancing interpretability, and preserving dataset representativeness. The excision of duplicates not only burnishes the data's purity but also bequeaths a more faithful, representative, and trustworthy corpus for both training and evaluative underpinnings.</w:t>
      </w:r>
      <w:r w:rsidR="005844A7">
        <w:rPr>
          <w:rFonts w:ascii="Times New Roman" w:hAnsi="Times New Roman" w:cs="Times New Roman"/>
        </w:rPr>
        <w:t xml:space="preserve"> Figure </w:t>
      </w:r>
      <w:r w:rsidR="005844A7">
        <w:rPr>
          <w:rFonts w:ascii="Times New Roman" w:hAnsi="Times New Roman" w:cs="Times New Roman"/>
        </w:rPr>
        <w:lastRenderedPageBreak/>
        <w:t>3</w:t>
      </w:r>
      <w:r w:rsidR="00BC1E8E">
        <w:rPr>
          <w:rFonts w:ascii="Times New Roman" w:hAnsi="Times New Roman" w:cs="Times New Roman"/>
        </w:rPr>
        <w:t xml:space="preserve"> displys the results. </w:t>
      </w:r>
      <w:r w:rsidR="00BC1E8E">
        <w:rPr>
          <w:rFonts w:ascii="Times New Roman" w:hAnsi="Times New Roman" w:cs="Times New Roman"/>
        </w:rPr>
        <w:br/>
      </w:r>
      <w:r w:rsidR="007F6604">
        <w:rPr>
          <w:rFonts w:ascii="Times New Roman" w:hAnsi="Times New Roman" w:cs="Times New Roman"/>
          <w:noProof/>
        </w:rPr>
        <w:drawing>
          <wp:inline distT="0" distB="0" distL="0" distR="0" wp14:anchorId="26173ADD" wp14:editId="6FDD3406">
            <wp:extent cx="4826248" cy="5137414"/>
            <wp:effectExtent l="0" t="0" r="0" b="6350"/>
            <wp:docPr id="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826248" cy="5137414"/>
                    </a:xfrm>
                    <a:prstGeom prst="rect">
                      <a:avLst/>
                    </a:prstGeom>
                  </pic:spPr>
                </pic:pic>
              </a:graphicData>
            </a:graphic>
          </wp:inline>
        </w:drawing>
      </w:r>
    </w:p>
    <w:p w14:paraId="241B9935" w14:textId="4A1C5010" w:rsidR="003F1B15" w:rsidRPr="003F1B15" w:rsidRDefault="007F6604" w:rsidP="007F6604">
      <w:pPr>
        <w:pStyle w:val="Caption"/>
        <w:jc w:val="both"/>
        <w:rPr>
          <w:rFonts w:ascii="Times New Roman" w:hAnsi="Times New Roman" w:cs="Times New Roman"/>
        </w:rPr>
      </w:pPr>
      <w:r>
        <w:t xml:space="preserve">Figure </w:t>
      </w:r>
      <w:r w:rsidR="00297720">
        <w:fldChar w:fldCharType="begin"/>
      </w:r>
      <w:r w:rsidR="00297720">
        <w:instrText xml:space="preserve"> SEQ Figure \* ARABIC </w:instrText>
      </w:r>
      <w:r w:rsidR="00297720">
        <w:fldChar w:fldCharType="separate"/>
      </w:r>
      <w:r w:rsidR="007E13FF">
        <w:rPr>
          <w:noProof/>
        </w:rPr>
        <w:t>3</w:t>
      </w:r>
      <w:r w:rsidR="00297720">
        <w:rPr>
          <w:noProof/>
        </w:rPr>
        <w:fldChar w:fldCharType="end"/>
      </w:r>
      <w:r>
        <w:t>(Duplicate records)</w:t>
      </w:r>
    </w:p>
    <w:p w14:paraId="0EFDA65A" w14:textId="49CB0541" w:rsidR="00874F8B" w:rsidRPr="00631E2E" w:rsidRDefault="007E67B2" w:rsidP="00631E2E">
      <w:pPr>
        <w:pStyle w:val="Heading3"/>
        <w:spacing w:line="360" w:lineRule="auto"/>
        <w:rPr>
          <w:rFonts w:ascii="Times New Roman" w:hAnsi="Times New Roman" w:cs="Times New Roman"/>
        </w:rPr>
      </w:pPr>
      <w:bookmarkStart w:id="31" w:name="_Toc144681620"/>
      <w:bookmarkStart w:id="32" w:name="_Toc146282677"/>
      <w:r>
        <w:rPr>
          <w:rFonts w:ascii="Times New Roman" w:hAnsi="Times New Roman" w:cs="Times New Roman"/>
        </w:rPr>
        <w:t>Study</w:t>
      </w:r>
      <w:r w:rsidR="00B03D11">
        <w:rPr>
          <w:rFonts w:ascii="Times New Roman" w:hAnsi="Times New Roman" w:cs="Times New Roman"/>
        </w:rPr>
        <w:t xml:space="preserve"> </w:t>
      </w:r>
      <w:r w:rsidR="001457E1">
        <w:rPr>
          <w:rFonts w:ascii="Times New Roman" w:hAnsi="Times New Roman" w:cs="Times New Roman"/>
        </w:rPr>
        <w:t>L</w:t>
      </w:r>
      <w:r w:rsidR="00B03D11">
        <w:rPr>
          <w:rFonts w:ascii="Times New Roman" w:hAnsi="Times New Roman" w:cs="Times New Roman"/>
        </w:rPr>
        <w:t>ength</w:t>
      </w:r>
      <w:r w:rsidR="001457E1">
        <w:rPr>
          <w:rFonts w:ascii="Times New Roman" w:hAnsi="Times New Roman" w:cs="Times New Roman"/>
        </w:rPr>
        <w:t xml:space="preserve"> Visualization</w:t>
      </w:r>
      <w:bookmarkEnd w:id="31"/>
      <w:bookmarkEnd w:id="32"/>
    </w:p>
    <w:p w14:paraId="5F7F950C" w14:textId="1F8A534E" w:rsidR="00A406E4" w:rsidRDefault="00810B9E" w:rsidP="00A406E4">
      <w:pPr>
        <w:keepNext/>
        <w:spacing w:line="360" w:lineRule="auto"/>
        <w:jc w:val="both"/>
      </w:pPr>
      <w:r w:rsidRPr="00810B9E">
        <w:rPr>
          <w:rFonts w:ascii="Times New Roman" w:hAnsi="Times New Roman" w:cs="Times New Roman"/>
        </w:rPr>
        <w:t xml:space="preserve">The act of visualizing and scrutinizing the distribution of </w:t>
      </w:r>
      <w:r w:rsidR="007E67B2">
        <w:rPr>
          <w:rFonts w:ascii="Times New Roman" w:hAnsi="Times New Roman" w:cs="Times New Roman"/>
        </w:rPr>
        <w:t>Study</w:t>
      </w:r>
      <w:r w:rsidRPr="00810B9E">
        <w:rPr>
          <w:rFonts w:ascii="Times New Roman" w:hAnsi="Times New Roman" w:cs="Times New Roman"/>
        </w:rPr>
        <w:t xml:space="preserve"> lengths, whether measured in terms of word count or character count, across distinct sentiment classes stands as a pivotal juncture within the purview of Exploratory Data Analysis (EDA) for </w:t>
      </w:r>
      <w:r w:rsidR="007E67B2">
        <w:rPr>
          <w:rFonts w:ascii="Times New Roman" w:hAnsi="Times New Roman" w:cs="Times New Roman"/>
        </w:rPr>
        <w:t>Study</w:t>
      </w:r>
      <w:r w:rsidRPr="00810B9E">
        <w:rPr>
          <w:rFonts w:ascii="Times New Roman" w:hAnsi="Times New Roman" w:cs="Times New Roman"/>
        </w:rPr>
        <w:t xml:space="preserve"> data earmarked for sentiment analysis. The ramifications of this endeavor encompass multifaceted dimensions. Primarily, this process imparts perspicacious comprehension pertaining to the inherent characteristics of textual data nestled within disparate sentiment classes. This insightful discernment serves as a compass, delineating whether sentiment manifestations are commonly terse, protracted, or exhibit a gamut of variabilities in between. Concomitantly, the length of </w:t>
      </w:r>
      <w:r w:rsidR="007E67B2">
        <w:rPr>
          <w:rFonts w:ascii="Times New Roman" w:hAnsi="Times New Roman" w:cs="Times New Roman"/>
        </w:rPr>
        <w:t>Study</w:t>
      </w:r>
      <w:r w:rsidRPr="00810B9E">
        <w:rPr>
          <w:rFonts w:ascii="Times New Roman" w:hAnsi="Times New Roman" w:cs="Times New Roman"/>
        </w:rPr>
        <w:t xml:space="preserve"> emerges as a promising feature for the enunciation of sentiment analysis models. Succinct textual renditions may connote unequivocal expressions of sentiment, while their protracted counterparts may allude to more intricate and nuanced discourses. Moreover, the </w:t>
      </w:r>
      <w:r w:rsidRPr="00810B9E">
        <w:rPr>
          <w:rFonts w:ascii="Times New Roman" w:hAnsi="Times New Roman" w:cs="Times New Roman"/>
        </w:rPr>
        <w:lastRenderedPageBreak/>
        <w:t xml:space="preserve">discernment of disparate distributions in </w:t>
      </w:r>
      <w:r w:rsidR="007E67B2">
        <w:rPr>
          <w:rFonts w:ascii="Times New Roman" w:hAnsi="Times New Roman" w:cs="Times New Roman"/>
        </w:rPr>
        <w:t>Study</w:t>
      </w:r>
      <w:r w:rsidRPr="00810B9E">
        <w:rPr>
          <w:rFonts w:ascii="Times New Roman" w:hAnsi="Times New Roman" w:cs="Times New Roman"/>
        </w:rPr>
        <w:t xml:space="preserve"> length across diverse sentiment classes may wield tangible implications for model intricacy. It instills in the model the cognitive adaptability to modulate its discernment contingent upon such disparities, thereby potentially ameliorating performance. This observation might engender the astute decision to incorporate </w:t>
      </w:r>
      <w:r w:rsidR="007E67B2">
        <w:rPr>
          <w:rFonts w:ascii="Times New Roman" w:hAnsi="Times New Roman" w:cs="Times New Roman"/>
        </w:rPr>
        <w:t>Study</w:t>
      </w:r>
      <w:r w:rsidRPr="00810B9E">
        <w:rPr>
          <w:rFonts w:ascii="Times New Roman" w:hAnsi="Times New Roman" w:cs="Times New Roman"/>
        </w:rPr>
        <w:t xml:space="preserve"> length as a salient feature within the model's repertoire, with the attendant prospect of augmenting predictive efficacy. Furthermore, contingent upon the edifice of </w:t>
      </w:r>
      <w:r w:rsidR="007E67B2">
        <w:rPr>
          <w:rFonts w:ascii="Times New Roman" w:hAnsi="Times New Roman" w:cs="Times New Roman"/>
        </w:rPr>
        <w:t>Study</w:t>
      </w:r>
      <w:r w:rsidRPr="00810B9E">
        <w:rPr>
          <w:rFonts w:ascii="Times New Roman" w:hAnsi="Times New Roman" w:cs="Times New Roman"/>
        </w:rPr>
        <w:t xml:space="preserve"> length distribution, it might impel consequential considerations regarding data preprocessing strategies. The decision to truncate or pad textual content may find its moorings in the observed distribution patterns. Substantively, data imbalance issues may be precipitated if a particular sentiment class recurrently harbors lengthier texts than its counterparts. Mitigating such disparities becomes an imperative stride to engender equitable learning experiences across classes. The implications of </w:t>
      </w:r>
      <w:r w:rsidR="007E67B2">
        <w:rPr>
          <w:rFonts w:ascii="Times New Roman" w:hAnsi="Times New Roman" w:cs="Times New Roman"/>
        </w:rPr>
        <w:t>Study</w:t>
      </w:r>
      <w:r w:rsidRPr="00810B9E">
        <w:rPr>
          <w:rFonts w:ascii="Times New Roman" w:hAnsi="Times New Roman" w:cs="Times New Roman"/>
        </w:rPr>
        <w:t xml:space="preserve"> length distribution radiate into the arena of model evaluation, potentially imparting a skewed perspective if one sentiment class consistently proffers shorter or longer texts. Anomalies or outliers, encompassing texts of inordinate brevity or protraction, could permeate the dataset, potentially sowing discord in model performance. Furthermore, the specter of </w:t>
      </w:r>
      <w:r w:rsidR="007E67B2">
        <w:rPr>
          <w:rFonts w:ascii="Times New Roman" w:hAnsi="Times New Roman" w:cs="Times New Roman"/>
        </w:rPr>
        <w:t>Study</w:t>
      </w:r>
      <w:r w:rsidRPr="00810B9E">
        <w:rPr>
          <w:rFonts w:ascii="Times New Roman" w:hAnsi="Times New Roman" w:cs="Times New Roman"/>
        </w:rPr>
        <w:t xml:space="preserve"> length distribution divergence between training and test sets presents a specter that could jeopardize model generalization. The panoramic visualization and analysis of </w:t>
      </w:r>
      <w:r w:rsidR="007E67B2">
        <w:rPr>
          <w:rFonts w:ascii="Times New Roman" w:hAnsi="Times New Roman" w:cs="Times New Roman"/>
        </w:rPr>
        <w:t>Study</w:t>
      </w:r>
      <w:r w:rsidRPr="00810B9E">
        <w:rPr>
          <w:rFonts w:ascii="Times New Roman" w:hAnsi="Times New Roman" w:cs="Times New Roman"/>
        </w:rPr>
        <w:t xml:space="preserve"> length distribution, in summation, emerge as an invaluable compass during the compass of EDA, endowing discernments instrumental for feature engineering, model choice, preprocessing schema determination, and performance appraisal. This discerning exercise stands poised to hone model performance through the adept utilization of the troves of information inherent in textual length.</w:t>
      </w:r>
      <w:r w:rsidR="00EC1197">
        <w:rPr>
          <w:rFonts w:ascii="Times New Roman" w:hAnsi="Times New Roman" w:cs="Times New Roman"/>
        </w:rPr>
        <w:t xml:space="preserve"> Figure 4 and 5 dislays the token and character lengths </w:t>
      </w:r>
      <w:r w:rsidR="00EC1197">
        <w:rPr>
          <w:rFonts w:ascii="Times New Roman" w:hAnsi="Times New Roman" w:cs="Times New Roman"/>
        </w:rPr>
        <w:lastRenderedPageBreak/>
        <w:t>and their plot.</w:t>
      </w:r>
      <w:r w:rsidR="006758D1">
        <w:rPr>
          <w:rFonts w:ascii="Times New Roman" w:hAnsi="Times New Roman" w:cs="Times New Roman"/>
          <w:noProof/>
        </w:rPr>
        <w:drawing>
          <wp:inline distT="0" distB="0" distL="0" distR="0" wp14:anchorId="7C35D6A3" wp14:editId="574EBE49">
            <wp:extent cx="5130800" cy="2736502"/>
            <wp:effectExtent l="0" t="0" r="0" b="0"/>
            <wp:docPr id="4" name="Picture 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colored lin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44132" cy="2743613"/>
                    </a:xfrm>
                    <a:prstGeom prst="rect">
                      <a:avLst/>
                    </a:prstGeom>
                  </pic:spPr>
                </pic:pic>
              </a:graphicData>
            </a:graphic>
          </wp:inline>
        </w:drawing>
      </w:r>
    </w:p>
    <w:p w14:paraId="26255527" w14:textId="4F927F81" w:rsidR="00571DDD" w:rsidRDefault="00A406E4" w:rsidP="00A406E4">
      <w:pPr>
        <w:pStyle w:val="Caption"/>
        <w:jc w:val="both"/>
      </w:pPr>
      <w:r>
        <w:t xml:space="preserve">Figure </w:t>
      </w:r>
      <w:r w:rsidR="00297720">
        <w:fldChar w:fldCharType="begin"/>
      </w:r>
      <w:r w:rsidR="00297720">
        <w:instrText xml:space="preserve"> SEQ Figure \* ARABIC </w:instrText>
      </w:r>
      <w:r w:rsidR="00297720">
        <w:fldChar w:fldCharType="separate"/>
      </w:r>
      <w:r w:rsidR="007E13FF">
        <w:rPr>
          <w:noProof/>
        </w:rPr>
        <w:t>4</w:t>
      </w:r>
      <w:r w:rsidR="00297720">
        <w:rPr>
          <w:noProof/>
        </w:rPr>
        <w:fldChar w:fldCharType="end"/>
      </w:r>
      <w:r>
        <w:t>(KDE plot for token length distribution)</w:t>
      </w:r>
    </w:p>
    <w:p w14:paraId="72FF6075" w14:textId="77777777" w:rsidR="00B15B83" w:rsidRDefault="00B15B83" w:rsidP="00B15B83">
      <w:pPr>
        <w:keepNext/>
      </w:pPr>
      <w:r>
        <w:rPr>
          <w:noProof/>
        </w:rPr>
        <w:drawing>
          <wp:inline distT="0" distB="0" distL="0" distR="0" wp14:anchorId="097C1E5E" wp14:editId="5247BAC7">
            <wp:extent cx="3759393" cy="1765391"/>
            <wp:effectExtent l="0" t="0" r="0" b="6350"/>
            <wp:docPr id="5"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 scree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759393" cy="1765391"/>
                    </a:xfrm>
                    <a:prstGeom prst="rect">
                      <a:avLst/>
                    </a:prstGeom>
                  </pic:spPr>
                </pic:pic>
              </a:graphicData>
            </a:graphic>
          </wp:inline>
        </w:drawing>
      </w:r>
    </w:p>
    <w:p w14:paraId="0C3342B7" w14:textId="2DD44B9A" w:rsidR="00B15B83" w:rsidRPr="00B15B83" w:rsidRDefault="00B15B83" w:rsidP="00B15B83">
      <w:pPr>
        <w:pStyle w:val="Caption"/>
      </w:pPr>
      <w:r>
        <w:t xml:space="preserve">Figure </w:t>
      </w:r>
      <w:r w:rsidR="00297720">
        <w:fldChar w:fldCharType="begin"/>
      </w:r>
      <w:r w:rsidR="00297720">
        <w:instrText xml:space="preserve"> SEQ Figure \* ARABIC </w:instrText>
      </w:r>
      <w:r w:rsidR="00297720">
        <w:fldChar w:fldCharType="separate"/>
      </w:r>
      <w:r w:rsidR="007E13FF">
        <w:rPr>
          <w:noProof/>
        </w:rPr>
        <w:t>5</w:t>
      </w:r>
      <w:r w:rsidR="00297720">
        <w:rPr>
          <w:noProof/>
        </w:rPr>
        <w:fldChar w:fldCharType="end"/>
      </w:r>
      <w:r>
        <w:t>(Token and character lengths)</w:t>
      </w:r>
    </w:p>
    <w:p w14:paraId="3D07185C" w14:textId="29C60943" w:rsidR="003B471D" w:rsidRPr="0066152C" w:rsidRDefault="00897E76" w:rsidP="0066152C">
      <w:pPr>
        <w:pStyle w:val="Heading3"/>
        <w:spacing w:line="360" w:lineRule="auto"/>
        <w:rPr>
          <w:rFonts w:ascii="Times New Roman" w:hAnsi="Times New Roman" w:cs="Times New Roman"/>
          <w:b/>
          <w:bCs/>
        </w:rPr>
      </w:pPr>
      <w:bookmarkStart w:id="33" w:name="_Toc144681621"/>
      <w:bookmarkStart w:id="34" w:name="_Toc146282678"/>
      <w:r w:rsidRPr="0066152C">
        <w:rPr>
          <w:rFonts w:ascii="Times New Roman" w:hAnsi="Times New Roman" w:cs="Times New Roman"/>
          <w:b/>
          <w:bCs/>
        </w:rPr>
        <w:t>Visualiz</w:t>
      </w:r>
      <w:r w:rsidR="008C2287">
        <w:rPr>
          <w:rFonts w:ascii="Times New Roman" w:hAnsi="Times New Roman" w:cs="Times New Roman"/>
          <w:b/>
          <w:bCs/>
        </w:rPr>
        <w:t>ing</w:t>
      </w:r>
      <w:r w:rsidRPr="0066152C">
        <w:rPr>
          <w:rFonts w:ascii="Times New Roman" w:hAnsi="Times New Roman" w:cs="Times New Roman"/>
          <w:b/>
          <w:bCs/>
        </w:rPr>
        <w:t xml:space="preserve"> the stop words and their frequencies</w:t>
      </w:r>
      <w:bookmarkEnd w:id="33"/>
      <w:bookmarkEnd w:id="34"/>
    </w:p>
    <w:p w14:paraId="546A4A7E" w14:textId="16344089" w:rsidR="00DD519B" w:rsidRPr="003222A2" w:rsidRDefault="009001BD" w:rsidP="009001BD">
      <w:pPr>
        <w:keepNext/>
        <w:spacing w:line="360" w:lineRule="auto"/>
        <w:jc w:val="both"/>
        <w:rPr>
          <w:rFonts w:ascii="Times New Roman" w:hAnsi="Times New Roman" w:cs="Times New Roman"/>
        </w:rPr>
      </w:pPr>
      <w:r w:rsidRPr="009001BD">
        <w:rPr>
          <w:rFonts w:ascii="Times New Roman" w:hAnsi="Times New Roman" w:cs="Times New Roman"/>
        </w:rPr>
        <w:t xml:space="preserve">The systematic exploration of stopwords distribution within various sentiment classes, a pivotal aspect of Exploratory Data Analysis (EDA) when handling </w:t>
      </w:r>
      <w:r w:rsidR="007E67B2">
        <w:rPr>
          <w:rFonts w:ascii="Times New Roman" w:hAnsi="Times New Roman" w:cs="Times New Roman"/>
        </w:rPr>
        <w:t>Study</w:t>
      </w:r>
      <w:r w:rsidRPr="009001BD">
        <w:rPr>
          <w:rFonts w:ascii="Times New Roman" w:hAnsi="Times New Roman" w:cs="Times New Roman"/>
        </w:rPr>
        <w:t xml:space="preserve"> data intended for sentiment analysis, holds profound significance, underscored by diverse rationales. Stopwords, including commonly occurring semantically light words such as "and," "the," and "is," permeate the landscape of sentiment discourse. Their prevalence across different sentiment classes offers illuminating insights into their role as carriers of sentiment expression. These linguistic entities can serve as instrumental agents in sentiment articulation or remain at the periphery of significance, with their impact potentially appearing modest. </w:t>
      </w:r>
      <w:r w:rsidR="00EA68D3" w:rsidRPr="009001BD">
        <w:rPr>
          <w:rFonts w:ascii="Times New Roman" w:hAnsi="Times New Roman" w:cs="Times New Roman"/>
        </w:rPr>
        <w:t>Analysing</w:t>
      </w:r>
      <w:r w:rsidRPr="009001BD">
        <w:rPr>
          <w:rFonts w:ascii="Times New Roman" w:hAnsi="Times New Roman" w:cs="Times New Roman"/>
        </w:rPr>
        <w:t xml:space="preserve"> stopwords distribution across sentiment classes informs us whether they follow distinct patterns across sentiments. Notably, disparities in their distribution may warrant their inclusion as significant features within sentiment analysis models, especially when they exhibit diverse distributions across sentiments. Additionally, the decision to remove stopwords from </w:t>
      </w:r>
      <w:r w:rsidR="007E67B2">
        <w:rPr>
          <w:rFonts w:ascii="Times New Roman" w:hAnsi="Times New Roman" w:cs="Times New Roman"/>
        </w:rPr>
        <w:t>Study</w:t>
      </w:r>
      <w:r w:rsidRPr="009001BD">
        <w:rPr>
          <w:rFonts w:ascii="Times New Roman" w:hAnsi="Times New Roman" w:cs="Times New Roman"/>
        </w:rPr>
        <w:t xml:space="preserve"> data, a standard </w:t>
      </w:r>
      <w:r w:rsidRPr="009001BD">
        <w:rPr>
          <w:rFonts w:ascii="Times New Roman" w:hAnsi="Times New Roman" w:cs="Times New Roman"/>
        </w:rPr>
        <w:lastRenderedPageBreak/>
        <w:t>preprocessing practice, hinges on insights drawn from their distribution. It plays a pivotal role in data processing and model intricacies, influencing decisions on their inclusion or exclusion. The examination of infrequent stopwords within specific sentiment classes opens possibilities for identifying distinguishing attributes, enriching sentiment nuances. From a model interpretation perspective, stopwords' visualization clarifies the rationale behind model predictions. Disparities in stopwords distribution across classes may necessitate efforts to rectify model biases. Furthermore, insights gleaned from stopwords' distribution inform model fine-tuning, encompassing hyperparameter calibration and class-specific preprocessing strategies. In summary, the judicious visualization of stopwords' distribution across sentiment classes, a cornerstone of EDA, enhances our understanding of their role in sentiment expression. This discernment informs preprocessing methods, feature curation, and sentiment analysis model design, ultimately boosting model performance through the strategic incorporation of stopwords in the contextual framework.</w:t>
      </w:r>
      <w:r w:rsidR="003222A2">
        <w:rPr>
          <w:rFonts w:ascii="Times New Roman" w:hAnsi="Times New Roman" w:cs="Times New Roman"/>
        </w:rPr>
        <w:t xml:space="preserve"> </w:t>
      </w:r>
      <w:r w:rsidRPr="009001BD">
        <w:rPr>
          <w:rFonts w:ascii="Times New Roman" w:hAnsi="Times New Roman" w:cs="Times New Roman"/>
        </w:rPr>
        <w:t xml:space="preserve">For sentiment analysis of informal Twitter data, it is advisable to consider retaining specific common stopwords frequently present in tweets, conveying sentiment. These stopwords encompass emoticons, abbreviations, and informal words holding indicative sentiment meanings. Presented below is a list of stopwords potentially advantageous for sentiment analysis of Twitter data: Personal Pronouns: I, me, my, mine, myself, </w:t>
      </w:r>
      <w:r w:rsidR="00865885">
        <w:rPr>
          <w:rFonts w:ascii="Times New Roman" w:hAnsi="Times New Roman" w:cs="Times New Roman"/>
        </w:rPr>
        <w:t>I</w:t>
      </w:r>
      <w:r w:rsidRPr="009001BD">
        <w:rPr>
          <w:rFonts w:ascii="Times New Roman" w:hAnsi="Times New Roman" w:cs="Times New Roman"/>
        </w:rPr>
        <w:t xml:space="preserve">, </w:t>
      </w:r>
      <w:r w:rsidR="00865885">
        <w:rPr>
          <w:rFonts w:ascii="Times New Roman" w:hAnsi="Times New Roman" w:cs="Times New Roman"/>
        </w:rPr>
        <w:t>my</w:t>
      </w:r>
      <w:r w:rsidRPr="009001BD">
        <w:rPr>
          <w:rFonts w:ascii="Times New Roman" w:hAnsi="Times New Roman" w:cs="Times New Roman"/>
        </w:rPr>
        <w:t xml:space="preserve">, yours, yourself, he, him, his, himself, she, her, hers, herself, it, its, itself, we, us, our, ours, ourselves, they, them, their, theirs, themselves. Common Articles and Conjunctions: the, a, an, and, but, or, if, because, so, for, in, of, on, with, at, by, from, to, about, against, between, into, through, during, before, after, above, below, over, under, between, among. Negations: not, no, never. Contractions: can't, don't, won't, could, would, should. Emotion and Sentiment Indicators: love, like, hate, happy, sad, angry, good, bad, great, awesome, amazing, terrible, lol, haha, omg. Abbreviations and Informal Expressions: u, ur, b4, thx, im, idk, tbh, yolo, fomo, smh Emoticons: &lt;3, :-), :-(. It is essential to tailor the selection of stopwords to the specific dataset and sentiments under analysis. The list provided serves as a starting point, with a comprehensive data analysis determining the stopwords most pertinent to the study, ensuring they genuinely reflect the informal nature and sentiment nuances of Twitter </w:t>
      </w:r>
      <w:r w:rsidRPr="009001BD">
        <w:rPr>
          <w:rFonts w:ascii="Times New Roman" w:hAnsi="Times New Roman" w:cs="Times New Roman"/>
        </w:rPr>
        <w:lastRenderedPageBreak/>
        <w:t>communication</w:t>
      </w:r>
      <w:r w:rsidR="00DD26A7">
        <w:rPr>
          <w:rFonts w:ascii="Times New Roman" w:hAnsi="Times New Roman" w:cs="Times New Roman"/>
        </w:rPr>
        <w:t>.</w:t>
      </w:r>
      <w:r w:rsidR="00EC1197">
        <w:rPr>
          <w:rFonts w:ascii="Times New Roman" w:hAnsi="Times New Roman" w:cs="Times New Roman"/>
        </w:rPr>
        <w:t xml:space="preserve"> </w:t>
      </w:r>
      <w:r w:rsidR="00E31B7D">
        <w:rPr>
          <w:rFonts w:ascii="Times New Roman" w:hAnsi="Times New Roman" w:cs="Times New Roman"/>
        </w:rPr>
        <w:t>Figure 6 show the count words frequency of neutral sentiment.</w:t>
      </w:r>
      <w:r w:rsidR="00DD519B">
        <w:rPr>
          <w:rFonts w:ascii="Times New Roman" w:hAnsi="Times New Roman" w:cs="Times New Roman"/>
          <w:noProof/>
        </w:rPr>
        <w:drawing>
          <wp:inline distT="0" distB="0" distL="0" distR="0" wp14:anchorId="519DE060" wp14:editId="3665B469">
            <wp:extent cx="5731510" cy="4032885"/>
            <wp:effectExtent l="0" t="0" r="2540" b="5715"/>
            <wp:docPr id="6" name="Picture 6"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 shot of a graph&#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4032885"/>
                    </a:xfrm>
                    <a:prstGeom prst="rect">
                      <a:avLst/>
                    </a:prstGeom>
                  </pic:spPr>
                </pic:pic>
              </a:graphicData>
            </a:graphic>
          </wp:inline>
        </w:drawing>
      </w:r>
    </w:p>
    <w:p w14:paraId="3A8A7CED" w14:textId="2CB50E7A" w:rsidR="00DD519B" w:rsidRPr="00B03F60" w:rsidRDefault="00DD519B" w:rsidP="00DD519B">
      <w:pPr>
        <w:pStyle w:val="Caption"/>
        <w:jc w:val="both"/>
        <w:rPr>
          <w:rFonts w:ascii="Times New Roman" w:hAnsi="Times New Roman" w:cs="Times New Roman"/>
        </w:rPr>
      </w:pPr>
      <w:r>
        <w:t xml:space="preserve">Figure </w:t>
      </w:r>
      <w:r w:rsidR="00297720">
        <w:fldChar w:fldCharType="begin"/>
      </w:r>
      <w:r w:rsidR="00297720">
        <w:instrText xml:space="preserve"> SEQ Figure \* ARABIC </w:instrText>
      </w:r>
      <w:r w:rsidR="00297720">
        <w:fldChar w:fldCharType="separate"/>
      </w:r>
      <w:r w:rsidR="007E13FF">
        <w:rPr>
          <w:noProof/>
        </w:rPr>
        <w:t>6</w:t>
      </w:r>
      <w:r w:rsidR="00297720">
        <w:rPr>
          <w:noProof/>
        </w:rPr>
        <w:fldChar w:fldCharType="end"/>
      </w:r>
      <w:r>
        <w:t>(Stopword count in Neutral sentiment)</w:t>
      </w:r>
    </w:p>
    <w:p w14:paraId="7576DF92" w14:textId="3FB43C66" w:rsidR="003B471D" w:rsidRPr="00FC49C5" w:rsidRDefault="003B471D" w:rsidP="00326549">
      <w:pPr>
        <w:pStyle w:val="Heading3"/>
        <w:spacing w:line="360" w:lineRule="auto"/>
        <w:rPr>
          <w:rFonts w:ascii="Times New Roman" w:hAnsi="Times New Roman" w:cs="Times New Roman"/>
          <w:b/>
          <w:bCs/>
        </w:rPr>
      </w:pPr>
      <w:bookmarkStart w:id="35" w:name="_Toc143309467"/>
      <w:bookmarkStart w:id="36" w:name="_Toc144681622"/>
      <w:bookmarkStart w:id="37" w:name="_Toc146282679"/>
      <w:r w:rsidRPr="00FC49C5">
        <w:rPr>
          <w:rFonts w:ascii="Times New Roman" w:hAnsi="Times New Roman" w:cs="Times New Roman"/>
          <w:b/>
          <w:bCs/>
        </w:rPr>
        <w:t>Splitting the data</w:t>
      </w:r>
      <w:bookmarkEnd w:id="35"/>
      <w:bookmarkEnd w:id="36"/>
      <w:bookmarkEnd w:id="37"/>
      <w:r w:rsidRPr="00FC49C5">
        <w:rPr>
          <w:rFonts w:ascii="Times New Roman" w:hAnsi="Times New Roman" w:cs="Times New Roman"/>
          <w:b/>
          <w:bCs/>
        </w:rPr>
        <w:t xml:space="preserve"> </w:t>
      </w:r>
    </w:p>
    <w:p w14:paraId="26F71402" w14:textId="23B1689E" w:rsidR="003B471D" w:rsidRPr="0006586D" w:rsidRDefault="000066E8" w:rsidP="000066E8">
      <w:pPr>
        <w:spacing w:line="360" w:lineRule="auto"/>
        <w:jc w:val="both"/>
        <w:rPr>
          <w:rFonts w:ascii="Times New Roman" w:hAnsi="Times New Roman" w:cs="Times New Roman"/>
        </w:rPr>
      </w:pPr>
      <w:r w:rsidRPr="000066E8">
        <w:rPr>
          <w:rFonts w:ascii="Times New Roman" w:hAnsi="Times New Roman" w:cs="Times New Roman"/>
        </w:rPr>
        <w:t>In our approach, we shall employ Scikit-learn's Train-Test Split methodology to partition our dataset into three distinct segments. The preponderant portion, encompassing 80% of the dataset, will be allocated to the training subset, signifying its paramount importance in facilitating the acquisition of predictive patterns by our model. Concomitantly, the validation dataset shall claim a 10% allotment from the overall dataset, mirroring the equivalent allocation bestowed upon the test dataset, which shall be harnessed for predictive purposes. This proportionate allocation is underpinned by the pragmatic consideration that our available dataset constitutes a finite resource, underscoring the exigency of maximizing the data's utility for training purposes, particularly in light of the multifarious classes that demand comprehensive coverage for robust model development.</w:t>
      </w:r>
    </w:p>
    <w:p w14:paraId="248C8F71" w14:textId="6AC0DB6E" w:rsidR="00444E66" w:rsidRPr="00FC49C5" w:rsidRDefault="00444E66" w:rsidP="00326549">
      <w:pPr>
        <w:pStyle w:val="Heading2"/>
        <w:spacing w:line="360" w:lineRule="auto"/>
        <w:rPr>
          <w:rFonts w:ascii="Times New Roman" w:hAnsi="Times New Roman" w:cs="Times New Roman"/>
          <w:b/>
          <w:bCs/>
        </w:rPr>
      </w:pPr>
      <w:bookmarkStart w:id="38" w:name="_Toc143309468"/>
      <w:bookmarkStart w:id="39" w:name="_Toc144681623"/>
      <w:bookmarkStart w:id="40" w:name="_Toc146282680"/>
      <w:r w:rsidRPr="00FC49C5">
        <w:rPr>
          <w:rFonts w:ascii="Times New Roman" w:hAnsi="Times New Roman" w:cs="Times New Roman"/>
          <w:b/>
          <w:bCs/>
        </w:rPr>
        <w:t>Data-preprocessing</w:t>
      </w:r>
      <w:bookmarkEnd w:id="38"/>
      <w:bookmarkEnd w:id="39"/>
      <w:bookmarkEnd w:id="40"/>
    </w:p>
    <w:p w14:paraId="1F29CCBF" w14:textId="0A587E24" w:rsidR="00444E66" w:rsidRPr="0093215F" w:rsidRDefault="0033085C" w:rsidP="00614572">
      <w:pPr>
        <w:spacing w:line="360" w:lineRule="auto"/>
        <w:jc w:val="both"/>
        <w:rPr>
          <w:rFonts w:ascii="Times New Roman" w:hAnsi="Times New Roman" w:cs="Times New Roman"/>
        </w:rPr>
      </w:pPr>
      <w:r w:rsidRPr="0093215F">
        <w:rPr>
          <w:rFonts w:ascii="Times New Roman" w:hAnsi="Times New Roman" w:cs="Times New Roman"/>
        </w:rPr>
        <w:t xml:space="preserve">Data </w:t>
      </w:r>
      <w:r w:rsidR="007F1125" w:rsidRPr="0093215F">
        <w:rPr>
          <w:rFonts w:ascii="Times New Roman" w:hAnsi="Times New Roman" w:cs="Times New Roman"/>
        </w:rPr>
        <w:t>pre-processing</w:t>
      </w:r>
      <w:r w:rsidRPr="0093215F">
        <w:rPr>
          <w:rFonts w:ascii="Times New Roman" w:hAnsi="Times New Roman" w:cs="Times New Roman"/>
        </w:rPr>
        <w:t xml:space="preserve"> is a crucial step in preparing </w:t>
      </w:r>
      <w:r w:rsidR="00865885">
        <w:rPr>
          <w:rFonts w:ascii="Times New Roman" w:hAnsi="Times New Roman" w:cs="Times New Roman"/>
        </w:rPr>
        <w:t>my</w:t>
      </w:r>
      <w:r w:rsidRPr="0093215F">
        <w:rPr>
          <w:rFonts w:ascii="Times New Roman" w:hAnsi="Times New Roman" w:cs="Times New Roman"/>
        </w:rPr>
        <w:t xml:space="preserve"> </w:t>
      </w:r>
      <w:r w:rsidR="007E67B2">
        <w:rPr>
          <w:rFonts w:ascii="Times New Roman" w:hAnsi="Times New Roman" w:cs="Times New Roman"/>
        </w:rPr>
        <w:t>Study</w:t>
      </w:r>
      <w:r w:rsidRPr="0093215F">
        <w:rPr>
          <w:rFonts w:ascii="Times New Roman" w:hAnsi="Times New Roman" w:cs="Times New Roman"/>
        </w:rPr>
        <w:t xml:space="preserve"> data for machine learning, including </w:t>
      </w:r>
      <w:r w:rsidR="007E67B2">
        <w:rPr>
          <w:rFonts w:ascii="Times New Roman" w:hAnsi="Times New Roman" w:cs="Times New Roman"/>
        </w:rPr>
        <w:t>Study</w:t>
      </w:r>
      <w:r w:rsidRPr="0093215F">
        <w:rPr>
          <w:rFonts w:ascii="Times New Roman" w:hAnsi="Times New Roman" w:cs="Times New Roman"/>
        </w:rPr>
        <w:t xml:space="preserve"> classification. Here's a comprehensive list of what should be done in data </w:t>
      </w:r>
      <w:r w:rsidR="007F1125" w:rsidRPr="0093215F">
        <w:rPr>
          <w:rFonts w:ascii="Times New Roman" w:hAnsi="Times New Roman" w:cs="Times New Roman"/>
        </w:rPr>
        <w:t>pre-processing</w:t>
      </w:r>
      <w:r w:rsidRPr="0093215F">
        <w:rPr>
          <w:rFonts w:ascii="Times New Roman" w:hAnsi="Times New Roman" w:cs="Times New Roman"/>
        </w:rPr>
        <w:t xml:space="preserve"> for a </w:t>
      </w:r>
      <w:r w:rsidR="007E67B2">
        <w:rPr>
          <w:rFonts w:ascii="Times New Roman" w:hAnsi="Times New Roman" w:cs="Times New Roman"/>
        </w:rPr>
        <w:t>Study</w:t>
      </w:r>
      <w:r w:rsidRPr="0093215F">
        <w:rPr>
          <w:rFonts w:ascii="Times New Roman" w:hAnsi="Times New Roman" w:cs="Times New Roman"/>
        </w:rPr>
        <w:t xml:space="preserve"> classification project</w:t>
      </w:r>
      <w:r w:rsidR="00FC49C5" w:rsidRPr="0093215F">
        <w:rPr>
          <w:rFonts w:ascii="Times New Roman" w:hAnsi="Times New Roman" w:cs="Times New Roman"/>
        </w:rPr>
        <w:t xml:space="preserve">, </w:t>
      </w:r>
      <w:r w:rsidR="007F1125">
        <w:rPr>
          <w:rFonts w:ascii="Times New Roman" w:hAnsi="Times New Roman" w:cs="Times New Roman"/>
        </w:rPr>
        <w:t>r</w:t>
      </w:r>
      <w:r w:rsidRPr="0093215F">
        <w:rPr>
          <w:rFonts w:ascii="Times New Roman" w:hAnsi="Times New Roman" w:cs="Times New Roman"/>
        </w:rPr>
        <w:t xml:space="preserve">emove any special characters, symbols, and non-alphanumeric characters that are not relevant to the </w:t>
      </w:r>
      <w:r w:rsidR="00F60BD1">
        <w:rPr>
          <w:rFonts w:ascii="Times New Roman" w:hAnsi="Times New Roman" w:cs="Times New Roman"/>
        </w:rPr>
        <w:t>text</w:t>
      </w:r>
      <w:r w:rsidRPr="0093215F">
        <w:rPr>
          <w:rFonts w:ascii="Times New Roman" w:hAnsi="Times New Roman" w:cs="Times New Roman"/>
        </w:rPr>
        <w:t xml:space="preserve"> content.</w:t>
      </w:r>
      <w:r w:rsidR="00FC49C5" w:rsidRPr="0093215F">
        <w:rPr>
          <w:rFonts w:ascii="Times New Roman" w:hAnsi="Times New Roman" w:cs="Times New Roman"/>
        </w:rPr>
        <w:t xml:space="preserve"> </w:t>
      </w:r>
      <w:r w:rsidRPr="0093215F">
        <w:rPr>
          <w:rFonts w:ascii="Times New Roman" w:hAnsi="Times New Roman" w:cs="Times New Roman"/>
        </w:rPr>
        <w:t xml:space="preserve">Convert all </w:t>
      </w:r>
      <w:r w:rsidR="00F60BD1">
        <w:rPr>
          <w:rFonts w:ascii="Times New Roman" w:hAnsi="Times New Roman" w:cs="Times New Roman"/>
        </w:rPr>
        <w:t>text</w:t>
      </w:r>
      <w:r w:rsidRPr="0093215F">
        <w:rPr>
          <w:rFonts w:ascii="Times New Roman" w:hAnsi="Times New Roman" w:cs="Times New Roman"/>
        </w:rPr>
        <w:t xml:space="preserve"> to lowercase. </w:t>
      </w:r>
      <w:r w:rsidRPr="0093215F">
        <w:rPr>
          <w:rFonts w:ascii="Times New Roman" w:hAnsi="Times New Roman" w:cs="Times New Roman"/>
        </w:rPr>
        <w:lastRenderedPageBreak/>
        <w:t>This helps ensure consistent word representations and reduces dimensionality.</w:t>
      </w:r>
      <w:r w:rsidR="00FC49C5" w:rsidRPr="0093215F">
        <w:rPr>
          <w:rFonts w:ascii="Times New Roman" w:hAnsi="Times New Roman" w:cs="Times New Roman"/>
        </w:rPr>
        <w:t xml:space="preserve"> </w:t>
      </w:r>
      <w:r w:rsidRPr="0093215F">
        <w:rPr>
          <w:rFonts w:ascii="Times New Roman" w:hAnsi="Times New Roman" w:cs="Times New Roman"/>
        </w:rPr>
        <w:t xml:space="preserve">Split the </w:t>
      </w:r>
      <w:r w:rsidR="000158EC">
        <w:rPr>
          <w:rFonts w:ascii="Times New Roman" w:hAnsi="Times New Roman" w:cs="Times New Roman"/>
        </w:rPr>
        <w:t>text</w:t>
      </w:r>
      <w:r w:rsidRPr="0093215F">
        <w:rPr>
          <w:rFonts w:ascii="Times New Roman" w:hAnsi="Times New Roman" w:cs="Times New Roman"/>
        </w:rPr>
        <w:t xml:space="preserve"> into individual words or tokens. Tokens are the basic building blocks for analysis.</w:t>
      </w:r>
      <w:r w:rsidR="00FC49C5" w:rsidRPr="0093215F">
        <w:rPr>
          <w:rFonts w:ascii="Times New Roman" w:hAnsi="Times New Roman" w:cs="Times New Roman"/>
        </w:rPr>
        <w:t xml:space="preserve"> </w:t>
      </w:r>
      <w:r w:rsidRPr="0093215F">
        <w:rPr>
          <w:rFonts w:ascii="Times New Roman" w:hAnsi="Times New Roman" w:cs="Times New Roman"/>
        </w:rPr>
        <w:t>Remove common words (stopwords) that do not contribute much to the meaning, like "and," "the," "is."</w:t>
      </w:r>
      <w:r w:rsidR="00FC49C5" w:rsidRPr="0093215F">
        <w:rPr>
          <w:rFonts w:ascii="Times New Roman" w:hAnsi="Times New Roman" w:cs="Times New Roman"/>
        </w:rPr>
        <w:t xml:space="preserve"> </w:t>
      </w:r>
      <w:r w:rsidRPr="0093215F">
        <w:rPr>
          <w:rFonts w:ascii="Times New Roman" w:hAnsi="Times New Roman" w:cs="Times New Roman"/>
        </w:rPr>
        <w:t xml:space="preserve">Remove URLs or web links from the </w:t>
      </w:r>
      <w:r w:rsidR="00653B77">
        <w:rPr>
          <w:rFonts w:ascii="Times New Roman" w:hAnsi="Times New Roman" w:cs="Times New Roman"/>
        </w:rPr>
        <w:t>text</w:t>
      </w:r>
      <w:r w:rsidRPr="0093215F">
        <w:rPr>
          <w:rFonts w:ascii="Times New Roman" w:hAnsi="Times New Roman" w:cs="Times New Roman"/>
        </w:rPr>
        <w:t xml:space="preserve"> as they typically don't add meaningful information.</w:t>
      </w:r>
      <w:r w:rsidR="00FC49C5" w:rsidRPr="0093215F">
        <w:rPr>
          <w:rFonts w:ascii="Times New Roman" w:hAnsi="Times New Roman" w:cs="Times New Roman"/>
        </w:rPr>
        <w:t xml:space="preserve"> </w:t>
      </w:r>
      <w:r w:rsidRPr="0093215F">
        <w:rPr>
          <w:rFonts w:ascii="Times New Roman" w:hAnsi="Times New Roman" w:cs="Times New Roman"/>
        </w:rPr>
        <w:t xml:space="preserve">Remove numerical digits unless they are relevant to </w:t>
      </w:r>
      <w:r w:rsidR="00865885">
        <w:rPr>
          <w:rFonts w:ascii="Times New Roman" w:hAnsi="Times New Roman" w:cs="Times New Roman"/>
        </w:rPr>
        <w:t>my</w:t>
      </w:r>
      <w:r w:rsidRPr="0093215F">
        <w:rPr>
          <w:rFonts w:ascii="Times New Roman" w:hAnsi="Times New Roman" w:cs="Times New Roman"/>
        </w:rPr>
        <w:t xml:space="preserve"> analysis (e.g., years, quantities).</w:t>
      </w:r>
      <w:r w:rsidR="00FC49C5" w:rsidRPr="0093215F">
        <w:rPr>
          <w:rFonts w:ascii="Times New Roman" w:hAnsi="Times New Roman" w:cs="Times New Roman"/>
        </w:rPr>
        <w:t xml:space="preserve"> </w:t>
      </w:r>
      <w:r w:rsidRPr="0093215F">
        <w:rPr>
          <w:rFonts w:ascii="Times New Roman" w:hAnsi="Times New Roman" w:cs="Times New Roman"/>
        </w:rPr>
        <w:t>Reduce words to their base or root form. Lemmatization provides more contextually accurate root words.</w:t>
      </w:r>
      <w:r w:rsidR="00FC49C5" w:rsidRPr="0093215F">
        <w:rPr>
          <w:rFonts w:ascii="Times New Roman" w:hAnsi="Times New Roman" w:cs="Times New Roman"/>
        </w:rPr>
        <w:t xml:space="preserve"> </w:t>
      </w:r>
      <w:r w:rsidRPr="0093215F">
        <w:rPr>
          <w:rFonts w:ascii="Times New Roman" w:hAnsi="Times New Roman" w:cs="Times New Roman"/>
        </w:rPr>
        <w:t>Remove punctuation marks like periods, commas, and semicolons, unless they convey specific meaning.</w:t>
      </w:r>
      <w:r w:rsidR="00FC49C5" w:rsidRPr="0093215F">
        <w:rPr>
          <w:rFonts w:ascii="Times New Roman" w:hAnsi="Times New Roman" w:cs="Times New Roman"/>
        </w:rPr>
        <w:t xml:space="preserve"> </w:t>
      </w:r>
      <w:r w:rsidRPr="0093215F">
        <w:rPr>
          <w:rFonts w:ascii="Times New Roman" w:hAnsi="Times New Roman" w:cs="Times New Roman"/>
        </w:rPr>
        <w:t>Remove extra whitespaces or normalize them to a single space.</w:t>
      </w:r>
      <w:r w:rsidR="00FC49C5" w:rsidRPr="0093215F">
        <w:rPr>
          <w:rFonts w:ascii="Times New Roman" w:hAnsi="Times New Roman" w:cs="Times New Roman"/>
        </w:rPr>
        <w:t xml:space="preserve"> </w:t>
      </w:r>
      <w:r w:rsidRPr="0093215F">
        <w:rPr>
          <w:rFonts w:ascii="Times New Roman" w:hAnsi="Times New Roman" w:cs="Times New Roman"/>
        </w:rPr>
        <w:t>Expand contractions to their full forms. For example, "can't" becomes "cannot</w:t>
      </w:r>
      <w:r w:rsidR="00FC49C5" w:rsidRPr="0093215F">
        <w:rPr>
          <w:rFonts w:ascii="Times New Roman" w:hAnsi="Times New Roman" w:cs="Times New Roman"/>
        </w:rPr>
        <w:t xml:space="preserve">”. </w:t>
      </w:r>
      <w:r w:rsidRPr="0093215F">
        <w:rPr>
          <w:rFonts w:ascii="Times New Roman" w:hAnsi="Times New Roman" w:cs="Times New Roman"/>
        </w:rPr>
        <w:t>Consider performing spell checking and correction to address typos and errors.</w:t>
      </w:r>
      <w:r w:rsidR="00FC49C5" w:rsidRPr="0093215F">
        <w:rPr>
          <w:rFonts w:ascii="Times New Roman" w:hAnsi="Times New Roman" w:cs="Times New Roman"/>
        </w:rPr>
        <w:t xml:space="preserve"> </w:t>
      </w:r>
      <w:r w:rsidRPr="0093215F">
        <w:rPr>
          <w:rFonts w:ascii="Times New Roman" w:hAnsi="Times New Roman" w:cs="Times New Roman"/>
        </w:rPr>
        <w:t xml:space="preserve">If </w:t>
      </w:r>
      <w:r w:rsidR="00865885">
        <w:rPr>
          <w:rFonts w:ascii="Times New Roman" w:hAnsi="Times New Roman" w:cs="Times New Roman"/>
        </w:rPr>
        <w:t>my</w:t>
      </w:r>
      <w:r w:rsidRPr="0093215F">
        <w:rPr>
          <w:rFonts w:ascii="Times New Roman" w:hAnsi="Times New Roman" w:cs="Times New Roman"/>
        </w:rPr>
        <w:t xml:space="preserve"> </w:t>
      </w:r>
      <w:r w:rsidR="000158EC">
        <w:rPr>
          <w:rFonts w:ascii="Times New Roman" w:hAnsi="Times New Roman" w:cs="Times New Roman"/>
        </w:rPr>
        <w:t>text</w:t>
      </w:r>
      <w:r w:rsidRPr="0093215F">
        <w:rPr>
          <w:rFonts w:ascii="Times New Roman" w:hAnsi="Times New Roman" w:cs="Times New Roman"/>
        </w:rPr>
        <w:t xml:space="preserve"> contains HTML tags, remove them or convert them to </w:t>
      </w:r>
      <w:r w:rsidR="00653B77">
        <w:rPr>
          <w:rFonts w:ascii="Times New Roman" w:hAnsi="Times New Roman" w:cs="Times New Roman"/>
        </w:rPr>
        <w:t>text</w:t>
      </w:r>
      <w:r w:rsidRPr="0093215F">
        <w:rPr>
          <w:rFonts w:ascii="Times New Roman" w:hAnsi="Times New Roman" w:cs="Times New Roman"/>
        </w:rPr>
        <w:t>.</w:t>
      </w:r>
      <w:r w:rsidR="00FC49C5" w:rsidRPr="0093215F">
        <w:rPr>
          <w:rFonts w:ascii="Times New Roman" w:hAnsi="Times New Roman" w:cs="Times New Roman"/>
        </w:rPr>
        <w:t xml:space="preserve"> </w:t>
      </w:r>
      <w:r w:rsidRPr="0093215F">
        <w:rPr>
          <w:rFonts w:ascii="Times New Roman" w:hAnsi="Times New Roman" w:cs="Times New Roman"/>
        </w:rPr>
        <w:t xml:space="preserve">Normalize </w:t>
      </w:r>
      <w:r w:rsidR="004F5DC2">
        <w:rPr>
          <w:rFonts w:ascii="Times New Roman" w:hAnsi="Times New Roman" w:cs="Times New Roman"/>
        </w:rPr>
        <w:t>text</w:t>
      </w:r>
      <w:r w:rsidRPr="0093215F">
        <w:rPr>
          <w:rFonts w:ascii="Times New Roman" w:hAnsi="Times New Roman" w:cs="Times New Roman"/>
        </w:rPr>
        <w:t xml:space="preserve"> by converting special characters or accented characters to their ASCII equivalents.</w:t>
      </w:r>
      <w:r w:rsidR="00FC49C5" w:rsidRPr="0093215F">
        <w:rPr>
          <w:rFonts w:ascii="Times New Roman" w:hAnsi="Times New Roman" w:cs="Times New Roman"/>
        </w:rPr>
        <w:t xml:space="preserve"> </w:t>
      </w:r>
      <w:r w:rsidRPr="0093215F">
        <w:rPr>
          <w:rFonts w:ascii="Times New Roman" w:hAnsi="Times New Roman" w:cs="Times New Roman"/>
        </w:rPr>
        <w:t>Remove very short sentences or phrases that might not carry significant meaning.</w:t>
      </w:r>
      <w:r w:rsidR="00FC49C5" w:rsidRPr="0093215F">
        <w:rPr>
          <w:rFonts w:ascii="Times New Roman" w:hAnsi="Times New Roman" w:cs="Times New Roman"/>
        </w:rPr>
        <w:t xml:space="preserve"> </w:t>
      </w:r>
      <w:r w:rsidRPr="0093215F">
        <w:rPr>
          <w:rFonts w:ascii="Times New Roman" w:hAnsi="Times New Roman" w:cs="Times New Roman"/>
        </w:rPr>
        <w:t>Remove words that appear only a few times in the dataset. These words may not contribute much to classification.</w:t>
      </w:r>
      <w:r w:rsidR="00FC49C5" w:rsidRPr="0093215F">
        <w:rPr>
          <w:rFonts w:ascii="Times New Roman" w:hAnsi="Times New Roman" w:cs="Times New Roman"/>
        </w:rPr>
        <w:t xml:space="preserve"> </w:t>
      </w:r>
      <w:r w:rsidRPr="0093215F">
        <w:rPr>
          <w:rFonts w:ascii="Times New Roman" w:hAnsi="Times New Roman" w:cs="Times New Roman"/>
        </w:rPr>
        <w:t>Create additional features, such as word counts, n-grams, or part-of-speech tags.</w:t>
      </w:r>
      <w:r w:rsidR="00FC49C5" w:rsidRPr="0093215F">
        <w:rPr>
          <w:rFonts w:ascii="Times New Roman" w:hAnsi="Times New Roman" w:cs="Times New Roman"/>
        </w:rPr>
        <w:t xml:space="preserve"> </w:t>
      </w:r>
      <w:r w:rsidRPr="0093215F">
        <w:rPr>
          <w:rFonts w:ascii="Times New Roman" w:hAnsi="Times New Roman" w:cs="Times New Roman"/>
        </w:rPr>
        <w:t xml:space="preserve">If </w:t>
      </w:r>
      <w:r w:rsidR="00865885">
        <w:rPr>
          <w:rFonts w:ascii="Times New Roman" w:hAnsi="Times New Roman" w:cs="Times New Roman"/>
        </w:rPr>
        <w:t>I</w:t>
      </w:r>
      <w:r w:rsidRPr="0093215F">
        <w:rPr>
          <w:rFonts w:ascii="Times New Roman" w:hAnsi="Times New Roman" w:cs="Times New Roman"/>
        </w:rPr>
        <w:t xml:space="preserve"> have categorical labels, encode them into numerical values using label encoding.</w:t>
      </w:r>
      <w:r w:rsidR="00FC49C5" w:rsidRPr="0093215F">
        <w:rPr>
          <w:rFonts w:ascii="Times New Roman" w:hAnsi="Times New Roman" w:cs="Times New Roman"/>
        </w:rPr>
        <w:t xml:space="preserve"> </w:t>
      </w:r>
      <w:r w:rsidRPr="0093215F">
        <w:rPr>
          <w:rFonts w:ascii="Times New Roman" w:hAnsi="Times New Roman" w:cs="Times New Roman"/>
        </w:rPr>
        <w:t xml:space="preserve">Split </w:t>
      </w:r>
      <w:r w:rsidR="00865885">
        <w:rPr>
          <w:rFonts w:ascii="Times New Roman" w:hAnsi="Times New Roman" w:cs="Times New Roman"/>
        </w:rPr>
        <w:t>my</w:t>
      </w:r>
      <w:r w:rsidRPr="0093215F">
        <w:rPr>
          <w:rFonts w:ascii="Times New Roman" w:hAnsi="Times New Roman" w:cs="Times New Roman"/>
        </w:rPr>
        <w:t xml:space="preserve"> data into training and testing sets to evaluate model performance.</w:t>
      </w:r>
      <w:r w:rsidR="00FC49C5" w:rsidRPr="0093215F">
        <w:rPr>
          <w:rFonts w:ascii="Times New Roman" w:hAnsi="Times New Roman" w:cs="Times New Roman"/>
        </w:rPr>
        <w:t xml:space="preserve"> </w:t>
      </w:r>
      <w:r w:rsidRPr="0093215F">
        <w:rPr>
          <w:rFonts w:ascii="Times New Roman" w:hAnsi="Times New Roman" w:cs="Times New Roman"/>
        </w:rPr>
        <w:t xml:space="preserve">Transform </w:t>
      </w:r>
      <w:r w:rsidR="006875B1">
        <w:rPr>
          <w:rFonts w:ascii="Times New Roman" w:hAnsi="Times New Roman" w:cs="Times New Roman"/>
        </w:rPr>
        <w:t>text</w:t>
      </w:r>
      <w:r w:rsidRPr="0093215F">
        <w:rPr>
          <w:rFonts w:ascii="Times New Roman" w:hAnsi="Times New Roman" w:cs="Times New Roman"/>
        </w:rPr>
        <w:t xml:space="preserve"> into numerical format that machine learning models can understand. Popular methods include Bag-of-Words, TF-IDF, and word embeddings like Word2Vec or GloVe.</w:t>
      </w:r>
      <w:r w:rsidR="00FC49C5" w:rsidRPr="0093215F">
        <w:rPr>
          <w:rFonts w:ascii="Times New Roman" w:hAnsi="Times New Roman" w:cs="Times New Roman"/>
        </w:rPr>
        <w:t xml:space="preserve"> </w:t>
      </w:r>
      <w:r w:rsidRPr="0093215F">
        <w:rPr>
          <w:rFonts w:ascii="Times New Roman" w:hAnsi="Times New Roman" w:cs="Times New Roman"/>
        </w:rPr>
        <w:t>If using neural networks, ensure that all sequences have the same length by padding or truncating as necessary.</w:t>
      </w:r>
      <w:r w:rsidR="00FC49C5" w:rsidRPr="0093215F">
        <w:rPr>
          <w:rFonts w:ascii="Times New Roman" w:hAnsi="Times New Roman" w:cs="Times New Roman"/>
        </w:rPr>
        <w:t xml:space="preserve"> </w:t>
      </w:r>
      <w:r w:rsidRPr="0093215F">
        <w:rPr>
          <w:rFonts w:ascii="Times New Roman" w:hAnsi="Times New Roman" w:cs="Times New Roman"/>
        </w:rPr>
        <w:t xml:space="preserve">Address class imbalance by oversampling, undersampling, </w:t>
      </w:r>
      <w:r w:rsidR="006875B1">
        <w:rPr>
          <w:rFonts w:ascii="Times New Roman" w:hAnsi="Times New Roman" w:cs="Times New Roman"/>
        </w:rPr>
        <w:t xml:space="preserve">class mapping </w:t>
      </w:r>
      <w:r w:rsidRPr="0093215F">
        <w:rPr>
          <w:rFonts w:ascii="Times New Roman" w:hAnsi="Times New Roman" w:cs="Times New Roman"/>
        </w:rPr>
        <w:t>or using synthetic data generation techniques.</w:t>
      </w:r>
      <w:r w:rsidR="00FC49C5" w:rsidRPr="0093215F">
        <w:rPr>
          <w:rFonts w:ascii="Times New Roman" w:hAnsi="Times New Roman" w:cs="Times New Roman"/>
        </w:rPr>
        <w:t xml:space="preserve"> </w:t>
      </w:r>
      <w:r w:rsidRPr="0093215F">
        <w:rPr>
          <w:rFonts w:ascii="Times New Roman" w:hAnsi="Times New Roman" w:cs="Times New Roman"/>
        </w:rPr>
        <w:t xml:space="preserve">Regularly check the quality of </w:t>
      </w:r>
      <w:r w:rsidR="00865885">
        <w:rPr>
          <w:rFonts w:ascii="Times New Roman" w:hAnsi="Times New Roman" w:cs="Times New Roman"/>
        </w:rPr>
        <w:t>my</w:t>
      </w:r>
      <w:r w:rsidRPr="0093215F">
        <w:rPr>
          <w:rFonts w:ascii="Times New Roman" w:hAnsi="Times New Roman" w:cs="Times New Roman"/>
        </w:rPr>
        <w:t xml:space="preserve"> </w:t>
      </w:r>
      <w:r w:rsidR="007F1125" w:rsidRPr="0093215F">
        <w:rPr>
          <w:rFonts w:ascii="Times New Roman" w:hAnsi="Times New Roman" w:cs="Times New Roman"/>
        </w:rPr>
        <w:t>pre-processed</w:t>
      </w:r>
      <w:r w:rsidRPr="0093215F">
        <w:rPr>
          <w:rFonts w:ascii="Times New Roman" w:hAnsi="Times New Roman" w:cs="Times New Roman"/>
        </w:rPr>
        <w:t xml:space="preserve"> data to ensure that meaningful information is preserved.</w:t>
      </w:r>
      <w:r w:rsidR="00614572" w:rsidRPr="0093215F">
        <w:rPr>
          <w:rFonts w:ascii="Times New Roman" w:hAnsi="Times New Roman" w:cs="Times New Roman"/>
        </w:rPr>
        <w:t xml:space="preserve"> </w:t>
      </w:r>
      <w:r w:rsidRPr="0093215F">
        <w:rPr>
          <w:rFonts w:ascii="Times New Roman" w:hAnsi="Times New Roman" w:cs="Times New Roman"/>
        </w:rPr>
        <w:t xml:space="preserve">Remember that </w:t>
      </w:r>
      <w:r w:rsidR="007F1125" w:rsidRPr="0093215F">
        <w:rPr>
          <w:rFonts w:ascii="Times New Roman" w:hAnsi="Times New Roman" w:cs="Times New Roman"/>
        </w:rPr>
        <w:t>pre-processing</w:t>
      </w:r>
      <w:r w:rsidRPr="0093215F">
        <w:rPr>
          <w:rFonts w:ascii="Times New Roman" w:hAnsi="Times New Roman" w:cs="Times New Roman"/>
        </w:rPr>
        <w:t xml:space="preserve"> steps can vary depending on the specifics of </w:t>
      </w:r>
      <w:r w:rsidR="00865885">
        <w:rPr>
          <w:rFonts w:ascii="Times New Roman" w:hAnsi="Times New Roman" w:cs="Times New Roman"/>
        </w:rPr>
        <w:t>my</w:t>
      </w:r>
      <w:r w:rsidRPr="0093215F">
        <w:rPr>
          <w:rFonts w:ascii="Times New Roman" w:hAnsi="Times New Roman" w:cs="Times New Roman"/>
        </w:rPr>
        <w:t xml:space="preserve"> dataset, project goals, and chosen model architecture. Experiment with different </w:t>
      </w:r>
      <w:r w:rsidR="007F1125" w:rsidRPr="0093215F">
        <w:rPr>
          <w:rFonts w:ascii="Times New Roman" w:hAnsi="Times New Roman" w:cs="Times New Roman"/>
        </w:rPr>
        <w:t>pre-processing</w:t>
      </w:r>
      <w:r w:rsidRPr="0093215F">
        <w:rPr>
          <w:rFonts w:ascii="Times New Roman" w:hAnsi="Times New Roman" w:cs="Times New Roman"/>
        </w:rPr>
        <w:t xml:space="preserve"> techniques and evaluate their impact on model performance.</w:t>
      </w:r>
    </w:p>
    <w:p w14:paraId="41A794EE" w14:textId="5313FE97" w:rsidR="00444E66" w:rsidRPr="00133441" w:rsidRDefault="00444E66" w:rsidP="00326549">
      <w:pPr>
        <w:pStyle w:val="Heading3"/>
        <w:spacing w:line="360" w:lineRule="auto"/>
        <w:rPr>
          <w:rFonts w:ascii="Times New Roman" w:hAnsi="Times New Roman" w:cs="Times New Roman"/>
          <w:b/>
          <w:bCs/>
        </w:rPr>
      </w:pPr>
      <w:bookmarkStart w:id="41" w:name="_Toc143309469"/>
      <w:bookmarkStart w:id="42" w:name="_Toc144681624"/>
      <w:bookmarkStart w:id="43" w:name="_Toc146282681"/>
      <w:r w:rsidRPr="00133441">
        <w:rPr>
          <w:rFonts w:ascii="Times New Roman" w:hAnsi="Times New Roman" w:cs="Times New Roman"/>
          <w:b/>
          <w:bCs/>
        </w:rPr>
        <w:t xml:space="preserve">Feature </w:t>
      </w:r>
      <w:bookmarkEnd w:id="41"/>
      <w:r w:rsidR="00202D1F">
        <w:rPr>
          <w:rFonts w:ascii="Times New Roman" w:hAnsi="Times New Roman" w:cs="Times New Roman"/>
          <w:b/>
          <w:bCs/>
        </w:rPr>
        <w:t>Reduction</w:t>
      </w:r>
      <w:bookmarkEnd w:id="42"/>
      <w:bookmarkEnd w:id="43"/>
    </w:p>
    <w:p w14:paraId="0039BA2A" w14:textId="74159D0C" w:rsidR="00444E66" w:rsidRPr="0006586D" w:rsidRDefault="005142B3" w:rsidP="00DE27FE">
      <w:pPr>
        <w:spacing w:line="360" w:lineRule="auto"/>
        <w:jc w:val="both"/>
        <w:rPr>
          <w:rFonts w:ascii="Times New Roman" w:hAnsi="Times New Roman" w:cs="Times New Roman"/>
        </w:rPr>
      </w:pPr>
      <w:bookmarkStart w:id="44" w:name="_Toc143309470"/>
      <w:r w:rsidRPr="005142B3">
        <w:rPr>
          <w:rFonts w:ascii="Times New Roman" w:hAnsi="Times New Roman" w:cs="Times New Roman"/>
        </w:rPr>
        <w:t xml:space="preserve">For feature reduction within our methodology, we have judiciously employed two fundamental techniques: column dropping and class mapping. These strategies are pivotal in optimizing the efficiency and efficacy of our feature space while preserving the essential information encapsulated within our data. Column dropping, the first technique, facilitates the selective removal of superfluous or redundant columns, thereby streamlining our feature set by eliminating variables that do not significantly contribute to the predictive capacity of our model. This meticulous curation of features aids in mitigating the curse of dimensionality and </w:t>
      </w:r>
      <w:r w:rsidRPr="005142B3">
        <w:rPr>
          <w:rFonts w:ascii="Times New Roman" w:hAnsi="Times New Roman" w:cs="Times New Roman"/>
        </w:rPr>
        <w:lastRenderedPageBreak/>
        <w:t xml:space="preserve">enhances the computational efficiency of our subsequent analyses. The second technique, class mapping, entails the transformation of certain categorical variables, often associated with nominal or ordinal data, into a numerical format. This transformation simplifies the representation of categorical data, rendering it amenable to statistical analyses and machine learning algorithms. By employing these feature reduction methodologies, we enhance our model's interpretability, reduce computational complexity, and expedite the training process, ultimately paving the way for more effective predictive </w:t>
      </w:r>
      <w:r w:rsidR="007F1125" w:rsidRPr="005142B3">
        <w:rPr>
          <w:rFonts w:ascii="Times New Roman" w:hAnsi="Times New Roman" w:cs="Times New Roman"/>
        </w:rPr>
        <w:t>modelling</w:t>
      </w:r>
      <w:r w:rsidRPr="005142B3">
        <w:rPr>
          <w:rFonts w:ascii="Times New Roman" w:hAnsi="Times New Roman" w:cs="Times New Roman"/>
        </w:rPr>
        <w:t xml:space="preserve"> and insights extraction.</w:t>
      </w:r>
      <w:r w:rsidR="0047391F">
        <w:rPr>
          <w:rFonts w:ascii="Times New Roman" w:hAnsi="Times New Roman" w:cs="Times New Roman"/>
        </w:rPr>
        <w:t xml:space="preserve"> </w:t>
      </w:r>
      <w:bookmarkEnd w:id="44"/>
    </w:p>
    <w:p w14:paraId="3B10D9E4" w14:textId="77777777" w:rsidR="006A4762" w:rsidRPr="00015DAB" w:rsidRDefault="006A4762" w:rsidP="006A4762">
      <w:pPr>
        <w:pStyle w:val="Heading4"/>
        <w:spacing w:line="360" w:lineRule="auto"/>
        <w:rPr>
          <w:rFonts w:ascii="Times New Roman" w:hAnsi="Times New Roman" w:cs="Times New Roman"/>
          <w:i w:val="0"/>
          <w:iCs w:val="0"/>
        </w:rPr>
      </w:pPr>
      <w:bookmarkStart w:id="45" w:name="_Toc146282682"/>
      <w:r w:rsidRPr="00015DAB">
        <w:rPr>
          <w:rFonts w:ascii="Times New Roman" w:hAnsi="Times New Roman" w:cs="Times New Roman"/>
          <w:b/>
          <w:bCs/>
          <w:i w:val="0"/>
          <w:iCs w:val="0"/>
        </w:rPr>
        <w:t>Column drop</w:t>
      </w:r>
      <w:bookmarkEnd w:id="45"/>
    </w:p>
    <w:p w14:paraId="1083CD88" w14:textId="02E8805F" w:rsidR="006A4762" w:rsidRPr="00DB36FE" w:rsidRDefault="006A4762" w:rsidP="006A4762">
      <w:pPr>
        <w:spacing w:line="360" w:lineRule="auto"/>
        <w:jc w:val="both"/>
        <w:rPr>
          <w:rFonts w:ascii="Times New Roman" w:hAnsi="Times New Roman" w:cs="Times New Roman"/>
        </w:rPr>
      </w:pPr>
      <w:r w:rsidRPr="00DB36FE">
        <w:rPr>
          <w:rFonts w:ascii="Times New Roman" w:hAnsi="Times New Roman" w:cs="Times New Roman"/>
        </w:rPr>
        <w:t xml:space="preserve">As during EDA we found out that there are two columns for example tweet ID and the authors name which are irrelevant in </w:t>
      </w:r>
      <w:r w:rsidR="007E67B2" w:rsidRPr="00DB36FE">
        <w:rPr>
          <w:rFonts w:ascii="Times New Roman" w:hAnsi="Times New Roman" w:cs="Times New Roman"/>
        </w:rPr>
        <w:t>Study</w:t>
      </w:r>
      <w:r w:rsidRPr="00DB36FE">
        <w:rPr>
          <w:rFonts w:ascii="Times New Roman" w:hAnsi="Times New Roman" w:cs="Times New Roman"/>
        </w:rPr>
        <w:t xml:space="preserve"> classification or detecting the sentiment in the </w:t>
      </w:r>
      <w:r w:rsidR="007E67B2" w:rsidRPr="00DB36FE">
        <w:rPr>
          <w:rFonts w:ascii="Times New Roman" w:hAnsi="Times New Roman" w:cs="Times New Roman"/>
        </w:rPr>
        <w:t>Study</w:t>
      </w:r>
      <w:r w:rsidRPr="00DB36FE">
        <w:rPr>
          <w:rFonts w:ascii="Times New Roman" w:hAnsi="Times New Roman" w:cs="Times New Roman"/>
        </w:rPr>
        <w:t xml:space="preserve"> as we cannot perform correlation metrics on the dataset. Because it consists of string values rather than numerical values hence using our expert judgement we have decided to drop these two columns. </w:t>
      </w:r>
    </w:p>
    <w:p w14:paraId="2B709BBF" w14:textId="77777777" w:rsidR="006A4762" w:rsidRPr="00015DAB" w:rsidRDefault="006A4762" w:rsidP="006A4762">
      <w:pPr>
        <w:pStyle w:val="Heading4"/>
        <w:spacing w:line="360" w:lineRule="auto"/>
        <w:jc w:val="both"/>
        <w:rPr>
          <w:rFonts w:ascii="Times New Roman" w:hAnsi="Times New Roman" w:cs="Times New Roman"/>
          <w:b/>
          <w:bCs/>
          <w:i w:val="0"/>
          <w:iCs w:val="0"/>
        </w:rPr>
      </w:pPr>
      <w:bookmarkStart w:id="46" w:name="_Toc146282683"/>
      <w:r w:rsidRPr="00015DAB">
        <w:rPr>
          <w:rFonts w:ascii="Times New Roman" w:hAnsi="Times New Roman" w:cs="Times New Roman"/>
          <w:b/>
          <w:bCs/>
          <w:i w:val="0"/>
          <w:iCs w:val="0"/>
        </w:rPr>
        <w:t>Class Mapping</w:t>
      </w:r>
      <w:bookmarkEnd w:id="46"/>
      <w:r w:rsidRPr="00015DAB">
        <w:rPr>
          <w:rFonts w:ascii="Times New Roman" w:hAnsi="Times New Roman" w:cs="Times New Roman"/>
          <w:b/>
          <w:bCs/>
          <w:i w:val="0"/>
          <w:iCs w:val="0"/>
        </w:rPr>
        <w:t xml:space="preserve"> </w:t>
      </w:r>
    </w:p>
    <w:p w14:paraId="5BE1645A" w14:textId="7AEE2A5B" w:rsidR="00444E66" w:rsidRPr="0006586D" w:rsidRDefault="0002074F" w:rsidP="00B54977">
      <w:pPr>
        <w:spacing w:line="360" w:lineRule="auto"/>
        <w:jc w:val="both"/>
        <w:rPr>
          <w:rFonts w:ascii="Times New Roman" w:hAnsi="Times New Roman" w:cs="Times New Roman"/>
        </w:rPr>
      </w:pPr>
      <w:r w:rsidRPr="00DB36FE">
        <w:rPr>
          <w:rFonts w:ascii="Times New Roman" w:hAnsi="Times New Roman" w:cs="Times New Roman"/>
        </w:rPr>
        <w:t xml:space="preserve">Even if class balance were achieved, the limited quantity of classes and available records proves inadequate for the training of a precise and accurate model. Consequently, we must employ the technique known as class mapping to mitigate this limitation and enhance the quality of results. This approach draws inspiration from previous research, specifically from the work of </w:t>
      </w:r>
      <w:r w:rsidR="004A4589" w:rsidRPr="00DB36FE">
        <w:rPr>
          <w:rFonts w:ascii="Times New Roman" w:hAnsi="Times New Roman" w:cs="Times New Roman"/>
        </w:rPr>
        <w:fldChar w:fldCharType="begin"/>
      </w:r>
      <w:r w:rsidR="00D36986" w:rsidRPr="00DB36FE">
        <w:rPr>
          <w:rFonts w:ascii="Times New Roman" w:hAnsi="Times New Roman" w:cs="Times New Roman"/>
        </w:rPr>
        <w:instrText xml:space="preserve"> ADDIN ZOTERO_ITEM CSL_CITATION {"citationID":"h04Qmmu6","properties":{"formattedCitation":"(Chaturvedi, 2023)","plainCitation":"(Chaturvedi, 2023)","noteIndex":0},"citationItems":[{"id":612,"uris":["http://zotero.org/users/10598127/items/I5R7GIYS"],"itemData":{"id":612,"type":"webpage","abstract":"Use these hacks and techniques…","container-title":"Medium","language":"en","title":"Python — Map, Classes, Functions and Arguments with Implementation","URL":"https://medium.datadriveninvestor.com/python-map-classes-functions-and-arguments-with-implementation-f37c9c480cfd","author":[{"family":"Chaturvedi","given":"Naina"}],"accessed":{"date-parts":[["2023",9,21]]},"issued":{"date-parts":[["2023",5,23]]}}}],"schema":"https://github.com/citation-style-language/schema/raw/master/csl-citation.json"} </w:instrText>
      </w:r>
      <w:r w:rsidR="004A4589" w:rsidRPr="00DB36FE">
        <w:rPr>
          <w:rFonts w:ascii="Times New Roman" w:hAnsi="Times New Roman" w:cs="Times New Roman"/>
        </w:rPr>
        <w:fldChar w:fldCharType="separate"/>
      </w:r>
      <w:r w:rsidR="00D36986" w:rsidRPr="00DB36FE">
        <w:rPr>
          <w:rFonts w:ascii="Times New Roman" w:hAnsi="Times New Roman" w:cs="Times New Roman"/>
          <w:noProof/>
        </w:rPr>
        <w:t>(Chaturvedi, 2023)</w:t>
      </w:r>
      <w:r w:rsidR="004A4589" w:rsidRPr="00DB36FE">
        <w:rPr>
          <w:rFonts w:ascii="Times New Roman" w:hAnsi="Times New Roman" w:cs="Times New Roman"/>
        </w:rPr>
        <w:fldChar w:fldCharType="end"/>
      </w:r>
      <w:r w:rsidR="00D36986" w:rsidRPr="00DB36FE">
        <w:rPr>
          <w:rFonts w:ascii="Times New Roman" w:hAnsi="Times New Roman" w:cs="Times New Roman"/>
        </w:rPr>
        <w:t>,</w:t>
      </w:r>
      <w:r w:rsidRPr="00DB36FE">
        <w:rPr>
          <w:rFonts w:ascii="Times New Roman" w:hAnsi="Times New Roman" w:cs="Times New Roman"/>
        </w:rPr>
        <w:t xml:space="preserve"> who observed significant improvements in their results when they reduced the number of classes within the same dataset. Irrespective of the model's inherent sensitivity to class imbalance, class mapping remains a prudent strategy for diminishing the number of classes. This not only simplifies the model's complexity but also reduces the computational resources and data requirements necessary for achieving satisfactory results.</w:t>
      </w:r>
      <w:r w:rsidR="00D31975" w:rsidRPr="00DB36FE">
        <w:rPr>
          <w:rFonts w:ascii="Times New Roman" w:hAnsi="Times New Roman" w:cs="Times New Roman"/>
        </w:rPr>
        <w:t xml:space="preserve"> In contrast I had other options such as using SMOTE or </w:t>
      </w:r>
      <w:r w:rsidR="005269C4" w:rsidRPr="00DB36FE">
        <w:rPr>
          <w:rFonts w:ascii="Times New Roman" w:hAnsi="Times New Roman" w:cs="Times New Roman"/>
        </w:rPr>
        <w:t xml:space="preserve">NLPaug’s synonym replacement yet these present threats such as data poisoning </w:t>
      </w:r>
      <w:r w:rsidR="009970CD" w:rsidRPr="00DB36FE">
        <w:rPr>
          <w:rFonts w:ascii="Times New Roman" w:hAnsi="Times New Roman" w:cs="Times New Roman"/>
        </w:rPr>
        <w:t xml:space="preserve">as they usually change context of the </w:t>
      </w:r>
      <w:r w:rsidR="00A3468E" w:rsidRPr="00DB36FE">
        <w:rPr>
          <w:rFonts w:ascii="Times New Roman" w:hAnsi="Times New Roman" w:cs="Times New Roman"/>
        </w:rPr>
        <w:t xml:space="preserve">original text and to detect nuanced emotion it is critical that the data is not faulty as there are slight variations in text of </w:t>
      </w:r>
      <w:r w:rsidR="00B54977" w:rsidRPr="00DB36FE">
        <w:rPr>
          <w:rFonts w:ascii="Times New Roman" w:hAnsi="Times New Roman" w:cs="Times New Roman"/>
        </w:rPr>
        <w:t>two different emotion</w:t>
      </w:r>
      <w:r w:rsidR="00B54977">
        <w:t>s</w:t>
      </w:r>
      <w:r w:rsidR="00C94226">
        <w:fldChar w:fldCharType="begin"/>
      </w:r>
      <w:r w:rsidR="00C94226">
        <w:instrText xml:space="preserve"> ADDIN ZOTERO_ITEM CSL_CITATION {"citationID":"NuFEHNbp","properties":{"formattedCitation":"(Shahul ES, 2022)","plainCitation":"(Shahul ES, 2022)","noteIndex":0},"citationItems":[{"id":616,"uris":["http://zotero.org/users/10598127/items/AEXFHPC7"],"itemData":{"id":616,"type":"webpage","abstract":"Insights on NLP data augmentation techniques, contrasts with vision, and best practices from a Kaggle master.","container-title":"neptune.ai","language":"en-US","title":"Data Augmentation in NLP: Best Practices From a Kaggle Master","title-short":"Data Augmentation in NLP","URL":"https://neptune.ai/blog/data-augmentation-nlp","author":[{"literal":"Shahul ES"}],"accessed":{"date-parts":[["2023",9,21]]},"issued":{"date-parts":[["2022",7,21]]}}}],"schema":"https://github.com/citation-style-language/schema/raw/master/csl-citation.json"} </w:instrText>
      </w:r>
      <w:r w:rsidR="00C94226">
        <w:fldChar w:fldCharType="separate"/>
      </w:r>
      <w:r w:rsidR="00C94226">
        <w:rPr>
          <w:noProof/>
        </w:rPr>
        <w:t>(Shahul ES, 2022)</w:t>
      </w:r>
      <w:r w:rsidR="00C94226">
        <w:fldChar w:fldCharType="end"/>
      </w:r>
      <w:r w:rsidR="00B54977">
        <w:t>.</w:t>
      </w:r>
    </w:p>
    <w:p w14:paraId="06F990A3" w14:textId="664F8407" w:rsidR="00444E66" w:rsidRPr="00133441" w:rsidRDefault="005F0BF7" w:rsidP="00326549">
      <w:pPr>
        <w:pStyle w:val="Heading3"/>
        <w:spacing w:line="360" w:lineRule="auto"/>
        <w:rPr>
          <w:rFonts w:ascii="Times New Roman" w:hAnsi="Times New Roman" w:cs="Times New Roman"/>
          <w:b/>
          <w:bCs/>
        </w:rPr>
      </w:pPr>
      <w:bookmarkStart w:id="47" w:name="_Toc143309473"/>
      <w:bookmarkStart w:id="48" w:name="_Toc144681626"/>
      <w:bookmarkStart w:id="49" w:name="_Toc146282684"/>
      <w:r>
        <w:rPr>
          <w:rFonts w:ascii="Times New Roman" w:hAnsi="Times New Roman" w:cs="Times New Roman"/>
          <w:b/>
          <w:bCs/>
        </w:rPr>
        <w:t>Text</w:t>
      </w:r>
      <w:r w:rsidR="00444E66" w:rsidRPr="00133441">
        <w:rPr>
          <w:rFonts w:ascii="Times New Roman" w:hAnsi="Times New Roman" w:cs="Times New Roman"/>
          <w:b/>
          <w:bCs/>
        </w:rPr>
        <w:t xml:space="preserve"> normalization</w:t>
      </w:r>
      <w:bookmarkEnd w:id="47"/>
      <w:bookmarkEnd w:id="48"/>
      <w:bookmarkEnd w:id="49"/>
    </w:p>
    <w:p w14:paraId="7BB36337" w14:textId="1CE85ECB" w:rsidR="0028071B" w:rsidRPr="0006586D" w:rsidRDefault="008C2DEF" w:rsidP="00760444">
      <w:pPr>
        <w:spacing w:line="360" w:lineRule="auto"/>
        <w:jc w:val="both"/>
        <w:rPr>
          <w:rFonts w:ascii="Times New Roman" w:hAnsi="Times New Roman" w:cs="Times New Roman"/>
        </w:rPr>
      </w:pPr>
      <w:r w:rsidRPr="008C2DEF">
        <w:rPr>
          <w:rFonts w:ascii="Times New Roman" w:hAnsi="Times New Roman" w:cs="Times New Roman"/>
        </w:rPr>
        <w:t xml:space="preserve">Subsequent to the process of feature reduction, the next phase involves </w:t>
      </w:r>
      <w:r w:rsidR="005F0BF7">
        <w:rPr>
          <w:rFonts w:ascii="Times New Roman" w:hAnsi="Times New Roman" w:cs="Times New Roman"/>
        </w:rPr>
        <w:t>text</w:t>
      </w:r>
      <w:r w:rsidRPr="008C2DEF">
        <w:rPr>
          <w:rFonts w:ascii="Times New Roman" w:hAnsi="Times New Roman" w:cs="Times New Roman"/>
        </w:rPr>
        <w:t xml:space="preserve"> normalization, a pivotal facet in pre</w:t>
      </w:r>
      <w:r w:rsidR="00286646">
        <w:rPr>
          <w:rFonts w:ascii="Times New Roman" w:hAnsi="Times New Roman" w:cs="Times New Roman"/>
        </w:rPr>
        <w:t>-</w:t>
      </w:r>
      <w:r w:rsidRPr="008C2DEF">
        <w:rPr>
          <w:rFonts w:ascii="Times New Roman" w:hAnsi="Times New Roman" w:cs="Times New Roman"/>
        </w:rPr>
        <w:t xml:space="preserve">processing </w:t>
      </w:r>
      <w:r w:rsidR="005F0BF7">
        <w:rPr>
          <w:rFonts w:ascii="Times New Roman" w:hAnsi="Times New Roman" w:cs="Times New Roman"/>
        </w:rPr>
        <w:t>text</w:t>
      </w:r>
      <w:r w:rsidRPr="008C2DEF">
        <w:rPr>
          <w:rFonts w:ascii="Times New Roman" w:hAnsi="Times New Roman" w:cs="Times New Roman"/>
        </w:rPr>
        <w:t xml:space="preserve"> data, aimed at ensuring uniformity and mitigating textual complexity. This normalization process encompasses several common techniques, each serving a specific purpose in enhancing </w:t>
      </w:r>
      <w:r w:rsidR="006B6477">
        <w:rPr>
          <w:rFonts w:ascii="Times New Roman" w:hAnsi="Times New Roman" w:cs="Times New Roman"/>
        </w:rPr>
        <w:t>text</w:t>
      </w:r>
      <w:r w:rsidRPr="008C2DEF">
        <w:rPr>
          <w:rFonts w:ascii="Times New Roman" w:hAnsi="Times New Roman" w:cs="Times New Roman"/>
        </w:rPr>
        <w:t xml:space="preserve"> consistency and clarity. </w:t>
      </w:r>
      <w:r w:rsidR="000F283A" w:rsidRPr="000F283A">
        <w:rPr>
          <w:rFonts w:ascii="Times New Roman" w:hAnsi="Times New Roman" w:cs="Times New Roman"/>
        </w:rPr>
        <w:t xml:space="preserve">In my project, I meticulously preprocess the Study data for training a Twitter sentiment analysis model, adhering to a series </w:t>
      </w:r>
      <w:r w:rsidR="000F283A" w:rsidRPr="000F283A">
        <w:rPr>
          <w:rFonts w:ascii="Times New Roman" w:hAnsi="Times New Roman" w:cs="Times New Roman"/>
        </w:rPr>
        <w:lastRenderedPageBreak/>
        <w:t>of essential steps. These steps encompass spelling correction to enhance data quality and maintain semantic integrity, denoising by removing HTML tags and expanding contractions for clarity and nuanced sentiment understanding, eliminating name tags to uphold privacy and minimize bias, omitting URLs to streamline processing and clean the dataset, removing punctuation and whitespaces to reduce noise and simplify analysis, converting Study to lowercase for uniformity and efficiency while considering task sensitivity to capitalization, replacing numbers with words for normalization and dimensionality reduction, removing stopwords to enhance TF-IDF analysis, and employing lemmatization for accurate sentiment capture, especially suited for the informal and short texts characteristic of Twitter data. Each of these preprocessing measures contributes to the model's ability to accurately discern sentiment, with careful consideration given to the specific nature of the data and the objectives of the sentiment analysis task.</w:t>
      </w:r>
      <w:r w:rsidRPr="008C2DEF">
        <w:rPr>
          <w:rFonts w:ascii="Times New Roman" w:hAnsi="Times New Roman" w:cs="Times New Roman"/>
        </w:rPr>
        <w:t xml:space="preserve"> These comprehensive normalization procedures collectively contribute to </w:t>
      </w:r>
      <w:r w:rsidR="007E67B2">
        <w:rPr>
          <w:rFonts w:ascii="Times New Roman" w:hAnsi="Times New Roman" w:cs="Times New Roman"/>
        </w:rPr>
        <w:t>Study</w:t>
      </w:r>
      <w:r w:rsidRPr="008C2DEF">
        <w:rPr>
          <w:rFonts w:ascii="Times New Roman" w:hAnsi="Times New Roman" w:cs="Times New Roman"/>
        </w:rPr>
        <w:t xml:space="preserve"> standardization and clarity, thereby enhancing subsequent analyses.</w:t>
      </w:r>
    </w:p>
    <w:p w14:paraId="326B0A94" w14:textId="02F8E6CA" w:rsidR="00917BCA" w:rsidRPr="00ED52CC" w:rsidRDefault="00790FA7" w:rsidP="00ED52CC">
      <w:pPr>
        <w:pStyle w:val="Heading4"/>
        <w:spacing w:line="360" w:lineRule="auto"/>
        <w:rPr>
          <w:rFonts w:ascii="Times New Roman" w:hAnsi="Times New Roman" w:cs="Times New Roman"/>
          <w:b/>
          <w:bCs/>
          <w:i w:val="0"/>
          <w:iCs w:val="0"/>
        </w:rPr>
      </w:pPr>
      <w:bookmarkStart w:id="50" w:name="_Toc143309474"/>
      <w:bookmarkStart w:id="51" w:name="_Toc146282685"/>
      <w:r w:rsidRPr="00ED52CC">
        <w:rPr>
          <w:rFonts w:ascii="Times New Roman" w:hAnsi="Times New Roman" w:cs="Times New Roman"/>
          <w:b/>
          <w:bCs/>
          <w:i w:val="0"/>
          <w:iCs w:val="0"/>
        </w:rPr>
        <w:t>Spelling Correction</w:t>
      </w:r>
      <w:bookmarkEnd w:id="51"/>
    </w:p>
    <w:p w14:paraId="09959177" w14:textId="11AF3A21" w:rsidR="00790FA7" w:rsidRDefault="00147574" w:rsidP="00954825">
      <w:pPr>
        <w:spacing w:line="360" w:lineRule="auto"/>
        <w:jc w:val="both"/>
        <w:rPr>
          <w:rFonts w:ascii="Times New Roman" w:hAnsi="Times New Roman" w:cs="Times New Roman"/>
        </w:rPr>
      </w:pPr>
      <w:r>
        <w:rPr>
          <w:rFonts w:ascii="Times New Roman" w:hAnsi="Times New Roman" w:cs="Times New Roman"/>
        </w:rPr>
        <w:t xml:space="preserve">The very first step to perform </w:t>
      </w:r>
      <w:r w:rsidR="00FF47B6">
        <w:rPr>
          <w:rFonts w:ascii="Times New Roman" w:hAnsi="Times New Roman" w:cs="Times New Roman"/>
        </w:rPr>
        <w:t>text</w:t>
      </w:r>
      <w:r>
        <w:rPr>
          <w:rFonts w:ascii="Times New Roman" w:hAnsi="Times New Roman" w:cs="Times New Roman"/>
        </w:rPr>
        <w:t xml:space="preserve"> normalization</w:t>
      </w:r>
      <w:r w:rsidR="00827485">
        <w:rPr>
          <w:rFonts w:ascii="Times New Roman" w:hAnsi="Times New Roman" w:cs="Times New Roman"/>
        </w:rPr>
        <w:t xml:space="preserve"> </w:t>
      </w:r>
      <w:r w:rsidR="00371922">
        <w:rPr>
          <w:rFonts w:ascii="Times New Roman" w:hAnsi="Times New Roman" w:cs="Times New Roman"/>
        </w:rPr>
        <w:t xml:space="preserve">is to </w:t>
      </w:r>
      <w:r w:rsidR="00A47DAA" w:rsidRPr="00A47DAA">
        <w:rPr>
          <w:rFonts w:ascii="Times New Roman" w:hAnsi="Times New Roman" w:cs="Times New Roman"/>
        </w:rPr>
        <w:t xml:space="preserve">Conduct spelling correction through </w:t>
      </w:r>
      <w:r w:rsidR="00CA78CC">
        <w:rPr>
          <w:rFonts w:ascii="Times New Roman" w:hAnsi="Times New Roman" w:cs="Times New Roman"/>
        </w:rPr>
        <w:t>TextBlob</w:t>
      </w:r>
      <w:r w:rsidR="00A47DAA" w:rsidRPr="00A47DAA">
        <w:rPr>
          <w:rFonts w:ascii="Times New Roman" w:hAnsi="Times New Roman" w:cs="Times New Roman"/>
        </w:rPr>
        <w:t xml:space="preserve"> on </w:t>
      </w:r>
      <w:r w:rsidR="00FF47B6">
        <w:rPr>
          <w:rFonts w:ascii="Times New Roman" w:hAnsi="Times New Roman" w:cs="Times New Roman"/>
        </w:rPr>
        <w:t>text</w:t>
      </w:r>
      <w:r w:rsidR="00A47DAA" w:rsidRPr="00A47DAA">
        <w:rPr>
          <w:rFonts w:ascii="Times New Roman" w:hAnsi="Times New Roman" w:cs="Times New Roman"/>
        </w:rPr>
        <w:t xml:space="preserve"> data prior to training a Twitter sentiment analysis model can yield numerous advantages. Spelling errors are pervasive in informal </w:t>
      </w:r>
      <w:r w:rsidR="00FF47B6">
        <w:rPr>
          <w:rFonts w:ascii="Times New Roman" w:hAnsi="Times New Roman" w:cs="Times New Roman"/>
        </w:rPr>
        <w:t>text</w:t>
      </w:r>
      <w:r w:rsidR="00A47DAA" w:rsidRPr="00A47DAA">
        <w:rPr>
          <w:rFonts w:ascii="Times New Roman" w:hAnsi="Times New Roman" w:cs="Times New Roman"/>
        </w:rPr>
        <w:t xml:space="preserve">, such as tweets, and rectifying these errors augments the data's quality, thereby facilitating the model's acquisition of substantive patterns. Correcting spelling errors serves to preserve the semantic integrity of the </w:t>
      </w:r>
      <w:r w:rsidR="00EF7302">
        <w:rPr>
          <w:rFonts w:ascii="Times New Roman" w:hAnsi="Times New Roman" w:cs="Times New Roman"/>
        </w:rPr>
        <w:t>text</w:t>
      </w:r>
      <w:r w:rsidR="00A47DAA" w:rsidRPr="00A47DAA">
        <w:rPr>
          <w:rFonts w:ascii="Times New Roman" w:hAnsi="Times New Roman" w:cs="Times New Roman"/>
        </w:rPr>
        <w:t xml:space="preserve">, as misplaced or incorrect letters can distort the intended sentiment, ultimately resulting in imprecise model predictions. These spelling errors introduce a discordant element into the data, but their elimination enhances the signal-to-noise ratio, allowing the model to concentrate on authentic sentiment-related attributes. </w:t>
      </w:r>
      <w:r w:rsidR="00EF7302">
        <w:rPr>
          <w:rFonts w:ascii="Times New Roman" w:hAnsi="Times New Roman" w:cs="Times New Roman"/>
        </w:rPr>
        <w:t>According to</w:t>
      </w:r>
      <w:r w:rsidR="00A4036C">
        <w:rPr>
          <w:rFonts w:ascii="Times New Roman" w:hAnsi="Times New Roman" w:cs="Times New Roman"/>
        </w:rPr>
        <w:t xml:space="preserve"> </w:t>
      </w:r>
      <w:r w:rsidR="00140BB3">
        <w:rPr>
          <w:rFonts w:ascii="Times New Roman" w:hAnsi="Times New Roman" w:cs="Times New Roman"/>
        </w:rPr>
        <w:fldChar w:fldCharType="begin"/>
      </w:r>
      <w:r w:rsidR="00A4036C">
        <w:rPr>
          <w:rFonts w:ascii="Times New Roman" w:hAnsi="Times New Roman" w:cs="Times New Roman"/>
        </w:rPr>
        <w:instrText xml:space="preserve"> ADDIN ZOTERO_ITEM CSL_CITATION {"citationID":"gn5HNWoP","properties":{"formattedCitation":"(Nishanth N, 2020)","plainCitation":"(Nishanth N, 2020)","noteIndex":0},"citationItems":[{"id":614,"uris":["http://zotero.org/users/10598127/items/MBGZGA3N"],"itemData":{"id":614,"type":"webpage","abstract":"What is TextBlob?","container-title":"Medium","language":"en","title":"TextBlob Spelling Correction","URL":"https://towardsdatascience.com/textblob-spelling-correction-46321fc7f8b8","author":[{"literal":"Nishanth N"}],"accessed":{"date-parts":[["2023",9,21]]},"issued":{"date-parts":[["2020",7,30]]}}}],"schema":"https://github.com/citation-style-language/schema/raw/master/csl-citation.json"} </w:instrText>
      </w:r>
      <w:r w:rsidR="00140BB3">
        <w:rPr>
          <w:rFonts w:ascii="Times New Roman" w:hAnsi="Times New Roman" w:cs="Times New Roman"/>
        </w:rPr>
        <w:fldChar w:fldCharType="separate"/>
      </w:r>
      <w:r w:rsidR="00A4036C">
        <w:rPr>
          <w:rFonts w:ascii="Times New Roman" w:hAnsi="Times New Roman" w:cs="Times New Roman"/>
          <w:noProof/>
        </w:rPr>
        <w:t>(Nishanth N, 2020)</w:t>
      </w:r>
      <w:r w:rsidR="00140BB3">
        <w:rPr>
          <w:rFonts w:ascii="Times New Roman" w:hAnsi="Times New Roman" w:cs="Times New Roman"/>
        </w:rPr>
        <w:fldChar w:fldCharType="end"/>
      </w:r>
      <w:r w:rsidR="00A4036C">
        <w:rPr>
          <w:rFonts w:ascii="Times New Roman" w:hAnsi="Times New Roman" w:cs="Times New Roman"/>
        </w:rPr>
        <w:t xml:space="preserve">, </w:t>
      </w:r>
      <w:r w:rsidR="00A47DAA" w:rsidRPr="00A47DAA">
        <w:rPr>
          <w:rFonts w:ascii="Times New Roman" w:hAnsi="Times New Roman" w:cs="Times New Roman"/>
        </w:rPr>
        <w:t xml:space="preserve">A model trained on </w:t>
      </w:r>
      <w:r w:rsidR="00EF7302">
        <w:rPr>
          <w:rFonts w:ascii="Times New Roman" w:hAnsi="Times New Roman" w:cs="Times New Roman"/>
        </w:rPr>
        <w:t>text</w:t>
      </w:r>
      <w:r w:rsidR="00A47DAA" w:rsidRPr="00A47DAA">
        <w:rPr>
          <w:rFonts w:ascii="Times New Roman" w:hAnsi="Times New Roman" w:cs="Times New Roman"/>
        </w:rPr>
        <w:t xml:space="preserve"> with accurate spelling is better poised for generalization to unobserved data, as corrected data presents a more cohesive and representative reflection of linguistic expression, thereby aiding the model's comprehension of sentiments. Many sentiment analysis models leverage sentiment lexicons or dictionaries containing words associated with specific sentiments, and spelling errors can engender incongruities between </w:t>
      </w:r>
      <w:r w:rsidR="00865885">
        <w:rPr>
          <w:rFonts w:ascii="Times New Roman" w:hAnsi="Times New Roman" w:cs="Times New Roman"/>
        </w:rPr>
        <w:t>my</w:t>
      </w:r>
      <w:r w:rsidR="00A47DAA" w:rsidRPr="00A47DAA">
        <w:rPr>
          <w:rFonts w:ascii="Times New Roman" w:hAnsi="Times New Roman" w:cs="Times New Roman"/>
        </w:rPr>
        <w:t xml:space="preserve"> </w:t>
      </w:r>
      <w:r w:rsidR="00FF6173">
        <w:rPr>
          <w:rFonts w:ascii="Times New Roman" w:hAnsi="Times New Roman" w:cs="Times New Roman"/>
        </w:rPr>
        <w:t>text</w:t>
      </w:r>
      <w:r w:rsidR="00A47DAA" w:rsidRPr="00A47DAA">
        <w:rPr>
          <w:rFonts w:ascii="Times New Roman" w:hAnsi="Times New Roman" w:cs="Times New Roman"/>
        </w:rPr>
        <w:t xml:space="preserve"> and these lexicons. Correcting spelling ensures alignment with such resources.</w:t>
      </w:r>
      <w:r w:rsidR="00C171F8">
        <w:rPr>
          <w:rFonts w:ascii="Times New Roman" w:hAnsi="Times New Roman" w:cs="Times New Roman"/>
        </w:rPr>
        <w:t xml:space="preserve"> </w:t>
      </w:r>
      <w:r w:rsidR="00C171F8">
        <w:rPr>
          <w:rFonts w:ascii="Times New Roman" w:hAnsi="Times New Roman" w:cs="Times New Roman"/>
        </w:rPr>
        <w:fldChar w:fldCharType="begin"/>
      </w:r>
      <w:r w:rsidR="00C171F8">
        <w:rPr>
          <w:rFonts w:ascii="Times New Roman" w:hAnsi="Times New Roman" w:cs="Times New Roman"/>
        </w:rPr>
        <w:instrText xml:space="preserve"> ADDIN ZOTERO_ITEM CSL_CITATION {"citationID":"bvwAA5Qv","properties":{"formattedCitation":"(Soyusiawaty and Wolley, 2021)","plainCitation":"(Soyusiawaty and Wolley, 2021)","noteIndex":0},"citationItems":[{"id":690,"uris":["http://zotero.org/users/10598127/items/JXX5FPE7"],"itemData":{"id":690,"type":"article-journal","abstract":"A digital library is a type of information retrieval (IR) system. The existing IR methodologies generally have problems on keyword searching. Some of search engine has not been able to provide search results with partial matching and typographical error. Therefore, it is required to be able to provide search results that are relevant to keywords provided by the user. We proposed a model to solve the problem by combining the spell correction and query expansion. Searching is starting with indexing the title of the document by preprocessing the title of all incoming document data and then weighting the Term Frequency – Inverse Document Frequency (TF-IDF) against all terms of the whole document. Levenshtein Distance algorithm is used in the search process to correct typo-indicated keywords. Before calculating the relevance between the keywords and the documents using Cosine Similarity, the keywords are expanded using Query Expansion to increase number of documents retrieved. Calculation results using Cosine Similarity are then added to Query Expansion weight calculation to get final ranking result. Results show improvements over IR system compared with system without spell check and query expansion. The results of the study in the form of web-based application conducted testing for 50 times with number of data of 2,045. The system was able to correct typo-indicated keywords and search documents with average recall value of 95.91%, average precision value of 63.82% and average Non Interpolated Average Precision (NIAP) value of 86.29%.","container-title":"International Journal of Advanced Computer Science and Applications","DOI":"10.14569/IJACSA.2021.0120838","ISSN":"21565570, 2158107X","issue":"8","journalAbbreviation":"IJACSA","language":"en","source":"DOI.org (Crossref)","title":"Hybrid Spelling Correction and Query Expansion for Relevance Document Searching","URL":"http://thesai.org/Publications/ViewPaper?Volume=12&amp;Issue=8&amp;Code=IJACSA&amp;SerialNo=38","volume":"12","author":[{"family":"Soyusiawaty","given":"Dewi"},{"family":"Wolley","given":"Denny Hilmawan Rahmatullah"}],"accessed":{"date-parts":[["2023",9,22]]},"issued":{"date-parts":[["2021"]]}}}],"schema":"https://github.com/citation-style-language/schema/raw/master/csl-citation.json"} </w:instrText>
      </w:r>
      <w:r w:rsidR="00C171F8">
        <w:rPr>
          <w:rFonts w:ascii="Times New Roman" w:hAnsi="Times New Roman" w:cs="Times New Roman"/>
        </w:rPr>
        <w:fldChar w:fldCharType="separate"/>
      </w:r>
      <w:r w:rsidR="00C171F8">
        <w:rPr>
          <w:rFonts w:ascii="Times New Roman" w:hAnsi="Times New Roman" w:cs="Times New Roman"/>
          <w:noProof/>
        </w:rPr>
        <w:t>(Soyusiawaty and Wolley, 2021)</w:t>
      </w:r>
      <w:r w:rsidR="00C171F8">
        <w:rPr>
          <w:rFonts w:ascii="Times New Roman" w:hAnsi="Times New Roman" w:cs="Times New Roman"/>
        </w:rPr>
        <w:fldChar w:fldCharType="end"/>
      </w:r>
      <w:r w:rsidR="00C171F8">
        <w:rPr>
          <w:rFonts w:ascii="Times New Roman" w:hAnsi="Times New Roman" w:cs="Times New Roman"/>
        </w:rPr>
        <w:t xml:space="preserve"> explains</w:t>
      </w:r>
      <w:r w:rsidR="000E2A4F">
        <w:rPr>
          <w:rFonts w:ascii="Times New Roman" w:hAnsi="Times New Roman" w:cs="Times New Roman"/>
        </w:rPr>
        <w:t>, t</w:t>
      </w:r>
      <w:r w:rsidR="00A47DAA" w:rsidRPr="00A47DAA">
        <w:rPr>
          <w:rFonts w:ascii="Times New Roman" w:hAnsi="Times New Roman" w:cs="Times New Roman"/>
        </w:rPr>
        <w:t xml:space="preserve">he rectified </w:t>
      </w:r>
      <w:r w:rsidR="00FF6173">
        <w:rPr>
          <w:rFonts w:ascii="Times New Roman" w:hAnsi="Times New Roman" w:cs="Times New Roman"/>
        </w:rPr>
        <w:t>text</w:t>
      </w:r>
      <w:r w:rsidR="00A47DAA" w:rsidRPr="00A47DAA">
        <w:rPr>
          <w:rFonts w:ascii="Times New Roman" w:hAnsi="Times New Roman" w:cs="Times New Roman"/>
        </w:rPr>
        <w:t xml:space="preserve"> data engenders more uniform and precise features, thereby potentially enhancing the performance of feature extraction techniques such as TF-IDF and word embeddings. A model trained on corrected </w:t>
      </w:r>
      <w:r w:rsidR="00906349">
        <w:rPr>
          <w:rFonts w:ascii="Times New Roman" w:hAnsi="Times New Roman" w:cs="Times New Roman"/>
        </w:rPr>
        <w:t>text</w:t>
      </w:r>
      <w:r w:rsidR="00A47DAA" w:rsidRPr="00A47DAA">
        <w:rPr>
          <w:rFonts w:ascii="Times New Roman" w:hAnsi="Times New Roman" w:cs="Times New Roman"/>
        </w:rPr>
        <w:t xml:space="preserve"> exhibits reduced sensitivity to minor spelling variations, rendering it more resilient in real-world contexts where spelling errors abound. In instances of </w:t>
      </w:r>
      <w:r w:rsidR="00A47DAA" w:rsidRPr="00A47DAA">
        <w:rPr>
          <w:rFonts w:ascii="Times New Roman" w:hAnsi="Times New Roman" w:cs="Times New Roman"/>
        </w:rPr>
        <w:lastRenderedPageBreak/>
        <w:t xml:space="preserve">amalgamating </w:t>
      </w:r>
      <w:r w:rsidR="00865885">
        <w:rPr>
          <w:rFonts w:ascii="Times New Roman" w:hAnsi="Times New Roman" w:cs="Times New Roman"/>
        </w:rPr>
        <w:t>my</w:t>
      </w:r>
      <w:r w:rsidR="00A47DAA" w:rsidRPr="00A47DAA">
        <w:rPr>
          <w:rFonts w:ascii="Times New Roman" w:hAnsi="Times New Roman" w:cs="Times New Roman"/>
        </w:rPr>
        <w:t xml:space="preserve"> dataset with external resources or datasets, consistent spelling fosters compatibility and mitigates disparities. It is essential, however, to exercise prudence when applying auto-correction, particularly in cases involving slang, abbreviations, or unique expressions commonly encountered in Twitter data, as some words might intentionally deviate from standard spelling conventions for stylistic or cultural reasons, and auto-correction could inadvertently alter their intended connotation. It is, therefore, advisable to meticulously review the auto-corrected </w:t>
      </w:r>
      <w:r w:rsidR="0040039A">
        <w:rPr>
          <w:rFonts w:ascii="Times New Roman" w:hAnsi="Times New Roman" w:cs="Times New Roman"/>
        </w:rPr>
        <w:t>text</w:t>
      </w:r>
      <w:r w:rsidR="00A47DAA" w:rsidRPr="00A47DAA">
        <w:rPr>
          <w:rFonts w:ascii="Times New Roman" w:hAnsi="Times New Roman" w:cs="Times New Roman"/>
        </w:rPr>
        <w:t xml:space="preserve"> to ensure it faithfully preserves the desired sentiment and message. To summarize, spelling correction heightens the caliber and uniformity of </w:t>
      </w:r>
      <w:r w:rsidR="00865885">
        <w:rPr>
          <w:rFonts w:ascii="Times New Roman" w:hAnsi="Times New Roman" w:cs="Times New Roman"/>
        </w:rPr>
        <w:t>my</w:t>
      </w:r>
      <w:r w:rsidR="00A47DAA" w:rsidRPr="00A47DAA">
        <w:rPr>
          <w:rFonts w:ascii="Times New Roman" w:hAnsi="Times New Roman" w:cs="Times New Roman"/>
        </w:rPr>
        <w:t xml:space="preserve"> </w:t>
      </w:r>
      <w:r w:rsidR="0040039A">
        <w:rPr>
          <w:rFonts w:ascii="Times New Roman" w:hAnsi="Times New Roman" w:cs="Times New Roman"/>
        </w:rPr>
        <w:t>text</w:t>
      </w:r>
      <w:r w:rsidR="00A47DAA" w:rsidRPr="00A47DAA">
        <w:rPr>
          <w:rFonts w:ascii="Times New Roman" w:hAnsi="Times New Roman" w:cs="Times New Roman"/>
        </w:rPr>
        <w:t xml:space="preserve"> data, thus potentially ameliorating the sentiment analysis model's performance by facilitating the acquisition of precise sentiment-related patterns.</w:t>
      </w:r>
    </w:p>
    <w:p w14:paraId="26FDE5A9" w14:textId="64606F07" w:rsidR="00CC4674" w:rsidRPr="00F77F93" w:rsidRDefault="00CC4674" w:rsidP="00F77F93">
      <w:pPr>
        <w:pStyle w:val="Heading4"/>
        <w:spacing w:line="360" w:lineRule="auto"/>
        <w:rPr>
          <w:rFonts w:ascii="Times New Roman" w:hAnsi="Times New Roman" w:cs="Times New Roman"/>
          <w:b/>
          <w:bCs/>
          <w:i w:val="0"/>
          <w:iCs w:val="0"/>
        </w:rPr>
      </w:pPr>
      <w:bookmarkStart w:id="52" w:name="_Toc146282686"/>
      <w:r w:rsidRPr="00F77F93">
        <w:rPr>
          <w:rFonts w:ascii="Times New Roman" w:hAnsi="Times New Roman" w:cs="Times New Roman"/>
          <w:b/>
          <w:bCs/>
          <w:i w:val="0"/>
          <w:iCs w:val="0"/>
        </w:rPr>
        <w:t xml:space="preserve">Denoise </w:t>
      </w:r>
      <w:r w:rsidR="007E67B2">
        <w:rPr>
          <w:rFonts w:ascii="Times New Roman" w:hAnsi="Times New Roman" w:cs="Times New Roman"/>
          <w:b/>
          <w:bCs/>
          <w:i w:val="0"/>
          <w:iCs w:val="0"/>
        </w:rPr>
        <w:t>Study</w:t>
      </w:r>
      <w:bookmarkEnd w:id="52"/>
    </w:p>
    <w:p w14:paraId="4977F062" w14:textId="665CD623" w:rsidR="0055471A" w:rsidRPr="00F77F93" w:rsidRDefault="00DE306F" w:rsidP="00954825">
      <w:pPr>
        <w:spacing w:line="360" w:lineRule="auto"/>
        <w:jc w:val="both"/>
        <w:rPr>
          <w:rFonts w:ascii="Times New Roman" w:hAnsi="Times New Roman" w:cs="Times New Roman"/>
        </w:rPr>
      </w:pPr>
      <w:r w:rsidRPr="00DE306F">
        <w:rPr>
          <w:rFonts w:ascii="Times New Roman" w:hAnsi="Times New Roman" w:cs="Times New Roman"/>
        </w:rPr>
        <w:t>The process of denoising textual data by the removal of HTML tags and the expansion of contractions emerges as a fundamental practice that bestows an array of discernible advantages in the context of training a Twitter-oriented sentiment analysis model.</w:t>
      </w:r>
      <w:r w:rsidR="00946207">
        <w:rPr>
          <w:rFonts w:ascii="Times New Roman" w:hAnsi="Times New Roman" w:cs="Times New Roman"/>
        </w:rPr>
        <w:fldChar w:fldCharType="begin"/>
      </w:r>
      <w:r w:rsidR="00946207">
        <w:rPr>
          <w:rFonts w:ascii="Times New Roman" w:hAnsi="Times New Roman" w:cs="Times New Roman"/>
        </w:rPr>
        <w:instrText xml:space="preserve"> ADDIN ZOTERO_ITEM CSL_CITATION {"citationID":"gPSiqf6Y","properties":{"formattedCitation":"(Lohiya, 2018)","plainCitation":"(Lohiya, 2018)","noteIndex":0},"citationItems":[{"id":618,"uris":["http://zotero.org/users/10598127/items/Y96GIYT3"],"itemData":{"id":618,"type":"post-weblog","abstract":"This article will be all about processing and understanding text data.","container-title":"Medium","language":"en","title":"Cleaning and pre-processing textual data","URL":"https://himanshulohiya.medium.com/cleaning-and-pre-processing-textual-data-d88036a1f4b8","author":[{"family":"Lohiya","given":"Himanshu"}],"accessed":{"date-parts":[["2023",9,21]]},"issued":{"date-parts":[["2018",7,6]]}}}],"schema":"https://github.com/citation-style-language/schema/raw/master/csl-citation.json"} </w:instrText>
      </w:r>
      <w:r w:rsidR="00946207">
        <w:rPr>
          <w:rFonts w:ascii="Times New Roman" w:hAnsi="Times New Roman" w:cs="Times New Roman"/>
        </w:rPr>
        <w:fldChar w:fldCharType="separate"/>
      </w:r>
      <w:r w:rsidR="00946207">
        <w:rPr>
          <w:rFonts w:ascii="Times New Roman" w:hAnsi="Times New Roman" w:cs="Times New Roman"/>
          <w:noProof/>
        </w:rPr>
        <w:t>(Lohiya, 2018)</w:t>
      </w:r>
      <w:r w:rsidR="00946207">
        <w:rPr>
          <w:rFonts w:ascii="Times New Roman" w:hAnsi="Times New Roman" w:cs="Times New Roman"/>
        </w:rPr>
        <w:fldChar w:fldCharType="end"/>
      </w:r>
      <w:r w:rsidR="00946207">
        <w:rPr>
          <w:rFonts w:ascii="Times New Roman" w:hAnsi="Times New Roman" w:cs="Times New Roman"/>
        </w:rPr>
        <w:t xml:space="preserve"> also </w:t>
      </w:r>
      <w:r w:rsidR="007332B6">
        <w:rPr>
          <w:rFonts w:ascii="Times New Roman" w:hAnsi="Times New Roman" w:cs="Times New Roman"/>
        </w:rPr>
        <w:t>explains</w:t>
      </w:r>
      <w:r w:rsidRPr="00DE306F">
        <w:rPr>
          <w:rFonts w:ascii="Times New Roman" w:hAnsi="Times New Roman" w:cs="Times New Roman"/>
        </w:rPr>
        <w:t xml:space="preserve"> HTML tags, typically embedded within </w:t>
      </w:r>
      <w:r w:rsidR="009B0AA3">
        <w:rPr>
          <w:rFonts w:ascii="Times New Roman" w:hAnsi="Times New Roman" w:cs="Times New Roman"/>
        </w:rPr>
        <w:t>text</w:t>
      </w:r>
      <w:r w:rsidRPr="00DE306F">
        <w:rPr>
          <w:rFonts w:ascii="Times New Roman" w:hAnsi="Times New Roman" w:cs="Times New Roman"/>
        </w:rPr>
        <w:t xml:space="preserve"> sourced from the web, including tweets drawn from web-based content, often serve as an unwarranted source of disruption to the </w:t>
      </w:r>
      <w:r w:rsidR="009B0AA3">
        <w:rPr>
          <w:rFonts w:ascii="Times New Roman" w:hAnsi="Times New Roman" w:cs="Times New Roman"/>
        </w:rPr>
        <w:t>text</w:t>
      </w:r>
      <w:r w:rsidRPr="00DE306F">
        <w:rPr>
          <w:rFonts w:ascii="Times New Roman" w:hAnsi="Times New Roman" w:cs="Times New Roman"/>
        </w:rPr>
        <w:t xml:space="preserve">'s intrinsic integrity. The expurgation of HTML tags represents a means of enhancing the </w:t>
      </w:r>
      <w:r w:rsidR="004C30A3">
        <w:rPr>
          <w:rFonts w:ascii="Times New Roman" w:hAnsi="Times New Roman" w:cs="Times New Roman"/>
        </w:rPr>
        <w:t>text</w:t>
      </w:r>
      <w:r w:rsidRPr="00DE306F">
        <w:rPr>
          <w:rFonts w:ascii="Times New Roman" w:hAnsi="Times New Roman" w:cs="Times New Roman"/>
        </w:rPr>
        <w:t xml:space="preserve">'s cleanliness, culminating in a refined input that is bereft of superfluous elements, thereby directing the model's cognitive faculties toward content of direct relevance. Crucially, HTML tags, devoid of sentiment-related information, possess the potential to confound the model's interpretative process if retained. By their elimination, the model is conferred with a pristine input, a transformation that augments its capacity to apprehend and assimilate meaningful textual patterns. Moreover, the presence of HTML tags can engender irregularities in </w:t>
      </w:r>
      <w:r w:rsidR="007E67B2">
        <w:rPr>
          <w:rFonts w:ascii="Times New Roman" w:hAnsi="Times New Roman" w:cs="Times New Roman"/>
        </w:rPr>
        <w:t>Study</w:t>
      </w:r>
      <w:r w:rsidRPr="00DE306F">
        <w:rPr>
          <w:rFonts w:ascii="Times New Roman" w:hAnsi="Times New Roman" w:cs="Times New Roman"/>
        </w:rPr>
        <w:t xml:space="preserve"> length and structure, introducing a veneer of non-uniformity detrimental to feature extraction techniques such as TF-IDF or word embeddings. Through the eradication of these tags, a harmonious uniformity is reinstated, a factor instrumental in advancing the efficacy of feature extraction methodologies. It is incumbent to acknowledge that HTML tags introduce a disconcerting element of noise into the </w:t>
      </w:r>
      <w:r w:rsidR="004C30A3">
        <w:rPr>
          <w:rFonts w:ascii="Times New Roman" w:hAnsi="Times New Roman" w:cs="Times New Roman"/>
        </w:rPr>
        <w:t>text</w:t>
      </w:r>
      <w:r w:rsidRPr="00DE306F">
        <w:rPr>
          <w:rFonts w:ascii="Times New Roman" w:hAnsi="Times New Roman" w:cs="Times New Roman"/>
        </w:rPr>
        <w:t xml:space="preserve">, with the potential to lead the model astray by conditioning it to acquire spurious or irrelevant patterns. In purging these artifacts, the resultant reduction in noise heralds a more salubrious signal-to-noise ratio. In consonance with the principles of clarity and precision, the expansion of contractions within the </w:t>
      </w:r>
      <w:r w:rsidR="007C19C0">
        <w:rPr>
          <w:rFonts w:ascii="Times New Roman" w:hAnsi="Times New Roman" w:cs="Times New Roman"/>
        </w:rPr>
        <w:t>text</w:t>
      </w:r>
      <w:r w:rsidRPr="00DE306F">
        <w:rPr>
          <w:rFonts w:ascii="Times New Roman" w:hAnsi="Times New Roman" w:cs="Times New Roman"/>
        </w:rPr>
        <w:t xml:space="preserve"> engenders a heightened level of explicitude.</w:t>
      </w:r>
      <w:r w:rsidR="00F76563">
        <w:rPr>
          <w:rFonts w:ascii="Times New Roman" w:hAnsi="Times New Roman" w:cs="Times New Roman"/>
        </w:rPr>
        <w:fldChar w:fldCharType="begin"/>
      </w:r>
      <w:r w:rsidR="00190F72">
        <w:rPr>
          <w:rFonts w:ascii="Times New Roman" w:hAnsi="Times New Roman" w:cs="Times New Roman"/>
        </w:rPr>
        <w:instrText xml:space="preserve"> ADDIN ZOTERO_ITEM CSL_CITATION {"citationID":"C4lBzxJv","properties":{"formattedCitation":"(Antari Pasaha, 2020)","plainCitation":"(Antari Pasaha, 2020)","noteIndex":0},"citationItems":[{"id":620,"uris":["http://zotero.org/users/10598127/items/6FVXCRAI"],"itemData":{"id":620,"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NLP - Expand contractions in Text Processing","URL":"https://www.geeksforgeeks.org/nlp-expand-contractions-in-text-processing/","author":[{"literal":"Antari Pasaha"}],"accessed":{"date-parts":[["2023",9,21]]},"issued":{"date-parts":[["2020",10,25]]}}}],"schema":"https://github.com/citation-style-language/schema/raw/master/csl-citation.json"} </w:instrText>
      </w:r>
      <w:r w:rsidR="00F76563">
        <w:rPr>
          <w:rFonts w:ascii="Times New Roman" w:hAnsi="Times New Roman" w:cs="Times New Roman"/>
        </w:rPr>
        <w:fldChar w:fldCharType="separate"/>
      </w:r>
      <w:r w:rsidR="00190F72">
        <w:rPr>
          <w:rFonts w:ascii="Times New Roman" w:hAnsi="Times New Roman" w:cs="Times New Roman"/>
          <w:noProof/>
        </w:rPr>
        <w:t>(Antari Pasaha, 2020)</w:t>
      </w:r>
      <w:r w:rsidR="00F76563">
        <w:rPr>
          <w:rFonts w:ascii="Times New Roman" w:hAnsi="Times New Roman" w:cs="Times New Roman"/>
        </w:rPr>
        <w:fldChar w:fldCharType="end"/>
      </w:r>
      <w:r w:rsidRPr="00DE306F">
        <w:rPr>
          <w:rFonts w:ascii="Times New Roman" w:hAnsi="Times New Roman" w:cs="Times New Roman"/>
        </w:rPr>
        <w:t xml:space="preserve"> The amorphous nature of contractions, often symptomatic of informal discourse, acquires definitional contours when expanded (e.g., </w:t>
      </w:r>
      <w:r w:rsidRPr="00DE306F">
        <w:rPr>
          <w:rFonts w:ascii="Times New Roman" w:hAnsi="Times New Roman" w:cs="Times New Roman"/>
        </w:rPr>
        <w:lastRenderedPageBreak/>
        <w:t xml:space="preserve">"didn't" to "did not"), engendering a </w:t>
      </w:r>
      <w:r w:rsidR="007C19C0">
        <w:rPr>
          <w:rFonts w:ascii="Times New Roman" w:hAnsi="Times New Roman" w:cs="Times New Roman"/>
        </w:rPr>
        <w:t>text</w:t>
      </w:r>
      <w:r w:rsidRPr="00DE306F">
        <w:rPr>
          <w:rFonts w:ascii="Times New Roman" w:hAnsi="Times New Roman" w:cs="Times New Roman"/>
        </w:rPr>
        <w:t xml:space="preserve"> imbued with unequivocal semantic intent. This practice imbues the </w:t>
      </w:r>
      <w:r w:rsidR="005F130F">
        <w:rPr>
          <w:rFonts w:ascii="Times New Roman" w:hAnsi="Times New Roman" w:cs="Times New Roman"/>
        </w:rPr>
        <w:t>text</w:t>
      </w:r>
      <w:r w:rsidRPr="00DE306F">
        <w:rPr>
          <w:rFonts w:ascii="Times New Roman" w:hAnsi="Times New Roman" w:cs="Times New Roman"/>
        </w:rPr>
        <w:t xml:space="preserve"> with a measure of clarity that resonates profoundly within the domain of sentiment analysis. Moreover, the expansion of contractions unfurls the potential to elucidate the nuanced contexts of sentiment, with the model able to parse distinctions such as that between "I can't wait" and "I cannot wait," thereby discerning subtleties in sentiment expression. Sentiment lexicons or dictionaries, often indispensable to sentiment analysis endeavors, may not incorporate contracted forms of words, rendering expansion pivotal in rendering the </w:t>
      </w:r>
      <w:r w:rsidR="00FF5E62">
        <w:rPr>
          <w:rFonts w:ascii="Times New Roman" w:hAnsi="Times New Roman" w:cs="Times New Roman"/>
        </w:rPr>
        <w:t>text</w:t>
      </w:r>
      <w:r w:rsidRPr="00DE306F">
        <w:rPr>
          <w:rFonts w:ascii="Times New Roman" w:hAnsi="Times New Roman" w:cs="Times New Roman"/>
        </w:rPr>
        <w:t xml:space="preserve">'s lexicon congruent with these resources. A model nurtured on denoised </w:t>
      </w:r>
      <w:r w:rsidR="00FF5E62">
        <w:rPr>
          <w:rFonts w:ascii="Times New Roman" w:hAnsi="Times New Roman" w:cs="Times New Roman"/>
        </w:rPr>
        <w:t>text</w:t>
      </w:r>
      <w:r w:rsidRPr="00DE306F">
        <w:rPr>
          <w:rFonts w:ascii="Times New Roman" w:hAnsi="Times New Roman" w:cs="Times New Roman"/>
        </w:rPr>
        <w:t xml:space="preserve"> emerges as more impervious to the vicissitudes of </w:t>
      </w:r>
      <w:r w:rsidR="00FF5E62">
        <w:rPr>
          <w:rFonts w:ascii="Times New Roman" w:hAnsi="Times New Roman" w:cs="Times New Roman"/>
        </w:rPr>
        <w:t>text</w:t>
      </w:r>
      <w:r w:rsidRPr="00DE306F">
        <w:rPr>
          <w:rFonts w:ascii="Times New Roman" w:hAnsi="Times New Roman" w:cs="Times New Roman"/>
        </w:rPr>
        <w:t xml:space="preserve"> structure, emblematic of its versatility across a spectrum of textual inputs. The bestowal of a standardized, denoised input empowers the model with a heightened propensity for generalization, underscoring its efficacy within real-world scenarios</w:t>
      </w:r>
      <w:r w:rsidR="007A3C30">
        <w:rPr>
          <w:rFonts w:ascii="Times New Roman" w:hAnsi="Times New Roman" w:cs="Times New Roman"/>
        </w:rPr>
        <w:fldChar w:fldCharType="begin"/>
      </w:r>
      <w:r w:rsidR="00A77A33">
        <w:rPr>
          <w:rFonts w:ascii="Times New Roman" w:hAnsi="Times New Roman" w:cs="Times New Roman"/>
        </w:rPr>
        <w:instrText xml:space="preserve"> ADDIN ZOTERO_ITEM CSL_CITATION {"citationID":"RRstuQFK","properties":{"formattedCitation":"(Vickery, 2020)","plainCitation":"(Vickery, 2020)","noteIndex":0},"citationItems":[{"id":622,"uris":["http://zotero.org/users/10598127/items/XVJ46IZQ"],"itemData":{"id":622,"type":"webpage","abstract":"5 python methods to prepare data for NLP","container-title":"Medium","language":"en","title":"Text Cleaning Methods for Natural Language Processing","URL":"https://towardsdatascience.com/text-cleaning-methods-for-natural-language-processing-f2fc1796e8c7","author":[{"family":"Vickery","given":"Rebecca"}],"accessed":{"date-parts":[["2023",9,21]]},"issued":{"date-parts":[["2020",2,28]]}}}],"schema":"https://github.com/citation-style-language/schema/raw/master/csl-citation.json"} </w:instrText>
      </w:r>
      <w:r w:rsidR="007A3C30">
        <w:rPr>
          <w:rFonts w:ascii="Times New Roman" w:hAnsi="Times New Roman" w:cs="Times New Roman"/>
        </w:rPr>
        <w:fldChar w:fldCharType="separate"/>
      </w:r>
      <w:r w:rsidR="00A77A33">
        <w:rPr>
          <w:rFonts w:ascii="Times New Roman" w:hAnsi="Times New Roman" w:cs="Times New Roman"/>
          <w:noProof/>
        </w:rPr>
        <w:t>(Vickery, 2020)</w:t>
      </w:r>
      <w:r w:rsidR="007A3C30">
        <w:rPr>
          <w:rFonts w:ascii="Times New Roman" w:hAnsi="Times New Roman" w:cs="Times New Roman"/>
        </w:rPr>
        <w:fldChar w:fldCharType="end"/>
      </w:r>
      <w:r w:rsidRPr="00DE306F">
        <w:rPr>
          <w:rFonts w:ascii="Times New Roman" w:hAnsi="Times New Roman" w:cs="Times New Roman"/>
        </w:rPr>
        <w:t xml:space="preserve">. However, it is incumbent to apprise that while denoising confers an array of benefits, certain contractions lay entrenched within informal parlance and may be imbued with sentiment nuances. Ergo, the removal of contractions demands circumspection, for their elimination could potentially transmute the sentiment implicit in the </w:t>
      </w:r>
      <w:r w:rsidR="001025F4">
        <w:rPr>
          <w:rFonts w:ascii="Times New Roman" w:hAnsi="Times New Roman" w:cs="Times New Roman"/>
        </w:rPr>
        <w:t>text</w:t>
      </w:r>
      <w:r w:rsidRPr="00DE306F">
        <w:rPr>
          <w:rFonts w:ascii="Times New Roman" w:hAnsi="Times New Roman" w:cs="Times New Roman"/>
        </w:rPr>
        <w:t xml:space="preserve">. Consequently, a judicious review of the denoised </w:t>
      </w:r>
      <w:r w:rsidR="001025F4">
        <w:rPr>
          <w:rFonts w:ascii="Times New Roman" w:hAnsi="Times New Roman" w:cs="Times New Roman"/>
        </w:rPr>
        <w:t>text</w:t>
      </w:r>
      <w:r w:rsidRPr="00DE306F">
        <w:rPr>
          <w:rFonts w:ascii="Times New Roman" w:hAnsi="Times New Roman" w:cs="Times New Roman"/>
        </w:rPr>
        <w:t xml:space="preserve"> is imperative, ensuring that it remains an authentic vessel of the intended sentiment. In summative synthesis, the art of denoising textual data, with the dual facets of HTML tag removal and contraction expansion, bequeaths an accretion of quality, clarity, and consistency upon the corpus. This augmentation, in turn, galvanizes the performance of the sentiment analysis model, bequeathing it a pristinely cleansed and eminently interpretable input substrate.</w:t>
      </w:r>
    </w:p>
    <w:p w14:paraId="013B8851" w14:textId="7C2A552F" w:rsidR="00867E06" w:rsidRDefault="00867E06" w:rsidP="00326549">
      <w:pPr>
        <w:pStyle w:val="Heading4"/>
        <w:spacing w:line="360" w:lineRule="auto"/>
        <w:rPr>
          <w:rFonts w:ascii="Times New Roman" w:hAnsi="Times New Roman" w:cs="Times New Roman"/>
          <w:b/>
          <w:bCs/>
          <w:i w:val="0"/>
          <w:iCs w:val="0"/>
        </w:rPr>
      </w:pPr>
      <w:bookmarkStart w:id="53" w:name="_Toc146282687"/>
      <w:r>
        <w:rPr>
          <w:rFonts w:ascii="Times New Roman" w:hAnsi="Times New Roman" w:cs="Times New Roman"/>
          <w:b/>
          <w:bCs/>
          <w:i w:val="0"/>
          <w:iCs w:val="0"/>
        </w:rPr>
        <w:t>Remove Name Tags</w:t>
      </w:r>
      <w:bookmarkEnd w:id="53"/>
    </w:p>
    <w:p w14:paraId="15ED9B4C" w14:textId="4BC4B098" w:rsidR="00867E06" w:rsidRDefault="00AE45B7" w:rsidP="005E5F75">
      <w:pPr>
        <w:spacing w:line="360" w:lineRule="auto"/>
        <w:jc w:val="both"/>
        <w:rPr>
          <w:rFonts w:ascii="Times New Roman" w:hAnsi="Times New Roman" w:cs="Times New Roman"/>
        </w:rPr>
      </w:pPr>
      <w:r w:rsidRPr="00AE45B7">
        <w:rPr>
          <w:rFonts w:ascii="Times New Roman" w:hAnsi="Times New Roman" w:cs="Times New Roman"/>
        </w:rPr>
        <w:t xml:space="preserve">The elimination of name tags or mentions from </w:t>
      </w:r>
      <w:r w:rsidR="00065CA1">
        <w:rPr>
          <w:rFonts w:ascii="Times New Roman" w:hAnsi="Times New Roman" w:cs="Times New Roman"/>
        </w:rPr>
        <w:t>text</w:t>
      </w:r>
      <w:r w:rsidRPr="00AE45B7">
        <w:rPr>
          <w:rFonts w:ascii="Times New Roman" w:hAnsi="Times New Roman" w:cs="Times New Roman"/>
        </w:rPr>
        <w:t xml:space="preserve"> data during the preparatory phase for training a Twitter-centric sentiment analysis model emerges as a salient practice imbued with multifarious advantages. Principally, this endeavor aligns with paramount considerations of privacy and ethical propriety.</w:t>
      </w:r>
      <w:r w:rsidR="00FC0865">
        <w:rPr>
          <w:rFonts w:ascii="Times New Roman" w:hAnsi="Times New Roman" w:cs="Times New Roman"/>
        </w:rPr>
        <w:t xml:space="preserve"> The study </w:t>
      </w:r>
      <w:r w:rsidR="00133F1A">
        <w:rPr>
          <w:rFonts w:ascii="Times New Roman" w:hAnsi="Times New Roman" w:cs="Times New Roman"/>
        </w:rPr>
        <w:t xml:space="preserve">by </w:t>
      </w:r>
      <w:r w:rsidR="00133F1A">
        <w:rPr>
          <w:rFonts w:ascii="Times New Roman" w:hAnsi="Times New Roman" w:cs="Times New Roman"/>
        </w:rPr>
        <w:fldChar w:fldCharType="begin"/>
      </w:r>
      <w:r w:rsidR="003275C0">
        <w:rPr>
          <w:rFonts w:ascii="Times New Roman" w:hAnsi="Times New Roman" w:cs="Times New Roman"/>
        </w:rPr>
        <w:instrText xml:space="preserve"> ADDIN ZOTERO_ITEM CSL_CITATION {"citationID":"kdjWZHzi","properties":{"formattedCitation":"(Morozov, 2021)","plainCitation":"(Morozov, 2021)","noteIndex":0},"citationItems":[{"id":624,"uris":["http://zotero.org/users/10598127/items/Y6EU6J55"],"itemData":{"id":624,"type":"post-weblog","abstract":"Twitter Sentiment Analysis and Visualization Methods","container-title":"Medium","language":"en","title":"Sentiment Analysis of Twitter Text And Visualization Methods","URL":"https://dennisalexandermorozov.medium.com/sentiment-analysis-of-twitter-text-and-visualization-methods-d6ab365ccfbc","author":[{"family":"Morozov","given":"Dennis Alexander"}],"accessed":{"date-parts":[["2023",9,21]]},"issued":{"date-parts":[["2021",9,17]]}}}],"schema":"https://github.com/citation-style-language/schema/raw/master/csl-citation.json"} </w:instrText>
      </w:r>
      <w:r w:rsidR="00133F1A">
        <w:rPr>
          <w:rFonts w:ascii="Times New Roman" w:hAnsi="Times New Roman" w:cs="Times New Roman"/>
        </w:rPr>
        <w:fldChar w:fldCharType="separate"/>
      </w:r>
      <w:r w:rsidR="003275C0">
        <w:rPr>
          <w:rFonts w:ascii="Times New Roman" w:hAnsi="Times New Roman" w:cs="Times New Roman"/>
          <w:noProof/>
        </w:rPr>
        <w:t>(Morozov, 2021)</w:t>
      </w:r>
      <w:r w:rsidR="00133F1A">
        <w:rPr>
          <w:rFonts w:ascii="Times New Roman" w:hAnsi="Times New Roman" w:cs="Times New Roman"/>
        </w:rPr>
        <w:fldChar w:fldCharType="end"/>
      </w:r>
      <w:r w:rsidRPr="00AE45B7">
        <w:rPr>
          <w:rFonts w:ascii="Times New Roman" w:hAnsi="Times New Roman" w:cs="Times New Roman"/>
        </w:rPr>
        <w:t xml:space="preserve"> </w:t>
      </w:r>
      <w:r w:rsidR="003275C0">
        <w:rPr>
          <w:rFonts w:ascii="Times New Roman" w:hAnsi="Times New Roman" w:cs="Times New Roman"/>
        </w:rPr>
        <w:t>explains</w:t>
      </w:r>
      <w:r w:rsidRPr="00AE45B7">
        <w:rPr>
          <w:rFonts w:ascii="Times New Roman" w:hAnsi="Times New Roman" w:cs="Times New Roman"/>
        </w:rPr>
        <w:t xml:space="preserve"> expunging mentions from tweets, the practice implicitly upholds the privacy rights of individuals whose names may be invoked without their consent in the analysis. Moreover, in cases where publicly available data is employed, the omission of name tags contributes to the anonymization of the dataset, a consequential measure when contemplating dataset sharing or publication. In the specific domain of sentiment analysis, the fundamental objective is to decipher the sentiment enshrined within the </w:t>
      </w:r>
      <w:r w:rsidR="002F0478">
        <w:rPr>
          <w:rFonts w:ascii="Times New Roman" w:hAnsi="Times New Roman" w:cs="Times New Roman"/>
        </w:rPr>
        <w:t>text</w:t>
      </w:r>
      <w:r w:rsidRPr="00AE45B7">
        <w:rPr>
          <w:rFonts w:ascii="Times New Roman" w:hAnsi="Times New Roman" w:cs="Times New Roman"/>
        </w:rPr>
        <w:t>, irrespective of the identities of the individuals involved</w:t>
      </w:r>
      <w:r w:rsidR="002E2287">
        <w:rPr>
          <w:rFonts w:ascii="Times New Roman" w:hAnsi="Times New Roman" w:cs="Times New Roman"/>
        </w:rPr>
        <w:fldChar w:fldCharType="begin"/>
      </w:r>
      <w:r w:rsidR="00EE4EED">
        <w:rPr>
          <w:rFonts w:ascii="Times New Roman" w:hAnsi="Times New Roman" w:cs="Times New Roman"/>
        </w:rPr>
        <w:instrText xml:space="preserve"> ADDIN ZOTERO_ITEM CSL_CITATION {"citationID":"YnSNS8az","properties":{"formattedCitation":"(LinkedIn, 2023)","plainCitation":"(LinkedIn, 2023)","noteIndex":0},"citationItems":[{"id":608,"uris":["http://zotero.org/users/10598127/items/UP2HLGYN"],"itemData":{"id":608,"type":"webpage","abstract":"Machine learning \\(ML\\) is a powerful and versatile tool for solving complex problems and creating value from data. However, to ensure that your ML projects are successful, you need to define and measure the right metrics that align with your goals and expectations.","language":"en","title":"What are your best practices for measuring success in Machine Learning?","URL":"https://www.linkedin.com/advice/1/what-your-best-practices-measuring-success-machine","author":[{"family":"LinkedIn","given":""}],"accessed":{"date-parts":[["2023",9,21]]}}}],"schema":"https://github.com/citation-style-language/schema/raw/master/csl-citation.json"} </w:instrText>
      </w:r>
      <w:r w:rsidR="002E2287">
        <w:rPr>
          <w:rFonts w:ascii="Times New Roman" w:hAnsi="Times New Roman" w:cs="Times New Roman"/>
        </w:rPr>
        <w:fldChar w:fldCharType="separate"/>
      </w:r>
      <w:r w:rsidR="00EE4EED">
        <w:rPr>
          <w:rFonts w:ascii="Times New Roman" w:hAnsi="Times New Roman" w:cs="Times New Roman"/>
          <w:noProof/>
        </w:rPr>
        <w:t>(LinkedIn, 2023)</w:t>
      </w:r>
      <w:r w:rsidR="002E2287">
        <w:rPr>
          <w:rFonts w:ascii="Times New Roman" w:hAnsi="Times New Roman" w:cs="Times New Roman"/>
        </w:rPr>
        <w:fldChar w:fldCharType="end"/>
      </w:r>
      <w:r w:rsidRPr="00AE45B7">
        <w:rPr>
          <w:rFonts w:ascii="Times New Roman" w:hAnsi="Times New Roman" w:cs="Times New Roman"/>
        </w:rPr>
        <w:t xml:space="preserve">. Consequently, the excision of name tags serves as a mechanism to channel the model's </w:t>
      </w:r>
      <w:r w:rsidRPr="00AE45B7">
        <w:rPr>
          <w:rFonts w:ascii="Times New Roman" w:hAnsi="Times New Roman" w:cs="Times New Roman"/>
        </w:rPr>
        <w:lastRenderedPageBreak/>
        <w:t xml:space="preserve">cognitive resources toward the intrinsic sentiment-laden essence of the tweet. Within the purview of sentiment analysis, the sentiment conveyed by a tweet does not invariably hinge on the individuals spotlighted within it. In light of this, the omission of name tags acts as a filter for superfluous information, fostering an environment wherein the model can more effectively discern the sentiment-bearing keywords. It is incumbent upon sentiment analysis models to proffer insights that transcend the idiosyncrasies of specific tweets, encompassing a more generalizable purview. The removal of name tags culminates in the creation of a more generic input, a transformation that augments the model's efficacy in handling diverse tweets. Twitter handles, often variably formatted, may incorporate the '@' symbol or exhibit variances in spelling. The act of purging them imparts a harmonious uniformity to the input, thereby streamlining the model's cognitive operations. Furthermore, name tags, characterized by distinctive punctuation marks and characters, can potentially confound the tokenization process and obfuscate the analytical panorama. Their elimination simplifies tokenization and thereby enhances the accuracy of analysis. A corollary benefit resides in the mitigation of overfitting tendencies within sentiment analysis models, particularly those that might be prone to fixate excessively on specific names recurrently encountered in the training data. The removal of name tags mitigates this risk, endowing the model with a higher propensity for broader generalization. Furthermore, if certain names disproportionately permeate the training data, the model may inadvertently assimilate biases associated with those names. The strategic removal of name tags plays a pivotal role in curtailing such biases. Fundamentally, sentiment analysis is preoccupied with the discernment of sentiment-conveying words, phrases, and linguistic patterns. Name tags, unless intrinsically germane to the analytical objectives, can potentially divert the model's attention from these quintessential patterns. In summation, the expurgation of name tags from </w:t>
      </w:r>
      <w:r w:rsidR="00E23943">
        <w:rPr>
          <w:rFonts w:ascii="Times New Roman" w:hAnsi="Times New Roman" w:cs="Times New Roman"/>
        </w:rPr>
        <w:t>Text</w:t>
      </w:r>
      <w:r w:rsidRPr="00AE45B7">
        <w:rPr>
          <w:rFonts w:ascii="Times New Roman" w:hAnsi="Times New Roman" w:cs="Times New Roman"/>
        </w:rPr>
        <w:t xml:space="preserve"> data during the preliminary phases of preparing Twitter data for sentiment analysis bequeaths an array of tangible benefits, encompassing the realms of privacy preservation, sentiment content concentration, noise reduction, generalization augmentation, and enhancement of model performance. Nonetheless, it remains imperative to judiciously evaluate the precise contextual exigencies of the analysis, along with the potential ramifications on sentiment representation, before rendering a definitive decision regarding the inclusion or exclusion of name tags.</w:t>
      </w:r>
    </w:p>
    <w:p w14:paraId="78BEC986" w14:textId="77777777" w:rsidR="00E34625" w:rsidRPr="00133441" w:rsidRDefault="00E34625" w:rsidP="00E34625">
      <w:pPr>
        <w:pStyle w:val="Heading4"/>
        <w:spacing w:line="360" w:lineRule="auto"/>
        <w:rPr>
          <w:rFonts w:ascii="Times New Roman" w:hAnsi="Times New Roman" w:cs="Times New Roman"/>
          <w:b/>
          <w:bCs/>
          <w:i w:val="0"/>
          <w:iCs w:val="0"/>
        </w:rPr>
      </w:pPr>
      <w:bookmarkStart w:id="54" w:name="_Toc143309476"/>
      <w:bookmarkStart w:id="55" w:name="_Toc146282688"/>
      <w:r w:rsidRPr="00133441">
        <w:rPr>
          <w:rFonts w:ascii="Times New Roman" w:hAnsi="Times New Roman" w:cs="Times New Roman"/>
          <w:b/>
          <w:bCs/>
          <w:i w:val="0"/>
          <w:iCs w:val="0"/>
        </w:rPr>
        <w:t>Removing urls from the data</w:t>
      </w:r>
      <w:bookmarkEnd w:id="54"/>
      <w:bookmarkEnd w:id="55"/>
    </w:p>
    <w:p w14:paraId="44B5D940" w14:textId="7959A49B" w:rsidR="00745490" w:rsidRPr="0006586D" w:rsidRDefault="00745490" w:rsidP="00AF14C4">
      <w:pPr>
        <w:spacing w:line="360" w:lineRule="auto"/>
        <w:jc w:val="both"/>
        <w:rPr>
          <w:rFonts w:ascii="Times New Roman" w:hAnsi="Times New Roman" w:cs="Times New Roman"/>
        </w:rPr>
      </w:pPr>
      <w:r w:rsidRPr="00745490">
        <w:rPr>
          <w:rFonts w:ascii="Times New Roman" w:hAnsi="Times New Roman" w:cs="Times New Roman"/>
        </w:rPr>
        <w:t xml:space="preserve">The omission of Uniform Resource Locators (URLs) from </w:t>
      </w:r>
      <w:r w:rsidR="00DD1B32">
        <w:rPr>
          <w:rFonts w:ascii="Times New Roman" w:hAnsi="Times New Roman" w:cs="Times New Roman"/>
        </w:rPr>
        <w:t>Text</w:t>
      </w:r>
      <w:r w:rsidRPr="00745490">
        <w:rPr>
          <w:rFonts w:ascii="Times New Roman" w:hAnsi="Times New Roman" w:cs="Times New Roman"/>
        </w:rPr>
        <w:t xml:space="preserve"> data during the </w:t>
      </w:r>
      <w:r w:rsidR="00E31B7D" w:rsidRPr="00745490">
        <w:rPr>
          <w:rFonts w:ascii="Times New Roman" w:hAnsi="Times New Roman" w:cs="Times New Roman"/>
        </w:rPr>
        <w:t>pre-processing</w:t>
      </w:r>
      <w:r w:rsidRPr="00745490">
        <w:rPr>
          <w:rFonts w:ascii="Times New Roman" w:hAnsi="Times New Roman" w:cs="Times New Roman"/>
        </w:rPr>
        <w:t xml:space="preserve"> phase constitutes a pivotal and multifaceted procedure, notably within the ambit of training a </w:t>
      </w:r>
      <w:r w:rsidRPr="00745490">
        <w:rPr>
          <w:rFonts w:ascii="Times New Roman" w:hAnsi="Times New Roman" w:cs="Times New Roman"/>
        </w:rPr>
        <w:lastRenderedPageBreak/>
        <w:t>Twitter-centric sentiment analysis model. This particular practice confers a panoply of advantages. Firstly, it eradicates extraneous elements, as URLs typically encapsulate web addresses, links, and metadata bereft of relevance to the discernment of sentiment</w:t>
      </w:r>
      <w:r w:rsidR="001E60F6">
        <w:rPr>
          <w:rFonts w:ascii="Times New Roman" w:hAnsi="Times New Roman" w:cs="Times New Roman"/>
        </w:rPr>
        <w:fldChar w:fldCharType="begin"/>
      </w:r>
      <w:r w:rsidR="00B8239C">
        <w:rPr>
          <w:rFonts w:ascii="Times New Roman" w:hAnsi="Times New Roman" w:cs="Times New Roman"/>
        </w:rPr>
        <w:instrText xml:space="preserve"> ADDIN ZOTERO_ITEM CSL_CITATION {"citationID":"MuQYJ6CV","properties":{"formattedCitation":"(Hosseini, 2023)","plainCitation":"(Hosseini, 2023)","noteIndex":0},"citationItems":[{"id":626,"uris":["http://zotero.org/users/10598127/items/X2NWVNJT"],"itemData":{"id":626,"type":"post-weblog","abstract":"In this article, we’ll explore how text cleaning can improve the efficiency of sentiment analysis on Twitter data using Transformers from…","container-title":"MLearning.ai","language":"en","title":"Optimizing Twitter Sentiment Analysis with Text Preprocessing","URL":"https://medium.com/mlearning-ai/optimizing-twitter-sentiment-analysis-with-text-preprocessing-334f78f7ae1c","author":[{"family":"Hosseini","given":"Sohail"}],"accessed":{"date-parts":[["2023",9,21]]},"issued":{"date-parts":[["2023",7,6]]}}}],"schema":"https://github.com/citation-style-language/schema/raw/master/csl-citation.json"} </w:instrText>
      </w:r>
      <w:r w:rsidR="001E60F6">
        <w:rPr>
          <w:rFonts w:ascii="Times New Roman" w:hAnsi="Times New Roman" w:cs="Times New Roman"/>
        </w:rPr>
        <w:fldChar w:fldCharType="separate"/>
      </w:r>
      <w:r w:rsidR="00B8239C">
        <w:rPr>
          <w:rFonts w:ascii="Times New Roman" w:hAnsi="Times New Roman" w:cs="Times New Roman"/>
          <w:noProof/>
        </w:rPr>
        <w:t>(Hosseini, 2023)</w:t>
      </w:r>
      <w:r w:rsidR="001E60F6">
        <w:rPr>
          <w:rFonts w:ascii="Times New Roman" w:hAnsi="Times New Roman" w:cs="Times New Roman"/>
        </w:rPr>
        <w:fldChar w:fldCharType="end"/>
      </w:r>
      <w:r w:rsidRPr="00745490">
        <w:rPr>
          <w:rFonts w:ascii="Times New Roman" w:hAnsi="Times New Roman" w:cs="Times New Roman"/>
        </w:rPr>
        <w:t xml:space="preserve">. Consequently, the model's scrutiny is channeled exclusively towards the sentiment-laden substance latent within the </w:t>
      </w:r>
      <w:r w:rsidR="00DD1B32">
        <w:rPr>
          <w:rFonts w:ascii="Times New Roman" w:hAnsi="Times New Roman" w:cs="Times New Roman"/>
        </w:rPr>
        <w:t>Text</w:t>
      </w:r>
      <w:r w:rsidRPr="00745490">
        <w:rPr>
          <w:rFonts w:ascii="Times New Roman" w:hAnsi="Times New Roman" w:cs="Times New Roman"/>
        </w:rPr>
        <w:t xml:space="preserve">. Secondly, the elimination of URLs engenders a reduction in data noise, given their frequent amalgamation of diverse characters, symbols, and alphanumeric permutations that do not significantly contribute to the sentiment analysis </w:t>
      </w:r>
      <w:r w:rsidR="00E31B7D" w:rsidRPr="00745490">
        <w:rPr>
          <w:rFonts w:ascii="Times New Roman" w:hAnsi="Times New Roman" w:cs="Times New Roman"/>
        </w:rPr>
        <w:t>endeavour</w:t>
      </w:r>
      <w:r w:rsidR="00B8239C">
        <w:rPr>
          <w:rFonts w:ascii="Times New Roman" w:hAnsi="Times New Roman" w:cs="Times New Roman"/>
        </w:rPr>
        <w:fldChar w:fldCharType="begin"/>
      </w:r>
      <w:r w:rsidR="003D58D1">
        <w:rPr>
          <w:rFonts w:ascii="Times New Roman" w:hAnsi="Times New Roman" w:cs="Times New Roman"/>
        </w:rPr>
        <w:instrText xml:space="preserve"> ADDIN ZOTERO_ITEM CSL_CITATION {"citationID":"TiGI6y92","properties":{"formattedCitation":"(Vickery, 2020)","plainCitation":"(Vickery, 2020)","noteIndex":0},"citationItems":[{"id":622,"uris":["http://zotero.org/users/10598127/items/XVJ46IZQ"],"itemData":{"id":622,"type":"webpage","abstract":"5 python methods to prepare data for NLP","container-title":"Medium","language":"en","title":"Text Cleaning Methods for Natural Language Processing","URL":"https://towardsdatascience.com/text-cleaning-methods-for-natural-language-processing-f2fc1796e8c7","author":[{"family":"Vickery","given":"Rebecca"}],"accessed":{"date-parts":[["2023",9,21]]},"issued":{"date-parts":[["2020",2,28]]}}}],"schema":"https://github.com/citation-style-language/schema/raw/master/csl-citation.json"} </w:instrText>
      </w:r>
      <w:r w:rsidR="00B8239C">
        <w:rPr>
          <w:rFonts w:ascii="Times New Roman" w:hAnsi="Times New Roman" w:cs="Times New Roman"/>
        </w:rPr>
        <w:fldChar w:fldCharType="separate"/>
      </w:r>
      <w:r w:rsidR="003D58D1">
        <w:rPr>
          <w:rFonts w:ascii="Times New Roman" w:hAnsi="Times New Roman" w:cs="Times New Roman"/>
          <w:noProof/>
        </w:rPr>
        <w:t>(Vickery, 2020)</w:t>
      </w:r>
      <w:r w:rsidR="00B8239C">
        <w:rPr>
          <w:rFonts w:ascii="Times New Roman" w:hAnsi="Times New Roman" w:cs="Times New Roman"/>
        </w:rPr>
        <w:fldChar w:fldCharType="end"/>
      </w:r>
      <w:r w:rsidRPr="00745490">
        <w:rPr>
          <w:rFonts w:ascii="Times New Roman" w:hAnsi="Times New Roman" w:cs="Times New Roman"/>
        </w:rPr>
        <w:t xml:space="preserve">. This surgical excision serves to distill the dataset, permitting the model's focus on salient lexical constructs and phrases. Thirdly, URL standardization is achieved, harmonizing the </w:t>
      </w:r>
      <w:r w:rsidR="00DD1B32">
        <w:rPr>
          <w:rFonts w:ascii="Times New Roman" w:hAnsi="Times New Roman" w:cs="Times New Roman"/>
        </w:rPr>
        <w:t>Text</w:t>
      </w:r>
      <w:r w:rsidRPr="00745490">
        <w:rPr>
          <w:rFonts w:ascii="Times New Roman" w:hAnsi="Times New Roman" w:cs="Times New Roman"/>
        </w:rPr>
        <w:t xml:space="preserve"> data's format, length, and structural uniformity, thereby rendering the model's processing and analysis </w:t>
      </w:r>
      <w:r w:rsidR="00E31B7D" w:rsidRPr="00745490">
        <w:rPr>
          <w:rFonts w:ascii="Times New Roman" w:hAnsi="Times New Roman" w:cs="Times New Roman"/>
        </w:rPr>
        <w:t>endeavours</w:t>
      </w:r>
      <w:r w:rsidRPr="00745490">
        <w:rPr>
          <w:rFonts w:ascii="Times New Roman" w:hAnsi="Times New Roman" w:cs="Times New Roman"/>
        </w:rPr>
        <w:t xml:space="preserve"> more parsimonious and efficacious. Fourthly, URL tokenization poses intrinsic challenges attributable to their unsegmented nature, compounded by the presence of special characters; their exclusion streamlines the tokenization process, affording enhanced analytical precision. Additionally, URL removal results in the amelioration of data processing efficiency, as the analysis of URLs entails supplementary processing steps, such as URL decoding, the circumvention of which simplifies </w:t>
      </w:r>
      <w:r w:rsidR="00DD1B32">
        <w:rPr>
          <w:rFonts w:ascii="Times New Roman" w:hAnsi="Times New Roman" w:cs="Times New Roman"/>
        </w:rPr>
        <w:t>Text</w:t>
      </w:r>
      <w:r w:rsidRPr="00745490">
        <w:rPr>
          <w:rFonts w:ascii="Times New Roman" w:hAnsi="Times New Roman" w:cs="Times New Roman"/>
        </w:rPr>
        <w:t xml:space="preserve"> processing and augments efficiency. In summation, the expurgation of URLs from </w:t>
      </w:r>
      <w:r w:rsidR="00DD1B32">
        <w:rPr>
          <w:rFonts w:ascii="Times New Roman" w:hAnsi="Times New Roman" w:cs="Times New Roman"/>
        </w:rPr>
        <w:t>Text</w:t>
      </w:r>
      <w:r w:rsidRPr="00745490">
        <w:rPr>
          <w:rFonts w:ascii="Times New Roman" w:hAnsi="Times New Roman" w:cs="Times New Roman"/>
        </w:rPr>
        <w:t xml:space="preserve"> data emerges as a cardinal precursor in the </w:t>
      </w:r>
      <w:r w:rsidR="00E31B7D" w:rsidRPr="00745490">
        <w:rPr>
          <w:rFonts w:ascii="Times New Roman" w:hAnsi="Times New Roman" w:cs="Times New Roman"/>
        </w:rPr>
        <w:t>pre-processing</w:t>
      </w:r>
      <w:r w:rsidRPr="00745490">
        <w:rPr>
          <w:rFonts w:ascii="Times New Roman" w:hAnsi="Times New Roman" w:cs="Times New Roman"/>
        </w:rPr>
        <w:t xml:space="preserve"> continuum, particularly germane in the context of sentiment analysis on platforms such as Twitter. This procedural edict conduces to an augmentation of data integrity, a diminution of noise, a regularization of formatting, and an unswerving focus on the pivotal textual constituents that efficaciously convey emotions. It is imperative to underscore, however, that the election to either expunge or retain URLs ought to be informed by the precise objectives and modus operandi germane to the analysis, concomitant with the idiosyncrasies of the dataset in question.</w:t>
      </w:r>
    </w:p>
    <w:p w14:paraId="79B94479" w14:textId="77777777" w:rsidR="0041595A" w:rsidRPr="003A3A8C" w:rsidRDefault="0041595A" w:rsidP="00AF14C4">
      <w:pPr>
        <w:pStyle w:val="Heading4"/>
        <w:spacing w:line="360" w:lineRule="auto"/>
        <w:rPr>
          <w:rFonts w:ascii="Times New Roman" w:hAnsi="Times New Roman" w:cs="Times New Roman"/>
          <w:b/>
          <w:bCs/>
          <w:i w:val="0"/>
          <w:iCs w:val="0"/>
        </w:rPr>
      </w:pPr>
      <w:bookmarkStart w:id="56" w:name="_Toc146282689"/>
      <w:r w:rsidRPr="003A3A8C">
        <w:rPr>
          <w:rFonts w:ascii="Times New Roman" w:hAnsi="Times New Roman" w:cs="Times New Roman"/>
          <w:b/>
          <w:bCs/>
          <w:i w:val="0"/>
          <w:iCs w:val="0"/>
        </w:rPr>
        <w:t>Removing punctuations and whitespaces</w:t>
      </w:r>
      <w:bookmarkEnd w:id="56"/>
    </w:p>
    <w:p w14:paraId="0791758E" w14:textId="33CDF4DE" w:rsidR="0041595A" w:rsidRPr="00B37597" w:rsidRDefault="005A67B0" w:rsidP="00AF14C4">
      <w:pPr>
        <w:spacing w:line="360" w:lineRule="auto"/>
        <w:jc w:val="both"/>
        <w:rPr>
          <w:rFonts w:ascii="Times New Roman" w:hAnsi="Times New Roman" w:cs="Times New Roman"/>
        </w:rPr>
      </w:pPr>
      <w:r w:rsidRPr="005A67B0">
        <w:rPr>
          <w:rFonts w:ascii="Times New Roman" w:hAnsi="Times New Roman" w:cs="Times New Roman"/>
        </w:rPr>
        <w:t xml:space="preserve">The exclusion of punctuation marks and white spaces during the preparatory phase of </w:t>
      </w:r>
      <w:r w:rsidR="00824700">
        <w:rPr>
          <w:rFonts w:ascii="Times New Roman" w:hAnsi="Times New Roman" w:cs="Times New Roman"/>
        </w:rPr>
        <w:t>t</w:t>
      </w:r>
      <w:r w:rsidR="00DD1B32">
        <w:rPr>
          <w:rFonts w:ascii="Times New Roman" w:hAnsi="Times New Roman" w:cs="Times New Roman"/>
        </w:rPr>
        <w:t>ext</w:t>
      </w:r>
      <w:r w:rsidRPr="005A67B0">
        <w:rPr>
          <w:rFonts w:ascii="Times New Roman" w:hAnsi="Times New Roman" w:cs="Times New Roman"/>
        </w:rPr>
        <w:t xml:space="preserve"> data for the training of a Twitter-oriented sentiment analysis model constitutes a matter of paramount significance, underscored by a multitude of compelling rationales.</w:t>
      </w:r>
      <w:r w:rsidR="000E395B">
        <w:rPr>
          <w:rFonts w:ascii="Times New Roman" w:hAnsi="Times New Roman" w:cs="Times New Roman"/>
        </w:rPr>
        <w:t xml:space="preserve"> the steps are motivated by the study of </w:t>
      </w:r>
      <w:r w:rsidR="000E395B">
        <w:rPr>
          <w:rFonts w:ascii="Times New Roman" w:hAnsi="Times New Roman" w:cs="Times New Roman"/>
        </w:rPr>
        <w:fldChar w:fldCharType="begin"/>
      </w:r>
      <w:r w:rsidR="00E761DF">
        <w:rPr>
          <w:rFonts w:ascii="Times New Roman" w:hAnsi="Times New Roman" w:cs="Times New Roman"/>
        </w:rPr>
        <w:instrText xml:space="preserve"> ADDIN ZOTERO_ITEM CSL_CITATION {"citationID":"Cl0uZe7f","properties":{"formattedCitation":"(Etaiwi and Naymat, 2017)","plainCitation":"(Etaiwi and Naymat, 2017)","noteIndex":0},"citationItems":[{"id":694,"uris":["http://zotero.org/users/10598127/items/ZVQ2N7QI"],"itemData":{"id":694,"type":"article-journal","abstract":"Online reviews become a valuable source of information that indicate the overall opinion about products and services, which aOfnfelicntecruesvtoiemwesr’bsecdoemciesioanvatoluapbulrechsaosuercae porfoidnufcotrmoartisoenrvtihcaet. iSnidnicceatenotht ealolvoernallilneoprienvioienwasbaonudt pcroomdumcetsntasndaresertvruicthefsu, lw, hiticihs iamffpecotrtacnutsttoomdeert’esctdefcaikseioanndtoppouisrocnharseeviaewpsr.odMuacnt yormsaecrhviincee.leSairnncinegntoetchanlliqounelsinceoureldvibewe sapapnldiedcotmo mdeetnetcst asrpeamtrurtehvfiuelw, sit biys eimxtpraocrttainngt taoudseefteucltfefaaktuereasnfdropmoisreovnierwev’isewtesx.t Musainngy Nmaatcuhrainl eLalenagrunaingge Ptercohcneisqsuinegs (cNoLulPd).bMe aanpypltiyedpetsoodfefteeacttursepsamcoureldvibeewussbeyd ienxttrhaicstimnganaoursesufuclhfeaastulirnegsufirsotimc freeavtiuerwe’ss, tWexotrudsiCnoguNnta,tunr-aglraLmanfgeuaatugreePsreotcsesasnidngn(uNmLbPe)r. oMf apnryontoyupness.oIfnfeoartduerrestocoeuxltdrabcet suuscehd ifneatthuirsesm, manaonrystuycphesaosflipnrgeupirsotcicesfseinatgursetesp, sWcoourdldCboeupnet,rfno-rgmraemd bfeefaotruereapspeltysinagndthneucmlabsesrifiocfatpioronnmouenths.odIn, thoirsdesrtetpos emxatryacintcsluucdhe PfeOatSurteasg,gminagn,ynt-ygpraems otfeprmrepfrreoqcuesesnicnigess,tesptesmcmouilndg,bestpoeprfwoormrdedanbdefpournecatupaptliyoinngmtahrekcslafislsteifriicnagt,ioentcm. tehthisodp,rethpirsocsetespsisnmg asyteipnscmludaye aPfOfeScttatghgeinogv,erna-lgl raacmcutrearcmy forfeqthueenrceiveise,wstesmpammindge,tesctotiponwtoarsdk.anInd tphuisncrteusaetaiorcnh,mwarekswfiilllteinrivnegs,tiegtact.eththise perfefpecrotsceosfsipnrgepsrtoecpessmsinagy satfefpecstotnhethoevaecraclulraacccyuorafcryevoifewthsesrpeavmiewdetsepcatmiond.eDteicftfieornenttasmka. cIhnintheisleraersneinargcha,lgworeitwhmills iwnvilelsbtiegaatpeptlhieedesfufecchtsasofSpurpepporrotcVesiscitnogr Msteapcshionne t(hSeVaMcc)uarnacdyNoafïvreevBieawyesss(pNamB),deatnedctaiolna.beDleifdfedraetnatsemtaocfhHinoetelelsarrneivnigewaslgworiiltlhbmesanwaillyl zbeeaanpdpplireodcessusc.hTahseSeuffpipcioernt cVyicwtiolrl Mbeaecvhainluea(teSdVaMcc)oarnddinNg atoïvme aBnayyeesva(NluBat)i,oannmd eaalsaubreelsesdudchataasse: tporefcHisoiotenl,srreecvailelwansdwaicllcubreaacnya. lyze and process. The efficiency will be evaluated according to many evaluation measures such as: precision, recall and accuracy. ©PPP©©eeee2ee22r0rr00---1r11rre7ee77vvvTTTiiieeehhhwwweeeAuAAuunnnuuudddttthehheeorrroorrrrrrsessee.s..ssPpppPPouoouunbnnbbslsslliiiiiisbssbbhhhiiilelleeiiidtddttyyybbboooyyyfffEEEttthhhlllsesseeeeeCvCCvvioiiooeeenrnnrrfffBeBBeer.rr..VeeeVVnnn...ccceee PPPrrrooogggrrraaammm CCChhhaaaiiirrrsss...","container-title":"Procedia Computer Science","DOI":"10.1016/j.procs.2017.08.368","ISSN":"18770509","journalAbbreviation":"Procedia Computer Science","language":"en","page":"273-279","source":"DOI.org (Crossref)","title":"The Impact of applying Different Preprocessing Steps on Review Spam Detection","volume":"113","author":[{"family":"Etaiwi","given":"Wael"},{"family":"Naymat","given":"Ghazi"}],"issued":{"date-parts":[["2017"]]}}}],"schema":"https://github.com/citation-style-language/schema/raw/master/csl-citation.json"} </w:instrText>
      </w:r>
      <w:r w:rsidR="000E395B">
        <w:rPr>
          <w:rFonts w:ascii="Times New Roman" w:hAnsi="Times New Roman" w:cs="Times New Roman"/>
        </w:rPr>
        <w:fldChar w:fldCharType="separate"/>
      </w:r>
      <w:r w:rsidR="00E761DF">
        <w:rPr>
          <w:rFonts w:ascii="Times New Roman" w:hAnsi="Times New Roman" w:cs="Times New Roman"/>
          <w:noProof/>
        </w:rPr>
        <w:t>(Etaiwi and Naymat, 2017)</w:t>
      </w:r>
      <w:r w:rsidR="000E395B">
        <w:rPr>
          <w:rFonts w:ascii="Times New Roman" w:hAnsi="Times New Roman" w:cs="Times New Roman"/>
        </w:rPr>
        <w:fldChar w:fldCharType="end"/>
      </w:r>
      <w:r w:rsidRPr="005A67B0">
        <w:rPr>
          <w:rFonts w:ascii="Times New Roman" w:hAnsi="Times New Roman" w:cs="Times New Roman"/>
        </w:rPr>
        <w:t xml:space="preserve"> </w:t>
      </w:r>
      <w:r w:rsidR="00CE29C2">
        <w:rPr>
          <w:rFonts w:ascii="Times New Roman" w:hAnsi="Times New Roman" w:cs="Times New Roman"/>
        </w:rPr>
        <w:t>f</w:t>
      </w:r>
      <w:r w:rsidRPr="005A67B0">
        <w:rPr>
          <w:rFonts w:ascii="Times New Roman" w:hAnsi="Times New Roman" w:cs="Times New Roman"/>
        </w:rPr>
        <w:t xml:space="preserve">irstly, it begets a discernible diminution of superfluous noise within the data, a sine qua non, as punctuation marks often lack an intrinsic indicatory value with regard to sentiment and, moreover, they </w:t>
      </w:r>
      <w:r w:rsidR="00E31B7D" w:rsidRPr="005A67B0">
        <w:rPr>
          <w:rFonts w:ascii="Times New Roman" w:hAnsi="Times New Roman" w:cs="Times New Roman"/>
        </w:rPr>
        <w:t>harbour</w:t>
      </w:r>
      <w:r w:rsidRPr="005A67B0">
        <w:rPr>
          <w:rFonts w:ascii="Times New Roman" w:hAnsi="Times New Roman" w:cs="Times New Roman"/>
        </w:rPr>
        <w:t xml:space="preserve"> the proclivity to insinuate redundant cacophony into the dataset. Through their meticulous ejection, the model is furnished with a clearer runway for the discernment of words and phrases bearing the mantle </w:t>
      </w:r>
      <w:r w:rsidRPr="005A67B0">
        <w:rPr>
          <w:rFonts w:ascii="Times New Roman" w:hAnsi="Times New Roman" w:cs="Times New Roman"/>
        </w:rPr>
        <w:lastRenderedPageBreak/>
        <w:t xml:space="preserve">of sentiment. Secondly, the act of discarding punctuation endows the </w:t>
      </w:r>
      <w:r w:rsidR="00DD1B32">
        <w:rPr>
          <w:rFonts w:ascii="Times New Roman" w:hAnsi="Times New Roman" w:cs="Times New Roman"/>
        </w:rPr>
        <w:t>Text</w:t>
      </w:r>
      <w:r w:rsidRPr="005A67B0">
        <w:rPr>
          <w:rFonts w:ascii="Times New Roman" w:hAnsi="Times New Roman" w:cs="Times New Roman"/>
        </w:rPr>
        <w:t xml:space="preserve"> data with a greater measure of standardization. Punctuation marks, owing to their multifarious stylistic and contextual adaptations across divergent texts, tend to engender a degree of structural heterogeneity. This riddance, however, ushers in a sense of conformity, thereby streamlining the model's processing and analysis. Thirdly, punctuations exert a tangible influence on the process of tokenization, where </w:t>
      </w:r>
      <w:r w:rsidR="00DD1B32">
        <w:rPr>
          <w:rFonts w:ascii="Times New Roman" w:hAnsi="Times New Roman" w:cs="Times New Roman"/>
        </w:rPr>
        <w:t>Text</w:t>
      </w:r>
      <w:r w:rsidRPr="005A67B0">
        <w:rPr>
          <w:rFonts w:ascii="Times New Roman" w:hAnsi="Times New Roman" w:cs="Times New Roman"/>
        </w:rPr>
        <w:t xml:space="preserve"> is subdivided into individual words or tokens. Their excision, in this context, simplifies the tokenization procedure, culminating in a higher degree of precision in this vital phase. Fourthly, the expulsion of punctuation serves to curtail the dimensionality of the data, an endeavor that augments the model's analytic efficiency. Punctuation marks, while serving a salient linguistic purpose, augment the vocabulary size disproportionately relative to their contributions to sentiment analysis. Their elimination contributes to a more parsimonious dataset, thereby facilitating a more expeditious analysis. Fifthly, the management of white spaces emerges as an ancillary but indispensable facet of this purgatorial process. Superfluous white spaces, engendered by formatting anomalies or data errors, are ushered to the periphery. Their removal ensures a uniform treatment of words, eschewing unnecessary variances. Sixthly, the reduction in data size, consequent to the removal of punctuations and white spaces, connotes swifter processing and expedited model training. Seventhly, it is worth emphasizing that the preeminent concern of sentiment analysis lies in discerning words and linguistic patterns that articulate emotions. In this semantic realm, punctuations and white spaces are intrinsically non-contributory. Eighthly, the discretionary use or non-use of punctuation can, in certain cases, introduce inadvertent bias or influence the outcome of sentiment analysis. The deliberate elimination of punctuations rectifies this potential pitfall, ensuring a dataset characterized by balance. Ninthly, the efficacy of feature extraction is appreciably heightened by the expulsion of punctuation marks. Punctuation, in isolation, scarcely </w:t>
      </w:r>
      <w:r w:rsidR="00540EBA" w:rsidRPr="005A67B0">
        <w:rPr>
          <w:rFonts w:ascii="Times New Roman" w:hAnsi="Times New Roman" w:cs="Times New Roman"/>
        </w:rPr>
        <w:t>harbours</w:t>
      </w:r>
      <w:r w:rsidRPr="005A67B0">
        <w:rPr>
          <w:rFonts w:ascii="Times New Roman" w:hAnsi="Times New Roman" w:cs="Times New Roman"/>
        </w:rPr>
        <w:t xml:space="preserve"> meaningful sentiment information. Consequently, its effacement paves the way for the model's exclusive attention to pivotal features such as words, phrases, and contextual cues that are germane to sentiment analysis. Tenthly, the overarching theme of consistency pervades this narrative. The removal of punctuations and white spaces epitomizes a commitment to consistency in textual processing, a prerequisite for the precise execution of analysis and </w:t>
      </w:r>
      <w:r w:rsidR="00540EBA" w:rsidRPr="005A67B0">
        <w:rPr>
          <w:rFonts w:ascii="Times New Roman" w:hAnsi="Times New Roman" w:cs="Times New Roman"/>
        </w:rPr>
        <w:t>modelling</w:t>
      </w:r>
      <w:r w:rsidRPr="005A67B0">
        <w:rPr>
          <w:rFonts w:ascii="Times New Roman" w:hAnsi="Times New Roman" w:cs="Times New Roman"/>
        </w:rPr>
        <w:t xml:space="preserve"> </w:t>
      </w:r>
      <w:r w:rsidR="00540EBA" w:rsidRPr="005A67B0">
        <w:rPr>
          <w:rFonts w:ascii="Times New Roman" w:hAnsi="Times New Roman" w:cs="Times New Roman"/>
        </w:rPr>
        <w:t>endeavours</w:t>
      </w:r>
      <w:r w:rsidRPr="005A67B0">
        <w:rPr>
          <w:rFonts w:ascii="Times New Roman" w:hAnsi="Times New Roman" w:cs="Times New Roman"/>
        </w:rPr>
        <w:t xml:space="preserve">. Finally, the advantages conferred by this practice extend to the domain of token matching, an indomitable constituent of </w:t>
      </w:r>
      <w:r w:rsidR="00DD1B32">
        <w:rPr>
          <w:rFonts w:ascii="Times New Roman" w:hAnsi="Times New Roman" w:cs="Times New Roman"/>
        </w:rPr>
        <w:t>Text</w:t>
      </w:r>
      <w:r w:rsidRPr="005A67B0">
        <w:rPr>
          <w:rFonts w:ascii="Times New Roman" w:hAnsi="Times New Roman" w:cs="Times New Roman"/>
        </w:rPr>
        <w:t xml:space="preserve"> analysis. By mitigating the influence of punctuation marks, the likelihood of token mismatches engendered by variations in punctuation deployment is appreciably diminished. In summation, the expurgation of punctuation marks and white spaces transcends the realm of a mere procedural protocol; it </w:t>
      </w:r>
      <w:r w:rsidRPr="005A67B0">
        <w:rPr>
          <w:rFonts w:ascii="Times New Roman" w:hAnsi="Times New Roman" w:cs="Times New Roman"/>
        </w:rPr>
        <w:lastRenderedPageBreak/>
        <w:t xml:space="preserve">emerges as an indispensable prelude in the orchestration of </w:t>
      </w:r>
      <w:r w:rsidR="00DD1B32">
        <w:rPr>
          <w:rFonts w:ascii="Times New Roman" w:hAnsi="Times New Roman" w:cs="Times New Roman"/>
        </w:rPr>
        <w:t>Text</w:t>
      </w:r>
      <w:r w:rsidRPr="005A67B0">
        <w:rPr>
          <w:rFonts w:ascii="Times New Roman" w:hAnsi="Times New Roman" w:cs="Times New Roman"/>
        </w:rPr>
        <w:t xml:space="preserve"> data for sentiment analysis. This crucial pre-processing step accomplishes the dual feats of attenuating superfluous noise and harmonizing structural regularity, thereby bequeathing to the model a fecund milieu in which to distill the essence of sentiment-laden words and phrases. Nevertheless, it remains incumbent upon the practitioner to gauge the appropriateness of retaining or expunging these linguistic elements, a decision inextricably intertwined with the imperatives and proclivities of the analytical task at hand</w:t>
      </w:r>
      <w:r w:rsidR="0041595A" w:rsidRPr="003D76AD">
        <w:rPr>
          <w:rFonts w:ascii="Times New Roman" w:hAnsi="Times New Roman" w:cs="Times New Roman"/>
        </w:rPr>
        <w:t>.</w:t>
      </w:r>
    </w:p>
    <w:p w14:paraId="5117FE88" w14:textId="444CFE7B" w:rsidR="00366CF9" w:rsidRPr="00133441" w:rsidRDefault="00540EBA" w:rsidP="00366CF9">
      <w:pPr>
        <w:pStyle w:val="Heading4"/>
        <w:spacing w:line="360" w:lineRule="auto"/>
        <w:rPr>
          <w:rFonts w:ascii="Times New Roman" w:hAnsi="Times New Roman" w:cs="Times New Roman"/>
          <w:b/>
          <w:bCs/>
          <w:i w:val="0"/>
          <w:iCs w:val="0"/>
        </w:rPr>
      </w:pPr>
      <w:bookmarkStart w:id="57" w:name="_Toc143309475"/>
      <w:bookmarkStart w:id="58" w:name="_Toc146282690"/>
      <w:r>
        <w:rPr>
          <w:rFonts w:ascii="Times New Roman" w:hAnsi="Times New Roman" w:cs="Times New Roman"/>
          <w:b/>
          <w:bCs/>
          <w:i w:val="0"/>
          <w:iCs w:val="0"/>
        </w:rPr>
        <w:t>L</w:t>
      </w:r>
      <w:r w:rsidR="00366CF9" w:rsidRPr="00133441">
        <w:rPr>
          <w:rFonts w:ascii="Times New Roman" w:hAnsi="Times New Roman" w:cs="Times New Roman"/>
          <w:b/>
          <w:bCs/>
          <w:i w:val="0"/>
          <w:iCs w:val="0"/>
        </w:rPr>
        <w:t>ower case</w:t>
      </w:r>
      <w:bookmarkEnd w:id="57"/>
      <w:r>
        <w:rPr>
          <w:rFonts w:ascii="Times New Roman" w:hAnsi="Times New Roman" w:cs="Times New Roman"/>
          <w:b/>
          <w:bCs/>
          <w:i w:val="0"/>
          <w:iCs w:val="0"/>
        </w:rPr>
        <w:t xml:space="preserve"> text</w:t>
      </w:r>
      <w:bookmarkEnd w:id="58"/>
      <w:r w:rsidR="00366CF9" w:rsidRPr="00133441">
        <w:rPr>
          <w:rFonts w:ascii="Times New Roman" w:hAnsi="Times New Roman" w:cs="Times New Roman"/>
          <w:b/>
          <w:bCs/>
          <w:i w:val="0"/>
          <w:iCs w:val="0"/>
        </w:rPr>
        <w:t xml:space="preserve"> </w:t>
      </w:r>
    </w:p>
    <w:p w14:paraId="208C8D3C" w14:textId="1BF1EDCD" w:rsidR="00366CF9" w:rsidRPr="0006586D" w:rsidRDefault="00366CF9" w:rsidP="00225181">
      <w:pPr>
        <w:spacing w:line="360" w:lineRule="auto"/>
        <w:jc w:val="both"/>
        <w:rPr>
          <w:rFonts w:ascii="Times New Roman" w:hAnsi="Times New Roman" w:cs="Times New Roman"/>
        </w:rPr>
      </w:pPr>
      <w:r w:rsidRPr="003D76AD">
        <w:rPr>
          <w:rFonts w:ascii="Times New Roman" w:hAnsi="Times New Roman" w:cs="Times New Roman"/>
        </w:rPr>
        <w:t xml:space="preserve">Converting </w:t>
      </w:r>
      <w:r w:rsidR="00854094">
        <w:rPr>
          <w:rFonts w:ascii="Times New Roman" w:hAnsi="Times New Roman" w:cs="Times New Roman"/>
        </w:rPr>
        <w:t>Text</w:t>
      </w:r>
      <w:r w:rsidRPr="003D76AD">
        <w:rPr>
          <w:rFonts w:ascii="Times New Roman" w:hAnsi="Times New Roman" w:cs="Times New Roman"/>
        </w:rPr>
        <w:t xml:space="preserve"> to lowercase during pre-processing is a common step in natural language processing (NLP) for several reasons. </w:t>
      </w:r>
      <w:r w:rsidR="00854094">
        <w:rPr>
          <w:rFonts w:ascii="Times New Roman" w:hAnsi="Times New Roman" w:cs="Times New Roman"/>
        </w:rPr>
        <w:t>Text</w:t>
      </w:r>
      <w:r w:rsidRPr="003D76AD">
        <w:rPr>
          <w:rFonts w:ascii="Times New Roman" w:hAnsi="Times New Roman" w:cs="Times New Roman"/>
        </w:rPr>
        <w:t xml:space="preserve"> data can be inconsistent in terms of capitalization. Converting everything to lowercase ensures uniformity and reduces the dimensionality of </w:t>
      </w:r>
      <w:r w:rsidR="00865885">
        <w:rPr>
          <w:rFonts w:ascii="Times New Roman" w:hAnsi="Times New Roman" w:cs="Times New Roman"/>
        </w:rPr>
        <w:t>my</w:t>
      </w:r>
      <w:r w:rsidRPr="003D76AD">
        <w:rPr>
          <w:rFonts w:ascii="Times New Roman" w:hAnsi="Times New Roman" w:cs="Times New Roman"/>
        </w:rPr>
        <w:t xml:space="preserve"> data. This means that the algorithm treats "Word" and "word" as the same word, reducing redundancy and improving the efficiency of subsequent processing steps. Many NLP tasks, such as </w:t>
      </w:r>
      <w:r w:rsidR="00854094">
        <w:rPr>
          <w:rFonts w:ascii="Times New Roman" w:hAnsi="Times New Roman" w:cs="Times New Roman"/>
        </w:rPr>
        <w:t>Text</w:t>
      </w:r>
      <w:r w:rsidRPr="003D76AD">
        <w:rPr>
          <w:rFonts w:ascii="Times New Roman" w:hAnsi="Times New Roman" w:cs="Times New Roman"/>
        </w:rPr>
        <w:t xml:space="preserve"> classification, sentiment analysis, and information retrieval, rely on matching words</w:t>
      </w:r>
      <w:r w:rsidR="00707AD5">
        <w:rPr>
          <w:rFonts w:ascii="Times New Roman" w:hAnsi="Times New Roman" w:cs="Times New Roman"/>
        </w:rPr>
        <w:fldChar w:fldCharType="begin"/>
      </w:r>
      <w:r w:rsidR="00707AD5">
        <w:rPr>
          <w:rFonts w:ascii="Times New Roman" w:hAnsi="Times New Roman" w:cs="Times New Roman"/>
        </w:rPr>
        <w:instrText xml:space="preserve"> ADDIN ZOTERO_ITEM CSL_CITATION {"citationID":"uzacBOSR","properties":{"formattedCitation":"(Deepanshi, 2023)","plainCitation":"(Deepanshi, 2023)","noteIndex":0},"citationItems":[{"id":718,"uris":["http://zotero.org/users/10598127/items/8AWTWJHA"],"itemData":{"id":718,"type":"webpage","title":"Text Preprocessing in NLP with Python codes","URL":"https://www.analyticsvidhya.com/blog/2021/06/text-preprocessing-in-nlp-with-python-codes/","author":[{"literal":"Deepanshi"}],"accessed":{"date-parts":[["2023",9,22]]},"issued":{"date-parts":[["2023",4,26]]}}}],"schema":"https://github.com/citation-style-language/schema/raw/master/csl-citation.json"} </w:instrText>
      </w:r>
      <w:r w:rsidR="00707AD5">
        <w:rPr>
          <w:rFonts w:ascii="Times New Roman" w:hAnsi="Times New Roman" w:cs="Times New Roman"/>
        </w:rPr>
        <w:fldChar w:fldCharType="separate"/>
      </w:r>
      <w:r w:rsidR="00707AD5">
        <w:rPr>
          <w:rFonts w:ascii="Times New Roman" w:hAnsi="Times New Roman" w:cs="Times New Roman"/>
          <w:noProof/>
        </w:rPr>
        <w:t>(Deepanshi, 2023)</w:t>
      </w:r>
      <w:r w:rsidR="00707AD5">
        <w:rPr>
          <w:rFonts w:ascii="Times New Roman" w:hAnsi="Times New Roman" w:cs="Times New Roman"/>
        </w:rPr>
        <w:fldChar w:fldCharType="end"/>
      </w:r>
      <w:r w:rsidRPr="003D76AD">
        <w:rPr>
          <w:rFonts w:ascii="Times New Roman" w:hAnsi="Times New Roman" w:cs="Times New Roman"/>
        </w:rPr>
        <w:t xml:space="preserve">. By converting </w:t>
      </w:r>
      <w:r w:rsidR="00854094">
        <w:rPr>
          <w:rFonts w:ascii="Times New Roman" w:hAnsi="Times New Roman" w:cs="Times New Roman"/>
        </w:rPr>
        <w:t>Text</w:t>
      </w:r>
      <w:r w:rsidRPr="003D76AD">
        <w:rPr>
          <w:rFonts w:ascii="Times New Roman" w:hAnsi="Times New Roman" w:cs="Times New Roman"/>
        </w:rPr>
        <w:t xml:space="preserve"> to lowercase, </w:t>
      </w:r>
      <w:r w:rsidR="00865885">
        <w:rPr>
          <w:rFonts w:ascii="Times New Roman" w:hAnsi="Times New Roman" w:cs="Times New Roman"/>
        </w:rPr>
        <w:t>I</w:t>
      </w:r>
      <w:r w:rsidRPr="003D76AD">
        <w:rPr>
          <w:rFonts w:ascii="Times New Roman" w:hAnsi="Times New Roman" w:cs="Times New Roman"/>
        </w:rPr>
        <w:t xml:space="preserve"> ensure that the same word with different capitalizations is treated as the same word, which helps in capturing word frequencies and patterns more accurately. During </w:t>
      </w:r>
      <w:r w:rsidR="00854094">
        <w:rPr>
          <w:rFonts w:ascii="Times New Roman" w:hAnsi="Times New Roman" w:cs="Times New Roman"/>
        </w:rPr>
        <w:t>Text</w:t>
      </w:r>
      <w:r w:rsidRPr="003D76AD">
        <w:rPr>
          <w:rFonts w:ascii="Times New Roman" w:hAnsi="Times New Roman" w:cs="Times New Roman"/>
        </w:rPr>
        <w:t xml:space="preserve"> analysis, stopwords (common words like "and," "the," "is") are often removed to focus on more meaningful words. If </w:t>
      </w:r>
      <w:r w:rsidR="00865885">
        <w:rPr>
          <w:rFonts w:ascii="Times New Roman" w:hAnsi="Times New Roman" w:cs="Times New Roman"/>
        </w:rPr>
        <w:t>I</w:t>
      </w:r>
      <w:r w:rsidRPr="003D76AD">
        <w:rPr>
          <w:rFonts w:ascii="Times New Roman" w:hAnsi="Times New Roman" w:cs="Times New Roman"/>
        </w:rPr>
        <w:t xml:space="preserve"> don't convert </w:t>
      </w:r>
      <w:r w:rsidR="00854094">
        <w:rPr>
          <w:rFonts w:ascii="Times New Roman" w:hAnsi="Times New Roman" w:cs="Times New Roman"/>
        </w:rPr>
        <w:t>Text</w:t>
      </w:r>
      <w:r w:rsidRPr="003D76AD">
        <w:rPr>
          <w:rFonts w:ascii="Times New Roman" w:hAnsi="Times New Roman" w:cs="Times New Roman"/>
        </w:rPr>
        <w:t xml:space="preserve"> to lowercase, "The" and "the" would be treated as different words, possibly leading to stopwords not being properly removed. Lowercasing helps reduce the dimensionality of the feature space. For example, if "Dog" and "dog" are treated as different words, they would be represented as separate features in a bag-of-words model, potentially leading to unnecessary complexity. When </w:t>
      </w:r>
      <w:r w:rsidR="00854094">
        <w:rPr>
          <w:rFonts w:ascii="Times New Roman" w:hAnsi="Times New Roman" w:cs="Times New Roman"/>
        </w:rPr>
        <w:t>Text</w:t>
      </w:r>
      <w:r w:rsidRPr="003D76AD">
        <w:rPr>
          <w:rFonts w:ascii="Times New Roman" w:hAnsi="Times New Roman" w:cs="Times New Roman"/>
        </w:rPr>
        <w:t xml:space="preserve"> data comes from different sources, there might be variation in capitalization. Converting everything to lowercase ensures that the same word is represented consistently across the dataset, making subsequent analysis more reliable. Lowercasing reduces the computational load and memory usage. Since NLP tasks involve processing large amounts of </w:t>
      </w:r>
      <w:r w:rsidR="00854094">
        <w:rPr>
          <w:rFonts w:ascii="Times New Roman" w:hAnsi="Times New Roman" w:cs="Times New Roman"/>
        </w:rPr>
        <w:t>Text</w:t>
      </w:r>
      <w:r w:rsidRPr="003D76AD">
        <w:rPr>
          <w:rFonts w:ascii="Times New Roman" w:hAnsi="Times New Roman" w:cs="Times New Roman"/>
        </w:rPr>
        <w:t xml:space="preserve"> data, reducing the complexity of </w:t>
      </w:r>
      <w:r w:rsidR="00854094">
        <w:rPr>
          <w:rFonts w:ascii="Times New Roman" w:hAnsi="Times New Roman" w:cs="Times New Roman"/>
        </w:rPr>
        <w:t>Text</w:t>
      </w:r>
      <w:r w:rsidRPr="003D76AD">
        <w:rPr>
          <w:rFonts w:ascii="Times New Roman" w:hAnsi="Times New Roman" w:cs="Times New Roman"/>
        </w:rPr>
        <w:t xml:space="preserve"> representation can speed up the analysis. However, there are cases where </w:t>
      </w:r>
      <w:r w:rsidR="00865885">
        <w:rPr>
          <w:rFonts w:ascii="Times New Roman" w:hAnsi="Times New Roman" w:cs="Times New Roman"/>
        </w:rPr>
        <w:t>I</w:t>
      </w:r>
      <w:r w:rsidRPr="003D76AD">
        <w:rPr>
          <w:rFonts w:ascii="Times New Roman" w:hAnsi="Times New Roman" w:cs="Times New Roman"/>
        </w:rPr>
        <w:t xml:space="preserve"> might not want to convert </w:t>
      </w:r>
      <w:r w:rsidR="00854094">
        <w:rPr>
          <w:rFonts w:ascii="Times New Roman" w:hAnsi="Times New Roman" w:cs="Times New Roman"/>
        </w:rPr>
        <w:t>Text</w:t>
      </w:r>
      <w:r w:rsidRPr="003D76AD">
        <w:rPr>
          <w:rFonts w:ascii="Times New Roman" w:hAnsi="Times New Roman" w:cs="Times New Roman"/>
        </w:rPr>
        <w:t xml:space="preserve"> to lowercase, such as when the capitalization carries important information (e.g., sentiment analysis where "GOOD" and "bad" have different meanings). As always, it's important to consider the specific requirements of </w:t>
      </w:r>
      <w:r w:rsidR="00865885">
        <w:rPr>
          <w:rFonts w:ascii="Times New Roman" w:hAnsi="Times New Roman" w:cs="Times New Roman"/>
        </w:rPr>
        <w:t>my</w:t>
      </w:r>
      <w:r w:rsidRPr="003D76AD">
        <w:rPr>
          <w:rFonts w:ascii="Times New Roman" w:hAnsi="Times New Roman" w:cs="Times New Roman"/>
        </w:rPr>
        <w:t xml:space="preserve"> task and dataset when making preprocessing decisions.</w:t>
      </w:r>
    </w:p>
    <w:p w14:paraId="5106F8DC" w14:textId="77777777" w:rsidR="00154941" w:rsidRPr="00133441" w:rsidRDefault="00154941" w:rsidP="00225181">
      <w:pPr>
        <w:pStyle w:val="Heading4"/>
        <w:spacing w:line="360" w:lineRule="auto"/>
        <w:rPr>
          <w:rFonts w:ascii="Times New Roman" w:hAnsi="Times New Roman" w:cs="Times New Roman"/>
          <w:b/>
          <w:bCs/>
          <w:i w:val="0"/>
          <w:iCs w:val="0"/>
        </w:rPr>
      </w:pPr>
      <w:bookmarkStart w:id="59" w:name="_Toc146282691"/>
      <w:r w:rsidRPr="00133441">
        <w:rPr>
          <w:rFonts w:ascii="Times New Roman" w:hAnsi="Times New Roman" w:cs="Times New Roman"/>
          <w:b/>
          <w:bCs/>
          <w:i w:val="0"/>
          <w:iCs w:val="0"/>
        </w:rPr>
        <w:lastRenderedPageBreak/>
        <w:t>Re</w:t>
      </w:r>
      <w:r>
        <w:rPr>
          <w:rFonts w:ascii="Times New Roman" w:hAnsi="Times New Roman" w:cs="Times New Roman"/>
          <w:b/>
          <w:bCs/>
          <w:i w:val="0"/>
          <w:iCs w:val="0"/>
        </w:rPr>
        <w:t>placing</w:t>
      </w:r>
      <w:r w:rsidRPr="00133441">
        <w:rPr>
          <w:rFonts w:ascii="Times New Roman" w:hAnsi="Times New Roman" w:cs="Times New Roman"/>
          <w:b/>
          <w:bCs/>
          <w:i w:val="0"/>
          <w:iCs w:val="0"/>
        </w:rPr>
        <w:t xml:space="preserve"> numbers</w:t>
      </w:r>
      <w:bookmarkEnd w:id="59"/>
    </w:p>
    <w:p w14:paraId="6A2D958C" w14:textId="5E0AA83D" w:rsidR="00E34625" w:rsidRPr="008A1D0C" w:rsidRDefault="00154941" w:rsidP="00037FE2">
      <w:pPr>
        <w:spacing w:line="360" w:lineRule="auto"/>
        <w:jc w:val="both"/>
        <w:rPr>
          <w:rFonts w:ascii="Times New Roman" w:hAnsi="Times New Roman" w:cs="Times New Roman"/>
        </w:rPr>
      </w:pPr>
      <w:r w:rsidRPr="003D76AD">
        <w:rPr>
          <w:rFonts w:ascii="Times New Roman" w:hAnsi="Times New Roman" w:cs="Times New Roman"/>
        </w:rPr>
        <w:t xml:space="preserve">Replacing numbers during data pre-processing is a common practice in natural language processing (NLP) for several reasons: Normalization: Numbers can take various forms, such as digits, words, or symbols. Replacing them with their word equivalents can help normalize the data. For example, converting "123" to "one hundred twenty-three" ensures that different representations of the same value are treated the same way. Reducing Dimensionality: In some cases, numbers can introduce noise and increase the dimensionality of the data. For example, if </w:t>
      </w:r>
      <w:r w:rsidR="00865885">
        <w:rPr>
          <w:rFonts w:ascii="Times New Roman" w:hAnsi="Times New Roman" w:cs="Times New Roman"/>
        </w:rPr>
        <w:t>I</w:t>
      </w:r>
      <w:r w:rsidRPr="003D76AD">
        <w:rPr>
          <w:rFonts w:ascii="Times New Roman" w:hAnsi="Times New Roman" w:cs="Times New Roman"/>
        </w:rPr>
        <w:t xml:space="preserve">'re working with </w:t>
      </w:r>
      <w:r w:rsidR="00854094">
        <w:rPr>
          <w:rFonts w:ascii="Times New Roman" w:hAnsi="Times New Roman" w:cs="Times New Roman"/>
        </w:rPr>
        <w:t>Text</w:t>
      </w:r>
      <w:r w:rsidRPr="003D76AD">
        <w:rPr>
          <w:rFonts w:ascii="Times New Roman" w:hAnsi="Times New Roman" w:cs="Times New Roman"/>
        </w:rPr>
        <w:t xml:space="preserve"> classification and numbers are not critical to the context, replacing them with words can help reduce the dimensionality of the feature space. Generalization: Numbers often carry specific information that might not be relevant to the task. By converting them to words, </w:t>
      </w:r>
      <w:r w:rsidR="00865885">
        <w:rPr>
          <w:rFonts w:ascii="Times New Roman" w:hAnsi="Times New Roman" w:cs="Times New Roman"/>
        </w:rPr>
        <w:t>I</w:t>
      </w:r>
      <w:r w:rsidRPr="003D76AD">
        <w:rPr>
          <w:rFonts w:ascii="Times New Roman" w:hAnsi="Times New Roman" w:cs="Times New Roman"/>
        </w:rPr>
        <w:t xml:space="preserve"> can focus on the semantic meaning of the </w:t>
      </w:r>
      <w:r w:rsidR="00854094">
        <w:rPr>
          <w:rFonts w:ascii="Times New Roman" w:hAnsi="Times New Roman" w:cs="Times New Roman"/>
        </w:rPr>
        <w:t>Text</w:t>
      </w:r>
      <w:r w:rsidRPr="003D76AD">
        <w:rPr>
          <w:rFonts w:ascii="Times New Roman" w:hAnsi="Times New Roman" w:cs="Times New Roman"/>
        </w:rPr>
        <w:t xml:space="preserve"> rather than specific numerical values. Handling Out-of-Vocabulary (OOV) Words: In tasks like sentiment analysis or language generation, words not present in the training vocabulary can be problematic. Replacing numbers with words reduces the likelihood of encountering OOV words. Enhancing Interpretability: When working with machine learning models, using words instead of numbers can make the results more interpretable, especially for models like decision trees, where feature names have semantic meaning. Improved </w:t>
      </w:r>
      <w:r w:rsidR="00854094">
        <w:rPr>
          <w:rFonts w:ascii="Times New Roman" w:hAnsi="Times New Roman" w:cs="Times New Roman"/>
        </w:rPr>
        <w:t>Text</w:t>
      </w:r>
      <w:r w:rsidRPr="003D76AD">
        <w:rPr>
          <w:rFonts w:ascii="Times New Roman" w:hAnsi="Times New Roman" w:cs="Times New Roman"/>
        </w:rPr>
        <w:t xml:space="preserve"> Embeddings: If </w:t>
      </w:r>
      <w:r w:rsidR="00865885">
        <w:rPr>
          <w:rFonts w:ascii="Times New Roman" w:hAnsi="Times New Roman" w:cs="Times New Roman"/>
        </w:rPr>
        <w:t>I</w:t>
      </w:r>
      <w:r w:rsidRPr="003D76AD">
        <w:rPr>
          <w:rFonts w:ascii="Times New Roman" w:hAnsi="Times New Roman" w:cs="Times New Roman"/>
        </w:rPr>
        <w:t xml:space="preserve">'re using pre-trained word embeddings, replacing numbers with words can lead to better embeddings. Many word embeddings capture semantic relationships among words, which can extend to numbers represented as words. However, it's important to note that replacing numbers might not always be necessary or beneficial, especially if numerical values hold significant meaning in </w:t>
      </w:r>
      <w:r w:rsidR="00865885">
        <w:rPr>
          <w:rFonts w:ascii="Times New Roman" w:hAnsi="Times New Roman" w:cs="Times New Roman"/>
        </w:rPr>
        <w:t>my</w:t>
      </w:r>
      <w:r w:rsidRPr="003D76AD">
        <w:rPr>
          <w:rFonts w:ascii="Times New Roman" w:hAnsi="Times New Roman" w:cs="Times New Roman"/>
        </w:rPr>
        <w:t xml:space="preserve"> context (e.g., financial data analysis). The decision to replace numbers should depend on the nature of </w:t>
      </w:r>
      <w:r w:rsidR="00865885">
        <w:rPr>
          <w:rFonts w:ascii="Times New Roman" w:hAnsi="Times New Roman" w:cs="Times New Roman"/>
        </w:rPr>
        <w:t>my</w:t>
      </w:r>
      <w:r w:rsidRPr="003D76AD">
        <w:rPr>
          <w:rFonts w:ascii="Times New Roman" w:hAnsi="Times New Roman" w:cs="Times New Roman"/>
        </w:rPr>
        <w:t xml:space="preserve"> data and the specific task </w:t>
      </w:r>
      <w:r w:rsidR="00865885">
        <w:rPr>
          <w:rFonts w:ascii="Times New Roman" w:hAnsi="Times New Roman" w:cs="Times New Roman"/>
        </w:rPr>
        <w:t>I</w:t>
      </w:r>
      <w:r w:rsidRPr="003D76AD">
        <w:rPr>
          <w:rFonts w:ascii="Times New Roman" w:hAnsi="Times New Roman" w:cs="Times New Roman"/>
        </w:rPr>
        <w:t>'re working on.</w:t>
      </w:r>
    </w:p>
    <w:p w14:paraId="5C273ADF" w14:textId="20CA0556" w:rsidR="00444E66" w:rsidRPr="00133441" w:rsidRDefault="00133441" w:rsidP="00326549">
      <w:pPr>
        <w:pStyle w:val="Heading4"/>
        <w:spacing w:line="360" w:lineRule="auto"/>
        <w:rPr>
          <w:rFonts w:ascii="Times New Roman" w:hAnsi="Times New Roman" w:cs="Times New Roman"/>
          <w:b/>
          <w:bCs/>
          <w:i w:val="0"/>
          <w:iCs w:val="0"/>
        </w:rPr>
      </w:pPr>
      <w:bookmarkStart w:id="60" w:name="_Toc146282692"/>
      <w:r>
        <w:rPr>
          <w:rFonts w:ascii="Times New Roman" w:hAnsi="Times New Roman" w:cs="Times New Roman"/>
          <w:b/>
          <w:bCs/>
          <w:i w:val="0"/>
          <w:iCs w:val="0"/>
        </w:rPr>
        <w:t>R</w:t>
      </w:r>
      <w:r w:rsidR="00444E66" w:rsidRPr="00133441">
        <w:rPr>
          <w:rFonts w:ascii="Times New Roman" w:hAnsi="Times New Roman" w:cs="Times New Roman"/>
          <w:b/>
          <w:bCs/>
          <w:i w:val="0"/>
          <w:iCs w:val="0"/>
        </w:rPr>
        <w:t>emove stopwords</w:t>
      </w:r>
      <w:bookmarkEnd w:id="50"/>
      <w:bookmarkEnd w:id="60"/>
    </w:p>
    <w:p w14:paraId="5B857016" w14:textId="4BC4E7AB" w:rsidR="00444E66" w:rsidRPr="00B37597" w:rsidRDefault="004363F4" w:rsidP="00037FE2">
      <w:pPr>
        <w:spacing w:line="360" w:lineRule="auto"/>
        <w:jc w:val="both"/>
        <w:rPr>
          <w:rFonts w:ascii="Times New Roman" w:hAnsi="Times New Roman" w:cs="Times New Roman"/>
        </w:rPr>
      </w:pPr>
      <w:r w:rsidRPr="003D76AD">
        <w:rPr>
          <w:rFonts w:ascii="Times New Roman" w:hAnsi="Times New Roman" w:cs="Times New Roman"/>
        </w:rPr>
        <w:t xml:space="preserve">it's a good practice to remove stopwords from </w:t>
      </w:r>
      <w:r w:rsidR="00865885">
        <w:rPr>
          <w:rFonts w:ascii="Times New Roman" w:hAnsi="Times New Roman" w:cs="Times New Roman"/>
        </w:rPr>
        <w:t>my</w:t>
      </w:r>
      <w:r w:rsidRPr="003D76AD">
        <w:rPr>
          <w:rFonts w:ascii="Times New Roman" w:hAnsi="Times New Roman" w:cs="Times New Roman"/>
        </w:rPr>
        <w:t xml:space="preserve"> </w:t>
      </w:r>
      <w:r w:rsidR="00854094">
        <w:rPr>
          <w:rFonts w:ascii="Times New Roman" w:hAnsi="Times New Roman" w:cs="Times New Roman"/>
        </w:rPr>
        <w:t>Text</w:t>
      </w:r>
      <w:r w:rsidRPr="003D76AD">
        <w:rPr>
          <w:rFonts w:ascii="Times New Roman" w:hAnsi="Times New Roman" w:cs="Times New Roman"/>
        </w:rPr>
        <w:t xml:space="preserve"> data during pre-processing for </w:t>
      </w:r>
      <w:r w:rsidR="00854094">
        <w:rPr>
          <w:rFonts w:ascii="Times New Roman" w:hAnsi="Times New Roman" w:cs="Times New Roman"/>
        </w:rPr>
        <w:t>Text</w:t>
      </w:r>
      <w:r w:rsidRPr="003D76AD">
        <w:rPr>
          <w:rFonts w:ascii="Times New Roman" w:hAnsi="Times New Roman" w:cs="Times New Roman"/>
        </w:rPr>
        <w:t xml:space="preserve"> classification. Here's why, Stopwords like "and," "the," "is," etc., occur frequently in </w:t>
      </w:r>
      <w:r w:rsidR="00854094">
        <w:rPr>
          <w:rFonts w:ascii="Times New Roman" w:hAnsi="Times New Roman" w:cs="Times New Roman"/>
        </w:rPr>
        <w:t>Text</w:t>
      </w:r>
      <w:r w:rsidRPr="003D76AD">
        <w:rPr>
          <w:rFonts w:ascii="Times New Roman" w:hAnsi="Times New Roman" w:cs="Times New Roman"/>
        </w:rPr>
        <w:t xml:space="preserve"> but don't carry significant meaning</w:t>
      </w:r>
      <w:r w:rsidR="002F7125">
        <w:rPr>
          <w:rFonts w:ascii="Times New Roman" w:hAnsi="Times New Roman" w:cs="Times New Roman"/>
        </w:rPr>
        <w:fldChar w:fldCharType="begin"/>
      </w:r>
      <w:r w:rsidR="002F7125">
        <w:rPr>
          <w:rFonts w:ascii="Times New Roman" w:hAnsi="Times New Roman" w:cs="Times New Roman"/>
        </w:rPr>
        <w:instrText xml:space="preserve"> ADDIN ZOTERO_ITEM CSL_CITATION {"citationID":"4evZ5YIU","properties":{"formattedCitation":"(Khanna, 2021)","plainCitation":"(Khanna, 2021)","noteIndex":0},"citationItems":[{"id":720,"uris":["http://zotero.org/users/10598127/items/W594E9BE"],"itemData":{"id":720,"type":"webpage","abstract":"A handy guide about English stop words removal in Python!","container-title":"Medium","language":"en","title":"Text pre-processing: Stop words removal using different libraries","title-short":"Text pre-processing","URL":"https://towardsdatascience.com/text-pre-processing-stop-words-removal-using-different-libraries-f20bac19929a","author":[{"family":"Khanna","given":"Chetna"}],"accessed":{"date-parts":[["2023",9,22]]},"issued":{"date-parts":[["2021",2,10]]}}}],"schema":"https://github.com/citation-style-language/schema/raw/master/csl-citation.json"} </w:instrText>
      </w:r>
      <w:r w:rsidR="002F7125">
        <w:rPr>
          <w:rFonts w:ascii="Times New Roman" w:hAnsi="Times New Roman" w:cs="Times New Roman"/>
        </w:rPr>
        <w:fldChar w:fldCharType="separate"/>
      </w:r>
      <w:r w:rsidR="002F7125">
        <w:rPr>
          <w:rFonts w:ascii="Times New Roman" w:hAnsi="Times New Roman" w:cs="Times New Roman"/>
          <w:noProof/>
        </w:rPr>
        <w:t>(Khanna, 2021)</w:t>
      </w:r>
      <w:r w:rsidR="002F7125">
        <w:rPr>
          <w:rFonts w:ascii="Times New Roman" w:hAnsi="Times New Roman" w:cs="Times New Roman"/>
        </w:rPr>
        <w:fldChar w:fldCharType="end"/>
      </w:r>
      <w:r w:rsidRPr="003D76AD">
        <w:rPr>
          <w:rFonts w:ascii="Times New Roman" w:hAnsi="Times New Roman" w:cs="Times New Roman"/>
        </w:rPr>
        <w:t xml:space="preserve">. Removing them helps to reduce noise in </w:t>
      </w:r>
      <w:r w:rsidR="00865885">
        <w:rPr>
          <w:rFonts w:ascii="Times New Roman" w:hAnsi="Times New Roman" w:cs="Times New Roman"/>
        </w:rPr>
        <w:t>my</w:t>
      </w:r>
      <w:r w:rsidRPr="003D76AD">
        <w:rPr>
          <w:rFonts w:ascii="Times New Roman" w:hAnsi="Times New Roman" w:cs="Times New Roman"/>
        </w:rPr>
        <w:t xml:space="preserve"> data, allowing the TF-IDF algorithm to focus more on meaningful words. Stopwords are common words that appear in almost all documents. If </w:t>
      </w:r>
      <w:r w:rsidR="00865885">
        <w:rPr>
          <w:rFonts w:ascii="Times New Roman" w:hAnsi="Times New Roman" w:cs="Times New Roman"/>
        </w:rPr>
        <w:t>I</w:t>
      </w:r>
      <w:r w:rsidRPr="003D76AD">
        <w:rPr>
          <w:rFonts w:ascii="Times New Roman" w:hAnsi="Times New Roman" w:cs="Times New Roman"/>
        </w:rPr>
        <w:t xml:space="preserve"> include them in the TF-IDF calculation, they could dominate the weights and make it harder for the algorithm to differentiate between documents. Removing stopwords reduces the dimensionality of </w:t>
      </w:r>
      <w:r w:rsidR="00865885">
        <w:rPr>
          <w:rFonts w:ascii="Times New Roman" w:hAnsi="Times New Roman" w:cs="Times New Roman"/>
        </w:rPr>
        <w:t>my</w:t>
      </w:r>
      <w:r w:rsidRPr="003D76AD">
        <w:rPr>
          <w:rFonts w:ascii="Times New Roman" w:hAnsi="Times New Roman" w:cs="Times New Roman"/>
        </w:rPr>
        <w:t xml:space="preserve"> data, making the TF-IDF matrix more informative and efficient to compute. Removing stopwords can lead to more informative TF-IDF representations, as the algorithm will assign higher </w:t>
      </w:r>
      <w:r w:rsidRPr="003D76AD">
        <w:rPr>
          <w:rFonts w:ascii="Times New Roman" w:hAnsi="Times New Roman" w:cs="Times New Roman"/>
        </w:rPr>
        <w:lastRenderedPageBreak/>
        <w:t>weights to words that are truly distinctive and important for differentiating between classes.</w:t>
      </w:r>
      <w:r w:rsidR="004A5503">
        <w:rPr>
          <w:rFonts w:ascii="Times New Roman" w:hAnsi="Times New Roman" w:cs="Times New Roman"/>
        </w:rPr>
        <w:t xml:space="preserve"> </w:t>
      </w:r>
      <w:r w:rsidRPr="003D76AD">
        <w:rPr>
          <w:rFonts w:ascii="Times New Roman" w:hAnsi="Times New Roman" w:cs="Times New Roman"/>
        </w:rPr>
        <w:t xml:space="preserve">However, keep in mind that the decision depends on </w:t>
      </w:r>
      <w:r w:rsidR="00865885">
        <w:rPr>
          <w:rFonts w:ascii="Times New Roman" w:hAnsi="Times New Roman" w:cs="Times New Roman"/>
        </w:rPr>
        <w:t>my</w:t>
      </w:r>
      <w:r w:rsidRPr="003D76AD">
        <w:rPr>
          <w:rFonts w:ascii="Times New Roman" w:hAnsi="Times New Roman" w:cs="Times New Roman"/>
        </w:rPr>
        <w:t xml:space="preserve"> specific use case. In certain scenarios, such as sentiment analysis, stopwords like "not" and "very" could carry valuable information. Therefore, before finalizing </w:t>
      </w:r>
      <w:r w:rsidR="00865885">
        <w:rPr>
          <w:rFonts w:ascii="Times New Roman" w:hAnsi="Times New Roman" w:cs="Times New Roman"/>
        </w:rPr>
        <w:t>my</w:t>
      </w:r>
      <w:r w:rsidRPr="003D76AD">
        <w:rPr>
          <w:rFonts w:ascii="Times New Roman" w:hAnsi="Times New Roman" w:cs="Times New Roman"/>
        </w:rPr>
        <w:t xml:space="preserve"> pre-processing steps, it's advisable to test both scenarios: one with stopwords removed and one without, and then evaluate the impact on </w:t>
      </w:r>
      <w:r w:rsidR="00865885">
        <w:rPr>
          <w:rFonts w:ascii="Times New Roman" w:hAnsi="Times New Roman" w:cs="Times New Roman"/>
        </w:rPr>
        <w:t>my</w:t>
      </w:r>
      <w:r w:rsidRPr="003D76AD">
        <w:rPr>
          <w:rFonts w:ascii="Times New Roman" w:hAnsi="Times New Roman" w:cs="Times New Roman"/>
        </w:rPr>
        <w:t xml:space="preserve"> classification results.</w:t>
      </w:r>
    </w:p>
    <w:p w14:paraId="3F78AA21" w14:textId="28E2D2AC" w:rsidR="00444E66" w:rsidRDefault="009B5F33" w:rsidP="00326549">
      <w:pPr>
        <w:pStyle w:val="Heading4"/>
        <w:spacing w:line="360" w:lineRule="auto"/>
        <w:rPr>
          <w:rFonts w:ascii="Times New Roman" w:hAnsi="Times New Roman" w:cs="Times New Roman"/>
          <w:b/>
          <w:bCs/>
          <w:i w:val="0"/>
          <w:iCs w:val="0"/>
        </w:rPr>
      </w:pPr>
      <w:bookmarkStart w:id="61" w:name="_Toc146282693"/>
      <w:r>
        <w:rPr>
          <w:rFonts w:ascii="Times New Roman" w:hAnsi="Times New Roman" w:cs="Times New Roman"/>
          <w:b/>
          <w:bCs/>
          <w:i w:val="0"/>
          <w:iCs w:val="0"/>
        </w:rPr>
        <w:t>Lemmatization</w:t>
      </w:r>
      <w:bookmarkEnd w:id="61"/>
    </w:p>
    <w:p w14:paraId="67E44BD7" w14:textId="01A40990" w:rsidR="00444E66" w:rsidRDefault="00B51FE6" w:rsidP="00326549">
      <w:pPr>
        <w:spacing w:line="360" w:lineRule="auto"/>
        <w:rPr>
          <w:rFonts w:ascii="Times New Roman" w:hAnsi="Times New Roman" w:cs="Times New Roman"/>
        </w:rPr>
      </w:pPr>
      <w:r w:rsidRPr="00B51FE6">
        <w:rPr>
          <w:rFonts w:ascii="Times New Roman" w:hAnsi="Times New Roman" w:cs="Times New Roman"/>
        </w:rPr>
        <w:t>In my project, opting for lemmatization over stemming during the pre-processing of Text data for training a Twitter sentiment analysis model presents several advantages, especially given the informal and concise nature of tweets. While both techniques aim to reduce words to their base or root form, lemmatization stands out for several reasons</w:t>
      </w:r>
      <w:r w:rsidR="00D273B2">
        <w:rPr>
          <w:rFonts w:ascii="Times New Roman" w:hAnsi="Times New Roman" w:cs="Times New Roman"/>
        </w:rPr>
        <w:t xml:space="preserve"> explained by </w:t>
      </w:r>
      <w:r w:rsidR="00D273B2">
        <w:rPr>
          <w:rFonts w:ascii="Times New Roman" w:hAnsi="Times New Roman" w:cs="Times New Roman"/>
        </w:rPr>
        <w:fldChar w:fldCharType="begin"/>
      </w:r>
      <w:r w:rsidR="00E93A8C">
        <w:rPr>
          <w:rFonts w:ascii="Times New Roman" w:hAnsi="Times New Roman" w:cs="Times New Roman"/>
        </w:rPr>
        <w:instrText xml:space="preserve"> ADDIN ZOTERO_ITEM CSL_CITATION {"citationID":"P7JU5gE1","properties":{"formattedCitation":"(Camacho-Collados and Pilehvar, 2018)","plainCitation":"(Camacho-Collados and Pilehvar, 2018)","noteIndex":0},"citationItems":[{"id":722,"uris":["http://zotero.org/users/10598127/items/7CEHNGDU"],"itemData":{"id":722,"type":"article","abstract":"Text preprocessing is often the first step in the pipeline of a Natural Language Processing (NLP) system, with potential impact in its final performance. Despite its importance, text preprocessing has not received much attention in the deep learning literature. In this paper we investigate the impact of simple text preprocessing decisions (particularly tokenizing, lemmatizing, lowercasing and multiword grouping) on the performance of a standard neural text classifier. We perform an extensive evaluation on standard benchmarks from text categorization and sentiment analysis. While our experiments show that a simple tokenization of input text is generally adequate, they also highlight significant degrees of variability across preprocessing techniques. This reveals the importance of paying attention to this usually-overlooked step in the pipeline, particularly when comparing different models. Finally, our evaluation provides insights into the best preprocessing practices for training word embeddings.","DOI":"10.48550/arXiv.1707.01780","note":"arXiv:1707.01780 [cs]","number":"arXiv:1707.01780","publisher":"arXiv","source":"arXiv.org","title":"On the Role of Text Preprocessing in Neural Network Architectures: An Evaluation Study on Text Categorization and Sentiment Analysis","title-short":"On the Role of Text Preprocessing in Neural Network Architectures","URL":"http://arxiv.org/abs/1707.01780","author":[{"family":"Camacho-Collados","given":"Jose"},{"family":"Pilehvar","given":"Mohammad Taher"}],"accessed":{"date-parts":[["2023",9,22]]},"issued":{"date-parts":[["2018",8,23]]}}}],"schema":"https://github.com/citation-style-language/schema/raw/master/csl-citation.json"} </w:instrText>
      </w:r>
      <w:r w:rsidR="00D273B2">
        <w:rPr>
          <w:rFonts w:ascii="Times New Roman" w:hAnsi="Times New Roman" w:cs="Times New Roman"/>
        </w:rPr>
        <w:fldChar w:fldCharType="separate"/>
      </w:r>
      <w:r w:rsidR="00E93A8C">
        <w:rPr>
          <w:rFonts w:ascii="Times New Roman" w:hAnsi="Times New Roman" w:cs="Times New Roman"/>
          <w:noProof/>
        </w:rPr>
        <w:t>(Camacho-Collados and Pilehvar, 2018)</w:t>
      </w:r>
      <w:r w:rsidR="00D273B2">
        <w:rPr>
          <w:rFonts w:ascii="Times New Roman" w:hAnsi="Times New Roman" w:cs="Times New Roman"/>
        </w:rPr>
        <w:fldChar w:fldCharType="end"/>
      </w:r>
      <w:r w:rsidRPr="00B51FE6">
        <w:rPr>
          <w:rFonts w:ascii="Times New Roman" w:hAnsi="Times New Roman" w:cs="Times New Roman"/>
        </w:rPr>
        <w:t>. Firstly, it preserves the subtleties of word meaning by producing forms closer to their original dictionary entries, ensuring precise sentiment interpretation by capturing nuanced variations of sentiment-bearing words. Secondly, lemmatization considers the context and part of speech, crucial for understanding sentiment in the context of phrases, slang, and informal language often found in tweets. Thirdly, it enhances readability by generating more recognizable and coherent words compared to stemming, which can produce non-words. Fourthly, lemmatization contributes to improved accuracy by providing a more contextually accurate base form, aiding sentiment analysis models in comprehending sentiment-bearing words and their variations. Additionally, it excels in handling negations, preserves named entities and proper nouns, and is particularly effective in the analysis of short texts typical of Twitter, which demand precision. Lastly, it accommodates emojis and emoticons, enriching sentiment analysis by capturing their sentiment cues. While lemmatization offers these advantages, the choice between lemmatization and stemming should align with the data's nature and specific sentiment analysis goals. For formal Text data or projects with language constraints, stemming may still be a valid choice, but for Twitter data characterized by informality and brevity, lemmatization generally proves superior in retaining meaning, context, and sentiment nuances.</w:t>
      </w:r>
    </w:p>
    <w:p w14:paraId="72453932" w14:textId="77777777" w:rsidR="00FD0383" w:rsidRPr="00691B73" w:rsidRDefault="00FD0383" w:rsidP="00FD0383">
      <w:pPr>
        <w:pStyle w:val="Heading2"/>
        <w:spacing w:line="360" w:lineRule="auto"/>
        <w:rPr>
          <w:rFonts w:ascii="Times New Roman" w:hAnsi="Times New Roman" w:cs="Times New Roman"/>
          <w:b/>
          <w:bCs/>
        </w:rPr>
      </w:pPr>
      <w:bookmarkStart w:id="62" w:name="_Toc143309487"/>
      <w:bookmarkStart w:id="63" w:name="_Toc144681628"/>
      <w:bookmarkStart w:id="64" w:name="_Toc146282694"/>
      <w:r w:rsidRPr="00691B73">
        <w:rPr>
          <w:rFonts w:ascii="Times New Roman" w:hAnsi="Times New Roman" w:cs="Times New Roman"/>
          <w:b/>
          <w:bCs/>
        </w:rPr>
        <w:t>Model training</w:t>
      </w:r>
      <w:bookmarkEnd w:id="62"/>
      <w:bookmarkEnd w:id="63"/>
      <w:bookmarkEnd w:id="64"/>
    </w:p>
    <w:p w14:paraId="64B032B1" w14:textId="77777777" w:rsidR="00FD0383" w:rsidRPr="0006586D" w:rsidRDefault="00FD0383" w:rsidP="00FD0383">
      <w:pPr>
        <w:spacing w:line="360" w:lineRule="auto"/>
        <w:jc w:val="both"/>
        <w:rPr>
          <w:rFonts w:ascii="Times New Roman" w:hAnsi="Times New Roman" w:cs="Times New Roman"/>
        </w:rPr>
      </w:pPr>
      <w:r w:rsidRPr="003D76AD">
        <w:rPr>
          <w:rFonts w:ascii="Times New Roman" w:hAnsi="Times New Roman" w:cs="Times New Roman"/>
        </w:rPr>
        <w:t xml:space="preserve">There are several types of models that can be used for creating a </w:t>
      </w:r>
      <w:r>
        <w:rPr>
          <w:rFonts w:ascii="Times New Roman" w:hAnsi="Times New Roman" w:cs="Times New Roman"/>
        </w:rPr>
        <w:t>Text</w:t>
      </w:r>
      <w:r w:rsidRPr="003D76AD">
        <w:rPr>
          <w:rFonts w:ascii="Times New Roman" w:hAnsi="Times New Roman" w:cs="Times New Roman"/>
        </w:rPr>
        <w:t xml:space="preserve"> classification model. The choice of model depends on various factors including the complexity of the problem, the available data, computational resources, and desired model performance. Here are some </w:t>
      </w:r>
      <w:r w:rsidRPr="003D76AD">
        <w:rPr>
          <w:rFonts w:ascii="Times New Roman" w:hAnsi="Times New Roman" w:cs="Times New Roman"/>
        </w:rPr>
        <w:lastRenderedPageBreak/>
        <w:t xml:space="preserve">common types of models for </w:t>
      </w:r>
      <w:r>
        <w:rPr>
          <w:rFonts w:ascii="Times New Roman" w:hAnsi="Times New Roman" w:cs="Times New Roman"/>
        </w:rPr>
        <w:t>Text</w:t>
      </w:r>
      <w:r w:rsidRPr="003D76AD">
        <w:rPr>
          <w:rFonts w:ascii="Times New Roman" w:hAnsi="Times New Roman" w:cs="Times New Roman"/>
        </w:rPr>
        <w:t xml:space="preserve"> classification along with how the resources required and performance may differ for each.</w:t>
      </w:r>
    </w:p>
    <w:p w14:paraId="56959022" w14:textId="77777777" w:rsidR="00FD0383" w:rsidRPr="00666B99" w:rsidRDefault="00FD0383" w:rsidP="00FD0383">
      <w:pPr>
        <w:pStyle w:val="Heading4"/>
        <w:spacing w:line="360" w:lineRule="auto"/>
        <w:rPr>
          <w:rFonts w:ascii="Times New Roman" w:hAnsi="Times New Roman" w:cs="Times New Roman"/>
          <w:b/>
          <w:bCs/>
          <w:i w:val="0"/>
          <w:iCs w:val="0"/>
        </w:rPr>
      </w:pPr>
      <w:bookmarkStart w:id="65" w:name="_Toc143309489"/>
      <w:bookmarkStart w:id="66" w:name="_Toc146282695"/>
      <w:r w:rsidRPr="00691B73">
        <w:rPr>
          <w:rFonts w:ascii="Times New Roman" w:hAnsi="Times New Roman" w:cs="Times New Roman"/>
          <w:b/>
          <w:bCs/>
          <w:i w:val="0"/>
          <w:iCs w:val="0"/>
        </w:rPr>
        <w:t>Traditional Machine Learning Models:</w:t>
      </w:r>
      <w:bookmarkEnd w:id="65"/>
      <w:bookmarkEnd w:id="66"/>
    </w:p>
    <w:p w14:paraId="42C74E67" w14:textId="6212E32C" w:rsidR="00FD0383" w:rsidRPr="0006586D" w:rsidRDefault="00FD0383" w:rsidP="00FD0383">
      <w:pPr>
        <w:spacing w:line="360" w:lineRule="auto"/>
        <w:jc w:val="both"/>
        <w:rPr>
          <w:rFonts w:ascii="Times New Roman" w:hAnsi="Times New Roman" w:cs="Times New Roman"/>
        </w:rPr>
      </w:pPr>
      <w:r w:rsidRPr="003D76AD">
        <w:rPr>
          <w:rFonts w:ascii="Times New Roman" w:hAnsi="Times New Roman" w:cs="Times New Roman"/>
        </w:rPr>
        <w:t>Logistic Regression, Naive Bayes, Support Vector Machines, Random Forest, etc. These models generally require fewer computational resources compared to deep learning models</w:t>
      </w:r>
      <w:r w:rsidR="00616513">
        <w:rPr>
          <w:rFonts w:ascii="Times New Roman" w:hAnsi="Times New Roman" w:cs="Times New Roman"/>
        </w:rPr>
        <w:fldChar w:fldCharType="begin"/>
      </w:r>
      <w:r w:rsidR="00960EE3">
        <w:rPr>
          <w:rFonts w:ascii="Times New Roman" w:hAnsi="Times New Roman" w:cs="Times New Roman"/>
        </w:rPr>
        <w:instrText xml:space="preserve"> ADDIN ZOTERO_ITEM CSL_CITATION {"citationID":"CGsNg05e","properties":{"formattedCitation":"(Datarobot, 2019)","plainCitation":"(Datarobot, 2019)","noteIndex":0},"citationItems":[{"id":726,"uris":["http://zotero.org/users/10598127/items/WZGEWD3Z"],"itemData":{"id":726,"type":"webpage","abstract":"This article was originally published at Algorithimia’s website. The company was acquired by DataRobot in 2021. This article may not be entirely up-to-date or refer to products and offerings no longer in existence. Find out more about DataRobot MLOps here. Sentiment analysis invites us to consider the sentence, You’re so smart! and discern what’s behind it. It sounds like...","container-title":"DataRobot AI Platform","language":"en-US","title":"Using Machine Learning for Sentiment Analysis: a Deep Dive","title-short":"Using Machine Learning for Sentiment Analysis","URL":"https://www.datarobot.com/blog/using-machine-learning-for-sentiment-analysis-a-deep-dive/","author":[{"literal":"Datarobot"}],"accessed":{"date-parts":[["2023",9,22]]},"issued":{"date-parts":[["2019"]]}}}],"schema":"https://github.com/citation-style-language/schema/raw/master/csl-citation.json"} </w:instrText>
      </w:r>
      <w:r w:rsidR="00616513">
        <w:rPr>
          <w:rFonts w:ascii="Times New Roman" w:hAnsi="Times New Roman" w:cs="Times New Roman"/>
        </w:rPr>
        <w:fldChar w:fldCharType="separate"/>
      </w:r>
      <w:r w:rsidR="00960EE3">
        <w:rPr>
          <w:rFonts w:ascii="Times New Roman" w:hAnsi="Times New Roman" w:cs="Times New Roman"/>
          <w:noProof/>
        </w:rPr>
        <w:t>(Datarobot, 2019)</w:t>
      </w:r>
      <w:r w:rsidR="00616513">
        <w:rPr>
          <w:rFonts w:ascii="Times New Roman" w:hAnsi="Times New Roman" w:cs="Times New Roman"/>
        </w:rPr>
        <w:fldChar w:fldCharType="end"/>
      </w:r>
      <w:r w:rsidRPr="003D76AD">
        <w:rPr>
          <w:rFonts w:ascii="Times New Roman" w:hAnsi="Times New Roman" w:cs="Times New Roman"/>
        </w:rPr>
        <w:t>. They can be trained on standard hardware and are relatively faster to train. Traditional models work well for simpler tasks and smaller datasets. They may struggle with capturing complex patterns in large datasets, resulting in limited performance for more challenging tasks.</w:t>
      </w:r>
      <w:r>
        <w:rPr>
          <w:rFonts w:ascii="Times New Roman" w:hAnsi="Times New Roman" w:cs="Times New Roman"/>
        </w:rPr>
        <w:t xml:space="preserve"> </w:t>
      </w:r>
      <w:r w:rsidRPr="004F257D">
        <w:rPr>
          <w:rFonts w:ascii="Times New Roman" w:hAnsi="Times New Roman" w:cs="Times New Roman"/>
        </w:rPr>
        <w:t xml:space="preserve">ANNs are versatile and can be effective for sentiment analysis tasks. However, their performance might be limited compared to more advanced architectures like RNNs and Transformers, especially for tasks involving sequential data like </w:t>
      </w:r>
      <w:r>
        <w:rPr>
          <w:rFonts w:ascii="Times New Roman" w:hAnsi="Times New Roman" w:cs="Times New Roman"/>
        </w:rPr>
        <w:t>Text</w:t>
      </w:r>
      <w:r w:rsidRPr="004F257D">
        <w:rPr>
          <w:rFonts w:ascii="Times New Roman" w:hAnsi="Times New Roman" w:cs="Times New Roman"/>
        </w:rPr>
        <w:t>. ANNs are relatively less resource-intensive compared to more complex architectures like RNNs and Transformers. They might require moderate computational resources for training.</w:t>
      </w:r>
    </w:p>
    <w:p w14:paraId="7317AE64" w14:textId="77777777" w:rsidR="00FD0383" w:rsidRPr="00691B73" w:rsidRDefault="00FD0383" w:rsidP="00FD0383">
      <w:pPr>
        <w:pStyle w:val="Heading4"/>
        <w:spacing w:line="360" w:lineRule="auto"/>
        <w:rPr>
          <w:rFonts w:ascii="Times New Roman" w:hAnsi="Times New Roman" w:cs="Times New Roman"/>
          <w:b/>
          <w:bCs/>
          <w:i w:val="0"/>
          <w:iCs w:val="0"/>
        </w:rPr>
      </w:pPr>
      <w:bookmarkStart w:id="67" w:name="_Toc143309490"/>
      <w:bookmarkStart w:id="68" w:name="_Toc146282696"/>
      <w:r w:rsidRPr="00691B73">
        <w:rPr>
          <w:rFonts w:ascii="Times New Roman" w:hAnsi="Times New Roman" w:cs="Times New Roman"/>
          <w:b/>
          <w:bCs/>
          <w:i w:val="0"/>
          <w:iCs w:val="0"/>
        </w:rPr>
        <w:t>Word Embedding Models</w:t>
      </w:r>
      <w:bookmarkEnd w:id="67"/>
      <w:bookmarkEnd w:id="68"/>
    </w:p>
    <w:p w14:paraId="6E8A1E86" w14:textId="0399C87B" w:rsidR="00FD0383" w:rsidRPr="0006586D" w:rsidRDefault="00FD0383" w:rsidP="00FD0383">
      <w:pPr>
        <w:spacing w:line="360" w:lineRule="auto"/>
        <w:jc w:val="both"/>
        <w:rPr>
          <w:rFonts w:ascii="Times New Roman" w:hAnsi="Times New Roman" w:cs="Times New Roman"/>
        </w:rPr>
      </w:pPr>
      <w:r w:rsidRPr="003D76AD">
        <w:rPr>
          <w:rFonts w:ascii="Times New Roman" w:hAnsi="Times New Roman" w:cs="Times New Roman"/>
        </w:rPr>
        <w:t>These models use pre-trained word embeddings like Word2Vec, GloVe, or FastText as input and can be combined with traditional ML models. These models still require standard hardware for training</w:t>
      </w:r>
      <w:r w:rsidR="00C911E8">
        <w:rPr>
          <w:rFonts w:ascii="Times New Roman" w:hAnsi="Times New Roman" w:cs="Times New Roman"/>
        </w:rPr>
        <w:t xml:space="preserve"> </w:t>
      </w:r>
      <w:r w:rsidR="006D656A">
        <w:rPr>
          <w:rFonts w:ascii="Times New Roman" w:hAnsi="Times New Roman" w:cs="Times New Roman"/>
        </w:rPr>
        <w:t xml:space="preserve">as explained by </w:t>
      </w:r>
      <w:r w:rsidR="006D656A">
        <w:rPr>
          <w:rFonts w:ascii="Times New Roman" w:hAnsi="Times New Roman" w:cs="Times New Roman"/>
        </w:rPr>
        <w:fldChar w:fldCharType="begin"/>
      </w:r>
      <w:r w:rsidR="006D656A">
        <w:rPr>
          <w:rFonts w:ascii="Times New Roman" w:hAnsi="Times New Roman" w:cs="Times New Roman"/>
        </w:rPr>
        <w:instrText xml:space="preserve"> ADDIN ZOTERO_ITEM CSL_CITATION {"citationID":"5h7vJRAU","properties":{"formattedCitation":"(Brownlee, 2016)","plainCitation":"(Brownlee, 2016)","noteIndex":0},"citationItems":[{"id":557,"uris":["http://zotero.org/users/10598127/items/E33HHGLM"],"itemData":{"id":557,"type":"post-weblog","abstract":"XGBoost is an algorithm that has recently been dominating applied machine learning and Kaggle competitions for structured or tabular data. XGBoost is an implementation of gradient boosted decision trees designed for speed and performance. In this post you will discover XGBoost and get a gentle introduction to what is, where it came from and how […]","container-title":"MachineLearningMastery.com","language":"en-US","title":"A Gentle Introduction to XGBoost for Applied Machine Learning","URL":"https://machinelearningmastery.com/gentle-introduction-xgboost-applied-machine-learning/","author":[{"family":"Brownlee","given":"Jason"}],"accessed":{"date-parts":[["2023",3,22]]},"issued":{"date-parts":[["2016",8,16]]}}}],"schema":"https://github.com/citation-style-language/schema/raw/master/csl-citation.json"} </w:instrText>
      </w:r>
      <w:r w:rsidR="006D656A">
        <w:rPr>
          <w:rFonts w:ascii="Times New Roman" w:hAnsi="Times New Roman" w:cs="Times New Roman"/>
        </w:rPr>
        <w:fldChar w:fldCharType="separate"/>
      </w:r>
      <w:r w:rsidR="006D656A">
        <w:rPr>
          <w:rFonts w:ascii="Times New Roman" w:hAnsi="Times New Roman" w:cs="Times New Roman"/>
          <w:noProof/>
        </w:rPr>
        <w:t>(Brownlee, 2016)</w:t>
      </w:r>
      <w:r w:rsidR="006D656A">
        <w:rPr>
          <w:rFonts w:ascii="Times New Roman" w:hAnsi="Times New Roman" w:cs="Times New Roman"/>
        </w:rPr>
        <w:fldChar w:fldCharType="end"/>
      </w:r>
      <w:r w:rsidRPr="003D76AD">
        <w:rPr>
          <w:rFonts w:ascii="Times New Roman" w:hAnsi="Times New Roman" w:cs="Times New Roman"/>
        </w:rPr>
        <w:t>. The main computational cost is related to handling the embedding vectors and training the final classification layer. Word embeddings enhance the model's ability to capture semantics and relationships among words. They perform well on tasks that require understanding context and meaning but may not achieve state-of-the-art performance on complex tasks.</w:t>
      </w:r>
      <w:r w:rsidRPr="008208D9">
        <w:t xml:space="preserve"> </w:t>
      </w:r>
      <w:r>
        <w:rPr>
          <w:rFonts w:ascii="Times New Roman" w:hAnsi="Times New Roman" w:cs="Times New Roman"/>
        </w:rPr>
        <w:t>There are multiple embedding models available yet we would go with Glove twitter 200d embedding as these are already trained for twitter dataset and provide our model with a transfer learning aspect allowing less resources to train on current dataset.</w:t>
      </w:r>
    </w:p>
    <w:p w14:paraId="43C1DF9C" w14:textId="77777777" w:rsidR="00FD0383" w:rsidRPr="00691B73" w:rsidRDefault="00FD0383" w:rsidP="00FD0383">
      <w:pPr>
        <w:pStyle w:val="Heading4"/>
        <w:spacing w:line="360" w:lineRule="auto"/>
        <w:rPr>
          <w:rFonts w:ascii="Times New Roman" w:hAnsi="Times New Roman" w:cs="Times New Roman"/>
          <w:b/>
          <w:bCs/>
          <w:i w:val="0"/>
          <w:iCs w:val="0"/>
        </w:rPr>
      </w:pPr>
      <w:bookmarkStart w:id="69" w:name="_Toc143309491"/>
      <w:bookmarkStart w:id="70" w:name="_Toc146282697"/>
      <w:r w:rsidRPr="00691B73">
        <w:rPr>
          <w:rFonts w:ascii="Times New Roman" w:hAnsi="Times New Roman" w:cs="Times New Roman"/>
          <w:b/>
          <w:bCs/>
          <w:i w:val="0"/>
          <w:iCs w:val="0"/>
        </w:rPr>
        <w:t>Recurrent Neural Networks (RNNs)</w:t>
      </w:r>
      <w:bookmarkEnd w:id="69"/>
      <w:bookmarkEnd w:id="70"/>
    </w:p>
    <w:p w14:paraId="7FAC30EB" w14:textId="1275B918" w:rsidR="00FD0383" w:rsidRPr="0006586D" w:rsidRDefault="00FD0383" w:rsidP="00FD0383">
      <w:pPr>
        <w:spacing w:line="360" w:lineRule="auto"/>
        <w:jc w:val="both"/>
        <w:rPr>
          <w:rFonts w:ascii="Times New Roman" w:hAnsi="Times New Roman" w:cs="Times New Roman"/>
        </w:rPr>
      </w:pPr>
      <w:r w:rsidRPr="003D76AD">
        <w:rPr>
          <w:rFonts w:ascii="Times New Roman" w:hAnsi="Times New Roman" w:cs="Times New Roman"/>
        </w:rPr>
        <w:t>RNN, LSTM, GRU (Gated Recurrent Unit). RNNs require more resources compared to traditional models due to their sequential nature</w:t>
      </w:r>
      <w:r w:rsidR="0071146B">
        <w:rPr>
          <w:rFonts w:ascii="Times New Roman" w:hAnsi="Times New Roman" w:cs="Times New Roman"/>
        </w:rPr>
        <w:fldChar w:fldCharType="begin"/>
      </w:r>
      <w:r w:rsidR="0071146B">
        <w:rPr>
          <w:rFonts w:ascii="Times New Roman" w:hAnsi="Times New Roman" w:cs="Times New Roman"/>
        </w:rPr>
        <w:instrText xml:space="preserve"> ADDIN ZOTERO_ITEM CSL_CITATION {"citationID":"JKG0kvKU","properties":{"formattedCitation":"(Susan Li, 2018)","plainCitation":"(Susan Li, 2018)","noteIndex":0},"citationItems":[{"id":732,"uris":["http://zotero.org/users/10598127/items/9WGQSPWP"],"itemData":{"id":732,"type":"webpage","title":"A Beginner’s Guide on Sentiment Analysis with RNN | by Susan Li | Towards Data Science","URL":"https://towardsdatascience.com/a-beginners-guide-on-sentiment-analysis-with-rnn-9e100627c02e","author":[{"literal":"Susan Li"}],"accessed":{"date-parts":[["2023",9,22]]},"issued":{"date-parts":[["2018"]]}}}],"schema":"https://github.com/citation-style-language/schema/raw/master/csl-citation.json"} </w:instrText>
      </w:r>
      <w:r w:rsidR="0071146B">
        <w:rPr>
          <w:rFonts w:ascii="Times New Roman" w:hAnsi="Times New Roman" w:cs="Times New Roman"/>
        </w:rPr>
        <w:fldChar w:fldCharType="separate"/>
      </w:r>
      <w:r w:rsidR="0071146B">
        <w:rPr>
          <w:rFonts w:ascii="Times New Roman" w:hAnsi="Times New Roman" w:cs="Times New Roman"/>
          <w:noProof/>
        </w:rPr>
        <w:t>(Susan Li, 2018)</w:t>
      </w:r>
      <w:r w:rsidR="0071146B">
        <w:rPr>
          <w:rFonts w:ascii="Times New Roman" w:hAnsi="Times New Roman" w:cs="Times New Roman"/>
        </w:rPr>
        <w:fldChar w:fldCharType="end"/>
      </w:r>
      <w:r w:rsidRPr="003D76AD">
        <w:rPr>
          <w:rFonts w:ascii="Times New Roman" w:hAnsi="Times New Roman" w:cs="Times New Roman"/>
        </w:rPr>
        <w:t xml:space="preserve">. Training RNNs can be computationally expensive, and long sequences can lead to vanishing gradient problems. RNNs are effective for tasks that involve sequential dependencies, like sentiment analysis and </w:t>
      </w:r>
      <w:r>
        <w:rPr>
          <w:rFonts w:ascii="Times New Roman" w:hAnsi="Times New Roman" w:cs="Times New Roman"/>
        </w:rPr>
        <w:t>Text</w:t>
      </w:r>
      <w:r w:rsidRPr="003D76AD">
        <w:rPr>
          <w:rFonts w:ascii="Times New Roman" w:hAnsi="Times New Roman" w:cs="Times New Roman"/>
        </w:rPr>
        <w:t xml:space="preserve"> generation. However, they may struggle with very long sequences and can have difficulty capturing long-range dependencies.</w:t>
      </w:r>
      <w:r>
        <w:rPr>
          <w:rFonts w:ascii="Times New Roman" w:hAnsi="Times New Roman" w:cs="Times New Roman"/>
        </w:rPr>
        <w:t xml:space="preserve"> </w:t>
      </w:r>
      <w:r w:rsidRPr="00F04669">
        <w:rPr>
          <w:rFonts w:ascii="Times New Roman" w:hAnsi="Times New Roman" w:cs="Times New Roman"/>
        </w:rPr>
        <w:t xml:space="preserve">Hypothetical Performance: RNNs are designed to handle sequential data like </w:t>
      </w:r>
      <w:r>
        <w:rPr>
          <w:rFonts w:ascii="Times New Roman" w:hAnsi="Times New Roman" w:cs="Times New Roman"/>
        </w:rPr>
        <w:t>Text</w:t>
      </w:r>
      <w:r w:rsidRPr="00F04669">
        <w:rPr>
          <w:rFonts w:ascii="Times New Roman" w:hAnsi="Times New Roman" w:cs="Times New Roman"/>
        </w:rPr>
        <w:t xml:space="preserve">, making them suitable for sentiment analysis. However, basic RNNs suffer from vanishing gradient problems and might struggle to capture long-range </w:t>
      </w:r>
      <w:r w:rsidRPr="00F04669">
        <w:rPr>
          <w:rFonts w:ascii="Times New Roman" w:hAnsi="Times New Roman" w:cs="Times New Roman"/>
        </w:rPr>
        <w:lastRenderedPageBreak/>
        <w:t>dependencies.</w:t>
      </w:r>
      <w:r>
        <w:rPr>
          <w:rFonts w:ascii="Times New Roman" w:hAnsi="Times New Roman" w:cs="Times New Roman"/>
        </w:rPr>
        <w:t xml:space="preserve"> </w:t>
      </w:r>
      <w:r w:rsidRPr="00F04669">
        <w:rPr>
          <w:rFonts w:ascii="Times New Roman" w:hAnsi="Times New Roman" w:cs="Times New Roman"/>
        </w:rPr>
        <w:t xml:space="preserve">RNNs can be resource-intensive, especially if </w:t>
      </w:r>
      <w:r>
        <w:rPr>
          <w:rFonts w:ascii="Times New Roman" w:hAnsi="Times New Roman" w:cs="Times New Roman"/>
        </w:rPr>
        <w:t>i</w:t>
      </w:r>
      <w:r w:rsidRPr="00F04669">
        <w:rPr>
          <w:rFonts w:ascii="Times New Roman" w:hAnsi="Times New Roman" w:cs="Times New Roman"/>
        </w:rPr>
        <w:t>'</w:t>
      </w:r>
      <w:r>
        <w:rPr>
          <w:rFonts w:ascii="Times New Roman" w:hAnsi="Times New Roman" w:cs="Times New Roman"/>
        </w:rPr>
        <w:t>m</w:t>
      </w:r>
      <w:r w:rsidRPr="00F04669">
        <w:rPr>
          <w:rFonts w:ascii="Times New Roman" w:hAnsi="Times New Roman" w:cs="Times New Roman"/>
        </w:rPr>
        <w:t xml:space="preserve"> using deep or bidirectional variants. Training RNNs might require more computational resources compared to simpler models like ANNs.</w:t>
      </w:r>
      <w:r>
        <w:rPr>
          <w:rFonts w:ascii="Times New Roman" w:hAnsi="Times New Roman" w:cs="Times New Roman"/>
        </w:rPr>
        <w:t xml:space="preserve"> Therefore I am going to use word embeddings with this model to reduce the amount of resources required for training as well assuring better results.</w:t>
      </w:r>
    </w:p>
    <w:p w14:paraId="0BDDB1FE" w14:textId="77777777" w:rsidR="00FD0383" w:rsidRPr="00691B73" w:rsidRDefault="00FD0383" w:rsidP="00FD0383">
      <w:pPr>
        <w:pStyle w:val="Heading4"/>
        <w:spacing w:line="360" w:lineRule="auto"/>
        <w:rPr>
          <w:rFonts w:ascii="Times New Roman" w:hAnsi="Times New Roman" w:cs="Times New Roman"/>
          <w:b/>
          <w:bCs/>
          <w:i w:val="0"/>
          <w:iCs w:val="0"/>
        </w:rPr>
      </w:pPr>
      <w:bookmarkStart w:id="71" w:name="_Toc143309493"/>
      <w:bookmarkStart w:id="72" w:name="_Toc146282698"/>
      <w:r w:rsidRPr="00691B73">
        <w:rPr>
          <w:rFonts w:ascii="Times New Roman" w:hAnsi="Times New Roman" w:cs="Times New Roman"/>
          <w:b/>
          <w:bCs/>
          <w:i w:val="0"/>
          <w:iCs w:val="0"/>
        </w:rPr>
        <w:t>Transformer-Based Models</w:t>
      </w:r>
      <w:bookmarkEnd w:id="71"/>
      <w:bookmarkEnd w:id="72"/>
    </w:p>
    <w:p w14:paraId="5302123F" w14:textId="77777777" w:rsidR="00FD0383" w:rsidRPr="0006586D" w:rsidRDefault="00FD0383" w:rsidP="00FD0383">
      <w:pPr>
        <w:spacing w:line="360" w:lineRule="auto"/>
        <w:jc w:val="both"/>
        <w:rPr>
          <w:rFonts w:ascii="Times New Roman" w:hAnsi="Times New Roman" w:cs="Times New Roman"/>
        </w:rPr>
      </w:pPr>
      <w:r w:rsidRPr="003D76AD">
        <w:rPr>
          <w:rFonts w:ascii="Times New Roman" w:hAnsi="Times New Roman" w:cs="Times New Roman"/>
        </w:rPr>
        <w:t>BERT, GPT, RoBERTa, etc. Transformer models require significant computational resources, including GPUs or TPUs, for training due to their large number of parameters and complex attention mechanisms. Transformer models excel in capturing contextual information and relationships among words, making them well-suited for a wide range of NLP tasks. They achieve state-of-the-art performance on various benchmarks but come with higher computational costs.</w:t>
      </w:r>
      <w:r w:rsidRPr="00DB2DC1">
        <w:t xml:space="preserve"> </w:t>
      </w:r>
      <w:r w:rsidRPr="00DB2DC1">
        <w:rPr>
          <w:rFonts w:ascii="Times New Roman" w:hAnsi="Times New Roman" w:cs="Times New Roman"/>
        </w:rPr>
        <w:t>Transformer-based models are state-of-the-art for NLP tasks, including sentiment analysis. They capture contextual relationships effectively and achieve high performance. Models like BERT are pretrained on large datasets, which can boost performance. Transformer models are among the most resource-intensive options due to their deep architecture and the large number of attention heads. Training them from scratch requires significant computational resources and large amounts of data.</w:t>
      </w:r>
    </w:p>
    <w:p w14:paraId="1182E4D7" w14:textId="77777777" w:rsidR="00FD0383" w:rsidRPr="00691B73" w:rsidRDefault="00FD0383" w:rsidP="00FD0383">
      <w:pPr>
        <w:pStyle w:val="Heading4"/>
        <w:spacing w:line="360" w:lineRule="auto"/>
        <w:rPr>
          <w:rFonts w:ascii="Times New Roman" w:hAnsi="Times New Roman" w:cs="Times New Roman"/>
          <w:b/>
          <w:bCs/>
          <w:i w:val="0"/>
          <w:iCs w:val="0"/>
        </w:rPr>
      </w:pPr>
      <w:bookmarkStart w:id="73" w:name="_Toc146282699"/>
      <w:r>
        <w:rPr>
          <w:rFonts w:ascii="Times New Roman" w:hAnsi="Times New Roman" w:cs="Times New Roman"/>
          <w:b/>
          <w:bCs/>
          <w:i w:val="0"/>
          <w:iCs w:val="0"/>
        </w:rPr>
        <w:t>Model selection</w:t>
      </w:r>
      <w:bookmarkEnd w:id="73"/>
    </w:p>
    <w:p w14:paraId="3CE2EBD4" w14:textId="6591B96F" w:rsidR="00F342D6" w:rsidRPr="0006586D" w:rsidRDefault="00FD0383" w:rsidP="00FD0383">
      <w:pPr>
        <w:spacing w:line="360" w:lineRule="auto"/>
        <w:rPr>
          <w:rFonts w:ascii="Times New Roman" w:hAnsi="Times New Roman" w:cs="Times New Roman"/>
        </w:rPr>
      </w:pPr>
      <w:r w:rsidRPr="009B2818">
        <w:rPr>
          <w:rFonts w:ascii="Times New Roman" w:hAnsi="Times New Roman" w:cs="Times New Roman"/>
        </w:rPr>
        <w:t>I have planned to train three distinct models for this task, each carefully selected to address specific requirements and constraints of the project</w:t>
      </w:r>
      <w:r>
        <w:rPr>
          <w:rFonts w:ascii="Times New Roman" w:hAnsi="Times New Roman" w:cs="Times New Roman"/>
        </w:rPr>
        <w:t>. Firstly, I am going to train a traditional decision tree model with their feature extracted through TF-IDF</w:t>
      </w:r>
      <w:r w:rsidRPr="003D76AD">
        <w:rPr>
          <w:rFonts w:ascii="Times New Roman" w:hAnsi="Times New Roman" w:cs="Times New Roman"/>
        </w:rPr>
        <w:t>.</w:t>
      </w:r>
      <w:r>
        <w:rPr>
          <w:rFonts w:ascii="Times New Roman" w:hAnsi="Times New Roman" w:cs="Times New Roman"/>
        </w:rPr>
        <w:t xml:space="preserve"> </w:t>
      </w:r>
      <w:r w:rsidRPr="0026321B">
        <w:rPr>
          <w:rFonts w:ascii="Times New Roman" w:hAnsi="Times New Roman" w:cs="Times New Roman"/>
        </w:rPr>
        <w:t>Decision trees provide transparency into the decision-making process, allowing us to understand which features are most influential in classification.</w:t>
      </w:r>
      <w:r>
        <w:rPr>
          <w:rFonts w:ascii="Times New Roman" w:hAnsi="Times New Roman" w:cs="Times New Roman"/>
        </w:rPr>
        <w:t xml:space="preserve"> </w:t>
      </w:r>
      <w:r w:rsidRPr="0026321B">
        <w:rPr>
          <w:rFonts w:ascii="Times New Roman" w:hAnsi="Times New Roman" w:cs="Times New Roman"/>
        </w:rPr>
        <w:t>TF-IDF captures word importance and relevance, which can be crucial for understanding the significance of terms in Twitter data.</w:t>
      </w:r>
      <w:r>
        <w:rPr>
          <w:rFonts w:ascii="Times New Roman" w:hAnsi="Times New Roman" w:cs="Times New Roman"/>
        </w:rPr>
        <w:t xml:space="preserve"> </w:t>
      </w:r>
      <w:r w:rsidRPr="0026321B">
        <w:rPr>
          <w:rFonts w:ascii="Times New Roman" w:hAnsi="Times New Roman" w:cs="Times New Roman"/>
        </w:rPr>
        <w:t>This approach is computationally efficient and suitable for relatively small to medium-sized datasets</w:t>
      </w:r>
      <w:r>
        <w:rPr>
          <w:rFonts w:ascii="Times New Roman" w:hAnsi="Times New Roman" w:cs="Times New Roman"/>
        </w:rPr>
        <w:t xml:space="preserve">. Secondly, </w:t>
      </w:r>
      <w:r w:rsidRPr="00447177">
        <w:rPr>
          <w:rFonts w:ascii="Times New Roman" w:hAnsi="Times New Roman" w:cs="Times New Roman"/>
        </w:rPr>
        <w:t>A Bidirectional Gated Recurrent Unit (GRU) is a suitable choice when context comprehension is vital, as it allows the model to understand text bidirectionally, considering both past and future context</w:t>
      </w:r>
      <w:r>
        <w:rPr>
          <w:rFonts w:ascii="Times New Roman" w:hAnsi="Times New Roman" w:cs="Times New Roman"/>
        </w:rPr>
        <w:t xml:space="preserve"> this would be supported by Glove embeddings already trained for tweets</w:t>
      </w:r>
      <w:r w:rsidRPr="00447177">
        <w:rPr>
          <w:rFonts w:ascii="Times New Roman" w:hAnsi="Times New Roman" w:cs="Times New Roman"/>
        </w:rPr>
        <w:t>. While a simple GRU might suffice, bidirectionality can enhance the understanding of nuanced Twitter data where context is key.</w:t>
      </w:r>
      <w:r>
        <w:rPr>
          <w:rFonts w:ascii="Times New Roman" w:hAnsi="Times New Roman" w:cs="Times New Roman"/>
        </w:rPr>
        <w:t xml:space="preserve"> I didn’t choose LSTMs as they are more resources consuming and have the ability to refer to the previous data as well but at this point I don’t require to refer to the previous data from users. </w:t>
      </w:r>
      <w:r w:rsidRPr="003367C0">
        <w:rPr>
          <w:rFonts w:ascii="Times New Roman" w:hAnsi="Times New Roman" w:cs="Times New Roman"/>
        </w:rPr>
        <w:t>GRU models are computationally more efficient compared to LSTMs, making them a pragmatic choice for resource-constrained environments.</w:t>
      </w:r>
      <w:r>
        <w:rPr>
          <w:rFonts w:ascii="Times New Roman" w:hAnsi="Times New Roman" w:cs="Times New Roman"/>
        </w:rPr>
        <w:t xml:space="preserve"> </w:t>
      </w:r>
      <w:r w:rsidRPr="003367C0">
        <w:rPr>
          <w:rFonts w:ascii="Times New Roman" w:hAnsi="Times New Roman" w:cs="Times New Roman"/>
        </w:rPr>
        <w:t xml:space="preserve">Bidirectionality can capture dependencies between words or </w:t>
      </w:r>
      <w:r w:rsidRPr="003367C0">
        <w:rPr>
          <w:rFonts w:ascii="Times New Roman" w:hAnsi="Times New Roman" w:cs="Times New Roman"/>
        </w:rPr>
        <w:lastRenderedPageBreak/>
        <w:t>phrases that are more complex and context-sensitive.</w:t>
      </w:r>
      <w:r>
        <w:rPr>
          <w:rFonts w:ascii="Times New Roman" w:hAnsi="Times New Roman" w:cs="Times New Roman"/>
        </w:rPr>
        <w:t xml:space="preserve"> Thirdly, I’ll train distilBERT as it is the most efficient transformer based model for twitter dataset because of their ability to consume less resource compared to other models as well as they have the element of transfer learning available to boost the feature extraction.</w:t>
      </w:r>
      <w:r w:rsidRPr="009E0169">
        <w:t xml:space="preserve"> </w:t>
      </w:r>
      <w:r w:rsidRPr="009E0169">
        <w:rPr>
          <w:rFonts w:ascii="Times New Roman" w:hAnsi="Times New Roman" w:cs="Times New Roman"/>
        </w:rPr>
        <w:t>DistilBERT benefits from transfer learning, allowing it to leverage knowledge from pre-trained models and adapt to specific tasks, which can be highly beneficial when working with Twitter data.</w:t>
      </w:r>
      <w:r>
        <w:rPr>
          <w:rFonts w:ascii="Times New Roman" w:hAnsi="Times New Roman" w:cs="Times New Roman"/>
        </w:rPr>
        <w:t xml:space="preserve"> </w:t>
      </w:r>
      <w:r w:rsidRPr="009E0169">
        <w:rPr>
          <w:rFonts w:ascii="Times New Roman" w:hAnsi="Times New Roman" w:cs="Times New Roman"/>
        </w:rPr>
        <w:t>The attention mechanism in transformers enables the model to focus on relevant parts of the text, crucial for understanding Twitter content with varying context and language.</w:t>
      </w:r>
      <w:r>
        <w:rPr>
          <w:rFonts w:ascii="Times New Roman" w:hAnsi="Times New Roman" w:cs="Times New Roman"/>
        </w:rPr>
        <w:t xml:space="preserve"> </w:t>
      </w:r>
      <w:r w:rsidRPr="009E0169">
        <w:rPr>
          <w:rFonts w:ascii="Times New Roman" w:hAnsi="Times New Roman" w:cs="Times New Roman"/>
        </w:rPr>
        <w:t>Transformer models, like DistilBERT, have excelled in a wide range of natural language processing tasks, making them a versatile choice for text classification.</w:t>
      </w:r>
    </w:p>
    <w:p w14:paraId="414EDC13" w14:textId="5EABD54E" w:rsidR="00444E66" w:rsidRPr="00133441" w:rsidRDefault="00444E66" w:rsidP="00326549">
      <w:pPr>
        <w:pStyle w:val="Heading3"/>
        <w:spacing w:line="360" w:lineRule="auto"/>
        <w:rPr>
          <w:rFonts w:ascii="Times New Roman" w:hAnsi="Times New Roman" w:cs="Times New Roman"/>
          <w:b/>
          <w:bCs/>
        </w:rPr>
      </w:pPr>
      <w:bookmarkStart w:id="74" w:name="_Toc143309478"/>
      <w:bookmarkStart w:id="75" w:name="_Toc144681627"/>
      <w:bookmarkStart w:id="76" w:name="_Toc146282700"/>
      <w:r w:rsidRPr="00133441">
        <w:rPr>
          <w:rFonts w:ascii="Times New Roman" w:hAnsi="Times New Roman" w:cs="Times New Roman"/>
          <w:b/>
          <w:bCs/>
        </w:rPr>
        <w:t xml:space="preserve">Model </w:t>
      </w:r>
      <w:r w:rsidR="00DC0B17" w:rsidRPr="00133441">
        <w:rPr>
          <w:rFonts w:ascii="Times New Roman" w:hAnsi="Times New Roman" w:cs="Times New Roman"/>
          <w:b/>
          <w:bCs/>
        </w:rPr>
        <w:t>s</w:t>
      </w:r>
      <w:r w:rsidR="00542734">
        <w:rPr>
          <w:rFonts w:ascii="Times New Roman" w:hAnsi="Times New Roman" w:cs="Times New Roman"/>
          <w:b/>
          <w:bCs/>
        </w:rPr>
        <w:t>pecific</w:t>
      </w:r>
      <w:r w:rsidR="00AF2D11">
        <w:rPr>
          <w:rFonts w:ascii="Times New Roman" w:hAnsi="Times New Roman" w:cs="Times New Roman"/>
          <w:b/>
          <w:bCs/>
        </w:rPr>
        <w:t xml:space="preserve"> </w:t>
      </w:r>
      <w:r w:rsidR="00DC0B17" w:rsidRPr="00133441">
        <w:rPr>
          <w:rFonts w:ascii="Times New Roman" w:hAnsi="Times New Roman" w:cs="Times New Roman"/>
          <w:b/>
          <w:bCs/>
        </w:rPr>
        <w:t>p</w:t>
      </w:r>
      <w:r w:rsidR="00542734">
        <w:rPr>
          <w:rFonts w:ascii="Times New Roman" w:hAnsi="Times New Roman" w:cs="Times New Roman"/>
          <w:b/>
          <w:bCs/>
        </w:rPr>
        <w:t>ost</w:t>
      </w:r>
      <w:r w:rsidR="00DC0B17" w:rsidRPr="00133441">
        <w:rPr>
          <w:rFonts w:ascii="Times New Roman" w:hAnsi="Times New Roman" w:cs="Times New Roman"/>
          <w:b/>
          <w:bCs/>
        </w:rPr>
        <w:t>-processing</w:t>
      </w:r>
      <w:bookmarkEnd w:id="74"/>
      <w:bookmarkEnd w:id="75"/>
      <w:bookmarkEnd w:id="76"/>
    </w:p>
    <w:p w14:paraId="161212D6" w14:textId="029A449F" w:rsidR="00651F62" w:rsidRPr="0006586D" w:rsidRDefault="00DC0B17" w:rsidP="00542734">
      <w:pPr>
        <w:spacing w:line="360" w:lineRule="auto"/>
        <w:jc w:val="both"/>
        <w:rPr>
          <w:rFonts w:ascii="Times New Roman" w:hAnsi="Times New Roman" w:cs="Times New Roman"/>
        </w:rPr>
      </w:pPr>
      <w:r w:rsidRPr="003D76AD">
        <w:rPr>
          <w:rFonts w:ascii="Times New Roman" w:hAnsi="Times New Roman" w:cs="Times New Roman"/>
        </w:rPr>
        <w:t>The p</w:t>
      </w:r>
      <w:r w:rsidR="00C92892">
        <w:rPr>
          <w:rFonts w:ascii="Times New Roman" w:hAnsi="Times New Roman" w:cs="Times New Roman"/>
        </w:rPr>
        <w:t>ost</w:t>
      </w:r>
      <w:r w:rsidRPr="003D76AD">
        <w:rPr>
          <w:rFonts w:ascii="Times New Roman" w:hAnsi="Times New Roman" w:cs="Times New Roman"/>
        </w:rPr>
        <w:t>-processing is different for different types of models available as the pr</w:t>
      </w:r>
      <w:r w:rsidR="00651F62" w:rsidRPr="003D76AD">
        <w:rPr>
          <w:rFonts w:ascii="Times New Roman" w:hAnsi="Times New Roman" w:cs="Times New Roman"/>
        </w:rPr>
        <w:t>e</w:t>
      </w:r>
      <w:r w:rsidRPr="003D76AD">
        <w:rPr>
          <w:rFonts w:ascii="Times New Roman" w:hAnsi="Times New Roman" w:cs="Times New Roman"/>
        </w:rPr>
        <w:t>-pr</w:t>
      </w:r>
      <w:r w:rsidR="00651F62" w:rsidRPr="003D76AD">
        <w:rPr>
          <w:rFonts w:ascii="Times New Roman" w:hAnsi="Times New Roman" w:cs="Times New Roman"/>
        </w:rPr>
        <w:t>o</w:t>
      </w:r>
      <w:r w:rsidRPr="003D76AD">
        <w:rPr>
          <w:rFonts w:ascii="Times New Roman" w:hAnsi="Times New Roman" w:cs="Times New Roman"/>
        </w:rPr>
        <w:t>cessing technique used will encounter all of the issues which were generated while exploratory data analysis and enable the data to be input into that specific model architecture.</w:t>
      </w:r>
      <w:r w:rsidR="002C0330" w:rsidRPr="003D76AD">
        <w:rPr>
          <w:rFonts w:ascii="Times New Roman" w:hAnsi="Times New Roman" w:cs="Times New Roman"/>
        </w:rPr>
        <w:t xml:space="preserve"> </w:t>
      </w:r>
      <w:r w:rsidRPr="003D76AD">
        <w:rPr>
          <w:rFonts w:ascii="Times New Roman" w:hAnsi="Times New Roman" w:cs="Times New Roman"/>
        </w:rPr>
        <w:t xml:space="preserve">There are mainly three types of models we would be focusing firstly we would be focusing to train one artificial nearer network (ANN) then we would be focusing to train two recurrent Neural networks(RNN) and finally we’ll train one transformer based model so that we can compare the performance of all types of model architecture and compare the resources used to train these models the data pre-processing uptill this point is common for all of these model architecture and will create different data </w:t>
      </w:r>
      <w:r w:rsidR="00651F62" w:rsidRPr="003D76AD">
        <w:rPr>
          <w:rFonts w:ascii="Times New Roman" w:hAnsi="Times New Roman" w:cs="Times New Roman"/>
        </w:rPr>
        <w:t>dimension for training datasets.</w:t>
      </w:r>
    </w:p>
    <w:p w14:paraId="3A447B2E" w14:textId="1276BBC3" w:rsidR="00651F62" w:rsidRPr="00133441" w:rsidRDefault="00651F62" w:rsidP="00326549">
      <w:pPr>
        <w:pStyle w:val="Heading4"/>
        <w:spacing w:line="360" w:lineRule="auto"/>
        <w:rPr>
          <w:rFonts w:ascii="Times New Roman" w:hAnsi="Times New Roman" w:cs="Times New Roman"/>
          <w:b/>
          <w:bCs/>
          <w:i w:val="0"/>
          <w:iCs w:val="0"/>
        </w:rPr>
      </w:pPr>
      <w:bookmarkStart w:id="77" w:name="_Toc143309479"/>
      <w:bookmarkStart w:id="78" w:name="_Toc146282701"/>
      <w:r w:rsidRPr="00133441">
        <w:rPr>
          <w:rFonts w:ascii="Times New Roman" w:hAnsi="Times New Roman" w:cs="Times New Roman"/>
          <w:b/>
          <w:bCs/>
          <w:i w:val="0"/>
          <w:iCs w:val="0"/>
        </w:rPr>
        <w:t>Transformer based model:</w:t>
      </w:r>
      <w:bookmarkEnd w:id="77"/>
      <w:bookmarkEnd w:id="78"/>
    </w:p>
    <w:p w14:paraId="68B419FB" w14:textId="69A12590" w:rsidR="008555A5" w:rsidRDefault="00651F62" w:rsidP="002F45E3">
      <w:pPr>
        <w:spacing w:line="360" w:lineRule="auto"/>
        <w:jc w:val="both"/>
        <w:rPr>
          <w:rFonts w:ascii="Times New Roman" w:hAnsi="Times New Roman" w:cs="Times New Roman"/>
        </w:rPr>
      </w:pPr>
      <w:r w:rsidRPr="003D76AD">
        <w:rPr>
          <w:rFonts w:ascii="Times New Roman" w:hAnsi="Times New Roman" w:cs="Times New Roman"/>
        </w:rPr>
        <w:t xml:space="preserve">To train a </w:t>
      </w:r>
      <w:r w:rsidR="00182A1F" w:rsidRPr="003D76AD">
        <w:rPr>
          <w:rFonts w:ascii="Times New Roman" w:hAnsi="Times New Roman" w:cs="Times New Roman"/>
        </w:rPr>
        <w:t>transformer-based</w:t>
      </w:r>
      <w:r w:rsidRPr="003D76AD">
        <w:rPr>
          <w:rFonts w:ascii="Times New Roman" w:hAnsi="Times New Roman" w:cs="Times New Roman"/>
        </w:rPr>
        <w:t xml:space="preserve"> model </w:t>
      </w:r>
      <w:r w:rsidR="00182A1F">
        <w:rPr>
          <w:rFonts w:ascii="Times New Roman" w:hAnsi="Times New Roman" w:cs="Times New Roman"/>
        </w:rPr>
        <w:t xml:space="preserve">I </w:t>
      </w:r>
      <w:r w:rsidRPr="003D76AD">
        <w:rPr>
          <w:rFonts w:ascii="Times New Roman" w:hAnsi="Times New Roman" w:cs="Times New Roman"/>
        </w:rPr>
        <w:t xml:space="preserve">will </w:t>
      </w:r>
      <w:r w:rsidR="00182A1F">
        <w:rPr>
          <w:rFonts w:ascii="Times New Roman" w:hAnsi="Times New Roman" w:cs="Times New Roman"/>
        </w:rPr>
        <w:t xml:space="preserve">start by </w:t>
      </w:r>
      <w:r w:rsidRPr="003D76AD">
        <w:rPr>
          <w:rFonts w:ascii="Times New Roman" w:hAnsi="Times New Roman" w:cs="Times New Roman"/>
        </w:rPr>
        <w:t>encod</w:t>
      </w:r>
      <w:r w:rsidR="00182A1F">
        <w:rPr>
          <w:rFonts w:ascii="Times New Roman" w:hAnsi="Times New Roman" w:cs="Times New Roman"/>
        </w:rPr>
        <w:t>ing</w:t>
      </w:r>
      <w:r w:rsidRPr="003D76AD">
        <w:rPr>
          <w:rFonts w:ascii="Times New Roman" w:hAnsi="Times New Roman" w:cs="Times New Roman"/>
        </w:rPr>
        <w:t xml:space="preserve"> the labels using one hot encoding and input the data do the pre trained models available in the Transformers library which also has the auto tokenizers from the pre trained models.</w:t>
      </w:r>
      <w:r w:rsidRPr="0006586D">
        <w:rPr>
          <w:rFonts w:ascii="Times New Roman" w:hAnsi="Times New Roman" w:cs="Times New Roman"/>
        </w:rPr>
        <w:t xml:space="preserve"> </w:t>
      </w:r>
    </w:p>
    <w:p w14:paraId="4F8392AC" w14:textId="77777777" w:rsidR="00A60166" w:rsidRPr="003D76AD" w:rsidRDefault="007D3663" w:rsidP="002F45E3">
      <w:pPr>
        <w:pStyle w:val="Heading5"/>
        <w:spacing w:line="360" w:lineRule="auto"/>
        <w:rPr>
          <w:rFonts w:ascii="Times New Roman" w:hAnsi="Times New Roman" w:cs="Times New Roman"/>
          <w:b/>
        </w:rPr>
      </w:pPr>
      <w:bookmarkStart w:id="79" w:name="_Toc146282702"/>
      <w:r w:rsidRPr="003D76AD">
        <w:rPr>
          <w:rFonts w:ascii="Times New Roman" w:hAnsi="Times New Roman" w:cs="Times New Roman"/>
          <w:b/>
        </w:rPr>
        <w:t>Tokenization:</w:t>
      </w:r>
      <w:bookmarkEnd w:id="79"/>
      <w:r w:rsidRPr="003D76AD">
        <w:rPr>
          <w:rFonts w:ascii="Times New Roman" w:hAnsi="Times New Roman" w:cs="Times New Roman"/>
          <w:b/>
        </w:rPr>
        <w:t xml:space="preserve"> </w:t>
      </w:r>
    </w:p>
    <w:p w14:paraId="4E83755A" w14:textId="0C790DB5" w:rsidR="00EA6388" w:rsidRPr="003D76AD" w:rsidRDefault="004D4AAF" w:rsidP="004D4AAF">
      <w:pPr>
        <w:spacing w:line="360" w:lineRule="auto"/>
        <w:jc w:val="both"/>
        <w:rPr>
          <w:rFonts w:ascii="Times New Roman" w:hAnsi="Times New Roman" w:cs="Times New Roman"/>
        </w:rPr>
      </w:pPr>
      <w:r w:rsidRPr="004D4AAF">
        <w:rPr>
          <w:rFonts w:ascii="Times New Roman" w:hAnsi="Times New Roman" w:cs="Times New Roman"/>
        </w:rPr>
        <w:t>Tokenizing Text data according to the BERT tokenizer's guidelines is a crucial preparatory step, especially for models like DistilBERT used in tasks such as sentiment analysis. Tokenization, which involves breaking Text into discrete tokens, is vital for DistilBERT's fixed-size token input requirement and involves adding special tokens like [CLS] and [SEP], segmenting words into subwords, and mapping tokens to their respective IDs.</w:t>
      </w:r>
      <w:r w:rsidR="0020322C">
        <w:rPr>
          <w:rFonts w:ascii="Times New Roman" w:hAnsi="Times New Roman" w:cs="Times New Roman"/>
        </w:rPr>
        <w:t xml:space="preserve"> t</w:t>
      </w:r>
      <w:r w:rsidRPr="004D4AAF">
        <w:rPr>
          <w:rFonts w:ascii="Times New Roman" w:hAnsi="Times New Roman" w:cs="Times New Roman"/>
        </w:rPr>
        <w:t xml:space="preserve">he Tokenization Process dissects Text into tokens, which can represent words, subwords, or characters based on the model's granularity. Typically, for English Text, tokenization involves using spaces and punctuation to define word boundaries, resulting in token sequences like ["I", "love", "machine", "learning", </w:t>
      </w:r>
      <w:r w:rsidRPr="004D4AAF">
        <w:rPr>
          <w:rFonts w:ascii="Times New Roman" w:hAnsi="Times New Roman" w:cs="Times New Roman"/>
        </w:rPr>
        <w:lastRenderedPageBreak/>
        <w:t>"!"] for a sentence like "I love machine learning!"</w:t>
      </w:r>
      <w:r w:rsidR="0020322C">
        <w:rPr>
          <w:rFonts w:ascii="Times New Roman" w:hAnsi="Times New Roman" w:cs="Times New Roman"/>
        </w:rPr>
        <w:t xml:space="preserve">. </w:t>
      </w:r>
      <w:r w:rsidRPr="004D4AAF">
        <w:rPr>
          <w:rFonts w:ascii="Times New Roman" w:hAnsi="Times New Roman" w:cs="Times New Roman"/>
        </w:rPr>
        <w:t>Auto Tokenization, also known as default tokenization, is a feature provided by transformer-based models like BERT and DistilBERT. It automatically tokenizes input Text using the model's built-in tokenizer, ensuring alignment with the model's vocabulary and subword representations. Auto tokenization offers several advantages for DistilBERT</w:t>
      </w:r>
      <w:r w:rsidR="00EC6DAA">
        <w:rPr>
          <w:rFonts w:ascii="Times New Roman" w:hAnsi="Times New Roman" w:cs="Times New Roman"/>
        </w:rPr>
        <w:t>, starting with v</w:t>
      </w:r>
      <w:r w:rsidRPr="004D4AAF">
        <w:rPr>
          <w:rFonts w:ascii="Times New Roman" w:hAnsi="Times New Roman" w:cs="Times New Roman"/>
        </w:rPr>
        <w:t xml:space="preserve">ocabulary </w:t>
      </w:r>
      <w:r w:rsidR="00EC6DAA">
        <w:rPr>
          <w:rFonts w:ascii="Times New Roman" w:hAnsi="Times New Roman" w:cs="Times New Roman"/>
        </w:rPr>
        <w:t>a</w:t>
      </w:r>
      <w:r w:rsidRPr="004D4AAF">
        <w:rPr>
          <w:rFonts w:ascii="Times New Roman" w:hAnsi="Times New Roman" w:cs="Times New Roman"/>
        </w:rPr>
        <w:t xml:space="preserve">lignment </w:t>
      </w:r>
      <w:r w:rsidR="005A3926">
        <w:rPr>
          <w:rFonts w:ascii="Times New Roman" w:hAnsi="Times New Roman" w:cs="Times New Roman"/>
        </w:rPr>
        <w:t>which</w:t>
      </w:r>
      <w:r w:rsidRPr="004D4AAF">
        <w:rPr>
          <w:rFonts w:ascii="Times New Roman" w:hAnsi="Times New Roman" w:cs="Times New Roman"/>
        </w:rPr>
        <w:t xml:space="preserve"> ensures input Text is tokenized using the same vocabulary as DistilBERT, reducing out-of-vocabulary issues.</w:t>
      </w:r>
      <w:r w:rsidR="005A3926">
        <w:rPr>
          <w:rFonts w:ascii="Times New Roman" w:hAnsi="Times New Roman" w:cs="Times New Roman"/>
        </w:rPr>
        <w:t xml:space="preserve"> Followed by, s</w:t>
      </w:r>
      <w:r w:rsidRPr="004D4AAF">
        <w:rPr>
          <w:rFonts w:ascii="Times New Roman" w:hAnsi="Times New Roman" w:cs="Times New Roman"/>
        </w:rPr>
        <w:t xml:space="preserve">ubword </w:t>
      </w:r>
      <w:r w:rsidR="005A3926">
        <w:rPr>
          <w:rFonts w:ascii="Times New Roman" w:hAnsi="Times New Roman" w:cs="Times New Roman"/>
        </w:rPr>
        <w:t>r</w:t>
      </w:r>
      <w:r w:rsidRPr="004D4AAF">
        <w:rPr>
          <w:rFonts w:ascii="Times New Roman" w:hAnsi="Times New Roman" w:cs="Times New Roman"/>
        </w:rPr>
        <w:t>epresentation</w:t>
      </w:r>
      <w:r w:rsidR="00B04F90">
        <w:rPr>
          <w:rFonts w:ascii="Times New Roman" w:hAnsi="Times New Roman" w:cs="Times New Roman"/>
        </w:rPr>
        <w:t xml:space="preserve"> as</w:t>
      </w:r>
      <w:r w:rsidRPr="004D4AAF">
        <w:rPr>
          <w:rFonts w:ascii="Times New Roman" w:hAnsi="Times New Roman" w:cs="Times New Roman"/>
        </w:rPr>
        <w:t xml:space="preserve"> Auto tokenization captures morphological nuances, aiding the model in handling rare words and misspellings.</w:t>
      </w:r>
      <w:r w:rsidR="00305517">
        <w:rPr>
          <w:rFonts w:ascii="Times New Roman" w:hAnsi="Times New Roman" w:cs="Times New Roman"/>
        </w:rPr>
        <w:t>as well as,</w:t>
      </w:r>
      <w:r w:rsidRPr="004D4AAF">
        <w:rPr>
          <w:rFonts w:ascii="Times New Roman" w:hAnsi="Times New Roman" w:cs="Times New Roman"/>
        </w:rPr>
        <w:t xml:space="preserve"> It maintains uniformity between tokenization and the model's expectations, preventing token mismatch problems during training and inference.</w:t>
      </w:r>
      <w:r w:rsidR="00305517">
        <w:rPr>
          <w:rFonts w:ascii="Times New Roman" w:hAnsi="Times New Roman" w:cs="Times New Roman"/>
        </w:rPr>
        <w:t xml:space="preserve"> Furthermore, </w:t>
      </w:r>
      <w:r w:rsidR="007C4DE0">
        <w:rPr>
          <w:rFonts w:ascii="Times New Roman" w:hAnsi="Times New Roman" w:cs="Times New Roman"/>
        </w:rPr>
        <w:t>it creates s</w:t>
      </w:r>
      <w:r w:rsidRPr="004D4AAF">
        <w:rPr>
          <w:rFonts w:ascii="Times New Roman" w:hAnsi="Times New Roman" w:cs="Times New Roman"/>
        </w:rPr>
        <w:t xml:space="preserve">pecial </w:t>
      </w:r>
      <w:r w:rsidR="007C4DE0">
        <w:rPr>
          <w:rFonts w:ascii="Times New Roman" w:hAnsi="Times New Roman" w:cs="Times New Roman"/>
        </w:rPr>
        <w:t>t</w:t>
      </w:r>
      <w:r w:rsidRPr="004D4AAF">
        <w:rPr>
          <w:rFonts w:ascii="Times New Roman" w:hAnsi="Times New Roman" w:cs="Times New Roman"/>
        </w:rPr>
        <w:t>okens</w:t>
      </w:r>
      <w:r w:rsidR="007C4DE0">
        <w:rPr>
          <w:rFonts w:ascii="Times New Roman" w:hAnsi="Times New Roman" w:cs="Times New Roman"/>
        </w:rPr>
        <w:t xml:space="preserve"> as</w:t>
      </w:r>
      <w:r w:rsidRPr="004D4AAF">
        <w:rPr>
          <w:rFonts w:ascii="Times New Roman" w:hAnsi="Times New Roman" w:cs="Times New Roman"/>
        </w:rPr>
        <w:t xml:space="preserve"> DistilBERT requires special tokens like [CLS] and [SEP], which auto tokenization inserts correctly.</w:t>
      </w:r>
      <w:r w:rsidR="001B4D37">
        <w:rPr>
          <w:rFonts w:ascii="Times New Roman" w:hAnsi="Times New Roman" w:cs="Times New Roman"/>
        </w:rPr>
        <w:t xml:space="preserve"> </w:t>
      </w:r>
      <w:r w:rsidR="00A76D82">
        <w:rPr>
          <w:rFonts w:ascii="Times New Roman" w:hAnsi="Times New Roman" w:cs="Times New Roman"/>
        </w:rPr>
        <w:t>Additionally, a</w:t>
      </w:r>
      <w:r w:rsidRPr="004D4AAF">
        <w:rPr>
          <w:rFonts w:ascii="Times New Roman" w:hAnsi="Times New Roman" w:cs="Times New Roman"/>
        </w:rPr>
        <w:t>uto tokenization manages sequences' padding and truncation to meet DistilBERT's fixed-size input requirements.</w:t>
      </w:r>
      <w:r w:rsidR="00DC1E87">
        <w:rPr>
          <w:rFonts w:ascii="Times New Roman" w:hAnsi="Times New Roman" w:cs="Times New Roman"/>
        </w:rPr>
        <w:t xml:space="preserve"> </w:t>
      </w:r>
      <w:r w:rsidRPr="004D4AAF">
        <w:rPr>
          <w:rFonts w:ascii="Times New Roman" w:hAnsi="Times New Roman" w:cs="Times New Roman"/>
        </w:rPr>
        <w:t>In summary, employing auto tokenization is highly recommended when training DistilBERT for sentiment analysis. It aligns with the model's vocabulary and subword representations, ensuring accurate results during both training and inference, thereby optimizing its performance in Text classification tasks like sentiment analysis</w:t>
      </w:r>
      <w:r w:rsidR="00EA6388" w:rsidRPr="00EA6388">
        <w:rPr>
          <w:rFonts w:ascii="Times New Roman" w:hAnsi="Times New Roman" w:cs="Times New Roman"/>
        </w:rPr>
        <w:t>.</w:t>
      </w:r>
    </w:p>
    <w:p w14:paraId="2474FA6A" w14:textId="61F81CEA" w:rsidR="00093C7D" w:rsidRPr="003D76AD" w:rsidRDefault="007D3663" w:rsidP="001F29A5">
      <w:pPr>
        <w:pStyle w:val="Heading5"/>
        <w:rPr>
          <w:rFonts w:ascii="Times New Roman" w:hAnsi="Times New Roman" w:cs="Times New Roman"/>
          <w:b/>
        </w:rPr>
      </w:pPr>
      <w:bookmarkStart w:id="80" w:name="_Toc146282703"/>
      <w:r w:rsidRPr="003D76AD">
        <w:rPr>
          <w:rFonts w:ascii="Times New Roman" w:hAnsi="Times New Roman" w:cs="Times New Roman"/>
          <w:b/>
        </w:rPr>
        <w:t>Padding</w:t>
      </w:r>
      <w:bookmarkEnd w:id="80"/>
      <w:r w:rsidRPr="003D76AD">
        <w:rPr>
          <w:rFonts w:ascii="Times New Roman" w:hAnsi="Times New Roman" w:cs="Times New Roman"/>
          <w:b/>
        </w:rPr>
        <w:t xml:space="preserve"> </w:t>
      </w:r>
    </w:p>
    <w:p w14:paraId="360DA0AA" w14:textId="6F3C9E64" w:rsidR="00C36629" w:rsidRPr="003D76AD" w:rsidRDefault="0064661F" w:rsidP="002C0330">
      <w:pPr>
        <w:spacing w:line="360" w:lineRule="auto"/>
        <w:jc w:val="both"/>
        <w:rPr>
          <w:rFonts w:ascii="Times New Roman" w:hAnsi="Times New Roman" w:cs="Times New Roman"/>
        </w:rPr>
      </w:pPr>
      <w:r>
        <w:rPr>
          <w:rFonts w:ascii="Times New Roman" w:hAnsi="Times New Roman" w:cs="Times New Roman"/>
        </w:rPr>
        <w:t xml:space="preserve">Although auto tokenizer </w:t>
      </w:r>
      <w:r w:rsidR="00F3664B">
        <w:rPr>
          <w:rFonts w:ascii="Times New Roman" w:hAnsi="Times New Roman" w:cs="Times New Roman"/>
        </w:rPr>
        <w:t xml:space="preserve">will pad or truncate automatically yet it </w:t>
      </w:r>
      <w:r w:rsidR="00F57D36">
        <w:rPr>
          <w:rFonts w:ascii="Times New Roman" w:hAnsi="Times New Roman" w:cs="Times New Roman"/>
        </w:rPr>
        <w:t xml:space="preserve">will not be able to match the sequence length of the </w:t>
      </w:r>
      <w:r w:rsidR="007254BC">
        <w:rPr>
          <w:rFonts w:ascii="Times New Roman" w:hAnsi="Times New Roman" w:cs="Times New Roman"/>
        </w:rPr>
        <w:t xml:space="preserve">training and test dataset I would have to decide </w:t>
      </w:r>
      <w:r w:rsidR="00947D59">
        <w:rPr>
          <w:rFonts w:ascii="Times New Roman" w:hAnsi="Times New Roman" w:cs="Times New Roman"/>
        </w:rPr>
        <w:t xml:space="preserve">according to the difference amongst the token lengths of the three dataset train, test and </w:t>
      </w:r>
      <w:r w:rsidR="00B26B80">
        <w:rPr>
          <w:rFonts w:ascii="Times New Roman" w:hAnsi="Times New Roman" w:cs="Times New Roman"/>
        </w:rPr>
        <w:t>validation. The</w:t>
      </w:r>
      <w:r w:rsidR="00222AA7">
        <w:rPr>
          <w:rFonts w:ascii="Times New Roman" w:hAnsi="Times New Roman" w:cs="Times New Roman"/>
        </w:rPr>
        <w:t xml:space="preserve"> decision to either add a padding or truncate the sequence would </w:t>
      </w:r>
      <w:r w:rsidR="00E52B4D">
        <w:rPr>
          <w:rFonts w:ascii="Times New Roman" w:hAnsi="Times New Roman" w:cs="Times New Roman"/>
        </w:rPr>
        <w:t xml:space="preserve">be decided </w:t>
      </w:r>
      <w:r w:rsidR="00F96048">
        <w:rPr>
          <w:rFonts w:ascii="Times New Roman" w:hAnsi="Times New Roman" w:cs="Times New Roman"/>
        </w:rPr>
        <w:t>by analysing the difference of the sequence lengths</w:t>
      </w:r>
      <w:r w:rsidR="007D3663" w:rsidRPr="003D76AD">
        <w:rPr>
          <w:rFonts w:ascii="Times New Roman" w:hAnsi="Times New Roman" w:cs="Times New Roman"/>
        </w:rPr>
        <w:t xml:space="preserve">. </w:t>
      </w:r>
    </w:p>
    <w:p w14:paraId="37088A1B" w14:textId="183C6C2C" w:rsidR="00093C7D" w:rsidRPr="003D76AD" w:rsidRDefault="00A12EF7" w:rsidP="009E61F1">
      <w:pPr>
        <w:pStyle w:val="Heading5"/>
        <w:rPr>
          <w:rFonts w:ascii="Times New Roman" w:hAnsi="Times New Roman" w:cs="Times New Roman"/>
          <w:b/>
        </w:rPr>
      </w:pPr>
      <w:bookmarkStart w:id="81" w:name="_Toc146282704"/>
      <w:r>
        <w:rPr>
          <w:rFonts w:ascii="Times New Roman" w:hAnsi="Times New Roman" w:cs="Times New Roman"/>
          <w:b/>
        </w:rPr>
        <w:t>Input</w:t>
      </w:r>
      <w:r w:rsidR="007D3663" w:rsidRPr="003D76AD">
        <w:rPr>
          <w:rFonts w:ascii="Times New Roman" w:hAnsi="Times New Roman" w:cs="Times New Roman"/>
          <w:b/>
        </w:rPr>
        <w:t xml:space="preserve"> IDs and Attention Masks</w:t>
      </w:r>
      <w:bookmarkEnd w:id="81"/>
      <w:r w:rsidR="007D3663" w:rsidRPr="003D76AD">
        <w:rPr>
          <w:rFonts w:ascii="Times New Roman" w:hAnsi="Times New Roman" w:cs="Times New Roman"/>
          <w:b/>
        </w:rPr>
        <w:t xml:space="preserve"> </w:t>
      </w:r>
    </w:p>
    <w:p w14:paraId="60F4077A" w14:textId="11E210DB" w:rsidR="00651F62" w:rsidRPr="0006586D" w:rsidRDefault="007D3663" w:rsidP="00AA46E1">
      <w:pPr>
        <w:spacing w:line="360" w:lineRule="auto"/>
        <w:jc w:val="both"/>
        <w:rPr>
          <w:rFonts w:ascii="Times New Roman" w:hAnsi="Times New Roman" w:cs="Times New Roman"/>
        </w:rPr>
      </w:pPr>
      <w:r w:rsidRPr="003D76AD">
        <w:rPr>
          <w:rFonts w:ascii="Times New Roman" w:hAnsi="Times New Roman" w:cs="Times New Roman"/>
        </w:rPr>
        <w:t xml:space="preserve">BERT-based models like DistilBERT require additional inputs like segment IDs (to distinguish between different sentences) and attention masks (to indicate which tokens to attend to and which ones to ignore). Input Shape: Reshape </w:t>
      </w:r>
      <w:r w:rsidR="00865885">
        <w:rPr>
          <w:rFonts w:ascii="Times New Roman" w:hAnsi="Times New Roman" w:cs="Times New Roman"/>
        </w:rPr>
        <w:t>my</w:t>
      </w:r>
      <w:r w:rsidRPr="003D76AD">
        <w:rPr>
          <w:rFonts w:ascii="Times New Roman" w:hAnsi="Times New Roman" w:cs="Times New Roman"/>
        </w:rPr>
        <w:t xml:space="preserve"> data to match the expected input shape of the DistilBERT model.</w:t>
      </w:r>
    </w:p>
    <w:p w14:paraId="162D0FD4" w14:textId="6732579D" w:rsidR="00651F62" w:rsidRPr="00133441" w:rsidRDefault="00651F62" w:rsidP="00326549">
      <w:pPr>
        <w:pStyle w:val="Heading4"/>
        <w:spacing w:line="360" w:lineRule="auto"/>
        <w:rPr>
          <w:rFonts w:ascii="Times New Roman" w:hAnsi="Times New Roman" w:cs="Times New Roman"/>
          <w:b/>
          <w:bCs/>
          <w:i w:val="0"/>
          <w:iCs w:val="0"/>
        </w:rPr>
      </w:pPr>
      <w:bookmarkStart w:id="82" w:name="_Toc143309480"/>
      <w:bookmarkStart w:id="83" w:name="_Toc146282705"/>
      <w:r w:rsidRPr="00133441">
        <w:rPr>
          <w:rFonts w:ascii="Times New Roman" w:hAnsi="Times New Roman" w:cs="Times New Roman"/>
          <w:b/>
          <w:bCs/>
          <w:i w:val="0"/>
          <w:iCs w:val="0"/>
        </w:rPr>
        <w:t>Artificial Neural Networks(ANN):</w:t>
      </w:r>
      <w:bookmarkEnd w:id="82"/>
      <w:bookmarkEnd w:id="83"/>
    </w:p>
    <w:p w14:paraId="7B157317" w14:textId="0036C54A" w:rsidR="00651F62" w:rsidRPr="003D76AD" w:rsidRDefault="00651F62" w:rsidP="00025904">
      <w:pPr>
        <w:spacing w:line="360" w:lineRule="auto"/>
        <w:jc w:val="both"/>
        <w:rPr>
          <w:rFonts w:ascii="Times New Roman" w:hAnsi="Times New Roman" w:cs="Times New Roman"/>
        </w:rPr>
      </w:pPr>
      <w:r w:rsidRPr="003D76AD">
        <w:rPr>
          <w:rFonts w:ascii="Times New Roman" w:hAnsi="Times New Roman" w:cs="Times New Roman"/>
        </w:rPr>
        <w:t>to train artificial near networks we will perform an additional step which is converting or data into TF-IDF to counter the class imbalance</w:t>
      </w:r>
      <w:r w:rsidR="00B027E5">
        <w:rPr>
          <w:rFonts w:ascii="Times New Roman" w:hAnsi="Times New Roman" w:cs="Times New Roman"/>
        </w:rPr>
        <w:t xml:space="preserve">. </w:t>
      </w:r>
      <w:r w:rsidR="00F600EA" w:rsidRPr="003D76AD">
        <w:rPr>
          <w:rFonts w:ascii="Times New Roman" w:hAnsi="Times New Roman" w:cs="Times New Roman"/>
        </w:rPr>
        <w:t xml:space="preserve">Tokenization: Random Forest models don't require tokenization like neural network models. </w:t>
      </w:r>
      <w:r w:rsidR="00865885">
        <w:rPr>
          <w:rFonts w:ascii="Times New Roman" w:hAnsi="Times New Roman" w:cs="Times New Roman"/>
        </w:rPr>
        <w:t>I</w:t>
      </w:r>
      <w:r w:rsidR="00F600EA" w:rsidRPr="003D76AD">
        <w:rPr>
          <w:rFonts w:ascii="Times New Roman" w:hAnsi="Times New Roman" w:cs="Times New Roman"/>
        </w:rPr>
        <w:t xml:space="preserve"> can simply convert </w:t>
      </w:r>
      <w:r w:rsidR="00865885">
        <w:rPr>
          <w:rFonts w:ascii="Times New Roman" w:hAnsi="Times New Roman" w:cs="Times New Roman"/>
        </w:rPr>
        <w:t>my</w:t>
      </w:r>
      <w:r w:rsidR="00F600EA" w:rsidRPr="003D76AD">
        <w:rPr>
          <w:rFonts w:ascii="Times New Roman" w:hAnsi="Times New Roman" w:cs="Times New Roman"/>
        </w:rPr>
        <w:t xml:space="preserve"> </w:t>
      </w:r>
      <w:r w:rsidR="00854094">
        <w:rPr>
          <w:rFonts w:ascii="Times New Roman" w:hAnsi="Times New Roman" w:cs="Times New Roman"/>
        </w:rPr>
        <w:t>Text</w:t>
      </w:r>
      <w:r w:rsidR="00F600EA" w:rsidRPr="003D76AD">
        <w:rPr>
          <w:rFonts w:ascii="Times New Roman" w:hAnsi="Times New Roman" w:cs="Times New Roman"/>
        </w:rPr>
        <w:t xml:space="preserve"> data into numerical format, for example by using techniques like TF-IDF or Count Vectorization.</w:t>
      </w:r>
      <w:r w:rsidR="002C0330" w:rsidRPr="003D76AD">
        <w:rPr>
          <w:rFonts w:ascii="Times New Roman" w:hAnsi="Times New Roman" w:cs="Times New Roman"/>
        </w:rPr>
        <w:t xml:space="preserve"> </w:t>
      </w:r>
      <w:r w:rsidR="00F600EA" w:rsidRPr="003D76AD">
        <w:rPr>
          <w:rFonts w:ascii="Times New Roman" w:hAnsi="Times New Roman" w:cs="Times New Roman"/>
        </w:rPr>
        <w:t xml:space="preserve">Handling Categorical Variables: If </w:t>
      </w:r>
      <w:r w:rsidR="00865885">
        <w:rPr>
          <w:rFonts w:ascii="Times New Roman" w:hAnsi="Times New Roman" w:cs="Times New Roman"/>
        </w:rPr>
        <w:t>I</w:t>
      </w:r>
      <w:r w:rsidR="00F600EA" w:rsidRPr="003D76AD">
        <w:rPr>
          <w:rFonts w:ascii="Times New Roman" w:hAnsi="Times New Roman" w:cs="Times New Roman"/>
        </w:rPr>
        <w:t xml:space="preserve"> have categorical features (like sentiment labels), </w:t>
      </w:r>
      <w:r w:rsidR="00865885">
        <w:rPr>
          <w:rFonts w:ascii="Times New Roman" w:hAnsi="Times New Roman" w:cs="Times New Roman"/>
        </w:rPr>
        <w:t>I</w:t>
      </w:r>
      <w:r w:rsidR="00F600EA" w:rsidRPr="003D76AD">
        <w:rPr>
          <w:rFonts w:ascii="Times New Roman" w:hAnsi="Times New Roman" w:cs="Times New Roman"/>
        </w:rPr>
        <w:t xml:space="preserve"> might want to encode them using techniques like one-hot encoding or label encoding.</w:t>
      </w:r>
      <w:r w:rsidR="002C0330" w:rsidRPr="003D76AD">
        <w:rPr>
          <w:rFonts w:ascii="Times New Roman" w:hAnsi="Times New Roman" w:cs="Times New Roman"/>
        </w:rPr>
        <w:t xml:space="preserve"> </w:t>
      </w:r>
      <w:r w:rsidR="00F600EA" w:rsidRPr="003D76AD">
        <w:rPr>
          <w:rFonts w:ascii="Times New Roman" w:hAnsi="Times New Roman" w:cs="Times New Roman"/>
        </w:rPr>
        <w:t xml:space="preserve">Feature Engineering: </w:t>
      </w:r>
      <w:r w:rsidR="00865885">
        <w:rPr>
          <w:rFonts w:ascii="Times New Roman" w:hAnsi="Times New Roman" w:cs="Times New Roman"/>
        </w:rPr>
        <w:t>I</w:t>
      </w:r>
      <w:r w:rsidR="00F600EA" w:rsidRPr="003D76AD">
        <w:rPr>
          <w:rFonts w:ascii="Times New Roman" w:hAnsi="Times New Roman" w:cs="Times New Roman"/>
        </w:rPr>
        <w:t xml:space="preserve"> </w:t>
      </w:r>
      <w:r w:rsidR="00F600EA" w:rsidRPr="003D76AD">
        <w:rPr>
          <w:rFonts w:ascii="Times New Roman" w:hAnsi="Times New Roman" w:cs="Times New Roman"/>
        </w:rPr>
        <w:lastRenderedPageBreak/>
        <w:t xml:space="preserve">can extract additional features from the </w:t>
      </w:r>
      <w:r w:rsidR="00854094">
        <w:rPr>
          <w:rFonts w:ascii="Times New Roman" w:hAnsi="Times New Roman" w:cs="Times New Roman"/>
        </w:rPr>
        <w:t>Text</w:t>
      </w:r>
      <w:r w:rsidR="00F600EA" w:rsidRPr="003D76AD">
        <w:rPr>
          <w:rFonts w:ascii="Times New Roman" w:hAnsi="Times New Roman" w:cs="Times New Roman"/>
        </w:rPr>
        <w:t xml:space="preserve"> data, like word or character counts, sentiment scores, etc.</w:t>
      </w:r>
    </w:p>
    <w:p w14:paraId="6E8ABDC8" w14:textId="130B60F0" w:rsidR="00651F62" w:rsidRPr="00C820EB" w:rsidRDefault="00025904" w:rsidP="00025904">
      <w:pPr>
        <w:pStyle w:val="Heading5"/>
        <w:spacing w:line="360" w:lineRule="auto"/>
        <w:rPr>
          <w:rFonts w:ascii="Times New Roman" w:hAnsi="Times New Roman" w:cs="Times New Roman"/>
          <w:b/>
          <w:bCs/>
        </w:rPr>
      </w:pPr>
      <w:bookmarkStart w:id="84" w:name="_Toc146282706"/>
      <w:r w:rsidRPr="001B5F72">
        <w:rPr>
          <w:rFonts w:ascii="Times New Roman" w:hAnsi="Times New Roman" w:cs="Times New Roman"/>
        </w:rPr>
        <w:t xml:space="preserve">Term Frequency-Inverse Document Frequency </w:t>
      </w:r>
      <w:r>
        <w:rPr>
          <w:rFonts w:ascii="Times New Roman" w:hAnsi="Times New Roman" w:cs="Times New Roman"/>
        </w:rPr>
        <w:t>(</w:t>
      </w:r>
      <w:r w:rsidR="00F302DC" w:rsidRPr="00C820EB">
        <w:rPr>
          <w:rFonts w:ascii="Times New Roman" w:hAnsi="Times New Roman" w:cs="Times New Roman"/>
          <w:b/>
          <w:bCs/>
        </w:rPr>
        <w:t>TF-IDF</w:t>
      </w:r>
      <w:r>
        <w:rPr>
          <w:rFonts w:ascii="Times New Roman" w:hAnsi="Times New Roman" w:cs="Times New Roman"/>
          <w:b/>
          <w:bCs/>
        </w:rPr>
        <w:t>)</w:t>
      </w:r>
      <w:bookmarkEnd w:id="84"/>
    </w:p>
    <w:p w14:paraId="58C78B2A" w14:textId="4A7EC20A" w:rsidR="00F302DC" w:rsidRDefault="001B5F72" w:rsidP="00025904">
      <w:pPr>
        <w:spacing w:line="360" w:lineRule="auto"/>
        <w:jc w:val="both"/>
        <w:rPr>
          <w:rFonts w:ascii="Times New Roman" w:hAnsi="Times New Roman" w:cs="Times New Roman"/>
        </w:rPr>
      </w:pPr>
      <w:r w:rsidRPr="001B5F72">
        <w:rPr>
          <w:rFonts w:ascii="Times New Roman" w:hAnsi="Times New Roman" w:cs="Times New Roman"/>
        </w:rPr>
        <w:t>TF-IDF is a Text vectorization technique that converts textual data into numerical vectors, suitable for input into machine learning algorithms such as artificial neural networks (ANNs)</w:t>
      </w:r>
      <w:r w:rsidR="00025904">
        <w:rPr>
          <w:rFonts w:ascii="Times New Roman" w:hAnsi="Times New Roman" w:cs="Times New Roman"/>
        </w:rPr>
        <w:t xml:space="preserve"> also a very efficient way of extracting features from text data</w:t>
      </w:r>
      <w:r w:rsidRPr="001B5F72">
        <w:rPr>
          <w:rFonts w:ascii="Times New Roman" w:hAnsi="Times New Roman" w:cs="Times New Roman"/>
        </w:rPr>
        <w:t>. Employing TF-IDF as part of the preprocessing pipeline for training ANNs on Twitter sentiment analysis data yields multiple advantages. Firstly, TF-IDF offers a numerical representation of Text, enabling ANNs to work with the data effectively. Moreover, it emphasizes word importance by assigning higher values to words that are specific to individual documents but rare across the entire corpus, aiding ANNs in focusing on sentiment-carrying words. TF-IDF naturally reduces dimensionality by downweighting less informative terms, beneficial for ANNs sensitive to high-dimensional data. It also handles stopwords automatically, ensuring common, less relevant words don't dominate model learning. For Twitter data, which often includes unique phrases and slang, TF-IDF assigns higher values to these distinctive terms, enhancing the model's attention to them. The resulting sparse matrix is memory-efficient and speeds up training, especially with large datasets. TF-IDF's consideration of semantic context within documents is valuable for sentiment analysis, enhancing the model's understanding of sentiment-bearing words. Additionally, as TF-IDF operates post-preprocessing, it remains compatible with various Text preprocessing techniques. Its transferability to new data facilitates model application to different textual datasets without extensive retraining, and its inputs, TF-IDF vectors, offer interpretability by highlighting word contributions to sentiment predictions. Overall, TF-IDF is a popular choice for sentiment analysis on Twitter data due to its capacity to capture word importance, context, and uniqueness, essential factors in sentiment comprehension. The choice of Text vectorization technique, including TF-IDF, depends on the specific use case and data characteristics.</w:t>
      </w:r>
    </w:p>
    <w:p w14:paraId="130649A5" w14:textId="74EF0C63" w:rsidR="00651F62" w:rsidRPr="00133441" w:rsidRDefault="00651F62" w:rsidP="00326549">
      <w:pPr>
        <w:pStyle w:val="Heading4"/>
        <w:spacing w:line="360" w:lineRule="auto"/>
        <w:rPr>
          <w:rFonts w:ascii="Times New Roman" w:hAnsi="Times New Roman" w:cs="Times New Roman"/>
          <w:b/>
          <w:bCs/>
          <w:i w:val="0"/>
          <w:iCs w:val="0"/>
        </w:rPr>
      </w:pPr>
      <w:bookmarkStart w:id="85" w:name="_Toc143309481"/>
      <w:bookmarkStart w:id="86" w:name="_Toc146282707"/>
      <w:r w:rsidRPr="00133441">
        <w:rPr>
          <w:rFonts w:ascii="Times New Roman" w:hAnsi="Times New Roman" w:cs="Times New Roman"/>
          <w:b/>
          <w:bCs/>
          <w:i w:val="0"/>
          <w:iCs w:val="0"/>
        </w:rPr>
        <w:t>Recurrent Neural Networks(RNN):</w:t>
      </w:r>
      <w:bookmarkEnd w:id="85"/>
      <w:bookmarkEnd w:id="86"/>
    </w:p>
    <w:p w14:paraId="2C7E6080" w14:textId="7D90016D" w:rsidR="00963064" w:rsidRPr="0006586D" w:rsidRDefault="00963064" w:rsidP="001A228B">
      <w:pPr>
        <w:spacing w:line="360" w:lineRule="auto"/>
        <w:jc w:val="both"/>
        <w:rPr>
          <w:rFonts w:ascii="Times New Roman" w:hAnsi="Times New Roman" w:cs="Times New Roman"/>
        </w:rPr>
      </w:pPr>
      <w:r w:rsidRPr="003D76AD">
        <w:rPr>
          <w:rFonts w:ascii="Times New Roman" w:hAnsi="Times New Roman" w:cs="Times New Roman"/>
        </w:rPr>
        <w:t>To train an RNN which would be preferably a GRU the reasoning is discussed later. We would have to</w:t>
      </w:r>
      <w:r w:rsidR="006E3DDB" w:rsidRPr="006E3DDB">
        <w:rPr>
          <w:rFonts w:ascii="Times New Roman" w:hAnsi="Times New Roman" w:cs="Times New Roman"/>
        </w:rPr>
        <w:t xml:space="preserve"> </w:t>
      </w:r>
      <w:r w:rsidR="006E3DDB" w:rsidRPr="003D76AD">
        <w:rPr>
          <w:rFonts w:ascii="Times New Roman" w:hAnsi="Times New Roman" w:cs="Times New Roman"/>
        </w:rPr>
        <w:t xml:space="preserve">Tokenize </w:t>
      </w:r>
      <w:r w:rsidR="00865885">
        <w:rPr>
          <w:rFonts w:ascii="Times New Roman" w:hAnsi="Times New Roman" w:cs="Times New Roman"/>
        </w:rPr>
        <w:t>my</w:t>
      </w:r>
      <w:r w:rsidR="006E3DDB" w:rsidRPr="003D76AD">
        <w:rPr>
          <w:rFonts w:ascii="Times New Roman" w:hAnsi="Times New Roman" w:cs="Times New Roman"/>
        </w:rPr>
        <w:t xml:space="preserve"> </w:t>
      </w:r>
      <w:r w:rsidR="00854094">
        <w:rPr>
          <w:rFonts w:ascii="Times New Roman" w:hAnsi="Times New Roman" w:cs="Times New Roman"/>
        </w:rPr>
        <w:t>Text</w:t>
      </w:r>
      <w:r w:rsidR="006E3DDB" w:rsidRPr="003D76AD">
        <w:rPr>
          <w:rFonts w:ascii="Times New Roman" w:hAnsi="Times New Roman" w:cs="Times New Roman"/>
        </w:rPr>
        <w:t xml:space="preserve"> data into sequences of words or subwords. </w:t>
      </w:r>
      <w:r w:rsidR="00865885">
        <w:rPr>
          <w:rFonts w:ascii="Times New Roman" w:hAnsi="Times New Roman" w:cs="Times New Roman"/>
        </w:rPr>
        <w:t>I</w:t>
      </w:r>
      <w:r w:rsidR="006E3DDB" w:rsidRPr="003D76AD">
        <w:rPr>
          <w:rFonts w:ascii="Times New Roman" w:hAnsi="Times New Roman" w:cs="Times New Roman"/>
        </w:rPr>
        <w:t xml:space="preserve"> can use libraries like NLTK or spaCy for this. Padding: Since RNNs like GRU require fixed-length sequences, </w:t>
      </w:r>
      <w:r w:rsidR="00865885">
        <w:rPr>
          <w:rFonts w:ascii="Times New Roman" w:hAnsi="Times New Roman" w:cs="Times New Roman"/>
        </w:rPr>
        <w:t>I</w:t>
      </w:r>
      <w:r w:rsidR="006E3DDB" w:rsidRPr="003D76AD">
        <w:rPr>
          <w:rFonts w:ascii="Times New Roman" w:hAnsi="Times New Roman" w:cs="Times New Roman"/>
        </w:rPr>
        <w:t xml:space="preserve"> might need to pad or truncate </w:t>
      </w:r>
      <w:r w:rsidR="00865885">
        <w:rPr>
          <w:rFonts w:ascii="Times New Roman" w:hAnsi="Times New Roman" w:cs="Times New Roman"/>
        </w:rPr>
        <w:t>my</w:t>
      </w:r>
      <w:r w:rsidR="006E3DDB" w:rsidRPr="003D76AD">
        <w:rPr>
          <w:rFonts w:ascii="Times New Roman" w:hAnsi="Times New Roman" w:cs="Times New Roman"/>
        </w:rPr>
        <w:t xml:space="preserve"> tokenized sequences to a consistent length. Word Embeddings: Convert the tokenized sequences into word embeddings. </w:t>
      </w:r>
      <w:r w:rsidR="00865885">
        <w:rPr>
          <w:rFonts w:ascii="Times New Roman" w:hAnsi="Times New Roman" w:cs="Times New Roman"/>
        </w:rPr>
        <w:t>I</w:t>
      </w:r>
      <w:r w:rsidR="006E3DDB" w:rsidRPr="003D76AD">
        <w:rPr>
          <w:rFonts w:ascii="Times New Roman" w:hAnsi="Times New Roman" w:cs="Times New Roman"/>
        </w:rPr>
        <w:t xml:space="preserve"> can use pre-trained word embeddings like Word2Vec or train </w:t>
      </w:r>
      <w:r w:rsidR="00865885">
        <w:rPr>
          <w:rFonts w:ascii="Times New Roman" w:hAnsi="Times New Roman" w:cs="Times New Roman"/>
        </w:rPr>
        <w:t>my</w:t>
      </w:r>
      <w:r w:rsidR="006E3DDB" w:rsidRPr="003D76AD">
        <w:rPr>
          <w:rFonts w:ascii="Times New Roman" w:hAnsi="Times New Roman" w:cs="Times New Roman"/>
        </w:rPr>
        <w:t xml:space="preserve"> own embedding layer. Input Shape: Reshape </w:t>
      </w:r>
      <w:r w:rsidR="00865885">
        <w:rPr>
          <w:rFonts w:ascii="Times New Roman" w:hAnsi="Times New Roman" w:cs="Times New Roman"/>
        </w:rPr>
        <w:t>my</w:t>
      </w:r>
      <w:r w:rsidR="006E3DDB" w:rsidRPr="003D76AD">
        <w:rPr>
          <w:rFonts w:ascii="Times New Roman" w:hAnsi="Times New Roman" w:cs="Times New Roman"/>
        </w:rPr>
        <w:t xml:space="preserve"> </w:t>
      </w:r>
      <w:r w:rsidR="006E3DDB" w:rsidRPr="003D76AD">
        <w:rPr>
          <w:rFonts w:ascii="Times New Roman" w:hAnsi="Times New Roman" w:cs="Times New Roman"/>
        </w:rPr>
        <w:lastRenderedPageBreak/>
        <w:t>data to match the expected input shape of the GRU model, which includes the batch size, sequence length, and embedding dimensions.</w:t>
      </w:r>
    </w:p>
    <w:p w14:paraId="0E183C0E" w14:textId="0C3C8BC3" w:rsidR="00963064" w:rsidRPr="00133441" w:rsidRDefault="00963064" w:rsidP="00326549">
      <w:pPr>
        <w:pStyle w:val="Heading5"/>
        <w:spacing w:line="360" w:lineRule="auto"/>
        <w:rPr>
          <w:rFonts w:ascii="Times New Roman" w:hAnsi="Times New Roman" w:cs="Times New Roman"/>
          <w:b/>
          <w:bCs/>
        </w:rPr>
      </w:pPr>
      <w:bookmarkStart w:id="87" w:name="_Toc143309482"/>
      <w:bookmarkStart w:id="88" w:name="_Toc146282708"/>
      <w:r w:rsidRPr="00133441">
        <w:rPr>
          <w:rFonts w:ascii="Times New Roman" w:hAnsi="Times New Roman" w:cs="Times New Roman"/>
          <w:b/>
          <w:bCs/>
        </w:rPr>
        <w:t>Label encoding:</w:t>
      </w:r>
      <w:bookmarkEnd w:id="87"/>
      <w:bookmarkEnd w:id="88"/>
      <w:r w:rsidRPr="00133441">
        <w:rPr>
          <w:rFonts w:ascii="Times New Roman" w:hAnsi="Times New Roman" w:cs="Times New Roman"/>
          <w:b/>
          <w:bCs/>
        </w:rPr>
        <w:t xml:space="preserve"> </w:t>
      </w:r>
    </w:p>
    <w:p w14:paraId="0BB41EB7" w14:textId="3740E995" w:rsidR="00375B7A" w:rsidRPr="0006586D" w:rsidRDefault="000962DD" w:rsidP="002C0330">
      <w:pPr>
        <w:spacing w:line="360" w:lineRule="auto"/>
        <w:jc w:val="both"/>
        <w:rPr>
          <w:rFonts w:ascii="Times New Roman" w:hAnsi="Times New Roman" w:cs="Times New Roman"/>
        </w:rPr>
      </w:pPr>
      <w:r w:rsidRPr="000962DD">
        <w:rPr>
          <w:rFonts w:ascii="Times New Roman" w:hAnsi="Times New Roman" w:cs="Times New Roman"/>
        </w:rPr>
        <w:t xml:space="preserve">In machine learning and data </w:t>
      </w:r>
      <w:r w:rsidR="00FE6700" w:rsidRPr="000962DD">
        <w:rPr>
          <w:rFonts w:ascii="Times New Roman" w:hAnsi="Times New Roman" w:cs="Times New Roman"/>
        </w:rPr>
        <w:t>pre-processing</w:t>
      </w:r>
      <w:r w:rsidRPr="000962DD">
        <w:rPr>
          <w:rFonts w:ascii="Times New Roman" w:hAnsi="Times New Roman" w:cs="Times New Roman"/>
        </w:rPr>
        <w:t>, label encoding is employed to convert categorical labels into numerical values, facilitating more effective algorithmic processing, especially in classification tasks. Various machine learning algorithms, like those in scikit-learn or TensorFlow, necessitate numerical input data. Label encoding simplifies this conversion, aligning the data with mathematical operations. It's memory-efficient and can accelerate training, notably for decision trees. Label encoding finds utility in ordinal categorical data, streamlining dimensionality when categories are extensive. However, it introduces arbitrary values, potentially implying inaccurate rankings or orders. For nominal data, it's unsuitable, as it can mislead algorithms. In contrast, one-hot encoding may be better. In Natural Language Processing (NLP), a binary class matrix, often termed "one-hot encoding," serves to represent categorical labels as binary vectors, crucial for training models. It translates labels into a format compatible with numerical-input algorithms and simplifies loss calculations, aiding multiclass classification and metrics computation. The binary class matrix is particularly valuable for neural networks, aligning with the softmax activation function's needs. It's distinct from multilabel classification techniques used in tasks like sentiment analysis, which handle multiple class assignments per input differently</w:t>
      </w:r>
      <w:r w:rsidR="00303B49">
        <w:rPr>
          <w:rFonts w:ascii="Times New Roman" w:hAnsi="Times New Roman" w:cs="Times New Roman"/>
        </w:rPr>
        <w:t>.</w:t>
      </w:r>
    </w:p>
    <w:p w14:paraId="241FD775" w14:textId="352949A4" w:rsidR="00963064" w:rsidRPr="00133441" w:rsidRDefault="00963064" w:rsidP="00326549">
      <w:pPr>
        <w:pStyle w:val="Heading5"/>
        <w:spacing w:line="360" w:lineRule="auto"/>
        <w:rPr>
          <w:rFonts w:ascii="Times New Roman" w:hAnsi="Times New Roman" w:cs="Times New Roman"/>
          <w:b/>
          <w:bCs/>
        </w:rPr>
      </w:pPr>
      <w:bookmarkStart w:id="89" w:name="_Toc143309484"/>
      <w:bookmarkStart w:id="90" w:name="_Toc146282709"/>
      <w:r w:rsidRPr="00133441">
        <w:rPr>
          <w:rFonts w:ascii="Times New Roman" w:hAnsi="Times New Roman" w:cs="Times New Roman"/>
          <w:b/>
          <w:bCs/>
        </w:rPr>
        <w:t>Tokenization:</w:t>
      </w:r>
      <w:bookmarkEnd w:id="89"/>
      <w:bookmarkEnd w:id="90"/>
    </w:p>
    <w:p w14:paraId="4D3B7784" w14:textId="14932B51" w:rsidR="00963064" w:rsidRPr="0006586D" w:rsidRDefault="005639DF" w:rsidP="002C0330">
      <w:pPr>
        <w:spacing w:line="360" w:lineRule="auto"/>
        <w:jc w:val="both"/>
        <w:rPr>
          <w:rFonts w:ascii="Times New Roman" w:hAnsi="Times New Roman" w:cs="Times New Roman"/>
        </w:rPr>
      </w:pPr>
      <w:r w:rsidRPr="003D76AD">
        <w:rPr>
          <w:rFonts w:ascii="Times New Roman" w:hAnsi="Times New Roman" w:cs="Times New Roman"/>
        </w:rPr>
        <w:t xml:space="preserve">Tokenization is the process of breaking down a </w:t>
      </w:r>
      <w:r w:rsidR="00FF1E05">
        <w:rPr>
          <w:rFonts w:ascii="Times New Roman" w:hAnsi="Times New Roman" w:cs="Times New Roman"/>
        </w:rPr>
        <w:t>Text</w:t>
      </w:r>
      <w:r w:rsidRPr="003D76AD">
        <w:rPr>
          <w:rFonts w:ascii="Times New Roman" w:hAnsi="Times New Roman" w:cs="Times New Roman"/>
        </w:rPr>
        <w:t xml:space="preserve"> into individual units called tokens. In the context of natural language processing (NLP), tokens are typically words, subwords, or characters</w:t>
      </w:r>
      <w:r w:rsidR="005A2527">
        <w:rPr>
          <w:rFonts w:ascii="Times New Roman" w:hAnsi="Times New Roman" w:cs="Times New Roman"/>
        </w:rPr>
        <w:fldChar w:fldCharType="begin"/>
      </w:r>
      <w:r w:rsidR="009235CF">
        <w:rPr>
          <w:rFonts w:ascii="Times New Roman" w:hAnsi="Times New Roman" w:cs="Times New Roman"/>
        </w:rPr>
        <w:instrText xml:space="preserve"> ADDIN ZOTERO_ITEM CSL_CITATION {"citationID":"bHnWxPYE","properties":{"formattedCitation":"(Kumar, 2023)","plainCitation":"(Kumar, 2023)","noteIndex":0},"citationItems":[{"id":602,"uris":["http://zotero.org/users/10598127/items/26F7SBXJ"],"itemData":{"id":602,"type":"post-weblog","abstract":"What is Tokenization ?","container-title":"Medium","language":"en","title":"Role of Tokenization in NLP","URL":"https://kmr-gautam2893.medium.com/role-of-tokenization-in-nlp-18057618a102","author":[{"family":"Kumar","given":"Gautam"}],"accessed":{"date-parts":[["2023",9,21]]},"issued":{"date-parts":[["2023",8,10]]}}}],"schema":"https://github.com/citation-style-language/schema/raw/master/csl-citation.json"} </w:instrText>
      </w:r>
      <w:r w:rsidR="005A2527">
        <w:rPr>
          <w:rFonts w:ascii="Times New Roman" w:hAnsi="Times New Roman" w:cs="Times New Roman"/>
        </w:rPr>
        <w:fldChar w:fldCharType="separate"/>
      </w:r>
      <w:r w:rsidR="009235CF">
        <w:rPr>
          <w:rFonts w:ascii="Times New Roman" w:hAnsi="Times New Roman" w:cs="Times New Roman"/>
          <w:noProof/>
        </w:rPr>
        <w:t>(Kumar, 2023)</w:t>
      </w:r>
      <w:r w:rsidR="005A2527">
        <w:rPr>
          <w:rFonts w:ascii="Times New Roman" w:hAnsi="Times New Roman" w:cs="Times New Roman"/>
        </w:rPr>
        <w:fldChar w:fldCharType="end"/>
      </w:r>
      <w:r w:rsidRPr="003D76AD">
        <w:rPr>
          <w:rFonts w:ascii="Times New Roman" w:hAnsi="Times New Roman" w:cs="Times New Roman"/>
        </w:rPr>
        <w:t xml:space="preserve">. Tokenization is a crucial </w:t>
      </w:r>
      <w:r w:rsidR="00FE6700" w:rsidRPr="003D76AD">
        <w:rPr>
          <w:rFonts w:ascii="Times New Roman" w:hAnsi="Times New Roman" w:cs="Times New Roman"/>
        </w:rPr>
        <w:t>pre-processing</w:t>
      </w:r>
      <w:r w:rsidRPr="003D76AD">
        <w:rPr>
          <w:rFonts w:ascii="Times New Roman" w:hAnsi="Times New Roman" w:cs="Times New Roman"/>
        </w:rPr>
        <w:t xml:space="preserve"> step in NLP that serves several purposes</w:t>
      </w:r>
      <w:r w:rsidR="00133441" w:rsidRPr="003D76AD">
        <w:rPr>
          <w:rFonts w:ascii="Times New Roman" w:hAnsi="Times New Roman" w:cs="Times New Roman"/>
        </w:rPr>
        <w:t xml:space="preserve">. </w:t>
      </w:r>
      <w:r w:rsidRPr="003D76AD">
        <w:rPr>
          <w:rFonts w:ascii="Times New Roman" w:hAnsi="Times New Roman" w:cs="Times New Roman"/>
        </w:rPr>
        <w:t xml:space="preserve">Tokenization breaks down a continuous piece of </w:t>
      </w:r>
      <w:r w:rsidR="00FF1E05">
        <w:rPr>
          <w:rFonts w:ascii="Times New Roman" w:hAnsi="Times New Roman" w:cs="Times New Roman"/>
        </w:rPr>
        <w:t>Text</w:t>
      </w:r>
      <w:r w:rsidRPr="003D76AD">
        <w:rPr>
          <w:rFonts w:ascii="Times New Roman" w:hAnsi="Times New Roman" w:cs="Times New Roman"/>
        </w:rPr>
        <w:t xml:space="preserve"> into discrete units, making it more manageable for analysis. This segmentation is important for further processing, such as parsing, tagging, and feature extraction.</w:t>
      </w:r>
      <w:r w:rsidR="00133441" w:rsidRPr="003D76AD">
        <w:rPr>
          <w:rFonts w:ascii="Times New Roman" w:hAnsi="Times New Roman" w:cs="Times New Roman"/>
        </w:rPr>
        <w:t xml:space="preserve"> </w:t>
      </w:r>
      <w:r w:rsidRPr="003D76AD">
        <w:rPr>
          <w:rFonts w:ascii="Times New Roman" w:hAnsi="Times New Roman" w:cs="Times New Roman"/>
        </w:rPr>
        <w:t xml:space="preserve">In many NLP tasks, </w:t>
      </w:r>
      <w:r w:rsidR="00FF1E05">
        <w:rPr>
          <w:rFonts w:ascii="Times New Roman" w:hAnsi="Times New Roman" w:cs="Times New Roman"/>
        </w:rPr>
        <w:t>Text</w:t>
      </w:r>
      <w:r w:rsidRPr="003D76AD">
        <w:rPr>
          <w:rFonts w:ascii="Times New Roman" w:hAnsi="Times New Roman" w:cs="Times New Roman"/>
        </w:rPr>
        <w:t xml:space="preserve"> is represented numerically to be used as input for machine learning models. Tokens serve as the basic units for feature extraction. Each token may carry semantic meaning, and these meanings contribute to the model's understanding of the </w:t>
      </w:r>
      <w:r w:rsidR="00FF1E05">
        <w:rPr>
          <w:rFonts w:ascii="Times New Roman" w:hAnsi="Times New Roman" w:cs="Times New Roman"/>
        </w:rPr>
        <w:t>Text</w:t>
      </w:r>
      <w:r w:rsidRPr="003D76AD">
        <w:rPr>
          <w:rFonts w:ascii="Times New Roman" w:hAnsi="Times New Roman" w:cs="Times New Roman"/>
        </w:rPr>
        <w:t>.</w:t>
      </w:r>
      <w:r w:rsidR="00133441" w:rsidRPr="003D76AD">
        <w:rPr>
          <w:rFonts w:ascii="Times New Roman" w:hAnsi="Times New Roman" w:cs="Times New Roman"/>
        </w:rPr>
        <w:t xml:space="preserve"> </w:t>
      </w:r>
      <w:r w:rsidRPr="003D76AD">
        <w:rPr>
          <w:rFonts w:ascii="Times New Roman" w:hAnsi="Times New Roman" w:cs="Times New Roman"/>
        </w:rPr>
        <w:t xml:space="preserve">Tokenization plays a role in building a vocabulary, which is a collection of all unique tokens in a </w:t>
      </w:r>
      <w:r w:rsidR="00FF1E05">
        <w:rPr>
          <w:rFonts w:ascii="Times New Roman" w:hAnsi="Times New Roman" w:cs="Times New Roman"/>
        </w:rPr>
        <w:t>Text</w:t>
      </w:r>
      <w:r w:rsidRPr="003D76AD">
        <w:rPr>
          <w:rFonts w:ascii="Times New Roman" w:hAnsi="Times New Roman" w:cs="Times New Roman"/>
        </w:rPr>
        <w:t xml:space="preserve"> corpus. This vocabulary is used for tasks like word embedding and representing </w:t>
      </w:r>
      <w:r w:rsidR="00FF1E05">
        <w:rPr>
          <w:rFonts w:ascii="Times New Roman" w:hAnsi="Times New Roman" w:cs="Times New Roman"/>
        </w:rPr>
        <w:t>Text</w:t>
      </w:r>
      <w:r w:rsidRPr="003D76AD">
        <w:rPr>
          <w:rFonts w:ascii="Times New Roman" w:hAnsi="Times New Roman" w:cs="Times New Roman"/>
        </w:rPr>
        <w:t xml:space="preserve"> numerically.</w:t>
      </w:r>
      <w:r w:rsidR="00133441" w:rsidRPr="003D76AD">
        <w:rPr>
          <w:rFonts w:ascii="Times New Roman" w:hAnsi="Times New Roman" w:cs="Times New Roman"/>
        </w:rPr>
        <w:t xml:space="preserve"> </w:t>
      </w:r>
      <w:r w:rsidRPr="003D76AD">
        <w:rPr>
          <w:rFonts w:ascii="Times New Roman" w:hAnsi="Times New Roman" w:cs="Times New Roman"/>
        </w:rPr>
        <w:t xml:space="preserve">Tokenization can involve </w:t>
      </w:r>
      <w:r w:rsidR="00FF1E05">
        <w:rPr>
          <w:rFonts w:ascii="Times New Roman" w:hAnsi="Times New Roman" w:cs="Times New Roman"/>
        </w:rPr>
        <w:t>Text</w:t>
      </w:r>
      <w:r w:rsidRPr="003D76AD">
        <w:rPr>
          <w:rFonts w:ascii="Times New Roman" w:hAnsi="Times New Roman" w:cs="Times New Roman"/>
        </w:rPr>
        <w:t xml:space="preserve"> normalization steps, such as converting </w:t>
      </w:r>
      <w:r w:rsidR="00FF1E05">
        <w:rPr>
          <w:rFonts w:ascii="Times New Roman" w:hAnsi="Times New Roman" w:cs="Times New Roman"/>
        </w:rPr>
        <w:t>Text</w:t>
      </w:r>
      <w:r w:rsidRPr="003D76AD">
        <w:rPr>
          <w:rFonts w:ascii="Times New Roman" w:hAnsi="Times New Roman" w:cs="Times New Roman"/>
        </w:rPr>
        <w:t xml:space="preserve"> to lowercase or removing punctuation. These steps ensure that tokens are consistent and uniform for analysis.</w:t>
      </w:r>
      <w:r w:rsidR="00133441" w:rsidRPr="003D76AD">
        <w:rPr>
          <w:rFonts w:ascii="Times New Roman" w:hAnsi="Times New Roman" w:cs="Times New Roman"/>
        </w:rPr>
        <w:t xml:space="preserve"> </w:t>
      </w:r>
      <w:r w:rsidRPr="003D76AD">
        <w:rPr>
          <w:rFonts w:ascii="Times New Roman" w:hAnsi="Times New Roman" w:cs="Times New Roman"/>
        </w:rPr>
        <w:t xml:space="preserve">N-grams are contiguous sequences </w:t>
      </w:r>
      <w:r w:rsidRPr="003D76AD">
        <w:rPr>
          <w:rFonts w:ascii="Times New Roman" w:hAnsi="Times New Roman" w:cs="Times New Roman"/>
        </w:rPr>
        <w:lastRenderedPageBreak/>
        <w:t xml:space="preserve">of N items from a given sample of </w:t>
      </w:r>
      <w:r w:rsidR="00FF1E05">
        <w:rPr>
          <w:rFonts w:ascii="Times New Roman" w:hAnsi="Times New Roman" w:cs="Times New Roman"/>
        </w:rPr>
        <w:t>Text</w:t>
      </w:r>
      <w:r w:rsidR="00D003FA">
        <w:rPr>
          <w:rFonts w:ascii="Times New Roman" w:hAnsi="Times New Roman" w:cs="Times New Roman"/>
        </w:rPr>
        <w:fldChar w:fldCharType="begin"/>
      </w:r>
      <w:r w:rsidR="00190F72">
        <w:rPr>
          <w:rFonts w:ascii="Times New Roman" w:hAnsi="Times New Roman" w:cs="Times New Roman"/>
        </w:rPr>
        <w:instrText xml:space="preserve"> ADDIN ZOTERO_ITEM CSL_CITATION {"citationID":"5LspSAYD","properties":{"formattedCitation":"(Sophia Yang, 2023)","plainCitation":"(Sophia Yang, 2023)","noteIndex":0},"citationItems":[{"id":604,"uris":["http://zotero.org/users/10598127/items/E7J9RVCI"],"itemData":{"id":604,"type":"webpage","abstract":"In this blog post, we will explore an exciting new way to perform text analysis using Python within the familiar environment of Microsoft Excel, made possible by the powerful Anaconda Distribution.","container-title":"Anaconda","language":"en-US","title":"Introduction to Text Analysis with Python in Excel","URL":"https://www.anaconda.com/blog/introduction-to-text-analysis-with-python-in-excel","author":[{"literal":"Sophia Yang"}],"accessed":{"date-parts":[["2023",9,21]]},"issued":{"date-parts":[["2023",8,22]]}}}],"schema":"https://github.com/citation-style-language/schema/raw/master/csl-citation.json"} </w:instrText>
      </w:r>
      <w:r w:rsidR="00D003FA">
        <w:rPr>
          <w:rFonts w:ascii="Times New Roman" w:hAnsi="Times New Roman" w:cs="Times New Roman"/>
        </w:rPr>
        <w:fldChar w:fldCharType="separate"/>
      </w:r>
      <w:r w:rsidR="00190F72">
        <w:rPr>
          <w:rFonts w:ascii="Times New Roman" w:hAnsi="Times New Roman" w:cs="Times New Roman"/>
          <w:noProof/>
        </w:rPr>
        <w:t>(Sophia Yang, 2023)</w:t>
      </w:r>
      <w:r w:rsidR="00D003FA">
        <w:rPr>
          <w:rFonts w:ascii="Times New Roman" w:hAnsi="Times New Roman" w:cs="Times New Roman"/>
        </w:rPr>
        <w:fldChar w:fldCharType="end"/>
      </w:r>
      <w:r w:rsidRPr="003D76AD">
        <w:rPr>
          <w:rFonts w:ascii="Times New Roman" w:hAnsi="Times New Roman" w:cs="Times New Roman"/>
        </w:rPr>
        <w:t xml:space="preserve">. Tokenization forms the basis for generating n-grams, which are useful for capturing local context in </w:t>
      </w:r>
      <w:r w:rsidR="00FF1E05">
        <w:rPr>
          <w:rFonts w:ascii="Times New Roman" w:hAnsi="Times New Roman" w:cs="Times New Roman"/>
        </w:rPr>
        <w:t>Text</w:t>
      </w:r>
      <w:r w:rsidRPr="003D76AD">
        <w:rPr>
          <w:rFonts w:ascii="Times New Roman" w:hAnsi="Times New Roman" w:cs="Times New Roman"/>
        </w:rPr>
        <w:t xml:space="preserve">. Tokenization helps in analyzing the linguistic structure of a </w:t>
      </w:r>
      <w:r w:rsidR="00FF1E05">
        <w:rPr>
          <w:rFonts w:ascii="Times New Roman" w:hAnsi="Times New Roman" w:cs="Times New Roman"/>
        </w:rPr>
        <w:t>Text</w:t>
      </w:r>
      <w:r w:rsidRPr="003D76AD">
        <w:rPr>
          <w:rFonts w:ascii="Times New Roman" w:hAnsi="Times New Roman" w:cs="Times New Roman"/>
        </w:rPr>
        <w:t>. For example, analyzing the frequency of tokens can reveal insights about word usage patterns. In named entity recognition tasks, tokenization helps identify individual words or subwords that correspond to entities like names, dates, and locations. Tokenization is an initial step in sentiment analysis, where the sentiment of a sentence or document is determined based on the sentiments of its constituent tokens. In machine translation, tokenization is important for dividing sentences into units that can be translated while preserving their meaning.</w:t>
      </w:r>
      <w:r w:rsidR="00133441" w:rsidRPr="003D76AD">
        <w:rPr>
          <w:rFonts w:ascii="Times New Roman" w:hAnsi="Times New Roman" w:cs="Times New Roman"/>
        </w:rPr>
        <w:t xml:space="preserve"> </w:t>
      </w:r>
      <w:r w:rsidRPr="003D76AD">
        <w:rPr>
          <w:rFonts w:ascii="Times New Roman" w:hAnsi="Times New Roman" w:cs="Times New Roman"/>
        </w:rPr>
        <w:t>Tokenization can be relatively straightforward for languages with clear word boundaries like English. However, it can be more complex for languages without spaces between words, such as Chinese or languages with complex compounds.</w:t>
      </w:r>
      <w:r w:rsidR="00133441" w:rsidRPr="003D76AD">
        <w:rPr>
          <w:rFonts w:ascii="Times New Roman" w:hAnsi="Times New Roman" w:cs="Times New Roman"/>
        </w:rPr>
        <w:t xml:space="preserve"> </w:t>
      </w:r>
      <w:r w:rsidRPr="003D76AD">
        <w:rPr>
          <w:rFonts w:ascii="Times New Roman" w:hAnsi="Times New Roman" w:cs="Times New Roman"/>
        </w:rPr>
        <w:t xml:space="preserve">In summary, tokenization breaks down </w:t>
      </w:r>
      <w:r w:rsidR="00FF1E05">
        <w:rPr>
          <w:rFonts w:ascii="Times New Roman" w:hAnsi="Times New Roman" w:cs="Times New Roman"/>
        </w:rPr>
        <w:t>Text</w:t>
      </w:r>
      <w:r w:rsidRPr="003D76AD">
        <w:rPr>
          <w:rFonts w:ascii="Times New Roman" w:hAnsi="Times New Roman" w:cs="Times New Roman"/>
        </w:rPr>
        <w:t xml:space="preserve"> into smaller meaningful units, enabling various NLP tasks by providing a structured and standardized representation of </w:t>
      </w:r>
      <w:r w:rsidR="00FF1E05">
        <w:rPr>
          <w:rFonts w:ascii="Times New Roman" w:hAnsi="Times New Roman" w:cs="Times New Roman"/>
        </w:rPr>
        <w:t>Text</w:t>
      </w:r>
      <w:r w:rsidRPr="003D76AD">
        <w:rPr>
          <w:rFonts w:ascii="Times New Roman" w:hAnsi="Times New Roman" w:cs="Times New Roman"/>
        </w:rPr>
        <w:t xml:space="preserve"> data.</w:t>
      </w:r>
    </w:p>
    <w:p w14:paraId="20AA38C3" w14:textId="390091BF" w:rsidR="005639DF" w:rsidRPr="00142018" w:rsidRDefault="00963064" w:rsidP="00326549">
      <w:pPr>
        <w:pStyle w:val="Heading5"/>
        <w:spacing w:line="360" w:lineRule="auto"/>
        <w:rPr>
          <w:rFonts w:ascii="Times New Roman" w:hAnsi="Times New Roman" w:cs="Times New Roman"/>
          <w:b/>
          <w:bCs/>
        </w:rPr>
      </w:pPr>
      <w:bookmarkStart w:id="91" w:name="_Toc143309485"/>
      <w:bookmarkStart w:id="92" w:name="_Toc146282710"/>
      <w:r w:rsidRPr="002B0CAC">
        <w:rPr>
          <w:rFonts w:ascii="Times New Roman" w:hAnsi="Times New Roman" w:cs="Times New Roman"/>
          <w:b/>
          <w:bCs/>
        </w:rPr>
        <w:t>Padding</w:t>
      </w:r>
      <w:bookmarkEnd w:id="91"/>
      <w:bookmarkEnd w:id="92"/>
    </w:p>
    <w:p w14:paraId="5C37685D" w14:textId="350B80BA" w:rsidR="005639DF" w:rsidRPr="0006586D" w:rsidRDefault="005639DF" w:rsidP="002C0330">
      <w:pPr>
        <w:spacing w:line="360" w:lineRule="auto"/>
        <w:jc w:val="both"/>
        <w:rPr>
          <w:rFonts w:ascii="Times New Roman" w:hAnsi="Times New Roman" w:cs="Times New Roman"/>
        </w:rPr>
      </w:pPr>
      <w:r w:rsidRPr="003D76AD">
        <w:rPr>
          <w:rFonts w:ascii="Times New Roman" w:hAnsi="Times New Roman" w:cs="Times New Roman"/>
        </w:rPr>
        <w:t>Padding is a process used in natural language processing (NLP) to ensure that all sequences in a dataset have the same length. It involves adding special tokens (usually a padding token) to sequences that are shorter than the maximum length in the dataset. This is necessary because many machine learning algorithms, especially those that work with batches of data, require consistent input dimensions.</w:t>
      </w:r>
      <w:r w:rsidR="00666B99" w:rsidRPr="003D76AD">
        <w:rPr>
          <w:rFonts w:ascii="Times New Roman" w:hAnsi="Times New Roman" w:cs="Times New Roman"/>
        </w:rPr>
        <w:t xml:space="preserve"> </w:t>
      </w:r>
      <w:r w:rsidRPr="003D76AD">
        <w:rPr>
          <w:rFonts w:ascii="Times New Roman" w:hAnsi="Times New Roman" w:cs="Times New Roman"/>
        </w:rPr>
        <w:t>Batch Processing</w:t>
      </w:r>
      <w:r w:rsidR="00666B99" w:rsidRPr="003D76AD">
        <w:rPr>
          <w:rFonts w:ascii="Times New Roman" w:hAnsi="Times New Roman" w:cs="Times New Roman"/>
        </w:rPr>
        <w:t>,</w:t>
      </w:r>
      <w:r w:rsidRPr="003D76AD">
        <w:rPr>
          <w:rFonts w:ascii="Times New Roman" w:hAnsi="Times New Roman" w:cs="Times New Roman"/>
        </w:rPr>
        <w:t xml:space="preserve"> </w:t>
      </w:r>
      <w:r w:rsidR="00666B99" w:rsidRPr="003D76AD">
        <w:rPr>
          <w:rFonts w:ascii="Times New Roman" w:hAnsi="Times New Roman" w:cs="Times New Roman"/>
        </w:rPr>
        <w:t>i</w:t>
      </w:r>
      <w:r w:rsidRPr="003D76AD">
        <w:rPr>
          <w:rFonts w:ascii="Times New Roman" w:hAnsi="Times New Roman" w:cs="Times New Roman"/>
        </w:rPr>
        <w:t>n most machine learning frameworks, data is processed in batches for efficiency. For batch processing, all sequences in a batch need to have the same length. Padding ensures that sequences within a batch have consistent dimensions.</w:t>
      </w:r>
      <w:r w:rsidR="00666B99" w:rsidRPr="003D76AD">
        <w:rPr>
          <w:rFonts w:ascii="Times New Roman" w:hAnsi="Times New Roman" w:cs="Times New Roman"/>
        </w:rPr>
        <w:t xml:space="preserve"> </w:t>
      </w:r>
      <w:r w:rsidRPr="003D76AD">
        <w:rPr>
          <w:rFonts w:ascii="Times New Roman" w:hAnsi="Times New Roman" w:cs="Times New Roman"/>
        </w:rPr>
        <w:t>Tensor Dimensions</w:t>
      </w:r>
      <w:r w:rsidR="00666B99" w:rsidRPr="003D76AD">
        <w:rPr>
          <w:rFonts w:ascii="Times New Roman" w:hAnsi="Times New Roman" w:cs="Times New Roman"/>
        </w:rPr>
        <w:t>,</w:t>
      </w:r>
      <w:r w:rsidRPr="003D76AD">
        <w:rPr>
          <w:rFonts w:ascii="Times New Roman" w:hAnsi="Times New Roman" w:cs="Times New Roman"/>
        </w:rPr>
        <w:t xml:space="preserve"> In deep learning models, input data is often represented as tensors with fixed dimensions. Padding makes sure that the tensor dimensions are uniform across all sequences.</w:t>
      </w:r>
      <w:r w:rsidR="00666B99" w:rsidRPr="003D76AD">
        <w:rPr>
          <w:rFonts w:ascii="Times New Roman" w:hAnsi="Times New Roman" w:cs="Times New Roman"/>
        </w:rPr>
        <w:t xml:space="preserve"> </w:t>
      </w:r>
      <w:r w:rsidRPr="003D76AD">
        <w:rPr>
          <w:rFonts w:ascii="Times New Roman" w:hAnsi="Times New Roman" w:cs="Times New Roman"/>
        </w:rPr>
        <w:t>Model Input</w:t>
      </w:r>
      <w:r w:rsidR="00666B99" w:rsidRPr="003D76AD">
        <w:rPr>
          <w:rFonts w:ascii="Times New Roman" w:hAnsi="Times New Roman" w:cs="Times New Roman"/>
        </w:rPr>
        <w:t>,</w:t>
      </w:r>
      <w:r w:rsidRPr="003D76AD">
        <w:rPr>
          <w:rFonts w:ascii="Times New Roman" w:hAnsi="Times New Roman" w:cs="Times New Roman"/>
        </w:rPr>
        <w:t xml:space="preserve"> Many neural network architectures, such as recurrent neural networks (RNNs) and transformers, expect inputs of fixed length. Padding ensures that all inputs have the same length, making them compatible with these architectures.</w:t>
      </w:r>
      <w:r w:rsidR="00666B99" w:rsidRPr="003D76AD">
        <w:rPr>
          <w:rFonts w:ascii="Times New Roman" w:hAnsi="Times New Roman" w:cs="Times New Roman"/>
        </w:rPr>
        <w:t xml:space="preserve"> </w:t>
      </w:r>
      <w:r w:rsidRPr="003D76AD">
        <w:rPr>
          <w:rFonts w:ascii="Times New Roman" w:hAnsi="Times New Roman" w:cs="Times New Roman"/>
        </w:rPr>
        <w:t>Efficient GPU Processing</w:t>
      </w:r>
      <w:r w:rsidR="00666B99" w:rsidRPr="003D76AD">
        <w:rPr>
          <w:rFonts w:ascii="Times New Roman" w:hAnsi="Times New Roman" w:cs="Times New Roman"/>
        </w:rPr>
        <w:t>,</w:t>
      </w:r>
      <w:r w:rsidRPr="003D76AD">
        <w:rPr>
          <w:rFonts w:ascii="Times New Roman" w:hAnsi="Times New Roman" w:cs="Times New Roman"/>
        </w:rPr>
        <w:t xml:space="preserve"> Modern deep learning frameworks take advantage of GPU acceleration. To efficiently use GPUs, it's beneficial to process multiple inputs in parallel, which requires inputs to be of the same length.</w:t>
      </w:r>
      <w:r w:rsidR="00666B99" w:rsidRPr="003D76AD">
        <w:rPr>
          <w:rFonts w:ascii="Times New Roman" w:hAnsi="Times New Roman" w:cs="Times New Roman"/>
        </w:rPr>
        <w:t xml:space="preserve"> </w:t>
      </w:r>
      <w:r w:rsidRPr="003D76AD">
        <w:rPr>
          <w:rFonts w:ascii="Times New Roman" w:hAnsi="Times New Roman" w:cs="Times New Roman"/>
        </w:rPr>
        <w:t>Memory Alignment</w:t>
      </w:r>
      <w:r w:rsidR="00666B99" w:rsidRPr="003D76AD">
        <w:rPr>
          <w:rFonts w:ascii="Times New Roman" w:hAnsi="Times New Roman" w:cs="Times New Roman"/>
        </w:rPr>
        <w:t>,</w:t>
      </w:r>
      <w:r w:rsidRPr="003D76AD">
        <w:rPr>
          <w:rFonts w:ascii="Times New Roman" w:hAnsi="Times New Roman" w:cs="Times New Roman"/>
        </w:rPr>
        <w:t xml:space="preserve"> Some hardware, like GPUs, benefits from memory alignment, where data is organized in specific memory addresses. Padding can help align data in a way that optimizes memory usage and access.</w:t>
      </w:r>
      <w:r w:rsidR="00666B99" w:rsidRPr="003D76AD">
        <w:rPr>
          <w:rFonts w:ascii="Times New Roman" w:hAnsi="Times New Roman" w:cs="Times New Roman"/>
        </w:rPr>
        <w:t xml:space="preserve"> </w:t>
      </w:r>
      <w:r w:rsidRPr="003D76AD">
        <w:rPr>
          <w:rFonts w:ascii="Times New Roman" w:hAnsi="Times New Roman" w:cs="Times New Roman"/>
        </w:rPr>
        <w:t>Masking</w:t>
      </w:r>
      <w:r w:rsidR="00666B99" w:rsidRPr="003D76AD">
        <w:rPr>
          <w:rFonts w:ascii="Times New Roman" w:hAnsi="Times New Roman" w:cs="Times New Roman"/>
        </w:rPr>
        <w:t>,</w:t>
      </w:r>
      <w:r w:rsidRPr="003D76AD">
        <w:rPr>
          <w:rFonts w:ascii="Times New Roman" w:hAnsi="Times New Roman" w:cs="Times New Roman"/>
        </w:rPr>
        <w:t xml:space="preserve"> </w:t>
      </w:r>
      <w:r w:rsidR="00666B99" w:rsidRPr="003D76AD">
        <w:rPr>
          <w:rFonts w:ascii="Times New Roman" w:hAnsi="Times New Roman" w:cs="Times New Roman"/>
        </w:rPr>
        <w:t>i</w:t>
      </w:r>
      <w:r w:rsidRPr="003D76AD">
        <w:rPr>
          <w:rFonts w:ascii="Times New Roman" w:hAnsi="Times New Roman" w:cs="Times New Roman"/>
        </w:rPr>
        <w:t xml:space="preserve">n some models, padded tokens are masked to avoid their contribution to computations, ensuring that they don't affect the </w:t>
      </w:r>
      <w:r w:rsidRPr="003D76AD">
        <w:rPr>
          <w:rFonts w:ascii="Times New Roman" w:hAnsi="Times New Roman" w:cs="Times New Roman"/>
        </w:rPr>
        <w:lastRenderedPageBreak/>
        <w:t>model's output. This is common in transformer-based models.</w:t>
      </w:r>
      <w:r w:rsidR="00666B99" w:rsidRPr="003D76AD">
        <w:rPr>
          <w:rFonts w:ascii="Times New Roman" w:hAnsi="Times New Roman" w:cs="Times New Roman"/>
        </w:rPr>
        <w:t xml:space="preserve"> </w:t>
      </w:r>
      <w:r w:rsidRPr="003D76AD">
        <w:rPr>
          <w:rFonts w:ascii="Times New Roman" w:hAnsi="Times New Roman" w:cs="Times New Roman"/>
        </w:rPr>
        <w:t>Padding is usually achieved by adding a special token called a padding token at the end of sequences. This token holds no real meaning and doesn't affect the model's predictions. For example, in English, a padding token could be something like "[PAD]". During processing, the model learns to ignore these padding tokens.</w:t>
      </w:r>
      <w:r w:rsidR="00666B99" w:rsidRPr="003D76AD">
        <w:rPr>
          <w:rFonts w:ascii="Times New Roman" w:hAnsi="Times New Roman" w:cs="Times New Roman"/>
        </w:rPr>
        <w:t xml:space="preserve"> </w:t>
      </w:r>
      <w:r w:rsidRPr="003D76AD">
        <w:rPr>
          <w:rFonts w:ascii="Times New Roman" w:hAnsi="Times New Roman" w:cs="Times New Roman"/>
        </w:rPr>
        <w:t>It's important to choose a reasonable maximum sequence length for padding to avoid excessive memory usage. Very long sequences could waste memory and computational resources, while very short sequences could introduce unnecessary padding, reducing efficiency. The choice of padding length depends on the specific task and the architecture of the model being used</w:t>
      </w:r>
      <w:r w:rsidRPr="0006586D">
        <w:rPr>
          <w:rFonts w:ascii="Times New Roman" w:hAnsi="Times New Roman" w:cs="Times New Roman"/>
        </w:rPr>
        <w:t>.</w:t>
      </w:r>
    </w:p>
    <w:p w14:paraId="65CAB739" w14:textId="4D6CD7F3" w:rsidR="00963064" w:rsidRPr="002B0CAC" w:rsidRDefault="00963064" w:rsidP="00326549">
      <w:pPr>
        <w:pStyle w:val="Heading5"/>
        <w:spacing w:line="360" w:lineRule="auto"/>
        <w:rPr>
          <w:rFonts w:ascii="Times New Roman" w:hAnsi="Times New Roman" w:cs="Times New Roman"/>
          <w:b/>
          <w:bCs/>
        </w:rPr>
      </w:pPr>
      <w:bookmarkStart w:id="93" w:name="_Toc143309486"/>
      <w:bookmarkStart w:id="94" w:name="_Toc146282711"/>
      <w:r w:rsidRPr="002B0CAC">
        <w:rPr>
          <w:rFonts w:ascii="Times New Roman" w:hAnsi="Times New Roman" w:cs="Times New Roman"/>
          <w:b/>
          <w:bCs/>
        </w:rPr>
        <w:t>Word Embeddings</w:t>
      </w:r>
      <w:bookmarkEnd w:id="93"/>
      <w:bookmarkEnd w:id="94"/>
    </w:p>
    <w:p w14:paraId="1B121E3A" w14:textId="4AF14C4A" w:rsidR="004D4F1D" w:rsidRDefault="005639DF" w:rsidP="0046354E">
      <w:pPr>
        <w:spacing w:line="360" w:lineRule="auto"/>
        <w:jc w:val="both"/>
        <w:rPr>
          <w:rFonts w:ascii="Times New Roman" w:hAnsi="Times New Roman" w:cs="Times New Roman"/>
        </w:rPr>
      </w:pPr>
      <w:r w:rsidRPr="003D76AD">
        <w:rPr>
          <w:rFonts w:ascii="Times New Roman" w:hAnsi="Times New Roman" w:cs="Times New Roman"/>
        </w:rPr>
        <w:t xml:space="preserve">Word embeddings are numerical representations of words in a way that captures semantic relationships between words. They are essential in natural language processing (NLP) tasks because they provide a way to represent words as vectors, which can be used as inputs for machine learning models. These embeddings help address the limitations of using raw </w:t>
      </w:r>
      <w:r w:rsidR="00FF1E05">
        <w:rPr>
          <w:rFonts w:ascii="Times New Roman" w:hAnsi="Times New Roman" w:cs="Times New Roman"/>
        </w:rPr>
        <w:t>Text</w:t>
      </w:r>
      <w:r w:rsidRPr="003D76AD">
        <w:rPr>
          <w:rFonts w:ascii="Times New Roman" w:hAnsi="Times New Roman" w:cs="Times New Roman"/>
        </w:rPr>
        <w:t xml:space="preserve"> data in NLP tasks and significantly impact model performance.</w:t>
      </w:r>
      <w:r w:rsidR="00666B99" w:rsidRPr="003D76AD">
        <w:rPr>
          <w:rFonts w:ascii="Times New Roman" w:hAnsi="Times New Roman" w:cs="Times New Roman"/>
        </w:rPr>
        <w:t xml:space="preserve"> </w:t>
      </w:r>
      <w:r w:rsidRPr="003D76AD">
        <w:rPr>
          <w:rFonts w:ascii="Times New Roman" w:hAnsi="Times New Roman" w:cs="Times New Roman"/>
        </w:rPr>
        <w:t>Here's why word embeddings are performed in NLP tasks and the impact they have on model performance</w:t>
      </w:r>
      <w:r w:rsidR="00402E33" w:rsidRPr="003D76AD">
        <w:rPr>
          <w:rFonts w:ascii="Times New Roman" w:hAnsi="Times New Roman" w:cs="Times New Roman"/>
        </w:rPr>
        <w:t>.</w:t>
      </w:r>
      <w:r w:rsidRPr="003D76AD">
        <w:rPr>
          <w:rFonts w:ascii="Times New Roman" w:hAnsi="Times New Roman" w:cs="Times New Roman"/>
        </w:rPr>
        <w:t xml:space="preserve"> Raw </w:t>
      </w:r>
      <w:r w:rsidR="00FF1E05">
        <w:rPr>
          <w:rFonts w:ascii="Times New Roman" w:hAnsi="Times New Roman" w:cs="Times New Roman"/>
        </w:rPr>
        <w:t>Text</w:t>
      </w:r>
      <w:r w:rsidRPr="003D76AD">
        <w:rPr>
          <w:rFonts w:ascii="Times New Roman" w:hAnsi="Times New Roman" w:cs="Times New Roman"/>
        </w:rPr>
        <w:t xml:space="preserve"> data consists of words, and computers need numerical data to process information. Word embeddings transform words into dense vectors where the relative positions of vectors reflect the semantic relationships between words. Similar words have similar vectors, which helps models understand and leverage semantic meaning. Words can be represented as high-dimensional one-hot encoded vectors, where each word is a vector of mostly zeros with a one at the corresponding word's index. However, these high-dimensional representations are inefficient and don't capture relationships between words. Word embeddings reduce dimensionality, making computations more efficient and allowing models to generalize better. Word embeddings capture contextual information about words. In language, the meaning of a word often depends on the words surrounding it. Word embeddings take into account the context in which words appear, allowing models to capture nuances and word senses. Pre-trained word embeddings, such as Word2Vec, GloVe, and FastText, are trained on large corpora of </w:t>
      </w:r>
      <w:r w:rsidR="00FF1E05">
        <w:rPr>
          <w:rFonts w:ascii="Times New Roman" w:hAnsi="Times New Roman" w:cs="Times New Roman"/>
        </w:rPr>
        <w:t>Text</w:t>
      </w:r>
      <w:r w:rsidRPr="003D76AD">
        <w:rPr>
          <w:rFonts w:ascii="Times New Roman" w:hAnsi="Times New Roman" w:cs="Times New Roman"/>
        </w:rPr>
        <w:t xml:space="preserve"> data. They encode general language knowledge that can be transferred to specific NLP tasks. By using pre-trained embeddings, models can start with meaningful representations, even with limited task-specific data. Word embeddings enhance the performance of NLP models by enabling them to learn semantic relationships, contextual meanings, and patterns in the data. Models that use embeddings as input tend to generalize better, capture nuances in </w:t>
      </w:r>
      <w:r w:rsidRPr="003D76AD">
        <w:rPr>
          <w:rFonts w:ascii="Times New Roman" w:hAnsi="Times New Roman" w:cs="Times New Roman"/>
        </w:rPr>
        <w:lastRenderedPageBreak/>
        <w:t xml:space="preserve">language, and achieve better accuracy compared to models trained on raw </w:t>
      </w:r>
      <w:r w:rsidR="00FF1E05">
        <w:rPr>
          <w:rFonts w:ascii="Times New Roman" w:hAnsi="Times New Roman" w:cs="Times New Roman"/>
        </w:rPr>
        <w:t>Text</w:t>
      </w:r>
      <w:r w:rsidRPr="003D76AD">
        <w:rPr>
          <w:rFonts w:ascii="Times New Roman" w:hAnsi="Times New Roman" w:cs="Times New Roman"/>
        </w:rPr>
        <w:t xml:space="preserve"> data. In high-dimensional space, raw </w:t>
      </w:r>
      <w:r w:rsidR="00FF1E05">
        <w:rPr>
          <w:rFonts w:ascii="Times New Roman" w:hAnsi="Times New Roman" w:cs="Times New Roman"/>
        </w:rPr>
        <w:t>Text</w:t>
      </w:r>
      <w:r w:rsidRPr="003D76AD">
        <w:rPr>
          <w:rFonts w:ascii="Times New Roman" w:hAnsi="Times New Roman" w:cs="Times New Roman"/>
        </w:rPr>
        <w:t xml:space="preserve"> data leads to a sparse matrix, where most entries are zeros. Word embeddings represent words in a dense space, reducing data sparsity and improving computational efficiency. Word embeddings enable mathematical operations between vectors, such as vector addition and subtraction. These operations can capture analogies and relationships between words (e.g., "king" - "man" + "woman" ≈ "queen").</w:t>
      </w:r>
      <w:r w:rsidR="00402E33" w:rsidRPr="003D76AD">
        <w:rPr>
          <w:rFonts w:ascii="Times New Roman" w:hAnsi="Times New Roman" w:cs="Times New Roman"/>
        </w:rPr>
        <w:t xml:space="preserve"> </w:t>
      </w:r>
      <w:r w:rsidRPr="003D76AD">
        <w:rPr>
          <w:rFonts w:ascii="Times New Roman" w:hAnsi="Times New Roman" w:cs="Times New Roman"/>
        </w:rPr>
        <w:t xml:space="preserve">Models that leverage word embeddings as inputs often perform better on downstream NLP tasks, such as sentiment analysis, </w:t>
      </w:r>
      <w:r w:rsidR="00FF1E05">
        <w:rPr>
          <w:rFonts w:ascii="Times New Roman" w:hAnsi="Times New Roman" w:cs="Times New Roman"/>
        </w:rPr>
        <w:t>Text</w:t>
      </w:r>
      <w:r w:rsidRPr="003D76AD">
        <w:rPr>
          <w:rFonts w:ascii="Times New Roman" w:hAnsi="Times New Roman" w:cs="Times New Roman"/>
        </w:rPr>
        <w:t xml:space="preserve"> classification, machine translation, and question answering. The embeddings' ability to capture semantic meaning and context transfers well to these tasks.</w:t>
      </w:r>
      <w:r w:rsidR="00402E33" w:rsidRPr="003D76AD">
        <w:rPr>
          <w:rFonts w:ascii="Times New Roman" w:hAnsi="Times New Roman" w:cs="Times New Roman"/>
        </w:rPr>
        <w:t xml:space="preserve"> </w:t>
      </w:r>
      <w:r w:rsidRPr="003D76AD">
        <w:rPr>
          <w:rFonts w:ascii="Times New Roman" w:hAnsi="Times New Roman" w:cs="Times New Roman"/>
        </w:rPr>
        <w:t>In summary, word embeddings are fundamental in NLP because they convert words into numerical representations that capture semantics, context, and relationships. These embeddings provide efficient and meaningful inputs for NLP models, leading to improved performance on a wide range of tasks.</w:t>
      </w:r>
    </w:p>
    <w:p w14:paraId="41B979C8" w14:textId="125799F7" w:rsidR="00675237" w:rsidRDefault="00675237" w:rsidP="0046354E">
      <w:pPr>
        <w:pStyle w:val="Heading1"/>
        <w:spacing w:line="360" w:lineRule="auto"/>
        <w:rPr>
          <w:rFonts w:ascii="Times New Roman" w:hAnsi="Times New Roman" w:cs="Times New Roman"/>
          <w:b/>
          <w:bCs/>
        </w:rPr>
      </w:pPr>
      <w:bookmarkStart w:id="95" w:name="_Toc143309496"/>
      <w:bookmarkStart w:id="96" w:name="_Toc144681630"/>
      <w:bookmarkStart w:id="97" w:name="_Toc146282712"/>
      <w:r w:rsidRPr="00675237">
        <w:rPr>
          <w:rFonts w:ascii="Times New Roman" w:hAnsi="Times New Roman" w:cs="Times New Roman"/>
          <w:b/>
          <w:bCs/>
        </w:rPr>
        <w:t>Chapter 4: Implementation</w:t>
      </w:r>
      <w:bookmarkEnd w:id="95"/>
      <w:bookmarkEnd w:id="96"/>
      <w:bookmarkEnd w:id="97"/>
    </w:p>
    <w:p w14:paraId="4A600D58" w14:textId="1FB20087" w:rsidR="004D3DE4" w:rsidRPr="00B417C2" w:rsidRDefault="0046354E" w:rsidP="0046354E">
      <w:pPr>
        <w:spacing w:line="360" w:lineRule="auto"/>
        <w:jc w:val="both"/>
        <w:rPr>
          <w:rFonts w:ascii="Times New Roman" w:hAnsi="Times New Roman" w:cs="Times New Roman"/>
        </w:rPr>
      </w:pPr>
      <w:r w:rsidRPr="0046354E">
        <w:rPr>
          <w:rFonts w:ascii="Times New Roman" w:hAnsi="Times New Roman" w:cs="Times New Roman"/>
        </w:rPr>
        <w:t>n the implementation section of this project, I meticulously executed the various steps outlined in the design section by harnessing a selection of powerful libraries and tools. To preprocess and manipulate the data, I relied on the versatile 'pandas' library, which facilitated efficient data handling, cleaning, and transformation. For natural language processing tasks such as text normalization, lemmatization, and stopwords removal, I employed the 'nltk' library, known for its comprehensive linguistic capabilities. The task of converting textual data into numerical features was accomplished through the 'scikit-learn' library, providing an array of essential tools for feature extraction, including TF-IDF vectorization. In the realm of machine learning, 'scikit-learn' also played a pivotal role, enabling the training and evaluation of diverse models, such as decision trees and Bidirectional GRU networks. Additionally, for state-of-the-art performance, I incorporated 'Hugging Face Transformers,' leveraging their 'distilBERT' model for fine-tuned sentiment analysis. Throughout the implementation, these libraries collectively ensured the smooth execution of each designated step, from data preprocessing to model training and evaluation, culminating in a comprehensive sentiment analysis framework.</w:t>
      </w:r>
    </w:p>
    <w:p w14:paraId="4BA9CEDC" w14:textId="7BBDFD96" w:rsidR="004D3DE4" w:rsidRPr="0046354E" w:rsidRDefault="004D3DE4" w:rsidP="004D3DE4">
      <w:pPr>
        <w:pStyle w:val="Heading2"/>
        <w:rPr>
          <w:rFonts w:ascii="Times New Roman" w:hAnsi="Times New Roman" w:cs="Times New Roman"/>
          <w:b/>
          <w:bCs/>
          <w:sz w:val="24"/>
          <w:szCs w:val="24"/>
        </w:rPr>
      </w:pPr>
      <w:bookmarkStart w:id="98" w:name="_Toc144681631"/>
      <w:bookmarkStart w:id="99" w:name="_Toc146282713"/>
      <w:r w:rsidRPr="00DD2438">
        <w:rPr>
          <w:rFonts w:ascii="Times New Roman" w:hAnsi="Times New Roman" w:cs="Times New Roman"/>
          <w:b/>
          <w:bCs/>
          <w:sz w:val="24"/>
          <w:szCs w:val="24"/>
        </w:rPr>
        <w:t>Loading Data</w:t>
      </w:r>
      <w:bookmarkEnd w:id="98"/>
      <w:bookmarkEnd w:id="99"/>
    </w:p>
    <w:p w14:paraId="1A8856B5" w14:textId="01A12888" w:rsidR="00675237" w:rsidRDefault="00BA2EE0" w:rsidP="00CD24C5">
      <w:pPr>
        <w:spacing w:line="360" w:lineRule="auto"/>
        <w:jc w:val="both"/>
        <w:rPr>
          <w:rFonts w:ascii="Times New Roman" w:hAnsi="Times New Roman" w:cs="Times New Roman"/>
        </w:rPr>
      </w:pPr>
      <w:r w:rsidRPr="003D76AD">
        <w:rPr>
          <w:rFonts w:ascii="Times New Roman" w:hAnsi="Times New Roman" w:cs="Times New Roman"/>
        </w:rPr>
        <w:t>The data is loaded from the root directory and is loaded as a pandas dataframe. The data frame is in the form of a CSV file</w:t>
      </w:r>
      <w:r w:rsidR="00CC67B1" w:rsidRPr="003D76AD">
        <w:rPr>
          <w:rFonts w:ascii="Times New Roman" w:hAnsi="Times New Roman" w:cs="Times New Roman"/>
        </w:rPr>
        <w:t xml:space="preserve"> hence we load the data set</w:t>
      </w:r>
      <w:r w:rsidR="00331B3F" w:rsidRPr="003D76AD">
        <w:rPr>
          <w:rFonts w:ascii="Times New Roman" w:hAnsi="Times New Roman" w:cs="Times New Roman"/>
        </w:rPr>
        <w:t xml:space="preserve"> using the </w:t>
      </w:r>
      <w:r w:rsidR="0040555B" w:rsidRPr="003D76AD">
        <w:rPr>
          <w:rFonts w:ascii="Times New Roman" w:hAnsi="Times New Roman" w:cs="Times New Roman"/>
        </w:rPr>
        <w:t>OS</w:t>
      </w:r>
      <w:r w:rsidR="00331B3F" w:rsidRPr="003D76AD">
        <w:rPr>
          <w:rFonts w:ascii="Times New Roman" w:hAnsi="Times New Roman" w:cs="Times New Roman"/>
        </w:rPr>
        <w:t xml:space="preserve"> library</w:t>
      </w:r>
      <w:r w:rsidR="009C7E7F" w:rsidRPr="003D76AD">
        <w:rPr>
          <w:rFonts w:ascii="Times New Roman" w:hAnsi="Times New Roman" w:cs="Times New Roman"/>
        </w:rPr>
        <w:t xml:space="preserve"> and convert it directly into the p</w:t>
      </w:r>
      <w:r w:rsidR="00D04683" w:rsidRPr="003D76AD">
        <w:rPr>
          <w:rFonts w:ascii="Times New Roman" w:hAnsi="Times New Roman" w:cs="Times New Roman"/>
        </w:rPr>
        <w:t>a</w:t>
      </w:r>
      <w:r w:rsidR="009C7E7F" w:rsidRPr="003D76AD">
        <w:rPr>
          <w:rFonts w:ascii="Times New Roman" w:hAnsi="Times New Roman" w:cs="Times New Roman"/>
        </w:rPr>
        <w:t>nd</w:t>
      </w:r>
      <w:r w:rsidR="0040555B" w:rsidRPr="003D76AD">
        <w:rPr>
          <w:rFonts w:ascii="Times New Roman" w:hAnsi="Times New Roman" w:cs="Times New Roman"/>
        </w:rPr>
        <w:t>as</w:t>
      </w:r>
      <w:r w:rsidR="009C7E7F" w:rsidRPr="003D76AD">
        <w:rPr>
          <w:rFonts w:ascii="Times New Roman" w:hAnsi="Times New Roman" w:cs="Times New Roman"/>
        </w:rPr>
        <w:t xml:space="preserve"> </w:t>
      </w:r>
      <w:r w:rsidR="00D04683" w:rsidRPr="003D76AD">
        <w:rPr>
          <w:rFonts w:ascii="Times New Roman" w:hAnsi="Times New Roman" w:cs="Times New Roman"/>
        </w:rPr>
        <w:t>data</w:t>
      </w:r>
      <w:r w:rsidR="009C7E7F" w:rsidRPr="003D76AD">
        <w:rPr>
          <w:rFonts w:ascii="Times New Roman" w:hAnsi="Times New Roman" w:cs="Times New Roman"/>
        </w:rPr>
        <w:t xml:space="preserve"> frame. </w:t>
      </w:r>
      <w:r w:rsidR="008F3DD8" w:rsidRPr="003D76AD">
        <w:rPr>
          <w:rFonts w:ascii="Times New Roman" w:hAnsi="Times New Roman" w:cs="Times New Roman"/>
        </w:rPr>
        <w:t>the figure below shows the command which was used to load the data set</w:t>
      </w:r>
      <w:r w:rsidR="008F3DD8">
        <w:rPr>
          <w:rFonts w:ascii="Times New Roman" w:hAnsi="Times New Roman" w:cs="Times New Roman"/>
        </w:rPr>
        <w:t>.</w:t>
      </w:r>
    </w:p>
    <w:p w14:paraId="3EFA4DD0" w14:textId="3B162E46" w:rsidR="00210D22" w:rsidRDefault="00215CE1" w:rsidP="003624E4">
      <w:pPr>
        <w:pStyle w:val="Heading2"/>
        <w:spacing w:line="360" w:lineRule="auto"/>
        <w:jc w:val="both"/>
        <w:rPr>
          <w:rFonts w:ascii="Times New Roman" w:hAnsi="Times New Roman" w:cs="Times New Roman"/>
          <w:b/>
          <w:bCs/>
          <w:sz w:val="24"/>
          <w:szCs w:val="24"/>
        </w:rPr>
      </w:pPr>
      <w:bookmarkStart w:id="100" w:name="_Toc144681632"/>
      <w:bookmarkStart w:id="101" w:name="_Toc146282714"/>
      <w:r w:rsidRPr="00215CE1">
        <w:rPr>
          <w:rFonts w:ascii="Times New Roman" w:hAnsi="Times New Roman" w:cs="Times New Roman"/>
          <w:b/>
          <w:bCs/>
          <w:sz w:val="24"/>
          <w:szCs w:val="24"/>
        </w:rPr>
        <w:lastRenderedPageBreak/>
        <w:t>Exploratory Data Analysis(EDA)</w:t>
      </w:r>
      <w:bookmarkEnd w:id="100"/>
      <w:bookmarkEnd w:id="101"/>
    </w:p>
    <w:p w14:paraId="05F81C04" w14:textId="57BDA552" w:rsidR="00215CE1" w:rsidRDefault="00367957" w:rsidP="003624E4">
      <w:pPr>
        <w:spacing w:line="360" w:lineRule="auto"/>
        <w:jc w:val="both"/>
        <w:rPr>
          <w:rFonts w:ascii="Times New Roman" w:hAnsi="Times New Roman" w:cs="Times New Roman"/>
        </w:rPr>
      </w:pPr>
      <w:r w:rsidRPr="003D76AD">
        <w:rPr>
          <w:rFonts w:ascii="Times New Roman" w:hAnsi="Times New Roman" w:cs="Times New Roman"/>
        </w:rPr>
        <w:t>To progress further we'll start with the process of exploratory data analysis as previously discussed we have chosen the following steps</w:t>
      </w:r>
      <w:r w:rsidR="006424A8" w:rsidRPr="003D76AD">
        <w:rPr>
          <w:rFonts w:ascii="Times New Roman" w:hAnsi="Times New Roman" w:cs="Times New Roman"/>
        </w:rPr>
        <w:t xml:space="preserve"> to implement </w:t>
      </w:r>
      <w:r w:rsidR="0036739E" w:rsidRPr="003D76AD">
        <w:rPr>
          <w:rFonts w:ascii="Times New Roman" w:hAnsi="Times New Roman" w:cs="Times New Roman"/>
        </w:rPr>
        <w:t>with careful analysis of the data we have.</w:t>
      </w:r>
    </w:p>
    <w:p w14:paraId="665F9761" w14:textId="237F0CBA" w:rsidR="00931F70" w:rsidRPr="001B0254" w:rsidRDefault="005545B1" w:rsidP="003624E4">
      <w:pPr>
        <w:pStyle w:val="Heading3"/>
        <w:spacing w:line="360" w:lineRule="auto"/>
        <w:jc w:val="both"/>
        <w:rPr>
          <w:b/>
          <w:bCs/>
        </w:rPr>
      </w:pPr>
      <w:bookmarkStart w:id="102" w:name="_Toc144681633"/>
      <w:bookmarkStart w:id="103" w:name="_Toc146282715"/>
      <w:r w:rsidRPr="001B0254">
        <w:rPr>
          <w:b/>
          <w:bCs/>
        </w:rPr>
        <w:t>Data frame review</w:t>
      </w:r>
      <w:bookmarkEnd w:id="102"/>
      <w:bookmarkEnd w:id="103"/>
    </w:p>
    <w:p w14:paraId="1D517000" w14:textId="747C66C6" w:rsidR="005545B1" w:rsidRDefault="005545B1" w:rsidP="003624E4">
      <w:pPr>
        <w:spacing w:line="360" w:lineRule="auto"/>
        <w:jc w:val="both"/>
      </w:pPr>
      <w:r w:rsidRPr="003D76AD">
        <w:t>In the exploratory data analysis</w:t>
      </w:r>
      <w:r w:rsidR="00045ACA" w:rsidRPr="003D76AD">
        <w:t xml:space="preserve"> the first up step we'll do is we'll review the data we have all the headers and what values are filled in their respective columns.</w:t>
      </w:r>
      <w:r w:rsidR="004131AA" w:rsidRPr="003D76AD">
        <w:t xml:space="preserve"> the table below shows the data set we have and the first five rows </w:t>
      </w:r>
      <w:r w:rsidR="00BE0630" w:rsidRPr="003D76AD">
        <w:t>of</w:t>
      </w:r>
      <w:r w:rsidR="004131AA" w:rsidRPr="003D76AD">
        <w:t xml:space="preserve"> data set</w:t>
      </w:r>
      <w:r w:rsidR="00BE0630" w:rsidRPr="003D76AD">
        <w:t xml:space="preserve">. The </w:t>
      </w:r>
      <w:r w:rsidR="00AC22E1" w:rsidRPr="003D76AD">
        <w:t>data set as previously discussed in the data description we have 4 columns</w:t>
      </w:r>
      <w:r w:rsidR="00585B17" w:rsidRPr="003D76AD">
        <w:t xml:space="preserve"> The first column is for tweet ID the second one is for sentiment third one contains the name of the author and 4th one contains the content of that </w:t>
      </w:r>
      <w:r w:rsidR="005810E9" w:rsidRPr="003D76AD">
        <w:t>tweet.</w:t>
      </w:r>
      <w:r w:rsidR="00B249D3" w:rsidRPr="003D76AD">
        <w:t xml:space="preserve"> This gives us a general view off the data we have and also helps us to identify if we can perform</w:t>
      </w:r>
      <w:r w:rsidR="00416B9C" w:rsidRPr="003D76AD">
        <w:t xml:space="preserve"> any feature reduction using </w:t>
      </w:r>
      <w:r w:rsidR="00A0754A" w:rsidRPr="003D76AD">
        <w:t>this information</w:t>
      </w:r>
      <w:r w:rsidR="00A0754A">
        <w:t>.</w:t>
      </w:r>
    </w:p>
    <w:p w14:paraId="3531663E" w14:textId="585405F5" w:rsidR="00A0754A" w:rsidRPr="001B0254" w:rsidRDefault="00A0754A" w:rsidP="00A0754A">
      <w:pPr>
        <w:pStyle w:val="Heading3"/>
        <w:rPr>
          <w:b/>
          <w:bCs/>
        </w:rPr>
      </w:pPr>
      <w:bookmarkStart w:id="104" w:name="_Toc144681634"/>
      <w:bookmarkStart w:id="105" w:name="_Toc146282716"/>
      <w:r w:rsidRPr="001B0254">
        <w:rPr>
          <w:b/>
          <w:bCs/>
        </w:rPr>
        <w:t>Missing values</w:t>
      </w:r>
      <w:bookmarkEnd w:id="104"/>
      <w:bookmarkEnd w:id="105"/>
    </w:p>
    <w:p w14:paraId="766DB3A9" w14:textId="3C1CC75A" w:rsidR="00A0754A" w:rsidRPr="0046354E" w:rsidRDefault="00906313" w:rsidP="0046354E">
      <w:pPr>
        <w:spacing w:line="360" w:lineRule="auto"/>
        <w:jc w:val="both"/>
        <w:rPr>
          <w:rFonts w:ascii="Times New Roman" w:hAnsi="Times New Roman" w:cs="Times New Roman"/>
        </w:rPr>
      </w:pPr>
      <w:r w:rsidRPr="003D76AD">
        <w:t xml:space="preserve">We have used the command of pandas library </w:t>
      </w:r>
      <w:r w:rsidR="00912777" w:rsidRPr="003D76AD">
        <w:t>to identify an aggregate all the missing values in the columns we have and upon the execution it was identified that our data set</w:t>
      </w:r>
      <w:r w:rsidR="008050D7" w:rsidRPr="003D76AD">
        <w:t xml:space="preserve"> does not contain any missing values which can distort our data.</w:t>
      </w:r>
      <w:r w:rsidR="00EC6E9B">
        <w:t xml:space="preserve"> </w:t>
      </w:r>
      <w:r w:rsidR="00EC6E9B" w:rsidRPr="003D76AD">
        <w:rPr>
          <w:rFonts w:ascii="Times New Roman" w:hAnsi="Times New Roman" w:cs="Times New Roman"/>
        </w:rPr>
        <w:t>as the next step is to check the missing values we use the pandas command is null to check for all the null values as we don't have to be careful about zeros big cause or data set consists of string values. Upon implementation off the command we found that and all of the columns there were no missing values all of the columns hard something present in them this gives us a really good start as we would not have to decrease or data set because it has already 40,000 records divided amongst 13 classes.</w:t>
      </w:r>
    </w:p>
    <w:p w14:paraId="730E3B54" w14:textId="1DAEFB59" w:rsidR="00A44C2D" w:rsidRPr="001B0254" w:rsidRDefault="00617649" w:rsidP="0031442F">
      <w:pPr>
        <w:pStyle w:val="Heading3"/>
        <w:rPr>
          <w:b/>
          <w:bCs/>
        </w:rPr>
      </w:pPr>
      <w:bookmarkStart w:id="106" w:name="_Toc144681635"/>
      <w:bookmarkStart w:id="107" w:name="_Toc146282717"/>
      <w:r w:rsidRPr="001B0254">
        <w:rPr>
          <w:b/>
          <w:bCs/>
        </w:rPr>
        <w:t>Class balance</w:t>
      </w:r>
      <w:bookmarkEnd w:id="106"/>
      <w:bookmarkEnd w:id="107"/>
    </w:p>
    <w:p w14:paraId="7DF5DD4D" w14:textId="61F87656" w:rsidR="006F14BF" w:rsidRPr="0006586D" w:rsidRDefault="0031442F" w:rsidP="006F14BF">
      <w:pPr>
        <w:spacing w:line="360" w:lineRule="auto"/>
        <w:jc w:val="both"/>
        <w:rPr>
          <w:rFonts w:ascii="Times New Roman" w:hAnsi="Times New Roman" w:cs="Times New Roman"/>
        </w:rPr>
      </w:pPr>
      <w:r w:rsidRPr="003D76AD">
        <w:t>As we have performed two exploratory data analysis procedures the third procedure would be to check the class balance of the data set we have</w:t>
      </w:r>
      <w:r w:rsidR="00582A22" w:rsidRPr="003D76AD">
        <w:t xml:space="preserve">. </w:t>
      </w:r>
      <w:r w:rsidR="006018BE" w:rsidRPr="003D76AD">
        <w:t>to analyse the loss balance</w:t>
      </w:r>
      <w:r w:rsidR="00067D63" w:rsidRPr="003D76AD">
        <w:t xml:space="preserve"> we have selected account plot which would be plotted using seabo</w:t>
      </w:r>
      <w:r w:rsidR="00D678B2" w:rsidRPr="003D76AD">
        <w:t>rn</w:t>
      </w:r>
      <w:r w:rsidR="00067D63" w:rsidRPr="003D76AD">
        <w:t xml:space="preserve"> library</w:t>
      </w:r>
      <w:r w:rsidR="00D678B2" w:rsidRPr="003D76AD">
        <w:t xml:space="preserve">. </w:t>
      </w:r>
      <w:r w:rsidR="008E4C3C" w:rsidRPr="003D76AD">
        <w:t>As we explode the data set there was a huge class imbalance</w:t>
      </w:r>
      <w:r w:rsidR="0021695E" w:rsidRPr="003D76AD">
        <w:t>. because the minority clause barely has 110 records</w:t>
      </w:r>
      <w:r w:rsidR="008A261E" w:rsidRPr="003D76AD">
        <w:t>. And this amount of data is not enough to train a good performing model.</w:t>
      </w:r>
      <w:r w:rsidR="006F14BF" w:rsidRPr="003D76AD">
        <w:rPr>
          <w:rFonts w:ascii="Times New Roman" w:hAnsi="Times New Roman" w:cs="Times New Roman"/>
        </w:rPr>
        <w:t xml:space="preserve"> the class balance off the data set is very important as this defines the sensitivity and specificity of our model if we have very few data in one class and a huge amount of data in the other this might disturb the models performance to detect the minority class hence leaving us with poor results. Upon exploration which was conducted through seaborne count plot it was evident that there is a high class imbalance amongst our data this left us with few options as traditional models </w:t>
      </w:r>
      <w:r w:rsidR="006F14BF" w:rsidRPr="003D76AD">
        <w:rPr>
          <w:rFonts w:ascii="Times New Roman" w:hAnsi="Times New Roman" w:cs="Times New Roman"/>
        </w:rPr>
        <w:lastRenderedPageBreak/>
        <w:t>requiere glass balancing and are sensitive to class imbalance hence the model selection was based on these results.</w:t>
      </w:r>
      <w:r w:rsidR="006F14BF" w:rsidRPr="0006586D">
        <w:rPr>
          <w:rFonts w:ascii="Times New Roman" w:hAnsi="Times New Roman" w:cs="Times New Roman"/>
        </w:rPr>
        <w:t xml:space="preserve"> </w:t>
      </w:r>
    </w:p>
    <w:p w14:paraId="513A8444" w14:textId="5A970B3E" w:rsidR="0031442F" w:rsidRPr="000A0D52" w:rsidRDefault="00E77F19" w:rsidP="000A0D52">
      <w:pPr>
        <w:pStyle w:val="Heading3"/>
        <w:spacing w:line="360" w:lineRule="auto"/>
        <w:rPr>
          <w:rFonts w:ascii="Times New Roman" w:hAnsi="Times New Roman" w:cs="Times New Roman"/>
          <w:b/>
          <w:bCs/>
        </w:rPr>
      </w:pPr>
      <w:bookmarkStart w:id="108" w:name="_Toc144681636"/>
      <w:bookmarkStart w:id="109" w:name="_Toc146282718"/>
      <w:r w:rsidRPr="000A0D52">
        <w:rPr>
          <w:rFonts w:ascii="Times New Roman" w:hAnsi="Times New Roman" w:cs="Times New Roman"/>
          <w:b/>
          <w:bCs/>
        </w:rPr>
        <w:t>Removing duplicate</w:t>
      </w:r>
      <w:r w:rsidR="00781174" w:rsidRPr="000A0D52">
        <w:rPr>
          <w:rFonts w:ascii="Times New Roman" w:hAnsi="Times New Roman" w:cs="Times New Roman"/>
          <w:b/>
          <w:bCs/>
        </w:rPr>
        <w:t xml:space="preserve"> values</w:t>
      </w:r>
      <w:bookmarkEnd w:id="108"/>
      <w:bookmarkEnd w:id="109"/>
    </w:p>
    <w:p w14:paraId="36D05E59" w14:textId="5631DD50" w:rsidR="00246344" w:rsidRDefault="00781174" w:rsidP="00246344">
      <w:pPr>
        <w:spacing w:line="360" w:lineRule="auto"/>
        <w:jc w:val="both"/>
        <w:rPr>
          <w:rFonts w:ascii="Times New Roman" w:hAnsi="Times New Roman" w:cs="Times New Roman"/>
        </w:rPr>
      </w:pPr>
      <w:r w:rsidRPr="003D76AD">
        <w:rPr>
          <w:rFonts w:ascii="Times New Roman" w:hAnsi="Times New Roman" w:cs="Times New Roman"/>
        </w:rPr>
        <w:t>As for dealing with strings data another thing was evident that except for the missing missing values we would have to check for the duplicate values as well for example if someone wrote a tweet “happy birthday” and their sentiment is happiness it is not necessary that we provide the same data repeatedly to the model to train it as it is a supervised learning project it is important to bear in mind that we should provide as much unseen data as we can while training the model. Firstly we use pandas command to check the overall count of the duplicated rows in order to set then we use pandas to print those duplicated records and finally we use the pandas command to drop the selected records.</w:t>
      </w:r>
    </w:p>
    <w:p w14:paraId="74CF8C86" w14:textId="2DC03E0D" w:rsidR="00381FFF" w:rsidRPr="003D76AD" w:rsidRDefault="007219B8" w:rsidP="00246344">
      <w:pPr>
        <w:spacing w:line="360" w:lineRule="auto"/>
        <w:jc w:val="both"/>
        <w:rPr>
          <w:rFonts w:ascii="Times New Roman" w:hAnsi="Times New Roman" w:cs="Times New Roman"/>
        </w:rPr>
      </w:pPr>
      <w:r w:rsidRPr="007219B8">
        <w:rPr>
          <w:rFonts w:ascii="Times New Roman" w:hAnsi="Times New Roman" w:cs="Times New Roman"/>
        </w:rPr>
        <w:t>T</w:t>
      </w:r>
      <w:r w:rsidR="00531129">
        <w:rPr>
          <w:rFonts w:ascii="Times New Roman" w:hAnsi="Times New Roman" w:cs="Times New Roman"/>
        </w:rPr>
        <w:t>o implement</w:t>
      </w:r>
      <w:r w:rsidRPr="007219B8">
        <w:rPr>
          <w:rFonts w:ascii="Times New Roman" w:hAnsi="Times New Roman" w:cs="Times New Roman"/>
        </w:rPr>
        <w:t xml:space="preserve"> </w:t>
      </w:r>
      <w:r w:rsidR="00D76E14">
        <w:rPr>
          <w:rFonts w:ascii="Times New Roman" w:hAnsi="Times New Roman" w:cs="Times New Roman"/>
        </w:rPr>
        <w:t>I</w:t>
      </w:r>
      <w:r w:rsidRPr="007219B8">
        <w:rPr>
          <w:rFonts w:ascii="Times New Roman" w:hAnsi="Times New Roman" w:cs="Times New Roman"/>
        </w:rPr>
        <w:t xml:space="preserve"> utilize the pandas library to identify and remove duplicate Text entries within a DataFrame. It performs several essential functions, including calculating the count of duplicated values in the DataFrame using df_fet.duplicated().sum(), filtering the DataFrame to show rows with duplicated 'content' column values, retrieving the indices of these duplicates, and ultimately dropping the corresponding rows. Additionally, it resets the DataFrame's index. The primary motivation behind implementing this code is to ensure data accuracy and integrity, as duplicated Text entries can distort analyses, particularly in tasks like sentiment analysis, where they may bias sentiment distribution and compromise insights' accuracy. By systematically eliminating duplicates, the code enhances data quality for more reliable subsequent analyses or modeling.</w:t>
      </w:r>
    </w:p>
    <w:p w14:paraId="33561F12" w14:textId="2E1047D1" w:rsidR="00A10EB3" w:rsidRPr="00D66014" w:rsidRDefault="007F02A0" w:rsidP="0084315C">
      <w:pPr>
        <w:pStyle w:val="Heading3"/>
        <w:spacing w:line="360" w:lineRule="auto"/>
        <w:jc w:val="both"/>
        <w:rPr>
          <w:rFonts w:ascii="Times New Roman" w:hAnsi="Times New Roman" w:cs="Times New Roman"/>
          <w:b/>
          <w:bCs/>
        </w:rPr>
      </w:pPr>
      <w:bookmarkStart w:id="110" w:name="_Toc144681637"/>
      <w:bookmarkStart w:id="111" w:name="_Toc146282719"/>
      <w:r w:rsidRPr="00D66014">
        <w:rPr>
          <w:rFonts w:ascii="Times New Roman" w:hAnsi="Times New Roman" w:cs="Times New Roman"/>
          <w:b/>
          <w:bCs/>
        </w:rPr>
        <w:t>Token and character length analysis</w:t>
      </w:r>
      <w:bookmarkEnd w:id="110"/>
      <w:bookmarkEnd w:id="111"/>
    </w:p>
    <w:p w14:paraId="3E253D6D" w14:textId="7B6221CF" w:rsidR="00F719DD" w:rsidRPr="0084315C" w:rsidRDefault="00CF50A0" w:rsidP="00F719DD">
      <w:pPr>
        <w:spacing w:line="360" w:lineRule="auto"/>
        <w:jc w:val="both"/>
        <w:rPr>
          <w:rFonts w:ascii="Times New Roman" w:hAnsi="Times New Roman" w:cs="Times New Roman"/>
        </w:rPr>
      </w:pPr>
      <w:r w:rsidRPr="00CF50A0">
        <w:rPr>
          <w:rFonts w:ascii="Times New Roman" w:hAnsi="Times New Roman" w:cs="Times New Roman"/>
        </w:rPr>
        <w:t xml:space="preserve">This code snippet serves as a comprehensive tool for analyzing and visualizing the distribution of token and character lengths within a dataset. It employs Python libraries such as matplotlib.pyplot for visualization, pandas for data manipulation, and scipy.stats for Z-score calculations to identify outliers. Assuming the existence of a DataFrame named df_fet with 'content' (textual data) and 'sentiment' (label) columns, the code calculates token and character lengths for each 'content' entry and groups data by sentiment. It computes average lengths and </w:t>
      </w:r>
      <w:r w:rsidR="00AF0A9D">
        <w:rPr>
          <w:rFonts w:ascii="Times New Roman" w:hAnsi="Times New Roman" w:cs="Times New Roman"/>
        </w:rPr>
        <w:t>Inter-Quartile Range(IQR)</w:t>
      </w:r>
      <w:r w:rsidRPr="00CF50A0">
        <w:rPr>
          <w:rFonts w:ascii="Times New Roman" w:hAnsi="Times New Roman" w:cs="Times New Roman"/>
        </w:rPr>
        <w:t xml:space="preserve"> to identify outliers. The code visualizes these distributions using Kernel Density Estimation (KDE) plots, distinguishing between data before and after outlier removal and organizing the plots by sentiment. It also displays average lengths and identified outliers, providing valuable insights into potential data preprocessing needs based on statistical </w:t>
      </w:r>
      <w:r w:rsidRPr="00CF50A0">
        <w:rPr>
          <w:rFonts w:ascii="Times New Roman" w:hAnsi="Times New Roman" w:cs="Times New Roman"/>
        </w:rPr>
        <w:lastRenderedPageBreak/>
        <w:t xml:space="preserve">characteristics. This </w:t>
      </w:r>
      <w:r w:rsidR="00E510F3">
        <w:rPr>
          <w:rFonts w:ascii="Times New Roman" w:hAnsi="Times New Roman" w:cs="Times New Roman"/>
        </w:rPr>
        <w:t xml:space="preserve">technique </w:t>
      </w:r>
      <w:r w:rsidRPr="00CF50A0">
        <w:rPr>
          <w:rFonts w:ascii="Times New Roman" w:hAnsi="Times New Roman" w:cs="Times New Roman"/>
        </w:rPr>
        <w:t>is a powerful tool for understanding and preparing textual data for analysis or modeling.</w:t>
      </w:r>
    </w:p>
    <w:p w14:paraId="0482047F" w14:textId="301532C4" w:rsidR="00027884" w:rsidRPr="00053446" w:rsidRDefault="007B457E" w:rsidP="00053446">
      <w:pPr>
        <w:pStyle w:val="Heading3"/>
        <w:spacing w:line="360" w:lineRule="auto"/>
        <w:jc w:val="both"/>
        <w:rPr>
          <w:rFonts w:ascii="Times New Roman" w:hAnsi="Times New Roman" w:cs="Times New Roman"/>
          <w:b/>
          <w:bCs/>
        </w:rPr>
      </w:pPr>
      <w:bookmarkStart w:id="112" w:name="_Toc144681638"/>
      <w:bookmarkStart w:id="113" w:name="_Toc146282720"/>
      <w:r w:rsidRPr="00053446">
        <w:rPr>
          <w:rFonts w:ascii="Times New Roman" w:hAnsi="Times New Roman" w:cs="Times New Roman"/>
          <w:b/>
          <w:bCs/>
        </w:rPr>
        <w:t>Feature reduction</w:t>
      </w:r>
      <w:bookmarkEnd w:id="112"/>
      <w:bookmarkEnd w:id="113"/>
    </w:p>
    <w:p w14:paraId="357B18DE" w14:textId="77777777" w:rsidR="00151083" w:rsidRPr="0084315C" w:rsidRDefault="00151083" w:rsidP="0084315C">
      <w:pPr>
        <w:spacing w:line="360" w:lineRule="auto"/>
        <w:jc w:val="both"/>
        <w:rPr>
          <w:rFonts w:ascii="Times New Roman" w:hAnsi="Times New Roman" w:cs="Times New Roman"/>
        </w:rPr>
      </w:pPr>
    </w:p>
    <w:p w14:paraId="19564F39" w14:textId="525F4C5B" w:rsidR="00151083" w:rsidRPr="00D66014" w:rsidRDefault="00151083" w:rsidP="001B294F">
      <w:pPr>
        <w:pStyle w:val="Heading3"/>
        <w:spacing w:line="360" w:lineRule="auto"/>
        <w:jc w:val="both"/>
        <w:rPr>
          <w:rFonts w:ascii="Times New Roman" w:hAnsi="Times New Roman" w:cs="Times New Roman"/>
          <w:b/>
          <w:bCs/>
        </w:rPr>
      </w:pPr>
      <w:bookmarkStart w:id="114" w:name="_Toc144681639"/>
      <w:bookmarkStart w:id="115" w:name="_Toc146282721"/>
      <w:r w:rsidRPr="00D66014">
        <w:rPr>
          <w:rFonts w:ascii="Times New Roman" w:hAnsi="Times New Roman" w:cs="Times New Roman"/>
          <w:b/>
          <w:bCs/>
        </w:rPr>
        <w:t>Splitting dataset</w:t>
      </w:r>
      <w:bookmarkEnd w:id="114"/>
      <w:bookmarkEnd w:id="115"/>
    </w:p>
    <w:p w14:paraId="5EF0DD3B" w14:textId="4AA10381" w:rsidR="00C2137A" w:rsidRPr="00C2137A" w:rsidRDefault="000D47D4" w:rsidP="00C2137A">
      <w:pPr>
        <w:spacing w:line="360" w:lineRule="auto"/>
        <w:rPr>
          <w:rFonts w:ascii="Times New Roman" w:hAnsi="Times New Roman" w:cs="Times New Roman"/>
        </w:rPr>
      </w:pPr>
      <w:r w:rsidRPr="000D47D4">
        <w:rPr>
          <w:rFonts w:ascii="Times New Roman" w:hAnsi="Times New Roman" w:cs="Times New Roman"/>
        </w:rPr>
        <w:t>This code snippet showcases the effective partitioning of a dataset into training, validation, and testing subsets, a fundamental process in machine learning model development. Leveraging the sklearn.model_selection module in Python, particularly the train_test_split function, the code skillfully achieves this task. It initiates by segregating input features (x) and the target variable (y) from the main dataset (df_fet). The dataset is then strategically divided, with 80% of the data allocated for training (ratio_train), while the remaining 20% is equally distributed for validation (ratio_val) and testing (ratio_test). To ensure an equitable validation split, the code dynamically adjusts the validation ratio (ratio_val) based on the relative size of the remaining data. Ultimately, this process yields distinct training, validation, and testing subsets (x_train, y_train, x_val, y_val) conforming to the adjusted ratios. These subsets are thoughtfully combined with their corresponding target variables to craft individual DataFrames (train_df, val_df, test_df), facilitating seamless training and evaluation of machine learning models. This systematic approach ensures a balanced distribution of data across subsets, establishing a robust foundation for subsequent model development and analysis</w:t>
      </w:r>
      <w:r w:rsidR="00C2137A" w:rsidRPr="00C2137A">
        <w:rPr>
          <w:rFonts w:ascii="Times New Roman" w:hAnsi="Times New Roman" w:cs="Times New Roman"/>
        </w:rPr>
        <w:t>.</w:t>
      </w:r>
    </w:p>
    <w:p w14:paraId="053A61B3" w14:textId="52042811" w:rsidR="00030391" w:rsidRPr="00467C09" w:rsidRDefault="009C7BBB" w:rsidP="001B294F">
      <w:pPr>
        <w:pStyle w:val="Heading2"/>
        <w:spacing w:line="360" w:lineRule="auto"/>
        <w:jc w:val="both"/>
        <w:rPr>
          <w:rFonts w:ascii="Times New Roman" w:hAnsi="Times New Roman" w:cs="Times New Roman"/>
          <w:b/>
          <w:bCs/>
          <w:sz w:val="24"/>
          <w:szCs w:val="24"/>
        </w:rPr>
      </w:pPr>
      <w:bookmarkStart w:id="116" w:name="_Toc144681640"/>
      <w:bookmarkStart w:id="117" w:name="_Toc146282722"/>
      <w:r w:rsidRPr="00467C09">
        <w:rPr>
          <w:rFonts w:ascii="Times New Roman" w:hAnsi="Times New Roman" w:cs="Times New Roman"/>
          <w:b/>
          <w:bCs/>
          <w:sz w:val="24"/>
          <w:szCs w:val="24"/>
        </w:rPr>
        <w:t>Data Pre</w:t>
      </w:r>
      <w:r w:rsidR="00D54D3C" w:rsidRPr="00467C09">
        <w:rPr>
          <w:rFonts w:ascii="Times New Roman" w:hAnsi="Times New Roman" w:cs="Times New Roman"/>
          <w:b/>
          <w:bCs/>
          <w:sz w:val="24"/>
          <w:szCs w:val="24"/>
        </w:rPr>
        <w:t>-processing</w:t>
      </w:r>
      <w:bookmarkEnd w:id="116"/>
      <w:bookmarkEnd w:id="117"/>
    </w:p>
    <w:p w14:paraId="5A210C69" w14:textId="6A33AE8E" w:rsidR="00DC029A" w:rsidRPr="00FC16C2" w:rsidRDefault="00092795" w:rsidP="001B294F">
      <w:pPr>
        <w:spacing w:line="360" w:lineRule="auto"/>
        <w:jc w:val="both"/>
        <w:rPr>
          <w:rFonts w:ascii="Times New Roman" w:hAnsi="Times New Roman" w:cs="Times New Roman"/>
        </w:rPr>
      </w:pPr>
      <w:r>
        <w:rPr>
          <w:rFonts w:ascii="Times New Roman" w:hAnsi="Times New Roman" w:cs="Times New Roman"/>
        </w:rPr>
        <w:t xml:space="preserve">The first two processes are already performed which were dropping the columns and </w:t>
      </w:r>
      <w:r w:rsidR="00736197">
        <w:rPr>
          <w:rFonts w:ascii="Times New Roman" w:hAnsi="Times New Roman" w:cs="Times New Roman"/>
        </w:rPr>
        <w:t xml:space="preserve">performing class mapping of data pre-processing. The following are the </w:t>
      </w:r>
      <w:r w:rsidR="000C59C7">
        <w:rPr>
          <w:rFonts w:ascii="Times New Roman" w:hAnsi="Times New Roman" w:cs="Times New Roman"/>
        </w:rPr>
        <w:t>data pre-processing processes regarding the text normalisation as it is very critical for our project.</w:t>
      </w:r>
    </w:p>
    <w:p w14:paraId="527B0B75" w14:textId="43BC170D" w:rsidR="00DC029A" w:rsidRDefault="00953946" w:rsidP="001B294F">
      <w:pPr>
        <w:pStyle w:val="Heading3"/>
        <w:spacing w:line="360" w:lineRule="auto"/>
        <w:jc w:val="both"/>
        <w:rPr>
          <w:rFonts w:ascii="Times New Roman" w:hAnsi="Times New Roman" w:cs="Times New Roman"/>
          <w:b/>
          <w:bCs/>
        </w:rPr>
      </w:pPr>
      <w:bookmarkStart w:id="118" w:name="_Toc144681641"/>
      <w:bookmarkStart w:id="119" w:name="_Toc146282723"/>
      <w:r>
        <w:rPr>
          <w:rFonts w:ascii="Times New Roman" w:hAnsi="Times New Roman" w:cs="Times New Roman"/>
          <w:b/>
          <w:bCs/>
        </w:rPr>
        <w:t>Text</w:t>
      </w:r>
      <w:r w:rsidR="00DC029A" w:rsidRPr="00F52661">
        <w:rPr>
          <w:rFonts w:ascii="Times New Roman" w:hAnsi="Times New Roman" w:cs="Times New Roman"/>
          <w:b/>
          <w:bCs/>
        </w:rPr>
        <w:t xml:space="preserve"> normalization</w:t>
      </w:r>
      <w:bookmarkEnd w:id="118"/>
      <w:bookmarkEnd w:id="119"/>
    </w:p>
    <w:p w14:paraId="0B5B2186" w14:textId="13253CBF" w:rsidR="00287B1D" w:rsidRPr="009B017E" w:rsidRDefault="00B346CF" w:rsidP="00050A82">
      <w:pPr>
        <w:spacing w:line="360" w:lineRule="auto"/>
        <w:rPr>
          <w:rFonts w:ascii="Times New Roman" w:hAnsi="Times New Roman" w:cs="Times New Roman"/>
        </w:rPr>
      </w:pPr>
      <w:r w:rsidRPr="009B017E">
        <w:rPr>
          <w:rFonts w:ascii="Times New Roman" w:hAnsi="Times New Roman" w:cs="Times New Roman"/>
        </w:rPr>
        <w:t xml:space="preserve">As discussed before </w:t>
      </w:r>
      <w:r w:rsidR="000B2B5B" w:rsidRPr="009B017E">
        <w:rPr>
          <w:rFonts w:ascii="Times New Roman" w:hAnsi="Times New Roman" w:cs="Times New Roman"/>
        </w:rPr>
        <w:t>I focused on discussing the processes to be performed during the text normalisation. Whereas in this section I’ll focus on how I implemented those processes to conduct my project</w:t>
      </w:r>
      <w:r w:rsidR="00050A82">
        <w:rPr>
          <w:rFonts w:ascii="Times New Roman" w:hAnsi="Times New Roman" w:cs="Times New Roman"/>
        </w:rPr>
        <w:t xml:space="preserve"> this will also include the reference to the code which is attached in the appendix of this </w:t>
      </w:r>
      <w:r w:rsidR="001A7598">
        <w:rPr>
          <w:rFonts w:ascii="Times New Roman" w:hAnsi="Times New Roman" w:cs="Times New Roman"/>
        </w:rPr>
        <w:t>thesis.</w:t>
      </w:r>
    </w:p>
    <w:p w14:paraId="1FB99280" w14:textId="6892ACF9" w:rsidR="00BE1C77" w:rsidRDefault="00BE1C77" w:rsidP="001B294F">
      <w:pPr>
        <w:pStyle w:val="Heading4"/>
        <w:spacing w:line="360" w:lineRule="auto"/>
        <w:jc w:val="both"/>
        <w:rPr>
          <w:rFonts w:ascii="Times New Roman" w:hAnsi="Times New Roman" w:cs="Times New Roman"/>
          <w:b/>
          <w:bCs/>
          <w:i w:val="0"/>
          <w:iCs w:val="0"/>
        </w:rPr>
      </w:pPr>
      <w:bookmarkStart w:id="120" w:name="_Toc146282724"/>
      <w:r w:rsidRPr="00F52661">
        <w:rPr>
          <w:rFonts w:ascii="Times New Roman" w:hAnsi="Times New Roman" w:cs="Times New Roman"/>
          <w:b/>
          <w:bCs/>
          <w:i w:val="0"/>
          <w:iCs w:val="0"/>
        </w:rPr>
        <w:t>Spelling correction</w:t>
      </w:r>
      <w:bookmarkEnd w:id="120"/>
    </w:p>
    <w:p w14:paraId="1101CBF0" w14:textId="76731D39" w:rsidR="00F25189" w:rsidRPr="003B200F" w:rsidRDefault="003B200F" w:rsidP="003B200F">
      <w:pPr>
        <w:spacing w:line="360" w:lineRule="auto"/>
        <w:jc w:val="both"/>
        <w:rPr>
          <w:rFonts w:ascii="Times New Roman" w:hAnsi="Times New Roman" w:cs="Times New Roman"/>
        </w:rPr>
      </w:pPr>
      <w:r w:rsidRPr="003B200F">
        <w:rPr>
          <w:rFonts w:ascii="Times New Roman" w:hAnsi="Times New Roman" w:cs="Times New Roman"/>
        </w:rPr>
        <w:t xml:space="preserve">The provided code snippet demonstrates the implementation of a spell-checking mechanism using the TextBlob library within the context of Python. TextBlob, a powerful tool for natural language processing, is employed to rectify spelling mistakes found in textual content. Notably, </w:t>
      </w:r>
      <w:r w:rsidRPr="003B200F">
        <w:rPr>
          <w:rFonts w:ascii="Times New Roman" w:hAnsi="Times New Roman" w:cs="Times New Roman"/>
        </w:rPr>
        <w:lastRenderedPageBreak/>
        <w:t xml:space="preserve">the TextBlob library holds widespread application in tasks related to language processing, with a specific focus on refining </w:t>
      </w:r>
      <w:r w:rsidR="00953946">
        <w:rPr>
          <w:rFonts w:ascii="Times New Roman" w:hAnsi="Times New Roman" w:cs="Times New Roman"/>
        </w:rPr>
        <w:t>Text</w:t>
      </w:r>
      <w:r w:rsidRPr="003B200F">
        <w:rPr>
          <w:rFonts w:ascii="Times New Roman" w:hAnsi="Times New Roman" w:cs="Times New Roman"/>
        </w:rPr>
        <w:t xml:space="preserve"> accuracy by addressing spelling inaccuracies.</w:t>
      </w:r>
      <w:r>
        <w:rPr>
          <w:rFonts w:ascii="Times New Roman" w:hAnsi="Times New Roman" w:cs="Times New Roman"/>
        </w:rPr>
        <w:t xml:space="preserve"> </w:t>
      </w:r>
      <w:r w:rsidRPr="003B200F">
        <w:rPr>
          <w:rFonts w:ascii="Times New Roman" w:hAnsi="Times New Roman" w:cs="Times New Roman"/>
        </w:rPr>
        <w:t xml:space="preserve">The procedure kicks off by importing the TextBlob class from the dedicated textblob library. This class serves as a container for </w:t>
      </w:r>
      <w:r w:rsidR="00953946">
        <w:rPr>
          <w:rFonts w:ascii="Times New Roman" w:hAnsi="Times New Roman" w:cs="Times New Roman"/>
        </w:rPr>
        <w:t>Text</w:t>
      </w:r>
      <w:r w:rsidRPr="003B200F">
        <w:rPr>
          <w:rFonts w:ascii="Times New Roman" w:hAnsi="Times New Roman" w:cs="Times New Roman"/>
        </w:rPr>
        <w:t xml:space="preserve"> data and offers a suite of language processing functionalities. The code's pivotal function, known as correct_spelling, is tailored to rectify spelling errors present in input </w:t>
      </w:r>
      <w:r w:rsidR="00953946">
        <w:rPr>
          <w:rFonts w:ascii="Times New Roman" w:hAnsi="Times New Roman" w:cs="Times New Roman"/>
        </w:rPr>
        <w:t>Text</w:t>
      </w:r>
      <w:r w:rsidRPr="003B200F">
        <w:rPr>
          <w:rFonts w:ascii="Times New Roman" w:hAnsi="Times New Roman" w:cs="Times New Roman"/>
        </w:rPr>
        <w:t>.</w:t>
      </w:r>
      <w:r>
        <w:rPr>
          <w:rFonts w:ascii="Times New Roman" w:hAnsi="Times New Roman" w:cs="Times New Roman"/>
        </w:rPr>
        <w:t xml:space="preserve"> </w:t>
      </w:r>
      <w:r w:rsidRPr="003B200F">
        <w:rPr>
          <w:rFonts w:ascii="Times New Roman" w:hAnsi="Times New Roman" w:cs="Times New Roman"/>
        </w:rPr>
        <w:t xml:space="preserve">Upon receiving a </w:t>
      </w:r>
      <w:r w:rsidR="00953946">
        <w:rPr>
          <w:rFonts w:ascii="Times New Roman" w:hAnsi="Times New Roman" w:cs="Times New Roman"/>
        </w:rPr>
        <w:t>Text</w:t>
      </w:r>
      <w:r w:rsidRPr="003B200F">
        <w:rPr>
          <w:rFonts w:ascii="Times New Roman" w:hAnsi="Times New Roman" w:cs="Times New Roman"/>
        </w:rPr>
        <w:t xml:space="preserve"> input, the code generates a TextBlob object, serving as a fundamental </w:t>
      </w:r>
      <w:r w:rsidR="00953946">
        <w:rPr>
          <w:rFonts w:ascii="Times New Roman" w:hAnsi="Times New Roman" w:cs="Times New Roman"/>
        </w:rPr>
        <w:t>Text</w:t>
      </w:r>
      <w:r w:rsidRPr="003B200F">
        <w:rPr>
          <w:rFonts w:ascii="Times New Roman" w:hAnsi="Times New Roman" w:cs="Times New Roman"/>
        </w:rPr>
        <w:t xml:space="preserve"> processing unit within the TextBlob library's framework. This object becomes the basis for invoking the correct() method, a proprietary feature of the library, which capitalizes on its in-built spelling correction mechanism. This, in turn, enables the code to mend spelling errors inherent in the </w:t>
      </w:r>
      <w:r w:rsidR="00953946">
        <w:rPr>
          <w:rFonts w:ascii="Times New Roman" w:hAnsi="Times New Roman" w:cs="Times New Roman"/>
        </w:rPr>
        <w:t>Text</w:t>
      </w:r>
      <w:r w:rsidRPr="003B200F">
        <w:rPr>
          <w:rFonts w:ascii="Times New Roman" w:hAnsi="Times New Roman" w:cs="Times New Roman"/>
        </w:rPr>
        <w:t>.</w:t>
      </w:r>
      <w:r>
        <w:rPr>
          <w:rFonts w:ascii="Times New Roman" w:hAnsi="Times New Roman" w:cs="Times New Roman"/>
        </w:rPr>
        <w:t xml:space="preserve"> </w:t>
      </w:r>
      <w:r w:rsidRPr="003B200F">
        <w:rPr>
          <w:rFonts w:ascii="Times New Roman" w:hAnsi="Times New Roman" w:cs="Times New Roman"/>
        </w:rPr>
        <w:t xml:space="preserve">The outcome of this process is encapsulated in a TextBlob object. To facilitate further analysis, processing, or modeling, this object is transformed into a string format through the application of the str() function. The corrected </w:t>
      </w:r>
      <w:r w:rsidR="00953946">
        <w:rPr>
          <w:rFonts w:ascii="Times New Roman" w:hAnsi="Times New Roman" w:cs="Times New Roman"/>
        </w:rPr>
        <w:t>Text</w:t>
      </w:r>
      <w:r w:rsidRPr="003B200F">
        <w:rPr>
          <w:rFonts w:ascii="Times New Roman" w:hAnsi="Times New Roman" w:cs="Times New Roman"/>
        </w:rPr>
        <w:t>, having undergone the spell-checking process, is thus made ready for utilization.</w:t>
      </w:r>
      <w:r>
        <w:rPr>
          <w:rFonts w:ascii="Times New Roman" w:hAnsi="Times New Roman" w:cs="Times New Roman"/>
        </w:rPr>
        <w:t xml:space="preserve"> </w:t>
      </w:r>
      <w:r w:rsidRPr="003B200F">
        <w:rPr>
          <w:rFonts w:ascii="Times New Roman" w:hAnsi="Times New Roman" w:cs="Times New Roman"/>
        </w:rPr>
        <w:t xml:space="preserve">In essence, this code adeptly harnesses the capabilities of the TextBlob library to significantly augment the quality of textual data by autonomously rectifying spelling inaccuracies. This holds immense utility in </w:t>
      </w:r>
      <w:r w:rsidR="00953946">
        <w:rPr>
          <w:rFonts w:ascii="Times New Roman" w:hAnsi="Times New Roman" w:cs="Times New Roman"/>
        </w:rPr>
        <w:t>Text</w:t>
      </w:r>
      <w:r w:rsidRPr="003B200F">
        <w:rPr>
          <w:rFonts w:ascii="Times New Roman" w:hAnsi="Times New Roman" w:cs="Times New Roman"/>
        </w:rPr>
        <w:t xml:space="preserve">-driven applications such as sentiment analysis, </w:t>
      </w:r>
      <w:r w:rsidR="00953946">
        <w:rPr>
          <w:rFonts w:ascii="Times New Roman" w:hAnsi="Times New Roman" w:cs="Times New Roman"/>
        </w:rPr>
        <w:t>Text</w:t>
      </w:r>
      <w:r w:rsidRPr="003B200F">
        <w:rPr>
          <w:rFonts w:ascii="Times New Roman" w:hAnsi="Times New Roman" w:cs="Times New Roman"/>
        </w:rPr>
        <w:t xml:space="preserve"> summarization, and information retrieval. In such applications, the necessity for precise and error-free </w:t>
      </w:r>
      <w:r w:rsidR="00953946">
        <w:rPr>
          <w:rFonts w:ascii="Times New Roman" w:hAnsi="Times New Roman" w:cs="Times New Roman"/>
        </w:rPr>
        <w:t>Text</w:t>
      </w:r>
      <w:r w:rsidRPr="003B200F">
        <w:rPr>
          <w:rFonts w:ascii="Times New Roman" w:hAnsi="Times New Roman" w:cs="Times New Roman"/>
        </w:rPr>
        <w:t xml:space="preserve"> data is paramount to derive meaningful insights and conclusions.</w:t>
      </w:r>
    </w:p>
    <w:p w14:paraId="08DB854C" w14:textId="446C21D7" w:rsidR="00BE1C77" w:rsidRDefault="0004618F" w:rsidP="001B294F">
      <w:pPr>
        <w:pStyle w:val="Heading4"/>
        <w:spacing w:line="360" w:lineRule="auto"/>
        <w:jc w:val="both"/>
        <w:rPr>
          <w:rFonts w:ascii="Times New Roman" w:hAnsi="Times New Roman" w:cs="Times New Roman"/>
          <w:b/>
          <w:bCs/>
          <w:i w:val="0"/>
          <w:iCs w:val="0"/>
        </w:rPr>
      </w:pPr>
      <w:bookmarkStart w:id="121" w:name="_Toc146282725"/>
      <w:r w:rsidRPr="00F52661">
        <w:rPr>
          <w:rFonts w:ascii="Times New Roman" w:hAnsi="Times New Roman" w:cs="Times New Roman"/>
          <w:b/>
          <w:bCs/>
          <w:i w:val="0"/>
          <w:iCs w:val="0"/>
        </w:rPr>
        <w:t xml:space="preserve">Denoising </w:t>
      </w:r>
      <w:r w:rsidR="00953946">
        <w:rPr>
          <w:rFonts w:ascii="Times New Roman" w:hAnsi="Times New Roman" w:cs="Times New Roman"/>
          <w:b/>
          <w:bCs/>
          <w:i w:val="0"/>
          <w:iCs w:val="0"/>
        </w:rPr>
        <w:t>Text</w:t>
      </w:r>
      <w:bookmarkEnd w:id="121"/>
    </w:p>
    <w:p w14:paraId="775766DC" w14:textId="254565CD" w:rsidR="008B3EF5" w:rsidRPr="008B3EF5" w:rsidRDefault="008B3EF5" w:rsidP="008B3EF5">
      <w:pPr>
        <w:spacing w:line="360" w:lineRule="auto"/>
        <w:jc w:val="both"/>
        <w:rPr>
          <w:rFonts w:ascii="Times New Roman" w:hAnsi="Times New Roman" w:cs="Times New Roman"/>
        </w:rPr>
      </w:pPr>
      <w:r w:rsidRPr="008B3EF5">
        <w:rPr>
          <w:rFonts w:ascii="Times New Roman" w:hAnsi="Times New Roman" w:cs="Times New Roman"/>
        </w:rPr>
        <w:t xml:space="preserve">The utilization of the 'BeautifulSoup' library addresses a critical concern in Text data </w:t>
      </w:r>
      <w:r w:rsidR="00CB2EFA" w:rsidRPr="008B3EF5">
        <w:rPr>
          <w:rFonts w:ascii="Times New Roman" w:hAnsi="Times New Roman" w:cs="Times New Roman"/>
        </w:rPr>
        <w:t>pre-processing</w:t>
      </w:r>
      <w:r w:rsidR="00E4478B">
        <w:rPr>
          <w:rFonts w:ascii="Times New Roman" w:hAnsi="Times New Roman" w:cs="Times New Roman"/>
        </w:rPr>
        <w:t>,</w:t>
      </w:r>
      <w:r w:rsidRPr="008B3EF5">
        <w:rPr>
          <w:rFonts w:ascii="Times New Roman" w:hAnsi="Times New Roman" w:cs="Times New Roman"/>
        </w:rPr>
        <w:t xml:space="preserve"> </w:t>
      </w:r>
      <w:r w:rsidR="00E4478B">
        <w:rPr>
          <w:rFonts w:ascii="Times New Roman" w:hAnsi="Times New Roman" w:cs="Times New Roman"/>
        </w:rPr>
        <w:t xml:space="preserve">such as </w:t>
      </w:r>
      <w:r w:rsidRPr="008B3EF5">
        <w:rPr>
          <w:rFonts w:ascii="Times New Roman" w:hAnsi="Times New Roman" w:cs="Times New Roman"/>
        </w:rPr>
        <w:t xml:space="preserve">the presence of HTML tags. In Textual data, HTML tags are frequently embedded within the content, particularly when the data originates from web sources. These tags are responsible for formatting and structuring web content but are extraneous and potentially disruptive when </w:t>
      </w:r>
      <w:r w:rsidR="00CB2EFA" w:rsidRPr="008B3EF5">
        <w:rPr>
          <w:rFonts w:ascii="Times New Roman" w:hAnsi="Times New Roman" w:cs="Times New Roman"/>
        </w:rPr>
        <w:t>analysing</w:t>
      </w:r>
      <w:r w:rsidRPr="008B3EF5">
        <w:rPr>
          <w:rFonts w:ascii="Times New Roman" w:hAnsi="Times New Roman" w:cs="Times New Roman"/>
        </w:rPr>
        <w:t xml:space="preserve"> Text for natural language processing tasks</w:t>
      </w:r>
      <w:r w:rsidR="00923CAE">
        <w:rPr>
          <w:rFonts w:ascii="Times New Roman" w:hAnsi="Times New Roman" w:cs="Times New Roman"/>
        </w:rPr>
        <w:fldChar w:fldCharType="begin"/>
      </w:r>
      <w:r w:rsidR="00274672">
        <w:rPr>
          <w:rFonts w:ascii="Times New Roman" w:hAnsi="Times New Roman" w:cs="Times New Roman"/>
        </w:rPr>
        <w:instrText xml:space="preserve"> ADDIN ZOTERO_ITEM CSL_CITATION {"citationID":"yyfWdCju","properties":{"formattedCitation":"(Saturn Cloud, 2023b)","plainCitation":"(Saturn Cloud, 2023b)","noteIndex":0},"citationItems":[{"id":650,"uris":["http://zotero.org/users/10598127/items/6FGFQ4F2"],"itemData":{"id":650,"type":"webpage","abstract":"If youre a data scientist working with text data in Pandas you may have encountered HTML tags in your datasets HTML tags can be a nuisance when working with text data because they can interfere with natural language processing and machine learning algorithms In this article well explore how to remove HTML tags in Pandas and why its important for data analysis","language":"en","note":"section: blog","title":"How to Remove HTML Tags in Pandas A Data Scientists Guide | Saturn Cloud Blog","URL":"https://saturncloud.io/blog/how-to-remove-html-tags-in-pandas-a-data-scientists-guide/","author":[{"literal":"Saturn Cloud"}],"accessed":{"date-parts":[["2023",9,22]]},"issued":{"date-parts":[["2023",6,19]]}}}],"schema":"https://github.com/citation-style-language/schema/raw/master/csl-citation.json"} </w:instrText>
      </w:r>
      <w:r w:rsidR="00923CAE">
        <w:rPr>
          <w:rFonts w:ascii="Times New Roman" w:hAnsi="Times New Roman" w:cs="Times New Roman"/>
        </w:rPr>
        <w:fldChar w:fldCharType="separate"/>
      </w:r>
      <w:r w:rsidR="00274672">
        <w:rPr>
          <w:rFonts w:ascii="Times New Roman" w:hAnsi="Times New Roman" w:cs="Times New Roman"/>
          <w:noProof/>
        </w:rPr>
        <w:t>(Saturn Cloud, 2023b)</w:t>
      </w:r>
      <w:r w:rsidR="00923CAE">
        <w:rPr>
          <w:rFonts w:ascii="Times New Roman" w:hAnsi="Times New Roman" w:cs="Times New Roman"/>
        </w:rPr>
        <w:fldChar w:fldCharType="end"/>
      </w:r>
      <w:r w:rsidRPr="008B3EF5">
        <w:rPr>
          <w:rFonts w:ascii="Times New Roman" w:hAnsi="Times New Roman" w:cs="Times New Roman"/>
        </w:rPr>
        <w:t>. The 'BeautifulSoup' library serves as an invaluable tool in handling this issue. It allows the code to transform the Text into a 'BeautifulSoup' object, providing a structured representation of the content. Subsequently, it selectively extracts the actual Text while omitting HTML tags, effectively purging the data of any HTML-related elements</w:t>
      </w:r>
      <w:r w:rsidR="00537504">
        <w:rPr>
          <w:rFonts w:ascii="Times New Roman" w:hAnsi="Times New Roman" w:cs="Times New Roman"/>
        </w:rPr>
        <w:fldChar w:fldCharType="begin"/>
      </w:r>
      <w:r w:rsidR="00A70269">
        <w:rPr>
          <w:rFonts w:ascii="Times New Roman" w:hAnsi="Times New Roman" w:cs="Times New Roman"/>
        </w:rPr>
        <w:instrText xml:space="preserve"> ADDIN ZOTERO_ITEM CSL_CITATION {"citationID":"qenmKYmu","properties":{"formattedCitation":"(Richardson, 2023)","plainCitation":"(Richardson, 2023)","noteIndex":0},"citationItems":[{"id":652,"uris":["http://zotero.org/users/10598127/items/KGCF8HAU"],"itemData":{"id":652,"type":"software","genre":"Python","license":"MIT License","source":"PyPI","title":"beautifulsoup4: Screen-scraping library","title-short":"beautifulsoup4","URL":"https://www.crummy.com/software/BeautifulSoup/bs4/","version":"4.12.2","author":[{"family":"Richardson","given":"Leonard"}],"accessed":{"date-parts":[["2023",9,22]]},"issued":{"date-parts":[["2023",4,7]]}}}],"schema":"https://github.com/citation-style-language/schema/raw/master/csl-citation.json"} </w:instrText>
      </w:r>
      <w:r w:rsidR="00537504">
        <w:rPr>
          <w:rFonts w:ascii="Times New Roman" w:hAnsi="Times New Roman" w:cs="Times New Roman"/>
        </w:rPr>
        <w:fldChar w:fldCharType="separate"/>
      </w:r>
      <w:r w:rsidR="00A70269">
        <w:rPr>
          <w:rFonts w:ascii="Times New Roman" w:hAnsi="Times New Roman" w:cs="Times New Roman"/>
          <w:noProof/>
        </w:rPr>
        <w:t>(Richardson, 2023)</w:t>
      </w:r>
      <w:r w:rsidR="00537504">
        <w:rPr>
          <w:rFonts w:ascii="Times New Roman" w:hAnsi="Times New Roman" w:cs="Times New Roman"/>
        </w:rPr>
        <w:fldChar w:fldCharType="end"/>
      </w:r>
      <w:r w:rsidRPr="008B3EF5">
        <w:rPr>
          <w:rFonts w:ascii="Times New Roman" w:hAnsi="Times New Roman" w:cs="Times New Roman"/>
        </w:rPr>
        <w:t>. This ensures that the resultant Text is clean, devoid of formatting artifacts, and ready for meaningful analysis.</w:t>
      </w:r>
    </w:p>
    <w:p w14:paraId="55E780FB" w14:textId="5C6AEE38" w:rsidR="00F25189" w:rsidRPr="00EF48FB" w:rsidRDefault="008B3EF5" w:rsidP="008B3EF5">
      <w:pPr>
        <w:spacing w:line="360" w:lineRule="auto"/>
        <w:jc w:val="both"/>
        <w:rPr>
          <w:rFonts w:ascii="Times New Roman" w:hAnsi="Times New Roman" w:cs="Times New Roman"/>
        </w:rPr>
      </w:pPr>
      <w:r w:rsidRPr="008B3EF5">
        <w:rPr>
          <w:rFonts w:ascii="Times New Roman" w:hAnsi="Times New Roman" w:cs="Times New Roman"/>
        </w:rPr>
        <w:t>Concurrently, the 'contractions' library plays a pivotal role in enhancing the clarity and consistency of the Textual content. It addresses the challenge of contractions, which are common linguistic constructs involving the compression of two words into one</w:t>
      </w:r>
      <w:r w:rsidR="00E252C6">
        <w:rPr>
          <w:rFonts w:ascii="Times New Roman" w:hAnsi="Times New Roman" w:cs="Times New Roman"/>
        </w:rPr>
        <w:fldChar w:fldCharType="begin"/>
      </w:r>
      <w:r w:rsidR="00E252C6">
        <w:rPr>
          <w:rFonts w:ascii="Times New Roman" w:hAnsi="Times New Roman" w:cs="Times New Roman"/>
        </w:rPr>
        <w:instrText xml:space="preserve"> ADDIN ZOTERO_ITEM CSL_CITATION {"citationID":"tnZkWtgE","properties":{"formattedCitation":"(Saleha Muzammil, 2023)","plainCitation":"(Saleha Muzammil, 2023)","noteIndex":0},"citationItems":[{"id":654,"uris":["http://zotero.org/users/10598127/items/8GZ96FPF"],"itemData":{"id":654,"type":"webpage","container-title":"Educative","language":"en","title":"How to deal with contractions in NLP","URL":"https://www.educative.io/answers/how-to-deal-with-contractions-in-nlp","author":[{"literal":"Saleha Muzammil"}],"accessed":{"date-parts":[["2023",9,22]]},"issued":{"date-parts":[["2023"]]}}}],"schema":"https://github.com/citation-style-language/schema/raw/master/csl-citation.json"} </w:instrText>
      </w:r>
      <w:r w:rsidR="00E252C6">
        <w:rPr>
          <w:rFonts w:ascii="Times New Roman" w:hAnsi="Times New Roman" w:cs="Times New Roman"/>
        </w:rPr>
        <w:fldChar w:fldCharType="separate"/>
      </w:r>
      <w:r w:rsidR="00E252C6">
        <w:rPr>
          <w:rFonts w:ascii="Times New Roman" w:hAnsi="Times New Roman" w:cs="Times New Roman"/>
          <w:noProof/>
        </w:rPr>
        <w:t xml:space="preserve">(Saleha </w:t>
      </w:r>
      <w:r w:rsidR="00E252C6">
        <w:rPr>
          <w:rFonts w:ascii="Times New Roman" w:hAnsi="Times New Roman" w:cs="Times New Roman"/>
          <w:noProof/>
        </w:rPr>
        <w:lastRenderedPageBreak/>
        <w:t>Muzammil, 2023)</w:t>
      </w:r>
      <w:r w:rsidR="00E252C6">
        <w:rPr>
          <w:rFonts w:ascii="Times New Roman" w:hAnsi="Times New Roman" w:cs="Times New Roman"/>
        </w:rPr>
        <w:fldChar w:fldCharType="end"/>
      </w:r>
      <w:r w:rsidRPr="008B3EF5">
        <w:rPr>
          <w:rFonts w:ascii="Times New Roman" w:hAnsi="Times New Roman" w:cs="Times New Roman"/>
        </w:rPr>
        <w:t xml:space="preserve">. Examples include "it's" for "it is" or "don't" for "do not." While contractions are prevalent in everyday language, they can introduce ambiguity and hinder accurate Text analysis. The 'contractions' library provides a solution by automatically expanding these contractions into their complete forms. By doing so, it ensures that the Text is consistent, free from linguistic ambiguities, and more comprehensible. This step is particularly valuable for natural language processing tasks, where precise interpretation of Text is essential for accurate results. In summary, the combined use of 'BeautifulSoup' and 'contractions' libraries empowers the comprehensive </w:t>
      </w:r>
      <w:r w:rsidR="00850F9C" w:rsidRPr="008B3EF5">
        <w:rPr>
          <w:rFonts w:ascii="Times New Roman" w:hAnsi="Times New Roman" w:cs="Times New Roman"/>
        </w:rPr>
        <w:t>pre-processing</w:t>
      </w:r>
      <w:r w:rsidRPr="008B3EF5">
        <w:rPr>
          <w:rFonts w:ascii="Times New Roman" w:hAnsi="Times New Roman" w:cs="Times New Roman"/>
        </w:rPr>
        <w:t xml:space="preserve"> of Text data, eliminating HTML-related artifacts and linguistic ambiguities, thereby preparing the data for effective natural language processing tasks.</w:t>
      </w:r>
    </w:p>
    <w:p w14:paraId="47B57AEE" w14:textId="7E51D22C" w:rsidR="00BE1C77" w:rsidRDefault="001C4D78" w:rsidP="001B294F">
      <w:pPr>
        <w:pStyle w:val="Heading4"/>
        <w:spacing w:line="360" w:lineRule="auto"/>
        <w:jc w:val="both"/>
        <w:rPr>
          <w:rFonts w:ascii="Times New Roman" w:hAnsi="Times New Roman" w:cs="Times New Roman"/>
          <w:b/>
          <w:bCs/>
          <w:i w:val="0"/>
          <w:iCs w:val="0"/>
        </w:rPr>
      </w:pPr>
      <w:bookmarkStart w:id="122" w:name="_Toc146282726"/>
      <w:r w:rsidRPr="00F52661">
        <w:rPr>
          <w:rFonts w:ascii="Times New Roman" w:hAnsi="Times New Roman" w:cs="Times New Roman"/>
          <w:b/>
          <w:bCs/>
          <w:i w:val="0"/>
          <w:iCs w:val="0"/>
        </w:rPr>
        <w:t>Remove name tags</w:t>
      </w:r>
      <w:bookmarkEnd w:id="122"/>
    </w:p>
    <w:p w14:paraId="5A8F01F7" w14:textId="31C5EE38" w:rsidR="00F25189" w:rsidRPr="00087CF3" w:rsidRDefault="006B0E56" w:rsidP="000F06DD">
      <w:pPr>
        <w:spacing w:line="360" w:lineRule="auto"/>
        <w:jc w:val="both"/>
        <w:rPr>
          <w:rFonts w:ascii="Times New Roman" w:hAnsi="Times New Roman" w:cs="Times New Roman"/>
        </w:rPr>
      </w:pPr>
      <w:r>
        <w:rPr>
          <w:rFonts w:ascii="Times New Roman" w:hAnsi="Times New Roman" w:cs="Times New Roman"/>
        </w:rPr>
        <w:t xml:space="preserve">Moving forward </w:t>
      </w:r>
      <w:r w:rsidR="005C63D1" w:rsidRPr="005C63D1">
        <w:rPr>
          <w:rFonts w:ascii="Times New Roman" w:hAnsi="Times New Roman" w:cs="Times New Roman"/>
        </w:rPr>
        <w:t xml:space="preserve"> a systematic approach to depersonalizing Text data by removing name tags, particularly those associated with usernames and mentions, using regular expressions</w:t>
      </w:r>
      <w:r w:rsidR="000A53C7">
        <w:rPr>
          <w:rFonts w:ascii="Times New Roman" w:hAnsi="Times New Roman" w:cs="Times New Roman"/>
        </w:rPr>
        <w:t xml:space="preserve"> </w:t>
      </w:r>
      <w:r w:rsidR="00774192">
        <w:rPr>
          <w:rFonts w:ascii="Times New Roman" w:hAnsi="Times New Roman" w:cs="Times New Roman"/>
        </w:rPr>
        <w:fldChar w:fldCharType="begin"/>
      </w:r>
      <w:r w:rsidR="00774192">
        <w:rPr>
          <w:rFonts w:ascii="Times New Roman" w:hAnsi="Times New Roman" w:cs="Times New Roman"/>
        </w:rPr>
        <w:instrText xml:space="preserve"> ADDIN ZOTERO_ITEM CSL_CITATION {"citationID":"6lqNyHxy","properties":{"formattedCitation":"(nay, 2021)","plainCitation":"(nay, 2021)","noteIndex":0},"citationItems":[{"id":656,"uris":["http://zotero.org/users/10598127/items/Y63GBBV9"],"itemData":{"id":656,"type":"post","container-title":"Stack Overflow","title":"Answer to \"Remove mentions and special characters for twitter dataset\"","URL":"https://stackoverflow.com/a/68125240","author":[{"literal":"nay"}],"accessed":{"date-parts":[["2023",9,22]]},"issued":{"date-parts":[["2021",6,25]]}}}],"schema":"https://github.com/citation-style-language/schema/raw/master/csl-citation.json"} </w:instrText>
      </w:r>
      <w:r w:rsidR="00774192">
        <w:rPr>
          <w:rFonts w:ascii="Times New Roman" w:hAnsi="Times New Roman" w:cs="Times New Roman"/>
        </w:rPr>
        <w:fldChar w:fldCharType="separate"/>
      </w:r>
      <w:r w:rsidR="00774192">
        <w:rPr>
          <w:rFonts w:ascii="Times New Roman" w:hAnsi="Times New Roman" w:cs="Times New Roman"/>
          <w:noProof/>
        </w:rPr>
        <w:t>(nay, 2021)</w:t>
      </w:r>
      <w:r w:rsidR="00774192">
        <w:rPr>
          <w:rFonts w:ascii="Times New Roman" w:hAnsi="Times New Roman" w:cs="Times New Roman"/>
        </w:rPr>
        <w:fldChar w:fldCharType="end"/>
      </w:r>
      <w:r w:rsidR="005C63D1" w:rsidRPr="005C63D1">
        <w:rPr>
          <w:rFonts w:ascii="Times New Roman" w:hAnsi="Times New Roman" w:cs="Times New Roman"/>
        </w:rPr>
        <w:t>. Employing the 're' library for robust regular expression support, the central 'remove_name_tags' function takes a Text input containing potential name tags, like '@username' or '@mention,' and utilizes 're.sub()' to replace these occurrences with an empty string. The regular expression pattern '@\w+' effectively targets and removes username and mention patterns from the Text. This depersonalization enhances data privacy, rendering the content more suitable for various natural language processing tasks, as specific user references have been eliminated. In summary, this code emphasizes the importance of depersonalizing data to maintain privacy and objectivity, showcasing a methodical process for systematically removing name tags using regular expressions and contributing to the integrity of subsequent Text analysis tasks.</w:t>
      </w:r>
    </w:p>
    <w:p w14:paraId="7E4974DB" w14:textId="782D93A1" w:rsidR="00BE1C77" w:rsidRDefault="00582A9E" w:rsidP="001B294F">
      <w:pPr>
        <w:pStyle w:val="Heading4"/>
        <w:spacing w:line="360" w:lineRule="auto"/>
        <w:jc w:val="both"/>
        <w:rPr>
          <w:rFonts w:ascii="Times New Roman" w:hAnsi="Times New Roman" w:cs="Times New Roman"/>
          <w:b/>
          <w:bCs/>
          <w:i w:val="0"/>
          <w:iCs w:val="0"/>
        </w:rPr>
      </w:pPr>
      <w:bookmarkStart w:id="123" w:name="_Toc146282727"/>
      <w:r w:rsidRPr="00F52661">
        <w:rPr>
          <w:rFonts w:ascii="Times New Roman" w:hAnsi="Times New Roman" w:cs="Times New Roman"/>
          <w:b/>
          <w:bCs/>
          <w:i w:val="0"/>
          <w:iCs w:val="0"/>
        </w:rPr>
        <w:t>Removing URLs</w:t>
      </w:r>
      <w:bookmarkEnd w:id="123"/>
    </w:p>
    <w:p w14:paraId="65A9A3E6" w14:textId="62425BF3" w:rsidR="00612716" w:rsidRPr="003D76AD" w:rsidRDefault="00612716" w:rsidP="00612716">
      <w:pPr>
        <w:spacing w:line="360" w:lineRule="auto"/>
        <w:jc w:val="both"/>
        <w:rPr>
          <w:rFonts w:ascii="Times New Roman" w:hAnsi="Times New Roman" w:cs="Times New Roman"/>
        </w:rPr>
      </w:pPr>
      <w:r w:rsidRPr="003D76AD">
        <w:rPr>
          <w:rFonts w:ascii="Times New Roman" w:hAnsi="Times New Roman" w:cs="Times New Roman"/>
        </w:rPr>
        <w:t xml:space="preserve">The </w:t>
      </w:r>
      <w:r w:rsidR="000E71BB">
        <w:rPr>
          <w:rFonts w:ascii="Times New Roman" w:hAnsi="Times New Roman" w:cs="Times New Roman"/>
        </w:rPr>
        <w:t xml:space="preserve">further pre-processing </w:t>
      </w:r>
      <w:r w:rsidR="004A2B58">
        <w:rPr>
          <w:rFonts w:ascii="Times New Roman" w:hAnsi="Times New Roman" w:cs="Times New Roman"/>
        </w:rPr>
        <w:t xml:space="preserve">deploys </w:t>
      </w:r>
      <w:r w:rsidRPr="003D76AD">
        <w:rPr>
          <w:rFonts w:ascii="Times New Roman" w:hAnsi="Times New Roman" w:cs="Times New Roman"/>
        </w:rPr>
        <w:t xml:space="preserve">an efficient method for removing URLs or web links from </w:t>
      </w:r>
      <w:r w:rsidR="00953946">
        <w:rPr>
          <w:rFonts w:ascii="Times New Roman" w:hAnsi="Times New Roman" w:cs="Times New Roman"/>
        </w:rPr>
        <w:t>Text</w:t>
      </w:r>
      <w:r w:rsidRPr="003D76AD">
        <w:rPr>
          <w:rFonts w:ascii="Times New Roman" w:hAnsi="Times New Roman" w:cs="Times New Roman"/>
        </w:rPr>
        <w:t xml:space="preserve"> data, contributing to a cleaner and more focused dataset. This code employs the 're' library to harness the power of regular expressions for identifying and replacing URLs with an empty string, thereby enhancing the quality and relevancy of textual content. </w:t>
      </w:r>
      <w:r w:rsidR="004A2B58">
        <w:rPr>
          <w:rFonts w:ascii="Times New Roman" w:hAnsi="Times New Roman" w:cs="Times New Roman"/>
        </w:rPr>
        <w:t>T</w:t>
      </w:r>
      <w:r w:rsidRPr="003D76AD">
        <w:rPr>
          <w:rFonts w:ascii="Times New Roman" w:hAnsi="Times New Roman" w:cs="Times New Roman"/>
        </w:rPr>
        <w:t xml:space="preserve">he 're' library is enlisted, showcasing its capability in dealing with regular expressions in </w:t>
      </w:r>
      <w:r w:rsidR="00BE33DF">
        <w:rPr>
          <w:rFonts w:ascii="Times New Roman" w:hAnsi="Times New Roman" w:cs="Times New Roman"/>
        </w:rPr>
        <w:t>p</w:t>
      </w:r>
      <w:r w:rsidRPr="003D76AD">
        <w:rPr>
          <w:rFonts w:ascii="Times New Roman" w:hAnsi="Times New Roman" w:cs="Times New Roman"/>
        </w:rPr>
        <w:t>ython</w:t>
      </w:r>
      <w:r w:rsidR="00DC7991">
        <w:rPr>
          <w:rFonts w:ascii="Times New Roman" w:hAnsi="Times New Roman" w:cs="Times New Roman"/>
        </w:rPr>
        <w:fldChar w:fldCharType="begin"/>
      </w:r>
      <w:r w:rsidR="00DE7FF4">
        <w:rPr>
          <w:rFonts w:ascii="Times New Roman" w:hAnsi="Times New Roman" w:cs="Times New Roman"/>
        </w:rPr>
        <w:instrText xml:space="preserve"> ADDIN ZOTERO_ITEM CSL_CITATION {"citationID":"D1zK64Su","properties":{"formattedCitation":"(Borislav Hadzhiev, 2023)","plainCitation":"(Borislav Hadzhiev, 2023)","noteIndex":0},"citationItems":[{"id":662,"uris":["http://zotero.org/users/10598127/items/W3W48TG5"],"itemData":{"id":662,"type":"webpage","abstract":"Use the `re.sub()` method to remove URLs from text. The `re.sub()` method will remove any URLs from the string by replacing them with empty strings.","language":"en","title":"How to Remove URLs from Text in Python | bobbyhadz","URL":"https://bobbyhadz.com/blog/python-remove-url-from-text","author":[{"literal":"Borislav Hadzhiev"}],"accessed":{"date-parts":[["2023",9,22]]},"issued":{"date-parts":[["2023",2,20]]}}}],"schema":"https://github.com/citation-style-language/schema/raw/master/csl-citation.json"} </w:instrText>
      </w:r>
      <w:r w:rsidR="00DC7991">
        <w:rPr>
          <w:rFonts w:ascii="Times New Roman" w:hAnsi="Times New Roman" w:cs="Times New Roman"/>
        </w:rPr>
        <w:fldChar w:fldCharType="separate"/>
      </w:r>
      <w:r w:rsidR="00DE7FF4">
        <w:rPr>
          <w:rFonts w:ascii="Times New Roman" w:hAnsi="Times New Roman" w:cs="Times New Roman"/>
          <w:noProof/>
        </w:rPr>
        <w:t>(Borislav Hadzhiev, 2023)</w:t>
      </w:r>
      <w:r w:rsidR="00DC7991">
        <w:rPr>
          <w:rFonts w:ascii="Times New Roman" w:hAnsi="Times New Roman" w:cs="Times New Roman"/>
        </w:rPr>
        <w:fldChar w:fldCharType="end"/>
      </w:r>
      <w:r w:rsidRPr="003D76AD">
        <w:rPr>
          <w:rFonts w:ascii="Times New Roman" w:hAnsi="Times New Roman" w:cs="Times New Roman"/>
        </w:rPr>
        <w:t>. The central function, 'Removing_urls', serves as the linchpin for this process.</w:t>
      </w:r>
      <w:r w:rsidR="00C931F0">
        <w:rPr>
          <w:rFonts w:ascii="Times New Roman" w:hAnsi="Times New Roman" w:cs="Times New Roman"/>
        </w:rPr>
        <w:t xml:space="preserve"> </w:t>
      </w:r>
      <w:r w:rsidRPr="003D76AD">
        <w:rPr>
          <w:rFonts w:ascii="Times New Roman" w:hAnsi="Times New Roman" w:cs="Times New Roman"/>
        </w:rPr>
        <w:t xml:space="preserve">The 'Removing_urls' function takes an input </w:t>
      </w:r>
      <w:r w:rsidR="00953946">
        <w:rPr>
          <w:rFonts w:ascii="Times New Roman" w:hAnsi="Times New Roman" w:cs="Times New Roman"/>
        </w:rPr>
        <w:t>Text</w:t>
      </w:r>
      <w:r w:rsidRPr="003D76AD">
        <w:rPr>
          <w:rFonts w:ascii="Times New Roman" w:hAnsi="Times New Roman" w:cs="Times New Roman"/>
        </w:rPr>
        <w:t xml:space="preserve"> containing URLs or web links and utilizes a pre-defined regular expression pattern to identify and subsequently replace these URLs. The regular expression pattern, 'https?://\S+|www.\S+', is meticulously constructed to match both </w:t>
      </w:r>
      <w:r w:rsidRPr="003D76AD">
        <w:rPr>
          <w:rFonts w:ascii="Times New Roman" w:hAnsi="Times New Roman" w:cs="Times New Roman"/>
        </w:rPr>
        <w:lastRenderedPageBreak/>
        <w:t xml:space="preserve">the 'http' and 'https' variations of URLs, as well as those that start with 'www'. The '\S+' portion effectively captures the URL sequence following these prefixes. The 'sub()' function, integrated into the 're' library, is then employed to replace these identified URLs with an empty string, effectively removing them from the </w:t>
      </w:r>
      <w:r w:rsidR="00953946">
        <w:rPr>
          <w:rFonts w:ascii="Times New Roman" w:hAnsi="Times New Roman" w:cs="Times New Roman"/>
        </w:rPr>
        <w:t>Text</w:t>
      </w:r>
      <w:r w:rsidRPr="003D76AD">
        <w:rPr>
          <w:rFonts w:ascii="Times New Roman" w:hAnsi="Times New Roman" w:cs="Times New Roman"/>
        </w:rPr>
        <w:t>.</w:t>
      </w:r>
    </w:p>
    <w:p w14:paraId="52462B5D" w14:textId="7F3CC2AC" w:rsidR="00F25189" w:rsidRPr="00612716" w:rsidRDefault="00612716" w:rsidP="00612716">
      <w:pPr>
        <w:spacing w:line="360" w:lineRule="auto"/>
        <w:jc w:val="both"/>
        <w:rPr>
          <w:rFonts w:ascii="Times New Roman" w:hAnsi="Times New Roman" w:cs="Times New Roman"/>
        </w:rPr>
      </w:pPr>
      <w:r w:rsidRPr="003D76AD">
        <w:rPr>
          <w:rFonts w:ascii="Times New Roman" w:hAnsi="Times New Roman" w:cs="Times New Roman"/>
        </w:rPr>
        <w:t xml:space="preserve">Upon execution of this function, the </w:t>
      </w:r>
      <w:r w:rsidR="00953946">
        <w:rPr>
          <w:rFonts w:ascii="Times New Roman" w:hAnsi="Times New Roman" w:cs="Times New Roman"/>
        </w:rPr>
        <w:t>Text</w:t>
      </w:r>
      <w:r w:rsidRPr="003D76AD">
        <w:rPr>
          <w:rFonts w:ascii="Times New Roman" w:hAnsi="Times New Roman" w:cs="Times New Roman"/>
        </w:rPr>
        <w:t xml:space="preserve"> undergoes a transformation where URLs are successfully eradicated, contributing to a more concise, readable, and URL-free dataset. This optimized data is better suited for various natural language processing tasks, as irrelevant URLs are eliminated, focusing the content on the core textual information.</w:t>
      </w:r>
      <w:r w:rsidR="00BE33DF">
        <w:rPr>
          <w:rFonts w:ascii="Times New Roman" w:hAnsi="Times New Roman" w:cs="Times New Roman"/>
        </w:rPr>
        <w:t xml:space="preserve"> </w:t>
      </w:r>
      <w:r w:rsidRPr="003D76AD">
        <w:rPr>
          <w:rFonts w:ascii="Times New Roman" w:hAnsi="Times New Roman" w:cs="Times New Roman"/>
        </w:rPr>
        <w:t xml:space="preserve">In essence, this code highlights the power of regular expressions in purging URLs from </w:t>
      </w:r>
      <w:r w:rsidR="00953946">
        <w:rPr>
          <w:rFonts w:ascii="Times New Roman" w:hAnsi="Times New Roman" w:cs="Times New Roman"/>
        </w:rPr>
        <w:t>Text</w:t>
      </w:r>
      <w:r w:rsidRPr="003D76AD">
        <w:rPr>
          <w:rFonts w:ascii="Times New Roman" w:hAnsi="Times New Roman" w:cs="Times New Roman"/>
        </w:rPr>
        <w:t xml:space="preserve"> data. The process is executed with precision and speed, resulting in a refined dataset that is more aligned with the intended analysis goals.</w:t>
      </w:r>
    </w:p>
    <w:p w14:paraId="36392AC2" w14:textId="492CBA5C" w:rsidR="00BE1C77" w:rsidRDefault="00625EED" w:rsidP="001B294F">
      <w:pPr>
        <w:pStyle w:val="Heading4"/>
        <w:spacing w:line="360" w:lineRule="auto"/>
        <w:jc w:val="both"/>
        <w:rPr>
          <w:rFonts w:ascii="Times New Roman" w:hAnsi="Times New Roman" w:cs="Times New Roman"/>
          <w:b/>
          <w:bCs/>
          <w:i w:val="0"/>
          <w:iCs w:val="0"/>
        </w:rPr>
      </w:pPr>
      <w:bookmarkStart w:id="124" w:name="_Toc146282728"/>
      <w:r w:rsidRPr="00F52661">
        <w:rPr>
          <w:rFonts w:ascii="Times New Roman" w:hAnsi="Times New Roman" w:cs="Times New Roman"/>
          <w:b/>
          <w:bCs/>
          <w:i w:val="0"/>
          <w:iCs w:val="0"/>
        </w:rPr>
        <w:t>Removing punctutation</w:t>
      </w:r>
      <w:r w:rsidR="00EC56FC" w:rsidRPr="00F52661">
        <w:rPr>
          <w:rFonts w:ascii="Times New Roman" w:hAnsi="Times New Roman" w:cs="Times New Roman"/>
          <w:b/>
          <w:bCs/>
          <w:i w:val="0"/>
          <w:iCs w:val="0"/>
        </w:rPr>
        <w:t>s</w:t>
      </w:r>
      <w:bookmarkEnd w:id="124"/>
    </w:p>
    <w:p w14:paraId="6FC35F04" w14:textId="4996AD77" w:rsidR="001E6559" w:rsidRPr="001E6559" w:rsidRDefault="001E6559" w:rsidP="001E6559">
      <w:pPr>
        <w:spacing w:line="360" w:lineRule="auto"/>
        <w:jc w:val="both"/>
        <w:rPr>
          <w:rFonts w:ascii="Times New Roman" w:hAnsi="Times New Roman" w:cs="Times New Roman"/>
        </w:rPr>
      </w:pPr>
      <w:r w:rsidRPr="001E6559">
        <w:rPr>
          <w:rFonts w:ascii="Times New Roman" w:hAnsi="Times New Roman" w:cs="Times New Roman"/>
        </w:rPr>
        <w:t xml:space="preserve">This </w:t>
      </w:r>
      <w:r w:rsidR="00106352">
        <w:rPr>
          <w:rFonts w:ascii="Times New Roman" w:hAnsi="Times New Roman" w:cs="Times New Roman"/>
        </w:rPr>
        <w:t>process requires</w:t>
      </w:r>
      <w:r w:rsidRPr="001E6559">
        <w:rPr>
          <w:rFonts w:ascii="Times New Roman" w:hAnsi="Times New Roman" w:cs="Times New Roman"/>
        </w:rPr>
        <w:t xml:space="preserve"> a concise and efficient method for removing punctuation marks from Text-based data, ultimately improving the data's coherence and readability.</w:t>
      </w:r>
      <w:r w:rsidR="00DB71DE">
        <w:rPr>
          <w:rFonts w:ascii="Times New Roman" w:hAnsi="Times New Roman" w:cs="Times New Roman"/>
        </w:rPr>
        <w:t xml:space="preserve"> the process is </w:t>
      </w:r>
      <w:r w:rsidR="00274672">
        <w:rPr>
          <w:rFonts w:ascii="Times New Roman" w:hAnsi="Times New Roman" w:cs="Times New Roman"/>
        </w:rPr>
        <w:t xml:space="preserve">appreciated by </w:t>
      </w:r>
      <w:r w:rsidR="00274672">
        <w:rPr>
          <w:rFonts w:ascii="Times New Roman" w:hAnsi="Times New Roman" w:cs="Times New Roman"/>
        </w:rPr>
        <w:fldChar w:fldCharType="begin"/>
      </w:r>
      <w:r w:rsidR="00274672">
        <w:rPr>
          <w:rFonts w:ascii="Times New Roman" w:hAnsi="Times New Roman" w:cs="Times New Roman"/>
        </w:rPr>
        <w:instrText xml:space="preserve"> ADDIN ZOTERO_ITEM CSL_CITATION {"citationID":"5O4keTUA","properties":{"formattedCitation":"(Saturn Cloud, 2023a)","plainCitation":"(Saturn Cloud, 2023a)","noteIndex":0},"citationItems":[{"id":664,"uris":["http://zotero.org/users/10598127/items/SSW9BXXR"],"itemData":{"id":664,"type":"webpage","abstract":"As a data scientist or software engineer you know how important it is to clean and preprocess your data before analyzing it One common task is to remove punctuation from text data In this article we will explore how to quickly and efficiently remove punctuation from text data using the powerful pandas library","language":"en","note":"section: blog","title":"Fast Punctuation Removal with Pandas | Saturn Cloud Blog","URL":"https://saturncloud.io/blog/fast-punctuation-removal-with-pandas/","author":[{"literal":"Saturn Cloud"}],"accessed":{"date-parts":[["2023",9,22]]},"issued":{"date-parts":[["2023",6,19]]}}}],"schema":"https://github.com/citation-style-language/schema/raw/master/csl-citation.json"} </w:instrText>
      </w:r>
      <w:r w:rsidR="00274672">
        <w:rPr>
          <w:rFonts w:ascii="Times New Roman" w:hAnsi="Times New Roman" w:cs="Times New Roman"/>
        </w:rPr>
        <w:fldChar w:fldCharType="separate"/>
      </w:r>
      <w:r w:rsidR="00274672">
        <w:rPr>
          <w:rFonts w:ascii="Times New Roman" w:hAnsi="Times New Roman" w:cs="Times New Roman"/>
          <w:noProof/>
        </w:rPr>
        <w:t>(Saturn Cloud, 2023a)</w:t>
      </w:r>
      <w:r w:rsidR="00274672">
        <w:rPr>
          <w:rFonts w:ascii="Times New Roman" w:hAnsi="Times New Roman" w:cs="Times New Roman"/>
        </w:rPr>
        <w:fldChar w:fldCharType="end"/>
      </w:r>
      <w:r w:rsidRPr="001E6559">
        <w:rPr>
          <w:rFonts w:ascii="Times New Roman" w:hAnsi="Times New Roman" w:cs="Times New Roman"/>
        </w:rPr>
        <w:t xml:space="preserve"> </w:t>
      </w:r>
      <w:r w:rsidR="00274672">
        <w:rPr>
          <w:rFonts w:ascii="Times New Roman" w:hAnsi="Times New Roman" w:cs="Times New Roman"/>
        </w:rPr>
        <w:t>t</w:t>
      </w:r>
      <w:r w:rsidRPr="001E6559">
        <w:rPr>
          <w:rFonts w:ascii="Times New Roman" w:hAnsi="Times New Roman" w:cs="Times New Roman"/>
        </w:rPr>
        <w:t>he</w:t>
      </w:r>
      <w:r w:rsidR="00D17064">
        <w:rPr>
          <w:rFonts w:ascii="Times New Roman" w:hAnsi="Times New Roman" w:cs="Times New Roman"/>
        </w:rPr>
        <w:t>n</w:t>
      </w:r>
      <w:r w:rsidRPr="001E6559">
        <w:rPr>
          <w:rFonts w:ascii="Times New Roman" w:hAnsi="Times New Roman" w:cs="Times New Roman"/>
        </w:rPr>
        <w:t xml:space="preserve"> </w:t>
      </w:r>
      <w:r w:rsidR="00D17064">
        <w:rPr>
          <w:rFonts w:ascii="Times New Roman" w:hAnsi="Times New Roman" w:cs="Times New Roman"/>
        </w:rPr>
        <w:t>I</w:t>
      </w:r>
      <w:r w:rsidRPr="001E6559">
        <w:rPr>
          <w:rFonts w:ascii="Times New Roman" w:hAnsi="Times New Roman" w:cs="Times New Roman"/>
        </w:rPr>
        <w:t xml:space="preserve"> make adept use of the 're' library, renowned for its proficiency in handling regular expressions, to seamlessly identify and eliminate punctuation marks, resulting in a Text content better suited for natural language processing tasks.</w:t>
      </w:r>
    </w:p>
    <w:p w14:paraId="4F38EEAD" w14:textId="0AE6FEBE" w:rsidR="001E6559" w:rsidRPr="001E6559" w:rsidRDefault="001E6559" w:rsidP="001E6559">
      <w:pPr>
        <w:spacing w:line="360" w:lineRule="auto"/>
        <w:jc w:val="both"/>
        <w:rPr>
          <w:rFonts w:ascii="Times New Roman" w:hAnsi="Times New Roman" w:cs="Times New Roman"/>
        </w:rPr>
      </w:pPr>
      <w:r w:rsidRPr="001E6559">
        <w:rPr>
          <w:rFonts w:ascii="Times New Roman" w:hAnsi="Times New Roman" w:cs="Times New Roman"/>
        </w:rPr>
        <w:t>The core of this process revolves around the pivotal function, 'remove_punctuation', which takes input Text and capitalizes on a pre-defined string of punctuation marks, denoted as 'punctuations'. This comprehensive string encompasses a wide array of punctuation symbols, spanning brackets, exclamation marks, parentheses, and more. Employing the 're.sub()' function, an integral component of the 're' library, the code meticulously replaces sequences of identified punctuation marks with an empty string, effectively expunging them from the Text.</w:t>
      </w:r>
    </w:p>
    <w:p w14:paraId="692AD831" w14:textId="72F60A6A" w:rsidR="00F25189" w:rsidRPr="00A6376A" w:rsidRDefault="001E6559" w:rsidP="001E6559">
      <w:pPr>
        <w:spacing w:line="360" w:lineRule="auto"/>
        <w:jc w:val="both"/>
        <w:rPr>
          <w:rFonts w:ascii="Times New Roman" w:hAnsi="Times New Roman" w:cs="Times New Roman"/>
        </w:rPr>
      </w:pPr>
      <w:r w:rsidRPr="001E6559">
        <w:rPr>
          <w:rFonts w:ascii="Times New Roman" w:hAnsi="Times New Roman" w:cs="Times New Roman"/>
        </w:rPr>
        <w:t>The application of the 'remove_punctuation' function yields a transformed Text dataset, cleansed of punctuation-related impediments. This transformation results in Text content that is notably clearer, streamlined, and conducive to various natural language processing endeavors. In summary, th</w:t>
      </w:r>
      <w:r w:rsidR="00032D14">
        <w:rPr>
          <w:rFonts w:ascii="Times New Roman" w:hAnsi="Times New Roman" w:cs="Times New Roman"/>
        </w:rPr>
        <w:t>e</w:t>
      </w:r>
      <w:r w:rsidR="00B81446">
        <w:rPr>
          <w:rFonts w:ascii="Times New Roman" w:hAnsi="Times New Roman" w:cs="Times New Roman"/>
        </w:rPr>
        <w:t xml:space="preserve"> process</w:t>
      </w:r>
      <w:r w:rsidRPr="001E6559">
        <w:rPr>
          <w:rFonts w:ascii="Times New Roman" w:hAnsi="Times New Roman" w:cs="Times New Roman"/>
        </w:rPr>
        <w:t xml:space="preserve"> underscores the effectiveness of regular expressions in simplifying Text data by systematically eliminating punctuation marks. The resultant refined dataset not only enhances Text coherence but also lays a solid foundation for subsequent Text-based analyses and information extraction tasks.</w:t>
      </w:r>
    </w:p>
    <w:p w14:paraId="4CF2659C" w14:textId="0B921246" w:rsidR="00BE1C77" w:rsidRDefault="00B97D40" w:rsidP="001B294F">
      <w:pPr>
        <w:pStyle w:val="Heading4"/>
        <w:spacing w:line="360" w:lineRule="auto"/>
        <w:jc w:val="both"/>
        <w:rPr>
          <w:rFonts w:ascii="Times New Roman" w:hAnsi="Times New Roman" w:cs="Times New Roman"/>
          <w:b/>
          <w:bCs/>
          <w:i w:val="0"/>
          <w:iCs w:val="0"/>
        </w:rPr>
      </w:pPr>
      <w:bookmarkStart w:id="125" w:name="_Toc146282729"/>
      <w:r w:rsidRPr="00F52661">
        <w:rPr>
          <w:rFonts w:ascii="Times New Roman" w:hAnsi="Times New Roman" w:cs="Times New Roman"/>
          <w:b/>
          <w:bCs/>
          <w:i w:val="0"/>
          <w:iCs w:val="0"/>
        </w:rPr>
        <w:t>Removing lower case</w:t>
      </w:r>
      <w:bookmarkEnd w:id="125"/>
    </w:p>
    <w:p w14:paraId="3653C1F3" w14:textId="0C0580E7" w:rsidR="009D72F6" w:rsidRPr="009D72F6" w:rsidRDefault="00C95D4A" w:rsidP="009D72F6">
      <w:pPr>
        <w:spacing w:line="360" w:lineRule="auto"/>
        <w:jc w:val="both"/>
        <w:rPr>
          <w:rFonts w:ascii="Times New Roman" w:hAnsi="Times New Roman" w:cs="Times New Roman"/>
        </w:rPr>
      </w:pPr>
      <w:r>
        <w:rPr>
          <w:rFonts w:ascii="Times New Roman" w:hAnsi="Times New Roman" w:cs="Times New Roman"/>
        </w:rPr>
        <w:t>To</w:t>
      </w:r>
      <w:r w:rsidR="0045062E">
        <w:rPr>
          <w:rFonts w:ascii="Times New Roman" w:hAnsi="Times New Roman" w:cs="Times New Roman"/>
        </w:rPr>
        <w:t xml:space="preserve"> lowercase the text</w:t>
      </w:r>
      <w:r w:rsidR="009D72F6" w:rsidRPr="009D72F6">
        <w:rPr>
          <w:rFonts w:ascii="Times New Roman" w:hAnsi="Times New Roman" w:cs="Times New Roman"/>
        </w:rPr>
        <w:t xml:space="preserve"> an efficient procedure for converting Text data to lowercase, thereby promoting uniformity and standardization within a Text dataset.</w:t>
      </w:r>
      <w:r w:rsidR="00784DD0">
        <w:rPr>
          <w:rFonts w:ascii="Times New Roman" w:hAnsi="Times New Roman" w:cs="Times New Roman"/>
        </w:rPr>
        <w:t xml:space="preserve"> The approach has been </w:t>
      </w:r>
      <w:r w:rsidR="00784DD0">
        <w:rPr>
          <w:rFonts w:ascii="Times New Roman" w:hAnsi="Times New Roman" w:cs="Times New Roman"/>
        </w:rPr>
        <w:lastRenderedPageBreak/>
        <w:t xml:space="preserve">improvised by </w:t>
      </w:r>
      <w:r w:rsidR="00C51E75">
        <w:rPr>
          <w:rFonts w:ascii="Times New Roman" w:hAnsi="Times New Roman" w:cs="Times New Roman"/>
        </w:rPr>
        <w:t>(</w:t>
      </w:r>
      <w:r w:rsidR="00AC63C2">
        <w:rPr>
          <w:rFonts w:ascii="Times New Roman" w:hAnsi="Times New Roman" w:cs="Times New Roman"/>
        </w:rPr>
        <w:fldChar w:fldCharType="begin"/>
      </w:r>
      <w:r w:rsidR="00AC63C2">
        <w:rPr>
          <w:rFonts w:ascii="Times New Roman" w:hAnsi="Times New Roman" w:cs="Times New Roman"/>
        </w:rPr>
        <w:instrText xml:space="preserve"> ADDIN ZOTERO_ITEM CSL_CITATION {"citationID":"nnoD0Lh3","properties":{"formattedCitation":"(Harshith, 2022)","plainCitation":"(Harshith, 2022)","noteIndex":0},"citationItems":[{"id":666,"uris":["http://zotero.org/users/10598127/items/6IIL2B95"],"itemData":{"id":666,"type":"webpage","abstract":"Significance of text preprocessing in the performance of models.","container-title":"Medium","language":"en","title":"Text Preprocessing in Natural Language Processing using Python","URL":"https://towardsdatascience.com/text-preprocessing-in-natural-language-processing-using-python-6113ff5decd8","author":[{"family":"Harshith","given":""}],"accessed":{"date-parts":[["2023",9,22]]},"issued":{"date-parts":[["2022",7,27]]}}}],"schema":"https://github.com/citation-style-language/schema/raw/master/csl-citation.json"} </w:instrText>
      </w:r>
      <w:r w:rsidR="00AC63C2">
        <w:rPr>
          <w:rFonts w:ascii="Times New Roman" w:hAnsi="Times New Roman" w:cs="Times New Roman"/>
        </w:rPr>
        <w:fldChar w:fldCharType="separate"/>
      </w:r>
      <w:r w:rsidR="00AC63C2">
        <w:rPr>
          <w:rFonts w:ascii="Times New Roman" w:hAnsi="Times New Roman" w:cs="Times New Roman"/>
          <w:noProof/>
        </w:rPr>
        <w:t>(Harshith, 2022)</w:t>
      </w:r>
      <w:r w:rsidR="00AC63C2">
        <w:rPr>
          <w:rFonts w:ascii="Times New Roman" w:hAnsi="Times New Roman" w:cs="Times New Roman"/>
        </w:rPr>
        <w:fldChar w:fldCharType="end"/>
      </w:r>
      <w:r w:rsidR="00C51E75">
        <w:rPr>
          <w:rFonts w:ascii="Times New Roman" w:hAnsi="Times New Roman" w:cs="Times New Roman"/>
        </w:rPr>
        <w:t>)’s work</w:t>
      </w:r>
      <w:r w:rsidR="009D72F6" w:rsidRPr="009D72F6">
        <w:rPr>
          <w:rFonts w:ascii="Times New Roman" w:hAnsi="Times New Roman" w:cs="Times New Roman"/>
        </w:rPr>
        <w:t xml:space="preserve"> </w:t>
      </w:r>
      <w:r w:rsidR="00C51E75">
        <w:rPr>
          <w:rFonts w:ascii="Times New Roman" w:hAnsi="Times New Roman" w:cs="Times New Roman"/>
        </w:rPr>
        <w:t>t</w:t>
      </w:r>
      <w:r w:rsidR="009D72F6" w:rsidRPr="009D72F6">
        <w:rPr>
          <w:rFonts w:ascii="Times New Roman" w:hAnsi="Times New Roman" w:cs="Times New Roman"/>
        </w:rPr>
        <w:t>he core logic of this process resides in the primary function, 'lower_case', which leverages Python's built-in string manipulation functions to provide a concise and impactful solution. Specifically, the 'lower()' method, inherent to Python's string objects, is systematically applied by the function to convert all characters within the input Text to lowercase. This uniform transformation holds considerable significance, especially in the context of handling Text data originating from diverse sources or containing mixed case usage.</w:t>
      </w:r>
    </w:p>
    <w:p w14:paraId="723142A2" w14:textId="40CD9B46" w:rsidR="00A634AE" w:rsidRPr="00A3199E" w:rsidRDefault="009D72F6" w:rsidP="009D72F6">
      <w:pPr>
        <w:spacing w:line="360" w:lineRule="auto"/>
        <w:jc w:val="both"/>
        <w:rPr>
          <w:rFonts w:ascii="Times New Roman" w:hAnsi="Times New Roman" w:cs="Times New Roman"/>
        </w:rPr>
      </w:pPr>
      <w:r w:rsidRPr="009D72F6">
        <w:rPr>
          <w:rFonts w:ascii="Times New Roman" w:hAnsi="Times New Roman" w:cs="Times New Roman"/>
        </w:rPr>
        <w:t>The motivation behind the implementation of this procedure lies in its capacity to establish a consistent foundation within Text data. Whether the Text data stems from various origins or is contributed by users with differing capitalization preferences, the act of converting all characters to lowercase ensures a level playing field for subsequent analytical processes. This consistency fosters several advantages, such as enhanced pattern recognition, improved search accuracy, and streamlined comparisons. In practical terms, implementing this code involves the straightforward invocation of the 'lower_case' function, providing the target Text as an argument. The function seamlessly returns the Text with all characters transformed to lowercase, offering a simple yet effective means of enhancing the quality and uniformity of Text data for various natural language processing applications.</w:t>
      </w:r>
    </w:p>
    <w:p w14:paraId="1296BE2D" w14:textId="276E8834" w:rsidR="00BE1C77" w:rsidRDefault="00B57ED2" w:rsidP="001B294F">
      <w:pPr>
        <w:pStyle w:val="Heading4"/>
        <w:spacing w:line="360" w:lineRule="auto"/>
        <w:jc w:val="both"/>
        <w:rPr>
          <w:rFonts w:ascii="Times New Roman" w:hAnsi="Times New Roman" w:cs="Times New Roman"/>
          <w:b/>
          <w:bCs/>
          <w:i w:val="0"/>
          <w:iCs w:val="0"/>
        </w:rPr>
      </w:pPr>
      <w:bookmarkStart w:id="126" w:name="_Toc146282730"/>
      <w:r w:rsidRPr="00F52661">
        <w:rPr>
          <w:rFonts w:ascii="Times New Roman" w:hAnsi="Times New Roman" w:cs="Times New Roman"/>
          <w:b/>
          <w:bCs/>
          <w:i w:val="0"/>
          <w:iCs w:val="0"/>
        </w:rPr>
        <w:t>Replacing numbers</w:t>
      </w:r>
      <w:bookmarkEnd w:id="126"/>
    </w:p>
    <w:p w14:paraId="44B885C3" w14:textId="6A4FDE4E" w:rsidR="00A634AE" w:rsidRPr="004433B3" w:rsidRDefault="00270056" w:rsidP="00270056">
      <w:pPr>
        <w:spacing w:line="360" w:lineRule="auto"/>
        <w:jc w:val="both"/>
        <w:rPr>
          <w:rFonts w:ascii="Times New Roman" w:hAnsi="Times New Roman" w:cs="Times New Roman"/>
        </w:rPr>
      </w:pPr>
      <w:r w:rsidRPr="00270056">
        <w:rPr>
          <w:rFonts w:ascii="Times New Roman" w:hAnsi="Times New Roman" w:cs="Times New Roman"/>
        </w:rPr>
        <w:t xml:space="preserve">The </w:t>
      </w:r>
      <w:r w:rsidR="00CF2DD4">
        <w:rPr>
          <w:rFonts w:ascii="Times New Roman" w:hAnsi="Times New Roman" w:cs="Times New Roman"/>
        </w:rPr>
        <w:t xml:space="preserve">carry out </w:t>
      </w:r>
      <w:r w:rsidR="00341482">
        <w:rPr>
          <w:rFonts w:ascii="Times New Roman" w:hAnsi="Times New Roman" w:cs="Times New Roman"/>
        </w:rPr>
        <w:t>sentiment analysis</w:t>
      </w:r>
      <w:r w:rsidRPr="00270056">
        <w:rPr>
          <w:rFonts w:ascii="Times New Roman" w:hAnsi="Times New Roman" w:cs="Times New Roman"/>
        </w:rPr>
        <w:t xml:space="preserve"> a robust methodology for enhancing Text data by replacing numerical values with their corresponding word representations. This approach not only improves Text readability and coherence but also standardizes numeric information for more straightforward and consistent analysis</w:t>
      </w:r>
      <w:r w:rsidR="00F4474A">
        <w:rPr>
          <w:rFonts w:ascii="Times New Roman" w:hAnsi="Times New Roman" w:cs="Times New Roman"/>
        </w:rPr>
        <w:fldChar w:fldCharType="begin"/>
      </w:r>
      <w:r w:rsidR="00F4474A">
        <w:rPr>
          <w:rFonts w:ascii="Times New Roman" w:hAnsi="Times New Roman" w:cs="Times New Roman"/>
        </w:rPr>
        <w:instrText xml:space="preserve"> ADDIN ZOTERO_ITEM CSL_CITATION {"citationID":"kadwhZs0","properties":{"formattedCitation":"(Villavicencio et al., 2021)","plainCitation":"(Villavicencio et al., 2021)","noteIndex":0},"citationItems":[{"id":668,"uris":["http://zotero.org/users/10598127/items/VG9JRIGA"],"itemData":{"id":668,"type":"article-journal","abstract":"A year into the COVID-19 pandemic and one of the longest recorded lockdowns in the world, the Philippines received its first delivery of COVID-19 vaccines on 1 March 2021 through WHO’s COVAX initiative. A month into inoculation of all frontline health professionals and other priority groups, the authors of this study gathered data on the sentiment of Filipinos regarding the Philippine government’s efforts using the social networking site Twitter. Natural language processing techniques were applied to understand the general sentiment, which can help the government in analyzing their response. The sentiments were annotated and trained using the Naïve Bayes model to classify English and Filipino language tweets into positive, neutral, and negative polarities through the RapidMiner data science software. The results yielded an 81.77% accuracy, which outweighs the accuracy of recent sentiment analysis studies using Twitter data from the Philippines.","container-title":"Information","DOI":"10.3390/info12050204","ISSN":"2078-2489","issue":"5","language":"en","license":"http://creativecommons.org/licenses/by/3.0/","note":"number: 5\npublisher: Multidisciplinary Digital Publishing Institute","page":"204","source":"www.mdpi.com","title":"Twitter Sentiment Analysis towards COVID-19 Vaccines in the Philippines Using Naïve Bayes","volume":"12","author":[{"family":"Villavicencio","given":"Charlyn"},{"family":"Macrohon","given":"Julio Jerison"},{"family":"Inbaraj","given":"X. Alphonse"},{"family":"Jeng","given":"Jyh-Horng"},{"family":"Hsieh","given":"Jer-Guang"}],"issued":{"date-parts":[["2021",5]]}}}],"schema":"https://github.com/citation-style-language/schema/raw/master/csl-citation.json"} </w:instrText>
      </w:r>
      <w:r w:rsidR="00F4474A">
        <w:rPr>
          <w:rFonts w:ascii="Times New Roman" w:hAnsi="Times New Roman" w:cs="Times New Roman"/>
        </w:rPr>
        <w:fldChar w:fldCharType="separate"/>
      </w:r>
      <w:r w:rsidR="00F4474A">
        <w:rPr>
          <w:rFonts w:ascii="Times New Roman" w:hAnsi="Times New Roman" w:cs="Times New Roman"/>
          <w:noProof/>
        </w:rPr>
        <w:t>(Villavicencio et al., 2021)</w:t>
      </w:r>
      <w:r w:rsidR="00F4474A">
        <w:rPr>
          <w:rFonts w:ascii="Times New Roman" w:hAnsi="Times New Roman" w:cs="Times New Roman"/>
        </w:rPr>
        <w:fldChar w:fldCharType="end"/>
      </w:r>
      <w:r w:rsidRPr="00270056">
        <w:rPr>
          <w:rFonts w:ascii="Times New Roman" w:hAnsi="Times New Roman" w:cs="Times New Roman"/>
        </w:rPr>
        <w:t xml:space="preserve">. The </w:t>
      </w:r>
      <w:r w:rsidR="00F4474A">
        <w:rPr>
          <w:rFonts w:ascii="Times New Roman" w:hAnsi="Times New Roman" w:cs="Times New Roman"/>
        </w:rPr>
        <w:t>process</w:t>
      </w:r>
      <w:r w:rsidRPr="00270056">
        <w:rPr>
          <w:rFonts w:ascii="Times New Roman" w:hAnsi="Times New Roman" w:cs="Times New Roman"/>
        </w:rPr>
        <w:t xml:space="preserve"> harnesses the 'inflect' library, renowned for its capabilities in linguistic processing.</w:t>
      </w:r>
      <w:r w:rsidR="006F7FA3">
        <w:rPr>
          <w:rFonts w:ascii="Times New Roman" w:hAnsi="Times New Roman" w:cs="Times New Roman"/>
        </w:rPr>
        <w:t xml:space="preserve"> </w:t>
      </w:r>
      <w:r w:rsidRPr="00270056">
        <w:rPr>
          <w:rFonts w:ascii="Times New Roman" w:hAnsi="Times New Roman" w:cs="Times New Roman"/>
        </w:rPr>
        <w:t>At its core, the code commences by importing the 'inflect' library, a pivotal component for this operation. 'Inflect' is lauded for its proficiency in converting numbers into words, making it an ideal tool for transforming numeric entities found within Text.</w:t>
      </w:r>
      <w:r w:rsidR="006F7FA3">
        <w:rPr>
          <w:rFonts w:ascii="Times New Roman" w:hAnsi="Times New Roman" w:cs="Times New Roman"/>
        </w:rPr>
        <w:t xml:space="preserve"> </w:t>
      </w:r>
      <w:r w:rsidRPr="00270056">
        <w:rPr>
          <w:rFonts w:ascii="Times New Roman" w:hAnsi="Times New Roman" w:cs="Times New Roman"/>
        </w:rPr>
        <w:t>The key element of the code is the 'replace_numbers_in_Text' function. This function takes a Text string as input and orchestrates a sequence of operations to achieve the desired transformation. The process begins by splitting the input Text into individual words using the 'split()' method, resulting in a list of words. Each word undergoes meticulous examination within a list comprehension.</w:t>
      </w:r>
      <w:r w:rsidR="006F7FA3">
        <w:rPr>
          <w:rFonts w:ascii="Times New Roman" w:hAnsi="Times New Roman" w:cs="Times New Roman"/>
        </w:rPr>
        <w:t xml:space="preserve"> </w:t>
      </w:r>
      <w:r w:rsidRPr="00270056">
        <w:rPr>
          <w:rFonts w:ascii="Times New Roman" w:hAnsi="Times New Roman" w:cs="Times New Roman"/>
        </w:rPr>
        <w:t xml:space="preserve">Within this comprehension, a critical check is performed to determine whether a word is numeric using the 'isdigit()' method. If a word is identified as numeric, the 'p.number_to_words()' function from the 'inflect' library takes center stage. This function converts the numeric value into its textual </w:t>
      </w:r>
      <w:r w:rsidRPr="00270056">
        <w:rPr>
          <w:rFonts w:ascii="Times New Roman" w:hAnsi="Times New Roman" w:cs="Times New Roman"/>
        </w:rPr>
        <w:lastRenderedPageBreak/>
        <w:t>equivalent, providing a human-friendly representation. If a word lacks numeric attributes, its form remains unchanged.</w:t>
      </w:r>
      <w:r w:rsidR="006F7FA3">
        <w:rPr>
          <w:rFonts w:ascii="Times New Roman" w:hAnsi="Times New Roman" w:cs="Times New Roman"/>
        </w:rPr>
        <w:t xml:space="preserve"> </w:t>
      </w:r>
      <w:r w:rsidRPr="00270056">
        <w:rPr>
          <w:rFonts w:ascii="Times New Roman" w:hAnsi="Times New Roman" w:cs="Times New Roman"/>
        </w:rPr>
        <w:t>The processed words are then rejoined using the 'join()' function, yielding a modified Text where numeric entities have been effectively replaced with their textual counterparts.</w:t>
      </w:r>
      <w:r w:rsidR="006F7FA3">
        <w:rPr>
          <w:rFonts w:ascii="Times New Roman" w:hAnsi="Times New Roman" w:cs="Times New Roman"/>
        </w:rPr>
        <w:t xml:space="preserve"> </w:t>
      </w:r>
      <w:r w:rsidRPr="00270056">
        <w:rPr>
          <w:rFonts w:ascii="Times New Roman" w:hAnsi="Times New Roman" w:cs="Times New Roman"/>
        </w:rPr>
        <w:t xml:space="preserve">To implement this </w:t>
      </w:r>
      <w:r w:rsidR="00F4474A">
        <w:rPr>
          <w:rFonts w:ascii="Times New Roman" w:hAnsi="Times New Roman" w:cs="Times New Roman"/>
        </w:rPr>
        <w:t>process</w:t>
      </w:r>
      <w:r w:rsidRPr="00270056">
        <w:rPr>
          <w:rFonts w:ascii="Times New Roman" w:hAnsi="Times New Roman" w:cs="Times New Roman"/>
        </w:rPr>
        <w:t xml:space="preserve">, </w:t>
      </w:r>
      <w:r w:rsidR="00F4474A">
        <w:rPr>
          <w:rFonts w:ascii="Times New Roman" w:hAnsi="Times New Roman" w:cs="Times New Roman"/>
        </w:rPr>
        <w:t>I</w:t>
      </w:r>
      <w:r w:rsidRPr="00270056">
        <w:rPr>
          <w:rFonts w:ascii="Times New Roman" w:hAnsi="Times New Roman" w:cs="Times New Roman"/>
        </w:rPr>
        <w:t xml:space="preserve"> must first import the 'inflect' library. Then, by invoking the 'replace_numbers_in_Text' function and providing the target Text as input, the code adeptly carries out the substitution of numerical values with their textual counterparts. This execution significantly enhances Text comprehension and establishes a consistent numerical foundation, poised for subsequent natural language processing endeavors.</w:t>
      </w:r>
    </w:p>
    <w:p w14:paraId="48263DAF" w14:textId="6DF658D2" w:rsidR="00927075" w:rsidRPr="00A634AE" w:rsidRDefault="00927075" w:rsidP="001B294F">
      <w:pPr>
        <w:pStyle w:val="Heading4"/>
        <w:spacing w:line="360" w:lineRule="auto"/>
        <w:jc w:val="both"/>
        <w:rPr>
          <w:rFonts w:ascii="Times New Roman" w:hAnsi="Times New Roman" w:cs="Times New Roman"/>
          <w:b/>
          <w:bCs/>
          <w:i w:val="0"/>
          <w:iCs w:val="0"/>
        </w:rPr>
      </w:pPr>
      <w:bookmarkStart w:id="127" w:name="_Toc146282731"/>
      <w:r w:rsidRPr="00F52661">
        <w:rPr>
          <w:rFonts w:ascii="Times New Roman" w:hAnsi="Times New Roman" w:cs="Times New Roman"/>
          <w:b/>
          <w:bCs/>
          <w:i w:val="0"/>
          <w:iCs w:val="0"/>
        </w:rPr>
        <w:t>Stopwords removal</w:t>
      </w:r>
      <w:bookmarkEnd w:id="127"/>
    </w:p>
    <w:p w14:paraId="3ECBF282" w14:textId="4397F243" w:rsidR="000E5121" w:rsidRPr="00FC16C2" w:rsidRDefault="0051728A" w:rsidP="0051728A">
      <w:pPr>
        <w:spacing w:line="360" w:lineRule="auto"/>
        <w:jc w:val="both"/>
        <w:rPr>
          <w:rFonts w:ascii="Times New Roman" w:hAnsi="Times New Roman" w:cs="Times New Roman"/>
        </w:rPr>
      </w:pPr>
      <w:r w:rsidRPr="0051728A">
        <w:rPr>
          <w:rFonts w:ascii="Times New Roman" w:hAnsi="Times New Roman" w:cs="Times New Roman"/>
        </w:rPr>
        <w:t>In sentiment analysis using informal chat data, the strategic management of stopwords is crucial for preserving valuable context while filtering out noise. A delicate balance must be struck to ensure that sentiment-related information is retained</w:t>
      </w:r>
      <w:r w:rsidR="004B4A0F">
        <w:rPr>
          <w:rFonts w:ascii="Times New Roman" w:hAnsi="Times New Roman" w:cs="Times New Roman"/>
        </w:rPr>
        <w:fldChar w:fldCharType="begin"/>
      </w:r>
      <w:r w:rsidR="00DD300A">
        <w:rPr>
          <w:rFonts w:ascii="Times New Roman" w:hAnsi="Times New Roman" w:cs="Times New Roman"/>
        </w:rPr>
        <w:instrText xml:space="preserve"> ADDIN ZOTERO_ITEM CSL_CITATION {"citationID":"xzA2GUOe","properties":{"formattedCitation":"(Nitin Hardeniya et al., 2023)","plainCitation":"(Nitin Hardeniya et al., 2023)","noteIndex":0},"citationItems":[{"id":670,"uris":["http://zotero.org/users/10598127/items/CF5WZ32T"],"itemData":{"id":670,"type":"webpage","abstract":"Stop word removal Stop word removal is one of the most commonly used preprocessing steps across different NLP applications. The idea is simply removing the words that occur commonly across … - Selection from Natural Language Processing: Python and NLTK [Book]","language":"en","note":"ISBN: 9781787285101","title":"Stop word removal - Natural Language Processing: Python and NLTK [Book]","title-short":"Stop word removal - Natural Language Processing","URL":"https://www.oreilly.com/library/view/natural-language-processing/9781787285101/ch02s07.html","author":[{"literal":"Nitin Hardeniya"},{"literal":"Jacob Perkins"},{"literal":"Deepti Chopra"},{"literal":"Nisheeth Joshi"},{"literal":"Iti Mathur"}],"accessed":{"date-parts":[["2023",9,22]]}}}],"schema":"https://github.com/citation-style-language/schema/raw/master/csl-citation.json"} </w:instrText>
      </w:r>
      <w:r w:rsidR="004B4A0F">
        <w:rPr>
          <w:rFonts w:ascii="Times New Roman" w:hAnsi="Times New Roman" w:cs="Times New Roman"/>
        </w:rPr>
        <w:fldChar w:fldCharType="separate"/>
      </w:r>
      <w:r w:rsidR="00DD300A">
        <w:rPr>
          <w:rFonts w:ascii="Times New Roman" w:hAnsi="Times New Roman" w:cs="Times New Roman"/>
          <w:noProof/>
        </w:rPr>
        <w:t>(Nitin Hardeniya et al., 2023)</w:t>
      </w:r>
      <w:r w:rsidR="004B4A0F">
        <w:rPr>
          <w:rFonts w:ascii="Times New Roman" w:hAnsi="Times New Roman" w:cs="Times New Roman"/>
        </w:rPr>
        <w:fldChar w:fldCharType="end"/>
      </w:r>
      <w:r w:rsidRPr="0051728A">
        <w:rPr>
          <w:rFonts w:ascii="Times New Roman" w:hAnsi="Times New Roman" w:cs="Times New Roman"/>
        </w:rPr>
        <w:t>.</w:t>
      </w:r>
      <w:r w:rsidR="008505CF">
        <w:rPr>
          <w:rFonts w:ascii="Times New Roman" w:hAnsi="Times New Roman" w:cs="Times New Roman"/>
        </w:rPr>
        <w:t xml:space="preserve"> According to </w:t>
      </w:r>
      <w:r w:rsidR="008505CF">
        <w:rPr>
          <w:rFonts w:ascii="Times New Roman" w:hAnsi="Times New Roman" w:cs="Times New Roman"/>
        </w:rPr>
        <w:fldChar w:fldCharType="begin"/>
      </w:r>
      <w:r w:rsidR="00E13199">
        <w:rPr>
          <w:rFonts w:ascii="Times New Roman" w:hAnsi="Times New Roman" w:cs="Times New Roman"/>
        </w:rPr>
        <w:instrText xml:space="preserve"> ADDIN ZOTERO_ITEM CSL_CITATION {"citationID":"KRSa6w4t","properties":{"formattedCitation":"(Bharti et al., 2022)","plainCitation":"(Bharti et al., 2022)","noteIndex":0},"citationItems":[{"id":672,"uris":["http://zotero.org/users/10598127/items/2JKQGSHC"],"itemData":{"id":672,"type":"article-journal","abstract":"Sentiment analysis is a method to identify people's attitudes, sentiments, and emotions towards a given goal, such as people, activities, organizations, services, subjects, and products. Emotion detection is a subset of sentiment analysis as it predicts the unique emotion rather than just stating positive, negative, or neutral. In recent times, many researchers have already worked on speech and facial expressions for emotion recognition. However, emotion detection in text is a tedious task as cues are missing, unlike in speech, such as tonal stress, facial expression, pitch, etc. To identify emotions from text, several methods have been proposed in the past using natural language processing (NLP) techniques: the keyword approach, the lexicon-based approach, and the machine learning approach. However, there were some limitations with keyword- and lexicon-based approaches as they focus on semantic relations. In this article, we have proposed a hybrid (machine learning + deep learning) model to identify emotions in text. Convolutional neural network (CNN) and Bi-GRU were exploited as deep learning techniques. Support vector machine is used as a machine learning approach. The performance of the proposed approach is evaluated using a combination of three different types of datasets, namely, sentences, tweets, and dialogs, and it attains an accuracy of 80.11%.","container-title":"Computational Intelligence and Neuroscience","DOI":"10.1155/2022/2645381","ISSN":"1687-5265","journalAbbreviation":"Comput Intell Neurosci","note":"PMID: 36052029\nPMCID: PMC9427219","page":"2645381","source":"PubMed Central","title":"Text-Based Emotion Recognition Using Deep Learning Approach","volume":"2022","author":[{"family":"Bharti","given":"Santosh Kumar"},{"family":"Varadhaganapathy","given":"S"},{"family":"Gupta","given":"Rajeev Kumar"},{"family":"Shukla","given":"Prashant Kumar"},{"family":"Bouye","given":"Mohamed"},{"family":"Hingaa","given":"Simon Karanja"},{"family":"Mahmoud","given":"Amena"}],"issued":{"date-parts":[["2022",8,23]]}}}],"schema":"https://github.com/citation-style-language/schema/raw/master/csl-citation.json"} </w:instrText>
      </w:r>
      <w:r w:rsidR="008505CF">
        <w:rPr>
          <w:rFonts w:ascii="Times New Roman" w:hAnsi="Times New Roman" w:cs="Times New Roman"/>
        </w:rPr>
        <w:fldChar w:fldCharType="separate"/>
      </w:r>
      <w:r w:rsidR="00E13199">
        <w:rPr>
          <w:rFonts w:ascii="Times New Roman" w:hAnsi="Times New Roman" w:cs="Times New Roman"/>
          <w:noProof/>
        </w:rPr>
        <w:t>(Bharti et al., 2022)</w:t>
      </w:r>
      <w:r w:rsidR="008505CF">
        <w:rPr>
          <w:rFonts w:ascii="Times New Roman" w:hAnsi="Times New Roman" w:cs="Times New Roman"/>
        </w:rPr>
        <w:fldChar w:fldCharType="end"/>
      </w:r>
      <w:r w:rsidRPr="0051728A">
        <w:rPr>
          <w:rFonts w:ascii="Times New Roman" w:hAnsi="Times New Roman" w:cs="Times New Roman"/>
        </w:rPr>
        <w:t xml:space="preserve"> Among the stopwords worth considering for retention are negation words like "not," "no," and "never," which can profoundly alter sentiment. Personal pronouns like "I," "he," "she," and "they" provide critical insights into sentiment, as do words indicating strong emotions such as "love," "hate," "awesome," and "terrible." Intensity modifiers like "very," "extremely," and "so" can accentuate sentiment, while exclamations like "wow" and "ugh" signal heightened emotions. Question words like "why" and "how" offer essential context, and interjections like "well" and "okay" convey emotional nuances. Contractions such as "can't" and "won't" often carry sentiment implications, and in informal chat, emoticons and emojis can explicitly denote sentiment. Additionally, depending on the data's nature, certain slang words like "lit," "cool," and "lame" might carry sentiment connotations. The impact of stopwords can vary with context and analysis goals, making it advisable to experiment with different configurations to observe their effects on results.</w:t>
      </w:r>
      <w:r w:rsidR="0064498E">
        <w:rPr>
          <w:rFonts w:ascii="Times New Roman" w:hAnsi="Times New Roman" w:cs="Times New Roman"/>
        </w:rPr>
        <w:t xml:space="preserve"> </w:t>
      </w:r>
      <w:r w:rsidRPr="0051728A">
        <w:rPr>
          <w:rFonts w:ascii="Times New Roman" w:hAnsi="Times New Roman" w:cs="Times New Roman"/>
        </w:rPr>
        <w:t xml:space="preserve">The </w:t>
      </w:r>
      <w:r w:rsidR="00FA63AF">
        <w:rPr>
          <w:rFonts w:ascii="Times New Roman" w:hAnsi="Times New Roman" w:cs="Times New Roman"/>
        </w:rPr>
        <w:t>implementation of process,</w:t>
      </w:r>
      <w:r w:rsidRPr="0051728A">
        <w:rPr>
          <w:rFonts w:ascii="Times New Roman" w:hAnsi="Times New Roman" w:cs="Times New Roman"/>
        </w:rPr>
        <w:t xml:space="preserve"> introduces a robust approach to Text preprocessing by meticulously removing stopwords while preserving sentiment-relevant words, thereby enhancing textual data quality for subsequent natural language processing tasks. This </w:t>
      </w:r>
      <w:r w:rsidR="0011282D">
        <w:rPr>
          <w:rFonts w:ascii="Times New Roman" w:hAnsi="Times New Roman" w:cs="Times New Roman"/>
        </w:rPr>
        <w:t>proces</w:t>
      </w:r>
      <w:r w:rsidRPr="0051728A">
        <w:rPr>
          <w:rFonts w:ascii="Times New Roman" w:hAnsi="Times New Roman" w:cs="Times New Roman"/>
        </w:rPr>
        <w:t xml:space="preserve"> leverages Python libraries, including 'pandas' for data management and 'nltk' for linguistic processing. It begins by importing these essential libraries. A list named 'sentiment_related_stopwords' is then thoughtfully curated, encompassing words associated with sentiments, emotions, and expressions. This list ensures that crucial sentiment-related words remain untouched during the stopwords removal process. Subsequently, a set named 'nltk_stopwords' is created, housing standard English stopwords from the 'nltk' library, which are typically devoid of sentiment </w:t>
      </w:r>
      <w:r w:rsidRPr="0051728A">
        <w:rPr>
          <w:rFonts w:ascii="Times New Roman" w:hAnsi="Times New Roman" w:cs="Times New Roman"/>
        </w:rPr>
        <w:lastRenderedPageBreak/>
        <w:t xml:space="preserve">relevance and thus suitable for removal to enhance data quality. The 'remove_stopwords' function disassembles the input Text into words and performs two significant operations: identifying and removing stopwords that are not sentiment-related, while retaining sentiment-related stopwords in a 'cleaned_words' list. The </w:t>
      </w:r>
      <w:r w:rsidR="0011282D">
        <w:rPr>
          <w:rFonts w:ascii="Times New Roman" w:hAnsi="Times New Roman" w:cs="Times New Roman"/>
        </w:rPr>
        <w:t>process</w:t>
      </w:r>
      <w:r w:rsidRPr="0051728A">
        <w:rPr>
          <w:rFonts w:ascii="Times New Roman" w:hAnsi="Times New Roman" w:cs="Times New Roman"/>
        </w:rPr>
        <w:t xml:space="preserve"> provides insights into the stopwords' impact, showcasing the frequency and list of removed stopwords along with their respective frequencies. Finally, the refined Text is reconstructed for further analysis, armed with increased precision and relevant sentiment content.</w:t>
      </w:r>
    </w:p>
    <w:p w14:paraId="08E9825A" w14:textId="06C235BD" w:rsidR="00B57ED2" w:rsidRPr="00275A68" w:rsidRDefault="00581455" w:rsidP="007C194E">
      <w:pPr>
        <w:pStyle w:val="Heading4"/>
        <w:spacing w:line="360" w:lineRule="auto"/>
        <w:rPr>
          <w:b/>
          <w:bCs/>
          <w:i w:val="0"/>
          <w:iCs w:val="0"/>
        </w:rPr>
      </w:pPr>
      <w:bookmarkStart w:id="128" w:name="_Toc146282732"/>
      <w:r w:rsidRPr="00275A68">
        <w:rPr>
          <w:b/>
          <w:bCs/>
          <w:i w:val="0"/>
          <w:iCs w:val="0"/>
        </w:rPr>
        <w:t>Lemmatization</w:t>
      </w:r>
      <w:bookmarkEnd w:id="128"/>
    </w:p>
    <w:p w14:paraId="2F227334" w14:textId="4340D0AF" w:rsidR="003C12D9" w:rsidRPr="003177E8" w:rsidRDefault="00CD0B53" w:rsidP="00F847B5">
      <w:pPr>
        <w:spacing w:line="360" w:lineRule="auto"/>
        <w:jc w:val="both"/>
        <w:rPr>
          <w:rFonts w:ascii="Times New Roman" w:hAnsi="Times New Roman" w:cs="Times New Roman"/>
        </w:rPr>
      </w:pPr>
      <w:r w:rsidRPr="00CD0B53">
        <w:rPr>
          <w:rFonts w:ascii="Times New Roman" w:hAnsi="Times New Roman" w:cs="Times New Roman"/>
        </w:rPr>
        <w:t xml:space="preserve">The </w:t>
      </w:r>
      <w:r w:rsidR="006F162D">
        <w:rPr>
          <w:rFonts w:ascii="Times New Roman" w:hAnsi="Times New Roman" w:cs="Times New Roman"/>
        </w:rPr>
        <w:t>process implementation</w:t>
      </w:r>
      <w:r w:rsidRPr="00CD0B53">
        <w:rPr>
          <w:rFonts w:ascii="Times New Roman" w:hAnsi="Times New Roman" w:cs="Times New Roman"/>
        </w:rPr>
        <w:t xml:space="preserve"> presents a systematic approach to Text lemmatization, an indispensable technique within the realm of natural language processing aimed at transforming words into their fundamental or root forms. This implementation harnesses the 'WordNetLemmatizer' class, an integral component of the 'nltk' library, celebrated for its competence in linguistic processing</w:t>
      </w:r>
      <w:r w:rsidR="00B83368">
        <w:rPr>
          <w:rFonts w:ascii="Times New Roman" w:hAnsi="Times New Roman" w:cs="Times New Roman"/>
        </w:rPr>
        <w:fldChar w:fldCharType="begin"/>
      </w:r>
      <w:r w:rsidR="00B83368">
        <w:rPr>
          <w:rFonts w:ascii="Times New Roman" w:hAnsi="Times New Roman" w:cs="Times New Roman"/>
        </w:rPr>
        <w:instrText xml:space="preserve"> ADDIN ZOTERO_ITEM CSL_CITATION {"citationID":"RcBrWiyP","properties":{"formattedCitation":"(G\\uc0\\u220{}B\\uc0\\u220{}R, 2021)","plainCitation":"(GÜBÜR, 2021)","noteIndex":0},"citationItems":[{"id":677,"uris":["http://zotero.org/users/10598127/items/4QCHSL54"],"itemData":{"id":677,"type":"post-weblog","abstract":"NLTK Lemmatization is the process of grouping the inflected forms of a word in order to analyze them as a single word in linguistics. NLTK has different","language":"en-US","note":"section: Python SEO","title":"NLTK Lemmatization: How to Lemmatize Words with NLTK? - Holistic SEO","title-short":"NLTK Lemmatization","URL":"https://www.holisticseo.digital/python-seo/nltk/lemmatize","author":[{"family":"GÜBÜR","given":"Koray Tuğberk"}],"accessed":{"date-parts":[["2023",9,22]]},"issued":{"date-parts":[["2021",11,7]]}}}],"schema":"https://github.com/citation-style-language/schema/raw/master/csl-citation.json"} </w:instrText>
      </w:r>
      <w:r w:rsidR="00B83368">
        <w:rPr>
          <w:rFonts w:ascii="Times New Roman" w:hAnsi="Times New Roman" w:cs="Times New Roman"/>
        </w:rPr>
        <w:fldChar w:fldCharType="separate"/>
      </w:r>
      <w:r w:rsidR="00B83368" w:rsidRPr="00B83368">
        <w:rPr>
          <w:rFonts w:ascii="Times New Roman" w:hAnsi="Times New Roman" w:cs="Times New Roman"/>
          <w:kern w:val="0"/>
        </w:rPr>
        <w:t>(GÜBÜR, 2021)</w:t>
      </w:r>
      <w:r w:rsidR="00B83368">
        <w:rPr>
          <w:rFonts w:ascii="Times New Roman" w:hAnsi="Times New Roman" w:cs="Times New Roman"/>
        </w:rPr>
        <w:fldChar w:fldCharType="end"/>
      </w:r>
      <w:r w:rsidRPr="00CD0B53">
        <w:rPr>
          <w:rFonts w:ascii="Times New Roman" w:hAnsi="Times New Roman" w:cs="Times New Roman"/>
        </w:rPr>
        <w:t>.</w:t>
      </w:r>
      <w:r w:rsidR="00982255">
        <w:rPr>
          <w:rFonts w:ascii="Times New Roman" w:hAnsi="Times New Roman" w:cs="Times New Roman"/>
        </w:rPr>
        <w:t xml:space="preserve"> </w:t>
      </w:r>
      <w:r w:rsidRPr="00CD0B53">
        <w:rPr>
          <w:rFonts w:ascii="Times New Roman" w:hAnsi="Times New Roman" w:cs="Times New Roman"/>
        </w:rPr>
        <w:t xml:space="preserve">To initiate the lemmatization process, </w:t>
      </w:r>
      <w:r w:rsidR="002A56A3">
        <w:rPr>
          <w:rFonts w:ascii="Times New Roman" w:hAnsi="Times New Roman" w:cs="Times New Roman"/>
        </w:rPr>
        <w:t>I</w:t>
      </w:r>
      <w:r w:rsidRPr="00CD0B53">
        <w:rPr>
          <w:rFonts w:ascii="Times New Roman" w:hAnsi="Times New Roman" w:cs="Times New Roman"/>
        </w:rPr>
        <w:t xml:space="preserve"> commence by importing the requisite 'WordNetLemmatizer' from the 'nltk' library. This class emerges as a linchpin, conferring the </w:t>
      </w:r>
      <w:r w:rsidR="0019336A">
        <w:rPr>
          <w:rFonts w:ascii="Times New Roman" w:hAnsi="Times New Roman" w:cs="Times New Roman"/>
        </w:rPr>
        <w:t>proces</w:t>
      </w:r>
      <w:r w:rsidRPr="00CD0B53">
        <w:rPr>
          <w:rFonts w:ascii="Times New Roman" w:hAnsi="Times New Roman" w:cs="Times New Roman"/>
        </w:rPr>
        <w:t xml:space="preserve"> with the requisite lemmatization capabilities.</w:t>
      </w:r>
      <w:r w:rsidR="00FB6DEF">
        <w:rPr>
          <w:rFonts w:ascii="Times New Roman" w:hAnsi="Times New Roman" w:cs="Times New Roman"/>
        </w:rPr>
        <w:t xml:space="preserve"> </w:t>
      </w:r>
      <w:r w:rsidRPr="00CD0B53">
        <w:rPr>
          <w:rFonts w:ascii="Times New Roman" w:hAnsi="Times New Roman" w:cs="Times New Roman"/>
        </w:rPr>
        <w:t xml:space="preserve">The 'lemmatization' function unfolds by instantiating a 'WordNetLemmatizer' object, thus endowing the </w:t>
      </w:r>
      <w:r w:rsidR="00F94252">
        <w:rPr>
          <w:rFonts w:ascii="Times New Roman" w:hAnsi="Times New Roman" w:cs="Times New Roman"/>
        </w:rPr>
        <w:t>process</w:t>
      </w:r>
      <w:r w:rsidRPr="00CD0B53">
        <w:rPr>
          <w:rFonts w:ascii="Times New Roman" w:hAnsi="Times New Roman" w:cs="Times New Roman"/>
        </w:rPr>
        <w:t xml:space="preserve"> with the capacity to conduct lemmatization</w:t>
      </w:r>
      <w:r w:rsidR="00D95B4E">
        <w:rPr>
          <w:rFonts w:ascii="Times New Roman" w:hAnsi="Times New Roman" w:cs="Times New Roman"/>
        </w:rPr>
        <w:fldChar w:fldCharType="begin"/>
      </w:r>
      <w:r w:rsidR="008946D7">
        <w:rPr>
          <w:rFonts w:ascii="Times New Roman" w:hAnsi="Times New Roman" w:cs="Times New Roman"/>
        </w:rPr>
        <w:instrText xml:space="preserve"> ADDIN ZOTERO_ITEM CSL_CITATION {"citationID":"Big0ITCh","properties":{"formattedCitation":"(Ghanbari-Adivi and Mosleh, 2019)","plainCitation":"(Ghanbari-Adivi and Mosleh, 2019)","noteIndex":0},"citationItems":[{"id":675,"uris":["http://zotero.org/users/10598127/items/XCKG2RVH"],"itemData":{"id":675,"type":"article-journal","abstract":"The texts often express the emotions of the writers or cause emotions in the readers. In recent years, the development of the social networks has made emotional analysis of texts into an attractive topic for research. A sentiment analysis system for automatic detection of fine-grained emotions in text consists of three main parts of preprocessing, feature extraction and classification. The main focus of this paper is on presenting a novel ensemble classifier that is consisted of 1500 of k-Nearest Neighbor, Multilayer Perceptron and Decision Tree basic classifiers, which is able to systematically distinguish different fine-grained emotions between regular and irregular sentences with a proper accuracy. Moreover, Tree-structured Parzen Estimator is employed to tune parameters of the basic classifiers. The preprocessing and feature extraction operations are performed by natural language processing tools (Tokenization and Lemmatization) and Doc2Vector algorithm, respectively. Three different sets of ISEAR, OANC and CrowdFlower are used to evaluate the proposed method, which consists of regular and irregular sentences. The evaluation results show that accuracies of the proposed ensemble classifier are 99.49 and 88.49% in the detection of regular and irregular sentences, respectively.","container-title":"Neural Computing and Applications","DOI":"10.1007/s00521-019-04230-9","ISSN":"1433-3058","issue":"12","journalAbbreviation":"Neural Comput &amp; Applic","language":"en","page":"8971-8983","source":"Springer Link","title":"Text emotion detection in social networks using a novel ensemble classifier based on Parzen Tree Estimator (TPE)","volume":"31","author":[{"family":"Ghanbari-Adivi","given":"Fereshteh"},{"family":"Mosleh","given":"Mohammad"}],"issued":{"date-parts":[["2019",12,1]]}}}],"schema":"https://github.com/citation-style-language/schema/raw/master/csl-citation.json"} </w:instrText>
      </w:r>
      <w:r w:rsidR="00D95B4E">
        <w:rPr>
          <w:rFonts w:ascii="Times New Roman" w:hAnsi="Times New Roman" w:cs="Times New Roman"/>
        </w:rPr>
        <w:fldChar w:fldCharType="separate"/>
      </w:r>
      <w:r w:rsidR="008946D7">
        <w:rPr>
          <w:rFonts w:ascii="Times New Roman" w:hAnsi="Times New Roman" w:cs="Times New Roman"/>
          <w:noProof/>
        </w:rPr>
        <w:t>(Ghanbari-Adivi and Mosleh, 2019)</w:t>
      </w:r>
      <w:r w:rsidR="00D95B4E">
        <w:rPr>
          <w:rFonts w:ascii="Times New Roman" w:hAnsi="Times New Roman" w:cs="Times New Roman"/>
        </w:rPr>
        <w:fldChar w:fldCharType="end"/>
      </w:r>
      <w:r w:rsidRPr="00CD0B53">
        <w:rPr>
          <w:rFonts w:ascii="Times New Roman" w:hAnsi="Times New Roman" w:cs="Times New Roman"/>
        </w:rPr>
        <w:t>. Subsequently, the input Text undergoes a transformation, partitioning it into discrete words, a preparatory step conducive to word-level lemmatization.</w:t>
      </w:r>
      <w:r w:rsidR="00FB6DEF">
        <w:rPr>
          <w:rFonts w:ascii="Times New Roman" w:hAnsi="Times New Roman" w:cs="Times New Roman"/>
        </w:rPr>
        <w:t xml:space="preserve"> </w:t>
      </w:r>
      <w:r w:rsidRPr="00CD0B53">
        <w:rPr>
          <w:rFonts w:ascii="Times New Roman" w:hAnsi="Times New Roman" w:cs="Times New Roman"/>
        </w:rPr>
        <w:t>Within this function, each word within the Text is systematically examined. The lemmatizer method, 'lemmatize()', is invoked to effectuate the conversion of each word into its fundamental form or lemma. These lemmatized words are meticulously cataloged within a designated list, 'Text', essentially supplanting the original words with their corresponding lemmas. In the final stages, the lemmatized words residing in the 'Text' list harmoniously reunite through the 'join()' operation, culminating in the reconstruction of a coherent Text. This lemmatized Text stands ready for seamless integration into subsequent phases of Text analysis, primed for advanced linguistic processing tasks.</w:t>
      </w:r>
    </w:p>
    <w:p w14:paraId="3F417EA0" w14:textId="2DB6381D" w:rsidR="003C12D9" w:rsidRDefault="003C12D9" w:rsidP="00F847B5">
      <w:pPr>
        <w:pStyle w:val="Heading3"/>
        <w:spacing w:line="360" w:lineRule="auto"/>
        <w:rPr>
          <w:rFonts w:ascii="Times New Roman" w:hAnsi="Times New Roman" w:cs="Times New Roman"/>
          <w:b/>
          <w:bCs/>
        </w:rPr>
      </w:pPr>
      <w:bookmarkStart w:id="129" w:name="_Toc144681642"/>
      <w:bookmarkStart w:id="130" w:name="_Toc146282733"/>
      <w:r w:rsidRPr="00C87E76">
        <w:rPr>
          <w:rFonts w:ascii="Times New Roman" w:hAnsi="Times New Roman" w:cs="Times New Roman"/>
          <w:b/>
          <w:bCs/>
        </w:rPr>
        <w:t>Model based p</w:t>
      </w:r>
      <w:r w:rsidR="007731A1">
        <w:rPr>
          <w:rFonts w:ascii="Times New Roman" w:hAnsi="Times New Roman" w:cs="Times New Roman"/>
          <w:b/>
          <w:bCs/>
        </w:rPr>
        <w:t>ost</w:t>
      </w:r>
      <w:r w:rsidRPr="00C87E76">
        <w:rPr>
          <w:rFonts w:ascii="Times New Roman" w:hAnsi="Times New Roman" w:cs="Times New Roman"/>
          <w:b/>
          <w:bCs/>
        </w:rPr>
        <w:t>-processing</w:t>
      </w:r>
      <w:bookmarkEnd w:id="129"/>
      <w:bookmarkEnd w:id="130"/>
    </w:p>
    <w:p w14:paraId="0AF226EE" w14:textId="3B35F50E" w:rsidR="00EC61B5" w:rsidRPr="00EC61B5" w:rsidRDefault="006B69C9" w:rsidP="00F847B5">
      <w:pPr>
        <w:spacing w:line="360" w:lineRule="auto"/>
        <w:jc w:val="both"/>
        <w:rPr>
          <w:rFonts w:ascii="Times New Roman" w:hAnsi="Times New Roman" w:cs="Times New Roman"/>
        </w:rPr>
      </w:pPr>
      <w:r w:rsidRPr="006B69C9">
        <w:rPr>
          <w:rFonts w:ascii="Times New Roman" w:hAnsi="Times New Roman" w:cs="Times New Roman"/>
        </w:rPr>
        <w:t xml:space="preserve">In sentiment analysis, Model-based Post-processing stands as a pivotal stage where the raw output generated by machine learning models is further refined and enhanced to produce more accurate and coherent results. In this section, we delve into the intricacies of Model-based Post-processing, shedding light on the techniques and tools employed to fine-tune the sentiment predictions obtained from our trained models. Through this process, we aim to mitigate any </w:t>
      </w:r>
      <w:r w:rsidRPr="006B69C9">
        <w:rPr>
          <w:rFonts w:ascii="Times New Roman" w:hAnsi="Times New Roman" w:cs="Times New Roman"/>
        </w:rPr>
        <w:lastRenderedPageBreak/>
        <w:t>inherent biases, reduce noise, and improve the overall quality of the sentiment analysis results. Key steps include threshold adjustment, where we optimize the classification boundaries</w:t>
      </w:r>
      <w:r w:rsidR="00065807">
        <w:rPr>
          <w:rFonts w:ascii="Times New Roman" w:hAnsi="Times New Roman" w:cs="Times New Roman"/>
        </w:rPr>
        <w:t xml:space="preserve">, extract features and limit token lengths </w:t>
      </w:r>
      <w:r w:rsidRPr="006B69C9">
        <w:rPr>
          <w:rFonts w:ascii="Times New Roman" w:hAnsi="Times New Roman" w:cs="Times New Roman"/>
        </w:rPr>
        <w:t>which helps standardize the output classes for better interpretability and consistency. Our implementation of Model-based Post-processing reflects a commitment to delivering sentiment analysis outcomes that are not only data-driven but also refined to align with real-world nuances and expectations.</w:t>
      </w:r>
    </w:p>
    <w:p w14:paraId="196C2F92" w14:textId="38A8DA17" w:rsidR="00927075" w:rsidRDefault="00AC015B" w:rsidP="00F71690">
      <w:pPr>
        <w:pStyle w:val="Heading4"/>
        <w:rPr>
          <w:rFonts w:ascii="Times New Roman" w:hAnsi="Times New Roman" w:cs="Times New Roman"/>
          <w:b/>
          <w:bCs/>
          <w:i w:val="0"/>
          <w:iCs w:val="0"/>
        </w:rPr>
      </w:pPr>
      <w:bookmarkStart w:id="131" w:name="_Toc146282734"/>
      <w:r>
        <w:rPr>
          <w:rFonts w:ascii="Times New Roman" w:hAnsi="Times New Roman" w:cs="Times New Roman"/>
          <w:b/>
          <w:bCs/>
          <w:i w:val="0"/>
          <w:iCs w:val="0"/>
        </w:rPr>
        <w:t>Decision Tree Classifier</w:t>
      </w:r>
      <w:bookmarkEnd w:id="131"/>
    </w:p>
    <w:p w14:paraId="5FDEC25E" w14:textId="17075587" w:rsidR="00097AEF" w:rsidRPr="00EC61B5" w:rsidRDefault="00097AEF" w:rsidP="00EC61B5">
      <w:pPr>
        <w:spacing w:line="360" w:lineRule="auto"/>
        <w:jc w:val="both"/>
        <w:rPr>
          <w:rFonts w:ascii="Times New Roman" w:hAnsi="Times New Roman" w:cs="Times New Roman"/>
        </w:rPr>
      </w:pPr>
      <w:r w:rsidRPr="00EC61B5">
        <w:rPr>
          <w:rFonts w:ascii="Times New Roman" w:hAnsi="Times New Roman" w:cs="Times New Roman"/>
        </w:rPr>
        <w:t>The decisi</w:t>
      </w:r>
      <w:r w:rsidR="005D1C0D" w:rsidRPr="00EC61B5">
        <w:rPr>
          <w:rFonts w:ascii="Times New Roman" w:hAnsi="Times New Roman" w:cs="Times New Roman"/>
        </w:rPr>
        <w:t xml:space="preserve">sion tree </w:t>
      </w:r>
      <w:r w:rsidR="00572CF1" w:rsidRPr="00EC61B5">
        <w:rPr>
          <w:rFonts w:ascii="Times New Roman" w:hAnsi="Times New Roman" w:cs="Times New Roman"/>
        </w:rPr>
        <w:t xml:space="preserve">classifier would be train and for that the post -processing is performed as given below these steps have been discussed before </w:t>
      </w:r>
      <w:r w:rsidR="00680EB1" w:rsidRPr="00EC61B5">
        <w:rPr>
          <w:rFonts w:ascii="Times New Roman" w:hAnsi="Times New Roman" w:cs="Times New Roman"/>
        </w:rPr>
        <w:t>while designing.</w:t>
      </w:r>
    </w:p>
    <w:p w14:paraId="3EEBEFAC" w14:textId="5E2B545C" w:rsidR="009F03E7" w:rsidRPr="00C87E76" w:rsidRDefault="009F03E7" w:rsidP="009F03E7">
      <w:pPr>
        <w:pStyle w:val="Heading5"/>
        <w:rPr>
          <w:rFonts w:ascii="Times New Roman" w:hAnsi="Times New Roman" w:cs="Times New Roman"/>
          <w:b/>
          <w:bCs/>
        </w:rPr>
      </w:pPr>
      <w:bookmarkStart w:id="132" w:name="_Toc146282735"/>
      <w:r w:rsidRPr="00C87E76">
        <w:rPr>
          <w:rFonts w:ascii="Times New Roman" w:hAnsi="Times New Roman" w:cs="Times New Roman"/>
          <w:b/>
          <w:bCs/>
        </w:rPr>
        <w:t>TF-IDF</w:t>
      </w:r>
      <w:bookmarkEnd w:id="132"/>
    </w:p>
    <w:p w14:paraId="143C08FA" w14:textId="1329FBA8" w:rsidR="00C87E76" w:rsidRPr="009F63C3" w:rsidRDefault="009F63C3" w:rsidP="002A68E8">
      <w:pPr>
        <w:spacing w:line="360" w:lineRule="auto"/>
        <w:jc w:val="both"/>
        <w:rPr>
          <w:rFonts w:ascii="Times New Roman" w:hAnsi="Times New Roman" w:cs="Times New Roman"/>
        </w:rPr>
      </w:pPr>
      <w:r w:rsidRPr="009F63C3">
        <w:rPr>
          <w:rFonts w:ascii="Times New Roman" w:hAnsi="Times New Roman" w:cs="Times New Roman"/>
        </w:rPr>
        <w:t xml:space="preserve">The provided </w:t>
      </w:r>
      <w:r w:rsidR="00F94252">
        <w:rPr>
          <w:rFonts w:ascii="Times New Roman" w:hAnsi="Times New Roman" w:cs="Times New Roman"/>
        </w:rPr>
        <w:t>process</w:t>
      </w:r>
      <w:r w:rsidRPr="009F63C3">
        <w:rPr>
          <w:rFonts w:ascii="Times New Roman" w:hAnsi="Times New Roman" w:cs="Times New Roman"/>
        </w:rPr>
        <w:t xml:space="preserve"> segment showcases an efficient approach to training and evaluating a </w:t>
      </w:r>
      <w:r w:rsidR="004D78E2">
        <w:rPr>
          <w:rFonts w:ascii="Times New Roman" w:hAnsi="Times New Roman" w:cs="Times New Roman"/>
        </w:rPr>
        <w:t>Text</w:t>
      </w:r>
      <w:r w:rsidRPr="009F63C3">
        <w:rPr>
          <w:rFonts w:ascii="Times New Roman" w:hAnsi="Times New Roman" w:cs="Times New Roman"/>
        </w:rPr>
        <w:t xml:space="preserve"> classification model using the TF-IDF (Term Frequency-Inverse Document Frequency) vectorization technique in combination with a machine learning classifier. This </w:t>
      </w:r>
      <w:r w:rsidR="00F647CF">
        <w:rPr>
          <w:rFonts w:ascii="Times New Roman" w:hAnsi="Times New Roman" w:cs="Times New Roman"/>
        </w:rPr>
        <w:t>process</w:t>
      </w:r>
      <w:r w:rsidRPr="009F63C3">
        <w:rPr>
          <w:rFonts w:ascii="Times New Roman" w:hAnsi="Times New Roman" w:cs="Times New Roman"/>
        </w:rPr>
        <w:t xml:space="preserve"> </w:t>
      </w:r>
      <w:r w:rsidR="0095597E">
        <w:rPr>
          <w:rFonts w:ascii="Times New Roman" w:hAnsi="Times New Roman" w:cs="Times New Roman"/>
        </w:rPr>
        <w:t xml:space="preserve">was motivated by the study of </w:t>
      </w:r>
      <w:r w:rsidR="00404DA8">
        <w:rPr>
          <w:rFonts w:ascii="Times New Roman" w:hAnsi="Times New Roman" w:cs="Times New Roman"/>
        </w:rPr>
        <w:fldChar w:fldCharType="begin"/>
      </w:r>
      <w:r w:rsidR="00FE6700">
        <w:rPr>
          <w:rFonts w:ascii="Times New Roman" w:hAnsi="Times New Roman" w:cs="Times New Roman"/>
        </w:rPr>
        <w:instrText xml:space="preserve"> ADDIN ZOTERO_ITEM CSL_CITATION {"citationID":"cUzTV80L","properties":{"formattedCitation":"(Praveen Sujanmulk, 2021)","plainCitation":"(Praveen Sujanmulk, 2021)","noteIndex":0},"citationItems":[{"id":679,"uris":["http://zotero.org/users/10598127/items/J9SBJZWX"],"itemData":{"id":679,"type":"webpage","title":"Sentiment Analysis on Amazon Reviews using TF-IDF Approach. | by Praveen Sujanmulk | Analytics Vidhya | Medium","URL":"https://medium.com/analytics-vidhya/sentiment-analysis-on-amazon-reviews-using-tf-idf-approach-c5ab4c36e7a1","author":[{"literal":"Praveen Sujanmulk"}],"accessed":{"date-parts":[["2023",9,22]]},"issued":{"date-parts":[["2021"]]}}}],"schema":"https://github.com/citation-style-language/schema/raw/master/csl-citation.json"} </w:instrText>
      </w:r>
      <w:r w:rsidR="00404DA8">
        <w:rPr>
          <w:rFonts w:ascii="Times New Roman" w:hAnsi="Times New Roman" w:cs="Times New Roman"/>
        </w:rPr>
        <w:fldChar w:fldCharType="separate"/>
      </w:r>
      <w:r w:rsidR="00FE6700">
        <w:rPr>
          <w:rFonts w:ascii="Times New Roman" w:hAnsi="Times New Roman" w:cs="Times New Roman"/>
          <w:noProof/>
        </w:rPr>
        <w:t>(Praveen Sujanmulk, 2021)</w:t>
      </w:r>
      <w:r w:rsidR="00404DA8">
        <w:rPr>
          <w:rFonts w:ascii="Times New Roman" w:hAnsi="Times New Roman" w:cs="Times New Roman"/>
        </w:rPr>
        <w:fldChar w:fldCharType="end"/>
      </w:r>
      <w:r w:rsidR="00396A0C">
        <w:rPr>
          <w:rFonts w:ascii="Times New Roman" w:hAnsi="Times New Roman" w:cs="Times New Roman"/>
        </w:rPr>
        <w:t xml:space="preserve"> which </w:t>
      </w:r>
      <w:r w:rsidRPr="009F63C3">
        <w:rPr>
          <w:rFonts w:ascii="Times New Roman" w:hAnsi="Times New Roman" w:cs="Times New Roman"/>
        </w:rPr>
        <w:t>harnesses the capabilities of the 'Pipeline' class from the 'sklearn' library to create an organized and sequential data processing pipeline.</w:t>
      </w:r>
      <w:r w:rsidR="00EA37FA">
        <w:rPr>
          <w:rFonts w:ascii="Times New Roman" w:hAnsi="Times New Roman" w:cs="Times New Roman"/>
        </w:rPr>
        <w:t xml:space="preserve"> </w:t>
      </w:r>
      <w:r w:rsidRPr="009F63C3">
        <w:rPr>
          <w:rFonts w:ascii="Times New Roman" w:hAnsi="Times New Roman" w:cs="Times New Roman"/>
        </w:rPr>
        <w:t xml:space="preserve">The 'train_model_tfidf' function is the heart of this implementation. By accepting a model, data, and target values as parameters, the function generates a comprehensive pipeline for </w:t>
      </w:r>
      <w:r w:rsidR="004D78E2">
        <w:rPr>
          <w:rFonts w:ascii="Times New Roman" w:hAnsi="Times New Roman" w:cs="Times New Roman"/>
        </w:rPr>
        <w:t>Text</w:t>
      </w:r>
      <w:r w:rsidRPr="009F63C3">
        <w:rPr>
          <w:rFonts w:ascii="Times New Roman" w:hAnsi="Times New Roman" w:cs="Times New Roman"/>
        </w:rPr>
        <w:t xml:space="preserve"> classification. Inside the function, a 'Pipeline' object is constructed, consisting of two stages: a 'TfidfVectorizer', responsible for converting the </w:t>
      </w:r>
      <w:r w:rsidR="004D78E2">
        <w:rPr>
          <w:rFonts w:ascii="Times New Roman" w:hAnsi="Times New Roman" w:cs="Times New Roman"/>
        </w:rPr>
        <w:t>Text</w:t>
      </w:r>
      <w:r w:rsidRPr="009F63C3">
        <w:rPr>
          <w:rFonts w:ascii="Times New Roman" w:hAnsi="Times New Roman" w:cs="Times New Roman"/>
        </w:rPr>
        <w:t xml:space="preserve"> data into a numerical matrix using TF-IDF, and the provided model.</w:t>
      </w:r>
      <w:r w:rsidR="00EA37FA">
        <w:rPr>
          <w:rFonts w:ascii="Times New Roman" w:hAnsi="Times New Roman" w:cs="Times New Roman"/>
        </w:rPr>
        <w:t xml:space="preserve"> </w:t>
      </w:r>
      <w:r w:rsidRPr="009F63C3">
        <w:rPr>
          <w:rFonts w:ascii="Times New Roman" w:hAnsi="Times New Roman" w:cs="Times New Roman"/>
        </w:rPr>
        <w:t xml:space="preserve">The pipeline structure ensures seamless data transformation and model application. The function then fits the pipeline to the provided data and targets, effectively training the model with the </w:t>
      </w:r>
      <w:r w:rsidR="004D78E2">
        <w:rPr>
          <w:rFonts w:ascii="Times New Roman" w:hAnsi="Times New Roman" w:cs="Times New Roman"/>
        </w:rPr>
        <w:t>Text</w:t>
      </w:r>
      <w:r w:rsidRPr="009F63C3">
        <w:rPr>
          <w:rFonts w:ascii="Times New Roman" w:hAnsi="Times New Roman" w:cs="Times New Roman"/>
        </w:rPr>
        <w:t xml:space="preserve"> data.</w:t>
      </w:r>
      <w:r w:rsidR="000704C1">
        <w:rPr>
          <w:rFonts w:ascii="Times New Roman" w:hAnsi="Times New Roman" w:cs="Times New Roman"/>
        </w:rPr>
        <w:t xml:space="preserve"> </w:t>
      </w:r>
      <w:r w:rsidRPr="009F63C3">
        <w:rPr>
          <w:rFonts w:ascii="Times New Roman" w:hAnsi="Times New Roman" w:cs="Times New Roman"/>
        </w:rPr>
        <w:t xml:space="preserve">The </w:t>
      </w:r>
      <w:r w:rsidR="00F647CF">
        <w:rPr>
          <w:rFonts w:ascii="Times New Roman" w:hAnsi="Times New Roman" w:cs="Times New Roman"/>
        </w:rPr>
        <w:t>process</w:t>
      </w:r>
      <w:r w:rsidRPr="009F63C3">
        <w:rPr>
          <w:rFonts w:ascii="Times New Roman" w:hAnsi="Times New Roman" w:cs="Times New Roman"/>
        </w:rPr>
        <w:t xml:space="preserve"> proceeds to train a Decision Tree classifier using the 'train_model_tfidf' function, where 'x_train' contains the training </w:t>
      </w:r>
      <w:r w:rsidR="004D78E2">
        <w:rPr>
          <w:rFonts w:ascii="Times New Roman" w:hAnsi="Times New Roman" w:cs="Times New Roman"/>
        </w:rPr>
        <w:t>Text</w:t>
      </w:r>
      <w:r w:rsidRPr="009F63C3">
        <w:rPr>
          <w:rFonts w:ascii="Times New Roman" w:hAnsi="Times New Roman" w:cs="Times New Roman"/>
        </w:rPr>
        <w:t xml:space="preserve"> data and 'Y_train' comprises the corresponding target labels. Subsequently, the model's predictive performance is tested using the test data, denoted by 'x_test'.</w:t>
      </w:r>
      <w:r w:rsidR="000704C1">
        <w:rPr>
          <w:rFonts w:ascii="Times New Roman" w:hAnsi="Times New Roman" w:cs="Times New Roman"/>
        </w:rPr>
        <w:t xml:space="preserve"> </w:t>
      </w:r>
      <w:r w:rsidRPr="009F63C3">
        <w:rPr>
          <w:rFonts w:ascii="Times New Roman" w:hAnsi="Times New Roman" w:cs="Times New Roman"/>
        </w:rPr>
        <w:t xml:space="preserve">To quantify the model's effectiveness, the </w:t>
      </w:r>
      <w:r w:rsidR="00F647CF">
        <w:rPr>
          <w:rFonts w:ascii="Times New Roman" w:hAnsi="Times New Roman" w:cs="Times New Roman"/>
        </w:rPr>
        <w:t>process</w:t>
      </w:r>
      <w:r w:rsidRPr="009F63C3">
        <w:rPr>
          <w:rFonts w:ascii="Times New Roman" w:hAnsi="Times New Roman" w:cs="Times New Roman"/>
        </w:rPr>
        <w:t xml:space="preserve"> calculates the accuracy of the predictions by comparing the actual target labels 'Y_test' with the predicted labels 'y_pred'. The calculated accuracy score is printed, providing insight into the model's classification performance.</w:t>
      </w:r>
      <w:r w:rsidR="000704C1">
        <w:rPr>
          <w:rFonts w:ascii="Times New Roman" w:hAnsi="Times New Roman" w:cs="Times New Roman"/>
        </w:rPr>
        <w:t xml:space="preserve"> </w:t>
      </w:r>
      <w:r w:rsidRPr="009F63C3">
        <w:rPr>
          <w:rFonts w:ascii="Times New Roman" w:hAnsi="Times New Roman" w:cs="Times New Roman"/>
        </w:rPr>
        <w:t xml:space="preserve">In summary, this </w:t>
      </w:r>
      <w:r w:rsidR="00F647CF">
        <w:rPr>
          <w:rFonts w:ascii="Times New Roman" w:hAnsi="Times New Roman" w:cs="Times New Roman"/>
        </w:rPr>
        <w:t>process</w:t>
      </w:r>
      <w:r w:rsidRPr="009F63C3">
        <w:rPr>
          <w:rFonts w:ascii="Times New Roman" w:hAnsi="Times New Roman" w:cs="Times New Roman"/>
        </w:rPr>
        <w:t xml:space="preserve"> embodies an end-to-end approach to </w:t>
      </w:r>
      <w:r w:rsidR="004D78E2">
        <w:rPr>
          <w:rFonts w:ascii="Times New Roman" w:hAnsi="Times New Roman" w:cs="Times New Roman"/>
        </w:rPr>
        <w:t>Text</w:t>
      </w:r>
      <w:r w:rsidRPr="009F63C3">
        <w:rPr>
          <w:rFonts w:ascii="Times New Roman" w:hAnsi="Times New Roman" w:cs="Times New Roman"/>
        </w:rPr>
        <w:t xml:space="preserve"> classification. It leverages the 'Pipeline' mechanism from 'sklearn' to encapsulate </w:t>
      </w:r>
      <w:r w:rsidR="004D78E2">
        <w:rPr>
          <w:rFonts w:ascii="Times New Roman" w:hAnsi="Times New Roman" w:cs="Times New Roman"/>
        </w:rPr>
        <w:t>Text</w:t>
      </w:r>
      <w:r w:rsidRPr="009F63C3">
        <w:rPr>
          <w:rFonts w:ascii="Times New Roman" w:hAnsi="Times New Roman" w:cs="Times New Roman"/>
        </w:rPr>
        <w:t xml:space="preserve"> preprocessing and model training. The use of TF-IDF vectorization and a Decision Tree classifier demonstrates a comprehensive methodology to analyze and categorize </w:t>
      </w:r>
      <w:r w:rsidR="004D78E2">
        <w:rPr>
          <w:rFonts w:ascii="Times New Roman" w:hAnsi="Times New Roman" w:cs="Times New Roman"/>
        </w:rPr>
        <w:t>Text</w:t>
      </w:r>
      <w:r w:rsidRPr="009F63C3">
        <w:rPr>
          <w:rFonts w:ascii="Times New Roman" w:hAnsi="Times New Roman" w:cs="Times New Roman"/>
        </w:rPr>
        <w:t xml:space="preserve"> data. This implementation is instrumental in automating the training and evaluation process for </w:t>
      </w:r>
      <w:r w:rsidR="004D78E2">
        <w:rPr>
          <w:rFonts w:ascii="Times New Roman" w:hAnsi="Times New Roman" w:cs="Times New Roman"/>
        </w:rPr>
        <w:t>Text</w:t>
      </w:r>
      <w:r w:rsidRPr="009F63C3">
        <w:rPr>
          <w:rFonts w:ascii="Times New Roman" w:hAnsi="Times New Roman" w:cs="Times New Roman"/>
        </w:rPr>
        <w:t xml:space="preserve"> classification tasks.</w:t>
      </w:r>
    </w:p>
    <w:p w14:paraId="05297709" w14:textId="7A397240" w:rsidR="009F03E7" w:rsidRDefault="0031592B" w:rsidP="002A68E8">
      <w:pPr>
        <w:pStyle w:val="Heading4"/>
        <w:spacing w:line="360" w:lineRule="auto"/>
        <w:rPr>
          <w:rFonts w:ascii="Times New Roman" w:hAnsi="Times New Roman" w:cs="Times New Roman"/>
          <w:b/>
          <w:bCs/>
          <w:i w:val="0"/>
          <w:iCs w:val="0"/>
        </w:rPr>
      </w:pPr>
      <w:bookmarkStart w:id="133" w:name="_Toc146282736"/>
      <w:r>
        <w:rPr>
          <w:rFonts w:ascii="Times New Roman" w:hAnsi="Times New Roman" w:cs="Times New Roman"/>
          <w:b/>
          <w:bCs/>
          <w:i w:val="0"/>
          <w:iCs w:val="0"/>
        </w:rPr>
        <w:lastRenderedPageBreak/>
        <w:t>Bi-directional GRU</w:t>
      </w:r>
      <w:r w:rsidR="006C4EBF" w:rsidRPr="00C87E76">
        <w:rPr>
          <w:rFonts w:ascii="Times New Roman" w:hAnsi="Times New Roman" w:cs="Times New Roman"/>
          <w:b/>
          <w:bCs/>
          <w:i w:val="0"/>
          <w:iCs w:val="0"/>
        </w:rPr>
        <w:t xml:space="preserve"> with </w:t>
      </w:r>
      <w:r w:rsidR="00B25787">
        <w:rPr>
          <w:rFonts w:ascii="Times New Roman" w:hAnsi="Times New Roman" w:cs="Times New Roman"/>
          <w:b/>
          <w:bCs/>
          <w:i w:val="0"/>
          <w:iCs w:val="0"/>
        </w:rPr>
        <w:t xml:space="preserve">Glove twitter </w:t>
      </w:r>
      <w:r w:rsidR="00FB77C1" w:rsidRPr="00C87E76">
        <w:rPr>
          <w:rFonts w:ascii="Times New Roman" w:hAnsi="Times New Roman" w:cs="Times New Roman"/>
          <w:b/>
          <w:bCs/>
          <w:i w:val="0"/>
          <w:iCs w:val="0"/>
        </w:rPr>
        <w:t>word embeddings</w:t>
      </w:r>
      <w:bookmarkEnd w:id="133"/>
    </w:p>
    <w:p w14:paraId="7A65AE78" w14:textId="3F02FEC2" w:rsidR="00AF6C3E" w:rsidRPr="00AF6C3E" w:rsidRDefault="00823DDE" w:rsidP="002A68E8">
      <w:pPr>
        <w:spacing w:line="360" w:lineRule="auto"/>
        <w:rPr>
          <w:rFonts w:ascii="Times New Roman" w:hAnsi="Times New Roman" w:cs="Times New Roman"/>
        </w:rPr>
      </w:pPr>
      <w:r>
        <w:rPr>
          <w:rFonts w:ascii="Times New Roman" w:hAnsi="Times New Roman" w:cs="Times New Roman"/>
        </w:rPr>
        <w:t xml:space="preserve">As discussed while designing that the focus is to design a bidirectional GRU which </w:t>
      </w:r>
    </w:p>
    <w:p w14:paraId="53EC1822" w14:textId="1111FE44" w:rsidR="00D9425F" w:rsidRDefault="00D9425F" w:rsidP="002A68E8">
      <w:pPr>
        <w:pStyle w:val="Heading5"/>
        <w:spacing w:line="360" w:lineRule="auto"/>
        <w:rPr>
          <w:rFonts w:ascii="Times New Roman" w:hAnsi="Times New Roman" w:cs="Times New Roman"/>
          <w:b/>
          <w:bCs/>
        </w:rPr>
      </w:pPr>
      <w:bookmarkStart w:id="134" w:name="_Toc146282737"/>
      <w:r w:rsidRPr="00C87E76">
        <w:rPr>
          <w:rFonts w:ascii="Times New Roman" w:hAnsi="Times New Roman" w:cs="Times New Roman"/>
          <w:b/>
          <w:bCs/>
        </w:rPr>
        <w:t>Label encoding</w:t>
      </w:r>
      <w:bookmarkEnd w:id="134"/>
    </w:p>
    <w:p w14:paraId="384710D1" w14:textId="019C4362" w:rsidR="00354730" w:rsidRPr="003D76AD" w:rsidRDefault="00354730" w:rsidP="00354730">
      <w:pPr>
        <w:spacing w:line="360" w:lineRule="auto"/>
        <w:jc w:val="both"/>
        <w:rPr>
          <w:rFonts w:ascii="Times New Roman" w:hAnsi="Times New Roman" w:cs="Times New Roman"/>
        </w:rPr>
      </w:pPr>
      <w:r w:rsidRPr="003D76AD">
        <w:rPr>
          <w:rFonts w:ascii="Times New Roman" w:hAnsi="Times New Roman" w:cs="Times New Roman"/>
        </w:rPr>
        <w:t xml:space="preserve">The provided </w:t>
      </w:r>
      <w:r w:rsidR="00F647CF">
        <w:rPr>
          <w:rFonts w:ascii="Times New Roman" w:hAnsi="Times New Roman" w:cs="Times New Roman"/>
        </w:rPr>
        <w:t>process</w:t>
      </w:r>
      <w:r w:rsidRPr="003D76AD">
        <w:rPr>
          <w:rFonts w:ascii="Times New Roman" w:hAnsi="Times New Roman" w:cs="Times New Roman"/>
        </w:rPr>
        <w:t xml:space="preserve"> snippet underscores the process of encoding categorical labels into numerical values, a critical step in preparing data for machine learning tasks</w:t>
      </w:r>
      <w:r w:rsidR="00D13E47">
        <w:rPr>
          <w:rFonts w:ascii="Times New Roman" w:hAnsi="Times New Roman" w:cs="Times New Roman"/>
        </w:rPr>
        <w:fldChar w:fldCharType="begin"/>
      </w:r>
      <w:r w:rsidR="00D13E47">
        <w:rPr>
          <w:rFonts w:ascii="Times New Roman" w:hAnsi="Times New Roman" w:cs="Times New Roman"/>
        </w:rPr>
        <w:instrText xml:space="preserve"> ADDIN ZOTERO_ITEM CSL_CITATION {"citationID":"wdrgmLtN","properties":{"formattedCitation":"(Alakh Sethi, 2023)","plainCitation":"(Alakh Sethi, 2023)","noteIndex":0},"citationItems":[{"id":681,"uris":["http://zotero.org/users/10598127/items/XXKRC9B2"],"itemData":{"id":681,"type":"webpage","title":"Categorical Encoding | One Hot Encoding vs Label Encoding","URL":"https://www.analyticsvidhya.com/blog/2020/03/one-hot-encoding-vs-label-encoding-using-scikit-learn/","author":[{"literal":"Alakh Sethi"}],"accessed":{"date-parts":[["2023",9,22]]},"issued":{"date-parts":[["2023"]]}}}],"schema":"https://github.com/citation-style-language/schema/raw/master/csl-citation.json"} </w:instrText>
      </w:r>
      <w:r w:rsidR="00D13E47">
        <w:rPr>
          <w:rFonts w:ascii="Times New Roman" w:hAnsi="Times New Roman" w:cs="Times New Roman"/>
        </w:rPr>
        <w:fldChar w:fldCharType="separate"/>
      </w:r>
      <w:r w:rsidR="00D13E47">
        <w:rPr>
          <w:rFonts w:ascii="Times New Roman" w:hAnsi="Times New Roman" w:cs="Times New Roman"/>
          <w:noProof/>
        </w:rPr>
        <w:t>(Alakh Sethi, 2023)</w:t>
      </w:r>
      <w:r w:rsidR="00D13E47">
        <w:rPr>
          <w:rFonts w:ascii="Times New Roman" w:hAnsi="Times New Roman" w:cs="Times New Roman"/>
        </w:rPr>
        <w:fldChar w:fldCharType="end"/>
      </w:r>
      <w:r w:rsidRPr="003D76AD">
        <w:rPr>
          <w:rFonts w:ascii="Times New Roman" w:hAnsi="Times New Roman" w:cs="Times New Roman"/>
        </w:rPr>
        <w:t>. The implementation employs the 'LabelEncoder' class from the 'sklearn.preprocessing' module, and its objective is to transform textual or categorical labels into a format compatible with machine learning algorithms.</w:t>
      </w:r>
      <w:r w:rsidR="00047801">
        <w:rPr>
          <w:rFonts w:ascii="Times New Roman" w:hAnsi="Times New Roman" w:cs="Times New Roman"/>
        </w:rPr>
        <w:t xml:space="preserve"> </w:t>
      </w:r>
      <w:r w:rsidRPr="003D76AD">
        <w:rPr>
          <w:rFonts w:ascii="Times New Roman" w:hAnsi="Times New Roman" w:cs="Times New Roman"/>
        </w:rPr>
        <w:t>The 'LabelEncoder' class, a component of the 'sklearn' library, is pivotal in this endeavor. Its primary purpose is to convert categorical labels into corresponding integer values, effectively facilitating their integration into machine learning models.</w:t>
      </w:r>
      <w:r w:rsidR="00047801">
        <w:rPr>
          <w:rFonts w:ascii="Times New Roman" w:hAnsi="Times New Roman" w:cs="Times New Roman"/>
        </w:rPr>
        <w:t xml:space="preserve"> </w:t>
      </w:r>
      <w:r w:rsidRPr="003D76AD">
        <w:rPr>
          <w:rFonts w:ascii="Times New Roman" w:hAnsi="Times New Roman" w:cs="Times New Roman"/>
        </w:rPr>
        <w:t xml:space="preserve">The </w:t>
      </w:r>
      <w:r w:rsidR="00F647CF">
        <w:rPr>
          <w:rFonts w:ascii="Times New Roman" w:hAnsi="Times New Roman" w:cs="Times New Roman"/>
        </w:rPr>
        <w:t>process</w:t>
      </w:r>
      <w:r w:rsidRPr="003D76AD">
        <w:rPr>
          <w:rFonts w:ascii="Times New Roman" w:hAnsi="Times New Roman" w:cs="Times New Roman"/>
        </w:rPr>
        <w:t>'s logic unfolds as follows</w:t>
      </w:r>
      <w:r w:rsidR="00047801">
        <w:rPr>
          <w:rFonts w:ascii="Times New Roman" w:hAnsi="Times New Roman" w:cs="Times New Roman"/>
        </w:rPr>
        <w:t>,</w:t>
      </w:r>
      <w:r w:rsidRPr="003D76AD">
        <w:rPr>
          <w:rFonts w:ascii="Times New Roman" w:hAnsi="Times New Roman" w:cs="Times New Roman"/>
        </w:rPr>
        <w:t xml:space="preserve"> the 'LabelEncoder' instance 'le' is created, and then fitted to the training data's target labels ('y_trn') using the 'fit_transform()' method. This results in the transformation of textual or categorical labels into corresponding numerical representations.</w:t>
      </w:r>
      <w:r w:rsidR="00047801">
        <w:rPr>
          <w:rFonts w:ascii="Times New Roman" w:hAnsi="Times New Roman" w:cs="Times New Roman"/>
        </w:rPr>
        <w:t xml:space="preserve"> </w:t>
      </w:r>
      <w:r w:rsidRPr="003D76AD">
        <w:rPr>
          <w:rFonts w:ascii="Times New Roman" w:hAnsi="Times New Roman" w:cs="Times New Roman"/>
        </w:rPr>
        <w:t>Subsequently, the same label encoding is applied to the test ('y_tst') and validation ('y_val') data. The 'transform()' method is used here, ensuring that the same encoding scheme is utilized across all datasets.</w:t>
      </w:r>
    </w:p>
    <w:p w14:paraId="4B34081C" w14:textId="03C32361" w:rsidR="008D141B" w:rsidRPr="003A0C7D" w:rsidRDefault="00354730" w:rsidP="008D141B">
      <w:pPr>
        <w:spacing w:line="360" w:lineRule="auto"/>
        <w:jc w:val="both"/>
        <w:rPr>
          <w:rFonts w:ascii="Times New Roman" w:hAnsi="Times New Roman" w:cs="Times New Roman"/>
        </w:rPr>
      </w:pPr>
      <w:r w:rsidRPr="003D76AD">
        <w:rPr>
          <w:rFonts w:ascii="Times New Roman" w:hAnsi="Times New Roman" w:cs="Times New Roman"/>
        </w:rPr>
        <w:t xml:space="preserve">The </w:t>
      </w:r>
      <w:r w:rsidR="005D5DC8">
        <w:rPr>
          <w:rFonts w:ascii="Times New Roman" w:hAnsi="Times New Roman" w:cs="Times New Roman"/>
        </w:rPr>
        <w:t>process</w:t>
      </w:r>
      <w:r w:rsidRPr="003D76AD">
        <w:rPr>
          <w:rFonts w:ascii="Times New Roman" w:hAnsi="Times New Roman" w:cs="Times New Roman"/>
        </w:rPr>
        <w:t xml:space="preserve"> concludes by displaying the set of encoded labels within the training data. This action provides insight into the mapping of categorical labels to their respective numerical representations, aiding in understanding the encoding process.</w:t>
      </w:r>
      <w:r w:rsidR="005D5DC8">
        <w:rPr>
          <w:rFonts w:ascii="Times New Roman" w:hAnsi="Times New Roman" w:cs="Times New Roman"/>
        </w:rPr>
        <w:t xml:space="preserve"> </w:t>
      </w:r>
      <w:r w:rsidRPr="003D76AD">
        <w:rPr>
          <w:rFonts w:ascii="Times New Roman" w:hAnsi="Times New Roman" w:cs="Times New Roman"/>
        </w:rPr>
        <w:t xml:space="preserve">In summary, the </w:t>
      </w:r>
      <w:r w:rsidR="005D5DC8">
        <w:rPr>
          <w:rFonts w:ascii="Times New Roman" w:hAnsi="Times New Roman" w:cs="Times New Roman"/>
        </w:rPr>
        <w:t>process</w:t>
      </w:r>
      <w:r w:rsidRPr="003D76AD">
        <w:rPr>
          <w:rFonts w:ascii="Times New Roman" w:hAnsi="Times New Roman" w:cs="Times New Roman"/>
        </w:rPr>
        <w:t>'s core purpose is to convert categorical labels into a suitable format for machine learning models. The 'LabelEncoder' class, derived from the 'sklearn' library, plays a pivotal role in this conversion process. This implementation ensures that categorical labels are seamlessly transformed into numerical values, enabling the integration of label information</w:t>
      </w:r>
      <w:r w:rsidRPr="00354730">
        <w:rPr>
          <w:rFonts w:ascii="Times New Roman" w:hAnsi="Times New Roman" w:cs="Times New Roman"/>
        </w:rPr>
        <w:t xml:space="preserve"> into machine learning algorithms.</w:t>
      </w:r>
    </w:p>
    <w:p w14:paraId="4D19AEB9" w14:textId="658900AF" w:rsidR="00D92B2C" w:rsidRDefault="00D92B2C" w:rsidP="009F03E7">
      <w:pPr>
        <w:pStyle w:val="Heading5"/>
        <w:rPr>
          <w:rFonts w:ascii="Times New Roman" w:hAnsi="Times New Roman" w:cs="Times New Roman"/>
          <w:b/>
          <w:bCs/>
        </w:rPr>
      </w:pPr>
      <w:bookmarkStart w:id="135" w:name="_Toc146282738"/>
      <w:r w:rsidRPr="00C87E76">
        <w:rPr>
          <w:rFonts w:ascii="Times New Roman" w:hAnsi="Times New Roman" w:cs="Times New Roman"/>
          <w:b/>
          <w:bCs/>
        </w:rPr>
        <w:t>Tokeniza</w:t>
      </w:r>
      <w:r w:rsidR="00061A55" w:rsidRPr="00C87E76">
        <w:rPr>
          <w:rFonts w:ascii="Times New Roman" w:hAnsi="Times New Roman" w:cs="Times New Roman"/>
          <w:b/>
          <w:bCs/>
        </w:rPr>
        <w:t>tion</w:t>
      </w:r>
      <w:bookmarkEnd w:id="135"/>
    </w:p>
    <w:p w14:paraId="3F8B6B5F" w14:textId="14639A66" w:rsidR="005963F0" w:rsidRPr="003E1085" w:rsidRDefault="00296ADC" w:rsidP="003E1085">
      <w:pPr>
        <w:spacing w:line="360" w:lineRule="auto"/>
        <w:jc w:val="both"/>
        <w:rPr>
          <w:rFonts w:ascii="Times New Roman" w:hAnsi="Times New Roman" w:cs="Times New Roman"/>
        </w:rPr>
      </w:pPr>
      <w:r>
        <w:rPr>
          <w:rFonts w:ascii="Times New Roman" w:hAnsi="Times New Roman" w:cs="Times New Roman"/>
        </w:rPr>
        <w:t>T</w:t>
      </w:r>
      <w:r w:rsidR="00F9013A" w:rsidRPr="003D76AD">
        <w:rPr>
          <w:rFonts w:ascii="Times New Roman" w:hAnsi="Times New Roman" w:cs="Times New Roman"/>
        </w:rPr>
        <w:t>he process of tokenizing textual data into numerical sequences</w:t>
      </w:r>
      <w:r w:rsidR="00CE0BE5">
        <w:rPr>
          <w:rFonts w:ascii="Times New Roman" w:hAnsi="Times New Roman" w:cs="Times New Roman"/>
        </w:rPr>
        <w:t xml:space="preserve"> is</w:t>
      </w:r>
      <w:r w:rsidR="00F9013A" w:rsidRPr="003D76AD">
        <w:rPr>
          <w:rFonts w:ascii="Times New Roman" w:hAnsi="Times New Roman" w:cs="Times New Roman"/>
        </w:rPr>
        <w:t xml:space="preserve"> a fundamental preprocessing step for natural language processing tasks.</w:t>
      </w:r>
      <w:r w:rsidR="00F771E4">
        <w:rPr>
          <w:rFonts w:ascii="Times New Roman" w:hAnsi="Times New Roman" w:cs="Times New Roman"/>
        </w:rPr>
        <w:t xml:space="preserve"> T</w:t>
      </w:r>
      <w:r w:rsidR="00F9013A" w:rsidRPr="003D76AD">
        <w:rPr>
          <w:rFonts w:ascii="Times New Roman" w:hAnsi="Times New Roman" w:cs="Times New Roman"/>
        </w:rPr>
        <w:t xml:space="preserve">he essential task of converting </w:t>
      </w:r>
      <w:r w:rsidR="008436A7">
        <w:rPr>
          <w:rFonts w:ascii="Times New Roman" w:hAnsi="Times New Roman" w:cs="Times New Roman"/>
        </w:rPr>
        <w:t>Text</w:t>
      </w:r>
      <w:r w:rsidR="00F9013A" w:rsidRPr="003D76AD">
        <w:rPr>
          <w:rFonts w:ascii="Times New Roman" w:hAnsi="Times New Roman" w:cs="Times New Roman"/>
        </w:rPr>
        <w:t xml:space="preserve"> into numeric sequences, a pivotal phase in preparing textual data for computational analysis</w:t>
      </w:r>
      <w:r w:rsidR="00D2702E">
        <w:rPr>
          <w:rFonts w:ascii="Times New Roman" w:hAnsi="Times New Roman" w:cs="Times New Roman"/>
        </w:rPr>
        <w:fldChar w:fldCharType="begin"/>
      </w:r>
      <w:r w:rsidR="00D2702E">
        <w:rPr>
          <w:rFonts w:ascii="Times New Roman" w:hAnsi="Times New Roman" w:cs="Times New Roman"/>
        </w:rPr>
        <w:instrText xml:space="preserve"> ADDIN ZOTERO_ITEM CSL_CITATION {"citationID":"rpZXUNlL","properties":{"formattedCitation":"(Aravindpai Pai, 2020)","plainCitation":"(Aravindpai Pai, 2020)","noteIndex":0},"citationItems":[{"id":685,"uris":["http://zotero.org/users/10598127/items/WXNZ33US"],"itemData":{"id":685,"type":"post-weblog","abstract":"Tokenization is an NLP concept you should know before entering the field. Learn what is tokenization and working of tokenization in NLP using python.","container-title":"Analytics Vidhya","language":"en","title":"What is Tokenization in NLP? Here's All You Need To Know","title-short":"What is Tokenization in NLP?","URL":"https://www.analyticsvidhya.com/blog/2020/05/what-is-tokenization-nlp/","author":[{"literal":"Aravindpai Pai"}],"accessed":{"date-parts":[["2023",9,22]]},"issued":{"date-parts":[["2020",5,25]]}}}],"schema":"https://github.com/citation-style-language/schema/raw/master/csl-citation.json"} </w:instrText>
      </w:r>
      <w:r w:rsidR="00D2702E">
        <w:rPr>
          <w:rFonts w:ascii="Times New Roman" w:hAnsi="Times New Roman" w:cs="Times New Roman"/>
        </w:rPr>
        <w:fldChar w:fldCharType="separate"/>
      </w:r>
      <w:r w:rsidR="00D2702E">
        <w:rPr>
          <w:rFonts w:ascii="Times New Roman" w:hAnsi="Times New Roman" w:cs="Times New Roman"/>
          <w:noProof/>
        </w:rPr>
        <w:t>(Aravindpai Pai, 2020)</w:t>
      </w:r>
      <w:r w:rsidR="00D2702E">
        <w:rPr>
          <w:rFonts w:ascii="Times New Roman" w:hAnsi="Times New Roman" w:cs="Times New Roman"/>
        </w:rPr>
        <w:fldChar w:fldCharType="end"/>
      </w:r>
      <w:r w:rsidR="00F9013A" w:rsidRPr="003D76AD">
        <w:rPr>
          <w:rFonts w:ascii="Times New Roman" w:hAnsi="Times New Roman" w:cs="Times New Roman"/>
        </w:rPr>
        <w:t>. The 'Tokenizer' class sourced from the 'tensorflow.keras.preprocessing.</w:t>
      </w:r>
      <w:r w:rsidR="008436A7">
        <w:rPr>
          <w:rFonts w:ascii="Times New Roman" w:hAnsi="Times New Roman" w:cs="Times New Roman"/>
        </w:rPr>
        <w:t>Text</w:t>
      </w:r>
      <w:r w:rsidR="00F9013A" w:rsidRPr="003D76AD">
        <w:rPr>
          <w:rFonts w:ascii="Times New Roman" w:hAnsi="Times New Roman" w:cs="Times New Roman"/>
        </w:rPr>
        <w:t>' module is the lynchpin of this procedure, meticulously designed to facilitate the conversion of textual data into a machine-readable format.</w:t>
      </w:r>
      <w:r w:rsidR="00CE2B54">
        <w:rPr>
          <w:rFonts w:ascii="Times New Roman" w:hAnsi="Times New Roman" w:cs="Times New Roman"/>
        </w:rPr>
        <w:t xml:space="preserve"> </w:t>
      </w:r>
      <w:r w:rsidR="001F0F64" w:rsidRPr="003D76AD">
        <w:rPr>
          <w:rFonts w:ascii="Times New Roman" w:hAnsi="Times New Roman" w:cs="Times New Roman"/>
        </w:rPr>
        <w:t xml:space="preserve">At its core, the 'Tokenizer' class is an essential tool for transforming raw </w:t>
      </w:r>
      <w:r w:rsidR="001F0F64">
        <w:rPr>
          <w:rFonts w:ascii="Times New Roman" w:hAnsi="Times New Roman" w:cs="Times New Roman"/>
        </w:rPr>
        <w:t>Text</w:t>
      </w:r>
      <w:r w:rsidR="001F0F64" w:rsidRPr="003D76AD">
        <w:rPr>
          <w:rFonts w:ascii="Times New Roman" w:hAnsi="Times New Roman" w:cs="Times New Roman"/>
        </w:rPr>
        <w:t xml:space="preserve"> data into a structured format that machine learning models can effectively process. The </w:t>
      </w:r>
      <w:r w:rsidR="00F647CF">
        <w:rPr>
          <w:rFonts w:ascii="Times New Roman" w:hAnsi="Times New Roman" w:cs="Times New Roman"/>
        </w:rPr>
        <w:t>process</w:t>
      </w:r>
      <w:r w:rsidR="001F0F64" w:rsidRPr="003D76AD">
        <w:rPr>
          <w:rFonts w:ascii="Times New Roman" w:hAnsi="Times New Roman" w:cs="Times New Roman"/>
        </w:rPr>
        <w:t xml:space="preserve"> is structured into three distinct phases</w:t>
      </w:r>
      <w:r w:rsidR="00E85EEB">
        <w:rPr>
          <w:rFonts w:ascii="Times New Roman" w:hAnsi="Times New Roman" w:cs="Times New Roman"/>
        </w:rPr>
        <w:t xml:space="preserve">. </w:t>
      </w:r>
      <w:r w:rsidR="00E03D9E">
        <w:rPr>
          <w:rFonts w:ascii="Times New Roman" w:hAnsi="Times New Roman" w:cs="Times New Roman"/>
        </w:rPr>
        <w:t>Firstly, t</w:t>
      </w:r>
      <w:r w:rsidR="00F9013A" w:rsidRPr="003D76AD">
        <w:rPr>
          <w:rFonts w:ascii="Times New Roman" w:hAnsi="Times New Roman" w:cs="Times New Roman"/>
        </w:rPr>
        <w:t xml:space="preserve">okenizer </w:t>
      </w:r>
      <w:r w:rsidR="00E03D9E">
        <w:rPr>
          <w:rFonts w:ascii="Times New Roman" w:hAnsi="Times New Roman" w:cs="Times New Roman"/>
        </w:rPr>
        <w:t>s</w:t>
      </w:r>
      <w:r w:rsidR="00F9013A" w:rsidRPr="003D76AD">
        <w:rPr>
          <w:rFonts w:ascii="Times New Roman" w:hAnsi="Times New Roman" w:cs="Times New Roman"/>
        </w:rPr>
        <w:t xml:space="preserve">etup and </w:t>
      </w:r>
      <w:r w:rsidR="00E03D9E">
        <w:rPr>
          <w:rFonts w:ascii="Times New Roman" w:hAnsi="Times New Roman" w:cs="Times New Roman"/>
        </w:rPr>
        <w:t>v</w:t>
      </w:r>
      <w:r w:rsidR="00F9013A" w:rsidRPr="003D76AD">
        <w:rPr>
          <w:rFonts w:ascii="Times New Roman" w:hAnsi="Times New Roman" w:cs="Times New Roman"/>
        </w:rPr>
        <w:t xml:space="preserve">ocabulary </w:t>
      </w:r>
      <w:r w:rsidR="00E03D9E">
        <w:rPr>
          <w:rFonts w:ascii="Times New Roman" w:hAnsi="Times New Roman" w:cs="Times New Roman"/>
        </w:rPr>
        <w:t>l</w:t>
      </w:r>
      <w:r w:rsidR="00F9013A" w:rsidRPr="003D76AD">
        <w:rPr>
          <w:rFonts w:ascii="Times New Roman" w:hAnsi="Times New Roman" w:cs="Times New Roman"/>
        </w:rPr>
        <w:t>earning</w:t>
      </w:r>
      <w:r w:rsidR="00E85EEB">
        <w:rPr>
          <w:rFonts w:ascii="Times New Roman" w:hAnsi="Times New Roman" w:cs="Times New Roman"/>
        </w:rPr>
        <w:t xml:space="preserve"> is discussed,</w:t>
      </w:r>
      <w:r w:rsidR="00F9013A" w:rsidRPr="003D76AD">
        <w:rPr>
          <w:rFonts w:ascii="Times New Roman" w:hAnsi="Times New Roman" w:cs="Times New Roman"/>
        </w:rPr>
        <w:t xml:space="preserve"> </w:t>
      </w:r>
      <w:r w:rsidR="00E85EEB">
        <w:rPr>
          <w:rFonts w:ascii="Times New Roman" w:hAnsi="Times New Roman" w:cs="Times New Roman"/>
        </w:rPr>
        <w:t>t</w:t>
      </w:r>
      <w:r w:rsidR="00F9013A" w:rsidRPr="003D76AD">
        <w:rPr>
          <w:rFonts w:ascii="Times New Roman" w:hAnsi="Times New Roman" w:cs="Times New Roman"/>
        </w:rPr>
        <w:t xml:space="preserve">he 'tokenizer' instance is instantiated, ingeniously </w:t>
      </w:r>
      <w:r w:rsidR="00F9013A" w:rsidRPr="003D76AD">
        <w:rPr>
          <w:rFonts w:ascii="Times New Roman" w:hAnsi="Times New Roman" w:cs="Times New Roman"/>
        </w:rPr>
        <w:lastRenderedPageBreak/>
        <w:t>equipped with an 'oov_token' parameter set to 'UNK', signifying 'unknown'. This strategic decision provides a placeholder for words not found in the vocabulary. The 'fit_on_texts()' method is skillfully employed to glean insights from both the training and test datasets. This masterstroke generates a vocabulary repository housing frequent words, each associated with a unique index.</w:t>
      </w:r>
      <w:r w:rsidR="009C4293">
        <w:rPr>
          <w:rFonts w:ascii="Times New Roman" w:hAnsi="Times New Roman" w:cs="Times New Roman"/>
        </w:rPr>
        <w:t xml:space="preserve"> Secondly, t</w:t>
      </w:r>
      <w:r w:rsidR="00F9013A" w:rsidRPr="003D76AD">
        <w:rPr>
          <w:rFonts w:ascii="Times New Roman" w:hAnsi="Times New Roman" w:cs="Times New Roman"/>
        </w:rPr>
        <w:t xml:space="preserve">extual </w:t>
      </w:r>
      <w:r w:rsidR="009C4293">
        <w:rPr>
          <w:rFonts w:ascii="Times New Roman" w:hAnsi="Times New Roman" w:cs="Times New Roman"/>
        </w:rPr>
        <w:t>c</w:t>
      </w:r>
      <w:r w:rsidR="00F9013A" w:rsidRPr="003D76AD">
        <w:rPr>
          <w:rFonts w:ascii="Times New Roman" w:hAnsi="Times New Roman" w:cs="Times New Roman"/>
        </w:rPr>
        <w:t xml:space="preserve">onversion to </w:t>
      </w:r>
      <w:r w:rsidR="009C4293">
        <w:rPr>
          <w:rFonts w:ascii="Times New Roman" w:hAnsi="Times New Roman" w:cs="Times New Roman"/>
        </w:rPr>
        <w:t>s</w:t>
      </w:r>
      <w:r w:rsidR="00F9013A" w:rsidRPr="003D76AD">
        <w:rPr>
          <w:rFonts w:ascii="Times New Roman" w:hAnsi="Times New Roman" w:cs="Times New Roman"/>
        </w:rPr>
        <w:t>equences</w:t>
      </w:r>
      <w:r w:rsidR="009C4293">
        <w:rPr>
          <w:rFonts w:ascii="Times New Roman" w:hAnsi="Times New Roman" w:cs="Times New Roman"/>
        </w:rPr>
        <w:t xml:space="preserve"> is performed using</w:t>
      </w:r>
      <w:r w:rsidR="00F9013A" w:rsidRPr="003D76AD">
        <w:rPr>
          <w:rFonts w:ascii="Times New Roman" w:hAnsi="Times New Roman" w:cs="Times New Roman"/>
        </w:rPr>
        <w:t xml:space="preserve"> </w:t>
      </w:r>
      <w:r w:rsidR="009C4293">
        <w:rPr>
          <w:rFonts w:ascii="Times New Roman" w:hAnsi="Times New Roman" w:cs="Times New Roman"/>
        </w:rPr>
        <w:t>t</w:t>
      </w:r>
      <w:r w:rsidR="00F9013A" w:rsidRPr="003D76AD">
        <w:rPr>
          <w:rFonts w:ascii="Times New Roman" w:hAnsi="Times New Roman" w:cs="Times New Roman"/>
        </w:rPr>
        <w:t xml:space="preserve">he transformative prowess of the 'tokenizer' is then harnessed through the 'texts_to_sequences()' method. Applied consecutively to the training, test, and validation data, this maneuver translates the </w:t>
      </w:r>
      <w:r w:rsidR="008436A7">
        <w:rPr>
          <w:rFonts w:ascii="Times New Roman" w:hAnsi="Times New Roman" w:cs="Times New Roman"/>
        </w:rPr>
        <w:t>Text</w:t>
      </w:r>
      <w:r w:rsidR="00F9013A" w:rsidRPr="003D76AD">
        <w:rPr>
          <w:rFonts w:ascii="Times New Roman" w:hAnsi="Times New Roman" w:cs="Times New Roman"/>
        </w:rPr>
        <w:t xml:space="preserve"> data into sequences of integers.</w:t>
      </w:r>
      <w:r w:rsidR="00F4445B">
        <w:rPr>
          <w:rFonts w:ascii="Times New Roman" w:hAnsi="Times New Roman" w:cs="Times New Roman"/>
        </w:rPr>
        <w:t xml:space="preserve"> </w:t>
      </w:r>
      <w:r w:rsidR="00993172">
        <w:rPr>
          <w:rFonts w:ascii="Times New Roman" w:hAnsi="Times New Roman" w:cs="Times New Roman"/>
        </w:rPr>
        <w:t>Finally, v</w:t>
      </w:r>
      <w:r w:rsidR="00F9013A" w:rsidRPr="003D76AD">
        <w:rPr>
          <w:rFonts w:ascii="Times New Roman" w:hAnsi="Times New Roman" w:cs="Times New Roman"/>
        </w:rPr>
        <w:t xml:space="preserve">isualization of </w:t>
      </w:r>
      <w:r w:rsidR="00993172">
        <w:rPr>
          <w:rFonts w:ascii="Times New Roman" w:hAnsi="Times New Roman" w:cs="Times New Roman"/>
        </w:rPr>
        <w:t>s</w:t>
      </w:r>
      <w:r w:rsidR="00F9013A" w:rsidRPr="003D76AD">
        <w:rPr>
          <w:rFonts w:ascii="Times New Roman" w:hAnsi="Times New Roman" w:cs="Times New Roman"/>
        </w:rPr>
        <w:t>equences</w:t>
      </w:r>
      <w:r w:rsidR="00F4445B">
        <w:rPr>
          <w:rFonts w:ascii="Times New Roman" w:hAnsi="Times New Roman" w:cs="Times New Roman"/>
        </w:rPr>
        <w:t xml:space="preserve"> is conducted</w:t>
      </w:r>
      <w:r w:rsidR="00F9013A" w:rsidRPr="003D76AD">
        <w:rPr>
          <w:rFonts w:ascii="Times New Roman" w:hAnsi="Times New Roman" w:cs="Times New Roman"/>
        </w:rPr>
        <w:t xml:space="preserve"> </w:t>
      </w:r>
      <w:r w:rsidR="00F4445B">
        <w:rPr>
          <w:rFonts w:ascii="Times New Roman" w:hAnsi="Times New Roman" w:cs="Times New Roman"/>
        </w:rPr>
        <w:t>t</w:t>
      </w:r>
      <w:r w:rsidR="00F9013A" w:rsidRPr="003D76AD">
        <w:rPr>
          <w:rFonts w:ascii="Times New Roman" w:hAnsi="Times New Roman" w:cs="Times New Roman"/>
        </w:rPr>
        <w:t xml:space="preserve">he true essence of this process is encapsulated in the printout of sequences representing the training data ('sequences_train'). These sequences serve as a testament to the </w:t>
      </w:r>
      <w:r w:rsidR="00B74F15">
        <w:rPr>
          <w:rFonts w:ascii="Times New Roman" w:hAnsi="Times New Roman" w:cs="Times New Roman"/>
        </w:rPr>
        <w:t>process</w:t>
      </w:r>
      <w:r w:rsidR="00F9013A" w:rsidRPr="003D76AD">
        <w:rPr>
          <w:rFonts w:ascii="Times New Roman" w:hAnsi="Times New Roman" w:cs="Times New Roman"/>
        </w:rPr>
        <w:t>'s efficacy, where textual sentences undergo metamorphosis into index-laden counterparts.In a nutshell, the conversion of raw textual data into structured numeric sequences, fostering an environment conducive to machine learning analyses. The 'Tokenizer' class, meticulously curated from the 'tensorflow.keras.preprocessing.</w:t>
      </w:r>
      <w:r w:rsidR="008436A7">
        <w:rPr>
          <w:rFonts w:ascii="Times New Roman" w:hAnsi="Times New Roman" w:cs="Times New Roman"/>
        </w:rPr>
        <w:t>Text</w:t>
      </w:r>
      <w:r w:rsidR="00F9013A" w:rsidRPr="003D76AD">
        <w:rPr>
          <w:rFonts w:ascii="Times New Roman" w:hAnsi="Times New Roman" w:cs="Times New Roman"/>
        </w:rPr>
        <w:t xml:space="preserve">' module, serves as the vanguard of this endeavor. It impeccably orchestrates the transition, traversing the path from vocabulary establishment to the conversion of </w:t>
      </w:r>
      <w:r w:rsidR="008436A7">
        <w:rPr>
          <w:rFonts w:ascii="Times New Roman" w:hAnsi="Times New Roman" w:cs="Times New Roman"/>
        </w:rPr>
        <w:t>Text</w:t>
      </w:r>
      <w:r w:rsidR="00F9013A" w:rsidRPr="003D76AD">
        <w:rPr>
          <w:rFonts w:ascii="Times New Roman" w:hAnsi="Times New Roman" w:cs="Times New Roman"/>
        </w:rPr>
        <w:t xml:space="preserve"> into interpretable numerical sequences.</w:t>
      </w:r>
      <w:r w:rsidR="00D20EDA">
        <w:rPr>
          <w:rFonts w:ascii="Times New Roman" w:hAnsi="Times New Roman" w:cs="Times New Roman"/>
        </w:rPr>
        <w:t xml:space="preserve"> Moreover to finalize this process the sequence lengths are </w:t>
      </w:r>
      <w:r w:rsidR="00AE425E">
        <w:rPr>
          <w:rFonts w:ascii="Times New Roman" w:hAnsi="Times New Roman" w:cs="Times New Roman"/>
        </w:rPr>
        <w:t xml:space="preserve">fixed according to the maximum sequence length </w:t>
      </w:r>
      <w:r w:rsidR="007E1DB4">
        <w:rPr>
          <w:rFonts w:ascii="Times New Roman" w:hAnsi="Times New Roman" w:cs="Times New Roman"/>
        </w:rPr>
        <w:t xml:space="preserve">calculated, the length of tokens vary hence </w:t>
      </w:r>
      <w:r w:rsidR="004F15C8">
        <w:rPr>
          <w:rFonts w:ascii="Times New Roman" w:hAnsi="Times New Roman" w:cs="Times New Roman"/>
        </w:rPr>
        <w:t xml:space="preserve">I enable the code to either add a padding if the length is short or truncate the </w:t>
      </w:r>
      <w:r w:rsidR="005963F0">
        <w:rPr>
          <w:rFonts w:ascii="Times New Roman" w:hAnsi="Times New Roman" w:cs="Times New Roman"/>
        </w:rPr>
        <w:t>sequence short to maximum length.</w:t>
      </w:r>
    </w:p>
    <w:p w14:paraId="687DB1D0" w14:textId="19279957" w:rsidR="00D92B2C" w:rsidRDefault="008F4730" w:rsidP="003E1085">
      <w:pPr>
        <w:pStyle w:val="Heading5"/>
        <w:spacing w:line="360" w:lineRule="auto"/>
        <w:rPr>
          <w:rFonts w:ascii="Times New Roman" w:hAnsi="Times New Roman" w:cs="Times New Roman"/>
          <w:b/>
          <w:bCs/>
        </w:rPr>
      </w:pPr>
      <w:bookmarkStart w:id="136" w:name="_Toc146282739"/>
      <w:r w:rsidRPr="00C87E76">
        <w:rPr>
          <w:rFonts w:ascii="Times New Roman" w:hAnsi="Times New Roman" w:cs="Times New Roman"/>
          <w:b/>
          <w:bCs/>
        </w:rPr>
        <w:t>Word embeddings</w:t>
      </w:r>
      <w:bookmarkEnd w:id="136"/>
    </w:p>
    <w:p w14:paraId="78D32D54" w14:textId="7B9C48F2" w:rsidR="009F03E7" w:rsidRPr="000706C5" w:rsidRDefault="00365900" w:rsidP="003E1085">
      <w:pPr>
        <w:spacing w:line="360" w:lineRule="auto"/>
        <w:jc w:val="both"/>
        <w:rPr>
          <w:rFonts w:ascii="Times New Roman" w:hAnsi="Times New Roman" w:cs="Times New Roman"/>
        </w:rPr>
      </w:pPr>
      <w:r>
        <w:rPr>
          <w:rFonts w:ascii="Times New Roman" w:hAnsi="Times New Roman" w:cs="Times New Roman"/>
        </w:rPr>
        <w:t>Moving forward, I’ll load the Glove embeddings to train our model</w:t>
      </w:r>
      <w:r w:rsidR="00FB37C2">
        <w:rPr>
          <w:rFonts w:ascii="Times New Roman" w:hAnsi="Times New Roman" w:cs="Times New Roman"/>
        </w:rPr>
        <w:t>.</w:t>
      </w:r>
      <w:r>
        <w:rPr>
          <w:rFonts w:ascii="Times New Roman" w:hAnsi="Times New Roman" w:cs="Times New Roman"/>
        </w:rPr>
        <w:t xml:space="preserve"> </w:t>
      </w:r>
      <w:r w:rsidR="00D449C2" w:rsidRPr="00D449C2">
        <w:rPr>
          <w:rFonts w:ascii="Times New Roman" w:hAnsi="Times New Roman" w:cs="Times New Roman"/>
        </w:rPr>
        <w:t>In the context of Twitter data</w:t>
      </w:r>
      <w:r w:rsidR="00B42558">
        <w:rPr>
          <w:rFonts w:ascii="Times New Roman" w:hAnsi="Times New Roman" w:cs="Times New Roman"/>
        </w:rPr>
        <w:t xml:space="preserve"> as explained by </w:t>
      </w:r>
      <w:r w:rsidR="00135C4C">
        <w:rPr>
          <w:rFonts w:ascii="Times New Roman" w:hAnsi="Times New Roman" w:cs="Times New Roman"/>
        </w:rPr>
        <w:fldChar w:fldCharType="begin"/>
      </w:r>
      <w:r w:rsidR="00734FD9">
        <w:rPr>
          <w:rFonts w:ascii="Times New Roman" w:hAnsi="Times New Roman" w:cs="Times New Roman"/>
        </w:rPr>
        <w:instrText xml:space="preserve"> ADDIN ZOTERO_ITEM CSL_CITATION {"citationID":"hGMcEZHi","properties":{"formattedCitation":"(Pennington et al., 2023)","plainCitation":"(Pennington et al., 2023)","noteIndex":0},"citationItems":[{"id":596,"uris":["http://zotero.org/users/10598127/items/9GXEXDAV"],"itemData":{"id":596,"type":"webpage","title":"GloVe: Global Vectors for Word Representation","URL":"https://nlp.stanford.edu/projects/glove/","author":[{"family":"Pennington","given":"Jeffrey"},{"family":"Socher","given":"Richard"},{"family":"Manning","given":"Christopher D."}],"accessed":{"date-parts":[["2023",9,20]]}}}],"schema":"https://github.com/citation-style-language/schema/raw/master/csl-citation.json"} </w:instrText>
      </w:r>
      <w:r w:rsidR="00135C4C">
        <w:rPr>
          <w:rFonts w:ascii="Times New Roman" w:hAnsi="Times New Roman" w:cs="Times New Roman"/>
        </w:rPr>
        <w:fldChar w:fldCharType="separate"/>
      </w:r>
      <w:r w:rsidR="00734FD9">
        <w:rPr>
          <w:rFonts w:ascii="Times New Roman" w:hAnsi="Times New Roman" w:cs="Times New Roman"/>
          <w:noProof/>
        </w:rPr>
        <w:t>(Pennington et al., 2023)</w:t>
      </w:r>
      <w:r w:rsidR="00135C4C">
        <w:rPr>
          <w:rFonts w:ascii="Times New Roman" w:hAnsi="Times New Roman" w:cs="Times New Roman"/>
        </w:rPr>
        <w:fldChar w:fldCharType="end"/>
      </w:r>
      <w:r w:rsidR="00D449C2" w:rsidRPr="00D449C2">
        <w:rPr>
          <w:rFonts w:ascii="Times New Roman" w:hAnsi="Times New Roman" w:cs="Times New Roman"/>
        </w:rPr>
        <w:t xml:space="preserve">, consisting of an extensive dataset encompassing 2 billion tweets, 27 billion tokens, and a vocabulary of 1.2 million words, the GloVe model's core principle lies in its utilization of a global word-word co-occurrence matrix, recording word co-occurrence frequencies within the corpus. While constructing this matrix initially demands computational resources, it serves as a one-time investment, streamlining subsequent training iterations. This toolkit offers automated functionalities for compiling and preprocessing these co-occurrence statistics, ensuring independent execution of the central training </w:t>
      </w:r>
      <w:r w:rsidR="00B74F15">
        <w:rPr>
          <w:rFonts w:ascii="Times New Roman" w:hAnsi="Times New Roman" w:cs="Times New Roman"/>
        </w:rPr>
        <w:t>process</w:t>
      </w:r>
      <w:r w:rsidR="00D449C2" w:rsidRPr="00D449C2">
        <w:rPr>
          <w:rFonts w:ascii="Times New Roman" w:hAnsi="Times New Roman" w:cs="Times New Roman"/>
        </w:rPr>
        <w:t xml:space="preserve">. GloVe fundamentally operates as a logarithmically bilinear model with a weighted least-squares objective, leveraging the ratios of word co-occurrence probabilities to capture semantic meaning. Visualization reveals distinctive horizontal bands in the generated word vectors, reflecting component-wise multiplicative interactions, particularly pronounced with high-frequency words, and localized vertical bands associated with clusters of related words sharing </w:t>
      </w:r>
      <w:r w:rsidR="00D449C2" w:rsidRPr="00D449C2">
        <w:rPr>
          <w:rFonts w:ascii="Times New Roman" w:hAnsi="Times New Roman" w:cs="Times New Roman"/>
        </w:rPr>
        <w:lastRenderedPageBreak/>
        <w:t>similar frequencies, contributing to GloVe's ability to embed semantic information within word vectors.</w:t>
      </w:r>
    </w:p>
    <w:p w14:paraId="565DF0AD" w14:textId="20D6582B" w:rsidR="00396717" w:rsidRPr="005E3ED3" w:rsidRDefault="0031592B" w:rsidP="00842B83">
      <w:pPr>
        <w:pStyle w:val="Heading4"/>
        <w:spacing w:line="360" w:lineRule="auto"/>
        <w:jc w:val="both"/>
        <w:rPr>
          <w:rFonts w:ascii="Times New Roman" w:hAnsi="Times New Roman" w:cs="Times New Roman"/>
          <w:b/>
          <w:bCs/>
          <w:i w:val="0"/>
          <w:iCs w:val="0"/>
        </w:rPr>
      </w:pPr>
      <w:bookmarkStart w:id="137" w:name="_Toc146282740"/>
      <w:r w:rsidRPr="005E3ED3">
        <w:rPr>
          <w:rFonts w:ascii="Times New Roman" w:hAnsi="Times New Roman" w:cs="Times New Roman"/>
          <w:b/>
          <w:bCs/>
          <w:i w:val="0"/>
          <w:iCs w:val="0"/>
        </w:rPr>
        <w:t>DistilBERT</w:t>
      </w:r>
      <w:r w:rsidR="00C90EAC" w:rsidRPr="005E3ED3">
        <w:rPr>
          <w:rFonts w:ascii="Times New Roman" w:hAnsi="Times New Roman" w:cs="Times New Roman"/>
          <w:b/>
          <w:bCs/>
          <w:i w:val="0"/>
          <w:iCs w:val="0"/>
        </w:rPr>
        <w:t xml:space="preserve"> Model</w:t>
      </w:r>
      <w:bookmarkEnd w:id="137"/>
    </w:p>
    <w:p w14:paraId="697B5FF9" w14:textId="0DFE9714" w:rsidR="005E3ED3" w:rsidRPr="005E3ED3" w:rsidRDefault="005E3ED3" w:rsidP="00842B83">
      <w:pPr>
        <w:spacing w:line="360" w:lineRule="auto"/>
        <w:jc w:val="both"/>
        <w:rPr>
          <w:rFonts w:ascii="Times New Roman" w:hAnsi="Times New Roman" w:cs="Times New Roman"/>
        </w:rPr>
      </w:pPr>
      <w:r w:rsidRPr="005E3ED3">
        <w:rPr>
          <w:rFonts w:ascii="Times New Roman" w:hAnsi="Times New Roman" w:cs="Times New Roman"/>
        </w:rPr>
        <w:t xml:space="preserve">In this </w:t>
      </w:r>
      <w:r w:rsidR="00B74F15">
        <w:rPr>
          <w:rFonts w:ascii="Times New Roman" w:hAnsi="Times New Roman" w:cs="Times New Roman"/>
        </w:rPr>
        <w:t>process</w:t>
      </w:r>
      <w:r w:rsidRPr="005E3ED3">
        <w:rPr>
          <w:rFonts w:ascii="Times New Roman" w:hAnsi="Times New Roman" w:cs="Times New Roman"/>
        </w:rPr>
        <w:t xml:space="preserve"> segment, we are preparing the input data for our DistilBERT-based sentiment analysis model. The primary objective is to tokenize and structure the text data into a format that can be effectively processed by the model.</w:t>
      </w:r>
    </w:p>
    <w:p w14:paraId="3E99CCB6" w14:textId="7F248078" w:rsidR="00C90EAC" w:rsidRPr="005E3ED3" w:rsidRDefault="007A19B1" w:rsidP="00842B83">
      <w:pPr>
        <w:pStyle w:val="Heading5"/>
        <w:spacing w:line="360" w:lineRule="auto"/>
        <w:jc w:val="both"/>
        <w:rPr>
          <w:rFonts w:ascii="Times New Roman" w:hAnsi="Times New Roman" w:cs="Times New Roman"/>
          <w:b/>
          <w:bCs/>
        </w:rPr>
      </w:pPr>
      <w:bookmarkStart w:id="138" w:name="_Toc146282741"/>
      <w:r w:rsidRPr="005E3ED3">
        <w:rPr>
          <w:rFonts w:ascii="Times New Roman" w:hAnsi="Times New Roman" w:cs="Times New Roman"/>
          <w:b/>
          <w:bCs/>
        </w:rPr>
        <w:t>Tokenization</w:t>
      </w:r>
      <w:bookmarkEnd w:id="138"/>
    </w:p>
    <w:p w14:paraId="5BDD3243" w14:textId="6817CC16" w:rsidR="00E022E1" w:rsidRPr="005E3ED3" w:rsidRDefault="00E022E1" w:rsidP="00842B83">
      <w:pPr>
        <w:spacing w:line="360" w:lineRule="auto"/>
        <w:jc w:val="both"/>
        <w:rPr>
          <w:rFonts w:ascii="Times New Roman" w:hAnsi="Times New Roman" w:cs="Times New Roman"/>
        </w:rPr>
      </w:pPr>
      <w:r w:rsidRPr="005E3ED3">
        <w:rPr>
          <w:rFonts w:ascii="Times New Roman" w:hAnsi="Times New Roman" w:cs="Times New Roman"/>
        </w:rPr>
        <w:t>The text data from the training, testing, and validation datasets (denoted as X_trn, X_tst, and X_val, respectively) needs to be tokenized. Tokenization involves breaking down the text into smaller units, usually words or subwords, to create a numerical representation that the model can understand. This process is executed using the tokenizer object, which is a part of the Hugging Face Transformers library</w:t>
      </w:r>
      <w:r w:rsidR="00763B9D">
        <w:rPr>
          <w:rFonts w:ascii="Times New Roman" w:hAnsi="Times New Roman" w:cs="Times New Roman"/>
        </w:rPr>
        <w:fldChar w:fldCharType="begin"/>
      </w:r>
      <w:r w:rsidR="00763B9D">
        <w:rPr>
          <w:rFonts w:ascii="Times New Roman" w:hAnsi="Times New Roman" w:cs="Times New Roman"/>
        </w:rPr>
        <w:instrText xml:space="preserve"> ADDIN ZOTERO_ITEM CSL_CITATION {"citationID":"bXmjadZB","properties":{"formattedCitation":"(Verma, 2021)","plainCitation":"(Verma, 2021)","noteIndex":0},"citationItems":[{"id":687,"uris":["http://zotero.org/users/10598127/items/NT3GIR97"],"itemData":{"id":687,"type":"webpage","abstract":"DistilBERT has 97% of BERT’s performance while trained on half of the parameters of BERT. It uses knowledge distillation for reducing size.","container-title":"Analytics India Magazine","language":"en-US","title":"Python Guide to HuggingFace DistilBERT - Smaller, Faster &amp; Cheaper Distilled BERT","URL":"https://analyticsindiamag.com/python-guide-to-huggingface-distilbert-smaller-faster-cheaper-distilled-bert/","author":[{"family":"Verma","given":"Aishwarya"}],"accessed":{"date-parts":[["2023",9,22]]},"issued":{"date-parts":[["2021",3,16]]}}}],"schema":"https://github.com/citation-style-language/schema/raw/master/csl-citation.json"} </w:instrText>
      </w:r>
      <w:r w:rsidR="00763B9D">
        <w:rPr>
          <w:rFonts w:ascii="Times New Roman" w:hAnsi="Times New Roman" w:cs="Times New Roman"/>
        </w:rPr>
        <w:fldChar w:fldCharType="separate"/>
      </w:r>
      <w:r w:rsidR="00763B9D">
        <w:rPr>
          <w:rFonts w:ascii="Times New Roman" w:hAnsi="Times New Roman" w:cs="Times New Roman"/>
          <w:noProof/>
        </w:rPr>
        <w:t>(Verma, 2021)</w:t>
      </w:r>
      <w:r w:rsidR="00763B9D">
        <w:rPr>
          <w:rFonts w:ascii="Times New Roman" w:hAnsi="Times New Roman" w:cs="Times New Roman"/>
        </w:rPr>
        <w:fldChar w:fldCharType="end"/>
      </w:r>
      <w:r w:rsidRPr="005E3ED3">
        <w:rPr>
          <w:rFonts w:ascii="Times New Roman" w:hAnsi="Times New Roman" w:cs="Times New Roman"/>
        </w:rPr>
        <w:t>. The padding=True and truncation=True arguments indicate that we want to pad shorter sequences and truncate longer ones to ensure consistent sequence lengths. return_tensors='np' specifies that we want NumPy arrays as output.</w:t>
      </w:r>
    </w:p>
    <w:p w14:paraId="52558203" w14:textId="569B02B1" w:rsidR="00955DCE" w:rsidRPr="005E3ED3" w:rsidRDefault="000E387F" w:rsidP="00842B83">
      <w:pPr>
        <w:pStyle w:val="Heading5"/>
        <w:spacing w:line="360" w:lineRule="auto"/>
        <w:jc w:val="both"/>
        <w:rPr>
          <w:rFonts w:ascii="Times New Roman" w:hAnsi="Times New Roman" w:cs="Times New Roman"/>
          <w:b/>
          <w:bCs/>
        </w:rPr>
      </w:pPr>
      <w:bookmarkStart w:id="139" w:name="_Toc146282742"/>
      <w:r w:rsidRPr="005E3ED3">
        <w:rPr>
          <w:rFonts w:ascii="Times New Roman" w:hAnsi="Times New Roman" w:cs="Times New Roman"/>
          <w:b/>
          <w:bCs/>
        </w:rPr>
        <w:t>Input</w:t>
      </w:r>
      <w:r w:rsidR="00955DCE" w:rsidRPr="005E3ED3">
        <w:rPr>
          <w:rFonts w:ascii="Times New Roman" w:hAnsi="Times New Roman" w:cs="Times New Roman"/>
          <w:b/>
          <w:bCs/>
        </w:rPr>
        <w:t xml:space="preserve"> IDs and attention Masking</w:t>
      </w:r>
      <w:bookmarkEnd w:id="139"/>
    </w:p>
    <w:p w14:paraId="10743BBA" w14:textId="69848727" w:rsidR="003C09EB" w:rsidRPr="005E3ED3" w:rsidRDefault="003C09EB" w:rsidP="00842B83">
      <w:pPr>
        <w:spacing w:line="360" w:lineRule="auto"/>
        <w:jc w:val="both"/>
        <w:rPr>
          <w:rFonts w:ascii="Times New Roman" w:hAnsi="Times New Roman" w:cs="Times New Roman"/>
        </w:rPr>
      </w:pPr>
      <w:r w:rsidRPr="005E3ED3">
        <w:rPr>
          <w:rFonts w:ascii="Times New Roman" w:hAnsi="Times New Roman" w:cs="Times New Roman"/>
        </w:rPr>
        <w:t>After tokenization, we extract two crucial components from the tokenized data: input IDs and attention masks. Input IDs represent the numerical IDs assigned to each token, and attention masks indicate which parts of the sequence the model should pay attention to during processing. These two components are essential for the DistilBERT model to function effectively.</w:t>
      </w:r>
    </w:p>
    <w:p w14:paraId="0197C2E3" w14:textId="77777777" w:rsidR="003C09EB" w:rsidRPr="005E3ED3" w:rsidRDefault="003C09EB" w:rsidP="00842B83">
      <w:pPr>
        <w:pStyle w:val="Heading5"/>
        <w:spacing w:line="360" w:lineRule="auto"/>
        <w:jc w:val="both"/>
        <w:rPr>
          <w:rFonts w:ascii="Times New Roman" w:hAnsi="Times New Roman" w:cs="Times New Roman"/>
          <w:b/>
          <w:bCs/>
        </w:rPr>
      </w:pPr>
      <w:bookmarkStart w:id="140" w:name="_Toc146282743"/>
      <w:r w:rsidRPr="005E3ED3">
        <w:rPr>
          <w:rFonts w:ascii="Times New Roman" w:hAnsi="Times New Roman" w:cs="Times New Roman"/>
          <w:b/>
          <w:bCs/>
        </w:rPr>
        <w:t>Padding</w:t>
      </w:r>
      <w:bookmarkEnd w:id="140"/>
    </w:p>
    <w:p w14:paraId="14F47777" w14:textId="6567FD2F" w:rsidR="003C09EB" w:rsidRPr="005E3ED3" w:rsidRDefault="001A1599" w:rsidP="00842B83">
      <w:pPr>
        <w:spacing w:line="360" w:lineRule="auto"/>
        <w:jc w:val="both"/>
        <w:rPr>
          <w:rFonts w:ascii="Times New Roman" w:hAnsi="Times New Roman" w:cs="Times New Roman"/>
        </w:rPr>
      </w:pPr>
      <w:r w:rsidRPr="005E3ED3">
        <w:rPr>
          <w:rFonts w:ascii="Times New Roman" w:hAnsi="Times New Roman" w:cs="Times New Roman"/>
        </w:rPr>
        <w:t>To ensure uniformity across all datasets, we determine the minimum sequence length among the training, validation, and testing datasets. This is a crucial step because DistilBERT expects inputs to have consistent lengths. With the minimum sequence length identified, we proceed to truncate or pad the sequences from all datasets accordingly. Sequences that are longer than the minimum length are truncated, and sequences that are shorter are padded with zeros. This step ensures that all inputs have the same length.</w:t>
      </w:r>
    </w:p>
    <w:p w14:paraId="0103E555" w14:textId="26231068" w:rsidR="00927075" w:rsidRPr="003B7FD0" w:rsidRDefault="00927075" w:rsidP="00B94C8B">
      <w:pPr>
        <w:pStyle w:val="Heading2"/>
        <w:spacing w:line="360" w:lineRule="auto"/>
        <w:rPr>
          <w:rFonts w:ascii="Times New Roman" w:hAnsi="Times New Roman" w:cs="Times New Roman"/>
          <w:b/>
          <w:bCs/>
          <w:sz w:val="24"/>
          <w:szCs w:val="24"/>
        </w:rPr>
      </w:pPr>
      <w:bookmarkStart w:id="141" w:name="_Toc144681643"/>
      <w:bookmarkStart w:id="142" w:name="_Toc146282744"/>
      <w:r w:rsidRPr="003B7FD0">
        <w:rPr>
          <w:rFonts w:ascii="Times New Roman" w:hAnsi="Times New Roman" w:cs="Times New Roman"/>
          <w:b/>
          <w:bCs/>
          <w:sz w:val="24"/>
          <w:szCs w:val="24"/>
        </w:rPr>
        <w:t>Model training</w:t>
      </w:r>
      <w:bookmarkEnd w:id="141"/>
      <w:bookmarkEnd w:id="142"/>
    </w:p>
    <w:p w14:paraId="581A1788" w14:textId="1D07775C" w:rsidR="00A82CA4" w:rsidRPr="00B94C8B" w:rsidRDefault="00FB37C2" w:rsidP="00B94C8B">
      <w:pPr>
        <w:spacing w:line="360" w:lineRule="auto"/>
        <w:rPr>
          <w:rFonts w:ascii="Times New Roman" w:hAnsi="Times New Roman" w:cs="Times New Roman"/>
        </w:rPr>
      </w:pPr>
      <w:r w:rsidRPr="00B94C8B">
        <w:rPr>
          <w:rFonts w:ascii="Times New Roman" w:hAnsi="Times New Roman" w:cs="Times New Roman"/>
        </w:rPr>
        <w:t xml:space="preserve">This section will highlight how </w:t>
      </w:r>
      <w:r w:rsidR="00B94C8B" w:rsidRPr="00B94C8B">
        <w:rPr>
          <w:rFonts w:ascii="Times New Roman" w:hAnsi="Times New Roman" w:cs="Times New Roman"/>
        </w:rPr>
        <w:t>I have trained the model by explaining the model development and the hyperparameter tuning.</w:t>
      </w:r>
    </w:p>
    <w:p w14:paraId="636FF82F" w14:textId="64A5EC29" w:rsidR="005E042F" w:rsidRPr="003B7FD0" w:rsidRDefault="00C609C8" w:rsidP="00B94C8B">
      <w:pPr>
        <w:pStyle w:val="Heading3"/>
        <w:spacing w:line="360" w:lineRule="auto"/>
        <w:rPr>
          <w:rFonts w:ascii="Times New Roman" w:hAnsi="Times New Roman" w:cs="Times New Roman"/>
          <w:b/>
          <w:bCs/>
        </w:rPr>
      </w:pPr>
      <w:bookmarkStart w:id="143" w:name="_Toc144681644"/>
      <w:bookmarkStart w:id="144" w:name="_Toc146282745"/>
      <w:r w:rsidRPr="003B7FD0">
        <w:rPr>
          <w:rFonts w:ascii="Times New Roman" w:hAnsi="Times New Roman" w:cs="Times New Roman"/>
          <w:b/>
          <w:bCs/>
        </w:rPr>
        <w:lastRenderedPageBreak/>
        <w:t>Decision tree</w:t>
      </w:r>
      <w:bookmarkEnd w:id="143"/>
      <w:bookmarkEnd w:id="144"/>
    </w:p>
    <w:p w14:paraId="1E46FA7A" w14:textId="1547BAE8" w:rsidR="00C21372" w:rsidRPr="00FB37C2" w:rsidRDefault="00121AC9" w:rsidP="00B94C8B">
      <w:pPr>
        <w:spacing w:line="360" w:lineRule="auto"/>
        <w:jc w:val="both"/>
        <w:rPr>
          <w:rFonts w:ascii="Times New Roman" w:hAnsi="Times New Roman" w:cs="Times New Roman"/>
          <w:b/>
          <w:bCs/>
          <w:i/>
          <w:iCs/>
        </w:rPr>
      </w:pPr>
      <w:r w:rsidRPr="00082B4F">
        <w:rPr>
          <w:rFonts w:ascii="Times New Roman" w:hAnsi="Times New Roman" w:cs="Times New Roman"/>
        </w:rPr>
        <w:t xml:space="preserve">The Decision tree classifier is </w:t>
      </w:r>
      <w:r w:rsidR="001E4DC8" w:rsidRPr="00082B4F">
        <w:rPr>
          <w:rFonts w:ascii="Times New Roman" w:hAnsi="Times New Roman" w:cs="Times New Roman"/>
        </w:rPr>
        <w:t>used from ‘SKlearn’ Library which has the pre-trained models available.</w:t>
      </w:r>
      <w:r w:rsidR="0053160A" w:rsidRPr="00082B4F">
        <w:rPr>
          <w:rFonts w:ascii="Times New Roman" w:hAnsi="Times New Roman" w:cs="Times New Roman"/>
        </w:rPr>
        <w:t xml:space="preserve"> Moreover the TF-IDF pipeline is implemented to run while the model is training allowing the features extracted to be fed to the </w:t>
      </w:r>
      <w:r w:rsidR="006E2FF9" w:rsidRPr="00082B4F">
        <w:rPr>
          <w:rFonts w:ascii="Times New Roman" w:hAnsi="Times New Roman" w:cs="Times New Roman"/>
        </w:rPr>
        <w:t>model directly.</w:t>
      </w:r>
      <w:r w:rsidR="00FB37C2">
        <w:rPr>
          <w:rFonts w:ascii="Times New Roman" w:hAnsi="Times New Roman" w:cs="Times New Roman"/>
          <w:b/>
          <w:bCs/>
          <w:i/>
          <w:iCs/>
        </w:rPr>
        <w:t xml:space="preserve"> </w:t>
      </w:r>
      <w:r w:rsidR="006E2FF9" w:rsidRPr="00082B4F">
        <w:rPr>
          <w:rFonts w:ascii="Times New Roman" w:hAnsi="Times New Roman" w:cs="Times New Roman"/>
        </w:rPr>
        <w:t xml:space="preserve">The hyperparameters for this model are </w:t>
      </w:r>
      <w:r w:rsidR="00DA7B04" w:rsidRPr="00082B4F">
        <w:rPr>
          <w:rFonts w:ascii="Times New Roman" w:hAnsi="Times New Roman" w:cs="Times New Roman"/>
        </w:rPr>
        <w:t xml:space="preserve">optimized and selected by the keras tuner </w:t>
      </w:r>
      <w:r w:rsidR="00DB00DF" w:rsidRPr="00082B4F">
        <w:rPr>
          <w:rFonts w:ascii="Times New Roman" w:hAnsi="Times New Roman" w:cs="Times New Roman"/>
        </w:rPr>
        <w:t xml:space="preserve">hence the results are assumed to be from the  </w:t>
      </w:r>
    </w:p>
    <w:p w14:paraId="40A4A0A9" w14:textId="137DABCF" w:rsidR="00C21372" w:rsidRPr="003B7FD0" w:rsidRDefault="00C21372" w:rsidP="00334BE8">
      <w:pPr>
        <w:rPr>
          <w:rFonts w:ascii="Times New Roman" w:hAnsi="Times New Roman" w:cs="Times New Roman"/>
          <w:b/>
          <w:bCs/>
        </w:rPr>
      </w:pPr>
    </w:p>
    <w:p w14:paraId="4FFF429F" w14:textId="7FF5AD74" w:rsidR="005845F5" w:rsidRPr="003B7FD0" w:rsidRDefault="005845F5" w:rsidP="00FB37C2">
      <w:pPr>
        <w:pStyle w:val="Heading3"/>
        <w:spacing w:line="360" w:lineRule="auto"/>
        <w:rPr>
          <w:rFonts w:ascii="Times New Roman" w:hAnsi="Times New Roman" w:cs="Times New Roman"/>
          <w:b/>
          <w:bCs/>
        </w:rPr>
      </w:pPr>
      <w:bookmarkStart w:id="145" w:name="_Toc144681645"/>
      <w:bookmarkStart w:id="146" w:name="_Toc146282746"/>
      <w:r w:rsidRPr="003B7FD0">
        <w:rPr>
          <w:rFonts w:ascii="Times New Roman" w:hAnsi="Times New Roman" w:cs="Times New Roman"/>
          <w:b/>
          <w:bCs/>
        </w:rPr>
        <w:t>Bi-directional GRU with word embeddings</w:t>
      </w:r>
      <w:bookmarkEnd w:id="145"/>
      <w:bookmarkEnd w:id="146"/>
    </w:p>
    <w:p w14:paraId="2A5DA4E4" w14:textId="3FACE137" w:rsidR="004D03AB" w:rsidRPr="007673D3" w:rsidRDefault="007673D3" w:rsidP="00FB37C2">
      <w:pPr>
        <w:spacing w:line="360" w:lineRule="auto"/>
        <w:jc w:val="both"/>
        <w:rPr>
          <w:rFonts w:ascii="Times New Roman" w:hAnsi="Times New Roman" w:cs="Times New Roman"/>
        </w:rPr>
      </w:pPr>
      <w:r w:rsidRPr="007673D3">
        <w:rPr>
          <w:rFonts w:ascii="Times New Roman" w:hAnsi="Times New Roman" w:cs="Times New Roman"/>
        </w:rPr>
        <w:t>The model architecture presented comprises several layers, each serving a distinct role in the overall model's structure. At the outset, an 'Embedding' layer is employed, which transforms the input data into a format suitable for neural network processing. In this specific architecture, it converts input sequences with a length of 211 into dense vectors of size 200.</w:t>
      </w:r>
      <w:r>
        <w:rPr>
          <w:rFonts w:ascii="Times New Roman" w:hAnsi="Times New Roman" w:cs="Times New Roman"/>
        </w:rPr>
        <w:t xml:space="preserve"> </w:t>
      </w:r>
      <w:r w:rsidRPr="007673D3">
        <w:rPr>
          <w:rFonts w:ascii="Times New Roman" w:hAnsi="Times New Roman" w:cs="Times New Roman"/>
        </w:rPr>
        <w:t>Subsequently, a 'Bidirectional' layer is introduced, a fundamental component for understanding the context of the input data. This layer operates bidirectionally, meaning it processes sequences both in the forward and backward directions, enabling the model to capture dependencies and context effectively. Here, it results in an output shape of (None, 211, 512), where 'None' denotes the batch size, 211 signifies the sequence length, and 512 indicates the dimensionality of the output.</w:t>
      </w:r>
      <w:r>
        <w:rPr>
          <w:rFonts w:ascii="Times New Roman" w:hAnsi="Times New Roman" w:cs="Times New Roman"/>
        </w:rPr>
        <w:t xml:space="preserve"> </w:t>
      </w:r>
      <w:r w:rsidRPr="007673D3">
        <w:rPr>
          <w:rFonts w:ascii="Times New Roman" w:hAnsi="Times New Roman" w:cs="Times New Roman"/>
        </w:rPr>
        <w:t>Following the first 'Bidirectional' layer, another 'Bidirectional' layer is applied. This layer further refines the understanding of the input data, reducing the output shape to (None, 211, 256), preserving essential information while managing computational complexity.</w:t>
      </w:r>
      <w:r>
        <w:rPr>
          <w:rFonts w:ascii="Times New Roman" w:hAnsi="Times New Roman" w:cs="Times New Roman"/>
        </w:rPr>
        <w:t xml:space="preserve"> </w:t>
      </w:r>
      <w:r w:rsidRPr="007673D3">
        <w:rPr>
          <w:rFonts w:ascii="Times New Roman" w:hAnsi="Times New Roman" w:cs="Times New Roman"/>
        </w:rPr>
        <w:t>The third 'Bidirectional' layer continues this contextual analysis, eventually producing an output shape of (None, 128), significantly reducing dimensionality for more compact representation.</w:t>
      </w:r>
      <w:r>
        <w:rPr>
          <w:rFonts w:ascii="Times New Roman" w:hAnsi="Times New Roman" w:cs="Times New Roman"/>
        </w:rPr>
        <w:t xml:space="preserve"> </w:t>
      </w:r>
      <w:r w:rsidRPr="007673D3">
        <w:rPr>
          <w:rFonts w:ascii="Times New Roman" w:hAnsi="Times New Roman" w:cs="Times New Roman"/>
        </w:rPr>
        <w:t>Lastly, a 'Dense' layer is introduced to perform the final classification task. It condenses the features learned from the preceding layers into a format suitable for predicting the output classes. In this specific configuration, it outputs a vector of size 6, corresponding to the number of classes for classification.</w:t>
      </w:r>
      <w:r>
        <w:rPr>
          <w:rFonts w:ascii="Times New Roman" w:hAnsi="Times New Roman" w:cs="Times New Roman"/>
        </w:rPr>
        <w:t xml:space="preserve"> </w:t>
      </w:r>
      <w:r w:rsidRPr="007673D3">
        <w:rPr>
          <w:rFonts w:ascii="Times New Roman" w:hAnsi="Times New Roman" w:cs="Times New Roman"/>
        </w:rPr>
        <w:t xml:space="preserve">In summary, this model architecture encompasses multiple layers, starting with data </w:t>
      </w:r>
      <w:r w:rsidR="00574D3D" w:rsidRPr="007673D3">
        <w:rPr>
          <w:rFonts w:ascii="Times New Roman" w:hAnsi="Times New Roman" w:cs="Times New Roman"/>
        </w:rPr>
        <w:t>pre-processing</w:t>
      </w:r>
      <w:r w:rsidRPr="007673D3">
        <w:rPr>
          <w:rFonts w:ascii="Times New Roman" w:hAnsi="Times New Roman" w:cs="Times New Roman"/>
        </w:rPr>
        <w:t xml:space="preserve"> through embedding, followed by bidirectional layers for context understanding, and concluding with a dense layer for classification. The total number of parameters in the model is 5,374,566, out of which 1,320,966 are trainable parameters, contributing to the model's capacity to learn from data during training.</w:t>
      </w:r>
      <w:r w:rsidR="00EC5308">
        <w:rPr>
          <w:rFonts w:ascii="Times New Roman" w:hAnsi="Times New Roman" w:cs="Times New Roman"/>
        </w:rPr>
        <w:t xml:space="preserve"> The figure </w:t>
      </w:r>
      <w:r w:rsidR="00F377E3">
        <w:rPr>
          <w:rFonts w:ascii="Times New Roman" w:hAnsi="Times New Roman" w:cs="Times New Roman"/>
        </w:rPr>
        <w:t>displays the results.</w:t>
      </w:r>
      <w:r w:rsidR="00574D3D">
        <w:rPr>
          <w:rFonts w:ascii="Times New Roman" w:hAnsi="Times New Roman" w:cs="Times New Roman"/>
        </w:rPr>
        <w:t xml:space="preserve"> Figure 7 shows the model structure used to train.</w:t>
      </w:r>
    </w:p>
    <w:p w14:paraId="10302B99" w14:textId="77777777" w:rsidR="00E31B7D" w:rsidRDefault="003B7FD0" w:rsidP="00E31B7D">
      <w:pPr>
        <w:keepNext/>
      </w:pPr>
      <w:r>
        <w:rPr>
          <w:rFonts w:ascii="Times New Roman" w:hAnsi="Times New Roman" w:cs="Times New Roman"/>
          <w:b/>
          <w:bCs/>
          <w:noProof/>
        </w:rPr>
        <w:lastRenderedPageBreak/>
        <w:drawing>
          <wp:inline distT="0" distB="0" distL="0" distR="0" wp14:anchorId="11A1E0E5" wp14:editId="6FC78BBD">
            <wp:extent cx="4495800" cy="3975100"/>
            <wp:effectExtent l="0" t="0" r="0" b="0"/>
            <wp:docPr id="1346231170" name="Picture 1" descr="A diagram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231170" name="Picture 1" descr="A diagram of a pr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495800" cy="3975100"/>
                    </a:xfrm>
                    <a:prstGeom prst="rect">
                      <a:avLst/>
                    </a:prstGeom>
                  </pic:spPr>
                </pic:pic>
              </a:graphicData>
            </a:graphic>
          </wp:inline>
        </w:drawing>
      </w:r>
    </w:p>
    <w:p w14:paraId="54D541D6" w14:textId="7924BE68" w:rsidR="003B7FD0" w:rsidRPr="003B7FD0" w:rsidRDefault="00E31B7D" w:rsidP="00E31B7D">
      <w:pPr>
        <w:pStyle w:val="Caption"/>
        <w:rPr>
          <w:rFonts w:ascii="Times New Roman" w:hAnsi="Times New Roman" w:cs="Times New Roman"/>
          <w:b/>
          <w:bCs/>
        </w:rPr>
      </w:pPr>
      <w:r>
        <w:t xml:space="preserve">Figure </w:t>
      </w:r>
      <w:r>
        <w:fldChar w:fldCharType="begin"/>
      </w:r>
      <w:r>
        <w:instrText xml:space="preserve"> SEQ Figure \* ARABIC </w:instrText>
      </w:r>
      <w:r>
        <w:fldChar w:fldCharType="separate"/>
      </w:r>
      <w:r w:rsidR="007E13FF">
        <w:rPr>
          <w:noProof/>
        </w:rPr>
        <w:t>7</w:t>
      </w:r>
      <w:r>
        <w:fldChar w:fldCharType="end"/>
      </w:r>
      <w:r>
        <w:t>(Model Structure)</w:t>
      </w:r>
    </w:p>
    <w:p w14:paraId="2CEFCB33" w14:textId="77777777" w:rsidR="0021027C" w:rsidRPr="003B7FD0" w:rsidRDefault="0021027C" w:rsidP="004D03AB">
      <w:pPr>
        <w:rPr>
          <w:rFonts w:ascii="Times New Roman" w:hAnsi="Times New Roman" w:cs="Times New Roman"/>
          <w:b/>
          <w:bCs/>
        </w:rPr>
      </w:pPr>
    </w:p>
    <w:p w14:paraId="37726989" w14:textId="2CE3C788" w:rsidR="004D03AB" w:rsidRPr="003B7FD0" w:rsidRDefault="004D03AB" w:rsidP="00BB0205">
      <w:pPr>
        <w:pStyle w:val="Heading4"/>
        <w:spacing w:line="360" w:lineRule="auto"/>
        <w:rPr>
          <w:rFonts w:ascii="Times New Roman" w:hAnsi="Times New Roman" w:cs="Times New Roman"/>
          <w:b/>
          <w:bCs/>
          <w:i w:val="0"/>
          <w:iCs w:val="0"/>
        </w:rPr>
      </w:pPr>
      <w:bookmarkStart w:id="147" w:name="_Toc146282747"/>
      <w:r w:rsidRPr="003B7FD0">
        <w:rPr>
          <w:rFonts w:ascii="Times New Roman" w:hAnsi="Times New Roman" w:cs="Times New Roman"/>
          <w:b/>
          <w:bCs/>
          <w:i w:val="0"/>
          <w:iCs w:val="0"/>
        </w:rPr>
        <w:t>Hyperparameters</w:t>
      </w:r>
      <w:bookmarkEnd w:id="147"/>
    </w:p>
    <w:p w14:paraId="16B44C08" w14:textId="2B045765" w:rsidR="004D03AB" w:rsidRPr="00C06B4C" w:rsidRDefault="00C06B4C" w:rsidP="00C06B4C">
      <w:pPr>
        <w:spacing w:line="360" w:lineRule="auto"/>
        <w:jc w:val="both"/>
        <w:rPr>
          <w:rFonts w:ascii="Times New Roman" w:hAnsi="Times New Roman" w:cs="Times New Roman"/>
        </w:rPr>
      </w:pPr>
      <w:r w:rsidRPr="00C06B4C">
        <w:rPr>
          <w:rFonts w:ascii="Times New Roman" w:hAnsi="Times New Roman" w:cs="Times New Roman"/>
        </w:rPr>
        <w:t>In this hyperparameter discussion, we will explore the key settings and choices made for the training of the GRU-based neural network model, specifically focusing on the optimizer, network architecture, and training parameters. These decisions are critical for the model's performance in a sentiment analysis task using Twitter data. The selected optimizer is the Adam optimizer, which is a widely used and efficient optimization algorithm for training deep neural networks. The learning rate for Adam is set to 0.0005. The learning rate determines the step size at which the model updates its weights during training. A smaller learning rate like 0.0005 is chosen to ensure gradual weight updates, which can lead to more stable convergence during training. The model architecture consists of several layers, each serving a specific purpose in feature extraction and classification. It begins with an 'Embedding' layer, which transforms the input data into dense vectors of size 200. These vectors are essential for neural network processing as they capture the semantic meaning of words. The 'trainable' parameter of the embedding layer is set to 'False,' indicating that the pre-trained word embeddings (weights) provided in 'embedding_matrix' are not updated during training. This choice is made to retain the valuable pre-trained word representations.</w:t>
      </w:r>
      <w:r w:rsidR="00B13E04">
        <w:rPr>
          <w:rFonts w:ascii="Times New Roman" w:hAnsi="Times New Roman" w:cs="Times New Roman"/>
        </w:rPr>
        <w:t xml:space="preserve"> </w:t>
      </w:r>
      <w:r w:rsidRPr="00C06B4C">
        <w:rPr>
          <w:rFonts w:ascii="Times New Roman" w:hAnsi="Times New Roman" w:cs="Times New Roman"/>
        </w:rPr>
        <w:t xml:space="preserve">The core of the network comprises three 'Bidirectional' Gated Recurrent Unit (GRU) layers. Bidirectional layers process sequences in </w:t>
      </w:r>
      <w:r w:rsidRPr="00C06B4C">
        <w:rPr>
          <w:rFonts w:ascii="Times New Roman" w:hAnsi="Times New Roman" w:cs="Times New Roman"/>
        </w:rPr>
        <w:lastRenderedPageBreak/>
        <w:t>both forward and backward directions, enhancing the model's ability to capture contextual information. The first two GRU layers have 256 units and return sequences, preserving sequential information. The third GRU layer has 128 units and operates in a bidirectional manner without returning sequences. The model architecture concludes with a 'Dense' layer with 6 units (equal to the number of sentiment classes) and a 'softmax' activation function, which performs the final classification. The model is compiled using the 'categorical_crossentropy' loss function, suitable for multi-class classification problems. The Adam optimizer is employed with the specified learning rate, and 'accuracy' is chosen as the evaluation metric. During training, a batch size of 64 samples is used, which means the model updates its weights after processing each batch of 64 training examples. The training process is run for 21 epochs, where each epoch represents one complete pass through the entire training dataset. The model's performance is monitored on a validation dataset provided by 'X_vald' and 'y_val,' and training logs are printed for analysis.</w:t>
      </w:r>
      <w:r w:rsidR="00BB0205">
        <w:rPr>
          <w:rFonts w:ascii="Times New Roman" w:hAnsi="Times New Roman" w:cs="Times New Roman"/>
        </w:rPr>
        <w:t xml:space="preserve"> </w:t>
      </w:r>
      <w:r w:rsidRPr="00C06B4C">
        <w:rPr>
          <w:rFonts w:ascii="Times New Roman" w:hAnsi="Times New Roman" w:cs="Times New Roman"/>
        </w:rPr>
        <w:t>In summary, the hyperparameters selected for this model aim to strike a balance between computational efficiency and model performance. The Adam optimizer with a small learning rate, along with the GRU-based network architecture, is designed to effectively capture the sentiment information in Twitter data. The training parameters, such as batch size and number of epochs, are chosen based on empirical observations to achieve reasonable convergence and model accuracy.</w:t>
      </w:r>
    </w:p>
    <w:p w14:paraId="61CC420B" w14:textId="5272EC07" w:rsidR="005845F5" w:rsidRDefault="00C21372" w:rsidP="00C21372">
      <w:pPr>
        <w:pStyle w:val="Heading3"/>
        <w:rPr>
          <w:rFonts w:ascii="Times New Roman" w:hAnsi="Times New Roman" w:cs="Times New Roman"/>
          <w:b/>
          <w:bCs/>
        </w:rPr>
      </w:pPr>
      <w:bookmarkStart w:id="148" w:name="_Toc144681646"/>
      <w:bookmarkStart w:id="149" w:name="_Toc146282748"/>
      <w:r w:rsidRPr="003B7FD0">
        <w:rPr>
          <w:rFonts w:ascii="Times New Roman" w:hAnsi="Times New Roman" w:cs="Times New Roman"/>
          <w:b/>
          <w:bCs/>
        </w:rPr>
        <w:t>DistilBERT</w:t>
      </w:r>
      <w:bookmarkEnd w:id="148"/>
      <w:bookmarkEnd w:id="149"/>
    </w:p>
    <w:p w14:paraId="3BC1B432" w14:textId="28C7C53A" w:rsidR="00051559" w:rsidRPr="0023261E" w:rsidRDefault="0023261E" w:rsidP="0023261E">
      <w:pPr>
        <w:spacing w:line="360" w:lineRule="auto"/>
        <w:jc w:val="both"/>
        <w:rPr>
          <w:rFonts w:ascii="Times New Roman" w:hAnsi="Times New Roman" w:cs="Times New Roman"/>
        </w:rPr>
      </w:pPr>
      <w:r w:rsidRPr="0023261E">
        <w:rPr>
          <w:rFonts w:ascii="Times New Roman" w:hAnsi="Times New Roman" w:cs="Times New Roman"/>
        </w:rPr>
        <w:t>Architecture and Layers: The model architecture utilizes a pre-trained DistilBERT model as the base for feature extraction. It's essential to note that DistilBERT is a compact version of the original BERT model, making it computationally efficient. The top layer of DistilBERT is connected to a Dense layer with a softmax activation function, facilitating multi-class classification for sentiment analysis. In this specific implementation, a kernel regularization term (L2 regularization with a strength of 0.01) is added to mitigate overfitting. This regularization term helps prevent the model from becoming too complex and, subsequently, overfitting to the training data.</w:t>
      </w:r>
      <w:r w:rsidR="003E5416">
        <w:rPr>
          <w:rFonts w:ascii="Times New Roman" w:hAnsi="Times New Roman" w:cs="Times New Roman"/>
        </w:rPr>
        <w:t xml:space="preserve"> This model is shown in figure 8.</w:t>
      </w:r>
    </w:p>
    <w:p w14:paraId="776172F4" w14:textId="77777777" w:rsidR="00574D3D" w:rsidRDefault="00051559" w:rsidP="00574D3D">
      <w:pPr>
        <w:keepNext/>
      </w:pPr>
      <w:r>
        <w:rPr>
          <w:rFonts w:ascii="Times New Roman" w:hAnsi="Times New Roman" w:cs="Times New Roman"/>
          <w:b/>
          <w:bCs/>
          <w:noProof/>
        </w:rPr>
        <w:drawing>
          <wp:inline distT="0" distB="0" distL="0" distR="0" wp14:anchorId="4827C2A6" wp14:editId="1853EF4E">
            <wp:extent cx="5731510" cy="906780"/>
            <wp:effectExtent l="0" t="0" r="0" b="0"/>
            <wp:docPr id="1886337573" name="Picture 2" descr="A diagram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337573" name="Picture 2" descr="A diagram with text and image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906780"/>
                    </a:xfrm>
                    <a:prstGeom prst="rect">
                      <a:avLst/>
                    </a:prstGeom>
                  </pic:spPr>
                </pic:pic>
              </a:graphicData>
            </a:graphic>
          </wp:inline>
        </w:drawing>
      </w:r>
    </w:p>
    <w:p w14:paraId="25E5F985" w14:textId="3589A7DB" w:rsidR="004D03AB" w:rsidRPr="003B7FD0" w:rsidRDefault="00574D3D" w:rsidP="00574D3D">
      <w:pPr>
        <w:pStyle w:val="Caption"/>
        <w:rPr>
          <w:rFonts w:ascii="Times New Roman" w:hAnsi="Times New Roman" w:cs="Times New Roman"/>
          <w:b/>
          <w:bCs/>
        </w:rPr>
      </w:pPr>
      <w:r>
        <w:t xml:space="preserve">Figure </w:t>
      </w:r>
      <w:r>
        <w:fldChar w:fldCharType="begin"/>
      </w:r>
      <w:r>
        <w:instrText xml:space="preserve"> SEQ Figure \* ARABIC </w:instrText>
      </w:r>
      <w:r>
        <w:fldChar w:fldCharType="separate"/>
      </w:r>
      <w:r w:rsidR="007E13FF">
        <w:rPr>
          <w:noProof/>
        </w:rPr>
        <w:t>8</w:t>
      </w:r>
      <w:r>
        <w:fldChar w:fldCharType="end"/>
      </w:r>
      <w:r>
        <w:t>(DistilBERT structure)</w:t>
      </w:r>
    </w:p>
    <w:p w14:paraId="3DF15E74" w14:textId="0B77ED13" w:rsidR="00543922" w:rsidRPr="00543922" w:rsidRDefault="00F200F4" w:rsidP="00543922">
      <w:pPr>
        <w:pStyle w:val="Heading4"/>
        <w:spacing w:line="360" w:lineRule="auto"/>
        <w:rPr>
          <w:rFonts w:ascii="Times New Roman" w:hAnsi="Times New Roman" w:cs="Times New Roman"/>
          <w:b/>
          <w:bCs/>
          <w:i w:val="0"/>
          <w:iCs w:val="0"/>
        </w:rPr>
      </w:pPr>
      <w:bookmarkStart w:id="150" w:name="_Toc146282749"/>
      <w:r w:rsidRPr="003B7FD0">
        <w:rPr>
          <w:rFonts w:ascii="Times New Roman" w:hAnsi="Times New Roman" w:cs="Times New Roman"/>
          <w:b/>
          <w:bCs/>
          <w:i w:val="0"/>
          <w:iCs w:val="0"/>
        </w:rPr>
        <w:lastRenderedPageBreak/>
        <w:t>hyperparameters</w:t>
      </w:r>
      <w:bookmarkEnd w:id="150"/>
    </w:p>
    <w:p w14:paraId="0355D380" w14:textId="10E50B5B" w:rsidR="00FB5084" w:rsidRPr="004556C9" w:rsidRDefault="0023261E" w:rsidP="00543922">
      <w:pPr>
        <w:spacing w:line="360" w:lineRule="auto"/>
        <w:jc w:val="both"/>
        <w:rPr>
          <w:rFonts w:ascii="Times New Roman" w:hAnsi="Times New Roman" w:cs="Times New Roman"/>
        </w:rPr>
      </w:pPr>
      <w:r w:rsidRPr="0023261E">
        <w:rPr>
          <w:rFonts w:ascii="Times New Roman" w:hAnsi="Times New Roman" w:cs="Times New Roman"/>
        </w:rPr>
        <w:t>The hyperparameter configuration for the DistilBERT-based sentiment analysis model is a critical aspect of its design, as it significantly influences the model's performance and training process. We will discuss several key hyperparameters</w:t>
      </w:r>
      <w:r w:rsidR="00A44E73">
        <w:rPr>
          <w:rFonts w:ascii="Times New Roman" w:hAnsi="Times New Roman" w:cs="Times New Roman"/>
        </w:rPr>
        <w:t xml:space="preserve">. </w:t>
      </w:r>
      <w:r w:rsidRPr="0023261E">
        <w:rPr>
          <w:rFonts w:ascii="Times New Roman" w:hAnsi="Times New Roman" w:cs="Times New Roman"/>
        </w:rPr>
        <w:t>The optimizer chosen for this model is Adam, which is a popular choice for training deep learning models. The learning rate is set to 2e-5, which is a relatively small value suitable for fine-tuning pre-trained models like DistilBERT. A small learning rate ensures that the model's weights are updated incrementally, preventing drastic changes that might disrupt the pre-trained knowledge. Additionally, an epsilon value of 1e-8 is used in Adam to prevent division by zero errors during optimization. The loss function for this model is categorical cross-entropy. This choice aligns with the multi-class classification nature of the sentiment analysis task, where the goal is to classify text into one of six sentiment categories. Categorical cross-entropy measures the dissimilarity between predicted and actual class probabilities, providing valuable feedback for model training. The batch size is set to 32, which determines the number of training examples used in each iteration of gradient descent. A batch size of 32 is a common choice and balances computational efficiency with convergence speed. The model is trained for 10 epochs, where each epoch represents one complete pass through the entire training dataset. The number of epochs should be chosen carefully to prevent overfitting (too many epochs) or underfitting (too few epochs) the data.</w:t>
      </w:r>
      <w:r w:rsidR="00015836">
        <w:rPr>
          <w:rFonts w:ascii="Times New Roman" w:hAnsi="Times New Roman" w:cs="Times New Roman"/>
        </w:rPr>
        <w:t xml:space="preserve"> </w:t>
      </w:r>
      <w:r w:rsidRPr="0023261E">
        <w:rPr>
          <w:rFonts w:ascii="Times New Roman" w:hAnsi="Times New Roman" w:cs="Times New Roman"/>
        </w:rPr>
        <w:t>In conclusion, the hyperparameter settings for this DistilBERT-based sentiment analysis model are tailored to balance model complexity, training efficiency, and generalization to the sentiment classification task. These settings have been chosen to fine-tune the pre-trained DistilBERT model effectively and achieve robust sentiment analysis results on the provided data. However, further hyperparameter tuning and experimentation may be conducted to optimize the model's performance for specific datasets or applications</w:t>
      </w:r>
      <w:r w:rsidR="004F258D">
        <w:rPr>
          <w:rFonts w:ascii="Times New Roman" w:hAnsi="Times New Roman" w:cs="Times New Roman"/>
        </w:rPr>
        <w:fldChar w:fldCharType="begin"/>
      </w:r>
      <w:r w:rsidR="00814B78">
        <w:rPr>
          <w:rFonts w:ascii="Times New Roman" w:hAnsi="Times New Roman" w:cs="Times New Roman"/>
        </w:rPr>
        <w:instrText xml:space="preserve"> ADDIN ZOTERO_ITEM CSL_CITATION {"citationID":"rfEMnhub","properties":{"formattedCitation":"(Amissah, 2023)","plainCitation":"(Amissah, 2023)","noteIndex":0},"citationItems":[{"id":606,"uris":["http://zotero.org/users/10598127/items/3N2M6I2I"],"itemData":{"id":606,"type":"post-weblog","abstract":"Hi everyone and welcome to my second project.This project focuses on customer churn.As the team lead for this project,me and my team were…","container-title":"Medium","language":"en","title":"Churn Prediction Analysis For Customer Retention at Vodafone","URL":"https://medium.com/@kodwoam/churn-prediction-analysis-for-customer-retention-at-vodafone-ae8774d22c09","author":[{"family":"Amissah","given":"Kodwo"}],"accessed":{"date-parts":[["2023",9,21]]},"issued":{"date-parts":[["2023",8,21]]}}}],"schema":"https://github.com/citation-style-language/schema/raw/master/csl-citation.json"} </w:instrText>
      </w:r>
      <w:r w:rsidR="004F258D">
        <w:rPr>
          <w:rFonts w:ascii="Times New Roman" w:hAnsi="Times New Roman" w:cs="Times New Roman"/>
        </w:rPr>
        <w:fldChar w:fldCharType="separate"/>
      </w:r>
      <w:r w:rsidR="00814B78">
        <w:rPr>
          <w:rFonts w:ascii="Times New Roman" w:hAnsi="Times New Roman" w:cs="Times New Roman"/>
          <w:noProof/>
        </w:rPr>
        <w:t>(Amissah, 2023)</w:t>
      </w:r>
      <w:r w:rsidR="004F258D">
        <w:rPr>
          <w:rFonts w:ascii="Times New Roman" w:hAnsi="Times New Roman" w:cs="Times New Roman"/>
        </w:rPr>
        <w:fldChar w:fldCharType="end"/>
      </w:r>
      <w:r w:rsidRPr="0023261E">
        <w:rPr>
          <w:rFonts w:ascii="Times New Roman" w:hAnsi="Times New Roman" w:cs="Times New Roman"/>
        </w:rPr>
        <w:t>.</w:t>
      </w:r>
    </w:p>
    <w:p w14:paraId="13103781" w14:textId="339E85CC" w:rsidR="00C37BBD" w:rsidRPr="00675237" w:rsidRDefault="00CA723D" w:rsidP="00326549">
      <w:pPr>
        <w:pStyle w:val="Heading1"/>
        <w:spacing w:line="360" w:lineRule="auto"/>
        <w:rPr>
          <w:rFonts w:ascii="Times New Roman" w:hAnsi="Times New Roman" w:cs="Times New Roman"/>
          <w:b/>
          <w:bCs/>
        </w:rPr>
      </w:pPr>
      <w:bookmarkStart w:id="151" w:name="_Toc143309497"/>
      <w:bookmarkStart w:id="152" w:name="_Toc144681647"/>
      <w:bookmarkStart w:id="153" w:name="_Toc146282750"/>
      <w:r w:rsidRPr="00675237">
        <w:rPr>
          <w:rFonts w:ascii="Times New Roman" w:hAnsi="Times New Roman" w:cs="Times New Roman"/>
          <w:b/>
          <w:bCs/>
        </w:rPr>
        <w:t>Chapter 5:</w:t>
      </w:r>
      <w:r w:rsidR="00C37BBD" w:rsidRPr="00675237">
        <w:rPr>
          <w:rFonts w:ascii="Times New Roman" w:hAnsi="Times New Roman" w:cs="Times New Roman"/>
          <w:b/>
          <w:bCs/>
        </w:rPr>
        <w:t xml:space="preserve"> Evaluation</w:t>
      </w:r>
      <w:bookmarkEnd w:id="151"/>
      <w:bookmarkEnd w:id="152"/>
      <w:bookmarkEnd w:id="153"/>
      <w:r w:rsidR="00C37BBD" w:rsidRPr="00675237">
        <w:rPr>
          <w:rFonts w:ascii="Times New Roman" w:hAnsi="Times New Roman" w:cs="Times New Roman"/>
          <w:b/>
          <w:bCs/>
        </w:rPr>
        <w:t xml:space="preserve"> </w:t>
      </w:r>
    </w:p>
    <w:p w14:paraId="54CF2385" w14:textId="77777777" w:rsidR="00C37BBD" w:rsidRPr="0006586D" w:rsidRDefault="00C37BBD" w:rsidP="00326549">
      <w:pPr>
        <w:spacing w:line="360" w:lineRule="auto"/>
        <w:rPr>
          <w:rFonts w:ascii="Times New Roman" w:hAnsi="Times New Roman" w:cs="Times New Roman"/>
        </w:rPr>
      </w:pPr>
    </w:p>
    <w:p w14:paraId="783E23FF" w14:textId="326FB07A" w:rsidR="00C37BBD" w:rsidRPr="00691B73" w:rsidRDefault="00C37BBD" w:rsidP="00326549">
      <w:pPr>
        <w:pStyle w:val="Heading2"/>
        <w:spacing w:line="360" w:lineRule="auto"/>
        <w:rPr>
          <w:rFonts w:ascii="Times New Roman" w:hAnsi="Times New Roman" w:cs="Times New Roman"/>
          <w:b/>
          <w:bCs/>
          <w:sz w:val="24"/>
          <w:szCs w:val="24"/>
        </w:rPr>
      </w:pPr>
      <w:bookmarkStart w:id="154" w:name="_Toc143309498"/>
      <w:bookmarkStart w:id="155" w:name="_Toc144681648"/>
      <w:bookmarkStart w:id="156" w:name="_Toc146282751"/>
      <w:r w:rsidRPr="00691B73">
        <w:rPr>
          <w:rFonts w:ascii="Times New Roman" w:hAnsi="Times New Roman" w:cs="Times New Roman"/>
          <w:b/>
          <w:bCs/>
          <w:sz w:val="24"/>
          <w:szCs w:val="24"/>
        </w:rPr>
        <w:t>Evaluation test selection</w:t>
      </w:r>
      <w:bookmarkEnd w:id="154"/>
      <w:bookmarkEnd w:id="155"/>
      <w:bookmarkEnd w:id="156"/>
    </w:p>
    <w:p w14:paraId="2EEFB76C" w14:textId="77777777" w:rsidR="00A15400" w:rsidRDefault="0033085C" w:rsidP="002C0330">
      <w:pPr>
        <w:spacing w:line="360" w:lineRule="auto"/>
        <w:jc w:val="both"/>
        <w:rPr>
          <w:rFonts w:ascii="Times New Roman" w:hAnsi="Times New Roman" w:cs="Times New Roman"/>
        </w:rPr>
      </w:pPr>
      <w:r w:rsidRPr="003D76AD">
        <w:rPr>
          <w:rFonts w:ascii="Times New Roman" w:hAnsi="Times New Roman" w:cs="Times New Roman"/>
        </w:rPr>
        <w:t xml:space="preserve">Evaluating the performance of a </w:t>
      </w:r>
      <w:r w:rsidR="008436A7">
        <w:rPr>
          <w:rFonts w:ascii="Times New Roman" w:hAnsi="Times New Roman" w:cs="Times New Roman"/>
        </w:rPr>
        <w:t>Text</w:t>
      </w:r>
      <w:r w:rsidRPr="003D76AD">
        <w:rPr>
          <w:rFonts w:ascii="Times New Roman" w:hAnsi="Times New Roman" w:cs="Times New Roman"/>
        </w:rPr>
        <w:t xml:space="preserve"> classification model is essential to understand how well it's working and to identify areas for improvement. Here are some key evaluation metrics and tests </w:t>
      </w:r>
      <w:r w:rsidR="00865885">
        <w:rPr>
          <w:rFonts w:ascii="Times New Roman" w:hAnsi="Times New Roman" w:cs="Times New Roman"/>
        </w:rPr>
        <w:t>I</w:t>
      </w:r>
      <w:r w:rsidRPr="003D76AD">
        <w:rPr>
          <w:rFonts w:ascii="Times New Roman" w:hAnsi="Times New Roman" w:cs="Times New Roman"/>
        </w:rPr>
        <w:t xml:space="preserve"> should conduct for a </w:t>
      </w:r>
      <w:r w:rsidR="008436A7">
        <w:rPr>
          <w:rFonts w:ascii="Times New Roman" w:hAnsi="Times New Roman" w:cs="Times New Roman"/>
        </w:rPr>
        <w:t>Text</w:t>
      </w:r>
      <w:r w:rsidRPr="003D76AD">
        <w:rPr>
          <w:rFonts w:ascii="Times New Roman" w:hAnsi="Times New Roman" w:cs="Times New Roman"/>
        </w:rPr>
        <w:t xml:space="preserve"> classification model</w:t>
      </w:r>
      <w:r w:rsidR="00402E33" w:rsidRPr="003D76AD">
        <w:rPr>
          <w:rFonts w:ascii="Times New Roman" w:hAnsi="Times New Roman" w:cs="Times New Roman"/>
        </w:rPr>
        <w:t>, accuracy c</w:t>
      </w:r>
      <w:r w:rsidRPr="003D76AD">
        <w:rPr>
          <w:rFonts w:ascii="Times New Roman" w:hAnsi="Times New Roman" w:cs="Times New Roman"/>
        </w:rPr>
        <w:t xml:space="preserve">alculates the percentage of correctly predicted instances out of the total instances. </w:t>
      </w:r>
      <w:r w:rsidR="009B5AAC">
        <w:rPr>
          <w:rFonts w:ascii="Times New Roman" w:hAnsi="Times New Roman" w:cs="Times New Roman"/>
        </w:rPr>
        <w:t>Precision, is</w:t>
      </w:r>
      <w:r w:rsidRPr="003D76AD">
        <w:rPr>
          <w:rFonts w:ascii="Times New Roman" w:hAnsi="Times New Roman" w:cs="Times New Roman"/>
        </w:rPr>
        <w:t xml:space="preserve"> a basic measure of overall performance.</w:t>
      </w:r>
      <w:r w:rsidR="00402E33" w:rsidRPr="003D76AD">
        <w:rPr>
          <w:rFonts w:ascii="Times New Roman" w:hAnsi="Times New Roman" w:cs="Times New Roman"/>
        </w:rPr>
        <w:t xml:space="preserve"> Precision m</w:t>
      </w:r>
      <w:r w:rsidRPr="003D76AD">
        <w:rPr>
          <w:rFonts w:ascii="Times New Roman" w:hAnsi="Times New Roman" w:cs="Times New Roman"/>
        </w:rPr>
        <w:t>easures the ratio of correctly predicted positive observations to the total predicted positives</w:t>
      </w:r>
      <w:r w:rsidR="00DB4D98">
        <w:rPr>
          <w:rFonts w:ascii="Times New Roman" w:hAnsi="Times New Roman" w:cs="Times New Roman"/>
        </w:rPr>
        <w:fldChar w:fldCharType="begin"/>
      </w:r>
      <w:r w:rsidR="00BC2C83">
        <w:rPr>
          <w:rFonts w:ascii="Times New Roman" w:hAnsi="Times New Roman" w:cs="Times New Roman"/>
        </w:rPr>
        <w:instrText xml:space="preserve"> ADDIN ZOTERO_ITEM CSL_CITATION {"citationID":"ceC2zqiU","properties":{"formattedCitation":"(LinkedIn, 2023)","plainCitation":"(LinkedIn, 2023)","noteIndex":0},"citationItems":[{"id":608,"uris":["http://zotero.org/users/10598127/items/UP2HLGYN"],"itemData":{"id":608,"type":"webpage","abstract":"Machine learning \\(ML\\) is a powerful and versatile tool for solving complex problems and creating value from data. However, to ensure that your ML projects are successful, you need to define and measure the right metrics that align with your goals and expectations.","language":"en","title":"What are your best practices for measuring success in Machine Learning?","URL":"https://www.linkedin.com/advice/1/what-your-best-practices-measuring-success-machine","author":[{"family":"LinkedIn","given":""}],"accessed":{"date-parts":[["2023",9,21]]}}}],"schema":"https://github.com/citation-style-language/schema/raw/master/csl-citation.json"} </w:instrText>
      </w:r>
      <w:r w:rsidR="00DB4D98">
        <w:rPr>
          <w:rFonts w:ascii="Times New Roman" w:hAnsi="Times New Roman" w:cs="Times New Roman"/>
        </w:rPr>
        <w:fldChar w:fldCharType="separate"/>
      </w:r>
      <w:r w:rsidR="00BC2C83">
        <w:rPr>
          <w:rFonts w:ascii="Times New Roman" w:hAnsi="Times New Roman" w:cs="Times New Roman"/>
          <w:noProof/>
        </w:rPr>
        <w:t>(LinkedIn, 2023)</w:t>
      </w:r>
      <w:r w:rsidR="00DB4D98">
        <w:rPr>
          <w:rFonts w:ascii="Times New Roman" w:hAnsi="Times New Roman" w:cs="Times New Roman"/>
        </w:rPr>
        <w:fldChar w:fldCharType="end"/>
      </w:r>
      <w:r w:rsidRPr="003D76AD">
        <w:rPr>
          <w:rFonts w:ascii="Times New Roman" w:hAnsi="Times New Roman" w:cs="Times New Roman"/>
        </w:rPr>
        <w:t>. High precision indicates a low false positive rate.</w:t>
      </w:r>
      <w:r w:rsidR="00402E33" w:rsidRPr="003D76AD">
        <w:rPr>
          <w:rFonts w:ascii="Times New Roman" w:hAnsi="Times New Roman" w:cs="Times New Roman"/>
        </w:rPr>
        <w:t xml:space="preserve"> </w:t>
      </w:r>
    </w:p>
    <w:p w14:paraId="1D94C8FF" w14:textId="4C86E2F8" w:rsidR="00A15400" w:rsidRDefault="007F348B" w:rsidP="002C0330">
      <w:pPr>
        <w:spacing w:line="360" w:lineRule="auto"/>
        <w:jc w:val="both"/>
        <w:rPr>
          <w:rFonts w:ascii="Times New Roman" w:hAnsi="Times New Roman" w:cs="Times New Roman"/>
        </w:rPr>
      </w:pPr>
      <w:r>
        <w:rPr>
          <w:rFonts w:ascii="Times New Roman" w:hAnsi="Times New Roman" w:cs="Times New Roman"/>
        </w:rPr>
        <w:lastRenderedPageBreak/>
        <w:t xml:space="preserve">The formula below shows how precision is calculated using </w:t>
      </w:r>
      <w:r w:rsidR="003C532E">
        <w:rPr>
          <w:rFonts w:ascii="Times New Roman" w:hAnsi="Times New Roman" w:cs="Times New Roman"/>
        </w:rPr>
        <w:t xml:space="preserve">true </w:t>
      </w:r>
      <w:r w:rsidR="003E4450">
        <w:rPr>
          <w:rFonts w:ascii="Times New Roman" w:hAnsi="Times New Roman" w:cs="Times New Roman"/>
        </w:rPr>
        <w:t>positives and false positives</w:t>
      </w:r>
      <w:r w:rsidR="001A344B">
        <w:rPr>
          <w:rFonts w:ascii="Times New Roman" w:hAnsi="Times New Roman" w:cs="Times New Roman"/>
        </w:rPr>
        <w:fldChar w:fldCharType="begin"/>
      </w:r>
      <w:r w:rsidR="00190F72">
        <w:rPr>
          <w:rFonts w:ascii="Times New Roman" w:hAnsi="Times New Roman" w:cs="Times New Roman"/>
        </w:rPr>
        <w:instrText xml:space="preserve"> ADDIN ZOTERO_ITEM CSL_CITATION {"citationID":"IvX81ZmF","properties":{"formattedCitation":"(Rohit Kundu, 2023)","plainCitation":"(Rohit Kundu, 2023)","noteIndex":0},"citationItems":[{"id":630,"uris":["http://zotero.org/users/10598127/items/3KYZIP6E"],"itemData":{"id":630,"type":"webpage","abstract":"F1 score is a machine learning evaluation metric that combines precision and recall scores. Learn how and when to use it to measure model accuracy effectively.","language":"en","title":"F1 Score in Machine Learning: Intro &amp; Calculation","title-short":"F1 Score in Machine Learning","URL":"https://www.v7labs.com/blog/f1-score-guide, https://www.v7labs.com/blog/f1-score-guide","author":[{"literal":"Rohit Kundu"}],"accessed":{"date-parts":[["2023",9,22]]}}}],"schema":"https://github.com/citation-style-language/schema/raw/master/csl-citation.json"} </w:instrText>
      </w:r>
      <w:r w:rsidR="001A344B">
        <w:rPr>
          <w:rFonts w:ascii="Times New Roman" w:hAnsi="Times New Roman" w:cs="Times New Roman"/>
        </w:rPr>
        <w:fldChar w:fldCharType="separate"/>
      </w:r>
      <w:r w:rsidR="00190F72">
        <w:rPr>
          <w:rFonts w:ascii="Times New Roman" w:hAnsi="Times New Roman" w:cs="Times New Roman"/>
          <w:noProof/>
        </w:rPr>
        <w:t>(Rohit Kundu, 2023)</w:t>
      </w:r>
      <w:r w:rsidR="001A344B">
        <w:rPr>
          <w:rFonts w:ascii="Times New Roman" w:hAnsi="Times New Roman" w:cs="Times New Roman"/>
        </w:rPr>
        <w:fldChar w:fldCharType="end"/>
      </w:r>
      <w:r w:rsidR="003E4450">
        <w:rPr>
          <w:rFonts w:ascii="Times New Roman" w:hAnsi="Times New Roman" w:cs="Times New Roman"/>
        </w:rPr>
        <w:t>.</w:t>
      </w:r>
    </w:p>
    <w:p w14:paraId="17A66369" w14:textId="5E423F5C" w:rsidR="003C532E" w:rsidRDefault="003C532E" w:rsidP="002C0330">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2E859ADF" wp14:editId="550A5F9F">
            <wp:extent cx="5727700" cy="635000"/>
            <wp:effectExtent l="0" t="0" r="0" b="0"/>
            <wp:docPr id="11747900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90042" name="Picture 117479004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635000"/>
                    </a:xfrm>
                    <a:prstGeom prst="rect">
                      <a:avLst/>
                    </a:prstGeom>
                  </pic:spPr>
                </pic:pic>
              </a:graphicData>
            </a:graphic>
          </wp:inline>
        </w:drawing>
      </w:r>
    </w:p>
    <w:p w14:paraId="52784CCA" w14:textId="169898E5" w:rsidR="003E4450" w:rsidRDefault="00402E33" w:rsidP="002C0330">
      <w:pPr>
        <w:spacing w:line="360" w:lineRule="auto"/>
        <w:jc w:val="both"/>
        <w:rPr>
          <w:rFonts w:ascii="Times New Roman" w:hAnsi="Times New Roman" w:cs="Times New Roman"/>
        </w:rPr>
      </w:pPr>
      <w:r w:rsidRPr="003D76AD">
        <w:rPr>
          <w:rFonts w:ascii="Times New Roman" w:hAnsi="Times New Roman" w:cs="Times New Roman"/>
        </w:rPr>
        <w:t>Recall m</w:t>
      </w:r>
      <w:r w:rsidR="0033085C" w:rsidRPr="003D76AD">
        <w:rPr>
          <w:rFonts w:ascii="Times New Roman" w:hAnsi="Times New Roman" w:cs="Times New Roman"/>
        </w:rPr>
        <w:t>easures the ratio of correctly predicted positive observations to the all observations in the actual class. High recall indicates a low false negative rate.</w:t>
      </w:r>
      <w:r w:rsidRPr="003D76AD">
        <w:rPr>
          <w:rFonts w:ascii="Times New Roman" w:hAnsi="Times New Roman" w:cs="Times New Roman"/>
        </w:rPr>
        <w:t xml:space="preserve"> </w:t>
      </w:r>
      <w:r w:rsidR="005720B7">
        <w:rPr>
          <w:rFonts w:ascii="Times New Roman" w:hAnsi="Times New Roman" w:cs="Times New Roman"/>
        </w:rPr>
        <w:t>F</w:t>
      </w:r>
      <w:r w:rsidR="003E4450">
        <w:rPr>
          <w:rFonts w:ascii="Times New Roman" w:hAnsi="Times New Roman" w:cs="Times New Roman"/>
        </w:rPr>
        <w:t>ormula</w:t>
      </w:r>
      <w:r w:rsidR="005720B7">
        <w:rPr>
          <w:rFonts w:ascii="Times New Roman" w:hAnsi="Times New Roman" w:cs="Times New Roman"/>
        </w:rPr>
        <w:t xml:space="preserve"> below shows how recall is cal</w:t>
      </w:r>
      <w:r w:rsidR="00A27910">
        <w:rPr>
          <w:rFonts w:ascii="Times New Roman" w:hAnsi="Times New Roman" w:cs="Times New Roman"/>
        </w:rPr>
        <w:t xml:space="preserve">culated using True </w:t>
      </w:r>
      <w:r w:rsidR="00FD2648">
        <w:rPr>
          <w:rFonts w:ascii="Times New Roman" w:hAnsi="Times New Roman" w:cs="Times New Roman"/>
        </w:rPr>
        <w:t>positives</w:t>
      </w:r>
      <w:r w:rsidR="00A27910">
        <w:rPr>
          <w:rFonts w:ascii="Times New Roman" w:hAnsi="Times New Roman" w:cs="Times New Roman"/>
        </w:rPr>
        <w:t xml:space="preserve"> and false negatives.</w:t>
      </w:r>
    </w:p>
    <w:p w14:paraId="6025DFFA" w14:textId="4C7AD73A" w:rsidR="00A27910" w:rsidRDefault="00A27910" w:rsidP="002C0330">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1F9FB2CD" wp14:editId="0D0509EA">
            <wp:extent cx="5800829" cy="604520"/>
            <wp:effectExtent l="0" t="0" r="3175" b="5080"/>
            <wp:docPr id="9110154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015406" name="Picture 911015406"/>
                    <pic:cNvPicPr/>
                  </pic:nvPicPr>
                  <pic:blipFill rotWithShape="1">
                    <a:blip r:embed="rId17" cstate="print">
                      <a:extLst>
                        <a:ext uri="{28A0092B-C50C-407E-A947-70E740481C1C}">
                          <a14:useLocalDpi xmlns:a14="http://schemas.microsoft.com/office/drawing/2010/main" val="0"/>
                        </a:ext>
                      </a:extLst>
                    </a:blip>
                    <a:srcRect l="1552" r="5320"/>
                    <a:stretch/>
                  </pic:blipFill>
                  <pic:spPr bwMode="auto">
                    <a:xfrm>
                      <a:off x="0" y="0"/>
                      <a:ext cx="5802309" cy="604674"/>
                    </a:xfrm>
                    <a:prstGeom prst="rect">
                      <a:avLst/>
                    </a:prstGeom>
                    <a:ln>
                      <a:noFill/>
                    </a:ln>
                    <a:extLst>
                      <a:ext uri="{53640926-AAD7-44D8-BBD7-CCE9431645EC}">
                        <a14:shadowObscured xmlns:a14="http://schemas.microsoft.com/office/drawing/2010/main"/>
                      </a:ext>
                    </a:extLst>
                  </pic:spPr>
                </pic:pic>
              </a:graphicData>
            </a:graphic>
          </wp:inline>
        </w:drawing>
      </w:r>
    </w:p>
    <w:p w14:paraId="5B85F81A" w14:textId="1C465D5C" w:rsidR="000029C2" w:rsidRDefault="0033085C" w:rsidP="002C0330">
      <w:pPr>
        <w:spacing w:line="360" w:lineRule="auto"/>
        <w:jc w:val="both"/>
        <w:rPr>
          <w:rFonts w:ascii="Times New Roman" w:hAnsi="Times New Roman" w:cs="Times New Roman"/>
        </w:rPr>
      </w:pPr>
      <w:r w:rsidRPr="003D76AD">
        <w:rPr>
          <w:rFonts w:ascii="Times New Roman" w:hAnsi="Times New Roman" w:cs="Times New Roman"/>
        </w:rPr>
        <w:t>F1-Score</w:t>
      </w:r>
      <w:r w:rsidR="00515822">
        <w:rPr>
          <w:rFonts w:ascii="Times New Roman" w:hAnsi="Times New Roman" w:cs="Times New Roman"/>
        </w:rPr>
        <w:t xml:space="preserve"> is</w:t>
      </w:r>
      <w:r w:rsidR="00402E33" w:rsidRPr="003D76AD">
        <w:rPr>
          <w:rFonts w:ascii="Times New Roman" w:hAnsi="Times New Roman" w:cs="Times New Roman"/>
        </w:rPr>
        <w:t xml:space="preserve"> </w:t>
      </w:r>
      <w:r w:rsidR="008E2706" w:rsidRPr="003D76AD">
        <w:rPr>
          <w:rFonts w:ascii="Times New Roman" w:hAnsi="Times New Roman" w:cs="Times New Roman"/>
        </w:rPr>
        <w:t>the</w:t>
      </w:r>
      <w:r w:rsidRPr="003D76AD">
        <w:rPr>
          <w:rFonts w:ascii="Times New Roman" w:hAnsi="Times New Roman" w:cs="Times New Roman"/>
        </w:rPr>
        <w:t xml:space="preserve"> harmonic mean of precision and recall</w:t>
      </w:r>
      <w:r w:rsidR="00F91293">
        <w:rPr>
          <w:rFonts w:ascii="Times New Roman" w:hAnsi="Times New Roman" w:cs="Times New Roman"/>
        </w:rPr>
        <w:t xml:space="preserve"> the below </w:t>
      </w:r>
      <w:r w:rsidR="0061111B">
        <w:rPr>
          <w:rFonts w:ascii="Times New Roman" w:hAnsi="Times New Roman" w:cs="Times New Roman"/>
        </w:rPr>
        <w:t xml:space="preserve">is </w:t>
      </w:r>
      <w:r w:rsidR="00CA55E5">
        <w:rPr>
          <w:rFonts w:ascii="Times New Roman" w:hAnsi="Times New Roman" w:cs="Times New Roman"/>
        </w:rPr>
        <w:t xml:space="preserve">used to </w:t>
      </w:r>
      <w:r w:rsidR="0061111B">
        <w:rPr>
          <w:rFonts w:ascii="Times New Roman" w:hAnsi="Times New Roman" w:cs="Times New Roman"/>
        </w:rPr>
        <w:t>calculate</w:t>
      </w:r>
      <w:r w:rsidR="00CA55E5">
        <w:rPr>
          <w:rFonts w:ascii="Times New Roman" w:hAnsi="Times New Roman" w:cs="Times New Roman"/>
        </w:rPr>
        <w:t xml:space="preserve"> the harmonic mean of precision and recall</w:t>
      </w:r>
      <w:r w:rsidR="009919E4">
        <w:rPr>
          <w:rFonts w:ascii="Times New Roman" w:hAnsi="Times New Roman" w:cs="Times New Roman"/>
        </w:rPr>
        <w:t>.</w:t>
      </w:r>
    </w:p>
    <w:p w14:paraId="3A898947" w14:textId="41F163B4" w:rsidR="000029C2" w:rsidRDefault="00FD2648" w:rsidP="00FD2648">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648AC25C" wp14:editId="1B851074">
            <wp:extent cx="5727700" cy="631825"/>
            <wp:effectExtent l="0" t="0" r="0" b="3175"/>
            <wp:docPr id="16628841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84133" name="Picture 166288413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631825"/>
                    </a:xfrm>
                    <a:prstGeom prst="rect">
                      <a:avLst/>
                    </a:prstGeom>
                  </pic:spPr>
                </pic:pic>
              </a:graphicData>
            </a:graphic>
          </wp:inline>
        </w:drawing>
      </w:r>
    </w:p>
    <w:p w14:paraId="76DF3EE4" w14:textId="77777777" w:rsidR="00FD2648" w:rsidRDefault="00FD2648" w:rsidP="00FD2648">
      <w:pPr>
        <w:spacing w:line="360" w:lineRule="auto"/>
        <w:jc w:val="both"/>
        <w:rPr>
          <w:rFonts w:ascii="Times New Roman" w:hAnsi="Times New Roman" w:cs="Times New Roman"/>
        </w:rPr>
      </w:pPr>
    </w:p>
    <w:p w14:paraId="700A435A" w14:textId="3BB2CB23" w:rsidR="00C37BBD" w:rsidRPr="003D76AD" w:rsidRDefault="0033085C" w:rsidP="002C0330">
      <w:pPr>
        <w:spacing w:line="360" w:lineRule="auto"/>
        <w:jc w:val="both"/>
        <w:rPr>
          <w:rFonts w:ascii="Times New Roman" w:hAnsi="Times New Roman" w:cs="Times New Roman"/>
        </w:rPr>
      </w:pPr>
      <w:r w:rsidRPr="003D76AD">
        <w:rPr>
          <w:rFonts w:ascii="Times New Roman" w:hAnsi="Times New Roman" w:cs="Times New Roman"/>
        </w:rPr>
        <w:t xml:space="preserve"> It provides a balanced view of model performance when classes are imbalanced.</w:t>
      </w:r>
      <w:r w:rsidR="00402E33" w:rsidRPr="003D76AD">
        <w:rPr>
          <w:rFonts w:ascii="Times New Roman" w:hAnsi="Times New Roman" w:cs="Times New Roman"/>
        </w:rPr>
        <w:t xml:space="preserve"> </w:t>
      </w:r>
      <w:r w:rsidRPr="003D76AD">
        <w:rPr>
          <w:rFonts w:ascii="Times New Roman" w:hAnsi="Times New Roman" w:cs="Times New Roman"/>
        </w:rPr>
        <w:t>Confusion Matrix</w:t>
      </w:r>
      <w:r w:rsidR="00402E33" w:rsidRPr="003D76AD">
        <w:rPr>
          <w:rFonts w:ascii="Times New Roman" w:hAnsi="Times New Roman" w:cs="Times New Roman"/>
        </w:rPr>
        <w:t>, a</w:t>
      </w:r>
      <w:r w:rsidRPr="003D76AD">
        <w:rPr>
          <w:rFonts w:ascii="Times New Roman" w:hAnsi="Times New Roman" w:cs="Times New Roman"/>
        </w:rPr>
        <w:t xml:space="preserve"> table that shows the actual and predicted classes for a classification problem. It helps to understand the types of errors made by the model.</w:t>
      </w:r>
      <w:r w:rsidR="00402E33" w:rsidRPr="003D76AD">
        <w:rPr>
          <w:rFonts w:ascii="Times New Roman" w:hAnsi="Times New Roman" w:cs="Times New Roman"/>
        </w:rPr>
        <w:t xml:space="preserve"> </w:t>
      </w:r>
      <w:r w:rsidRPr="003D76AD">
        <w:rPr>
          <w:rFonts w:ascii="Times New Roman" w:hAnsi="Times New Roman" w:cs="Times New Roman"/>
        </w:rPr>
        <w:t>ROC (Receiver Operating Characteristic) curve is a graphical representation of the true positive rate</w:t>
      </w:r>
      <w:r w:rsidR="006D43EE">
        <w:rPr>
          <w:rFonts w:ascii="Times New Roman" w:hAnsi="Times New Roman" w:cs="Times New Roman"/>
        </w:rPr>
        <w:t>(</w:t>
      </w:r>
      <w:r w:rsidR="00D95B9F">
        <w:rPr>
          <w:rFonts w:ascii="Times New Roman" w:hAnsi="Times New Roman" w:cs="Times New Roman"/>
        </w:rPr>
        <w:t>Senstivity)</w:t>
      </w:r>
      <w:r w:rsidRPr="003D76AD">
        <w:rPr>
          <w:rFonts w:ascii="Times New Roman" w:hAnsi="Times New Roman" w:cs="Times New Roman"/>
        </w:rPr>
        <w:t xml:space="preserve"> against the false positive rate</w:t>
      </w:r>
      <w:r w:rsidR="008069C5">
        <w:rPr>
          <w:rFonts w:ascii="Times New Roman" w:hAnsi="Times New Roman" w:cs="Times New Roman"/>
        </w:rPr>
        <w:t>(1-</w:t>
      </w:r>
      <w:r w:rsidR="00F0264E">
        <w:rPr>
          <w:rFonts w:ascii="Times New Roman" w:hAnsi="Times New Roman" w:cs="Times New Roman"/>
        </w:rPr>
        <w:t>specificity)</w:t>
      </w:r>
      <w:r w:rsidRPr="003D76AD">
        <w:rPr>
          <w:rFonts w:ascii="Times New Roman" w:hAnsi="Times New Roman" w:cs="Times New Roman"/>
        </w:rPr>
        <w:t>. AUC (Area Under the Curve) measures the area under the ROC curve and indicates the model's ability to distinguish between classes..</w:t>
      </w:r>
      <w:r w:rsidR="002C0330" w:rsidRPr="003D76AD">
        <w:rPr>
          <w:rFonts w:ascii="Times New Roman" w:hAnsi="Times New Roman" w:cs="Times New Roman"/>
        </w:rPr>
        <w:t xml:space="preserve"> </w:t>
      </w:r>
      <w:r w:rsidRPr="003D76AD">
        <w:rPr>
          <w:rFonts w:ascii="Times New Roman" w:hAnsi="Times New Roman" w:cs="Times New Roman"/>
        </w:rPr>
        <w:t>Learning Curves</w:t>
      </w:r>
      <w:r w:rsidR="00402E33" w:rsidRPr="003D76AD">
        <w:rPr>
          <w:rFonts w:ascii="Times New Roman" w:hAnsi="Times New Roman" w:cs="Times New Roman"/>
        </w:rPr>
        <w:t xml:space="preserve">, </w:t>
      </w:r>
      <w:r w:rsidRPr="003D76AD">
        <w:rPr>
          <w:rFonts w:ascii="Times New Roman" w:hAnsi="Times New Roman" w:cs="Times New Roman"/>
        </w:rPr>
        <w:t>Plot the training and validation performance as a function of the number of training examples</w:t>
      </w:r>
      <w:r w:rsidR="00AE5233">
        <w:rPr>
          <w:rFonts w:ascii="Times New Roman" w:hAnsi="Times New Roman" w:cs="Times New Roman"/>
        </w:rPr>
        <w:fldChar w:fldCharType="begin"/>
      </w:r>
      <w:r w:rsidR="00915D96">
        <w:rPr>
          <w:rFonts w:ascii="Times New Roman" w:hAnsi="Times New Roman" w:cs="Times New Roman"/>
        </w:rPr>
        <w:instrText xml:space="preserve"> ADDIN ZOTERO_ITEM CSL_CITATION {"citationID":"2BGgO2c8","properties":{"formattedCitation":"(Gael Varoquaux, 2023)","plainCitation":"(Gael Varoquaux, 2023)","noteIndex":0},"citationItems":[{"id":610,"uris":["http://zotero.org/users/10598127/items/HDXU8CU5"],"itemData":{"id":610,"type":"webpage","title":"3.6. scikit-learn: machine learning in Python — Scipy lecture notes","URL":"https://scipy-lectures.org/packages/scikit-learn/index.html","author":[{"literal":"Gael Varoquaux"}],"accessed":{"date-parts":[["2023",9,21]]}}}],"schema":"https://github.com/citation-style-language/schema/raw/master/csl-citation.json"} </w:instrText>
      </w:r>
      <w:r w:rsidR="00AE5233">
        <w:rPr>
          <w:rFonts w:ascii="Times New Roman" w:hAnsi="Times New Roman" w:cs="Times New Roman"/>
        </w:rPr>
        <w:fldChar w:fldCharType="separate"/>
      </w:r>
      <w:r w:rsidR="00915D96">
        <w:rPr>
          <w:rFonts w:ascii="Times New Roman" w:hAnsi="Times New Roman" w:cs="Times New Roman"/>
          <w:noProof/>
        </w:rPr>
        <w:t>(Gael Varoquaux, 2023)</w:t>
      </w:r>
      <w:r w:rsidR="00AE5233">
        <w:rPr>
          <w:rFonts w:ascii="Times New Roman" w:hAnsi="Times New Roman" w:cs="Times New Roman"/>
        </w:rPr>
        <w:fldChar w:fldCharType="end"/>
      </w:r>
      <w:r w:rsidRPr="003D76AD">
        <w:rPr>
          <w:rFonts w:ascii="Times New Roman" w:hAnsi="Times New Roman" w:cs="Times New Roman"/>
        </w:rPr>
        <w:t>. This helps identify issues like overfitting or underfitting.</w:t>
      </w:r>
      <w:r w:rsidR="00402E33" w:rsidRPr="003D76AD">
        <w:rPr>
          <w:rFonts w:ascii="Times New Roman" w:hAnsi="Times New Roman" w:cs="Times New Roman"/>
        </w:rPr>
        <w:t xml:space="preserve"> </w:t>
      </w:r>
      <w:r w:rsidRPr="003D76AD">
        <w:rPr>
          <w:rFonts w:ascii="Times New Roman" w:hAnsi="Times New Roman" w:cs="Times New Roman"/>
        </w:rPr>
        <w:t xml:space="preserve">Remember that the choice of evaluation metrics depends on the nature of the problem, the class distribution, and the objectives of </w:t>
      </w:r>
      <w:r w:rsidR="00865885">
        <w:rPr>
          <w:rFonts w:ascii="Times New Roman" w:hAnsi="Times New Roman" w:cs="Times New Roman"/>
        </w:rPr>
        <w:t>my</w:t>
      </w:r>
      <w:r w:rsidRPr="003D76AD">
        <w:rPr>
          <w:rFonts w:ascii="Times New Roman" w:hAnsi="Times New Roman" w:cs="Times New Roman"/>
        </w:rPr>
        <w:t xml:space="preserve"> project. It's also a good practice to consider both global metrics (like accuracy) and class-specific metrics, especially in imbalanced datasets.</w:t>
      </w:r>
    </w:p>
    <w:p w14:paraId="6A126EEF" w14:textId="5DE41696" w:rsidR="00C37BBD" w:rsidRPr="0006586D" w:rsidRDefault="00C37BBD" w:rsidP="00326549">
      <w:pPr>
        <w:pStyle w:val="Heading2"/>
        <w:spacing w:line="360" w:lineRule="auto"/>
        <w:rPr>
          <w:rFonts w:ascii="Times New Roman" w:hAnsi="Times New Roman" w:cs="Times New Roman"/>
        </w:rPr>
      </w:pPr>
      <w:bookmarkStart w:id="157" w:name="_Toc143309499"/>
      <w:bookmarkStart w:id="158" w:name="_Toc144681649"/>
      <w:bookmarkStart w:id="159" w:name="_Toc146282752"/>
      <w:r w:rsidRPr="0006586D">
        <w:rPr>
          <w:rFonts w:ascii="Times New Roman" w:hAnsi="Times New Roman" w:cs="Times New Roman"/>
        </w:rPr>
        <w:t>Evaluations metrics selection</w:t>
      </w:r>
      <w:bookmarkEnd w:id="157"/>
      <w:bookmarkEnd w:id="158"/>
      <w:bookmarkEnd w:id="159"/>
    </w:p>
    <w:p w14:paraId="26949B43" w14:textId="666A0623" w:rsidR="0006586D" w:rsidRPr="0006586D" w:rsidRDefault="006C3343" w:rsidP="008260B3">
      <w:pPr>
        <w:spacing w:line="360" w:lineRule="auto"/>
        <w:jc w:val="both"/>
        <w:rPr>
          <w:rFonts w:ascii="Times New Roman" w:hAnsi="Times New Roman" w:cs="Times New Roman"/>
        </w:rPr>
      </w:pPr>
      <w:r w:rsidRPr="003D76AD">
        <w:rPr>
          <w:rFonts w:ascii="Times New Roman" w:hAnsi="Times New Roman" w:cs="Times New Roman"/>
        </w:rPr>
        <w:t xml:space="preserve">The choice of evaluation metrics for a </w:t>
      </w:r>
      <w:r w:rsidR="008436A7">
        <w:rPr>
          <w:rFonts w:ascii="Times New Roman" w:hAnsi="Times New Roman" w:cs="Times New Roman"/>
        </w:rPr>
        <w:t>Text</w:t>
      </w:r>
      <w:r w:rsidRPr="003D76AD">
        <w:rPr>
          <w:rFonts w:ascii="Times New Roman" w:hAnsi="Times New Roman" w:cs="Times New Roman"/>
        </w:rPr>
        <w:t xml:space="preserve"> classification model depends on various factors, including the nature of the problem, class distribution, and business objectives. Here are some commonly used evaluation metrics for </w:t>
      </w:r>
      <w:r w:rsidR="008436A7">
        <w:rPr>
          <w:rFonts w:ascii="Times New Roman" w:hAnsi="Times New Roman" w:cs="Times New Roman"/>
        </w:rPr>
        <w:t>Text</w:t>
      </w:r>
      <w:r w:rsidRPr="003D76AD">
        <w:rPr>
          <w:rFonts w:ascii="Times New Roman" w:hAnsi="Times New Roman" w:cs="Times New Roman"/>
        </w:rPr>
        <w:t xml:space="preserve"> classification models</w:t>
      </w:r>
      <w:r w:rsidR="00691B73" w:rsidRPr="003D76AD">
        <w:rPr>
          <w:rFonts w:ascii="Times New Roman" w:hAnsi="Times New Roman" w:cs="Times New Roman"/>
        </w:rPr>
        <w:t xml:space="preserve">. </w:t>
      </w:r>
      <w:r w:rsidRPr="003D76AD">
        <w:rPr>
          <w:rFonts w:ascii="Times New Roman" w:hAnsi="Times New Roman" w:cs="Times New Roman"/>
        </w:rPr>
        <w:t>Accuracy</w:t>
      </w:r>
      <w:r w:rsidR="00691B73" w:rsidRPr="003D76AD">
        <w:rPr>
          <w:rFonts w:ascii="Times New Roman" w:hAnsi="Times New Roman" w:cs="Times New Roman"/>
        </w:rPr>
        <w:t xml:space="preserve">, </w:t>
      </w:r>
      <w:r w:rsidRPr="003D76AD">
        <w:rPr>
          <w:rFonts w:ascii="Times New Roman" w:hAnsi="Times New Roman" w:cs="Times New Roman"/>
        </w:rPr>
        <w:t>Suitable for balanced datasets where classes have roughly equal proportions. However, it can be misleading in highly imbalanced datasets.</w:t>
      </w:r>
      <w:r w:rsidR="002C0330" w:rsidRPr="003D76AD">
        <w:rPr>
          <w:rFonts w:ascii="Times New Roman" w:hAnsi="Times New Roman" w:cs="Times New Roman"/>
        </w:rPr>
        <w:t xml:space="preserve"> </w:t>
      </w:r>
      <w:r w:rsidRPr="003D76AD">
        <w:rPr>
          <w:rFonts w:ascii="Times New Roman" w:hAnsi="Times New Roman" w:cs="Times New Roman"/>
        </w:rPr>
        <w:t>Precision, Recall, F1-Score</w:t>
      </w:r>
      <w:r w:rsidR="00691B73" w:rsidRPr="003D76AD">
        <w:rPr>
          <w:rFonts w:ascii="Times New Roman" w:hAnsi="Times New Roman" w:cs="Times New Roman"/>
        </w:rPr>
        <w:t xml:space="preserve">, </w:t>
      </w:r>
      <w:r w:rsidRPr="003D76AD">
        <w:rPr>
          <w:rFonts w:ascii="Times New Roman" w:hAnsi="Times New Roman" w:cs="Times New Roman"/>
        </w:rPr>
        <w:t xml:space="preserve">Precise metrics that provide </w:t>
      </w:r>
      <w:r w:rsidRPr="003D76AD">
        <w:rPr>
          <w:rFonts w:ascii="Times New Roman" w:hAnsi="Times New Roman" w:cs="Times New Roman"/>
        </w:rPr>
        <w:lastRenderedPageBreak/>
        <w:t>insights into the model's performance on positive and negative classes. Particularly useful for imbalanced datasets.</w:t>
      </w:r>
      <w:r w:rsidR="002C0330" w:rsidRPr="003D76AD">
        <w:rPr>
          <w:rFonts w:ascii="Times New Roman" w:hAnsi="Times New Roman" w:cs="Times New Roman"/>
        </w:rPr>
        <w:t xml:space="preserve"> </w:t>
      </w:r>
      <w:r w:rsidRPr="003D76AD">
        <w:rPr>
          <w:rFonts w:ascii="Times New Roman" w:hAnsi="Times New Roman" w:cs="Times New Roman"/>
        </w:rPr>
        <w:t>Area Under the ROC Curve (AUC-ROC)</w:t>
      </w:r>
      <w:r w:rsidR="00691B73" w:rsidRPr="003D76AD">
        <w:rPr>
          <w:rFonts w:ascii="Times New Roman" w:hAnsi="Times New Roman" w:cs="Times New Roman"/>
        </w:rPr>
        <w:t xml:space="preserve">, </w:t>
      </w:r>
      <w:r w:rsidRPr="003D76AD">
        <w:rPr>
          <w:rFonts w:ascii="Times New Roman" w:hAnsi="Times New Roman" w:cs="Times New Roman"/>
        </w:rPr>
        <w:t>Effective when dealing with binary classification problems. Measures the model's ability to distinguish between classes across different thresholds.</w:t>
      </w:r>
      <w:r w:rsidR="00691B73" w:rsidRPr="003D76AD">
        <w:rPr>
          <w:rFonts w:ascii="Times New Roman" w:hAnsi="Times New Roman" w:cs="Times New Roman"/>
        </w:rPr>
        <w:t xml:space="preserve"> </w:t>
      </w:r>
      <w:r w:rsidRPr="003D76AD">
        <w:rPr>
          <w:rFonts w:ascii="Times New Roman" w:hAnsi="Times New Roman" w:cs="Times New Roman"/>
        </w:rPr>
        <w:t>Reflects the trade-off between precision and recall.</w:t>
      </w:r>
      <w:r w:rsidR="00691B73" w:rsidRPr="003D76AD">
        <w:rPr>
          <w:rFonts w:ascii="Times New Roman" w:hAnsi="Times New Roman" w:cs="Times New Roman"/>
        </w:rPr>
        <w:t xml:space="preserve"> </w:t>
      </w:r>
      <w:r w:rsidRPr="003D76AD">
        <w:rPr>
          <w:rFonts w:ascii="Times New Roman" w:hAnsi="Times New Roman" w:cs="Times New Roman"/>
        </w:rPr>
        <w:t>Log Loss (Cross-Entropy Loss)</w:t>
      </w:r>
      <w:r w:rsidR="00691B73" w:rsidRPr="003D76AD">
        <w:rPr>
          <w:rFonts w:ascii="Times New Roman" w:hAnsi="Times New Roman" w:cs="Times New Roman"/>
        </w:rPr>
        <w:t xml:space="preserve">, </w:t>
      </w:r>
      <w:r w:rsidRPr="003D76AD">
        <w:rPr>
          <w:rFonts w:ascii="Times New Roman" w:hAnsi="Times New Roman" w:cs="Times New Roman"/>
        </w:rPr>
        <w:t>Measures the performance of a classification model that outputs probabilities. Penalizes confident incorrect predictions. Measures the fraction of incorrect labels in the predicted set of labels.</w:t>
      </w:r>
      <w:r w:rsidR="00691B73" w:rsidRPr="003D76AD">
        <w:rPr>
          <w:rFonts w:ascii="Times New Roman" w:hAnsi="Times New Roman" w:cs="Times New Roman"/>
        </w:rPr>
        <w:t xml:space="preserve"> </w:t>
      </w:r>
      <w:r w:rsidRPr="003D76AD">
        <w:rPr>
          <w:rFonts w:ascii="Times New Roman" w:hAnsi="Times New Roman" w:cs="Times New Roman"/>
        </w:rPr>
        <w:t>Class-wise Metrics</w:t>
      </w:r>
      <w:r w:rsidR="00691B73" w:rsidRPr="003D76AD">
        <w:rPr>
          <w:rFonts w:ascii="Times New Roman" w:hAnsi="Times New Roman" w:cs="Times New Roman"/>
        </w:rPr>
        <w:t xml:space="preserve">, </w:t>
      </w:r>
      <w:r w:rsidRPr="003D76AD">
        <w:rPr>
          <w:rFonts w:ascii="Times New Roman" w:hAnsi="Times New Roman" w:cs="Times New Roman"/>
        </w:rPr>
        <w:t xml:space="preserve">Precision, recall, and F1-score calculated for each class individually. </w:t>
      </w:r>
    </w:p>
    <w:p w14:paraId="0C0E2142" w14:textId="78B0A369" w:rsidR="00C37BBD" w:rsidRPr="008260B3" w:rsidRDefault="00C37BBD" w:rsidP="008260B3">
      <w:pPr>
        <w:pStyle w:val="Heading2"/>
        <w:spacing w:line="360" w:lineRule="auto"/>
        <w:jc w:val="both"/>
        <w:rPr>
          <w:rFonts w:ascii="Times New Roman" w:hAnsi="Times New Roman" w:cs="Times New Roman"/>
          <w:b/>
          <w:bCs/>
          <w:sz w:val="24"/>
          <w:szCs w:val="24"/>
        </w:rPr>
      </w:pPr>
      <w:bookmarkStart w:id="160" w:name="_Toc143309500"/>
      <w:bookmarkStart w:id="161" w:name="_Toc144681650"/>
      <w:bookmarkStart w:id="162" w:name="_Toc146282753"/>
      <w:r w:rsidRPr="00675237">
        <w:rPr>
          <w:rFonts w:ascii="Times New Roman" w:hAnsi="Times New Roman" w:cs="Times New Roman"/>
          <w:b/>
          <w:bCs/>
          <w:sz w:val="24"/>
          <w:szCs w:val="24"/>
        </w:rPr>
        <w:t>Results</w:t>
      </w:r>
      <w:bookmarkEnd w:id="160"/>
      <w:bookmarkEnd w:id="161"/>
      <w:bookmarkEnd w:id="162"/>
    </w:p>
    <w:p w14:paraId="5D4925AB" w14:textId="5E10CDD9" w:rsidR="005203DD" w:rsidRPr="008260B3" w:rsidRDefault="00C167C6" w:rsidP="008260B3">
      <w:pPr>
        <w:spacing w:line="360" w:lineRule="auto"/>
        <w:jc w:val="both"/>
        <w:rPr>
          <w:rFonts w:ascii="Times New Roman" w:hAnsi="Times New Roman" w:cs="Times New Roman"/>
        </w:rPr>
      </w:pPr>
      <w:r w:rsidRPr="008260B3">
        <w:rPr>
          <w:rFonts w:ascii="Times New Roman" w:hAnsi="Times New Roman" w:cs="Times New Roman"/>
        </w:rPr>
        <w:t xml:space="preserve">Let’s explore the results </w:t>
      </w:r>
      <w:r w:rsidR="001D0C5C" w:rsidRPr="008260B3">
        <w:rPr>
          <w:rFonts w:ascii="Times New Roman" w:hAnsi="Times New Roman" w:cs="Times New Roman"/>
        </w:rPr>
        <w:t xml:space="preserve">of our trained model by using the tests and the metrics which we have decided </w:t>
      </w:r>
      <w:r w:rsidR="008260B3" w:rsidRPr="008260B3">
        <w:rPr>
          <w:rFonts w:ascii="Times New Roman" w:hAnsi="Times New Roman" w:cs="Times New Roman"/>
        </w:rPr>
        <w:t>earlier.</w:t>
      </w:r>
    </w:p>
    <w:p w14:paraId="5BFB7BB0" w14:textId="13E51128" w:rsidR="005E042F" w:rsidRPr="008260B3" w:rsidRDefault="007D3696" w:rsidP="008260B3">
      <w:pPr>
        <w:pStyle w:val="Heading3"/>
        <w:spacing w:line="360" w:lineRule="auto"/>
        <w:jc w:val="both"/>
        <w:rPr>
          <w:rFonts w:ascii="Times New Roman" w:hAnsi="Times New Roman" w:cs="Times New Roman"/>
        </w:rPr>
      </w:pPr>
      <w:bookmarkStart w:id="163" w:name="_Toc144681651"/>
      <w:bookmarkStart w:id="164" w:name="_Toc146282754"/>
      <w:r w:rsidRPr="008260B3">
        <w:rPr>
          <w:rFonts w:ascii="Times New Roman" w:hAnsi="Times New Roman" w:cs="Times New Roman"/>
        </w:rPr>
        <w:t>Decision Tree</w:t>
      </w:r>
      <w:bookmarkEnd w:id="163"/>
      <w:bookmarkEnd w:id="164"/>
    </w:p>
    <w:p w14:paraId="15F90CB9" w14:textId="6F25D0D6" w:rsidR="005203DD" w:rsidRPr="005203DD" w:rsidRDefault="003A7AE7" w:rsidP="003A7AE7">
      <w:pPr>
        <w:keepNext/>
        <w:spacing w:line="360" w:lineRule="auto"/>
        <w:jc w:val="both"/>
        <w:rPr>
          <w:rFonts w:ascii="Times New Roman" w:hAnsi="Times New Roman" w:cs="Times New Roman"/>
        </w:rPr>
      </w:pPr>
      <w:r>
        <w:rPr>
          <w:rFonts w:ascii="Times New Roman" w:hAnsi="Times New Roman" w:cs="Times New Roman"/>
        </w:rPr>
        <w:t>For</w:t>
      </w:r>
      <w:r w:rsidR="005203DD" w:rsidRPr="005203DD">
        <w:rPr>
          <w:rFonts w:ascii="Times New Roman" w:hAnsi="Times New Roman" w:cs="Times New Roman"/>
        </w:rPr>
        <w:t xml:space="preserve"> the evaluation </w:t>
      </w:r>
      <w:r w:rsidR="004200EA">
        <w:rPr>
          <w:rFonts w:ascii="Times New Roman" w:hAnsi="Times New Roman" w:cs="Times New Roman"/>
        </w:rPr>
        <w:t>o</w:t>
      </w:r>
      <w:r w:rsidR="00B5414D">
        <w:rPr>
          <w:rFonts w:ascii="Times New Roman" w:hAnsi="Times New Roman" w:cs="Times New Roman"/>
        </w:rPr>
        <w:t>f</w:t>
      </w:r>
      <w:r w:rsidR="004200EA">
        <w:rPr>
          <w:rFonts w:ascii="Times New Roman" w:hAnsi="Times New Roman" w:cs="Times New Roman"/>
        </w:rPr>
        <w:t xml:space="preserve"> decision tree model</w:t>
      </w:r>
      <w:r w:rsidR="005203DD" w:rsidRPr="005203DD">
        <w:rPr>
          <w:rFonts w:ascii="Times New Roman" w:hAnsi="Times New Roman" w:cs="Times New Roman"/>
        </w:rPr>
        <w:t>, a comprehensive analysis of the model's performance metrics derived from the classification report is presented. These metrics, including precision, recall, and the F1-score, offer a nuanced understanding of the model's effectiveness in classifying different sentiment categories.</w:t>
      </w:r>
      <w:r w:rsidR="00CC45A8">
        <w:rPr>
          <w:rFonts w:ascii="Times New Roman" w:hAnsi="Times New Roman" w:cs="Times New Roman"/>
        </w:rPr>
        <w:t xml:space="preserve"> </w:t>
      </w:r>
      <w:r w:rsidR="005203DD" w:rsidRPr="005203DD">
        <w:rPr>
          <w:rFonts w:ascii="Times New Roman" w:hAnsi="Times New Roman" w:cs="Times New Roman"/>
        </w:rPr>
        <w:t>The precision scores for each sentiment class are scrutinized. Precision assesses the model's accuracy in classifying instances as positive for a particular class. Notably, 'joy' exhibits the highest precision, indicating that the model's predictions of 'joy' are frequently accurate. Conversely, 'other' demonstrates the lowest precision, suggesting challenges in correctly categorizing this sentiment. It's imperative to acknowledge that precision metrics provide insights into the model's ability to minimize false positives.</w:t>
      </w:r>
      <w:r w:rsidR="00CC45A8">
        <w:rPr>
          <w:rFonts w:ascii="Times New Roman" w:hAnsi="Times New Roman" w:cs="Times New Roman"/>
        </w:rPr>
        <w:t xml:space="preserve"> </w:t>
      </w:r>
      <w:r w:rsidR="005203DD" w:rsidRPr="005203DD">
        <w:rPr>
          <w:rFonts w:ascii="Times New Roman" w:hAnsi="Times New Roman" w:cs="Times New Roman"/>
        </w:rPr>
        <w:t>Furthermore, recall scores are examined, portraying the model's capability to identify relevant instances within each class. 'Joy' and 'neutral' sentiments boast the highest recall values, implying that the model effectively captures the majority of instances for these sentiments. Conversely, 'other' exhibits the lowest recall, signifying difficulties in recognizing 'other' sentiments. These recall scores are instrumental in gauging the model's proficiency in minimizing false negatives.</w:t>
      </w:r>
      <w:r w:rsidR="00CC45A8">
        <w:rPr>
          <w:rFonts w:ascii="Times New Roman" w:hAnsi="Times New Roman" w:cs="Times New Roman"/>
        </w:rPr>
        <w:t xml:space="preserve"> </w:t>
      </w:r>
      <w:r w:rsidR="005203DD" w:rsidRPr="005203DD">
        <w:rPr>
          <w:rFonts w:ascii="Times New Roman" w:hAnsi="Times New Roman" w:cs="Times New Roman"/>
        </w:rPr>
        <w:t>The F1-score, as a harmonious blend of precision and recall, furnishes a balanced evaluation metric. The F1-scores for each sentiment class reveal the model's equilibrium between precision and recall. Notably, 'joy' retains the highest F1-score, indicating an adept balance between precision and recall for this class. Conversely, 'other' demonstrates the lowest F1-score, emphasizing the challenge in achieving a harmonious balance between precision and recall.</w:t>
      </w:r>
      <w:r w:rsidR="00CC45A8">
        <w:rPr>
          <w:rFonts w:ascii="Times New Roman" w:hAnsi="Times New Roman" w:cs="Times New Roman"/>
        </w:rPr>
        <w:t xml:space="preserve"> </w:t>
      </w:r>
      <w:r w:rsidR="005203DD" w:rsidRPr="005203DD">
        <w:rPr>
          <w:rFonts w:ascii="Times New Roman" w:hAnsi="Times New Roman" w:cs="Times New Roman"/>
        </w:rPr>
        <w:t xml:space="preserve">Finally, the overall accuracy, albeit a relevant metric, is assessed within the context of the entire dataset. An accuracy of 0.30 is observed, signifying </w:t>
      </w:r>
      <w:r w:rsidR="005203DD" w:rsidRPr="005203DD">
        <w:rPr>
          <w:rFonts w:ascii="Times New Roman" w:hAnsi="Times New Roman" w:cs="Times New Roman"/>
        </w:rPr>
        <w:lastRenderedPageBreak/>
        <w:t>the proportion of correctly classified instances among all instances. However, it's vital to underscore that accuracy may not comprehensively depict model performance, particularly in the presence of class imbalances or when specific sentiments hold greater significance.</w:t>
      </w:r>
    </w:p>
    <w:p w14:paraId="45565CA4" w14:textId="6F4454FC" w:rsidR="005203DD" w:rsidRPr="005203DD" w:rsidRDefault="005203DD" w:rsidP="00231161">
      <w:pPr>
        <w:keepNext/>
        <w:spacing w:line="360" w:lineRule="auto"/>
        <w:jc w:val="both"/>
        <w:rPr>
          <w:rFonts w:ascii="Times New Roman" w:hAnsi="Times New Roman" w:cs="Times New Roman"/>
        </w:rPr>
      </w:pPr>
      <w:r w:rsidRPr="005203DD">
        <w:rPr>
          <w:rFonts w:ascii="Times New Roman" w:hAnsi="Times New Roman" w:cs="Times New Roman"/>
        </w:rPr>
        <w:t>In conclusion, this comprehensive evaluation of the model's performance highlights varying levels of proficiency across different sentiment classes. The outcomes emphasize the need for model refinement, particularly for sentiments falling within the 'other' category. These insights are invaluable for iterative model enhancements, ultimately contributing to the model's effectiveness in classifying Twitter sentiments.</w:t>
      </w:r>
      <w:r w:rsidR="00231161">
        <w:rPr>
          <w:rFonts w:ascii="Times New Roman" w:hAnsi="Times New Roman" w:cs="Times New Roman"/>
        </w:rPr>
        <w:t xml:space="preserve"> The classification report is displayed in figure</w:t>
      </w:r>
      <w:r w:rsidR="00D67BBA">
        <w:rPr>
          <w:rFonts w:ascii="Times New Roman" w:hAnsi="Times New Roman" w:cs="Times New Roman"/>
        </w:rPr>
        <w:t xml:space="preserve"> 9</w:t>
      </w:r>
      <w:r w:rsidR="00231161">
        <w:rPr>
          <w:rFonts w:ascii="Times New Roman" w:hAnsi="Times New Roman" w:cs="Times New Roman"/>
        </w:rPr>
        <w:t>.</w:t>
      </w:r>
    </w:p>
    <w:p w14:paraId="1D2CD898" w14:textId="77777777" w:rsidR="005203DD" w:rsidRPr="005203DD" w:rsidRDefault="005203DD" w:rsidP="005203DD">
      <w:pPr>
        <w:keepNext/>
        <w:rPr>
          <w:rFonts w:ascii="Times New Roman" w:hAnsi="Times New Roman" w:cs="Times New Roman"/>
        </w:rPr>
      </w:pPr>
    </w:p>
    <w:p w14:paraId="09A10A40" w14:textId="77777777" w:rsidR="00D67BBA" w:rsidRDefault="004A723A" w:rsidP="00D67BBA">
      <w:pPr>
        <w:keepNext/>
      </w:pPr>
      <w:r>
        <w:rPr>
          <w:noProof/>
        </w:rPr>
        <w:drawing>
          <wp:inline distT="0" distB="0" distL="0" distR="0" wp14:anchorId="1EF98358" wp14:editId="23D0639D">
            <wp:extent cx="5727700" cy="2821940"/>
            <wp:effectExtent l="0" t="0" r="0" b="0"/>
            <wp:docPr id="165751642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516421" name="Picture 6" descr="A screenshot of a computer scree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27700" cy="2821940"/>
                    </a:xfrm>
                    <a:prstGeom prst="rect">
                      <a:avLst/>
                    </a:prstGeom>
                  </pic:spPr>
                </pic:pic>
              </a:graphicData>
            </a:graphic>
          </wp:inline>
        </w:drawing>
      </w:r>
    </w:p>
    <w:p w14:paraId="2987418E" w14:textId="781EA190" w:rsidR="004A723A" w:rsidRDefault="00D67BBA" w:rsidP="00D67BBA">
      <w:pPr>
        <w:pStyle w:val="Caption"/>
      </w:pPr>
      <w:r>
        <w:t xml:space="preserve">Figure </w:t>
      </w:r>
      <w:r>
        <w:fldChar w:fldCharType="begin"/>
      </w:r>
      <w:r>
        <w:instrText xml:space="preserve"> SEQ Figure \* ARABIC </w:instrText>
      </w:r>
      <w:r>
        <w:fldChar w:fldCharType="separate"/>
      </w:r>
      <w:r w:rsidR="007E13FF">
        <w:rPr>
          <w:noProof/>
        </w:rPr>
        <w:t>9</w:t>
      </w:r>
      <w:r>
        <w:fldChar w:fldCharType="end"/>
      </w:r>
    </w:p>
    <w:p w14:paraId="75663BB9" w14:textId="77777777" w:rsidR="00231161" w:rsidRDefault="00231161" w:rsidP="002070FF">
      <w:pPr>
        <w:keepNext/>
      </w:pPr>
    </w:p>
    <w:p w14:paraId="77D843F9" w14:textId="22D6D147" w:rsidR="004A723A" w:rsidRPr="001125B2" w:rsidRDefault="00E559EF" w:rsidP="005D525C">
      <w:pPr>
        <w:keepNext/>
        <w:spacing w:line="360" w:lineRule="auto"/>
        <w:jc w:val="both"/>
        <w:rPr>
          <w:rFonts w:ascii="Times New Roman" w:hAnsi="Times New Roman" w:cs="Times New Roman"/>
        </w:rPr>
      </w:pPr>
      <w:r w:rsidRPr="00E559EF">
        <w:rPr>
          <w:rFonts w:ascii="Times New Roman" w:hAnsi="Times New Roman" w:cs="Times New Roman"/>
        </w:rPr>
        <w:t>After a meticulous examination of the classification report, it becomes evident that the model's performance is suboptimal. To gain a more detailed insight into the model's classification behavior, a visualization of the confusion matrix is employed. The confusion matrix encapsulates the model's actual classification outcomes, shedding light on its capacity to correctly identify and categorize instances.</w:t>
      </w:r>
      <w:r w:rsidR="001125B2">
        <w:rPr>
          <w:rFonts w:ascii="Times New Roman" w:hAnsi="Times New Roman" w:cs="Times New Roman"/>
        </w:rPr>
        <w:t xml:space="preserve"> </w:t>
      </w:r>
      <w:r w:rsidRPr="00E559EF">
        <w:rPr>
          <w:rFonts w:ascii="Times New Roman" w:hAnsi="Times New Roman" w:cs="Times New Roman"/>
        </w:rPr>
        <w:t>Upon a thorough analysis of the confusion matrix, a disconcerting pattern emerges. It is glaringly apparent that the model is failing to make accurate predictions across all sentiment classes. In the depicted figure, it becomes evident that for each sentiment category, the cumulative count of false positives significantly surpasses that of true positives. This concerning trend underscores the model's inherent challenges in correctly identifying and classifying sentiments.</w:t>
      </w:r>
      <w:r w:rsidR="001125B2">
        <w:rPr>
          <w:rFonts w:ascii="Times New Roman" w:hAnsi="Times New Roman" w:cs="Times New Roman"/>
        </w:rPr>
        <w:t xml:space="preserve"> </w:t>
      </w:r>
      <w:r w:rsidRPr="00E559EF">
        <w:rPr>
          <w:rFonts w:ascii="Times New Roman" w:hAnsi="Times New Roman" w:cs="Times New Roman"/>
        </w:rPr>
        <w:t xml:space="preserve">In light of these findings, it is prudent to conclude that the model's performance is unsatisfactory. The prevalence of false positives </w:t>
      </w:r>
      <w:r w:rsidRPr="00E559EF">
        <w:rPr>
          <w:rFonts w:ascii="Times New Roman" w:hAnsi="Times New Roman" w:cs="Times New Roman"/>
        </w:rPr>
        <w:lastRenderedPageBreak/>
        <w:t>across all sentiment categories highlights a fundamental deficiency in the model's ability to accurately classify Twitter sentiments. This observation calls for a critical reassessment of the model's architecture and training process, with the aim of rectifying its shortcomings and enhancing its performance in sentiment analysis tasks.</w:t>
      </w:r>
      <w:r w:rsidR="00D67BBA">
        <w:rPr>
          <w:rFonts w:ascii="Times New Roman" w:hAnsi="Times New Roman" w:cs="Times New Roman"/>
        </w:rPr>
        <w:t xml:space="preserve"> Figure 10 shows the confusion matrix</w:t>
      </w:r>
    </w:p>
    <w:p w14:paraId="483D748E" w14:textId="44EA9EBB" w:rsidR="002070FF" w:rsidRDefault="007C6A97" w:rsidP="002070FF">
      <w:pPr>
        <w:keepNext/>
      </w:pPr>
      <w:r>
        <w:rPr>
          <w:noProof/>
        </w:rPr>
        <w:drawing>
          <wp:inline distT="0" distB="0" distL="0" distR="0" wp14:anchorId="7FE7BADF" wp14:editId="6BE717EA">
            <wp:extent cx="5727700" cy="5038090"/>
            <wp:effectExtent l="0" t="0" r="0" b="3810"/>
            <wp:docPr id="1225293407" name="Picture 5"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293407" name="Picture 5" descr="A blue squares with white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27700" cy="5038090"/>
                    </a:xfrm>
                    <a:prstGeom prst="rect">
                      <a:avLst/>
                    </a:prstGeom>
                  </pic:spPr>
                </pic:pic>
              </a:graphicData>
            </a:graphic>
          </wp:inline>
        </w:drawing>
      </w:r>
    </w:p>
    <w:p w14:paraId="1CA9726B" w14:textId="47FFAB98" w:rsidR="001C2CDA" w:rsidRPr="005E042F" w:rsidRDefault="002070FF" w:rsidP="002070FF">
      <w:pPr>
        <w:pStyle w:val="Caption"/>
      </w:pPr>
      <w:r>
        <w:t xml:space="preserve">Figure </w:t>
      </w:r>
      <w:r w:rsidR="00297720">
        <w:fldChar w:fldCharType="begin"/>
      </w:r>
      <w:r w:rsidR="00297720">
        <w:instrText xml:space="preserve"> SEQ Figure \* ARABIC </w:instrText>
      </w:r>
      <w:r w:rsidR="00297720">
        <w:fldChar w:fldCharType="separate"/>
      </w:r>
      <w:r w:rsidR="007E13FF">
        <w:rPr>
          <w:noProof/>
        </w:rPr>
        <w:t>10</w:t>
      </w:r>
      <w:r w:rsidR="00297720">
        <w:rPr>
          <w:noProof/>
        </w:rPr>
        <w:fldChar w:fldCharType="end"/>
      </w:r>
      <w:r>
        <w:t>(</w:t>
      </w:r>
      <w:r w:rsidRPr="006309D0">
        <w:t>DT confusion matrix</w:t>
      </w:r>
      <w:r>
        <w:t>)</w:t>
      </w:r>
    </w:p>
    <w:p w14:paraId="540D5C81" w14:textId="7942DABD" w:rsidR="00B13A4F" w:rsidRPr="00545923" w:rsidRDefault="001157B6" w:rsidP="00C138A0">
      <w:pPr>
        <w:pStyle w:val="Heading3"/>
        <w:spacing w:line="360" w:lineRule="auto"/>
        <w:rPr>
          <w:rFonts w:ascii="Times New Roman" w:hAnsi="Times New Roman" w:cs="Times New Roman"/>
          <w:b/>
          <w:bCs/>
        </w:rPr>
      </w:pPr>
      <w:bookmarkStart w:id="165" w:name="_Toc144681652"/>
      <w:bookmarkStart w:id="166" w:name="_Toc146282755"/>
      <w:r w:rsidRPr="008010DA">
        <w:rPr>
          <w:rFonts w:ascii="Times New Roman" w:hAnsi="Times New Roman" w:cs="Times New Roman"/>
          <w:b/>
          <w:bCs/>
        </w:rPr>
        <w:t>Bi-directional GRU with word</w:t>
      </w:r>
      <w:r w:rsidR="004165EC" w:rsidRPr="008010DA">
        <w:rPr>
          <w:rFonts w:ascii="Times New Roman" w:hAnsi="Times New Roman" w:cs="Times New Roman"/>
          <w:b/>
          <w:bCs/>
        </w:rPr>
        <w:t xml:space="preserve"> </w:t>
      </w:r>
      <w:r w:rsidRPr="008010DA">
        <w:rPr>
          <w:rFonts w:ascii="Times New Roman" w:hAnsi="Times New Roman" w:cs="Times New Roman"/>
          <w:b/>
          <w:bCs/>
        </w:rPr>
        <w:t>embeddings</w:t>
      </w:r>
      <w:bookmarkEnd w:id="165"/>
      <w:bookmarkEnd w:id="166"/>
    </w:p>
    <w:p w14:paraId="628CB283" w14:textId="44826D39" w:rsidR="00543D24" w:rsidRDefault="00831174" w:rsidP="00C138A0">
      <w:pPr>
        <w:spacing w:line="360" w:lineRule="auto"/>
        <w:jc w:val="both"/>
        <w:rPr>
          <w:rFonts w:ascii="Times New Roman" w:hAnsi="Times New Roman" w:cs="Times New Roman"/>
        </w:rPr>
      </w:pPr>
      <w:r w:rsidRPr="00831174">
        <w:rPr>
          <w:rFonts w:ascii="Times New Roman" w:hAnsi="Times New Roman" w:cs="Times New Roman"/>
        </w:rPr>
        <w:t xml:space="preserve">To commence the model evaluation, the first step involves a detailed analysis of the training and validation loss curves. This is a fundamental practice when working with recurrent neural networks (RNNs) as it provides crucial insights into the model's performance during training. The primary purpose is to assess whether the model is overfitting the data, a common challenge in deep learning. </w:t>
      </w:r>
      <w:r>
        <w:rPr>
          <w:rFonts w:ascii="Times New Roman" w:hAnsi="Times New Roman" w:cs="Times New Roman"/>
        </w:rPr>
        <w:t>D</w:t>
      </w:r>
      <w:r w:rsidRPr="00831174">
        <w:rPr>
          <w:rFonts w:ascii="Times New Roman" w:hAnsi="Times New Roman" w:cs="Times New Roman"/>
        </w:rPr>
        <w:t xml:space="preserve">espite rigorous hyperparameter optimization through techniques such as Keras Tuner, as well as the implementation of layer-wise regularization and dropout, the model exhibits clear signs of overfitting. Overfitting occurs when the model performs exceptionally well on the training data but struggles to generalize to unseen or validation data. This is evident </w:t>
      </w:r>
      <w:r w:rsidRPr="00831174">
        <w:rPr>
          <w:rFonts w:ascii="Times New Roman" w:hAnsi="Times New Roman" w:cs="Times New Roman"/>
        </w:rPr>
        <w:lastRenderedPageBreak/>
        <w:t>from the divergence between the training loss and the validation loss curves.</w:t>
      </w:r>
      <w:r>
        <w:rPr>
          <w:rFonts w:ascii="Times New Roman" w:hAnsi="Times New Roman" w:cs="Times New Roman"/>
        </w:rPr>
        <w:t xml:space="preserve"> </w:t>
      </w:r>
      <w:r w:rsidRPr="00831174">
        <w:rPr>
          <w:rFonts w:ascii="Times New Roman" w:hAnsi="Times New Roman" w:cs="Times New Roman"/>
        </w:rPr>
        <w:t>In an effort to mitigate overfitting, the model underwent several iterations with regularization techniques and dropout layers. However, these interventions did not yield the desired outcome, as indicated by the persistently increasing gap between the training and validation loss curves.</w:t>
      </w:r>
      <w:r>
        <w:rPr>
          <w:rFonts w:ascii="Times New Roman" w:hAnsi="Times New Roman" w:cs="Times New Roman"/>
        </w:rPr>
        <w:t xml:space="preserve"> </w:t>
      </w:r>
      <w:r w:rsidRPr="00831174">
        <w:rPr>
          <w:rFonts w:ascii="Times New Roman" w:hAnsi="Times New Roman" w:cs="Times New Roman"/>
        </w:rPr>
        <w:t>Ultimately, the decision was made to remove the regularization and dropout layers due to their limited effectiveness in addressing overfitting in this specific context. Despite these efforts, it is evident from the loss analysis that the model remains prone to overfitting, highlighting the need for alternative strategies to enhance its generalization capability.</w:t>
      </w:r>
      <w:r>
        <w:rPr>
          <w:rFonts w:ascii="Times New Roman" w:hAnsi="Times New Roman" w:cs="Times New Roman"/>
        </w:rPr>
        <w:t xml:space="preserve"> </w:t>
      </w:r>
      <w:r w:rsidRPr="00831174">
        <w:rPr>
          <w:rFonts w:ascii="Times New Roman" w:hAnsi="Times New Roman" w:cs="Times New Roman"/>
        </w:rPr>
        <w:t>In summary, the examination of training and validation loss curves serves as a critical initial evaluation technique for RNNs. In this case, the presence of overfitting was observed despite diligent hyperparameter tuning and regularization attempts, necessitating further exploration of alternative approaches to improve the model's performance.</w:t>
      </w:r>
      <w:r w:rsidR="005034B7">
        <w:rPr>
          <w:rFonts w:ascii="Times New Roman" w:hAnsi="Times New Roman" w:cs="Times New Roman"/>
        </w:rPr>
        <w:t xml:space="preserve"> Figure 11 show the plot.</w:t>
      </w:r>
    </w:p>
    <w:p w14:paraId="568BFB66" w14:textId="77777777" w:rsidR="00D67BBA" w:rsidRDefault="00543D24" w:rsidP="00D67BBA">
      <w:pPr>
        <w:keepNext/>
        <w:spacing w:line="360" w:lineRule="auto"/>
        <w:jc w:val="both"/>
      </w:pPr>
      <w:r>
        <w:rPr>
          <w:noProof/>
        </w:rPr>
        <w:drawing>
          <wp:inline distT="0" distB="0" distL="0" distR="0" wp14:anchorId="6E4B25F9" wp14:editId="1A6CABAD">
            <wp:extent cx="5727700" cy="3609975"/>
            <wp:effectExtent l="0" t="0" r="0" b="0"/>
            <wp:docPr id="63767579" name="Picture 11" descr="A graph of 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67579" name="Picture 11" descr="A graph of a graph with blue and orange lines&#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27700" cy="3609975"/>
                    </a:xfrm>
                    <a:prstGeom prst="rect">
                      <a:avLst/>
                    </a:prstGeom>
                  </pic:spPr>
                </pic:pic>
              </a:graphicData>
            </a:graphic>
          </wp:inline>
        </w:drawing>
      </w:r>
    </w:p>
    <w:p w14:paraId="57C86AB7" w14:textId="7526985A" w:rsidR="00543D24" w:rsidRDefault="00D67BBA" w:rsidP="00D67BBA">
      <w:pPr>
        <w:pStyle w:val="Caption"/>
        <w:jc w:val="both"/>
        <w:rPr>
          <w:rFonts w:ascii="Times New Roman" w:hAnsi="Times New Roman" w:cs="Times New Roman"/>
        </w:rPr>
      </w:pPr>
      <w:r>
        <w:t xml:space="preserve">Figure </w:t>
      </w:r>
      <w:r>
        <w:fldChar w:fldCharType="begin"/>
      </w:r>
      <w:r>
        <w:instrText xml:space="preserve"> SEQ Figure \* ARABIC </w:instrText>
      </w:r>
      <w:r>
        <w:fldChar w:fldCharType="separate"/>
      </w:r>
      <w:r w:rsidR="007E13FF">
        <w:rPr>
          <w:noProof/>
        </w:rPr>
        <w:t>11</w:t>
      </w:r>
      <w:r>
        <w:fldChar w:fldCharType="end"/>
      </w:r>
    </w:p>
    <w:p w14:paraId="4A5A0330" w14:textId="4AA930F8" w:rsidR="003A2E69" w:rsidRPr="003A2E69" w:rsidRDefault="003A2E69" w:rsidP="003A2E69">
      <w:pPr>
        <w:spacing w:line="360" w:lineRule="auto"/>
        <w:jc w:val="both"/>
        <w:rPr>
          <w:rFonts w:ascii="Times New Roman" w:hAnsi="Times New Roman" w:cs="Times New Roman"/>
        </w:rPr>
      </w:pPr>
      <w:r w:rsidRPr="003A2E69">
        <w:rPr>
          <w:rFonts w:ascii="Times New Roman" w:hAnsi="Times New Roman" w:cs="Times New Roman"/>
        </w:rPr>
        <w:t>In the evaluation of the model's performance, a detailed examination of the classification report is a crucial starting point. The precision scores for various sentiment classes, namely neutral, fear, sadness, other, joy, and love, are indicative of the model's ability to correctly classify instances into these categories. Precision reflects the proportion of true positive predictions out of all positive predictions made by the model for a specific class.</w:t>
      </w:r>
      <w:r w:rsidR="00BC0505">
        <w:rPr>
          <w:rFonts w:ascii="Times New Roman" w:hAnsi="Times New Roman" w:cs="Times New Roman"/>
        </w:rPr>
        <w:t xml:space="preserve"> </w:t>
      </w:r>
      <w:r w:rsidRPr="003A2E69">
        <w:rPr>
          <w:rFonts w:ascii="Times New Roman" w:hAnsi="Times New Roman" w:cs="Times New Roman"/>
        </w:rPr>
        <w:t xml:space="preserve">From the precision scores provided, it is notable that the highest precision is observed for 'sadness' (0.59), followed </w:t>
      </w:r>
      <w:r w:rsidRPr="003A2E69">
        <w:rPr>
          <w:rFonts w:ascii="Times New Roman" w:hAnsi="Times New Roman" w:cs="Times New Roman"/>
        </w:rPr>
        <w:lastRenderedPageBreak/>
        <w:t>closely by 'fear' (0.47) and 'love' (0.45). Conversely, 'joy' (0.33) and 'other' (0.38) exhibit lower precision scores. 'Neutral' falls in the middle range with a precision of 0.36. These precision scores suggest that the model performs relatively well in correctly identifying 'sadness,' 'fear,' and 'love' sentiments but faces challenges in accurately classifying 'joy' and 'other' sentiments.</w:t>
      </w:r>
      <w:r w:rsidR="00BC0505">
        <w:rPr>
          <w:rFonts w:ascii="Times New Roman" w:hAnsi="Times New Roman" w:cs="Times New Roman"/>
        </w:rPr>
        <w:t xml:space="preserve"> </w:t>
      </w:r>
      <w:r w:rsidRPr="003A2E69">
        <w:rPr>
          <w:rFonts w:ascii="Times New Roman" w:hAnsi="Times New Roman" w:cs="Times New Roman"/>
        </w:rPr>
        <w:t>Moving on to recall, which quantifies the model's ability to correctly identify true positive instances for each sentiment class relative to the total actual positive instances, the values for the various classes are notably diverse. 'Sadness' has the highest recall (0.55), indicating that the model effectively captures true positive 'sadness' cases. Conversely, 'joy' (0.09) and 'love' (0.08) exhibit considerably lower recall values, implying that the model struggles to correctly identify these sentiments. The remaining sentiments, 'neutral' (0.54), 'fear' (0.57), and 'other' (0.33), demonstrate moderate recall rates. These results underscore the model's proficiency in recognizing 'sadness' and 'fear' but highlight limitations in detecting 'joy' and 'love' sentiments.</w:t>
      </w:r>
      <w:r w:rsidR="00BC0505">
        <w:rPr>
          <w:rFonts w:ascii="Times New Roman" w:hAnsi="Times New Roman" w:cs="Times New Roman"/>
        </w:rPr>
        <w:t xml:space="preserve"> </w:t>
      </w:r>
      <w:r w:rsidRPr="003A2E69">
        <w:rPr>
          <w:rFonts w:ascii="Times New Roman" w:hAnsi="Times New Roman" w:cs="Times New Roman"/>
        </w:rPr>
        <w:t>Lastly, the f1-score, which harmonizes precision and recall, is considered for a comprehensive evaluation of model performance. The f1-scores for the mentioned sentiment classes reveal that 'fear' (0.51) and 'neutral' (0.43) achieve the highest balance between precision and recall, suggesting robust performance. Conversely, 'joy' (0.14) and 'love' (0.13) exhibit notably lower f1-scores, indicating challenges in achieving both high precision and recall for these sentiments. The overall accuracy, while not the sole metric for assessment, stands at 0.41, representing the proportion of correctly classified instances across all sentiments.</w:t>
      </w:r>
    </w:p>
    <w:p w14:paraId="3235DDE3" w14:textId="7149F176" w:rsidR="002070FF" w:rsidRDefault="003A2E69" w:rsidP="003A2E69">
      <w:pPr>
        <w:spacing w:line="360" w:lineRule="auto"/>
        <w:jc w:val="both"/>
        <w:rPr>
          <w:rFonts w:ascii="Times New Roman" w:hAnsi="Times New Roman" w:cs="Times New Roman"/>
        </w:rPr>
      </w:pPr>
      <w:r w:rsidRPr="003A2E69">
        <w:rPr>
          <w:rFonts w:ascii="Times New Roman" w:hAnsi="Times New Roman" w:cs="Times New Roman"/>
        </w:rPr>
        <w:t>In summary, the analysis of precision, recall, and f1-scores reveals variations in the model's performance across different sentiment classes. While the model excels in identifying 'sadness' and 'fear,' it faces difficulties in accurately classifying 'joy' and 'love.' These findings suggest the need for further model refinement, potentially through targeted data augmentation or architecture adjustments, to improve performance in sentiment analysis tasks.</w:t>
      </w:r>
      <w:r w:rsidR="005034B7">
        <w:rPr>
          <w:rFonts w:ascii="Times New Roman" w:hAnsi="Times New Roman" w:cs="Times New Roman"/>
        </w:rPr>
        <w:t xml:space="preserve"> Figure 12 shows the classification report.</w:t>
      </w:r>
    </w:p>
    <w:p w14:paraId="2935C10F" w14:textId="77777777" w:rsidR="005034B7" w:rsidRDefault="005825CB" w:rsidP="005034B7">
      <w:pPr>
        <w:keepNext/>
        <w:spacing w:line="360" w:lineRule="auto"/>
        <w:jc w:val="both"/>
      </w:pPr>
      <w:r>
        <w:rPr>
          <w:rFonts w:ascii="Times New Roman" w:hAnsi="Times New Roman" w:cs="Times New Roman"/>
          <w:noProof/>
        </w:rPr>
        <w:lastRenderedPageBreak/>
        <w:drawing>
          <wp:inline distT="0" distB="0" distL="0" distR="0" wp14:anchorId="1FE240D7" wp14:editId="6757FED9">
            <wp:extent cx="5727700" cy="2887980"/>
            <wp:effectExtent l="0" t="0" r="0" b="0"/>
            <wp:docPr id="132513087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130877" name="Picture 8" descr="A screenshot of a computer scree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27700" cy="2887980"/>
                    </a:xfrm>
                    <a:prstGeom prst="rect">
                      <a:avLst/>
                    </a:prstGeom>
                  </pic:spPr>
                </pic:pic>
              </a:graphicData>
            </a:graphic>
          </wp:inline>
        </w:drawing>
      </w:r>
    </w:p>
    <w:p w14:paraId="1B12D60A" w14:textId="5C5A763D" w:rsidR="000A5643" w:rsidRPr="004849BC" w:rsidRDefault="005034B7" w:rsidP="005034B7">
      <w:pPr>
        <w:pStyle w:val="Caption"/>
        <w:jc w:val="both"/>
        <w:rPr>
          <w:rFonts w:ascii="Times New Roman" w:hAnsi="Times New Roman" w:cs="Times New Roman"/>
        </w:rPr>
      </w:pPr>
      <w:r>
        <w:t xml:space="preserve">Figure </w:t>
      </w:r>
      <w:r>
        <w:fldChar w:fldCharType="begin"/>
      </w:r>
      <w:r>
        <w:instrText xml:space="preserve"> SEQ Figure \* ARABIC </w:instrText>
      </w:r>
      <w:r>
        <w:fldChar w:fldCharType="separate"/>
      </w:r>
      <w:r w:rsidR="007E13FF">
        <w:rPr>
          <w:noProof/>
        </w:rPr>
        <w:t>12</w:t>
      </w:r>
      <w:r>
        <w:fldChar w:fldCharType="end"/>
      </w:r>
    </w:p>
    <w:p w14:paraId="1FA2ADF6" w14:textId="658BE7B9" w:rsidR="00B13A4F" w:rsidRDefault="0070446C" w:rsidP="00D31BFB">
      <w:pPr>
        <w:spacing w:line="360" w:lineRule="auto"/>
        <w:jc w:val="both"/>
      </w:pPr>
      <w:r w:rsidRPr="0070446C">
        <w:rPr>
          <w:rFonts w:ascii="Times New Roman" w:hAnsi="Times New Roman" w:cs="Times New Roman"/>
        </w:rPr>
        <w:t>The subsequent evaluation technique in focus is the confusion matrix, a pivotal tool for gaining deeper insights into the model's performance. This matrix provides a detailed breakdown of how the model's predictions align with the actual class labels.</w:t>
      </w:r>
      <w:r w:rsidR="003B0120">
        <w:rPr>
          <w:rFonts w:ascii="Times New Roman" w:hAnsi="Times New Roman" w:cs="Times New Roman"/>
        </w:rPr>
        <w:t xml:space="preserve"> </w:t>
      </w:r>
      <w:r w:rsidR="00B620C2" w:rsidRPr="00B620C2">
        <w:rPr>
          <w:rFonts w:ascii="Times New Roman" w:hAnsi="Times New Roman" w:cs="Times New Roman"/>
        </w:rPr>
        <w:t>Upon commencing the analysis, a discernible pattern emerges. It becomes apparent that the model's overall performance is suboptimal, characterized by a notable imbalance in true positive and false positive rates. While the true positives exhibit a slightly improved performance compared to the decision tree model, several critical issues come to light.</w:t>
      </w:r>
      <w:r w:rsidR="00D31BFB">
        <w:rPr>
          <w:rFonts w:ascii="Times New Roman" w:hAnsi="Times New Roman" w:cs="Times New Roman"/>
        </w:rPr>
        <w:t xml:space="preserve"> </w:t>
      </w:r>
      <w:r w:rsidR="00B620C2" w:rsidRPr="00B620C2">
        <w:rPr>
          <w:rFonts w:ascii="Times New Roman" w:hAnsi="Times New Roman" w:cs="Times New Roman"/>
        </w:rPr>
        <w:t>One significant concern centers around specific emotions, namely sadness, joy, and love, which display an alarmingly low number of correctly classified instances. This is an unexpected outcome, considering that all the selected models were explicitly chosen for their insensitivity to class imbalance. This observation raises pertinent questions about the root causes of this imbalance, a topic that warrants further exploration.</w:t>
      </w:r>
      <w:r w:rsidR="00D31BFB">
        <w:rPr>
          <w:rFonts w:ascii="Times New Roman" w:hAnsi="Times New Roman" w:cs="Times New Roman"/>
        </w:rPr>
        <w:t xml:space="preserve"> </w:t>
      </w:r>
      <w:r w:rsidR="00B620C2" w:rsidRPr="00B620C2">
        <w:rPr>
          <w:rFonts w:ascii="Times New Roman" w:hAnsi="Times New Roman" w:cs="Times New Roman"/>
        </w:rPr>
        <w:t>Intriguingly, the number of true positives is consistently lower than the number of false positives across multiple classes. This discrepancy underscores the model's struggle in correctly classifying instances, a finding that necessitates a closer examination of its underlying mechanisms and potential avenues for improvement.</w:t>
      </w:r>
      <w:r w:rsidR="00D31BFB">
        <w:rPr>
          <w:rFonts w:ascii="Times New Roman" w:hAnsi="Times New Roman" w:cs="Times New Roman"/>
        </w:rPr>
        <w:t xml:space="preserve"> </w:t>
      </w:r>
      <w:r w:rsidR="00B620C2" w:rsidRPr="00B620C2">
        <w:rPr>
          <w:rFonts w:ascii="Times New Roman" w:hAnsi="Times New Roman" w:cs="Times New Roman"/>
        </w:rPr>
        <w:t xml:space="preserve">The identified challenges, including the imbalanced distribution of certain emotions and the imbalance in true positive and false positive rates, highlight the need for a more comprehensive investigation into the model's performance. This examination should encompass aspects such as data </w:t>
      </w:r>
      <w:r w:rsidR="00596657" w:rsidRPr="00B620C2">
        <w:rPr>
          <w:rFonts w:ascii="Times New Roman" w:hAnsi="Times New Roman" w:cs="Times New Roman"/>
        </w:rPr>
        <w:t>pre-processing</w:t>
      </w:r>
      <w:r w:rsidR="00B620C2" w:rsidRPr="00B620C2">
        <w:rPr>
          <w:rFonts w:ascii="Times New Roman" w:hAnsi="Times New Roman" w:cs="Times New Roman"/>
        </w:rPr>
        <w:t>, model architecture, and hyperparameter tuning to address the observed issues and enhance the model's classification capabilities.</w:t>
      </w:r>
      <w:r w:rsidR="00596657">
        <w:rPr>
          <w:rFonts w:ascii="Times New Roman" w:hAnsi="Times New Roman" w:cs="Times New Roman"/>
        </w:rPr>
        <w:t xml:space="preserve"> Figure 13 displays the confusion matrix.</w:t>
      </w:r>
    </w:p>
    <w:p w14:paraId="52FA2023" w14:textId="77777777" w:rsidR="00596657" w:rsidRDefault="00F045FA" w:rsidP="00596657">
      <w:pPr>
        <w:keepNext/>
      </w:pPr>
      <w:r>
        <w:rPr>
          <w:noProof/>
        </w:rPr>
        <w:lastRenderedPageBreak/>
        <w:drawing>
          <wp:inline distT="0" distB="0" distL="0" distR="0" wp14:anchorId="4E7544D5" wp14:editId="466A17BE">
            <wp:extent cx="5727700" cy="4483100"/>
            <wp:effectExtent l="0" t="0" r="0" b="0"/>
            <wp:docPr id="414229234" name="Picture 9" descr="A diagram of confusion matr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229234" name="Picture 9" descr="A diagram of confusion matrix&#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27700" cy="4483100"/>
                    </a:xfrm>
                    <a:prstGeom prst="rect">
                      <a:avLst/>
                    </a:prstGeom>
                  </pic:spPr>
                </pic:pic>
              </a:graphicData>
            </a:graphic>
          </wp:inline>
        </w:drawing>
      </w:r>
    </w:p>
    <w:p w14:paraId="00451284" w14:textId="21415980" w:rsidR="002070FF" w:rsidRDefault="00596657" w:rsidP="00596657">
      <w:pPr>
        <w:pStyle w:val="Caption"/>
      </w:pPr>
      <w:r>
        <w:t xml:space="preserve">Figure </w:t>
      </w:r>
      <w:r>
        <w:fldChar w:fldCharType="begin"/>
      </w:r>
      <w:r>
        <w:instrText xml:space="preserve"> SEQ Figure \* ARABIC </w:instrText>
      </w:r>
      <w:r>
        <w:fldChar w:fldCharType="separate"/>
      </w:r>
      <w:r w:rsidR="007E13FF">
        <w:rPr>
          <w:noProof/>
        </w:rPr>
        <w:t>13</w:t>
      </w:r>
      <w:r>
        <w:fldChar w:fldCharType="end"/>
      </w:r>
    </w:p>
    <w:p w14:paraId="60F75AF9" w14:textId="77777777" w:rsidR="00B473FB" w:rsidRDefault="00B473FB" w:rsidP="002070FF"/>
    <w:p w14:paraId="39AA445C" w14:textId="2628CFA9" w:rsidR="00B13A4F" w:rsidRPr="00B76AC7" w:rsidRDefault="00FD404C" w:rsidP="00B76AC7">
      <w:pPr>
        <w:spacing w:line="360" w:lineRule="auto"/>
        <w:jc w:val="both"/>
        <w:rPr>
          <w:rFonts w:ascii="Times New Roman" w:hAnsi="Times New Roman" w:cs="Times New Roman"/>
        </w:rPr>
      </w:pPr>
      <w:r w:rsidRPr="00FD404C">
        <w:rPr>
          <w:rFonts w:ascii="Times New Roman" w:hAnsi="Times New Roman" w:cs="Times New Roman"/>
        </w:rPr>
        <w:t xml:space="preserve">In addition to the previously discussed evaluation techniques, another valuable approach to gauge the model's performance is the visualization of the Receiver Operating Characteristic (ROC) curve and the computation of the Area under the Curve (AUC). </w:t>
      </w:r>
      <w:r w:rsidR="000A0DF2" w:rsidRPr="000A0DF2">
        <w:rPr>
          <w:rFonts w:ascii="Times New Roman" w:hAnsi="Times New Roman" w:cs="Times New Roman"/>
        </w:rPr>
        <w:t>When the area under the receiver operating characteristic curve (AUC) falls between 0.5 and 1, it indicates a substantial likelihood that the classifier will successfully differentiate between positive and negative class values. This phenomenon occurs due to the classifier's ability to accurately identify a greater number of true positives and true negatives, while minimising the occurrence of false negatives and false positives</w:t>
      </w:r>
      <w:r w:rsidR="002A0993">
        <w:rPr>
          <w:rFonts w:ascii="Times New Roman" w:hAnsi="Times New Roman" w:cs="Times New Roman"/>
        </w:rPr>
        <w:fldChar w:fldCharType="begin"/>
      </w:r>
      <w:r w:rsidR="00190F72">
        <w:rPr>
          <w:rFonts w:ascii="Times New Roman" w:hAnsi="Times New Roman" w:cs="Times New Roman"/>
        </w:rPr>
        <w:instrText xml:space="preserve"> ADDIN ZOTERO_ITEM CSL_CITATION {"citationID":"ND7WvhVd","properties":{"formattedCitation":"(Aniruddha Bhandari, 2020)","plainCitation":"(Aniruddha Bhandari, 2020)","noteIndex":0},"citationItems":[{"id":628,"uris":["http://zotero.org/users/10598127/items/N2FQS4U6"],"itemData":{"id":628,"type":"webpage","title":"Guide to AUC ROC Curve in Machine Learning : What Is Specificity? - Analytics Vidhya","URL":"https://www.analyticsvidhya.com/blog/2020/06/auc-roc-curve-machine-learning/","author":[{"literal":"Aniruddha Bhandari"}],"accessed":{"date-parts":[["2023",9,22]]},"issued":{"date-parts":[["2020",6,16]]}}}],"schema":"https://github.com/citation-style-language/schema/raw/master/csl-citation.json"} </w:instrText>
      </w:r>
      <w:r w:rsidR="002A0993">
        <w:rPr>
          <w:rFonts w:ascii="Times New Roman" w:hAnsi="Times New Roman" w:cs="Times New Roman"/>
        </w:rPr>
        <w:fldChar w:fldCharType="separate"/>
      </w:r>
      <w:r w:rsidR="00190F72">
        <w:rPr>
          <w:rFonts w:ascii="Times New Roman" w:hAnsi="Times New Roman" w:cs="Times New Roman"/>
          <w:kern w:val="0"/>
        </w:rPr>
        <w:t>(Aniruddha Bhandari, 2020)</w:t>
      </w:r>
      <w:r w:rsidR="002A0993">
        <w:rPr>
          <w:rFonts w:ascii="Times New Roman" w:hAnsi="Times New Roman" w:cs="Times New Roman"/>
        </w:rPr>
        <w:fldChar w:fldCharType="end"/>
      </w:r>
      <w:r w:rsidR="000A0DF2" w:rsidRPr="000A0DF2">
        <w:rPr>
          <w:rFonts w:ascii="Times New Roman" w:hAnsi="Times New Roman" w:cs="Times New Roman"/>
        </w:rPr>
        <w:t xml:space="preserve">. </w:t>
      </w:r>
      <w:r w:rsidRPr="00FD404C">
        <w:rPr>
          <w:rFonts w:ascii="Times New Roman" w:hAnsi="Times New Roman" w:cs="Times New Roman"/>
        </w:rPr>
        <w:t>These metrics provide insights into the model's ability to discriminate between different classes by varying the classification threshold.</w:t>
      </w:r>
      <w:r w:rsidR="00B76AC7">
        <w:rPr>
          <w:rFonts w:ascii="Times New Roman" w:hAnsi="Times New Roman" w:cs="Times New Roman"/>
        </w:rPr>
        <w:t xml:space="preserve"> </w:t>
      </w:r>
      <w:r w:rsidRPr="00FD404C">
        <w:rPr>
          <w:rFonts w:ascii="Times New Roman" w:hAnsi="Times New Roman" w:cs="Times New Roman"/>
        </w:rPr>
        <w:t>While the preceding techniques suggested that the model's performance was suboptimal, the ROC curve presents a more nuanced perspective. The ROC curve illustrates the trade-off between true positive rate (sensitivity) and false positive rate (1-specificity) across different threshold values for each class. Although previous assessments indicated room for improvement, the ROC curve reveals that the model exhibits some capacity to distinguish between classes.</w:t>
      </w:r>
      <w:r w:rsidR="00B76AC7">
        <w:rPr>
          <w:rFonts w:ascii="Times New Roman" w:hAnsi="Times New Roman" w:cs="Times New Roman"/>
        </w:rPr>
        <w:t xml:space="preserve"> </w:t>
      </w:r>
      <w:r w:rsidRPr="00FD404C">
        <w:rPr>
          <w:rFonts w:ascii="Times New Roman" w:hAnsi="Times New Roman" w:cs="Times New Roman"/>
        </w:rPr>
        <w:t xml:space="preserve">The interpretation of the ROC curve is further supported by the </w:t>
      </w:r>
      <w:r w:rsidRPr="00FD404C">
        <w:rPr>
          <w:rFonts w:ascii="Times New Roman" w:hAnsi="Times New Roman" w:cs="Times New Roman"/>
        </w:rPr>
        <w:lastRenderedPageBreak/>
        <w:t>computed AUC values. The AUC represents the area under the ROC curve and provides a quantitative measure of the model's discriminative ability. Notably, AUC values ranging from a minimum of 68% to a maximum of 82% are observed across various sentiment classes. These results signify that while the model may not be perfect, it is capable of classifying certain sentiments with a reasonably high level of confidence.</w:t>
      </w:r>
      <w:r w:rsidR="00B76AC7">
        <w:rPr>
          <w:rFonts w:ascii="Times New Roman" w:hAnsi="Times New Roman" w:cs="Times New Roman"/>
        </w:rPr>
        <w:t xml:space="preserve"> </w:t>
      </w:r>
      <w:r w:rsidRPr="00FD404C">
        <w:rPr>
          <w:rFonts w:ascii="Times New Roman" w:hAnsi="Times New Roman" w:cs="Times New Roman"/>
        </w:rPr>
        <w:t>However, it is important to acknowledge that the AUC values also indicate potential challenges in correctly detecting some classes, as evidenced by the lower AUC scores. The model may struggle with certain sentiments, leading to less distinct ROC curves and lower AUC values for those classes.</w:t>
      </w:r>
      <w:r w:rsidR="00B76AC7">
        <w:rPr>
          <w:rFonts w:ascii="Times New Roman" w:hAnsi="Times New Roman" w:cs="Times New Roman"/>
        </w:rPr>
        <w:t xml:space="preserve"> </w:t>
      </w:r>
      <w:r w:rsidRPr="00FD404C">
        <w:rPr>
          <w:rFonts w:ascii="Times New Roman" w:hAnsi="Times New Roman" w:cs="Times New Roman"/>
        </w:rPr>
        <w:t>In summary, the visualization of the ROC curve and the computation of AUC values provide a nuanced perspective on the model's performance. While it may not achieve perfect classification, the model demonstrates discriminative capacity, especially for sentiments associated with higher AUC values. These insights can guide further refinements in the model to enhance its performance in sentiment analysis tasks.</w:t>
      </w:r>
      <w:r w:rsidR="00123C8F">
        <w:rPr>
          <w:rFonts w:ascii="Times New Roman" w:hAnsi="Times New Roman" w:cs="Times New Roman"/>
        </w:rPr>
        <w:t xml:space="preserve"> Figure 14 displays the ROC curve.</w:t>
      </w:r>
    </w:p>
    <w:p w14:paraId="364624A4" w14:textId="5C604DC7" w:rsidR="00F52240" w:rsidRDefault="00596657" w:rsidP="00173D4D">
      <w:r>
        <w:rPr>
          <w:noProof/>
        </w:rPr>
        <mc:AlternateContent>
          <mc:Choice Requires="wps">
            <w:drawing>
              <wp:anchor distT="0" distB="0" distL="114300" distR="114300" simplePos="0" relativeHeight="251766784" behindDoc="0" locked="0" layoutInCell="1" allowOverlap="1" wp14:anchorId="7594A25B" wp14:editId="4CDE7238">
                <wp:simplePos x="0" y="0"/>
                <wp:positionH relativeFrom="column">
                  <wp:posOffset>0</wp:posOffset>
                </wp:positionH>
                <wp:positionV relativeFrom="paragraph">
                  <wp:posOffset>3926840</wp:posOffset>
                </wp:positionV>
                <wp:extent cx="5727065" cy="635"/>
                <wp:effectExtent l="0" t="0" r="635" b="12065"/>
                <wp:wrapSquare wrapText="bothSides"/>
                <wp:docPr id="1825634519" name="Text Box 1"/>
                <wp:cNvGraphicFramePr/>
                <a:graphic xmlns:a="http://schemas.openxmlformats.org/drawingml/2006/main">
                  <a:graphicData uri="http://schemas.microsoft.com/office/word/2010/wordprocessingShape">
                    <wps:wsp>
                      <wps:cNvSpPr txBox="1"/>
                      <wps:spPr>
                        <a:xfrm>
                          <a:off x="0" y="0"/>
                          <a:ext cx="5727065" cy="635"/>
                        </a:xfrm>
                        <a:prstGeom prst="rect">
                          <a:avLst/>
                        </a:prstGeom>
                        <a:solidFill>
                          <a:prstClr val="white"/>
                        </a:solidFill>
                        <a:ln>
                          <a:noFill/>
                        </a:ln>
                      </wps:spPr>
                      <wps:txbx>
                        <w:txbxContent>
                          <w:p w14:paraId="543C55AE" w14:textId="157AC191" w:rsidR="00596657" w:rsidRPr="00534F12" w:rsidRDefault="00596657" w:rsidP="00596657">
                            <w:pPr>
                              <w:pStyle w:val="Caption"/>
                              <w:rPr>
                                <w:noProof/>
                              </w:rPr>
                            </w:pPr>
                            <w:r>
                              <w:t xml:space="preserve">Figure </w:t>
                            </w:r>
                            <w:r>
                              <w:fldChar w:fldCharType="begin"/>
                            </w:r>
                            <w:r>
                              <w:instrText xml:space="preserve"> SEQ Figure \* ARABIC </w:instrText>
                            </w:r>
                            <w:r>
                              <w:fldChar w:fldCharType="separate"/>
                            </w:r>
                            <w:r w:rsidR="007E13FF">
                              <w:rPr>
                                <w:noProof/>
                              </w:rPr>
                              <w:t>1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594A25B" id="_x0000_t202" coordsize="21600,21600" o:spt="202" path="m,l,21600r21600,l21600,xe">
                <v:stroke joinstyle="miter"/>
                <v:path gradientshapeok="t" o:connecttype="rect"/>
              </v:shapetype>
              <v:shape id="Text Box 1" o:spid="_x0000_s1026" type="#_x0000_t202" style="position:absolute;margin-left:0;margin-top:309.2pt;width:450.95pt;height:.0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" stroked="f">
                <v:textbox style="mso-fit-shape-to-text:t" inset="0,0,0,0">
                  <w:txbxContent>
                    <w:p w14:paraId="543C55AE" w14:textId="157AC191" w:rsidR="00596657" w:rsidRPr="00534F12" w:rsidRDefault="00596657" w:rsidP="00596657">
                      <w:pPr>
                        <w:pStyle w:val="Caption"/>
                        <w:rPr>
                          <w:noProof/>
                        </w:rPr>
                      </w:pPr>
                      <w:r>
                        <w:t xml:space="preserve">Figure </w:t>
                      </w:r>
                      <w:r>
                        <w:fldChar w:fldCharType="begin"/>
                      </w:r>
                      <w:r>
                        <w:instrText xml:space="preserve"> SEQ Figure \* ARABIC </w:instrText>
                      </w:r>
                      <w:r>
                        <w:fldChar w:fldCharType="separate"/>
                      </w:r>
                      <w:r w:rsidR="007E13FF">
                        <w:rPr>
                          <w:noProof/>
                        </w:rPr>
                        <w:t>14</w:t>
                      </w:r>
                      <w:r>
                        <w:fldChar w:fldCharType="end"/>
                      </w:r>
                    </w:p>
                  </w:txbxContent>
                </v:textbox>
                <w10:wrap type="square"/>
              </v:shape>
            </w:pict>
          </mc:Fallback>
        </mc:AlternateContent>
      </w:r>
      <w:r w:rsidR="00A4274C">
        <w:rPr>
          <w:noProof/>
        </w:rPr>
        <w:drawing>
          <wp:anchor distT="0" distB="0" distL="114300" distR="114300" simplePos="0" relativeHeight="251764736" behindDoc="0" locked="0" layoutInCell="1" allowOverlap="1" wp14:anchorId="2E9E0130" wp14:editId="4EAF00AB">
            <wp:simplePos x="0" y="0"/>
            <wp:positionH relativeFrom="column">
              <wp:posOffset>0</wp:posOffset>
            </wp:positionH>
            <wp:positionV relativeFrom="paragraph">
              <wp:posOffset>-3810</wp:posOffset>
            </wp:positionV>
            <wp:extent cx="5727600" cy="3873600"/>
            <wp:effectExtent l="0" t="0" r="635" b="0"/>
            <wp:wrapSquare wrapText="bothSides"/>
            <wp:docPr id="1964801893" name="Picture 10"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801893" name="Picture 10" descr="A graph of a line graph&#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727600" cy="3873600"/>
                    </a:xfrm>
                    <a:prstGeom prst="rect">
                      <a:avLst/>
                    </a:prstGeom>
                  </pic:spPr>
                </pic:pic>
              </a:graphicData>
            </a:graphic>
            <wp14:sizeRelH relativeFrom="margin">
              <wp14:pctWidth>0</wp14:pctWidth>
            </wp14:sizeRelH>
            <wp14:sizeRelV relativeFrom="margin">
              <wp14:pctHeight>0</wp14:pctHeight>
            </wp14:sizeRelV>
          </wp:anchor>
        </w:drawing>
      </w:r>
    </w:p>
    <w:p w14:paraId="4C245D70" w14:textId="2510404C" w:rsidR="00C6285A" w:rsidRPr="00C6285A" w:rsidRDefault="00C6285A" w:rsidP="00C6285A"/>
    <w:p w14:paraId="58E15CC5" w14:textId="77777777" w:rsidR="008D66C3" w:rsidRPr="008D66C3" w:rsidRDefault="008D66C3" w:rsidP="008D66C3"/>
    <w:p w14:paraId="542FFD99" w14:textId="0BB6A38A" w:rsidR="004165EC" w:rsidRPr="000279FF" w:rsidRDefault="004165EC" w:rsidP="004165EC">
      <w:pPr>
        <w:pStyle w:val="Heading3"/>
        <w:rPr>
          <w:rFonts w:ascii="Times New Roman" w:hAnsi="Times New Roman" w:cs="Times New Roman"/>
          <w:b/>
          <w:bCs/>
        </w:rPr>
      </w:pPr>
      <w:bookmarkStart w:id="167" w:name="_Toc144681653"/>
      <w:bookmarkStart w:id="168" w:name="_Toc146282756"/>
      <w:r w:rsidRPr="000279FF">
        <w:rPr>
          <w:rFonts w:ascii="Times New Roman" w:hAnsi="Times New Roman" w:cs="Times New Roman"/>
          <w:b/>
          <w:bCs/>
        </w:rPr>
        <w:t>Distil</w:t>
      </w:r>
      <w:bookmarkEnd w:id="167"/>
      <w:r w:rsidR="000279FF" w:rsidRPr="000279FF">
        <w:rPr>
          <w:rFonts w:ascii="Times New Roman" w:hAnsi="Times New Roman" w:cs="Times New Roman"/>
          <w:b/>
          <w:bCs/>
        </w:rPr>
        <w:t>BERT</w:t>
      </w:r>
      <w:bookmarkEnd w:id="168"/>
    </w:p>
    <w:p w14:paraId="4C243EDF" w14:textId="488334B1" w:rsidR="00123C8F" w:rsidRDefault="00B57490" w:rsidP="00123C8F">
      <w:pPr>
        <w:keepNext/>
        <w:spacing w:line="360" w:lineRule="auto"/>
        <w:jc w:val="both"/>
      </w:pPr>
      <w:r w:rsidRPr="00B57490">
        <w:rPr>
          <w:rFonts w:ascii="Times New Roman" w:hAnsi="Times New Roman" w:cs="Times New Roman"/>
        </w:rPr>
        <w:t>In the initial phase of evaluating the model, the focus is on interpreting the training and validation plots</w:t>
      </w:r>
      <w:r w:rsidR="0036455D">
        <w:rPr>
          <w:rFonts w:ascii="Times New Roman" w:hAnsi="Times New Roman" w:cs="Times New Roman"/>
        </w:rPr>
        <w:t xml:space="preserve"> show in figure X</w:t>
      </w:r>
      <w:r w:rsidRPr="00B57490">
        <w:rPr>
          <w:rFonts w:ascii="Times New Roman" w:hAnsi="Times New Roman" w:cs="Times New Roman"/>
        </w:rPr>
        <w:t xml:space="preserve">. These plots serve as a foundational indicator of the model's </w:t>
      </w:r>
      <w:r w:rsidRPr="00B57490">
        <w:rPr>
          <w:rFonts w:ascii="Times New Roman" w:hAnsi="Times New Roman" w:cs="Times New Roman"/>
        </w:rPr>
        <w:lastRenderedPageBreak/>
        <w:t>overall performance and behavior. The observations drawn from these plots play a pivotal role in making informed decisions regarding the model's suitability for the task at hand.</w:t>
      </w:r>
      <w:r w:rsidR="000279FF">
        <w:rPr>
          <w:rFonts w:ascii="Times New Roman" w:hAnsi="Times New Roman" w:cs="Times New Roman"/>
        </w:rPr>
        <w:t xml:space="preserve"> </w:t>
      </w:r>
      <w:r w:rsidRPr="00B57490">
        <w:rPr>
          <w:rFonts w:ascii="Times New Roman" w:hAnsi="Times New Roman" w:cs="Times New Roman"/>
        </w:rPr>
        <w:t>Upon scrutinizing the training and validation plots, a notable pattern emerges. The model exhibits a pronounced case of overfitting. Overfitting occurs when the model has learned to perform exceptionally well on the training data, to the point where it starts memorizing the training examples instead of learning generalizable patterns. This phenomenon is discernible by the conspicuous divergence between the training and validation loss curves.</w:t>
      </w:r>
      <w:r w:rsidR="000279FF">
        <w:rPr>
          <w:rFonts w:ascii="Times New Roman" w:hAnsi="Times New Roman" w:cs="Times New Roman"/>
        </w:rPr>
        <w:t xml:space="preserve"> </w:t>
      </w:r>
      <w:r w:rsidRPr="00B57490">
        <w:rPr>
          <w:rFonts w:ascii="Times New Roman" w:hAnsi="Times New Roman" w:cs="Times New Roman"/>
        </w:rPr>
        <w:t>The training loss curve portrays a decreasing trend, indicating that the model is becoming increasingly adept at fitting the training data. However, the validation loss curve tells a different story. It demonstrates no convergence or improvement, which is a strong indicator of overfitting. This means that while the model excels in reducing the training loss, it struggles to generalize to unseen data, leading to poor performance on validation or test datasets.</w:t>
      </w:r>
      <w:r w:rsidR="000279FF">
        <w:rPr>
          <w:rFonts w:ascii="Times New Roman" w:hAnsi="Times New Roman" w:cs="Times New Roman"/>
        </w:rPr>
        <w:t xml:space="preserve"> </w:t>
      </w:r>
      <w:r w:rsidRPr="00B57490">
        <w:rPr>
          <w:rFonts w:ascii="Times New Roman" w:hAnsi="Times New Roman" w:cs="Times New Roman"/>
        </w:rPr>
        <w:t>In essence, the absence of convergence between the training and validation loss curves is a crucial red flag. It suggests that the model, as currently configured, might not deliver optimal performance in practice. Addressing the overfitting issue is a priority to enhance the model's generalization capabilities and, consequently, its effectiveness in making accurate predictions.</w:t>
      </w:r>
      <w:r w:rsidR="00123C8F">
        <w:rPr>
          <w:rFonts w:ascii="Times New Roman" w:hAnsi="Times New Roman" w:cs="Times New Roman"/>
        </w:rPr>
        <w:t>figure 15 displays the results</w:t>
      </w:r>
      <w:r w:rsidR="00B76AC7">
        <w:rPr>
          <w:noProof/>
        </w:rPr>
        <w:drawing>
          <wp:inline distT="0" distB="0" distL="0" distR="0" wp14:anchorId="7CBE6CA4" wp14:editId="4C8E3E46">
            <wp:extent cx="5727700" cy="3632200"/>
            <wp:effectExtent l="0" t="0" r="0" b="0"/>
            <wp:docPr id="1459869608" name="Picture 14" descr="A graph showing a line of lo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869608" name="Picture 14" descr="A graph showing a line of los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27700" cy="3632200"/>
                    </a:xfrm>
                    <a:prstGeom prst="rect">
                      <a:avLst/>
                    </a:prstGeom>
                  </pic:spPr>
                </pic:pic>
              </a:graphicData>
            </a:graphic>
          </wp:inline>
        </w:drawing>
      </w:r>
    </w:p>
    <w:p w14:paraId="23634CA0" w14:textId="68C7CA33" w:rsidR="0055184B" w:rsidRDefault="00123C8F" w:rsidP="00123C8F">
      <w:pPr>
        <w:pStyle w:val="Caption"/>
        <w:jc w:val="both"/>
        <w:rPr>
          <w:rFonts w:ascii="Times New Roman" w:hAnsi="Times New Roman" w:cs="Times New Roman"/>
        </w:rPr>
      </w:pPr>
      <w:r>
        <w:t xml:space="preserve">Figure </w:t>
      </w:r>
      <w:r>
        <w:fldChar w:fldCharType="begin"/>
      </w:r>
      <w:r>
        <w:instrText xml:space="preserve"> SEQ Figure \* ARABIC </w:instrText>
      </w:r>
      <w:r>
        <w:fldChar w:fldCharType="separate"/>
      </w:r>
      <w:r w:rsidR="007E13FF">
        <w:rPr>
          <w:noProof/>
        </w:rPr>
        <w:t>15</w:t>
      </w:r>
      <w:r>
        <w:fldChar w:fldCharType="end"/>
      </w:r>
    </w:p>
    <w:p w14:paraId="3527B284" w14:textId="3107506C" w:rsidR="00123C8F" w:rsidRDefault="00E20718" w:rsidP="00123C8F">
      <w:pPr>
        <w:keepNext/>
        <w:spacing w:line="360" w:lineRule="auto"/>
        <w:jc w:val="both"/>
      </w:pPr>
      <w:r w:rsidRPr="00E20718">
        <w:rPr>
          <w:rFonts w:ascii="Times New Roman" w:hAnsi="Times New Roman" w:cs="Times New Roman"/>
        </w:rPr>
        <w:t xml:space="preserve">In evaluating the model's performance, several critical metrics are considered, primarily drawn from the classification report. These metrics shed light on the model's effectiveness in correctly </w:t>
      </w:r>
      <w:r w:rsidRPr="00E20718">
        <w:rPr>
          <w:rFonts w:ascii="Times New Roman" w:hAnsi="Times New Roman" w:cs="Times New Roman"/>
        </w:rPr>
        <w:lastRenderedPageBreak/>
        <w:t>classifying different emotions, each revealing unique aspects of its performance.</w:t>
      </w:r>
      <w:r w:rsidR="00ED2ABC">
        <w:rPr>
          <w:rFonts w:ascii="Times New Roman" w:hAnsi="Times New Roman" w:cs="Times New Roman"/>
        </w:rPr>
        <w:t xml:space="preserve"> </w:t>
      </w:r>
      <w:r w:rsidRPr="00E20718">
        <w:rPr>
          <w:rFonts w:ascii="Times New Roman" w:hAnsi="Times New Roman" w:cs="Times New Roman"/>
        </w:rPr>
        <w:t>The precision score, which gauges the model's ability to accurately predict positive instances, presents varying results for different emotions. Notably, "fear" exhibits the highest precision at 0.42, followed by "other" at 0.35, "joy" at 0.34, "love" at 0.32, "sadness" at 0.30, and "neutral" at 0.00.</w:t>
      </w:r>
      <w:r w:rsidR="00ED2ABC">
        <w:rPr>
          <w:rFonts w:ascii="Times New Roman" w:hAnsi="Times New Roman" w:cs="Times New Roman"/>
        </w:rPr>
        <w:t xml:space="preserve"> </w:t>
      </w:r>
      <w:r w:rsidRPr="00E20718">
        <w:rPr>
          <w:rFonts w:ascii="Times New Roman" w:hAnsi="Times New Roman" w:cs="Times New Roman"/>
        </w:rPr>
        <w:t>The precision scores indicate that the model performs reasonably well in predicting "fear," "other," "joy," and "love," achieving scores above 0.30. However, it struggles with "neutral" sentiment, achieving a precision score of 0.00, implying that it fails to correctly classify this emotion.</w:t>
      </w:r>
      <w:r w:rsidR="00ED2ABC">
        <w:rPr>
          <w:rFonts w:ascii="Times New Roman" w:hAnsi="Times New Roman" w:cs="Times New Roman"/>
        </w:rPr>
        <w:t xml:space="preserve"> </w:t>
      </w:r>
      <w:r w:rsidRPr="00E20718">
        <w:rPr>
          <w:rFonts w:ascii="Times New Roman" w:hAnsi="Times New Roman" w:cs="Times New Roman"/>
        </w:rPr>
        <w:t>Moving on to recall, which assesses the model's capacity to identify all positive instances accurately, the results follow a different pattern. "Fear" emerges as the leader with a recall of 0.48, indicating that the model adeptly identifies this emotion. "Other" follows with a recall of 0.27, while "joy" attains a recall of 0.33. Notably, "neutral" shares a recall score of 0.00 with "sadness," revealing the model's inability to capture these emotions effectively. "Love" achieves a respectable recall score of 0.44.</w:t>
      </w:r>
      <w:r w:rsidR="00ED2ABC">
        <w:rPr>
          <w:rFonts w:ascii="Times New Roman" w:hAnsi="Times New Roman" w:cs="Times New Roman"/>
        </w:rPr>
        <w:t xml:space="preserve"> </w:t>
      </w:r>
      <w:r w:rsidRPr="00E20718">
        <w:rPr>
          <w:rFonts w:ascii="Times New Roman" w:hAnsi="Times New Roman" w:cs="Times New Roman"/>
        </w:rPr>
        <w:t>Analyzing these results, it becomes evident that while the model excels in recognizing emotions like "fear," "love," and "joy," it struggles significantly with "neutral" and "sadness." This discrepancy in performance underscores the model's limitations in effectively discerning these particular emotions.</w:t>
      </w:r>
      <w:r w:rsidR="00ED2ABC">
        <w:rPr>
          <w:rFonts w:ascii="Times New Roman" w:hAnsi="Times New Roman" w:cs="Times New Roman"/>
        </w:rPr>
        <w:t xml:space="preserve"> </w:t>
      </w:r>
      <w:r w:rsidRPr="00E20718">
        <w:rPr>
          <w:rFonts w:ascii="Times New Roman" w:hAnsi="Times New Roman" w:cs="Times New Roman"/>
        </w:rPr>
        <w:t>Finally, the F1-score, which strikes a balance between precision and recall, provides further insights into the model's overall performance. The scores reveal that "fear" has the highest F1-score at 0.45, followed by "joy" at 0.33, "other" at 0.31, "love" at 0.37, "sadness" at 0.31, and "neutral" at 0.00.</w:t>
      </w:r>
      <w:r w:rsidR="00ED2ABC">
        <w:rPr>
          <w:rFonts w:ascii="Times New Roman" w:hAnsi="Times New Roman" w:cs="Times New Roman"/>
        </w:rPr>
        <w:t xml:space="preserve"> </w:t>
      </w:r>
      <w:r w:rsidRPr="00E20718">
        <w:rPr>
          <w:rFonts w:ascii="Times New Roman" w:hAnsi="Times New Roman" w:cs="Times New Roman"/>
        </w:rPr>
        <w:t>In conclusion, the model displays variable performance across different emotions, excelling in some cases but struggling with others. The low precision, recall, and F1-score for "neutral" suggest a particular area of weakness. Overall accuracy is moderate at 0.35, indicating that there is room for improvement in enhancing the model's performance across all emotions.</w:t>
      </w:r>
      <w:r w:rsidR="00532C95">
        <w:rPr>
          <w:rFonts w:ascii="Times New Roman" w:hAnsi="Times New Roman" w:cs="Times New Roman"/>
        </w:rPr>
        <w:t xml:space="preserve"> </w:t>
      </w:r>
      <w:r w:rsidR="00532C95">
        <w:rPr>
          <w:rFonts w:ascii="Times New Roman" w:hAnsi="Times New Roman" w:cs="Times New Roman"/>
        </w:rPr>
        <w:lastRenderedPageBreak/>
        <w:t xml:space="preserve">Figure </w:t>
      </w:r>
      <w:r w:rsidR="00B27C0C">
        <w:rPr>
          <w:rFonts w:ascii="Times New Roman" w:hAnsi="Times New Roman" w:cs="Times New Roman"/>
        </w:rPr>
        <w:t xml:space="preserve">16 </w:t>
      </w:r>
      <w:r w:rsidR="00B71C2A">
        <w:rPr>
          <w:rFonts w:ascii="Times New Roman" w:hAnsi="Times New Roman" w:cs="Times New Roman"/>
        </w:rPr>
        <w:t>shows the results for the classification matrix.</w:t>
      </w:r>
      <w:r w:rsidR="000A33A1">
        <w:rPr>
          <w:noProof/>
        </w:rPr>
        <w:drawing>
          <wp:inline distT="0" distB="0" distL="0" distR="0" wp14:anchorId="1EF36CD4" wp14:editId="2B663DC9">
            <wp:extent cx="5638800" cy="2959100"/>
            <wp:effectExtent l="0" t="0" r="0" b="0"/>
            <wp:docPr id="566652394"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652394" name="Picture 16" descr="A screenshot of a computer screen&#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638800" cy="2959100"/>
                    </a:xfrm>
                    <a:prstGeom prst="rect">
                      <a:avLst/>
                    </a:prstGeom>
                  </pic:spPr>
                </pic:pic>
              </a:graphicData>
            </a:graphic>
          </wp:inline>
        </w:drawing>
      </w:r>
    </w:p>
    <w:p w14:paraId="226FF35C" w14:textId="6F71A9D7" w:rsidR="00577361" w:rsidRDefault="00123C8F" w:rsidP="00123C8F">
      <w:pPr>
        <w:pStyle w:val="Caption"/>
        <w:jc w:val="both"/>
        <w:rPr>
          <w:rFonts w:ascii="Times New Roman" w:hAnsi="Times New Roman" w:cs="Times New Roman"/>
        </w:rPr>
      </w:pPr>
      <w:r>
        <w:t xml:space="preserve">Figure </w:t>
      </w:r>
      <w:r>
        <w:fldChar w:fldCharType="begin"/>
      </w:r>
      <w:r>
        <w:instrText xml:space="preserve"> SEQ Figure \* ARABIC </w:instrText>
      </w:r>
      <w:r>
        <w:fldChar w:fldCharType="separate"/>
      </w:r>
      <w:r w:rsidR="007E13FF">
        <w:rPr>
          <w:noProof/>
        </w:rPr>
        <w:t>16</w:t>
      </w:r>
      <w:r>
        <w:fldChar w:fldCharType="end"/>
      </w:r>
    </w:p>
    <w:p w14:paraId="581028A2" w14:textId="4489FECD" w:rsidR="008D66C3" w:rsidRPr="008B5498" w:rsidRDefault="002E4E00" w:rsidP="008B5498">
      <w:pPr>
        <w:spacing w:line="360" w:lineRule="auto"/>
        <w:jc w:val="both"/>
        <w:rPr>
          <w:rFonts w:ascii="Times New Roman" w:hAnsi="Times New Roman" w:cs="Times New Roman"/>
        </w:rPr>
      </w:pPr>
      <w:r w:rsidRPr="002E4E00">
        <w:rPr>
          <w:rFonts w:ascii="Times New Roman" w:hAnsi="Times New Roman" w:cs="Times New Roman"/>
        </w:rPr>
        <w:t>In the subsequent evaluation, the confusion matrix serves as a crucial tool for understanding the model's performance by revealing the distribution of true positives and false positives across different emotions. An analysis of the confusion matrix underscores several key insights into the model's classification abilities.</w:t>
      </w:r>
      <w:r w:rsidR="008B5498">
        <w:rPr>
          <w:rFonts w:ascii="Times New Roman" w:hAnsi="Times New Roman" w:cs="Times New Roman"/>
        </w:rPr>
        <w:t xml:space="preserve"> </w:t>
      </w:r>
      <w:r w:rsidRPr="002E4E00">
        <w:rPr>
          <w:rFonts w:ascii="Times New Roman" w:hAnsi="Times New Roman" w:cs="Times New Roman"/>
        </w:rPr>
        <w:t>First and foremost, the model's struggle with classifying the "neutral" emotion is evident. The confusion matrix clearly illustrates that the model fails to correctly classify any instances of "neutral" sentiment, as indicated by a high count in the false positive category. This inability to distinguish "neutral" sentiment highlights a significant limitation of the model.</w:t>
      </w:r>
      <w:r w:rsidR="008B5498">
        <w:rPr>
          <w:rFonts w:ascii="Times New Roman" w:hAnsi="Times New Roman" w:cs="Times New Roman"/>
        </w:rPr>
        <w:t xml:space="preserve"> </w:t>
      </w:r>
      <w:r w:rsidRPr="002E4E00">
        <w:rPr>
          <w:rFonts w:ascii="Times New Roman" w:hAnsi="Times New Roman" w:cs="Times New Roman"/>
        </w:rPr>
        <w:t>Furthermore, the confusion matrix reflects suboptimal performance in the classification of other emotions as well. For instance, the "sadness" emotion exhibits a notably high false positive rate, suggesting that the model frequently misclassifies instances as "sadness" when they belong to other categories.</w:t>
      </w:r>
      <w:r w:rsidR="008B5498">
        <w:rPr>
          <w:rFonts w:ascii="Times New Roman" w:hAnsi="Times New Roman" w:cs="Times New Roman"/>
        </w:rPr>
        <w:t xml:space="preserve"> </w:t>
      </w:r>
      <w:r w:rsidRPr="002E4E00">
        <w:rPr>
          <w:rFonts w:ascii="Times New Roman" w:hAnsi="Times New Roman" w:cs="Times New Roman"/>
        </w:rPr>
        <w:t>Similarly, the confusion matrix reveals that the model struggles to effectively classify the "joy" emotion, mirroring the observation of imbalanced true and false positives. This discrepancy indicates that the model's performance in recognizing "joy" sentiment is not robust.</w:t>
      </w:r>
      <w:r>
        <w:rPr>
          <w:rFonts w:ascii="Times New Roman" w:hAnsi="Times New Roman" w:cs="Times New Roman"/>
        </w:rPr>
        <w:t xml:space="preserve"> </w:t>
      </w:r>
      <w:r w:rsidRPr="002E4E00">
        <w:rPr>
          <w:rFonts w:ascii="Times New Roman" w:hAnsi="Times New Roman" w:cs="Times New Roman"/>
        </w:rPr>
        <w:t>On a positive note, the "fear" emotion stands out as the only category where the model demonstrates a relatively balanced ratio of true and false positives, implying a more reliable ability to classify "fear" sentiment.</w:t>
      </w:r>
      <w:r>
        <w:rPr>
          <w:rFonts w:ascii="Times New Roman" w:hAnsi="Times New Roman" w:cs="Times New Roman"/>
        </w:rPr>
        <w:t xml:space="preserve"> </w:t>
      </w:r>
      <w:r w:rsidR="008B5498">
        <w:rPr>
          <w:rFonts w:ascii="Times New Roman" w:hAnsi="Times New Roman" w:cs="Times New Roman"/>
        </w:rPr>
        <w:t>T</w:t>
      </w:r>
      <w:r w:rsidRPr="002E4E00">
        <w:rPr>
          <w:rFonts w:ascii="Times New Roman" w:hAnsi="Times New Roman" w:cs="Times New Roman"/>
        </w:rPr>
        <w:t>he analysis of the confusion matrix reaffirms the model's challenges in classifying certain emotions, particularly "neutral," "sadness," and "joy." These findings underscore the need for further refinement and optimization of the model to enhance its capacity to discern nuanced emotions effectively.</w:t>
      </w:r>
      <w:r w:rsidR="003A0CF2">
        <w:rPr>
          <w:rFonts w:ascii="Times New Roman" w:hAnsi="Times New Roman" w:cs="Times New Roman"/>
        </w:rPr>
        <w:t xml:space="preserve"> </w:t>
      </w:r>
      <w:r w:rsidR="00B71C2A">
        <w:rPr>
          <w:rFonts w:ascii="Times New Roman" w:hAnsi="Times New Roman" w:cs="Times New Roman"/>
        </w:rPr>
        <w:t xml:space="preserve">Figure 17 shows the confusion matrix for </w:t>
      </w:r>
      <w:r w:rsidR="007E13FF">
        <w:rPr>
          <w:rFonts w:ascii="Times New Roman" w:hAnsi="Times New Roman" w:cs="Times New Roman"/>
        </w:rPr>
        <w:t>this model.</w:t>
      </w:r>
    </w:p>
    <w:p w14:paraId="7D051E46" w14:textId="77777777" w:rsidR="007E13FF" w:rsidRDefault="00C053FB" w:rsidP="007E13FF">
      <w:pPr>
        <w:keepNext/>
      </w:pPr>
      <w:r>
        <w:rPr>
          <w:noProof/>
        </w:rPr>
        <w:lastRenderedPageBreak/>
        <w:drawing>
          <wp:inline distT="0" distB="0" distL="0" distR="0" wp14:anchorId="0FE1CA6A" wp14:editId="25735B31">
            <wp:extent cx="5727700" cy="5090160"/>
            <wp:effectExtent l="0" t="0" r="0" b="2540"/>
            <wp:docPr id="851462165" name="Picture 19" descr="A diagram of a confusion matrix&#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62165" name="Picture 19" descr="A diagram of a confusion matrix&#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27700" cy="5090160"/>
                    </a:xfrm>
                    <a:prstGeom prst="rect">
                      <a:avLst/>
                    </a:prstGeom>
                  </pic:spPr>
                </pic:pic>
              </a:graphicData>
            </a:graphic>
          </wp:inline>
        </w:drawing>
      </w:r>
    </w:p>
    <w:p w14:paraId="7DFA6464" w14:textId="67AC38ED" w:rsidR="0055184B" w:rsidRDefault="007E13FF" w:rsidP="007E13FF">
      <w:pPr>
        <w:pStyle w:val="Caption"/>
      </w:pPr>
      <w:r>
        <w:t xml:space="preserve">Figure </w:t>
      </w:r>
      <w:r>
        <w:fldChar w:fldCharType="begin"/>
      </w:r>
      <w:r>
        <w:instrText xml:space="preserve"> SEQ Figure \* ARABIC </w:instrText>
      </w:r>
      <w:r>
        <w:fldChar w:fldCharType="separate"/>
      </w:r>
      <w:r>
        <w:rPr>
          <w:noProof/>
        </w:rPr>
        <w:t>17</w:t>
      </w:r>
      <w:r>
        <w:fldChar w:fldCharType="end"/>
      </w:r>
    </w:p>
    <w:p w14:paraId="6C82BD6B" w14:textId="62BB0916" w:rsidR="003240E8" w:rsidRPr="00E079F6" w:rsidRDefault="00E079F6" w:rsidP="00E079F6">
      <w:pPr>
        <w:spacing w:line="360" w:lineRule="auto"/>
        <w:jc w:val="both"/>
        <w:rPr>
          <w:rFonts w:ascii="Times New Roman" w:hAnsi="Times New Roman" w:cs="Times New Roman"/>
        </w:rPr>
      </w:pPr>
      <w:r w:rsidRPr="00E079F6">
        <w:rPr>
          <w:rFonts w:ascii="Times New Roman" w:hAnsi="Times New Roman" w:cs="Times New Roman"/>
        </w:rPr>
        <w:t>Additionally, an alternative technique employed to gauge the model's performance involves visualizing the Receiver Operating Characteristic (ROC) curve and calculating the Area Under the Curve (AUC) for each class. While prior methods of evaluation indicated subpar model performance, the ROC curve provides further insight, revealing the model's inability to classify sentiments with even minimal confidence.</w:t>
      </w:r>
      <w:r w:rsidR="005F7296">
        <w:rPr>
          <w:rFonts w:ascii="Times New Roman" w:hAnsi="Times New Roman" w:cs="Times New Roman"/>
        </w:rPr>
        <w:t xml:space="preserve"> </w:t>
      </w:r>
      <w:r w:rsidRPr="00E079F6">
        <w:rPr>
          <w:rFonts w:ascii="Times New Roman" w:hAnsi="Times New Roman" w:cs="Times New Roman"/>
        </w:rPr>
        <w:t>Upon examining the ROC curve, it becomes evident that the model struggles to make decisive classifications, as it fails to achieve a consistently high True Positive Rate (sensitivity) across different classes. This implies that the model's predictions lack the level of certainty required for accurate sentiment classification.</w:t>
      </w:r>
      <w:r>
        <w:rPr>
          <w:rFonts w:ascii="Times New Roman" w:hAnsi="Times New Roman" w:cs="Times New Roman"/>
        </w:rPr>
        <w:t xml:space="preserve"> </w:t>
      </w:r>
      <w:r w:rsidRPr="00E079F6">
        <w:rPr>
          <w:rFonts w:ascii="Times New Roman" w:hAnsi="Times New Roman" w:cs="Times New Roman"/>
        </w:rPr>
        <w:t>Furthermore, the AUC scores for each class range from a minimum of 57% to a maximum of 71%. These values underscore the model's inability to accurately detect and classify the various emotions, highlighting significant shortcomings in the model's training process. The AUC values falling below ideal levels further emphasize the need for substantial improvements in the model's predictive capabilities.</w:t>
      </w:r>
      <w:r>
        <w:rPr>
          <w:rFonts w:ascii="Times New Roman" w:hAnsi="Times New Roman" w:cs="Times New Roman"/>
        </w:rPr>
        <w:t xml:space="preserve"> </w:t>
      </w:r>
      <w:r w:rsidR="005F7296">
        <w:rPr>
          <w:rFonts w:ascii="Times New Roman" w:hAnsi="Times New Roman" w:cs="Times New Roman"/>
        </w:rPr>
        <w:t>T</w:t>
      </w:r>
      <w:r w:rsidRPr="00E079F6">
        <w:rPr>
          <w:rFonts w:ascii="Times New Roman" w:hAnsi="Times New Roman" w:cs="Times New Roman"/>
        </w:rPr>
        <w:t xml:space="preserve">he ROC curve and AUC analysis reinforce the challenges </w:t>
      </w:r>
      <w:r w:rsidRPr="00E079F6">
        <w:rPr>
          <w:rFonts w:ascii="Times New Roman" w:hAnsi="Times New Roman" w:cs="Times New Roman"/>
        </w:rPr>
        <w:lastRenderedPageBreak/>
        <w:t>faced by the model in effectively classifying sentiments with confidence. The low AUC values and inconclusive ROC curve patterns underscore the necessity for comprehensive model enhancements to achieve more accurate and reliable sentiment analysis results.</w:t>
      </w:r>
      <w:r w:rsidR="007E13FF">
        <w:rPr>
          <w:rFonts w:ascii="Times New Roman" w:hAnsi="Times New Roman" w:cs="Times New Roman"/>
        </w:rPr>
        <w:t xml:space="preserve"> Figure 18 shows the ROC curve for this model.</w:t>
      </w:r>
    </w:p>
    <w:p w14:paraId="799CE992" w14:textId="77777777" w:rsidR="007E13FF" w:rsidRDefault="00146FA2" w:rsidP="007E13FF">
      <w:pPr>
        <w:keepNext/>
      </w:pPr>
      <w:r>
        <w:rPr>
          <w:noProof/>
        </w:rPr>
        <w:drawing>
          <wp:inline distT="0" distB="0" distL="0" distR="0" wp14:anchorId="2F19690B" wp14:editId="1A78BA9A">
            <wp:extent cx="5727700" cy="4372610"/>
            <wp:effectExtent l="0" t="0" r="0" b="0"/>
            <wp:docPr id="1686095788" name="Picture 1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095788" name="Picture 18" descr="A graph of different colored lin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27700" cy="4372610"/>
                    </a:xfrm>
                    <a:prstGeom prst="rect">
                      <a:avLst/>
                    </a:prstGeom>
                  </pic:spPr>
                </pic:pic>
              </a:graphicData>
            </a:graphic>
          </wp:inline>
        </w:drawing>
      </w:r>
    </w:p>
    <w:p w14:paraId="65169BF2" w14:textId="2A676EA3" w:rsidR="00BC222F" w:rsidRDefault="007E13FF" w:rsidP="007E13FF">
      <w:pPr>
        <w:pStyle w:val="Caption"/>
      </w:pPr>
      <w:r>
        <w:t xml:space="preserve">Figure </w:t>
      </w:r>
      <w:r>
        <w:fldChar w:fldCharType="begin"/>
      </w:r>
      <w:r>
        <w:instrText xml:space="preserve"> SEQ Figure \* ARABIC </w:instrText>
      </w:r>
      <w:r>
        <w:fldChar w:fldCharType="separate"/>
      </w:r>
      <w:r>
        <w:rPr>
          <w:noProof/>
        </w:rPr>
        <w:t>18</w:t>
      </w:r>
      <w:r>
        <w:fldChar w:fldCharType="end"/>
      </w:r>
    </w:p>
    <w:p w14:paraId="39232D95" w14:textId="77777777" w:rsidR="00580454" w:rsidRPr="00580454" w:rsidRDefault="00580454" w:rsidP="00580454"/>
    <w:p w14:paraId="141AB79D" w14:textId="254F5D3B" w:rsidR="00BC222F" w:rsidRPr="00BC222F" w:rsidRDefault="00BC222F" w:rsidP="00BC222F"/>
    <w:p w14:paraId="2083BA1F" w14:textId="5505BA01" w:rsidR="00C37BBD" w:rsidRDefault="00675237" w:rsidP="00675237">
      <w:pPr>
        <w:pStyle w:val="Heading1"/>
        <w:rPr>
          <w:rFonts w:ascii="Times New Roman" w:hAnsi="Times New Roman" w:cs="Times New Roman"/>
          <w:b/>
          <w:bCs/>
          <w:sz w:val="28"/>
          <w:szCs w:val="28"/>
        </w:rPr>
      </w:pPr>
      <w:bookmarkStart w:id="169" w:name="_Toc143309501"/>
      <w:bookmarkStart w:id="170" w:name="_Toc144681654"/>
      <w:bookmarkStart w:id="171" w:name="_Toc146282757"/>
      <w:r w:rsidRPr="00675237">
        <w:rPr>
          <w:rFonts w:ascii="Times New Roman" w:hAnsi="Times New Roman" w:cs="Times New Roman"/>
          <w:b/>
          <w:bCs/>
          <w:sz w:val="28"/>
          <w:szCs w:val="28"/>
        </w:rPr>
        <w:t>Chapter 6: Conclusion</w:t>
      </w:r>
      <w:bookmarkEnd w:id="169"/>
      <w:bookmarkEnd w:id="170"/>
      <w:bookmarkEnd w:id="171"/>
    </w:p>
    <w:p w14:paraId="0ABF94DA" w14:textId="77777777" w:rsidR="008F12C8" w:rsidRDefault="008F12C8" w:rsidP="008F12C8"/>
    <w:p w14:paraId="33A6C101" w14:textId="58BB76E1" w:rsidR="00255213" w:rsidRDefault="00EB0DCA" w:rsidP="00EB0DCA">
      <w:pPr>
        <w:spacing w:line="360" w:lineRule="auto"/>
        <w:jc w:val="both"/>
        <w:rPr>
          <w:rFonts w:ascii="Times New Roman" w:hAnsi="Times New Roman" w:cs="Times New Roman"/>
        </w:rPr>
      </w:pPr>
      <w:r w:rsidRPr="00EB0DCA">
        <w:rPr>
          <w:rFonts w:ascii="Times New Roman" w:hAnsi="Times New Roman" w:cs="Times New Roman"/>
        </w:rPr>
        <w:t>In summary, the theoretical framework devised for sentiment analysis on Twitter data, with the intent of discerning nuanced emotions, has yielded outcomes below the anticipated standards. This suboptimal performance can be primarily attributed to the subtle differentiations that exist among emotions. For instance, phrases like 'Happy birthday' and 'nobody wished me happy birthday' carry significantly divergent meanings, emphasizing the challenge in distinguishing emotions solely based on subtle keyword variations.</w:t>
      </w:r>
      <w:r w:rsidR="00A36011">
        <w:rPr>
          <w:rFonts w:ascii="Times New Roman" w:hAnsi="Times New Roman" w:cs="Times New Roman"/>
        </w:rPr>
        <w:t xml:space="preserve"> </w:t>
      </w:r>
      <w:r w:rsidRPr="00EB0DCA">
        <w:rPr>
          <w:rFonts w:ascii="Times New Roman" w:hAnsi="Times New Roman" w:cs="Times New Roman"/>
        </w:rPr>
        <w:t xml:space="preserve">Moreover, the potential presence of inaccuracies within the annotated dataset must be acknowledged. As demonstrated in earlier instances, mislabeled data can introduce noise and inaccuracies into the feature set assigned to </w:t>
      </w:r>
      <w:r w:rsidRPr="00EB0DCA">
        <w:rPr>
          <w:rFonts w:ascii="Times New Roman" w:hAnsi="Times New Roman" w:cs="Times New Roman"/>
        </w:rPr>
        <w:lastRenderedPageBreak/>
        <w:t>a specific emotion class, consequently hindering the model's performance.</w:t>
      </w:r>
      <w:r w:rsidR="00A36011">
        <w:rPr>
          <w:rFonts w:ascii="Times New Roman" w:hAnsi="Times New Roman" w:cs="Times New Roman"/>
        </w:rPr>
        <w:t xml:space="preserve"> </w:t>
      </w:r>
      <w:r w:rsidRPr="00EB0DCA">
        <w:rPr>
          <w:rFonts w:ascii="Times New Roman" w:hAnsi="Times New Roman" w:cs="Times New Roman"/>
        </w:rPr>
        <w:t>Furthermore, the underwhelming results may also be attributed to the dataset's limitations in terms of size. The dataset's relatively small scale may have restricted the model's capacity to generalize effectively and encompass the full spectrum of emotions prevalent in Twitter data.</w:t>
      </w:r>
      <w:r w:rsidR="00A36011">
        <w:rPr>
          <w:rFonts w:ascii="Times New Roman" w:hAnsi="Times New Roman" w:cs="Times New Roman"/>
        </w:rPr>
        <w:t xml:space="preserve"> </w:t>
      </w:r>
      <w:r w:rsidRPr="00EB0DCA">
        <w:rPr>
          <w:rFonts w:ascii="Times New Roman" w:hAnsi="Times New Roman" w:cs="Times New Roman"/>
        </w:rPr>
        <w:t>In light of these observations, it becomes evident that the achieved accuracy falls short of the initially envisioned goal. However, this calls for future strategies aligned with the project's objectives, as discussed earlier.</w:t>
      </w:r>
    </w:p>
    <w:p w14:paraId="017906DA" w14:textId="6FA7BB19" w:rsidR="008F12C8" w:rsidRDefault="000638AE" w:rsidP="000638AE">
      <w:pPr>
        <w:spacing w:line="360" w:lineRule="auto"/>
        <w:jc w:val="both"/>
        <w:rPr>
          <w:rFonts w:ascii="Times New Roman" w:hAnsi="Times New Roman" w:cs="Times New Roman"/>
        </w:rPr>
      </w:pPr>
      <w:r w:rsidRPr="000638AE">
        <w:rPr>
          <w:rFonts w:ascii="Times New Roman" w:hAnsi="Times New Roman" w:cs="Times New Roman"/>
        </w:rPr>
        <w:t>In future research endeavors, a promising avenue for enhancing the performance of sentiment analysis lies in the acquisition of a more extensive and diverse dataset, facilitated through the utilization of the Twitter API. This expanded dataset would encompass a broader spectrum of tweets, thereby affording the opportunity to capture a more comprehensive range of emotional expressions and nuances. This augmentation in data volume is pivotal for building more robust and reliable sentiment analysis models.</w:t>
      </w:r>
      <w:r w:rsidR="00A36011">
        <w:rPr>
          <w:rFonts w:ascii="Times New Roman" w:hAnsi="Times New Roman" w:cs="Times New Roman"/>
        </w:rPr>
        <w:t xml:space="preserve"> </w:t>
      </w:r>
      <w:r w:rsidRPr="000638AE">
        <w:rPr>
          <w:rFonts w:ascii="Times New Roman" w:hAnsi="Times New Roman" w:cs="Times New Roman"/>
        </w:rPr>
        <w:t>To further augment the dataset's quality, it is imperative to employ advanced techniques such as K-Nearest Neighbors (KNN) for the purpose of segregating tweets based on their emotional content. This process would result in the creation of a new dataset, enriched with a substantial number of excerpts specifically tailored for comprehensive model training. The incorporation of KNN not only aids in enhancing dataset size but also refines the dataset's specificity to emotion categories, thus contributing to more precise model training.</w:t>
      </w:r>
      <w:r w:rsidR="00A36011">
        <w:rPr>
          <w:rFonts w:ascii="Times New Roman" w:hAnsi="Times New Roman" w:cs="Times New Roman"/>
        </w:rPr>
        <w:t xml:space="preserve"> </w:t>
      </w:r>
      <w:r w:rsidRPr="000638AE">
        <w:rPr>
          <w:rFonts w:ascii="Times New Roman" w:hAnsi="Times New Roman" w:cs="Times New Roman"/>
        </w:rPr>
        <w:t xml:space="preserve">Nevertheless, it is vital to underscore the significance of rigorous manual data validation, even in the context of a larger dataset. This meticulous validation process is indispensable for identifying and rectifying potential mislabeling issues within the dataset. By doing so, the research aims to ensure that the trained models, while poised to achieve higher accuracy, do not inadvertently </w:t>
      </w:r>
      <w:r w:rsidR="00726DF8" w:rsidRPr="000638AE">
        <w:rPr>
          <w:rFonts w:ascii="Times New Roman" w:hAnsi="Times New Roman" w:cs="Times New Roman"/>
        </w:rPr>
        <w:t>perpetuate</w:t>
      </w:r>
      <w:r w:rsidRPr="000638AE">
        <w:rPr>
          <w:rFonts w:ascii="Times New Roman" w:hAnsi="Times New Roman" w:cs="Times New Roman"/>
        </w:rPr>
        <w:t xml:space="preserve"> or reinforce existing inaccuracies. Through this proactive approach, future research endeavors are poised to achieve more accurate and nuanced sentiment analysis on Twitter data, facilitating a deeper understanding of the complexities surrounding human emotion expression in the digital realm.</w:t>
      </w:r>
    </w:p>
    <w:p w14:paraId="0B19A976" w14:textId="77777777" w:rsidR="009538C0" w:rsidRPr="003E48FA" w:rsidRDefault="009538C0" w:rsidP="000638AE">
      <w:pPr>
        <w:spacing w:line="360" w:lineRule="auto"/>
        <w:jc w:val="both"/>
        <w:rPr>
          <w:rFonts w:ascii="Times New Roman" w:hAnsi="Times New Roman" w:cs="Times New Roman"/>
        </w:rPr>
      </w:pPr>
    </w:p>
    <w:p w14:paraId="3311E843" w14:textId="77777777" w:rsidR="008F12C8" w:rsidRDefault="008F12C8" w:rsidP="008F12C8"/>
    <w:p w14:paraId="3E2869C3" w14:textId="0DBCD403" w:rsidR="008F12C8" w:rsidRDefault="00D84B79" w:rsidP="00D84B79">
      <w:pPr>
        <w:pStyle w:val="Heading1"/>
      </w:pPr>
      <w:bookmarkStart w:id="172" w:name="_Toc146282758"/>
      <w:r>
        <w:t>Bibliography</w:t>
      </w:r>
      <w:bookmarkEnd w:id="172"/>
    </w:p>
    <w:p w14:paraId="337D32D2" w14:textId="77777777" w:rsidR="008F12C8" w:rsidRDefault="008F12C8" w:rsidP="008F12C8"/>
    <w:p w14:paraId="7BEACD74" w14:textId="77777777" w:rsidR="00165698" w:rsidRPr="00165698" w:rsidRDefault="0037381B" w:rsidP="00165698">
      <w:pPr>
        <w:pStyle w:val="Bibliography"/>
      </w:pPr>
      <w:r>
        <w:fldChar w:fldCharType="begin"/>
      </w:r>
      <w:r w:rsidR="00165698">
        <w:instrText xml:space="preserve"> ADDIN ZOTERO_BIBL {"uncited":[],"omitted":[],"custom":[]} CSL_BIBLIOGRAPHY </w:instrText>
      </w:r>
      <w:r>
        <w:fldChar w:fldCharType="separate"/>
      </w:r>
      <w:r w:rsidR="00165698" w:rsidRPr="00165698">
        <w:t xml:space="preserve">A., V. and Sonawane, S.S., (2016) Sentiment Analysis of Twitter Data: A Survey of Techniques. </w:t>
      </w:r>
      <w:r w:rsidR="00165698" w:rsidRPr="00165698">
        <w:rPr>
          <w:i/>
          <w:iCs/>
        </w:rPr>
        <w:t>International Journal of Computer Applications</w:t>
      </w:r>
      <w:r w:rsidR="00165698" w:rsidRPr="00165698">
        <w:t>, 13911, pp.5–15.</w:t>
      </w:r>
    </w:p>
    <w:p w14:paraId="79D8DAE4" w14:textId="77777777" w:rsidR="00165698" w:rsidRPr="00165698" w:rsidRDefault="00165698" w:rsidP="00165698">
      <w:pPr>
        <w:pStyle w:val="Bibliography"/>
      </w:pPr>
      <w:r w:rsidRPr="00165698">
        <w:lastRenderedPageBreak/>
        <w:t xml:space="preserve">Alakh Sethi, (2023) </w:t>
      </w:r>
      <w:r w:rsidRPr="00165698">
        <w:rPr>
          <w:i/>
          <w:iCs/>
        </w:rPr>
        <w:t>Categorical Encoding | One Hot Encoding vs Label Encoding</w:t>
      </w:r>
      <w:r w:rsidRPr="00165698">
        <w:t>. [online] Available at: https://www.analyticsvidhya.com/blog/2020/03/one-hot-encoding-vs-label-encoding-using-scikit-learn/ [Accessed 22 Sep. 2023].</w:t>
      </w:r>
    </w:p>
    <w:p w14:paraId="0F52517F" w14:textId="77777777" w:rsidR="00165698" w:rsidRPr="00165698" w:rsidRDefault="00165698" w:rsidP="00165698">
      <w:pPr>
        <w:pStyle w:val="Bibliography"/>
      </w:pPr>
      <w:r w:rsidRPr="00165698">
        <w:t>Alec Go, Lei Huang, and Richa Bhayani, (2009) Twitter Sentiment analysis.</w:t>
      </w:r>
    </w:p>
    <w:p w14:paraId="640D2191" w14:textId="77777777" w:rsidR="00165698" w:rsidRPr="00165698" w:rsidRDefault="00165698" w:rsidP="00165698">
      <w:pPr>
        <w:pStyle w:val="Bibliography"/>
      </w:pPr>
      <w:r w:rsidRPr="00165698">
        <w:t xml:space="preserve">Altrabsheh, N., Cocea, M. and Fallahkhair, S., (2014) Learning Sentiment from Students’ Feedback for Real-Time Interventions in Classrooms. In: A. Bouchachia, ed., </w:t>
      </w:r>
      <w:r w:rsidRPr="00165698">
        <w:rPr>
          <w:i/>
          <w:iCs/>
        </w:rPr>
        <w:t>Adaptive and Intelligent Systems</w:t>
      </w:r>
      <w:r w:rsidRPr="00165698">
        <w:t>, Lecture Notes in Computer Science. Cham: Springer International Publishing, pp.40–49.</w:t>
      </w:r>
    </w:p>
    <w:p w14:paraId="66CDACDD" w14:textId="77777777" w:rsidR="00165698" w:rsidRPr="00165698" w:rsidRDefault="00165698" w:rsidP="00165698">
      <w:pPr>
        <w:pStyle w:val="Bibliography"/>
      </w:pPr>
      <w:r w:rsidRPr="00165698">
        <w:t xml:space="preserve">Amissah, K., (2023) Churn Prediction Analysis For Customer Retention at Vodafone. </w:t>
      </w:r>
      <w:r w:rsidRPr="00165698">
        <w:rPr>
          <w:i/>
          <w:iCs/>
        </w:rPr>
        <w:t>Medium</w:t>
      </w:r>
      <w:r w:rsidRPr="00165698">
        <w:t>. Available at: https://medium.com/@kodwoam/churn-prediction-analysis-for-customer-retention-at-vodafone-ae8774d22c09 [Accessed 21 Sep. 2023].</w:t>
      </w:r>
    </w:p>
    <w:p w14:paraId="7B6D776B" w14:textId="77777777" w:rsidR="00165698" w:rsidRPr="00165698" w:rsidRDefault="00165698" w:rsidP="00165698">
      <w:pPr>
        <w:pStyle w:val="Bibliography"/>
      </w:pPr>
      <w:r w:rsidRPr="00165698">
        <w:t xml:space="preserve">Aniruddha Bhandari, (2020) </w:t>
      </w:r>
      <w:r w:rsidRPr="00165698">
        <w:rPr>
          <w:i/>
          <w:iCs/>
        </w:rPr>
        <w:t>Guide to AUC ROC Curve in Machine Learning : What Is Specificity? - Analytics Vidhya</w:t>
      </w:r>
      <w:r w:rsidRPr="00165698">
        <w:t>. [online] Available at: https://www.analyticsvidhya.com/blog/2020/06/auc-roc-curve-machine-learning/ [Accessed 22 Sep. 2023].</w:t>
      </w:r>
    </w:p>
    <w:p w14:paraId="318B3B9C" w14:textId="77777777" w:rsidR="00165698" w:rsidRPr="00165698" w:rsidRDefault="00165698" w:rsidP="00165698">
      <w:pPr>
        <w:pStyle w:val="Bibliography"/>
      </w:pPr>
      <w:r w:rsidRPr="00165698">
        <w:t xml:space="preserve">Antari Pasaha, (2020) NLP - Expand contractions in Text Processing. </w:t>
      </w:r>
      <w:r w:rsidRPr="00165698">
        <w:rPr>
          <w:i/>
          <w:iCs/>
        </w:rPr>
        <w:t>GeeksforGeeks</w:t>
      </w:r>
      <w:r w:rsidRPr="00165698">
        <w:t>. Available at: https://www.geeksforgeeks.org/nlp-expand-contractions-in-text-processing/ [Accessed 21 Sep. 2023].</w:t>
      </w:r>
    </w:p>
    <w:p w14:paraId="457A8D56" w14:textId="77777777" w:rsidR="00165698" w:rsidRPr="00165698" w:rsidRDefault="00165698" w:rsidP="00165698">
      <w:pPr>
        <w:pStyle w:val="Bibliography"/>
      </w:pPr>
      <w:r w:rsidRPr="00165698">
        <w:t xml:space="preserve">Appel, O., Chiclana, F., Carter, J. and Fujita, H., (2016) A hybrid approach to the sentiment analysis problem at the sentence level. </w:t>
      </w:r>
      <w:r w:rsidRPr="00165698">
        <w:rPr>
          <w:i/>
          <w:iCs/>
        </w:rPr>
        <w:t>Knowledge-Based Systems</w:t>
      </w:r>
      <w:r w:rsidRPr="00165698">
        <w:t>, 108, pp.110–124.</w:t>
      </w:r>
    </w:p>
    <w:p w14:paraId="098D08E4" w14:textId="77777777" w:rsidR="00165698" w:rsidRPr="00165698" w:rsidRDefault="00165698" w:rsidP="00165698">
      <w:pPr>
        <w:pStyle w:val="Bibliography"/>
      </w:pPr>
      <w:r w:rsidRPr="00165698">
        <w:t xml:space="preserve">Aravindpai Pai, (2020) What is Tokenization in NLP? Here’s All You Need To Know. </w:t>
      </w:r>
      <w:r w:rsidRPr="00165698">
        <w:rPr>
          <w:i/>
          <w:iCs/>
        </w:rPr>
        <w:t>Analytics Vidhya</w:t>
      </w:r>
      <w:r w:rsidRPr="00165698">
        <w:t>. Available at: https://www.analyticsvidhya.com/blog/2020/05/what-is-tokenization-nlp/ [Accessed 22 Sep. 2023].</w:t>
      </w:r>
    </w:p>
    <w:p w14:paraId="029AD4D8" w14:textId="77777777" w:rsidR="00165698" w:rsidRPr="00165698" w:rsidRDefault="00165698" w:rsidP="00165698">
      <w:pPr>
        <w:pStyle w:val="Bibliography"/>
      </w:pPr>
      <w:r w:rsidRPr="00165698">
        <w:t xml:space="preserve">Badugu, S. and Suhasini, M., (2017) Emotion Detection on Twitter Data using Knowledge Base Approach. </w:t>
      </w:r>
      <w:r w:rsidRPr="00165698">
        <w:rPr>
          <w:i/>
          <w:iCs/>
        </w:rPr>
        <w:t>International Journal of Computer Applications</w:t>
      </w:r>
      <w:r w:rsidRPr="00165698">
        <w:t>, 162, pp.28–33.</w:t>
      </w:r>
    </w:p>
    <w:p w14:paraId="08E416EC" w14:textId="77777777" w:rsidR="00165698" w:rsidRPr="00165698" w:rsidRDefault="00165698" w:rsidP="00165698">
      <w:pPr>
        <w:pStyle w:val="Bibliography"/>
      </w:pPr>
      <w:r w:rsidRPr="00165698">
        <w:t xml:space="preserve">Bharti, S.K., Varadhaganapathy, S., Gupta, R.K., Shukla, P.K., Bouye, M., Hingaa, S.K. and Mahmoud, A., (2022) Text-Based Emotion Recognition Using Deep Learning Approach. </w:t>
      </w:r>
      <w:r w:rsidRPr="00165698">
        <w:rPr>
          <w:i/>
          <w:iCs/>
        </w:rPr>
        <w:t>Computational Intelligence and Neuroscience</w:t>
      </w:r>
      <w:r w:rsidRPr="00165698">
        <w:t>, 2022, p.2645381.</w:t>
      </w:r>
    </w:p>
    <w:p w14:paraId="315014E9" w14:textId="77777777" w:rsidR="00165698" w:rsidRPr="00165698" w:rsidRDefault="00165698" w:rsidP="00165698">
      <w:pPr>
        <w:pStyle w:val="Bibliography"/>
      </w:pPr>
      <w:r w:rsidRPr="00165698">
        <w:t xml:space="preserve">Borislav Hadzhiev, (2023) </w:t>
      </w:r>
      <w:r w:rsidRPr="00165698">
        <w:rPr>
          <w:i/>
          <w:iCs/>
        </w:rPr>
        <w:t>How to Remove URLs from Text in Python | bobbyhadz</w:t>
      </w:r>
      <w:r w:rsidRPr="00165698">
        <w:t>. [online] Available at: https://bobbyhadz.com/blog/python-remove-url-from-text [Accessed 22 Sep. 2023].</w:t>
      </w:r>
    </w:p>
    <w:p w14:paraId="683EE974" w14:textId="77777777" w:rsidR="00165698" w:rsidRPr="00165698" w:rsidRDefault="00165698" w:rsidP="00165698">
      <w:pPr>
        <w:pStyle w:val="Bibliography"/>
      </w:pPr>
      <w:r w:rsidRPr="00165698">
        <w:t xml:space="preserve">Brownlee, J., (2016) A Gentle Introduction to XGBoost for Applied Machine Learning. </w:t>
      </w:r>
      <w:r w:rsidRPr="00165698">
        <w:rPr>
          <w:i/>
          <w:iCs/>
        </w:rPr>
        <w:t>MachineLearningMastery.com</w:t>
      </w:r>
      <w:r w:rsidRPr="00165698">
        <w:t>. Available at: https://machinelearningmastery.com/gentle-introduction-xgboost-applied-machine-learning/ [Accessed 22 Mar. 2023].</w:t>
      </w:r>
    </w:p>
    <w:p w14:paraId="508EE849" w14:textId="77777777" w:rsidR="00165698" w:rsidRPr="00165698" w:rsidRDefault="00165698" w:rsidP="00165698">
      <w:pPr>
        <w:pStyle w:val="Bibliography"/>
      </w:pPr>
      <w:r w:rsidRPr="00165698">
        <w:t xml:space="preserve">Camacho-Collados, J. and Pilehvar, M.T., (2018) </w:t>
      </w:r>
      <w:r w:rsidRPr="00165698">
        <w:rPr>
          <w:i/>
          <w:iCs/>
        </w:rPr>
        <w:t>On the Role of Text Preprocessing in Neural Network Architectures: An Evaluation Study on Text Categorization and Sentiment Analysis</w:t>
      </w:r>
      <w:r w:rsidRPr="00165698">
        <w:t>. Available at: http://arxiv.org/abs/1707.01780 [Accessed 22 Sep. 2023].</w:t>
      </w:r>
    </w:p>
    <w:p w14:paraId="15721249" w14:textId="77777777" w:rsidR="00165698" w:rsidRPr="00165698" w:rsidRDefault="00165698" w:rsidP="00165698">
      <w:pPr>
        <w:pStyle w:val="Bibliography"/>
      </w:pPr>
      <w:r w:rsidRPr="00165698">
        <w:lastRenderedPageBreak/>
        <w:t xml:space="preserve">Chaturvedi, N., (2023) </w:t>
      </w:r>
      <w:r w:rsidRPr="00165698">
        <w:rPr>
          <w:i/>
          <w:iCs/>
        </w:rPr>
        <w:t>Python — Map, Classes, Functions and Arguments with Implementation</w:t>
      </w:r>
      <w:r w:rsidRPr="00165698">
        <w:t>. [online] Medium. Available at: https://medium.datadriveninvestor.com/python-map-classes-functions-and-arguments-with-implementation-f37c9c480cfd [Accessed 21 Sep. 2023].</w:t>
      </w:r>
    </w:p>
    <w:p w14:paraId="54344539" w14:textId="77777777" w:rsidR="00165698" w:rsidRPr="00165698" w:rsidRDefault="00165698" w:rsidP="00165698">
      <w:pPr>
        <w:pStyle w:val="Bibliography"/>
      </w:pPr>
      <w:r w:rsidRPr="00165698">
        <w:t xml:space="preserve">Crowdflower, (2015) </w:t>
      </w:r>
      <w:r w:rsidRPr="00165698">
        <w:rPr>
          <w:i/>
          <w:iCs/>
        </w:rPr>
        <w:t>Sentiment Analysis in Text - dataset by crowdflower</w:t>
      </w:r>
      <w:r w:rsidRPr="00165698">
        <w:t>. [online] data.world. Available at: https://data.world/crowdflower/sentiment-analysis-in-text [Accessed 13 Sep. 2023].</w:t>
      </w:r>
    </w:p>
    <w:p w14:paraId="74507937" w14:textId="77777777" w:rsidR="00165698" w:rsidRPr="00165698" w:rsidRDefault="00165698" w:rsidP="00165698">
      <w:pPr>
        <w:pStyle w:val="Bibliography"/>
      </w:pPr>
      <w:r w:rsidRPr="00165698">
        <w:t xml:space="preserve">Datarobot, (2019) </w:t>
      </w:r>
      <w:r w:rsidRPr="00165698">
        <w:rPr>
          <w:i/>
          <w:iCs/>
        </w:rPr>
        <w:t>Using Machine Learning for Sentiment Analysis: a Deep Dive</w:t>
      </w:r>
      <w:r w:rsidRPr="00165698">
        <w:t>. [online] DataRobot AI Platform. Available at: https://www.datarobot.com/blog/using-machine-learning-for-sentiment-analysis-a-deep-dive/ [Accessed 22 Sep. 2023].</w:t>
      </w:r>
    </w:p>
    <w:p w14:paraId="4E472732" w14:textId="77777777" w:rsidR="00165698" w:rsidRPr="00165698" w:rsidRDefault="00165698" w:rsidP="00165698">
      <w:pPr>
        <w:pStyle w:val="Bibliography"/>
      </w:pPr>
      <w:r w:rsidRPr="00165698">
        <w:t xml:space="preserve">Deepanshi, (2023) </w:t>
      </w:r>
      <w:r w:rsidRPr="00165698">
        <w:rPr>
          <w:i/>
          <w:iCs/>
        </w:rPr>
        <w:t>Text Preprocessing in NLP with Python codes</w:t>
      </w:r>
      <w:r w:rsidRPr="00165698">
        <w:t>. [online] Available at: https://www.analyticsvidhya.com/blog/2021/06/text-preprocessing-in-nlp-with-python-codes/ [Accessed 22 Sep. 2023].</w:t>
      </w:r>
    </w:p>
    <w:p w14:paraId="1AB77884" w14:textId="77777777" w:rsidR="00165698" w:rsidRPr="00165698" w:rsidRDefault="00165698" w:rsidP="00165698">
      <w:pPr>
        <w:pStyle w:val="Bibliography"/>
      </w:pPr>
      <w:r w:rsidRPr="00165698">
        <w:t xml:space="preserve">Etaiwi, W. and Naymat, G., (2017) The Impact of applying Different Preprocessing Steps on Review Spam Detection. </w:t>
      </w:r>
      <w:r w:rsidRPr="00165698">
        <w:rPr>
          <w:i/>
          <w:iCs/>
        </w:rPr>
        <w:t>Procedia Computer Science</w:t>
      </w:r>
      <w:r w:rsidRPr="00165698">
        <w:t>, 113, pp.273–279.</w:t>
      </w:r>
    </w:p>
    <w:p w14:paraId="0B972125" w14:textId="77777777" w:rsidR="00165698" w:rsidRPr="00165698" w:rsidRDefault="00165698" w:rsidP="00165698">
      <w:pPr>
        <w:pStyle w:val="Bibliography"/>
      </w:pPr>
      <w:r w:rsidRPr="00165698">
        <w:t xml:space="preserve">Fernández-Gavilanes, M., Álvarez-López, T., Juncal-Martínez, J., Costa-Montenegro, E. and González-Castaño, F.J., (2016) Corrigendum to ‘Unsupervised method for sentiment analysis in online texts’ Expert Systems with Applications 58 (2016) 57-75. </w:t>
      </w:r>
      <w:r w:rsidRPr="00165698">
        <w:rPr>
          <w:i/>
          <w:iCs/>
        </w:rPr>
        <w:t>Expert Systems with Applications: An International Journal</w:t>
      </w:r>
      <w:r w:rsidRPr="00165698">
        <w:t>, 61C, p.394.</w:t>
      </w:r>
    </w:p>
    <w:p w14:paraId="3FDF3CF7" w14:textId="77777777" w:rsidR="00165698" w:rsidRPr="00165698" w:rsidRDefault="00165698" w:rsidP="00165698">
      <w:pPr>
        <w:pStyle w:val="Bibliography"/>
      </w:pPr>
      <w:r w:rsidRPr="00165698">
        <w:t xml:space="preserve">Gael Varoquaux, (2023) </w:t>
      </w:r>
      <w:r w:rsidRPr="00165698">
        <w:rPr>
          <w:i/>
          <w:iCs/>
        </w:rPr>
        <w:t>3.6. scikit-learn: machine learning in Python — Scipy lecture notes</w:t>
      </w:r>
      <w:r w:rsidRPr="00165698">
        <w:t>. [online] Available at: https://scipy-lectures.org/packages/scikit-learn/index.html [Accessed 21 Sep. 2023].</w:t>
      </w:r>
    </w:p>
    <w:p w14:paraId="7232B63B" w14:textId="77777777" w:rsidR="00165698" w:rsidRPr="00165698" w:rsidRDefault="00165698" w:rsidP="00165698">
      <w:pPr>
        <w:pStyle w:val="Bibliography"/>
      </w:pPr>
      <w:r w:rsidRPr="00165698">
        <w:t xml:space="preserve">Gaye, B., Zhang, D. and Wulamu, A., (2021) A Tweet Sentiment Classification Approach Using a Hybrid Stacked Ensemble Technique. </w:t>
      </w:r>
      <w:r w:rsidRPr="00165698">
        <w:rPr>
          <w:i/>
          <w:iCs/>
        </w:rPr>
        <w:t>Information</w:t>
      </w:r>
      <w:r w:rsidRPr="00165698">
        <w:t>, 129, p.374.</w:t>
      </w:r>
    </w:p>
    <w:p w14:paraId="1E85E1DB" w14:textId="77777777" w:rsidR="00165698" w:rsidRPr="00165698" w:rsidRDefault="00165698" w:rsidP="00165698">
      <w:pPr>
        <w:pStyle w:val="Bibliography"/>
      </w:pPr>
      <w:r w:rsidRPr="00165698">
        <w:t xml:space="preserve">GDPR, (2023) </w:t>
      </w:r>
      <w:r w:rsidRPr="00165698">
        <w:rPr>
          <w:i/>
          <w:iCs/>
        </w:rPr>
        <w:t>General Data Protection Regulation (GDPR) – Official Legal Text</w:t>
      </w:r>
      <w:r w:rsidRPr="00165698">
        <w:t>. [online] General Data Protection Regulation (GDPR). Available at: https://gdpr-info.eu/ [Accessed 22 Sep. 2023].</w:t>
      </w:r>
    </w:p>
    <w:p w14:paraId="1136621B" w14:textId="77777777" w:rsidR="00165698" w:rsidRPr="00165698" w:rsidRDefault="00165698" w:rsidP="00165698">
      <w:pPr>
        <w:pStyle w:val="Bibliography"/>
      </w:pPr>
      <w:r w:rsidRPr="00165698">
        <w:t xml:space="preserve">Ghanbari-Adivi, F. and Mosleh, M., (2019) Text emotion detection in social networks using a novel ensemble classifier based on Parzen Tree Estimator (TPE). </w:t>
      </w:r>
      <w:r w:rsidRPr="00165698">
        <w:rPr>
          <w:i/>
          <w:iCs/>
        </w:rPr>
        <w:t>Neural Computing and Applications</w:t>
      </w:r>
      <w:r w:rsidRPr="00165698">
        <w:t>, 3112, pp.8971–8983.</w:t>
      </w:r>
    </w:p>
    <w:p w14:paraId="6E5E6D96" w14:textId="77777777" w:rsidR="00165698" w:rsidRPr="00165698" w:rsidRDefault="00165698" w:rsidP="00165698">
      <w:pPr>
        <w:pStyle w:val="Bibliography"/>
      </w:pPr>
      <w:r w:rsidRPr="00165698">
        <w:t>Gill, A.J., (2016) Identifying Emotional Characteristics from Short Blog Texts.</w:t>
      </w:r>
    </w:p>
    <w:p w14:paraId="379F1425" w14:textId="77777777" w:rsidR="00165698" w:rsidRPr="00165698" w:rsidRDefault="00165698" w:rsidP="00165698">
      <w:pPr>
        <w:pStyle w:val="Bibliography"/>
      </w:pPr>
      <w:r w:rsidRPr="00165698">
        <w:t xml:space="preserve">Goyal, G., (2021) Twitter Sentiment Analysis Using Python | Introduction &amp; Techniques. </w:t>
      </w:r>
      <w:r w:rsidRPr="00165698">
        <w:rPr>
          <w:i/>
          <w:iCs/>
        </w:rPr>
        <w:t>Analytics Vidhya</w:t>
      </w:r>
      <w:r w:rsidRPr="00165698">
        <w:t>. Available at: https://www.analyticsvidhya.com/blog/2021/06/twitter-sentiment-analysis-a-nlp-use-case-for-beginners/ [Accessed 21 Sep. 2023].</w:t>
      </w:r>
    </w:p>
    <w:p w14:paraId="6CD4A4A2" w14:textId="77777777" w:rsidR="00165698" w:rsidRPr="00165698" w:rsidRDefault="00165698" w:rsidP="00165698">
      <w:pPr>
        <w:pStyle w:val="Bibliography"/>
      </w:pPr>
      <w:r w:rsidRPr="00165698">
        <w:t>GÜBÜR, K.T., (2021) NLTK Lemmatization: How to Lemmatize Words with NLTK? - Holistic SEO. Available at: https://www.holisticseo.digital/python-seo/nltk/lemmatize [Accessed 22 Sep. 2023].</w:t>
      </w:r>
    </w:p>
    <w:p w14:paraId="34BCC8D9" w14:textId="77777777" w:rsidR="00165698" w:rsidRPr="00165698" w:rsidRDefault="00165698" w:rsidP="00165698">
      <w:pPr>
        <w:pStyle w:val="Bibliography"/>
      </w:pPr>
      <w:r w:rsidRPr="00165698">
        <w:t xml:space="preserve">Gupta, P., Gupta, M., Kansal, R., Singh, L., Khotani, M. and Gupta, V., (2021) Analysis of Twitter data to Identify Intuitive Mental Health Well Being. In: </w:t>
      </w:r>
      <w:r w:rsidRPr="00165698">
        <w:rPr>
          <w:i/>
          <w:iCs/>
        </w:rPr>
        <w:t>2021 5th International Conference on Information Systems and Computer Networks (ISCON)</w:t>
      </w:r>
      <w:r w:rsidRPr="00165698">
        <w:t>. 2021 5th International Conference on Information Systems and Computer Networks (ISCON). pp.1–4.</w:t>
      </w:r>
    </w:p>
    <w:p w14:paraId="4971F92F" w14:textId="77777777" w:rsidR="00165698" w:rsidRPr="00165698" w:rsidRDefault="00165698" w:rsidP="00165698">
      <w:pPr>
        <w:pStyle w:val="Bibliography"/>
      </w:pPr>
      <w:r w:rsidRPr="00165698">
        <w:t xml:space="preserve">Harshith, (2022) </w:t>
      </w:r>
      <w:r w:rsidRPr="00165698">
        <w:rPr>
          <w:i/>
          <w:iCs/>
        </w:rPr>
        <w:t>Text Preprocessing in Natural Language Processing using Python</w:t>
      </w:r>
      <w:r w:rsidRPr="00165698">
        <w:t>. [online] Medium. Available at: https://towardsdatascience.com/text-preprocessing-in-natural-language-processing-using-python-6113ff5decd8 [Accessed 22 Sep. 2023].</w:t>
      </w:r>
    </w:p>
    <w:p w14:paraId="34715D70" w14:textId="77777777" w:rsidR="00165698" w:rsidRPr="00165698" w:rsidRDefault="00165698" w:rsidP="00165698">
      <w:pPr>
        <w:pStyle w:val="Bibliography"/>
      </w:pPr>
      <w:r w:rsidRPr="00165698">
        <w:t xml:space="preserve">Hosseini, S., (2023) Optimizing Twitter Sentiment Analysis with Text Preprocessing. </w:t>
      </w:r>
      <w:r w:rsidRPr="00165698">
        <w:rPr>
          <w:i/>
          <w:iCs/>
        </w:rPr>
        <w:t>MLearning.ai</w:t>
      </w:r>
      <w:r w:rsidRPr="00165698">
        <w:t>. Available at: https://medium.com/mlearning-ai/optimizing-twitter-sentiment-analysis-with-text-preprocessing-334f78f7ae1c [Accessed 21 Sep. 2023].</w:t>
      </w:r>
    </w:p>
    <w:p w14:paraId="7C1A5199" w14:textId="77777777" w:rsidR="00165698" w:rsidRPr="00165698" w:rsidRDefault="00165698" w:rsidP="00165698">
      <w:pPr>
        <w:pStyle w:val="Bibliography"/>
      </w:pPr>
      <w:r w:rsidRPr="00165698">
        <w:t xml:space="preserve">Hu, M. and Liu, B., (2004) Mining and summarizing customer reviews. In: </w:t>
      </w:r>
      <w:r w:rsidRPr="00165698">
        <w:rPr>
          <w:i/>
          <w:iCs/>
        </w:rPr>
        <w:t>Proceedings of the tenth ACM SIGKDD international conference on Knowledge discovery and data mining</w:t>
      </w:r>
      <w:r w:rsidRPr="00165698">
        <w:t>, KDD ’04. [online] New York, NY, USA: Association for Computing Machinery, pp.168–177. Available at: https://doi.org/10.1145/1014052.1014073 [Accessed 22 Sep. 2023].</w:t>
      </w:r>
    </w:p>
    <w:p w14:paraId="18B95877" w14:textId="77777777" w:rsidR="00165698" w:rsidRPr="00165698" w:rsidRDefault="00165698" w:rsidP="00165698">
      <w:pPr>
        <w:pStyle w:val="Bibliography"/>
      </w:pPr>
      <w:r w:rsidRPr="00165698">
        <w:t xml:space="preserve">Ji, X., Chun, S.A., Wei, Z. and Geller, J., (2015) Twitter sentiment classification for measuring public health concerns. </w:t>
      </w:r>
      <w:r w:rsidRPr="00165698">
        <w:rPr>
          <w:i/>
          <w:iCs/>
        </w:rPr>
        <w:t>Social Network Analysis and Mining</w:t>
      </w:r>
      <w:r w:rsidRPr="00165698">
        <w:t>, 51, p.13.</w:t>
      </w:r>
    </w:p>
    <w:p w14:paraId="198386B4" w14:textId="77777777" w:rsidR="00165698" w:rsidRPr="00165698" w:rsidRDefault="00165698" w:rsidP="00165698">
      <w:pPr>
        <w:pStyle w:val="Bibliography"/>
      </w:pPr>
      <w:r w:rsidRPr="00165698">
        <w:t xml:space="preserve">Khanna, C., (2021) </w:t>
      </w:r>
      <w:r w:rsidRPr="00165698">
        <w:rPr>
          <w:i/>
          <w:iCs/>
        </w:rPr>
        <w:t>Text pre-processing: Stop words removal using different libraries</w:t>
      </w:r>
      <w:r w:rsidRPr="00165698">
        <w:t>. [online] Medium. Available at: https://towardsdatascience.com/text-pre-processing-stop-words-removal-using-different-libraries-f20bac19929a [Accessed 22 Sep. 2023].</w:t>
      </w:r>
    </w:p>
    <w:p w14:paraId="65D36714" w14:textId="77777777" w:rsidR="00165698" w:rsidRPr="00165698" w:rsidRDefault="00165698" w:rsidP="00165698">
      <w:pPr>
        <w:pStyle w:val="Bibliography"/>
      </w:pPr>
      <w:r w:rsidRPr="00165698">
        <w:t xml:space="preserve">Kumar, G., (2023) Role of Tokenization in NLP. </w:t>
      </w:r>
      <w:r w:rsidRPr="00165698">
        <w:rPr>
          <w:i/>
          <w:iCs/>
        </w:rPr>
        <w:t>Medium</w:t>
      </w:r>
      <w:r w:rsidRPr="00165698">
        <w:t>. Available at: https://kmr-gautam2893.medium.com/role-of-tokenization-in-nlp-18057618a102 [Accessed 21 Sep. 2023].</w:t>
      </w:r>
    </w:p>
    <w:p w14:paraId="7A26533D" w14:textId="77777777" w:rsidR="00165698" w:rsidRPr="00165698" w:rsidRDefault="00165698" w:rsidP="00165698">
      <w:pPr>
        <w:pStyle w:val="Bibliography"/>
      </w:pPr>
      <w:r w:rsidRPr="00165698">
        <w:t xml:space="preserve">LinkedIn, (2023) </w:t>
      </w:r>
      <w:r w:rsidRPr="00165698">
        <w:rPr>
          <w:i/>
          <w:iCs/>
        </w:rPr>
        <w:t>What are your best practices for measuring success in Machine Learning?</w:t>
      </w:r>
      <w:r w:rsidRPr="00165698">
        <w:t xml:space="preserve"> [online] Available at: https://www.linkedin.com/advice/1/what-your-best-practices-measuring-success-machine [Accessed 21 Sep. 2023].</w:t>
      </w:r>
    </w:p>
    <w:p w14:paraId="2B54375C" w14:textId="77777777" w:rsidR="00165698" w:rsidRPr="00165698" w:rsidRDefault="00165698" w:rsidP="00165698">
      <w:pPr>
        <w:pStyle w:val="Bibliography"/>
      </w:pPr>
      <w:r w:rsidRPr="00165698">
        <w:t xml:space="preserve">Lohiya, H., (2018) Cleaning and pre-processing textual data. </w:t>
      </w:r>
      <w:r w:rsidRPr="00165698">
        <w:rPr>
          <w:i/>
          <w:iCs/>
        </w:rPr>
        <w:t>Medium</w:t>
      </w:r>
      <w:r w:rsidRPr="00165698">
        <w:t>. Available at: https://himanshulohiya.medium.com/cleaning-and-pre-processing-textual-data-d88036a1f4b8 [Accessed 21 Sep. 2023].</w:t>
      </w:r>
    </w:p>
    <w:p w14:paraId="58DC82FC" w14:textId="77777777" w:rsidR="00165698" w:rsidRPr="00165698" w:rsidRDefault="00165698" w:rsidP="00165698">
      <w:pPr>
        <w:pStyle w:val="Bibliography"/>
      </w:pPr>
      <w:r w:rsidRPr="00165698">
        <w:t xml:space="preserve">Morgenthaler, S., (2009) Exploratory data analysis. </w:t>
      </w:r>
      <w:r w:rsidRPr="00165698">
        <w:rPr>
          <w:i/>
          <w:iCs/>
        </w:rPr>
        <w:t>WIREs Computational Statistics</w:t>
      </w:r>
      <w:r w:rsidRPr="00165698">
        <w:t>, 11, pp.33–44.</w:t>
      </w:r>
    </w:p>
    <w:p w14:paraId="1E99F117" w14:textId="77777777" w:rsidR="00165698" w:rsidRPr="00165698" w:rsidRDefault="00165698" w:rsidP="00165698">
      <w:pPr>
        <w:pStyle w:val="Bibliography"/>
      </w:pPr>
      <w:r w:rsidRPr="00165698">
        <w:t xml:space="preserve">Morozov, D.A., (2021) Sentiment Analysis of Twitter Text And Visualization Methods. </w:t>
      </w:r>
      <w:r w:rsidRPr="00165698">
        <w:rPr>
          <w:i/>
          <w:iCs/>
        </w:rPr>
        <w:t>Medium</w:t>
      </w:r>
      <w:r w:rsidRPr="00165698">
        <w:t>. Available at: https://dennisalexandermorozov.medium.com/sentiment-analysis-of-twitter-text-and-visualization-methods-d6ab365ccfbc [Accessed 21 Sep. 2023].</w:t>
      </w:r>
    </w:p>
    <w:p w14:paraId="12C2B648" w14:textId="77777777" w:rsidR="00165698" w:rsidRPr="00165698" w:rsidRDefault="00165698" w:rsidP="00165698">
      <w:pPr>
        <w:pStyle w:val="Bibliography"/>
      </w:pPr>
      <w:r w:rsidRPr="00165698">
        <w:t xml:space="preserve">Nasim, Z., Rajput, Q. and Haider, S., (2017) Sentiment analysis of student feedback using machine learning and lexicon based approaches. In: </w:t>
      </w:r>
      <w:r w:rsidRPr="00165698">
        <w:rPr>
          <w:i/>
          <w:iCs/>
        </w:rPr>
        <w:t>2017 International Conference on Research and Innovation in Information Systems (ICRIIS)</w:t>
      </w:r>
      <w:r w:rsidRPr="00165698">
        <w:t>. 2017 International Conference on Research and Innovation in Information Systems (ICRIIS). pp.1–6.</w:t>
      </w:r>
    </w:p>
    <w:p w14:paraId="52D7A11A" w14:textId="77777777" w:rsidR="00165698" w:rsidRPr="00165698" w:rsidRDefault="00165698" w:rsidP="00165698">
      <w:pPr>
        <w:pStyle w:val="Bibliography"/>
      </w:pPr>
      <w:r w:rsidRPr="00165698">
        <w:t xml:space="preserve">nay, (2021) Answer to ‘Remove mentions and special characters for twitter dataset’. </w:t>
      </w:r>
      <w:r w:rsidRPr="00165698">
        <w:rPr>
          <w:i/>
          <w:iCs/>
        </w:rPr>
        <w:t>Stack Overflow</w:t>
      </w:r>
      <w:r w:rsidRPr="00165698">
        <w:t>. Available at: https://stackoverflow.com/a/68125240 [Accessed 22 Sep. 2023].</w:t>
      </w:r>
    </w:p>
    <w:p w14:paraId="354C3E15" w14:textId="77777777" w:rsidR="00165698" w:rsidRPr="00165698" w:rsidRDefault="00165698" w:rsidP="00165698">
      <w:pPr>
        <w:pStyle w:val="Bibliography"/>
      </w:pPr>
      <w:r w:rsidRPr="00165698">
        <w:t xml:space="preserve">Nishanth N, (2020) </w:t>
      </w:r>
      <w:r w:rsidRPr="00165698">
        <w:rPr>
          <w:i/>
          <w:iCs/>
        </w:rPr>
        <w:t>TextBlob Spelling Correction</w:t>
      </w:r>
      <w:r w:rsidRPr="00165698">
        <w:t>. [online] Medium. Available at: https://towardsdatascience.com/textblob-spelling-correction-46321fc7f8b8 [Accessed 21 Sep. 2023].</w:t>
      </w:r>
    </w:p>
    <w:p w14:paraId="48F68B16" w14:textId="77777777" w:rsidR="00165698" w:rsidRPr="00165698" w:rsidRDefault="00165698" w:rsidP="00165698">
      <w:pPr>
        <w:pStyle w:val="Bibliography"/>
      </w:pPr>
      <w:r w:rsidRPr="00165698">
        <w:t xml:space="preserve">Nitin Hardeniya, Jacob Perkins, Deepti Chopra, Nisheeth Joshi, and Iti Mathur, (2023) </w:t>
      </w:r>
      <w:r w:rsidRPr="00165698">
        <w:rPr>
          <w:i/>
          <w:iCs/>
        </w:rPr>
        <w:t>Stop word removal - Natural Language Processing: Python and NLTK [Book]</w:t>
      </w:r>
      <w:r w:rsidRPr="00165698">
        <w:t>. [online] Available at: https://www.oreilly.com/library/view/natural-language-processing/9781787285101/ch02s07.html [Accessed 22 Sep. 2023].</w:t>
      </w:r>
    </w:p>
    <w:p w14:paraId="3542B491" w14:textId="77777777" w:rsidR="00165698" w:rsidRPr="00165698" w:rsidRDefault="00165698" w:rsidP="00165698">
      <w:pPr>
        <w:pStyle w:val="Bibliography"/>
      </w:pPr>
      <w:r w:rsidRPr="00165698">
        <w:t xml:space="preserve">Pennington, J., Socher, R. and Manning, C.D., (2023) </w:t>
      </w:r>
      <w:r w:rsidRPr="00165698">
        <w:rPr>
          <w:i/>
          <w:iCs/>
        </w:rPr>
        <w:t>GloVe: Global Vectors for Word Representation</w:t>
      </w:r>
      <w:r w:rsidRPr="00165698">
        <w:t>. [online] Available at: https://nlp.stanford.edu/projects/glove/ [Accessed 20 Sep. 2023].</w:t>
      </w:r>
    </w:p>
    <w:p w14:paraId="5B15F5E4" w14:textId="77777777" w:rsidR="00165698" w:rsidRPr="00165698" w:rsidRDefault="00165698" w:rsidP="00165698">
      <w:pPr>
        <w:pStyle w:val="Bibliography"/>
      </w:pPr>
      <w:r w:rsidRPr="00165698">
        <w:t xml:space="preserve">Praveen Sujanmulk, (2021) </w:t>
      </w:r>
      <w:r w:rsidRPr="00165698">
        <w:rPr>
          <w:i/>
          <w:iCs/>
        </w:rPr>
        <w:t>Sentiment Analysis on Amazon Reviews using TF-IDF Approach. | by Praveen Sujanmulk | Analytics Vidhya | Medium</w:t>
      </w:r>
      <w:r w:rsidRPr="00165698">
        <w:t>. [online] Available at: https://medium.com/analytics-vidhya/sentiment-analysis-on-amazon-reviews-using-tf-idf-approach-c5ab4c36e7a1 [Accessed 22 Sep. 2023].</w:t>
      </w:r>
    </w:p>
    <w:p w14:paraId="74871626" w14:textId="77777777" w:rsidR="00165698" w:rsidRPr="00165698" w:rsidRDefault="00165698" w:rsidP="00165698">
      <w:pPr>
        <w:pStyle w:val="Bibliography"/>
      </w:pPr>
      <w:r w:rsidRPr="00165698">
        <w:t xml:space="preserve">Prema Arokia Mary, G., Hema, M.S., Maheshprabhu, R. and Nageswara Guptha, M., (2021) Sentimental Analysis of Twitter Data using Machine Learning Algorithms. In: </w:t>
      </w:r>
      <w:r w:rsidRPr="00165698">
        <w:rPr>
          <w:i/>
          <w:iCs/>
        </w:rPr>
        <w:t>2021 International Conference on Forensics, Analytics, Big Data, Security (FABS)</w:t>
      </w:r>
      <w:r w:rsidRPr="00165698">
        <w:t>. 2021 International Conference on Forensics, Analytics, Big Data, Security (FABS). pp.1–5.</w:t>
      </w:r>
    </w:p>
    <w:p w14:paraId="7D69A656" w14:textId="77777777" w:rsidR="00165698" w:rsidRPr="00165698" w:rsidRDefault="00165698" w:rsidP="00165698">
      <w:pPr>
        <w:pStyle w:val="Bibliography"/>
      </w:pPr>
      <w:r w:rsidRPr="00165698">
        <w:t xml:space="preserve">Rajput, Q., Haider, S. and Ghani, S., (2016) Lexicon-Based Sentiment Analysis of Teachers’ Evaluation. </w:t>
      </w:r>
      <w:r w:rsidRPr="00165698">
        <w:rPr>
          <w:i/>
          <w:iCs/>
        </w:rPr>
        <w:t>Applied Computational Intelligence and Soft Computing</w:t>
      </w:r>
      <w:r w:rsidRPr="00165698">
        <w:t>, 2016, p.e2385429.</w:t>
      </w:r>
    </w:p>
    <w:p w14:paraId="591F3F3B" w14:textId="77777777" w:rsidR="00165698" w:rsidRPr="00165698" w:rsidRDefault="00165698" w:rsidP="00165698">
      <w:pPr>
        <w:pStyle w:val="Bibliography"/>
      </w:pPr>
      <w:r w:rsidRPr="00165698">
        <w:t xml:space="preserve">Rathnayaka, P., Abeysinghe, S., Samarajeewa, C., Manchanayake, I., Walpola, M.J., Nawaratne, R., Bandaragoda, T. and Alahakoon, D., (2019) </w:t>
      </w:r>
      <w:r w:rsidRPr="00165698">
        <w:rPr>
          <w:i/>
          <w:iCs/>
        </w:rPr>
        <w:t>Gated Recurrent Neural Network Approach for Multilabel Emotion Detection in Microblogs</w:t>
      </w:r>
      <w:r w:rsidRPr="00165698">
        <w:t>. Available at: http://arxiv.org/abs/1907.07653 [Accessed 22 Sep. 2023].</w:t>
      </w:r>
    </w:p>
    <w:p w14:paraId="1EC99C5E" w14:textId="77777777" w:rsidR="00165698" w:rsidRPr="00165698" w:rsidRDefault="00165698" w:rsidP="00165698">
      <w:pPr>
        <w:pStyle w:val="Bibliography"/>
      </w:pPr>
      <w:r w:rsidRPr="00165698">
        <w:t xml:space="preserve">Rendalkar, S. and Chandankhede, C., (2018) Sarcasm Detection of Online Comments Using Emotion Detection. In: </w:t>
      </w:r>
      <w:r w:rsidRPr="00165698">
        <w:rPr>
          <w:i/>
          <w:iCs/>
        </w:rPr>
        <w:t>2018 International Conference on Inventive Research in Computing Applications (ICIRCA)</w:t>
      </w:r>
      <w:r w:rsidRPr="00165698">
        <w:t>. 2018 International Conference on Inventive Research in Computing Applications (ICIRCA). pp.1244–1249.</w:t>
      </w:r>
    </w:p>
    <w:p w14:paraId="37808523" w14:textId="77777777" w:rsidR="00165698" w:rsidRPr="00165698" w:rsidRDefault="00165698" w:rsidP="00165698">
      <w:pPr>
        <w:pStyle w:val="Bibliography"/>
      </w:pPr>
      <w:r w:rsidRPr="00165698">
        <w:t xml:space="preserve">Richardson, L., (2023) </w:t>
      </w:r>
      <w:r w:rsidRPr="00165698">
        <w:rPr>
          <w:i/>
          <w:iCs/>
        </w:rPr>
        <w:t>beautifulsoup4: Screen-scraping library</w:t>
      </w:r>
      <w:r w:rsidRPr="00165698">
        <w:t>. Available at: https://www.crummy.com/software/BeautifulSoup/bs4/ [Accessed 22 Sep. 2023].</w:t>
      </w:r>
    </w:p>
    <w:p w14:paraId="58805206" w14:textId="77777777" w:rsidR="00165698" w:rsidRPr="00165698" w:rsidRDefault="00165698" w:rsidP="00165698">
      <w:pPr>
        <w:pStyle w:val="Bibliography"/>
      </w:pPr>
      <w:r w:rsidRPr="00165698">
        <w:t xml:space="preserve">Rights (OCR), O. for C., (2021) </w:t>
      </w:r>
      <w:r w:rsidRPr="00165698">
        <w:rPr>
          <w:i/>
          <w:iCs/>
        </w:rPr>
        <w:t>Health Information Privacy</w:t>
      </w:r>
      <w:r w:rsidRPr="00165698">
        <w:t>. [Text] HHS.gov. Available at: https://www.hhs.gov/hipaa/index.html [Accessed 22 Sep. 2023].</w:t>
      </w:r>
    </w:p>
    <w:p w14:paraId="4DD7A6DE" w14:textId="77777777" w:rsidR="00165698" w:rsidRPr="00165698" w:rsidRDefault="00165698" w:rsidP="00165698">
      <w:pPr>
        <w:pStyle w:val="Bibliography"/>
      </w:pPr>
      <w:r w:rsidRPr="00165698">
        <w:t xml:space="preserve">Rohit Kundu, (2023) </w:t>
      </w:r>
      <w:r w:rsidRPr="00165698">
        <w:rPr>
          <w:i/>
          <w:iCs/>
        </w:rPr>
        <w:t>F1 Score in Machine Learning: Intro &amp; Calculation</w:t>
      </w:r>
      <w:r w:rsidRPr="00165698">
        <w:t>. [online] Available at: https://www.v7labs.com/blog/f1-score-guide, https://www.v7labs.com/blog/f1-score-guide [Accessed 22 Sep. 2023].</w:t>
      </w:r>
    </w:p>
    <w:p w14:paraId="652961B2" w14:textId="77777777" w:rsidR="00165698" w:rsidRPr="00165698" w:rsidRDefault="00165698" w:rsidP="00165698">
      <w:pPr>
        <w:pStyle w:val="Bibliography"/>
      </w:pPr>
      <w:r w:rsidRPr="00165698">
        <w:t xml:space="preserve">Saleha Muzammil, (2023) </w:t>
      </w:r>
      <w:r w:rsidRPr="00165698">
        <w:rPr>
          <w:i/>
          <w:iCs/>
        </w:rPr>
        <w:t>How to deal with contractions in NLP</w:t>
      </w:r>
      <w:r w:rsidRPr="00165698">
        <w:t>. [online] Educative. Available at: https://www.educative.io/answers/how-to-deal-with-contractions-in-nlp [Accessed 22 Sep. 2023].</w:t>
      </w:r>
    </w:p>
    <w:p w14:paraId="7F95DBB4" w14:textId="77777777" w:rsidR="00165698" w:rsidRPr="00165698" w:rsidRDefault="00165698" w:rsidP="00165698">
      <w:pPr>
        <w:pStyle w:val="Bibliography"/>
      </w:pPr>
      <w:r w:rsidRPr="00165698">
        <w:t xml:space="preserve">Sarlan, A., Nadam, C. and Basri, S., (2014) Twitter sentiment analysis. In: </w:t>
      </w:r>
      <w:r w:rsidRPr="00165698">
        <w:rPr>
          <w:i/>
          <w:iCs/>
        </w:rPr>
        <w:t>Proceedings of the 6th International Conference on Information Technology and Multimedia</w:t>
      </w:r>
      <w:r w:rsidRPr="00165698">
        <w:t>. Proceedings of the 6th International Conference on Information Technology and Multimedia. pp.212–216.</w:t>
      </w:r>
    </w:p>
    <w:p w14:paraId="331A73C4" w14:textId="77777777" w:rsidR="00165698" w:rsidRPr="00165698" w:rsidRDefault="00165698" w:rsidP="00165698">
      <w:pPr>
        <w:pStyle w:val="Bibliography"/>
      </w:pPr>
      <w:r w:rsidRPr="00165698">
        <w:t xml:space="preserve">Saturn Cloud, (2023a) </w:t>
      </w:r>
      <w:r w:rsidRPr="00165698">
        <w:rPr>
          <w:i/>
          <w:iCs/>
        </w:rPr>
        <w:t>Fast Punctuation Removal with Pandas | Saturn Cloud Blog</w:t>
      </w:r>
      <w:r w:rsidRPr="00165698">
        <w:t>. [online] Available at: https://saturncloud.io/blog/fast-punctuation-removal-with-pandas/ [Accessed 22 Sep. 2023].</w:t>
      </w:r>
    </w:p>
    <w:p w14:paraId="18D7E4EC" w14:textId="77777777" w:rsidR="00165698" w:rsidRPr="00165698" w:rsidRDefault="00165698" w:rsidP="00165698">
      <w:pPr>
        <w:pStyle w:val="Bibliography"/>
      </w:pPr>
      <w:r w:rsidRPr="00165698">
        <w:t xml:space="preserve">Saturn Cloud, (2023b) </w:t>
      </w:r>
      <w:r w:rsidRPr="00165698">
        <w:rPr>
          <w:i/>
          <w:iCs/>
        </w:rPr>
        <w:t>How to Remove HTML Tags in Pandas A Data Scientists Guide | Saturn Cloud Blog</w:t>
      </w:r>
      <w:r w:rsidRPr="00165698">
        <w:t>. [online] Available at: https://saturncloud.io/blog/how-to-remove-html-tags-in-pandas-a-data-scientists-guide/ [Accessed 22 Sep. 2023].</w:t>
      </w:r>
    </w:p>
    <w:p w14:paraId="2D75E67C" w14:textId="77777777" w:rsidR="00165698" w:rsidRPr="00165698" w:rsidRDefault="00165698" w:rsidP="00165698">
      <w:pPr>
        <w:pStyle w:val="Bibliography"/>
      </w:pPr>
      <w:r w:rsidRPr="00165698">
        <w:t xml:space="preserve">Schreiner, M., Fischer, T. and Riedl, R., (2021) Impact of content characteristics and emotion on behavioral engagement in social media: literature review and research agenda. </w:t>
      </w:r>
      <w:r w:rsidRPr="00165698">
        <w:rPr>
          <w:i/>
          <w:iCs/>
        </w:rPr>
        <w:t>Electronic Commerce Research</w:t>
      </w:r>
      <w:r w:rsidRPr="00165698">
        <w:t>, 212, pp.329–345.</w:t>
      </w:r>
    </w:p>
    <w:p w14:paraId="1F17F818" w14:textId="77777777" w:rsidR="00165698" w:rsidRPr="00165698" w:rsidRDefault="00165698" w:rsidP="00165698">
      <w:pPr>
        <w:pStyle w:val="Bibliography"/>
      </w:pPr>
      <w:r w:rsidRPr="00165698">
        <w:t xml:space="preserve">Shahul ES, (2022) </w:t>
      </w:r>
      <w:r w:rsidRPr="00165698">
        <w:rPr>
          <w:i/>
          <w:iCs/>
        </w:rPr>
        <w:t>Data Augmentation in NLP: Best Practices From a Kaggle Master</w:t>
      </w:r>
      <w:r w:rsidRPr="00165698">
        <w:t>. [online] neptune.ai. Available at: https://neptune.ai/blog/data-augmentation-nlp [Accessed 21 Sep. 2023].</w:t>
      </w:r>
    </w:p>
    <w:p w14:paraId="75956A69" w14:textId="77777777" w:rsidR="00165698" w:rsidRPr="00165698" w:rsidRDefault="00165698" w:rsidP="00165698">
      <w:pPr>
        <w:pStyle w:val="Bibliography"/>
      </w:pPr>
      <w:r w:rsidRPr="00165698">
        <w:t xml:space="preserve">Sophia Yang, (2023) </w:t>
      </w:r>
      <w:r w:rsidRPr="00165698">
        <w:rPr>
          <w:i/>
          <w:iCs/>
        </w:rPr>
        <w:t>Introduction to Text Analysis with Python in Excel</w:t>
      </w:r>
      <w:r w:rsidRPr="00165698">
        <w:t>. [online] Anaconda. Available at: https://www.anaconda.com/blog/introduction-to-text-analysis-with-python-in-excel [Accessed 21 Sep. 2023].</w:t>
      </w:r>
    </w:p>
    <w:p w14:paraId="0020391B" w14:textId="77777777" w:rsidR="00165698" w:rsidRPr="00165698" w:rsidRDefault="00165698" w:rsidP="00165698">
      <w:pPr>
        <w:pStyle w:val="Bibliography"/>
      </w:pPr>
      <w:r w:rsidRPr="00165698">
        <w:t xml:space="preserve">Soyusiawaty, D. and Wolley, D.H.R., (2021) Hybrid Spelling Correction and Query Expansion for Relevance Document Searching. </w:t>
      </w:r>
      <w:r w:rsidRPr="00165698">
        <w:rPr>
          <w:i/>
          <w:iCs/>
        </w:rPr>
        <w:t>International Journal of Advanced Computer Science and Applications</w:t>
      </w:r>
      <w:r w:rsidRPr="00165698">
        <w:t>, [online] 128. Available at: http://thesai.org/Publications/ViewPaper?Volume=12&amp;Issue=8&amp;Code=IJACSA&amp;SerialNo=38 [Accessed 22 Sep. 2023].</w:t>
      </w:r>
    </w:p>
    <w:p w14:paraId="6F3B7721" w14:textId="77777777" w:rsidR="00165698" w:rsidRPr="00165698" w:rsidRDefault="00165698" w:rsidP="00165698">
      <w:pPr>
        <w:pStyle w:val="Bibliography"/>
      </w:pPr>
      <w:r w:rsidRPr="00165698">
        <w:t>S.S. Verma, (2021) Applications And Benefits Of Emotion-Sensing Technology. Available at: https://www.electronicsforu.com/technology-trends/applications-benefits-emotion-sensing-technology [Accessed 22 Sep. 2023].</w:t>
      </w:r>
    </w:p>
    <w:p w14:paraId="57562147" w14:textId="77777777" w:rsidR="00165698" w:rsidRPr="00165698" w:rsidRDefault="00165698" w:rsidP="00165698">
      <w:pPr>
        <w:pStyle w:val="Bibliography"/>
      </w:pPr>
      <w:r w:rsidRPr="00165698">
        <w:t xml:space="preserve">Steinert, S. and Dennis, M.J., (2022) Emotions and Digital Well-Being: on Social Media’s Emotional Affordances. </w:t>
      </w:r>
      <w:r w:rsidRPr="00165698">
        <w:rPr>
          <w:i/>
          <w:iCs/>
        </w:rPr>
        <w:t>Philosophy &amp; Technology</w:t>
      </w:r>
      <w:r w:rsidRPr="00165698">
        <w:t>, 352, p.36.</w:t>
      </w:r>
    </w:p>
    <w:p w14:paraId="1E47856D" w14:textId="77777777" w:rsidR="00165698" w:rsidRPr="00165698" w:rsidRDefault="00165698" w:rsidP="00165698">
      <w:pPr>
        <w:pStyle w:val="Bibliography"/>
      </w:pPr>
      <w:r w:rsidRPr="00165698">
        <w:t xml:space="preserve">Susan Li, (2018) </w:t>
      </w:r>
      <w:r w:rsidRPr="00165698">
        <w:rPr>
          <w:i/>
          <w:iCs/>
        </w:rPr>
        <w:t>A Beginner’s Guide on Sentiment Analysis with RNN | by Susan Li | Towards Data Science</w:t>
      </w:r>
      <w:r w:rsidRPr="00165698">
        <w:t>. [online] Available at: https://towardsdatascience.com/a-beginners-guide-on-sentiment-analysis-with-rnn-9e100627c02e [Accessed 22 Sep. 2023].</w:t>
      </w:r>
    </w:p>
    <w:p w14:paraId="38D657E7" w14:textId="77777777" w:rsidR="00165698" w:rsidRPr="00165698" w:rsidRDefault="00165698" w:rsidP="00165698">
      <w:pPr>
        <w:pStyle w:val="Bibliography"/>
      </w:pPr>
      <w:r w:rsidRPr="00165698">
        <w:t xml:space="preserve">Taboada, M., Brooke, J., Tofiloski, M., Voll, K. and Stede, M., (2011) Lexicon-Based Methods for Sentiment Analysis. </w:t>
      </w:r>
      <w:r w:rsidRPr="00165698">
        <w:rPr>
          <w:i/>
          <w:iCs/>
        </w:rPr>
        <w:t>Computational Linguistics</w:t>
      </w:r>
      <w:r w:rsidRPr="00165698">
        <w:t>, 372, pp.267–307.</w:t>
      </w:r>
    </w:p>
    <w:p w14:paraId="11F70054" w14:textId="77777777" w:rsidR="00165698" w:rsidRPr="00165698" w:rsidRDefault="00165698" w:rsidP="00165698">
      <w:pPr>
        <w:pStyle w:val="Bibliography"/>
      </w:pPr>
      <w:r w:rsidRPr="00165698">
        <w:t xml:space="preserve">Turney, P., (2002) Thumbs Up or Thumbs Down? Semantic Orientation Applied to Unsupervised Classification of Reviews. In: </w:t>
      </w:r>
      <w:r w:rsidRPr="00165698">
        <w:rPr>
          <w:i/>
          <w:iCs/>
        </w:rPr>
        <w:t>Proceedings of the 40th Annual Meeting of the Association for Computational Linguistics</w:t>
      </w:r>
      <w:r w:rsidRPr="00165698">
        <w:t>. [online] ACL 2002. Philadelphia, Pennsylvania, USA: Association for Computational Linguistics, pp.417–424. Available at: https://aclanthology.org/P02-1053 [Accessed 22 Sep. 2023].</w:t>
      </w:r>
    </w:p>
    <w:p w14:paraId="4BD44DF6" w14:textId="77777777" w:rsidR="00165698" w:rsidRPr="00165698" w:rsidRDefault="00165698" w:rsidP="00165698">
      <w:pPr>
        <w:pStyle w:val="Bibliography"/>
      </w:pPr>
      <w:r w:rsidRPr="00165698">
        <w:t xml:space="preserve">Venugopalan, M. and Gupta, D., (2015) Exploring sentiment analysis on twitter data. In: </w:t>
      </w:r>
      <w:r w:rsidRPr="00165698">
        <w:rPr>
          <w:i/>
          <w:iCs/>
        </w:rPr>
        <w:t>2015 Eighth International Conference on Contemporary Computing (IC3)</w:t>
      </w:r>
      <w:r w:rsidRPr="00165698">
        <w:t>. 2015 Eighth International Conference on Contemporary Computing (IC3). pp.241–247.</w:t>
      </w:r>
    </w:p>
    <w:p w14:paraId="2ABFC018" w14:textId="77777777" w:rsidR="00165698" w:rsidRPr="00165698" w:rsidRDefault="00165698" w:rsidP="00165698">
      <w:pPr>
        <w:pStyle w:val="Bibliography"/>
      </w:pPr>
      <w:r w:rsidRPr="00165698">
        <w:t xml:space="preserve">Verma, A., (2021) </w:t>
      </w:r>
      <w:r w:rsidRPr="00165698">
        <w:rPr>
          <w:i/>
          <w:iCs/>
        </w:rPr>
        <w:t>Python Guide to HuggingFace DistilBERT - Smaller, Faster &amp; Cheaper Distilled BERT</w:t>
      </w:r>
      <w:r w:rsidRPr="00165698">
        <w:t>. [online] Analytics India Magazine. Available at: https://analyticsindiamag.com/python-guide-to-huggingface-distilbert-smaller-faster-cheaper-distilled-bert/ [Accessed 22 Sep. 2023].</w:t>
      </w:r>
    </w:p>
    <w:p w14:paraId="19391783" w14:textId="77777777" w:rsidR="00165698" w:rsidRPr="00165698" w:rsidRDefault="00165698" w:rsidP="00165698">
      <w:pPr>
        <w:pStyle w:val="Bibliography"/>
      </w:pPr>
      <w:r w:rsidRPr="00165698">
        <w:t xml:space="preserve">Vickery, R., (2020) </w:t>
      </w:r>
      <w:r w:rsidRPr="00165698">
        <w:rPr>
          <w:i/>
          <w:iCs/>
        </w:rPr>
        <w:t>Text Cleaning Methods for Natural Language Processing</w:t>
      </w:r>
      <w:r w:rsidRPr="00165698">
        <w:t>. [online] Medium. Available at: https://towardsdatascience.com/text-cleaning-methods-for-natural-language-processing-f2fc1796e8c7 [Accessed 21 Sep. 2023].</w:t>
      </w:r>
    </w:p>
    <w:p w14:paraId="3E47B84F" w14:textId="77777777" w:rsidR="00165698" w:rsidRPr="00165698" w:rsidRDefault="00165698" w:rsidP="00165698">
      <w:pPr>
        <w:pStyle w:val="Bibliography"/>
      </w:pPr>
      <w:r w:rsidRPr="00165698">
        <w:t xml:space="preserve">Villavicencio, C., Macrohon, J.J., Inbaraj, X.A., Jeng, J.-H. and Hsieh, J.-G., (2021) Twitter Sentiment Analysis towards COVID-19 Vaccines in the Philippines Using Naïve Bayes. </w:t>
      </w:r>
      <w:r w:rsidRPr="00165698">
        <w:rPr>
          <w:i/>
          <w:iCs/>
        </w:rPr>
        <w:t>Information</w:t>
      </w:r>
      <w:r w:rsidRPr="00165698">
        <w:t>, 125, p.204.</w:t>
      </w:r>
    </w:p>
    <w:p w14:paraId="60767F9F" w14:textId="77777777" w:rsidR="00165698" w:rsidRPr="00165698" w:rsidRDefault="00165698" w:rsidP="00165698">
      <w:pPr>
        <w:pStyle w:val="Bibliography"/>
      </w:pPr>
      <w:r w:rsidRPr="00165698">
        <w:t>Zhang, L., Ghosh, R., Dekhil, M., Hsu, M. and Liu, B., (n.d.) Combining Lexicon-based and Learning-based Methods for Twitter Sentiment Analysis.</w:t>
      </w:r>
    </w:p>
    <w:p w14:paraId="3859E67B" w14:textId="194F652F" w:rsidR="008F12C8" w:rsidRDefault="0037381B" w:rsidP="008F12C8">
      <w:r>
        <w:fldChar w:fldCharType="end"/>
      </w:r>
    </w:p>
    <w:p w14:paraId="4DE5AEA4" w14:textId="77777777" w:rsidR="008F12C8" w:rsidRDefault="008F12C8" w:rsidP="008F12C8"/>
    <w:p w14:paraId="135B89C9" w14:textId="77777777" w:rsidR="008F12C8" w:rsidRDefault="008F12C8" w:rsidP="008F12C8"/>
    <w:p w14:paraId="56029099" w14:textId="77777777" w:rsidR="008F12C8" w:rsidRDefault="008F12C8" w:rsidP="008F12C8"/>
    <w:p w14:paraId="227521DB" w14:textId="77777777" w:rsidR="008F12C8" w:rsidRDefault="008F12C8" w:rsidP="008F12C8"/>
    <w:p w14:paraId="6801A761" w14:textId="77777777" w:rsidR="008F12C8" w:rsidRDefault="008F12C8" w:rsidP="008F12C8"/>
    <w:p w14:paraId="0437054D" w14:textId="77777777" w:rsidR="008F12C8" w:rsidRDefault="008F12C8" w:rsidP="008F12C8"/>
    <w:p w14:paraId="3326573D" w14:textId="77777777" w:rsidR="008F12C8" w:rsidRDefault="008F12C8" w:rsidP="008F12C8"/>
    <w:p w14:paraId="12C36CD3" w14:textId="77777777" w:rsidR="008F12C8" w:rsidRDefault="008F12C8" w:rsidP="008F12C8"/>
    <w:p w14:paraId="2868CCC9" w14:textId="77777777" w:rsidR="008F12C8" w:rsidRDefault="008F12C8" w:rsidP="008F12C8"/>
    <w:p w14:paraId="25DA607A" w14:textId="77777777" w:rsidR="008F12C8" w:rsidRDefault="008F12C8" w:rsidP="008F12C8"/>
    <w:p w14:paraId="23E0C64C" w14:textId="77777777" w:rsidR="008F12C8" w:rsidRDefault="008F12C8" w:rsidP="008F12C8"/>
    <w:p w14:paraId="5E17AC56" w14:textId="55C15F24" w:rsidR="008F12C8" w:rsidRDefault="008F12C8" w:rsidP="008F12C8"/>
    <w:p w14:paraId="745A3424" w14:textId="77777777" w:rsidR="008F12C8" w:rsidRDefault="008F12C8" w:rsidP="008F12C8"/>
    <w:p w14:paraId="69AAD01B" w14:textId="77777777" w:rsidR="008F12C8" w:rsidRDefault="008F12C8" w:rsidP="008F12C8"/>
    <w:p w14:paraId="3A3E1611" w14:textId="77777777" w:rsidR="008F12C8" w:rsidRDefault="008F12C8" w:rsidP="008F12C8"/>
    <w:p w14:paraId="3048C759" w14:textId="77777777" w:rsidR="008F12C8" w:rsidRDefault="008F12C8" w:rsidP="008F12C8"/>
    <w:p w14:paraId="7050C07C" w14:textId="30FBCDBE" w:rsidR="008F12C8" w:rsidRDefault="008F12C8" w:rsidP="008F12C8">
      <w:pPr>
        <w:pStyle w:val="Heading1"/>
      </w:pPr>
      <w:bookmarkStart w:id="173" w:name="_Toc146282759"/>
      <w:r>
        <w:t>Appendix</w:t>
      </w:r>
      <w:bookmarkEnd w:id="173"/>
    </w:p>
    <w:p w14:paraId="1F535E09" w14:textId="77777777" w:rsidR="00D70F51" w:rsidRDefault="00D70F51" w:rsidP="00D70F51"/>
    <w:p w14:paraId="673CD585" w14:textId="77777777" w:rsidR="0099680A" w:rsidRDefault="0099680A" w:rsidP="0099680A">
      <w:pPr>
        <w:pStyle w:val="BodyText"/>
        <w:spacing w:before="8"/>
        <w:rPr>
          <w:rFonts w:ascii="Times New Roman"/>
          <w:sz w:val="5"/>
        </w:rPr>
      </w:pPr>
    </w:p>
    <w:p w14:paraId="23D8476E" w14:textId="77777777" w:rsidR="0099680A" w:rsidRDefault="0099680A" w:rsidP="0099680A">
      <w:pPr>
        <w:pStyle w:val="BodyText"/>
        <w:spacing w:line="80" w:lineRule="exact"/>
        <w:ind w:left="-20"/>
        <w:rPr>
          <w:rFonts w:ascii="Times New Roman"/>
          <w:sz w:val="8"/>
        </w:rPr>
      </w:pPr>
      <w:r>
        <w:rPr>
          <w:rFonts w:ascii="Times New Roman"/>
          <w:noProof/>
          <w:position w:val="-1"/>
          <w:sz w:val="8"/>
        </w:rPr>
        <mc:AlternateContent>
          <mc:Choice Requires="wpg">
            <w:drawing>
              <wp:inline distT="0" distB="0" distL="0" distR="0" wp14:anchorId="53DD99A2" wp14:editId="775BAB33">
                <wp:extent cx="6858000" cy="50800"/>
                <wp:effectExtent l="0" t="0" r="0" b="0"/>
                <wp:docPr id="1832637586"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0" cy="50800"/>
                          <a:chOff x="0" y="0"/>
                          <a:chExt cx="10800" cy="80"/>
                        </a:xfrm>
                      </wpg:grpSpPr>
                      <wps:wsp>
                        <wps:cNvPr id="1377317409" name="Rectangle 232"/>
                        <wps:cNvSpPr>
                          <a:spLocks/>
                        </wps:cNvSpPr>
                        <wps:spPr bwMode="auto">
                          <a:xfrm>
                            <a:off x="0" y="0"/>
                            <a:ext cx="10800" cy="80"/>
                          </a:xfrm>
                          <a:prstGeom prst="rect">
                            <a:avLst/>
                          </a:prstGeom>
                          <a:solidFill>
                            <a:srgbClr val="000000">
                              <a:alpha val="148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42FF93DF" id="Group 231" o:spid="_x0000_s1026" style="width:540pt;height:4pt;mso-position-horizontal-relative:char;mso-position-vertical-relative:line" coordsize="10800,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">
                <v:rect id="Rectangle 232" o:spid="_x0000_s1027" style="position:absolute;width:10800;height: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" fillcolor="black" stroked="f">
                  <v:fill opacity="9766f"/>
                  <v:path arrowok="t"/>
                </v:rect>
                <w10:anchorlock/>
              </v:group>
            </w:pict>
          </mc:Fallback>
        </mc:AlternateContent>
      </w:r>
    </w:p>
    <w:p w14:paraId="3B3900F5" w14:textId="77777777" w:rsidR="0099680A" w:rsidRDefault="0099680A" w:rsidP="002F06F4"/>
    <w:p w14:paraId="14E6811C" w14:textId="77777777" w:rsidR="0099680A" w:rsidRDefault="0099680A" w:rsidP="002F06F4">
      <w:pPr>
        <w:rPr>
          <w:sz w:val="20"/>
        </w:rPr>
      </w:pPr>
      <w:r>
        <w:rPr>
          <w:noProof/>
          <w:sz w:val="20"/>
        </w:rPr>
        <mc:AlternateContent>
          <mc:Choice Requires="wps">
            <w:drawing>
              <wp:inline distT="0" distB="0" distL="0" distR="0" wp14:anchorId="12C3AB15" wp14:editId="7786F94D">
                <wp:extent cx="6718300" cy="6038850"/>
                <wp:effectExtent l="0" t="0" r="0" b="0"/>
                <wp:docPr id="633600633" name="Text Box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60388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95936B" w14:textId="77777777" w:rsidR="0099680A" w:rsidRDefault="0099680A" w:rsidP="0099680A">
                            <w:pPr>
                              <w:pStyle w:val="BodyText"/>
                              <w:spacing w:before="123" w:line="288" w:lineRule="auto"/>
                              <w:ind w:left="60" w:right="9407"/>
                            </w:pPr>
                            <w:r>
                              <w:rPr>
                                <w:color w:val="202020"/>
                              </w:rPr>
                              <w:t>import re import nltk import string</w:t>
                            </w:r>
                          </w:p>
                          <w:p w14:paraId="794513AF" w14:textId="77777777" w:rsidR="0099680A" w:rsidRDefault="0099680A" w:rsidP="0099680A">
                            <w:pPr>
                              <w:pStyle w:val="BodyText"/>
                              <w:spacing w:line="288" w:lineRule="auto"/>
                              <w:ind w:left="60" w:right="8735"/>
                            </w:pPr>
                            <w:r>
                              <w:rPr>
                                <w:color w:val="202020"/>
                              </w:rPr>
                              <w:t>import numpy as np import pandas as pd import seaborn as sns</w:t>
                            </w:r>
                          </w:p>
                          <w:p w14:paraId="6A111A08" w14:textId="77777777" w:rsidR="0099680A" w:rsidRDefault="0099680A" w:rsidP="0099680A">
                            <w:pPr>
                              <w:pStyle w:val="BodyText"/>
                              <w:spacing w:line="158" w:lineRule="exact"/>
                              <w:ind w:left="60"/>
                            </w:pPr>
                            <w:r>
                              <w:rPr>
                                <w:color w:val="202020"/>
                              </w:rPr>
                              <w:t>import matplotlib.pyplot as plt</w:t>
                            </w:r>
                          </w:p>
                          <w:p w14:paraId="2D208FAE" w14:textId="77777777" w:rsidR="0099680A" w:rsidRDefault="0099680A" w:rsidP="0099680A">
                            <w:pPr>
                              <w:pStyle w:val="BodyText"/>
                              <w:spacing w:before="31" w:line="288" w:lineRule="auto"/>
                              <w:ind w:left="60" w:right="7223"/>
                            </w:pPr>
                            <w:r>
                              <w:rPr>
                                <w:color w:val="202020"/>
                              </w:rPr>
                              <w:t>from nltk.tokenize import word_tokenize from nltk.corpus import stopwords</w:t>
                            </w:r>
                          </w:p>
                          <w:p w14:paraId="5534D9D4" w14:textId="77777777" w:rsidR="0099680A" w:rsidRDefault="0099680A" w:rsidP="0099680A">
                            <w:pPr>
                              <w:pStyle w:val="BodyText"/>
                              <w:spacing w:line="288" w:lineRule="auto"/>
                              <w:ind w:left="60" w:right="5543"/>
                            </w:pPr>
                            <w:r>
                              <w:rPr>
                                <w:color w:val="202020"/>
                              </w:rPr>
                              <w:t>from nltk.stem import SnowballStemmer, WordNetLemmatizer from sklearn.feature_extraction.text import TfidfVectorizer import contractions</w:t>
                            </w:r>
                          </w:p>
                          <w:p w14:paraId="67958F20" w14:textId="77777777" w:rsidR="0099680A" w:rsidRDefault="0099680A" w:rsidP="0099680A">
                            <w:pPr>
                              <w:pStyle w:val="BodyText"/>
                              <w:spacing w:line="158" w:lineRule="exact"/>
                              <w:ind w:left="60"/>
                            </w:pPr>
                            <w:r>
                              <w:rPr>
                                <w:color w:val="202020"/>
                              </w:rPr>
                              <w:t>from bs4 import BeautifulSoup</w:t>
                            </w:r>
                          </w:p>
                          <w:p w14:paraId="6FA0BB27" w14:textId="77777777" w:rsidR="0099680A" w:rsidRDefault="0099680A" w:rsidP="0099680A">
                            <w:pPr>
                              <w:pStyle w:val="BodyText"/>
                              <w:spacing w:before="30"/>
                              <w:ind w:left="60"/>
                            </w:pPr>
                            <w:r>
                              <w:rPr>
                                <w:color w:val="202020"/>
                              </w:rPr>
                              <w:t>from sklearn.preprocessing import LabelEncoder</w:t>
                            </w:r>
                          </w:p>
                          <w:p w14:paraId="0438C307" w14:textId="77777777" w:rsidR="0099680A" w:rsidRDefault="0099680A" w:rsidP="0099680A">
                            <w:pPr>
                              <w:pStyle w:val="BodyText"/>
                              <w:spacing w:before="32" w:line="288" w:lineRule="auto"/>
                              <w:ind w:left="60" w:right="6131"/>
                            </w:pPr>
                            <w:r>
                              <w:rPr>
                                <w:color w:val="202020"/>
                              </w:rPr>
                              <w:t>from sklearn.model_selection import train_test_split import tensorflow as tf</w:t>
                            </w:r>
                          </w:p>
                          <w:p w14:paraId="109EA0C3" w14:textId="77777777" w:rsidR="0099680A" w:rsidRDefault="0099680A" w:rsidP="0099680A">
                            <w:pPr>
                              <w:pStyle w:val="BodyText"/>
                              <w:spacing w:line="288" w:lineRule="auto"/>
                              <w:ind w:left="60" w:right="6551"/>
                            </w:pPr>
                            <w:r>
                              <w:rPr>
                                <w:color w:val="202020"/>
                              </w:rPr>
                              <w:t>from tensorflow.keras.utils import model_to_dot from IPython.display import Image</w:t>
                            </w:r>
                          </w:p>
                          <w:p w14:paraId="308A1BAD" w14:textId="77777777" w:rsidR="0099680A" w:rsidRDefault="0099680A" w:rsidP="0099680A">
                            <w:pPr>
                              <w:pStyle w:val="BodyText"/>
                              <w:spacing w:line="288" w:lineRule="auto"/>
                              <w:ind w:left="60" w:right="6383"/>
                            </w:pPr>
                            <w:r>
                              <w:rPr>
                                <w:color w:val="202020"/>
                              </w:rPr>
                              <w:t>from tensorflow.keras.models import load_model from tensorflow.keras.utils import to_categorical</w:t>
                            </w:r>
                          </w:p>
                          <w:p w14:paraId="3D549696" w14:textId="77777777" w:rsidR="0099680A" w:rsidRDefault="0099680A" w:rsidP="0099680A">
                            <w:pPr>
                              <w:pStyle w:val="BodyText"/>
                              <w:spacing w:line="158" w:lineRule="exact"/>
                              <w:ind w:left="60"/>
                            </w:pPr>
                            <w:r>
                              <w:rPr>
                                <w:color w:val="202020"/>
                              </w:rPr>
                              <w:t>from tensorflow.keras.preprocessing.text import Tokenizer</w:t>
                            </w:r>
                          </w:p>
                          <w:p w14:paraId="7121D10E" w14:textId="77777777" w:rsidR="0099680A" w:rsidRDefault="0099680A" w:rsidP="0099680A">
                            <w:pPr>
                              <w:pStyle w:val="BodyText"/>
                              <w:spacing w:before="30" w:line="288" w:lineRule="auto"/>
                              <w:ind w:left="60" w:right="5039"/>
                            </w:pPr>
                            <w:r>
                              <w:rPr>
                                <w:color w:val="202020"/>
                              </w:rPr>
                              <w:t>from tensorflow.keras.preprocessing.sequence import pad_sequences from keras.regularizers import l2</w:t>
                            </w:r>
                          </w:p>
                          <w:p w14:paraId="395DFAC0" w14:textId="77777777" w:rsidR="0099680A" w:rsidRDefault="0099680A" w:rsidP="0099680A">
                            <w:pPr>
                              <w:pStyle w:val="BodyText"/>
                              <w:spacing w:line="288" w:lineRule="auto"/>
                              <w:ind w:left="60" w:right="6887"/>
                            </w:pPr>
                            <w:r>
                              <w:rPr>
                                <w:color w:val="202020"/>
                              </w:rPr>
                              <w:t>from keras.layers import BatchNormalization from collections import defaultdict</w:t>
                            </w:r>
                          </w:p>
                          <w:p w14:paraId="65696A8B" w14:textId="77777777" w:rsidR="0099680A" w:rsidRDefault="0099680A" w:rsidP="0099680A">
                            <w:pPr>
                              <w:pStyle w:val="BodyText"/>
                              <w:spacing w:line="288" w:lineRule="auto"/>
                              <w:ind w:left="60" w:right="8063"/>
                            </w:pPr>
                            <w:r>
                              <w:rPr>
                                <w:color w:val="202020"/>
                              </w:rPr>
                              <w:t>from textblob import TextBlob import inflect</w:t>
                            </w:r>
                          </w:p>
                          <w:p w14:paraId="18294BB0" w14:textId="77777777" w:rsidR="0099680A" w:rsidRDefault="0099680A" w:rsidP="0099680A">
                            <w:pPr>
                              <w:pStyle w:val="BodyText"/>
                              <w:spacing w:line="288" w:lineRule="auto"/>
                              <w:ind w:left="60" w:right="9593"/>
                            </w:pPr>
                            <w:r>
                              <w:rPr>
                                <w:color w:val="202020"/>
                              </w:rPr>
                              <w:t>import  os #</w:t>
                            </w:r>
                            <w:r>
                              <w:rPr>
                                <w:color w:val="202020"/>
                                <w:spacing w:val="-14"/>
                              </w:rPr>
                              <w:t xml:space="preserve"> </w:t>
                            </w:r>
                            <w:r>
                              <w:rPr>
                                <w:color w:val="202020"/>
                              </w:rPr>
                              <w:t>Modelling</w:t>
                            </w:r>
                          </w:p>
                          <w:p w14:paraId="034955B7" w14:textId="77777777" w:rsidR="0099680A" w:rsidRDefault="0099680A" w:rsidP="0099680A">
                            <w:pPr>
                              <w:pStyle w:val="BodyText"/>
                              <w:spacing w:line="288" w:lineRule="auto"/>
                              <w:ind w:left="60" w:right="4367"/>
                            </w:pPr>
                            <w:r>
                              <w:rPr>
                                <w:color w:val="202020"/>
                              </w:rPr>
                              <w:t>from sklearn.model_selection import train_test_split, KFold, GridSearchCV from sklearn.ensemble import RandomForestClassifier</w:t>
                            </w:r>
                          </w:p>
                          <w:p w14:paraId="2F69F87E" w14:textId="77777777" w:rsidR="0099680A" w:rsidRDefault="0099680A" w:rsidP="0099680A">
                            <w:pPr>
                              <w:pStyle w:val="BodyText"/>
                              <w:spacing w:line="288" w:lineRule="auto"/>
                              <w:ind w:left="60" w:right="6215"/>
                            </w:pPr>
                            <w:r>
                              <w:rPr>
                                <w:color w:val="202020"/>
                              </w:rPr>
                              <w:t>from sklearn.linear_model import LogisticRegression from sklearn.tree import DecisionTreeClassifier</w:t>
                            </w:r>
                          </w:p>
                          <w:p w14:paraId="0F6EB74C" w14:textId="77777777" w:rsidR="0099680A" w:rsidRDefault="0099680A" w:rsidP="0099680A">
                            <w:pPr>
                              <w:pStyle w:val="BodyText"/>
                              <w:spacing w:line="288" w:lineRule="auto"/>
                              <w:ind w:left="60" w:right="2686"/>
                            </w:pPr>
                            <w:r>
                              <w:rPr>
                                <w:color w:val="202020"/>
                              </w:rPr>
                              <w:t>from sklearn.metrics import accuracy_score, confusion_matrix, classification_report, f1_score from sklearn.svm import SVC</w:t>
                            </w:r>
                          </w:p>
                          <w:p w14:paraId="257A8799" w14:textId="77777777" w:rsidR="0099680A" w:rsidRDefault="0099680A" w:rsidP="0099680A">
                            <w:pPr>
                              <w:pStyle w:val="BodyText"/>
                              <w:spacing w:line="158" w:lineRule="exact"/>
                              <w:ind w:left="60"/>
                            </w:pPr>
                            <w:r>
                              <w:rPr>
                                <w:color w:val="202020"/>
                              </w:rPr>
                              <w:t>from transformers import DistilBertTokenizer</w:t>
                            </w:r>
                          </w:p>
                          <w:p w14:paraId="68B0B9C4" w14:textId="77777777" w:rsidR="0099680A" w:rsidRDefault="0099680A" w:rsidP="0099680A">
                            <w:pPr>
                              <w:pStyle w:val="BodyText"/>
                              <w:spacing w:before="28" w:line="288" w:lineRule="auto"/>
                              <w:ind w:left="60" w:right="3778"/>
                            </w:pPr>
                            <w:r>
                              <w:rPr>
                                <w:color w:val="202020"/>
                              </w:rPr>
                              <w:t>from transformers import TFDistilBertForSequenceClassification, DistilBertConfig from tensorflow.keras.optimizers import Adam</w:t>
                            </w:r>
                          </w:p>
                          <w:p w14:paraId="5ED39574" w14:textId="77777777" w:rsidR="0099680A" w:rsidRDefault="0099680A" w:rsidP="0099680A">
                            <w:pPr>
                              <w:pStyle w:val="BodyText"/>
                              <w:spacing w:line="288" w:lineRule="auto"/>
                              <w:ind w:left="60" w:right="5543"/>
                            </w:pPr>
                            <w:r>
                              <w:rPr>
                                <w:color w:val="202020"/>
                              </w:rPr>
                              <w:t>from tensorflow.keras.losses import CategoricalCrossentropy from tensorflow.keras.metrics import CategoricalAccuracy from tensorflow.keras.models import Model</w:t>
                            </w:r>
                          </w:p>
                          <w:p w14:paraId="761969A4" w14:textId="77777777" w:rsidR="0099680A" w:rsidRDefault="0099680A" w:rsidP="0099680A">
                            <w:pPr>
                              <w:pStyle w:val="BodyText"/>
                              <w:spacing w:line="288" w:lineRule="auto"/>
                              <w:ind w:left="60" w:right="4030"/>
                            </w:pPr>
                            <w:r>
                              <w:rPr>
                                <w:color w:val="202020"/>
                              </w:rPr>
                              <w:t>from tensorflow.keras.layers import Input, Dropout, Dense, BatchNormalization from kerastuner.tuners import RandomSearch</w:t>
                            </w:r>
                          </w:p>
                          <w:p w14:paraId="47F6A500" w14:textId="77777777" w:rsidR="0099680A" w:rsidRDefault="0099680A" w:rsidP="0099680A">
                            <w:pPr>
                              <w:pStyle w:val="BodyText"/>
                              <w:spacing w:line="576" w:lineRule="auto"/>
                              <w:ind w:left="60" w:right="5375"/>
                            </w:pPr>
                            <w:r>
                              <w:rPr>
                                <w:color w:val="202020"/>
                              </w:rPr>
                              <w:t>from kerastuner.engine.hyperparameters import HyperParameters import warnings</w:t>
                            </w:r>
                          </w:p>
                          <w:p w14:paraId="5C24C48B" w14:textId="77777777" w:rsidR="0099680A" w:rsidRDefault="0099680A" w:rsidP="0099680A">
                            <w:pPr>
                              <w:pStyle w:val="BodyText"/>
                              <w:spacing w:line="288" w:lineRule="auto"/>
                              <w:ind w:left="60" w:right="7727"/>
                            </w:pPr>
                            <w:r>
                              <w:rPr>
                                <w:color w:val="202020"/>
                              </w:rPr>
                              <w:t># Ignore all warnings warnings.filterwarnings("ignore")</w:t>
                            </w:r>
                          </w:p>
                        </w:txbxContent>
                      </wps:txbx>
                      <wps:bodyPr rot="0" vert="horz" wrap="square" lIns="0" tIns="0" rIns="0" bIns="0" anchor="t" anchorCtr="0" upright="1">
                        <a:noAutofit/>
                      </wps:bodyPr>
                    </wps:wsp>
                  </a:graphicData>
                </a:graphic>
              </wp:inline>
            </w:drawing>
          </mc:Choice>
          <mc:Fallback>
            <w:pict>
              <v:shape w14:anchorId="12C3AB15" id="Text Box 230" o:spid="_x0000_s1027" type="#_x0000_t202" style="width:529pt;height:4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" fillcolor="#f6f6f6" stroked="f">
                <v:path arrowok="t"/>
                <v:textbox inset="0,0,0,0">
                  <w:txbxContent>
                    <w:p w14:paraId="0495936B" w14:textId="77777777" w:rsidR="0099680A" w:rsidRDefault="0099680A" w:rsidP="0099680A">
                      <w:pPr>
                        <w:pStyle w:val="BodyText"/>
                        <w:spacing w:before="123" w:line="288" w:lineRule="auto"/>
                        <w:ind w:left="60" w:right="9407"/>
                      </w:pPr>
                      <w:r>
                        <w:rPr>
                          <w:color w:val="202020"/>
                        </w:rPr>
                        <w:t>import re import nltk import string</w:t>
                      </w:r>
                    </w:p>
                    <w:p w14:paraId="794513AF" w14:textId="77777777" w:rsidR="0099680A" w:rsidRDefault="0099680A" w:rsidP="0099680A">
                      <w:pPr>
                        <w:pStyle w:val="BodyText"/>
                        <w:spacing w:line="288" w:lineRule="auto"/>
                        <w:ind w:left="60" w:right="8735"/>
                      </w:pPr>
                      <w:r>
                        <w:rPr>
                          <w:color w:val="202020"/>
                        </w:rPr>
                        <w:t>import numpy as np import pandas as pd import seaborn as sns</w:t>
                      </w:r>
                    </w:p>
                    <w:p w14:paraId="6A111A08" w14:textId="77777777" w:rsidR="0099680A" w:rsidRDefault="0099680A" w:rsidP="0099680A">
                      <w:pPr>
                        <w:pStyle w:val="BodyText"/>
                        <w:spacing w:line="158" w:lineRule="exact"/>
                        <w:ind w:left="60"/>
                      </w:pPr>
                      <w:r>
                        <w:rPr>
                          <w:color w:val="202020"/>
                        </w:rPr>
                        <w:t>import matplotlib.pyplot as plt</w:t>
                      </w:r>
                    </w:p>
                    <w:p w14:paraId="2D208FAE" w14:textId="77777777" w:rsidR="0099680A" w:rsidRDefault="0099680A" w:rsidP="0099680A">
                      <w:pPr>
                        <w:pStyle w:val="BodyText"/>
                        <w:spacing w:before="31" w:line="288" w:lineRule="auto"/>
                        <w:ind w:left="60" w:right="7223"/>
                      </w:pPr>
                      <w:r>
                        <w:rPr>
                          <w:color w:val="202020"/>
                        </w:rPr>
                        <w:t>from nltk.tokenize import word_tokenize from nltk.corpus import stopwords</w:t>
                      </w:r>
                    </w:p>
                    <w:p w14:paraId="5534D9D4" w14:textId="77777777" w:rsidR="0099680A" w:rsidRDefault="0099680A" w:rsidP="0099680A">
                      <w:pPr>
                        <w:pStyle w:val="BodyText"/>
                        <w:spacing w:line="288" w:lineRule="auto"/>
                        <w:ind w:left="60" w:right="5543"/>
                      </w:pPr>
                      <w:r>
                        <w:rPr>
                          <w:color w:val="202020"/>
                        </w:rPr>
                        <w:t>from nltk.stem import SnowballStemmer, WordNetLemmatizer from sklearn.feature_extraction.text import TfidfVectorizer import contractions</w:t>
                      </w:r>
                    </w:p>
                    <w:p w14:paraId="67958F20" w14:textId="77777777" w:rsidR="0099680A" w:rsidRDefault="0099680A" w:rsidP="0099680A">
                      <w:pPr>
                        <w:pStyle w:val="BodyText"/>
                        <w:spacing w:line="158" w:lineRule="exact"/>
                        <w:ind w:left="60"/>
                      </w:pPr>
                      <w:r>
                        <w:rPr>
                          <w:color w:val="202020"/>
                        </w:rPr>
                        <w:t>from bs4 import BeautifulSoup</w:t>
                      </w:r>
                    </w:p>
                    <w:p w14:paraId="6FA0BB27" w14:textId="77777777" w:rsidR="0099680A" w:rsidRDefault="0099680A" w:rsidP="0099680A">
                      <w:pPr>
                        <w:pStyle w:val="BodyText"/>
                        <w:spacing w:before="30"/>
                        <w:ind w:left="60"/>
                      </w:pPr>
                      <w:r>
                        <w:rPr>
                          <w:color w:val="202020"/>
                        </w:rPr>
                        <w:t>from sklearn.preprocessing import LabelEncoder</w:t>
                      </w:r>
                    </w:p>
                    <w:p w14:paraId="0438C307" w14:textId="77777777" w:rsidR="0099680A" w:rsidRDefault="0099680A" w:rsidP="0099680A">
                      <w:pPr>
                        <w:pStyle w:val="BodyText"/>
                        <w:spacing w:before="32" w:line="288" w:lineRule="auto"/>
                        <w:ind w:left="60" w:right="6131"/>
                      </w:pPr>
                      <w:r>
                        <w:rPr>
                          <w:color w:val="202020"/>
                        </w:rPr>
                        <w:t>from sklearn.model_selection import train_test_split import tensorflow as tf</w:t>
                      </w:r>
                    </w:p>
                    <w:p w14:paraId="109EA0C3" w14:textId="77777777" w:rsidR="0099680A" w:rsidRDefault="0099680A" w:rsidP="0099680A">
                      <w:pPr>
                        <w:pStyle w:val="BodyText"/>
                        <w:spacing w:line="288" w:lineRule="auto"/>
                        <w:ind w:left="60" w:right="6551"/>
                      </w:pPr>
                      <w:r>
                        <w:rPr>
                          <w:color w:val="202020"/>
                        </w:rPr>
                        <w:t>from tensorflow.keras.utils import model_to_dot from IPython.display import Image</w:t>
                      </w:r>
                    </w:p>
                    <w:p w14:paraId="308A1BAD" w14:textId="77777777" w:rsidR="0099680A" w:rsidRDefault="0099680A" w:rsidP="0099680A">
                      <w:pPr>
                        <w:pStyle w:val="BodyText"/>
                        <w:spacing w:line="288" w:lineRule="auto"/>
                        <w:ind w:left="60" w:right="6383"/>
                      </w:pPr>
                      <w:r>
                        <w:rPr>
                          <w:color w:val="202020"/>
                        </w:rPr>
                        <w:t>from tensorflow.keras.models import load_model from tensorflow.keras.utils import to_categorical</w:t>
                      </w:r>
                    </w:p>
                    <w:p w14:paraId="3D549696" w14:textId="77777777" w:rsidR="0099680A" w:rsidRDefault="0099680A" w:rsidP="0099680A">
                      <w:pPr>
                        <w:pStyle w:val="BodyText"/>
                        <w:spacing w:line="158" w:lineRule="exact"/>
                        <w:ind w:left="60"/>
                      </w:pPr>
                      <w:r>
                        <w:rPr>
                          <w:color w:val="202020"/>
                        </w:rPr>
                        <w:t>from tensorflow.keras.preprocessing.text import Tokenizer</w:t>
                      </w:r>
                    </w:p>
                    <w:p w14:paraId="7121D10E" w14:textId="77777777" w:rsidR="0099680A" w:rsidRDefault="0099680A" w:rsidP="0099680A">
                      <w:pPr>
                        <w:pStyle w:val="BodyText"/>
                        <w:spacing w:before="30" w:line="288" w:lineRule="auto"/>
                        <w:ind w:left="60" w:right="5039"/>
                      </w:pPr>
                      <w:r>
                        <w:rPr>
                          <w:color w:val="202020"/>
                        </w:rPr>
                        <w:t>from tensorflow.keras.preprocessing.sequence import pad_sequences from keras.regularizers import l2</w:t>
                      </w:r>
                    </w:p>
                    <w:p w14:paraId="395DFAC0" w14:textId="77777777" w:rsidR="0099680A" w:rsidRDefault="0099680A" w:rsidP="0099680A">
                      <w:pPr>
                        <w:pStyle w:val="BodyText"/>
                        <w:spacing w:line="288" w:lineRule="auto"/>
                        <w:ind w:left="60" w:right="6887"/>
                      </w:pPr>
                      <w:r>
                        <w:rPr>
                          <w:color w:val="202020"/>
                        </w:rPr>
                        <w:t>from keras.layers import BatchNormalization from collections import defaultdict</w:t>
                      </w:r>
                    </w:p>
                    <w:p w14:paraId="65696A8B" w14:textId="77777777" w:rsidR="0099680A" w:rsidRDefault="0099680A" w:rsidP="0099680A">
                      <w:pPr>
                        <w:pStyle w:val="BodyText"/>
                        <w:spacing w:line="288" w:lineRule="auto"/>
                        <w:ind w:left="60" w:right="8063"/>
                      </w:pPr>
                      <w:r>
                        <w:rPr>
                          <w:color w:val="202020"/>
                        </w:rPr>
                        <w:t>from textblob import TextBlob import inflect</w:t>
                      </w:r>
                    </w:p>
                    <w:p w14:paraId="18294BB0" w14:textId="77777777" w:rsidR="0099680A" w:rsidRDefault="0099680A" w:rsidP="0099680A">
                      <w:pPr>
                        <w:pStyle w:val="BodyText"/>
                        <w:spacing w:line="288" w:lineRule="auto"/>
                        <w:ind w:left="60" w:right="9593"/>
                      </w:pPr>
                      <w:r>
                        <w:rPr>
                          <w:color w:val="202020"/>
                        </w:rPr>
                        <w:t>import  os #</w:t>
                      </w:r>
                      <w:r>
                        <w:rPr>
                          <w:color w:val="202020"/>
                          <w:spacing w:val="-14"/>
                        </w:rPr>
                        <w:t xml:space="preserve"> </w:t>
                      </w:r>
                      <w:r>
                        <w:rPr>
                          <w:color w:val="202020"/>
                        </w:rPr>
                        <w:t>Modelling</w:t>
                      </w:r>
                    </w:p>
                    <w:p w14:paraId="034955B7" w14:textId="77777777" w:rsidR="0099680A" w:rsidRDefault="0099680A" w:rsidP="0099680A">
                      <w:pPr>
                        <w:pStyle w:val="BodyText"/>
                        <w:spacing w:line="288" w:lineRule="auto"/>
                        <w:ind w:left="60" w:right="4367"/>
                      </w:pPr>
                      <w:r>
                        <w:rPr>
                          <w:color w:val="202020"/>
                        </w:rPr>
                        <w:t>from sklearn.model_selection import train_test_split, KFold, GridSearchCV from sklearn.ensemble import RandomForestClassifier</w:t>
                      </w:r>
                    </w:p>
                    <w:p w14:paraId="2F69F87E" w14:textId="77777777" w:rsidR="0099680A" w:rsidRDefault="0099680A" w:rsidP="0099680A">
                      <w:pPr>
                        <w:pStyle w:val="BodyText"/>
                        <w:spacing w:line="288" w:lineRule="auto"/>
                        <w:ind w:left="60" w:right="6215"/>
                      </w:pPr>
                      <w:r>
                        <w:rPr>
                          <w:color w:val="202020"/>
                        </w:rPr>
                        <w:t>from sklearn.linear_model import LogisticRegression from sklearn.tree import DecisionTreeClassifier</w:t>
                      </w:r>
                    </w:p>
                    <w:p w14:paraId="0F6EB74C" w14:textId="77777777" w:rsidR="0099680A" w:rsidRDefault="0099680A" w:rsidP="0099680A">
                      <w:pPr>
                        <w:pStyle w:val="BodyText"/>
                        <w:spacing w:line="288" w:lineRule="auto"/>
                        <w:ind w:left="60" w:right="2686"/>
                      </w:pPr>
                      <w:r>
                        <w:rPr>
                          <w:color w:val="202020"/>
                        </w:rPr>
                        <w:t>from sklearn.metrics import accuracy_score, confusion_matrix, classification_report, f1_score from sklearn.svm import SVC</w:t>
                      </w:r>
                    </w:p>
                    <w:p w14:paraId="257A8799" w14:textId="77777777" w:rsidR="0099680A" w:rsidRDefault="0099680A" w:rsidP="0099680A">
                      <w:pPr>
                        <w:pStyle w:val="BodyText"/>
                        <w:spacing w:line="158" w:lineRule="exact"/>
                        <w:ind w:left="60"/>
                      </w:pPr>
                      <w:r>
                        <w:rPr>
                          <w:color w:val="202020"/>
                        </w:rPr>
                        <w:t>from transformers import DistilBertTokenizer</w:t>
                      </w:r>
                    </w:p>
                    <w:p w14:paraId="68B0B9C4" w14:textId="77777777" w:rsidR="0099680A" w:rsidRDefault="0099680A" w:rsidP="0099680A">
                      <w:pPr>
                        <w:pStyle w:val="BodyText"/>
                        <w:spacing w:before="28" w:line="288" w:lineRule="auto"/>
                        <w:ind w:left="60" w:right="3778"/>
                      </w:pPr>
                      <w:r>
                        <w:rPr>
                          <w:color w:val="202020"/>
                        </w:rPr>
                        <w:t>from transformers import TFDistilBertForSequenceClassification, DistilBertConfig from tensorflow.keras.optimizers import Adam</w:t>
                      </w:r>
                    </w:p>
                    <w:p w14:paraId="5ED39574" w14:textId="77777777" w:rsidR="0099680A" w:rsidRDefault="0099680A" w:rsidP="0099680A">
                      <w:pPr>
                        <w:pStyle w:val="BodyText"/>
                        <w:spacing w:line="288" w:lineRule="auto"/>
                        <w:ind w:left="60" w:right="5543"/>
                      </w:pPr>
                      <w:r>
                        <w:rPr>
                          <w:color w:val="202020"/>
                        </w:rPr>
                        <w:t>from tensorflow.keras.losses import CategoricalCrossentropy from tensorflow.keras.metrics import CategoricalAccuracy from tensorflow.keras.models import Model</w:t>
                      </w:r>
                    </w:p>
                    <w:p w14:paraId="761969A4" w14:textId="77777777" w:rsidR="0099680A" w:rsidRDefault="0099680A" w:rsidP="0099680A">
                      <w:pPr>
                        <w:pStyle w:val="BodyText"/>
                        <w:spacing w:line="288" w:lineRule="auto"/>
                        <w:ind w:left="60" w:right="4030"/>
                      </w:pPr>
                      <w:r>
                        <w:rPr>
                          <w:color w:val="202020"/>
                        </w:rPr>
                        <w:t>from tensorflow.keras.layers import Input, Dropout, Dense, BatchNormalization from kerastuner.tuners import RandomSearch</w:t>
                      </w:r>
                    </w:p>
                    <w:p w14:paraId="47F6A500" w14:textId="77777777" w:rsidR="0099680A" w:rsidRDefault="0099680A" w:rsidP="0099680A">
                      <w:pPr>
                        <w:pStyle w:val="BodyText"/>
                        <w:spacing w:line="576" w:lineRule="auto"/>
                        <w:ind w:left="60" w:right="5375"/>
                      </w:pPr>
                      <w:r>
                        <w:rPr>
                          <w:color w:val="202020"/>
                        </w:rPr>
                        <w:t>from kerastuner.engine.hyperparameters import HyperParameters import warnings</w:t>
                      </w:r>
                    </w:p>
                    <w:p w14:paraId="5C24C48B" w14:textId="77777777" w:rsidR="0099680A" w:rsidRDefault="0099680A" w:rsidP="0099680A">
                      <w:pPr>
                        <w:pStyle w:val="BodyText"/>
                        <w:spacing w:line="288" w:lineRule="auto"/>
                        <w:ind w:left="60" w:right="7727"/>
                      </w:pPr>
                      <w:r>
                        <w:rPr>
                          <w:color w:val="202020"/>
                        </w:rPr>
                        <w:t># Ignore all warnings warnings.filterwarnings("ignore")</w:t>
                      </w:r>
                    </w:p>
                  </w:txbxContent>
                </v:textbox>
                <w10:anchorlock/>
              </v:shape>
            </w:pict>
          </mc:Fallback>
        </mc:AlternateContent>
      </w:r>
    </w:p>
    <w:p w14:paraId="69F3DB4C" w14:textId="77777777" w:rsidR="0099680A" w:rsidRDefault="0099680A" w:rsidP="002F06F4">
      <w:r>
        <w:rPr>
          <w:noProof/>
        </w:rPr>
        <w:lastRenderedPageBreak/>
        <mc:AlternateContent>
          <mc:Choice Requires="wpg">
            <w:drawing>
              <wp:anchor distT="0" distB="0" distL="0" distR="0" simplePos="0" relativeHeight="251695104" behindDoc="1" locked="0" layoutInCell="1" allowOverlap="1" wp14:anchorId="1016F36A" wp14:editId="5B84E779">
                <wp:simplePos x="0" y="0"/>
                <wp:positionH relativeFrom="page">
                  <wp:posOffset>723900</wp:posOffset>
                </wp:positionH>
                <wp:positionV relativeFrom="paragraph">
                  <wp:posOffset>213360</wp:posOffset>
                </wp:positionV>
                <wp:extent cx="6457950" cy="190500"/>
                <wp:effectExtent l="0" t="0" r="0" b="0"/>
                <wp:wrapTopAndBottom/>
                <wp:docPr id="1900750983" name="Group 2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57950" cy="190500"/>
                          <a:chOff x="1140" y="336"/>
                          <a:chExt cx="10170" cy="300"/>
                        </a:xfrm>
                      </wpg:grpSpPr>
                      <pic:pic xmlns:pic="http://schemas.openxmlformats.org/drawingml/2006/picture">
                        <pic:nvPicPr>
                          <pic:cNvPr id="959383992" name="Picture 229"/>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1140" y="335"/>
                            <a:ext cx="1017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201246" name="Rectangle 228"/>
                        <wps:cNvSpPr>
                          <a:spLocks/>
                        </wps:cNvSpPr>
                        <wps:spPr bwMode="auto">
                          <a:xfrm>
                            <a:off x="1140" y="335"/>
                            <a:ext cx="10170" cy="20"/>
                          </a:xfrm>
                          <a:prstGeom prst="rect">
                            <a:avLst/>
                          </a:prstGeom>
                          <a:solidFill>
                            <a:srgbClr val="E7E7E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3772084" name="Rectangle 227"/>
                        <wps:cNvSpPr>
                          <a:spLocks/>
                        </wps:cNvSpPr>
                        <wps:spPr bwMode="auto">
                          <a:xfrm>
                            <a:off x="1140" y="615"/>
                            <a:ext cx="10170" cy="20"/>
                          </a:xfrm>
                          <a:prstGeom prst="rect">
                            <a:avLst/>
                          </a:prstGeom>
                          <a:solidFill>
                            <a:srgbClr val="ECECE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80314155" name="Freeform 226"/>
                        <wps:cNvSpPr>
                          <a:spLocks/>
                        </wps:cNvSpPr>
                        <wps:spPr bwMode="auto">
                          <a:xfrm>
                            <a:off x="1200" y="415"/>
                            <a:ext cx="8340" cy="160"/>
                          </a:xfrm>
                          <a:custGeom>
                            <a:avLst/>
                            <a:gdLst>
                              <a:gd name="T0" fmla="+- 0 9465 1200"/>
                              <a:gd name="T1" fmla="*/ T0 w 8340"/>
                              <a:gd name="T2" fmla="+- 0 576 416"/>
                              <a:gd name="T3" fmla="*/ 576 h 160"/>
                              <a:gd name="T4" fmla="+- 0 1275 1200"/>
                              <a:gd name="T5" fmla="*/ T4 w 8340"/>
                              <a:gd name="T6" fmla="+- 0 576 416"/>
                              <a:gd name="T7" fmla="*/ 576 h 160"/>
                              <a:gd name="T8" fmla="+- 0 1270 1200"/>
                              <a:gd name="T9" fmla="*/ T8 w 8340"/>
                              <a:gd name="T10" fmla="+- 0 575 416"/>
                              <a:gd name="T11" fmla="*/ 575 h 160"/>
                              <a:gd name="T12" fmla="+- 0 1216 1200"/>
                              <a:gd name="T13" fmla="*/ T12 w 8340"/>
                              <a:gd name="T14" fmla="+- 0 544 416"/>
                              <a:gd name="T15" fmla="*/ 544 h 160"/>
                              <a:gd name="T16" fmla="+- 0 1200 1200"/>
                              <a:gd name="T17" fmla="*/ T16 w 8340"/>
                              <a:gd name="T18" fmla="+- 0 501 416"/>
                              <a:gd name="T19" fmla="*/ 501 h 160"/>
                              <a:gd name="T20" fmla="+- 0 1200 1200"/>
                              <a:gd name="T21" fmla="*/ T20 w 8340"/>
                              <a:gd name="T22" fmla="+- 0 490 416"/>
                              <a:gd name="T23" fmla="*/ 490 h 160"/>
                              <a:gd name="T24" fmla="+- 0 1227 1200"/>
                              <a:gd name="T25" fmla="*/ T24 w 8340"/>
                              <a:gd name="T26" fmla="+- 0 435 416"/>
                              <a:gd name="T27" fmla="*/ 435 h 160"/>
                              <a:gd name="T28" fmla="+- 0 1275 1200"/>
                              <a:gd name="T29" fmla="*/ T28 w 8340"/>
                              <a:gd name="T30" fmla="+- 0 416 416"/>
                              <a:gd name="T31" fmla="*/ 416 h 160"/>
                              <a:gd name="T32" fmla="+- 0 9465 1200"/>
                              <a:gd name="T33" fmla="*/ T32 w 8340"/>
                              <a:gd name="T34" fmla="+- 0 416 416"/>
                              <a:gd name="T35" fmla="*/ 416 h 160"/>
                              <a:gd name="T36" fmla="+- 0 9520 1200"/>
                              <a:gd name="T37" fmla="*/ T36 w 8340"/>
                              <a:gd name="T38" fmla="+- 0 443 416"/>
                              <a:gd name="T39" fmla="*/ 443 h 160"/>
                              <a:gd name="T40" fmla="+- 0 9540 1200"/>
                              <a:gd name="T41" fmla="*/ T40 w 8340"/>
                              <a:gd name="T42" fmla="+- 0 490 416"/>
                              <a:gd name="T43" fmla="*/ 490 h 160"/>
                              <a:gd name="T44" fmla="+- 0 9540 1200"/>
                              <a:gd name="T45" fmla="*/ T44 w 8340"/>
                              <a:gd name="T46" fmla="+- 0 501 416"/>
                              <a:gd name="T47" fmla="*/ 501 h 160"/>
                              <a:gd name="T48" fmla="+- 0 9513 1200"/>
                              <a:gd name="T49" fmla="*/ T48 w 8340"/>
                              <a:gd name="T50" fmla="+- 0 556 416"/>
                              <a:gd name="T51" fmla="*/ 556 h 160"/>
                              <a:gd name="T52" fmla="+- 0 9470 1200"/>
                              <a:gd name="T53" fmla="*/ T52 w 8340"/>
                              <a:gd name="T54" fmla="+- 0 575 416"/>
                              <a:gd name="T55" fmla="*/ 575 h 1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8340" h="160">
                                <a:moveTo>
                                  <a:pt x="8265" y="160"/>
                                </a:moveTo>
                                <a:lnTo>
                                  <a:pt x="75" y="160"/>
                                </a:lnTo>
                                <a:lnTo>
                                  <a:pt x="70" y="159"/>
                                </a:lnTo>
                                <a:lnTo>
                                  <a:pt x="16" y="128"/>
                                </a:lnTo>
                                <a:lnTo>
                                  <a:pt x="0" y="85"/>
                                </a:lnTo>
                                <a:lnTo>
                                  <a:pt x="0" y="74"/>
                                </a:lnTo>
                                <a:lnTo>
                                  <a:pt x="27" y="19"/>
                                </a:lnTo>
                                <a:lnTo>
                                  <a:pt x="75" y="0"/>
                                </a:lnTo>
                                <a:lnTo>
                                  <a:pt x="8265" y="0"/>
                                </a:lnTo>
                                <a:lnTo>
                                  <a:pt x="8320" y="27"/>
                                </a:lnTo>
                                <a:lnTo>
                                  <a:pt x="8340" y="74"/>
                                </a:lnTo>
                                <a:lnTo>
                                  <a:pt x="8340" y="85"/>
                                </a:lnTo>
                                <a:lnTo>
                                  <a:pt x="8313" y="140"/>
                                </a:lnTo>
                                <a:lnTo>
                                  <a:pt x="8270" y="159"/>
                                </a:lnTo>
                                <a:close/>
                              </a:path>
                            </a:pathLst>
                          </a:custGeom>
                          <a:solidFill>
                            <a:srgbClr val="000000">
                              <a:alpha val="2274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803EB9C" id="Group 225" o:spid="_x0000_s1026" style="position:absolute;margin-left:57pt;margin-top:16.8pt;width:508.5pt;height:15pt;z-index:-251621376;mso-wrap-distance-left:0;mso-wrap-distance-right:0;mso-position-horizontal-relative:page" coordorigin="1140,336" coordsize="10170,3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9" o:spid="_x0000_s1027" type="#_x0000_t75" style="position:absolute;left:1140;top:335;width:10170;height:3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">
                  <v:imagedata r:id="rId30" o:title=""/>
                  <v:path arrowok="t"/>
                  <o:lock v:ext="edit" aspectratio="f"/>
                </v:shape>
                <v:rect id="Rectangle 228" o:spid="_x0000_s1028" style="position:absolute;left:1140;top:335;width:10170;height: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" fillcolor="#e7e7e7" stroked="f">
                  <v:path arrowok="t"/>
                </v:rect>
                <v:rect id="Rectangle 227" o:spid="_x0000_s1029" style="position:absolute;left:1140;top:615;width:10170;height: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" fillcolor="#ececec" stroked="f">
                  <v:path arrowok="t"/>
                </v:rect>
                <v:shape id="Freeform 226" o:spid="_x0000_s1030" style="position:absolute;left:1200;top:415;width:8340;height:160;visibility:visible;mso-wrap-style:square;v-text-anchor:top" coordsize="834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" path="m8265,160l75,160r-5,-1l16,128,,85,,74,27,19,75,,8265,r55,27l8340,74r,11l8313,140r-43,19l8265,160xe" fillcolor="black" stroked="f">
                  <v:fill opacity="14906f"/>
                  <v:path arrowok="t" o:connecttype="custom" o:connectlocs="8265,576;75,576;70,575;16,544;0,501;0,490;27,435;75,416;8265,416;8320,443;8340,490;8340,501;8313,556;8270,575" o:connectangles="0,0,0,0,0,0,0,0,0,0,0,0,0,0"/>
                </v:shape>
                <w10:wrap type="topAndBottom" anchorx="page"/>
              </v:group>
            </w:pict>
          </mc:Fallback>
        </mc:AlternateContent>
      </w:r>
      <w:r>
        <w:rPr>
          <w:color w:val="202020"/>
        </w:rPr>
        <w:t>2023-09-06 06:53:30.721320: I tensorflow/stream_executor/platform/default/dso_loader.cc:53] Successfully opened dynamic</w:t>
      </w:r>
    </w:p>
    <w:p w14:paraId="4B30E16E" w14:textId="77777777" w:rsidR="0099680A" w:rsidRDefault="0099680A" w:rsidP="002F06F4">
      <w:pPr>
        <w:rPr>
          <w:sz w:val="19"/>
        </w:rPr>
      </w:pPr>
    </w:p>
    <w:p w14:paraId="2D45053D" w14:textId="77777777" w:rsidR="0099680A" w:rsidRDefault="0099680A" w:rsidP="002F06F4">
      <w:r>
        <w:rPr>
          <w:noProof/>
        </w:rPr>
        <mc:AlternateContent>
          <mc:Choice Requires="wps">
            <w:drawing>
              <wp:anchor distT="0" distB="0" distL="114300" distR="114300" simplePos="0" relativeHeight="251659264" behindDoc="0" locked="0" layoutInCell="1" allowOverlap="1" wp14:anchorId="14B0EF1E" wp14:editId="62D2036D">
                <wp:simplePos x="0" y="0"/>
                <wp:positionH relativeFrom="page">
                  <wp:posOffset>378460</wp:posOffset>
                </wp:positionH>
                <wp:positionV relativeFrom="paragraph">
                  <wp:posOffset>100965</wp:posOffset>
                </wp:positionV>
                <wp:extent cx="69215" cy="34925"/>
                <wp:effectExtent l="0" t="0" r="0" b="0"/>
                <wp:wrapNone/>
                <wp:docPr id="1127692432" name="Freeform 2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9215" cy="34925"/>
                        </a:xfrm>
                        <a:custGeom>
                          <a:avLst/>
                          <a:gdLst>
                            <a:gd name="T0" fmla="+- 0 650 596"/>
                            <a:gd name="T1" fmla="*/ T0 w 109"/>
                            <a:gd name="T2" fmla="+- 0 214 159"/>
                            <a:gd name="T3" fmla="*/ 214 h 55"/>
                            <a:gd name="T4" fmla="+- 0 596 596"/>
                            <a:gd name="T5" fmla="*/ T4 w 109"/>
                            <a:gd name="T6" fmla="+- 0 159 159"/>
                            <a:gd name="T7" fmla="*/ 159 h 55"/>
                            <a:gd name="T8" fmla="+- 0 704 596"/>
                            <a:gd name="T9" fmla="*/ T8 w 109"/>
                            <a:gd name="T10" fmla="+- 0 159 159"/>
                            <a:gd name="T11" fmla="*/ 159 h 55"/>
                            <a:gd name="T12" fmla="+- 0 650 596"/>
                            <a:gd name="T13" fmla="*/ T12 w 109"/>
                            <a:gd name="T14" fmla="+- 0 214 159"/>
                            <a:gd name="T15" fmla="*/ 214 h 55"/>
                          </a:gdLst>
                          <a:ahLst/>
                          <a:cxnLst>
                            <a:cxn ang="0">
                              <a:pos x="T1" y="T3"/>
                            </a:cxn>
                            <a:cxn ang="0">
                              <a:pos x="T5" y="T7"/>
                            </a:cxn>
                            <a:cxn ang="0">
                              <a:pos x="T9" y="T11"/>
                            </a:cxn>
                            <a:cxn ang="0">
                              <a:pos x="T13" y="T15"/>
                            </a:cxn>
                          </a:cxnLst>
                          <a:rect l="0" t="0" r="r" b="b"/>
                          <a:pathLst>
                            <a:path w="109" h="55">
                              <a:moveTo>
                                <a:pt x="54" y="55"/>
                              </a:moveTo>
                              <a:lnTo>
                                <a:pt x="0" y="0"/>
                              </a:lnTo>
                              <a:lnTo>
                                <a:pt x="108" y="0"/>
                              </a:lnTo>
                              <a:lnTo>
                                <a:pt x="54" y="55"/>
                              </a:lnTo>
                              <a:close/>
                            </a:path>
                          </a:pathLst>
                        </a:custGeom>
                        <a:solidFill>
                          <a:srgbClr val="2020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E2E064" id="Freeform 224" o:spid="_x0000_s1026" style="position:absolute;margin-left:29.8pt;margin-top:7.95pt;width:5.45pt;height:2.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09,5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" path="m54,55l,,108,,54,55xe" fillcolor="#202020" stroked="f">
                <v:path arrowok="t" o:connecttype="custom" o:connectlocs="34290,135890;0,100965;68580,100965;34290,135890" o:connectangles="0,0,0,0"/>
                <w10:wrap anchorx="page"/>
              </v:shape>
            </w:pict>
          </mc:Fallback>
        </mc:AlternateContent>
      </w:r>
      <w:r>
        <w:t>Exploratory Data Analysis</w:t>
      </w:r>
    </w:p>
    <w:p w14:paraId="4BE6CB8D" w14:textId="77777777" w:rsidR="0099680A" w:rsidRDefault="0099680A" w:rsidP="002F06F4">
      <w:pPr>
        <w:rPr>
          <w:rFonts w:ascii="Roboto"/>
          <w:sz w:val="23"/>
        </w:rPr>
      </w:pPr>
      <w:r>
        <w:rPr>
          <w:noProof/>
        </w:rPr>
        <mc:AlternateContent>
          <mc:Choice Requires="wps">
            <w:drawing>
              <wp:anchor distT="0" distB="0" distL="0" distR="0" simplePos="0" relativeHeight="251696128" behindDoc="1" locked="0" layoutInCell="1" allowOverlap="1" wp14:anchorId="2DDA48E9" wp14:editId="2A2BE418">
                <wp:simplePos x="0" y="0"/>
                <wp:positionH relativeFrom="page">
                  <wp:posOffset>469900</wp:posOffset>
                </wp:positionH>
                <wp:positionV relativeFrom="paragraph">
                  <wp:posOffset>208280</wp:posOffset>
                </wp:positionV>
                <wp:extent cx="6718300" cy="368300"/>
                <wp:effectExtent l="0" t="0" r="0" b="0"/>
                <wp:wrapTopAndBottom/>
                <wp:docPr id="98025311"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683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C6CBDE" w14:textId="77777777" w:rsidR="0099680A" w:rsidRDefault="0099680A" w:rsidP="0099680A">
                            <w:pPr>
                              <w:pStyle w:val="BodyText"/>
                              <w:spacing w:before="123"/>
                              <w:ind w:left="59"/>
                            </w:pPr>
                            <w:r>
                              <w:rPr>
                                <w:color w:val="202020"/>
                              </w:rPr>
                              <w:t># Read datasets</w:t>
                            </w:r>
                          </w:p>
                          <w:p w14:paraId="0F87D8C5" w14:textId="77777777" w:rsidR="0099680A" w:rsidRDefault="0099680A" w:rsidP="0099680A">
                            <w:pPr>
                              <w:pStyle w:val="BodyText"/>
                              <w:spacing w:before="32"/>
                              <w:ind w:left="59"/>
                            </w:pPr>
                            <w:r>
                              <w:rPr>
                                <w:color w:val="202020"/>
                              </w:rPr>
                              <w:t>df = pd.read_csv('./text_emotion.csv')</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DA48E9" id="Text Box 223" o:spid="_x0000_s1028" type="#_x0000_t202" style="position:absolute;margin-left:37pt;margin-top:16.4pt;width:529pt;height:29pt;z-index:-2516203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" fillcolor="#f6f6f6" stroked="f">
                <v:path arrowok="t"/>
                <v:textbox inset="0,0,0,0">
                  <w:txbxContent>
                    <w:p w14:paraId="32C6CBDE" w14:textId="77777777" w:rsidR="0099680A" w:rsidRDefault="0099680A" w:rsidP="0099680A">
                      <w:pPr>
                        <w:pStyle w:val="BodyText"/>
                        <w:spacing w:before="123"/>
                        <w:ind w:left="59"/>
                      </w:pPr>
                      <w:r>
                        <w:rPr>
                          <w:color w:val="202020"/>
                        </w:rPr>
                        <w:t># Read datasets</w:t>
                      </w:r>
                    </w:p>
                    <w:p w14:paraId="0F87D8C5" w14:textId="77777777" w:rsidR="0099680A" w:rsidRDefault="0099680A" w:rsidP="0099680A">
                      <w:pPr>
                        <w:pStyle w:val="BodyText"/>
                        <w:spacing w:before="32"/>
                        <w:ind w:left="59"/>
                      </w:pPr>
                      <w:r>
                        <w:rPr>
                          <w:color w:val="202020"/>
                        </w:rPr>
                        <w:t>df = pd.read_csv('./text_emotion.csv')</w:t>
                      </w:r>
                    </w:p>
                  </w:txbxContent>
                </v:textbox>
                <w10:wrap type="topAndBottom" anchorx="page"/>
              </v:shape>
            </w:pict>
          </mc:Fallback>
        </mc:AlternateContent>
      </w:r>
      <w:r>
        <w:rPr>
          <w:noProof/>
        </w:rPr>
        <mc:AlternateContent>
          <mc:Choice Requires="wps">
            <w:drawing>
              <wp:anchor distT="0" distB="0" distL="0" distR="0" simplePos="0" relativeHeight="251697152" behindDoc="1" locked="0" layoutInCell="1" allowOverlap="1" wp14:anchorId="70DA3133" wp14:editId="7D9E727A">
                <wp:simplePos x="0" y="0"/>
                <wp:positionH relativeFrom="page">
                  <wp:posOffset>469900</wp:posOffset>
                </wp:positionH>
                <wp:positionV relativeFrom="paragraph">
                  <wp:posOffset>652780</wp:posOffset>
                </wp:positionV>
                <wp:extent cx="6718300" cy="368300"/>
                <wp:effectExtent l="0" t="0" r="0" b="0"/>
                <wp:wrapTopAndBottom/>
                <wp:docPr id="1516926592" name="Text Box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683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F5ADE8" w14:textId="77777777" w:rsidR="0099680A" w:rsidRDefault="0099680A" w:rsidP="0099680A">
                            <w:pPr>
                              <w:pStyle w:val="BodyText"/>
                              <w:spacing w:before="123" w:line="288" w:lineRule="auto"/>
                              <w:ind w:left="59" w:right="8904"/>
                            </w:pPr>
                            <w:r>
                              <w:rPr>
                                <w:color w:val="202020"/>
                              </w:rPr>
                              <w:t>#print first 5 rows df.hea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DA3133" id="Text Box 222" o:spid="_x0000_s1029" type="#_x0000_t202" style="position:absolute;margin-left:37pt;margin-top:51.4pt;width:529pt;height:29pt;z-index:-2516193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" fillcolor="#f6f6f6" stroked="f">
                <v:path arrowok="t"/>
                <v:textbox inset="0,0,0,0">
                  <w:txbxContent>
                    <w:p w14:paraId="63F5ADE8" w14:textId="77777777" w:rsidR="0099680A" w:rsidRDefault="0099680A" w:rsidP="0099680A">
                      <w:pPr>
                        <w:pStyle w:val="BodyText"/>
                        <w:spacing w:before="123" w:line="288" w:lineRule="auto"/>
                        <w:ind w:left="59" w:right="8904"/>
                      </w:pPr>
                      <w:r>
                        <w:rPr>
                          <w:color w:val="202020"/>
                        </w:rPr>
                        <w:t>#print first 5 rows df.head()</w:t>
                      </w:r>
                    </w:p>
                  </w:txbxContent>
                </v:textbox>
                <w10:wrap type="topAndBottom" anchorx="page"/>
              </v:shape>
            </w:pict>
          </mc:Fallback>
        </mc:AlternateContent>
      </w:r>
    </w:p>
    <w:p w14:paraId="701BCA9E" w14:textId="77777777" w:rsidR="0099680A" w:rsidRDefault="0099680A" w:rsidP="002F06F4">
      <w:pPr>
        <w:rPr>
          <w:rFonts w:ascii="Roboto"/>
          <w:sz w:val="6"/>
        </w:rPr>
      </w:pPr>
    </w:p>
    <w:p w14:paraId="75390CE7" w14:textId="77777777" w:rsidR="0099680A" w:rsidRDefault="0099680A" w:rsidP="002F06F4">
      <w:pPr>
        <w:rPr>
          <w:rFonts w:ascii="Roboto"/>
          <w:sz w:val="11"/>
        </w:rPr>
      </w:pPr>
    </w:p>
    <w:p w14:paraId="28B0DD59" w14:textId="77777777" w:rsidR="0099680A" w:rsidRDefault="0099680A" w:rsidP="002F06F4">
      <w:r>
        <w:rPr>
          <w:noProof/>
        </w:rPr>
        <mc:AlternateContent>
          <mc:Choice Requires="wps">
            <w:drawing>
              <wp:anchor distT="0" distB="0" distL="0" distR="0" simplePos="0" relativeHeight="251698176" behindDoc="1" locked="0" layoutInCell="1" allowOverlap="1" wp14:anchorId="429AA363" wp14:editId="417AEA8D">
                <wp:simplePos x="0" y="0"/>
                <wp:positionH relativeFrom="page">
                  <wp:posOffset>755650</wp:posOffset>
                </wp:positionH>
                <wp:positionV relativeFrom="paragraph">
                  <wp:posOffset>144145</wp:posOffset>
                </wp:positionV>
                <wp:extent cx="4006850" cy="6350"/>
                <wp:effectExtent l="0" t="0" r="0" b="0"/>
                <wp:wrapTopAndBottom/>
                <wp:docPr id="174564998" name="Rectangle 2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06850"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7FB0D0" id="Rectangle 221" o:spid="_x0000_s1026" style="position:absolute;margin-left:59.5pt;margin-top:11.35pt;width:315.5pt;height:.5pt;z-index:-2516183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" fillcolor="#d9d9d9" stroked="f">
                <v:path arrowok="t"/>
                <w10:wrap type="topAndBottom" anchorx="page"/>
              </v:rect>
            </w:pict>
          </mc:Fallback>
        </mc:AlternateContent>
      </w:r>
      <w:r>
        <w:rPr>
          <w:color w:val="202020"/>
        </w:rPr>
        <w:t>tweet_id</w:t>
      </w:r>
      <w:r>
        <w:rPr>
          <w:color w:val="202020"/>
          <w:spacing w:val="56"/>
        </w:rPr>
        <w:t xml:space="preserve"> </w:t>
      </w:r>
      <w:r>
        <w:rPr>
          <w:color w:val="202020"/>
        </w:rPr>
        <w:t>sentiment</w:t>
      </w:r>
      <w:r>
        <w:rPr>
          <w:color w:val="202020"/>
        </w:rPr>
        <w:tab/>
        <w:t>author</w:t>
      </w:r>
      <w:r>
        <w:rPr>
          <w:color w:val="202020"/>
        </w:rPr>
        <w:tab/>
        <w:t>content</w:t>
      </w:r>
    </w:p>
    <w:p w14:paraId="24287AAC" w14:textId="77777777" w:rsidR="0099680A" w:rsidRDefault="0099680A" w:rsidP="002F06F4">
      <w:pPr>
        <w:rPr>
          <w:sz w:val="14"/>
        </w:rPr>
      </w:pPr>
      <w:r>
        <w:rPr>
          <w:color w:val="202020"/>
          <w:sz w:val="14"/>
        </w:rPr>
        <w:t>1956967341</w:t>
      </w:r>
      <w:r>
        <w:rPr>
          <w:color w:val="202020"/>
          <w:sz w:val="14"/>
        </w:rPr>
        <w:tab/>
        <w:t>empty</w:t>
      </w:r>
      <w:r>
        <w:rPr>
          <w:color w:val="202020"/>
          <w:sz w:val="14"/>
        </w:rPr>
        <w:tab/>
        <w:t>xoshayzers</w:t>
      </w:r>
      <w:r>
        <w:rPr>
          <w:color w:val="202020"/>
          <w:sz w:val="14"/>
        </w:rPr>
        <w:tab/>
        <w:t>@tiffanylue i know i was listenin to bad</w:t>
      </w:r>
      <w:r>
        <w:rPr>
          <w:color w:val="202020"/>
          <w:spacing w:val="-1"/>
          <w:sz w:val="14"/>
        </w:rPr>
        <w:t xml:space="preserve"> </w:t>
      </w:r>
      <w:r>
        <w:rPr>
          <w:color w:val="202020"/>
          <w:sz w:val="14"/>
        </w:rPr>
        <w:t>habi...</w:t>
      </w:r>
    </w:p>
    <w:p w14:paraId="3FF6DC12" w14:textId="77777777" w:rsidR="0099680A" w:rsidRDefault="0099680A" w:rsidP="002F06F4">
      <w:pPr>
        <w:rPr>
          <w:rFonts w:ascii="Arial"/>
          <w:sz w:val="13"/>
        </w:rPr>
      </w:pPr>
    </w:p>
    <w:p w14:paraId="7C65723B" w14:textId="77777777" w:rsidR="0099680A" w:rsidRDefault="0099680A" w:rsidP="002F06F4">
      <w:pPr>
        <w:rPr>
          <w:sz w:val="14"/>
        </w:rPr>
      </w:pPr>
      <w:r>
        <w:rPr>
          <w:color w:val="202020"/>
          <w:sz w:val="14"/>
        </w:rPr>
        <w:t>1956967666</w:t>
      </w:r>
      <w:r>
        <w:rPr>
          <w:color w:val="202020"/>
          <w:sz w:val="14"/>
        </w:rPr>
        <w:tab/>
        <w:t xml:space="preserve">sadness  </w:t>
      </w:r>
      <w:r>
        <w:rPr>
          <w:color w:val="202020"/>
          <w:spacing w:val="22"/>
          <w:sz w:val="14"/>
        </w:rPr>
        <w:t xml:space="preserve"> </w:t>
      </w:r>
      <w:r>
        <w:rPr>
          <w:color w:val="202020"/>
          <w:sz w:val="14"/>
        </w:rPr>
        <w:t>wannamama</w:t>
      </w:r>
      <w:r>
        <w:rPr>
          <w:color w:val="202020"/>
          <w:sz w:val="14"/>
        </w:rPr>
        <w:tab/>
        <w:t>Layin n bed with a headache ughhhh...waitin o...</w:t>
      </w:r>
    </w:p>
    <w:p w14:paraId="5ADC3D83" w14:textId="77777777" w:rsidR="0099680A" w:rsidRDefault="0099680A" w:rsidP="002F06F4">
      <w:pPr>
        <w:rPr>
          <w:rFonts w:ascii="Arial"/>
          <w:sz w:val="12"/>
        </w:rPr>
      </w:pPr>
    </w:p>
    <w:p w14:paraId="4E30C300" w14:textId="77777777" w:rsidR="0099680A" w:rsidRDefault="0099680A" w:rsidP="002F06F4">
      <w:pPr>
        <w:rPr>
          <w:sz w:val="14"/>
        </w:rPr>
      </w:pPr>
      <w:r>
        <w:rPr>
          <w:color w:val="202020"/>
          <w:sz w:val="14"/>
        </w:rPr>
        <w:t>1956967696</w:t>
      </w:r>
      <w:r>
        <w:rPr>
          <w:color w:val="202020"/>
          <w:sz w:val="14"/>
        </w:rPr>
        <w:tab/>
        <w:t>sadness</w:t>
      </w:r>
      <w:r>
        <w:rPr>
          <w:color w:val="202020"/>
          <w:sz w:val="14"/>
        </w:rPr>
        <w:tab/>
        <w:t>coolfunky</w:t>
      </w:r>
      <w:r>
        <w:rPr>
          <w:color w:val="202020"/>
          <w:sz w:val="14"/>
        </w:rPr>
        <w:tab/>
        <w:t>Funeral ceremony...gloomy</w:t>
      </w:r>
      <w:r>
        <w:rPr>
          <w:color w:val="202020"/>
          <w:spacing w:val="-1"/>
          <w:sz w:val="14"/>
        </w:rPr>
        <w:t xml:space="preserve"> </w:t>
      </w:r>
      <w:r>
        <w:rPr>
          <w:color w:val="202020"/>
          <w:sz w:val="14"/>
        </w:rPr>
        <w:t>friday...</w:t>
      </w:r>
    </w:p>
    <w:p w14:paraId="3FB5ACDE" w14:textId="77777777" w:rsidR="0099680A" w:rsidRDefault="0099680A" w:rsidP="002F06F4">
      <w:pPr>
        <w:rPr>
          <w:rFonts w:ascii="Arial"/>
          <w:sz w:val="12"/>
        </w:rPr>
      </w:pPr>
    </w:p>
    <w:p w14:paraId="37B5A0A2" w14:textId="77777777" w:rsidR="0099680A" w:rsidRDefault="0099680A" w:rsidP="002F06F4">
      <w:pPr>
        <w:rPr>
          <w:sz w:val="14"/>
        </w:rPr>
      </w:pPr>
      <w:r>
        <w:rPr>
          <w:color w:val="202020"/>
          <w:sz w:val="14"/>
        </w:rPr>
        <w:t xml:space="preserve">1956967789   </w:t>
      </w:r>
      <w:r>
        <w:rPr>
          <w:color w:val="202020"/>
          <w:spacing w:val="23"/>
          <w:sz w:val="14"/>
        </w:rPr>
        <w:t xml:space="preserve"> </w:t>
      </w:r>
      <w:r>
        <w:rPr>
          <w:color w:val="202020"/>
          <w:sz w:val="14"/>
        </w:rPr>
        <w:t xml:space="preserve">enthusiasm   </w:t>
      </w:r>
      <w:r>
        <w:rPr>
          <w:color w:val="202020"/>
          <w:spacing w:val="23"/>
          <w:sz w:val="14"/>
        </w:rPr>
        <w:t xml:space="preserve"> </w:t>
      </w:r>
      <w:r>
        <w:rPr>
          <w:color w:val="202020"/>
          <w:sz w:val="14"/>
        </w:rPr>
        <w:t>czareaquino</w:t>
      </w:r>
      <w:r>
        <w:rPr>
          <w:color w:val="202020"/>
          <w:sz w:val="14"/>
        </w:rPr>
        <w:tab/>
        <w:t>wants to hang out with friends SOON!</w:t>
      </w:r>
    </w:p>
    <w:p w14:paraId="4DE0347A" w14:textId="77777777" w:rsidR="0099680A" w:rsidRDefault="0099680A" w:rsidP="002F06F4">
      <w:pPr>
        <w:rPr>
          <w:rFonts w:ascii="Arial"/>
          <w:sz w:val="13"/>
        </w:rPr>
      </w:pPr>
    </w:p>
    <w:p w14:paraId="2D4A0D0E" w14:textId="77777777" w:rsidR="0099680A" w:rsidRDefault="0099680A" w:rsidP="002F06F4">
      <w:pPr>
        <w:rPr>
          <w:sz w:val="14"/>
        </w:rPr>
      </w:pPr>
      <w:r>
        <w:rPr>
          <w:color w:val="202020"/>
          <w:sz w:val="14"/>
        </w:rPr>
        <w:t>1956968416</w:t>
      </w:r>
      <w:r>
        <w:rPr>
          <w:color w:val="202020"/>
          <w:sz w:val="14"/>
        </w:rPr>
        <w:tab/>
        <w:t>neutral</w:t>
      </w:r>
      <w:r>
        <w:rPr>
          <w:color w:val="202020"/>
          <w:sz w:val="14"/>
        </w:rPr>
        <w:tab/>
        <w:t>xkilljoyx @dannycastillo We want to trade with someone</w:t>
      </w:r>
      <w:r>
        <w:rPr>
          <w:color w:val="202020"/>
          <w:spacing w:val="-17"/>
          <w:sz w:val="14"/>
        </w:rPr>
        <w:t xml:space="preserve"> </w:t>
      </w:r>
      <w:r>
        <w:rPr>
          <w:color w:val="202020"/>
          <w:sz w:val="14"/>
        </w:rPr>
        <w:t>w...</w:t>
      </w:r>
    </w:p>
    <w:p w14:paraId="0CE398AC" w14:textId="77777777" w:rsidR="0099680A" w:rsidRDefault="0099680A" w:rsidP="002F06F4">
      <w:pPr>
        <w:rPr>
          <w:rFonts w:ascii="Arial"/>
        </w:rPr>
      </w:pPr>
      <w:r>
        <w:rPr>
          <w:noProof/>
        </w:rPr>
        <mc:AlternateContent>
          <mc:Choice Requires="wps">
            <w:drawing>
              <wp:anchor distT="0" distB="0" distL="0" distR="0" simplePos="0" relativeHeight="251699200" behindDoc="1" locked="0" layoutInCell="1" allowOverlap="1" wp14:anchorId="2384F80B" wp14:editId="3F2C8926">
                <wp:simplePos x="0" y="0"/>
                <wp:positionH relativeFrom="page">
                  <wp:posOffset>469900</wp:posOffset>
                </wp:positionH>
                <wp:positionV relativeFrom="paragraph">
                  <wp:posOffset>191135</wp:posOffset>
                </wp:positionV>
                <wp:extent cx="6718300" cy="368300"/>
                <wp:effectExtent l="0" t="0" r="0" b="0"/>
                <wp:wrapTopAndBottom/>
                <wp:docPr id="143622585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683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E86C80" w14:textId="77777777" w:rsidR="0099680A" w:rsidRDefault="0099680A" w:rsidP="0099680A">
                            <w:pPr>
                              <w:pStyle w:val="BodyText"/>
                              <w:spacing w:before="123" w:line="288" w:lineRule="auto"/>
                              <w:ind w:left="59" w:right="6552"/>
                            </w:pPr>
                            <w:r>
                              <w:rPr>
                                <w:color w:val="202020"/>
                              </w:rPr>
                              <w:t>#print the number of null values in each column df.isnull().su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84F80B" id="Text Box 220" o:spid="_x0000_s1030" type="#_x0000_t202" style="position:absolute;margin-left:37pt;margin-top:15.05pt;width:529pt;height:29pt;z-index:-2516172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" fillcolor="#f6f6f6" stroked="f">
                <v:path arrowok="t"/>
                <v:textbox inset="0,0,0,0">
                  <w:txbxContent>
                    <w:p w14:paraId="7CE86C80" w14:textId="77777777" w:rsidR="0099680A" w:rsidRDefault="0099680A" w:rsidP="0099680A">
                      <w:pPr>
                        <w:pStyle w:val="BodyText"/>
                        <w:spacing w:before="123" w:line="288" w:lineRule="auto"/>
                        <w:ind w:left="59" w:right="6552"/>
                      </w:pPr>
                      <w:r>
                        <w:rPr>
                          <w:color w:val="202020"/>
                        </w:rPr>
                        <w:t>#print the number of null values in each column df.isnull().sum()</w:t>
                      </w:r>
                    </w:p>
                  </w:txbxContent>
                </v:textbox>
                <w10:wrap type="topAndBottom" anchorx="page"/>
              </v:shape>
            </w:pict>
          </mc:Fallback>
        </mc:AlternateContent>
      </w:r>
    </w:p>
    <w:p w14:paraId="1264B602" w14:textId="77777777" w:rsidR="0099680A" w:rsidRDefault="0099680A" w:rsidP="002F06F4">
      <w:r>
        <w:rPr>
          <w:color w:val="202020"/>
        </w:rPr>
        <w:t>tweet_id</w:t>
      </w:r>
      <w:r>
        <w:rPr>
          <w:color w:val="202020"/>
        </w:rPr>
        <w:tab/>
        <w:t>0</w:t>
      </w:r>
    </w:p>
    <w:p w14:paraId="3CA7350E" w14:textId="77777777" w:rsidR="0099680A" w:rsidRDefault="0099680A" w:rsidP="002F06F4">
      <w:r>
        <w:rPr>
          <w:color w:val="202020"/>
        </w:rPr>
        <w:t>sentiment</w:t>
      </w:r>
      <w:r>
        <w:rPr>
          <w:color w:val="202020"/>
        </w:rPr>
        <w:tab/>
        <w:t>0</w:t>
      </w:r>
    </w:p>
    <w:p w14:paraId="75AB3B1D" w14:textId="77777777" w:rsidR="0099680A" w:rsidRDefault="0099680A" w:rsidP="002F06F4">
      <w:pPr>
        <w:sectPr w:rsidR="0099680A" w:rsidSect="00CB7F14">
          <w:headerReference w:type="default" r:id="rId31"/>
          <w:footerReference w:type="default" r:id="rId32"/>
          <w:pgSz w:w="11900" w:h="16840"/>
          <w:pgMar w:top="1440" w:right="1440" w:bottom="1440" w:left="1440" w:header="280" w:footer="258" w:gutter="0"/>
          <w:pgNumType w:start="1"/>
          <w:cols w:space="720"/>
          <w:docGrid w:linePitch="326"/>
        </w:sectPr>
      </w:pPr>
    </w:p>
    <w:p w14:paraId="4507D05B" w14:textId="77777777" w:rsidR="0099680A" w:rsidRDefault="0099680A" w:rsidP="002F06F4">
      <w:r>
        <w:rPr>
          <w:color w:val="202020"/>
        </w:rPr>
        <w:t>author</w:t>
      </w:r>
      <w:r>
        <w:rPr>
          <w:color w:val="202020"/>
        </w:rPr>
        <w:tab/>
        <w:t>0</w:t>
      </w:r>
    </w:p>
    <w:p w14:paraId="57D1009C" w14:textId="77777777" w:rsidR="0099680A" w:rsidRDefault="0099680A" w:rsidP="002F06F4">
      <w:r>
        <w:rPr>
          <w:color w:val="202020"/>
        </w:rPr>
        <w:t>content</w:t>
      </w:r>
      <w:r>
        <w:rPr>
          <w:color w:val="202020"/>
        </w:rPr>
        <w:tab/>
        <w:t>0</w:t>
      </w:r>
    </w:p>
    <w:p w14:paraId="08113A71" w14:textId="77777777" w:rsidR="0099680A" w:rsidRDefault="0099680A" w:rsidP="002F06F4">
      <w:r>
        <w:rPr>
          <w:color w:val="202020"/>
        </w:rPr>
        <w:t>dtype: int64</w:t>
      </w:r>
    </w:p>
    <w:p w14:paraId="17FBA565" w14:textId="77777777" w:rsidR="0099680A" w:rsidRDefault="0099680A" w:rsidP="002F06F4">
      <w:pPr>
        <w:rPr>
          <w:sz w:val="17"/>
        </w:rPr>
      </w:pPr>
      <w:r>
        <w:rPr>
          <w:noProof/>
        </w:rPr>
        <mc:AlternateContent>
          <mc:Choice Requires="wps">
            <w:drawing>
              <wp:anchor distT="0" distB="0" distL="0" distR="0" simplePos="0" relativeHeight="251700224" behindDoc="1" locked="0" layoutInCell="1" allowOverlap="1" wp14:anchorId="2A9657C3" wp14:editId="64B1AF53">
                <wp:simplePos x="0" y="0"/>
                <wp:positionH relativeFrom="page">
                  <wp:posOffset>469900</wp:posOffset>
                </wp:positionH>
                <wp:positionV relativeFrom="paragraph">
                  <wp:posOffset>138430</wp:posOffset>
                </wp:positionV>
                <wp:extent cx="6718300" cy="368300"/>
                <wp:effectExtent l="0" t="0" r="0" b="0"/>
                <wp:wrapTopAndBottom/>
                <wp:docPr id="536012280"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683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E2EFCB" w14:textId="77777777" w:rsidR="0099680A" w:rsidRDefault="0099680A" w:rsidP="0099680A">
                            <w:pPr>
                              <w:pStyle w:val="BodyText"/>
                              <w:spacing w:before="123" w:line="288" w:lineRule="auto"/>
                              <w:ind w:left="59" w:right="6468"/>
                            </w:pPr>
                            <w:r>
                              <w:rPr>
                                <w:color w:val="202020"/>
                              </w:rPr>
                              <w:t>df_fet = df.drop(['tweet_id', 'author'], axis=1) df_fe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9657C3" id="Text Box 219" o:spid="_x0000_s1031" type="#_x0000_t202" style="position:absolute;margin-left:37pt;margin-top:10.9pt;width:529pt;height:29pt;z-index:-2516162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" fillcolor="#f6f6f6" stroked="f">
                <v:path arrowok="t"/>
                <v:textbox inset="0,0,0,0">
                  <w:txbxContent>
                    <w:p w14:paraId="77E2EFCB" w14:textId="77777777" w:rsidR="0099680A" w:rsidRDefault="0099680A" w:rsidP="0099680A">
                      <w:pPr>
                        <w:pStyle w:val="BodyText"/>
                        <w:spacing w:before="123" w:line="288" w:lineRule="auto"/>
                        <w:ind w:left="59" w:right="6468"/>
                      </w:pPr>
                      <w:r>
                        <w:rPr>
                          <w:color w:val="202020"/>
                        </w:rPr>
                        <w:t>df_fet = df.drop(['tweet_id', 'author'], axis=1) df_fet</w:t>
                      </w:r>
                    </w:p>
                  </w:txbxContent>
                </v:textbox>
                <w10:wrap type="topAndBottom" anchorx="page"/>
              </v:shape>
            </w:pict>
          </mc:Fallback>
        </mc:AlternateContent>
      </w:r>
    </w:p>
    <w:p w14:paraId="2C04CAD7" w14:textId="77777777" w:rsidR="0099680A" w:rsidRDefault="0099680A" w:rsidP="002F06F4">
      <w:pPr>
        <w:rPr>
          <w:sz w:val="13"/>
        </w:rPr>
      </w:pPr>
    </w:p>
    <w:p w14:paraId="4EE667F5" w14:textId="77777777" w:rsidR="0099680A" w:rsidRDefault="0099680A" w:rsidP="002F06F4">
      <w:r>
        <w:rPr>
          <w:noProof/>
        </w:rPr>
        <mc:AlternateContent>
          <mc:Choice Requires="wps">
            <w:drawing>
              <wp:anchor distT="0" distB="0" distL="0" distR="0" simplePos="0" relativeHeight="251701248" behindDoc="1" locked="0" layoutInCell="1" allowOverlap="1" wp14:anchorId="0F9FFB0A" wp14:editId="076E7A17">
                <wp:simplePos x="0" y="0"/>
                <wp:positionH relativeFrom="page">
                  <wp:posOffset>755650</wp:posOffset>
                </wp:positionH>
                <wp:positionV relativeFrom="paragraph">
                  <wp:posOffset>144145</wp:posOffset>
                </wp:positionV>
                <wp:extent cx="3244850" cy="6350"/>
                <wp:effectExtent l="0" t="0" r="0" b="0"/>
                <wp:wrapTopAndBottom/>
                <wp:docPr id="1509812352" name="Freeform 2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44850" cy="6350"/>
                        </a:xfrm>
                        <a:custGeom>
                          <a:avLst/>
                          <a:gdLst>
                            <a:gd name="T0" fmla="+- 0 6300 1190"/>
                            <a:gd name="T1" fmla="*/ T0 w 5110"/>
                            <a:gd name="T2" fmla="+- 0 227 227"/>
                            <a:gd name="T3" fmla="*/ 227 h 10"/>
                            <a:gd name="T4" fmla="+- 0 2620 1190"/>
                            <a:gd name="T5" fmla="*/ T4 w 5110"/>
                            <a:gd name="T6" fmla="+- 0 227 227"/>
                            <a:gd name="T7" fmla="*/ 227 h 10"/>
                            <a:gd name="T8" fmla="+- 0 1720 1190"/>
                            <a:gd name="T9" fmla="*/ T8 w 5110"/>
                            <a:gd name="T10" fmla="+- 0 227 227"/>
                            <a:gd name="T11" fmla="*/ 227 h 10"/>
                            <a:gd name="T12" fmla="+- 0 1190 1190"/>
                            <a:gd name="T13" fmla="*/ T12 w 5110"/>
                            <a:gd name="T14" fmla="+- 0 227 227"/>
                            <a:gd name="T15" fmla="*/ 227 h 10"/>
                            <a:gd name="T16" fmla="+- 0 1190 1190"/>
                            <a:gd name="T17" fmla="*/ T16 w 5110"/>
                            <a:gd name="T18" fmla="+- 0 237 227"/>
                            <a:gd name="T19" fmla="*/ 237 h 10"/>
                            <a:gd name="T20" fmla="+- 0 1720 1190"/>
                            <a:gd name="T21" fmla="*/ T20 w 5110"/>
                            <a:gd name="T22" fmla="+- 0 237 227"/>
                            <a:gd name="T23" fmla="*/ 237 h 10"/>
                            <a:gd name="T24" fmla="+- 0 2620 1190"/>
                            <a:gd name="T25" fmla="*/ T24 w 5110"/>
                            <a:gd name="T26" fmla="+- 0 237 227"/>
                            <a:gd name="T27" fmla="*/ 237 h 10"/>
                            <a:gd name="T28" fmla="+- 0 6300 1190"/>
                            <a:gd name="T29" fmla="*/ T28 w 5110"/>
                            <a:gd name="T30" fmla="+- 0 237 227"/>
                            <a:gd name="T31" fmla="*/ 237 h 10"/>
                            <a:gd name="T32" fmla="+- 0 6300 1190"/>
                            <a:gd name="T33" fmla="*/ T32 w 5110"/>
                            <a:gd name="T34" fmla="+- 0 227 227"/>
                            <a:gd name="T35" fmla="*/ 227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110" h="10">
                              <a:moveTo>
                                <a:pt x="5110" y="0"/>
                              </a:moveTo>
                              <a:lnTo>
                                <a:pt x="1430" y="0"/>
                              </a:lnTo>
                              <a:lnTo>
                                <a:pt x="530" y="0"/>
                              </a:lnTo>
                              <a:lnTo>
                                <a:pt x="0" y="0"/>
                              </a:lnTo>
                              <a:lnTo>
                                <a:pt x="0" y="10"/>
                              </a:lnTo>
                              <a:lnTo>
                                <a:pt x="530" y="10"/>
                              </a:lnTo>
                              <a:lnTo>
                                <a:pt x="1430" y="10"/>
                              </a:lnTo>
                              <a:lnTo>
                                <a:pt x="5110" y="10"/>
                              </a:lnTo>
                              <a:lnTo>
                                <a:pt x="5110" y="0"/>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64B63C" id="Freeform 218" o:spid="_x0000_s1026" style="position:absolute;margin-left:59.5pt;margin-top:11.35pt;width:255.5pt;height:.5pt;z-index:-2516152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110,1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" path="m5110,l1430,,530,,,,,10r530,l1430,10r3680,l5110,xe" fillcolor="#d9d9d9" stroked="f">
                <v:path arrowok="t" o:connecttype="custom" o:connectlocs="3244850,144145;908050,144145;336550,144145;0,144145;0,150495;336550,150495;908050,150495;3244850,150495;3244850,144145" o:connectangles="0,0,0,0,0,0,0,0,0"/>
                <w10:wrap type="topAndBottom" anchorx="page"/>
              </v:shape>
            </w:pict>
          </mc:Fallback>
        </mc:AlternateContent>
      </w:r>
      <w:r>
        <w:rPr>
          <w:color w:val="202020"/>
        </w:rPr>
        <w:t>sentiment</w:t>
      </w:r>
      <w:r>
        <w:rPr>
          <w:color w:val="202020"/>
        </w:rPr>
        <w:tab/>
        <w:t>content</w:t>
      </w:r>
    </w:p>
    <w:p w14:paraId="782EF146" w14:textId="77777777" w:rsidR="0099680A" w:rsidRDefault="0099680A" w:rsidP="002F06F4">
      <w:pPr>
        <w:rPr>
          <w:sz w:val="14"/>
        </w:rPr>
      </w:pPr>
      <w:r>
        <w:rPr>
          <w:color w:val="202020"/>
          <w:sz w:val="14"/>
        </w:rPr>
        <w:t>empty</w:t>
      </w:r>
      <w:r>
        <w:rPr>
          <w:color w:val="202020"/>
          <w:sz w:val="14"/>
        </w:rPr>
        <w:tab/>
        <w:t>@tiffanylue i know i was listenin to bad</w:t>
      </w:r>
      <w:r>
        <w:rPr>
          <w:color w:val="202020"/>
          <w:spacing w:val="-1"/>
          <w:sz w:val="14"/>
        </w:rPr>
        <w:t xml:space="preserve"> </w:t>
      </w:r>
      <w:r>
        <w:rPr>
          <w:color w:val="202020"/>
          <w:sz w:val="14"/>
        </w:rPr>
        <w:t>habi...</w:t>
      </w:r>
    </w:p>
    <w:p w14:paraId="3BEB1160" w14:textId="77777777" w:rsidR="0099680A" w:rsidRDefault="0099680A" w:rsidP="002F06F4">
      <w:pPr>
        <w:rPr>
          <w:rFonts w:ascii="Arial"/>
          <w:sz w:val="13"/>
        </w:rPr>
      </w:pPr>
    </w:p>
    <w:p w14:paraId="44066EF6" w14:textId="77777777" w:rsidR="0099680A" w:rsidRDefault="0099680A" w:rsidP="002F06F4">
      <w:pPr>
        <w:rPr>
          <w:sz w:val="14"/>
        </w:rPr>
      </w:pPr>
      <w:r>
        <w:rPr>
          <w:color w:val="202020"/>
          <w:sz w:val="14"/>
        </w:rPr>
        <w:t>sadness</w:t>
      </w:r>
      <w:r>
        <w:rPr>
          <w:color w:val="202020"/>
          <w:sz w:val="14"/>
        </w:rPr>
        <w:tab/>
        <w:t>Layin n bed with a headache ughhhh...waitin o...</w:t>
      </w:r>
    </w:p>
    <w:p w14:paraId="45DB9A19" w14:textId="77777777" w:rsidR="0099680A" w:rsidRDefault="0099680A" w:rsidP="002F06F4">
      <w:pPr>
        <w:rPr>
          <w:rFonts w:ascii="Arial"/>
          <w:sz w:val="12"/>
        </w:rPr>
      </w:pPr>
    </w:p>
    <w:p w14:paraId="14B39CE8" w14:textId="77777777" w:rsidR="0099680A" w:rsidRDefault="0099680A" w:rsidP="002F06F4">
      <w:pPr>
        <w:rPr>
          <w:sz w:val="14"/>
        </w:rPr>
      </w:pPr>
      <w:r>
        <w:rPr>
          <w:color w:val="202020"/>
          <w:sz w:val="14"/>
        </w:rPr>
        <w:t>sadness</w:t>
      </w:r>
      <w:r>
        <w:rPr>
          <w:color w:val="202020"/>
          <w:sz w:val="14"/>
        </w:rPr>
        <w:tab/>
        <w:t>Funeral ceremony...gloomy</w:t>
      </w:r>
      <w:r>
        <w:rPr>
          <w:color w:val="202020"/>
          <w:spacing w:val="-22"/>
          <w:sz w:val="14"/>
        </w:rPr>
        <w:t xml:space="preserve"> </w:t>
      </w:r>
      <w:r>
        <w:rPr>
          <w:color w:val="202020"/>
          <w:sz w:val="14"/>
        </w:rPr>
        <w:t>friday...</w:t>
      </w:r>
    </w:p>
    <w:p w14:paraId="4997325E" w14:textId="77777777" w:rsidR="0099680A" w:rsidRDefault="0099680A" w:rsidP="002F06F4">
      <w:pPr>
        <w:rPr>
          <w:rFonts w:ascii="Arial"/>
          <w:sz w:val="12"/>
        </w:rPr>
      </w:pPr>
    </w:p>
    <w:p w14:paraId="487421EE" w14:textId="77777777" w:rsidR="0099680A" w:rsidRDefault="0099680A" w:rsidP="002F06F4">
      <w:pPr>
        <w:rPr>
          <w:sz w:val="14"/>
        </w:rPr>
      </w:pPr>
      <w:r>
        <w:rPr>
          <w:color w:val="202020"/>
          <w:sz w:val="14"/>
        </w:rPr>
        <w:t>enthusiasm</w:t>
      </w:r>
      <w:r>
        <w:rPr>
          <w:color w:val="202020"/>
          <w:sz w:val="14"/>
        </w:rPr>
        <w:tab/>
        <w:t>wants to hang out with friends SOON!</w:t>
      </w:r>
    </w:p>
    <w:p w14:paraId="2A4682E0" w14:textId="77777777" w:rsidR="0099680A" w:rsidRDefault="0099680A" w:rsidP="002F06F4">
      <w:pPr>
        <w:rPr>
          <w:rFonts w:ascii="Arial"/>
          <w:sz w:val="13"/>
        </w:rPr>
      </w:pPr>
    </w:p>
    <w:p w14:paraId="6E1795ED" w14:textId="77777777" w:rsidR="0099680A" w:rsidRDefault="0099680A" w:rsidP="002F06F4">
      <w:pPr>
        <w:rPr>
          <w:sz w:val="14"/>
        </w:rPr>
      </w:pPr>
      <w:r>
        <w:rPr>
          <w:color w:val="202020"/>
          <w:sz w:val="14"/>
        </w:rPr>
        <w:t>neutral</w:t>
      </w:r>
      <w:r>
        <w:rPr>
          <w:color w:val="202020"/>
          <w:sz w:val="14"/>
        </w:rPr>
        <w:tab/>
        <w:t>@dannycastillo We want to trade with someone</w:t>
      </w:r>
      <w:r>
        <w:rPr>
          <w:color w:val="202020"/>
          <w:spacing w:val="-1"/>
          <w:sz w:val="14"/>
        </w:rPr>
        <w:t xml:space="preserve"> </w:t>
      </w:r>
      <w:r>
        <w:rPr>
          <w:color w:val="202020"/>
          <w:sz w:val="14"/>
        </w:rPr>
        <w:t>w...</w:t>
      </w:r>
    </w:p>
    <w:p w14:paraId="19DF9B0A" w14:textId="77777777" w:rsidR="0099680A" w:rsidRDefault="0099680A" w:rsidP="002F06F4">
      <w:pPr>
        <w:rPr>
          <w:rFonts w:ascii="Arial"/>
          <w:sz w:val="13"/>
        </w:rPr>
      </w:pPr>
    </w:p>
    <w:p w14:paraId="324B7E83" w14:textId="77777777" w:rsidR="0099680A" w:rsidRDefault="0099680A" w:rsidP="002F06F4">
      <w:pPr>
        <w:rPr>
          <w:rFonts w:ascii="Arial"/>
          <w:sz w:val="14"/>
        </w:rPr>
      </w:pPr>
      <w:r>
        <w:rPr>
          <w:rFonts w:ascii="Arial"/>
          <w:b/>
          <w:color w:val="202020"/>
          <w:sz w:val="14"/>
        </w:rPr>
        <w:t>...</w:t>
      </w:r>
      <w:r>
        <w:rPr>
          <w:rFonts w:ascii="Arial"/>
          <w:b/>
          <w:color w:val="202020"/>
          <w:sz w:val="14"/>
        </w:rPr>
        <w:tab/>
      </w:r>
      <w:r>
        <w:rPr>
          <w:rFonts w:ascii="Arial"/>
          <w:color w:val="202020"/>
          <w:sz w:val="14"/>
        </w:rPr>
        <w:t>...</w:t>
      </w:r>
      <w:r>
        <w:rPr>
          <w:rFonts w:ascii="Arial"/>
          <w:color w:val="202020"/>
          <w:sz w:val="14"/>
        </w:rPr>
        <w:tab/>
        <w:t>...</w:t>
      </w:r>
    </w:p>
    <w:p w14:paraId="1541440E" w14:textId="77777777" w:rsidR="0099680A" w:rsidRDefault="0099680A" w:rsidP="002F06F4">
      <w:pPr>
        <w:rPr>
          <w:rFonts w:ascii="Arial"/>
          <w:sz w:val="13"/>
        </w:rPr>
      </w:pPr>
    </w:p>
    <w:p w14:paraId="03DC861C" w14:textId="77777777" w:rsidR="0099680A" w:rsidRDefault="0099680A" w:rsidP="002F06F4">
      <w:pPr>
        <w:rPr>
          <w:rFonts w:ascii="Arial"/>
        </w:rPr>
      </w:pPr>
      <w:r>
        <w:rPr>
          <w:rFonts w:ascii="Arial"/>
          <w:b/>
          <w:color w:val="202020"/>
        </w:rPr>
        <w:t>39995</w:t>
      </w:r>
      <w:r>
        <w:rPr>
          <w:rFonts w:ascii="Arial"/>
          <w:b/>
          <w:color w:val="202020"/>
        </w:rPr>
        <w:tab/>
      </w:r>
      <w:r>
        <w:rPr>
          <w:rFonts w:ascii="Arial"/>
          <w:color w:val="202020"/>
        </w:rPr>
        <w:t>neutral</w:t>
      </w:r>
      <w:r>
        <w:rPr>
          <w:rFonts w:ascii="Arial"/>
          <w:color w:val="202020"/>
        </w:rPr>
        <w:tab/>
        <w:t>@JohnLloydTaylor</w:t>
      </w:r>
    </w:p>
    <w:p w14:paraId="3E119C6A" w14:textId="77777777" w:rsidR="0099680A" w:rsidRDefault="0099680A" w:rsidP="002F06F4">
      <w:pPr>
        <w:rPr>
          <w:rFonts w:ascii="Arial"/>
          <w:sz w:val="12"/>
        </w:rPr>
      </w:pPr>
    </w:p>
    <w:p w14:paraId="44AA69D8" w14:textId="77777777" w:rsidR="0099680A" w:rsidRDefault="0099680A" w:rsidP="002F06F4">
      <w:pPr>
        <w:rPr>
          <w:rFonts w:ascii="Arial" w:hAnsi="Arial"/>
        </w:rPr>
      </w:pPr>
      <w:r>
        <w:rPr>
          <w:rFonts w:ascii="Arial" w:hAnsi="Arial"/>
          <w:b/>
          <w:color w:val="202020"/>
        </w:rPr>
        <w:t>39996</w:t>
      </w:r>
      <w:r>
        <w:rPr>
          <w:rFonts w:ascii="Arial" w:hAnsi="Arial"/>
          <w:b/>
          <w:color w:val="202020"/>
        </w:rPr>
        <w:tab/>
      </w:r>
      <w:r>
        <w:rPr>
          <w:rFonts w:ascii="Arial" w:hAnsi="Arial"/>
          <w:b/>
          <w:color w:val="202020"/>
        </w:rPr>
        <w:tab/>
      </w:r>
      <w:r>
        <w:rPr>
          <w:rFonts w:ascii="Arial" w:hAnsi="Arial"/>
          <w:color w:val="202020"/>
        </w:rPr>
        <w:t>love</w:t>
      </w:r>
      <w:r>
        <w:rPr>
          <w:rFonts w:ascii="Arial" w:hAnsi="Arial"/>
          <w:color w:val="202020"/>
        </w:rPr>
        <w:tab/>
      </w:r>
      <w:r>
        <w:rPr>
          <w:rFonts w:ascii="Arial" w:hAnsi="Arial"/>
          <w:color w:val="202020"/>
        </w:rPr>
        <w:tab/>
      </w:r>
      <w:r>
        <w:rPr>
          <w:rFonts w:ascii="Arial" w:hAnsi="Arial"/>
          <w:color w:val="202020"/>
        </w:rPr>
        <w:tab/>
        <w:t xml:space="preserve">Happy Mothers Day All my </w:t>
      </w:r>
      <w:r>
        <w:rPr>
          <w:rFonts w:ascii="Arial" w:hAnsi="Arial"/>
          <w:color w:val="202020"/>
          <w:spacing w:val="-5"/>
        </w:rPr>
        <w:t xml:space="preserve">love </w:t>
      </w:r>
      <w:r>
        <w:rPr>
          <w:rFonts w:ascii="Arial" w:hAnsi="Arial"/>
          <w:b/>
          <w:color w:val="202020"/>
        </w:rPr>
        <w:t>39997</w:t>
      </w:r>
      <w:r>
        <w:rPr>
          <w:rFonts w:ascii="Arial" w:hAnsi="Arial"/>
          <w:b/>
          <w:color w:val="202020"/>
        </w:rPr>
        <w:tab/>
      </w:r>
      <w:r>
        <w:rPr>
          <w:rFonts w:ascii="Arial" w:hAnsi="Arial"/>
          <w:color w:val="202020"/>
        </w:rPr>
        <w:t>love</w:t>
      </w:r>
      <w:r>
        <w:rPr>
          <w:rFonts w:ascii="Arial" w:hAnsi="Arial"/>
          <w:color w:val="202020"/>
        </w:rPr>
        <w:tab/>
        <w:t xml:space="preserve">Happy Mother's Day to all the mommies out ther... </w:t>
      </w:r>
      <w:r>
        <w:rPr>
          <w:rFonts w:ascii="Arial" w:hAnsi="Arial"/>
          <w:b/>
          <w:color w:val="202020"/>
        </w:rPr>
        <w:t xml:space="preserve">39998 </w:t>
      </w:r>
      <w:r>
        <w:rPr>
          <w:rFonts w:ascii="Arial" w:hAnsi="Arial"/>
          <w:color w:val="202020"/>
        </w:rPr>
        <w:t xml:space="preserve">happiness @niariley WASSUP BEAUTIFUL!!! FOLLOW ME!! PEE... </w:t>
      </w:r>
      <w:r>
        <w:rPr>
          <w:rFonts w:ascii="Arial" w:hAnsi="Arial"/>
          <w:b/>
          <w:color w:val="202020"/>
        </w:rPr>
        <w:t>39999</w:t>
      </w:r>
      <w:r>
        <w:rPr>
          <w:rFonts w:ascii="Arial" w:hAnsi="Arial"/>
          <w:b/>
          <w:color w:val="202020"/>
        </w:rPr>
        <w:tab/>
      </w:r>
      <w:r>
        <w:rPr>
          <w:rFonts w:ascii="Arial" w:hAnsi="Arial"/>
          <w:color w:val="202020"/>
        </w:rPr>
        <w:t>love</w:t>
      </w:r>
      <w:r>
        <w:rPr>
          <w:rFonts w:ascii="Arial" w:hAnsi="Arial"/>
          <w:color w:val="202020"/>
        </w:rPr>
        <w:tab/>
      </w:r>
      <w:r>
        <w:rPr>
          <w:rFonts w:ascii="Arial" w:hAnsi="Arial"/>
          <w:color w:val="202020"/>
        </w:rPr>
        <w:tab/>
        <w:t>@mopedronin bullet train from tokyo the gf ... 40000 rows × 2 columns</w:t>
      </w:r>
    </w:p>
    <w:p w14:paraId="58AB6D6B" w14:textId="77777777" w:rsidR="0099680A" w:rsidRDefault="0099680A" w:rsidP="002F06F4">
      <w:pPr>
        <w:rPr>
          <w:rFonts w:ascii="Arial"/>
          <w:sz w:val="10"/>
        </w:rPr>
      </w:pPr>
      <w:r>
        <w:rPr>
          <w:noProof/>
        </w:rPr>
        <mc:AlternateContent>
          <mc:Choice Requires="wps">
            <w:drawing>
              <wp:anchor distT="0" distB="0" distL="0" distR="0" simplePos="0" relativeHeight="251702272" behindDoc="1" locked="0" layoutInCell="1" allowOverlap="1" wp14:anchorId="344E7476" wp14:editId="40D69DDF">
                <wp:simplePos x="0" y="0"/>
                <wp:positionH relativeFrom="page">
                  <wp:posOffset>469900</wp:posOffset>
                </wp:positionH>
                <wp:positionV relativeFrom="paragraph">
                  <wp:posOffset>93980</wp:posOffset>
                </wp:positionV>
                <wp:extent cx="6718300" cy="368300"/>
                <wp:effectExtent l="0" t="0" r="0" b="0"/>
                <wp:wrapTopAndBottom/>
                <wp:docPr id="1429467171"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683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40449C" w14:textId="77777777" w:rsidR="0099680A" w:rsidRDefault="0099680A" w:rsidP="0099680A">
                            <w:pPr>
                              <w:pStyle w:val="BodyText"/>
                              <w:spacing w:before="123" w:line="288" w:lineRule="auto"/>
                              <w:ind w:left="59" w:right="6972"/>
                            </w:pPr>
                            <w:r>
                              <w:rPr>
                                <w:color w:val="202020"/>
                              </w:rPr>
                              <w:t>plt.figure(figsize=(8,4)) sns.countplot(x='sentiment', data=df_fe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4E7476" id="Text Box 217" o:spid="_x0000_s1032" type="#_x0000_t202" style="position:absolute;margin-left:37pt;margin-top:7.4pt;width:529pt;height:29pt;z-index:-2516142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" fillcolor="#f6f6f6" stroked="f">
                <v:path arrowok="t"/>
                <v:textbox inset="0,0,0,0">
                  <w:txbxContent>
                    <w:p w14:paraId="6840449C" w14:textId="77777777" w:rsidR="0099680A" w:rsidRDefault="0099680A" w:rsidP="0099680A">
                      <w:pPr>
                        <w:pStyle w:val="BodyText"/>
                        <w:spacing w:before="123" w:line="288" w:lineRule="auto"/>
                        <w:ind w:left="59" w:right="6972"/>
                      </w:pPr>
                      <w:r>
                        <w:rPr>
                          <w:color w:val="202020"/>
                        </w:rPr>
                        <w:t>plt.figure(figsize=(8,4)) sns.countplot(x='sentiment', data=df_fet);</w:t>
                      </w:r>
                    </w:p>
                  </w:txbxContent>
                </v:textbox>
                <w10:wrap type="topAndBottom" anchorx="page"/>
              </v:shape>
            </w:pict>
          </mc:Fallback>
        </mc:AlternateContent>
      </w:r>
    </w:p>
    <w:p w14:paraId="43917591" w14:textId="77777777" w:rsidR="0099680A" w:rsidRDefault="0099680A" w:rsidP="002F06F4">
      <w:pPr>
        <w:rPr>
          <w:rFonts w:ascii="Arial"/>
          <w:sz w:val="5"/>
        </w:rPr>
      </w:pPr>
    </w:p>
    <w:p w14:paraId="3E581165" w14:textId="77777777" w:rsidR="0099680A" w:rsidRDefault="0099680A" w:rsidP="002F06F4">
      <w:pPr>
        <w:rPr>
          <w:rFonts w:ascii="Arial"/>
          <w:sz w:val="20"/>
        </w:rPr>
      </w:pPr>
      <w:r>
        <w:rPr>
          <w:rFonts w:ascii="Arial"/>
          <w:noProof/>
          <w:sz w:val="20"/>
        </w:rPr>
        <w:drawing>
          <wp:inline distT="0" distB="0" distL="0" distR="0" wp14:anchorId="04734709" wp14:editId="5578E1A3">
            <wp:extent cx="3235549" cy="1672018"/>
            <wp:effectExtent l="0" t="0" r="0" b="0"/>
            <wp:docPr id="937308600" name="Picture 937308600"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308600" name="Picture 937308600" descr="A graph of different colored bars&#10;&#10;Description automatically generated"/>
                    <pic:cNvPicPr/>
                  </pic:nvPicPr>
                  <pic:blipFill>
                    <a:blip r:embed="rId33" cstate="print"/>
                    <a:stretch>
                      <a:fillRect/>
                    </a:stretch>
                  </pic:blipFill>
                  <pic:spPr>
                    <a:xfrm>
                      <a:off x="0" y="0"/>
                      <a:ext cx="3235549" cy="1672018"/>
                    </a:xfrm>
                    <a:prstGeom prst="rect">
                      <a:avLst/>
                    </a:prstGeom>
                  </pic:spPr>
                </pic:pic>
              </a:graphicData>
            </a:graphic>
          </wp:inline>
        </w:drawing>
      </w:r>
    </w:p>
    <w:p w14:paraId="53A021BD" w14:textId="77777777" w:rsidR="0099680A" w:rsidRDefault="0099680A" w:rsidP="002F06F4">
      <w:pPr>
        <w:rPr>
          <w:rFonts w:ascii="Arial"/>
          <w:sz w:val="15"/>
        </w:rPr>
      </w:pPr>
      <w:r>
        <w:rPr>
          <w:noProof/>
        </w:rPr>
        <mc:AlternateContent>
          <mc:Choice Requires="wps">
            <w:drawing>
              <wp:anchor distT="0" distB="0" distL="0" distR="0" simplePos="0" relativeHeight="251703296" behindDoc="1" locked="0" layoutInCell="1" allowOverlap="1" wp14:anchorId="1974FAFD" wp14:editId="37CD8E68">
                <wp:simplePos x="0" y="0"/>
                <wp:positionH relativeFrom="page">
                  <wp:posOffset>469900</wp:posOffset>
                </wp:positionH>
                <wp:positionV relativeFrom="paragraph">
                  <wp:posOffset>131445</wp:posOffset>
                </wp:positionV>
                <wp:extent cx="6718300" cy="247650"/>
                <wp:effectExtent l="0" t="0" r="0" b="0"/>
                <wp:wrapTopAndBottom/>
                <wp:docPr id="850617289"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2476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63742E" w14:textId="77777777" w:rsidR="0099680A" w:rsidRDefault="0099680A" w:rsidP="0099680A">
                            <w:pPr>
                              <w:pStyle w:val="BodyText"/>
                              <w:spacing w:before="123"/>
                              <w:ind w:left="59"/>
                            </w:pPr>
                            <w:r>
                              <w:rPr>
                                <w:color w:val="202020"/>
                              </w:rPr>
                              <w:t>df_fet.sentiment.value_cou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74FAFD" id="Text Box 216" o:spid="_x0000_s1033" type="#_x0000_t202" style="position:absolute;margin-left:37pt;margin-top:10.35pt;width:529pt;height:19.5pt;z-index:-2516131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" fillcolor="#f6f6f6" stroked="f">
                <v:path arrowok="t"/>
                <v:textbox inset="0,0,0,0">
                  <w:txbxContent>
                    <w:p w14:paraId="6263742E" w14:textId="77777777" w:rsidR="0099680A" w:rsidRDefault="0099680A" w:rsidP="0099680A">
                      <w:pPr>
                        <w:pStyle w:val="BodyText"/>
                        <w:spacing w:before="123"/>
                        <w:ind w:left="59"/>
                      </w:pPr>
                      <w:r>
                        <w:rPr>
                          <w:color w:val="202020"/>
                        </w:rPr>
                        <w:t>df_fet.sentiment.value_counts()</w:t>
                      </w:r>
                    </w:p>
                  </w:txbxContent>
                </v:textbox>
                <w10:wrap type="topAndBottom" anchorx="page"/>
              </v:shape>
            </w:pict>
          </mc:Fallback>
        </mc:AlternateContent>
      </w:r>
    </w:p>
    <w:p w14:paraId="413B2587" w14:textId="77777777" w:rsidR="0099680A" w:rsidRDefault="0099680A" w:rsidP="002F06F4">
      <w:pPr>
        <w:rPr>
          <w:rFonts w:ascii="Arial"/>
        </w:rPr>
      </w:pPr>
    </w:p>
    <w:tbl>
      <w:tblPr>
        <w:tblW w:w="0" w:type="auto"/>
        <w:tblInd w:w="567" w:type="dxa"/>
        <w:tblLayout w:type="fixed"/>
        <w:tblCellMar>
          <w:left w:w="0" w:type="dxa"/>
          <w:right w:w="0" w:type="dxa"/>
        </w:tblCellMar>
        <w:tblLook w:val="01E0" w:firstRow="1" w:lastRow="1" w:firstColumn="1" w:lastColumn="1" w:noHBand="0" w:noVBand="0"/>
      </w:tblPr>
      <w:tblGrid>
        <w:gridCol w:w="1058"/>
        <w:gridCol w:w="554"/>
      </w:tblGrid>
      <w:tr w:rsidR="0099680A" w14:paraId="5A74705A" w14:textId="77777777" w:rsidTr="006241A2">
        <w:trPr>
          <w:trHeight w:val="154"/>
        </w:trPr>
        <w:tc>
          <w:tcPr>
            <w:tcW w:w="1058" w:type="dxa"/>
          </w:tcPr>
          <w:p w14:paraId="151B8C07" w14:textId="77777777" w:rsidR="0099680A" w:rsidRDefault="0099680A" w:rsidP="002F06F4">
            <w:pPr>
              <w:rPr>
                <w:sz w:val="14"/>
              </w:rPr>
            </w:pPr>
            <w:r>
              <w:rPr>
                <w:color w:val="202020"/>
                <w:sz w:val="14"/>
              </w:rPr>
              <w:t>neutral</w:t>
            </w:r>
          </w:p>
        </w:tc>
        <w:tc>
          <w:tcPr>
            <w:tcW w:w="554" w:type="dxa"/>
          </w:tcPr>
          <w:p w14:paraId="5CD7B62B" w14:textId="77777777" w:rsidR="0099680A" w:rsidRDefault="0099680A" w:rsidP="002F06F4">
            <w:pPr>
              <w:rPr>
                <w:sz w:val="14"/>
              </w:rPr>
            </w:pPr>
            <w:r>
              <w:rPr>
                <w:color w:val="202020"/>
                <w:sz w:val="14"/>
              </w:rPr>
              <w:t>8638</w:t>
            </w:r>
          </w:p>
        </w:tc>
      </w:tr>
      <w:tr w:rsidR="0099680A" w14:paraId="30864D90" w14:textId="77777777" w:rsidTr="006241A2">
        <w:trPr>
          <w:trHeight w:val="174"/>
        </w:trPr>
        <w:tc>
          <w:tcPr>
            <w:tcW w:w="1058" w:type="dxa"/>
          </w:tcPr>
          <w:p w14:paraId="400719A4" w14:textId="77777777" w:rsidR="0099680A" w:rsidRDefault="0099680A" w:rsidP="002F06F4">
            <w:pPr>
              <w:rPr>
                <w:sz w:val="14"/>
              </w:rPr>
            </w:pPr>
            <w:r>
              <w:rPr>
                <w:color w:val="202020"/>
                <w:sz w:val="14"/>
              </w:rPr>
              <w:t>worry</w:t>
            </w:r>
          </w:p>
        </w:tc>
        <w:tc>
          <w:tcPr>
            <w:tcW w:w="554" w:type="dxa"/>
          </w:tcPr>
          <w:p w14:paraId="6B6F8676" w14:textId="77777777" w:rsidR="0099680A" w:rsidRDefault="0099680A" w:rsidP="002F06F4">
            <w:pPr>
              <w:rPr>
                <w:sz w:val="14"/>
              </w:rPr>
            </w:pPr>
            <w:r>
              <w:rPr>
                <w:color w:val="202020"/>
                <w:sz w:val="14"/>
              </w:rPr>
              <w:t>8459</w:t>
            </w:r>
          </w:p>
        </w:tc>
      </w:tr>
      <w:tr w:rsidR="0099680A" w14:paraId="24A442FB" w14:textId="77777777" w:rsidTr="006241A2">
        <w:trPr>
          <w:trHeight w:val="174"/>
        </w:trPr>
        <w:tc>
          <w:tcPr>
            <w:tcW w:w="1058" w:type="dxa"/>
          </w:tcPr>
          <w:p w14:paraId="2B5A47FC" w14:textId="77777777" w:rsidR="0099680A" w:rsidRDefault="0099680A" w:rsidP="002F06F4">
            <w:pPr>
              <w:rPr>
                <w:sz w:val="14"/>
              </w:rPr>
            </w:pPr>
            <w:r>
              <w:rPr>
                <w:color w:val="202020"/>
                <w:sz w:val="14"/>
              </w:rPr>
              <w:t>happiness</w:t>
            </w:r>
          </w:p>
        </w:tc>
        <w:tc>
          <w:tcPr>
            <w:tcW w:w="554" w:type="dxa"/>
          </w:tcPr>
          <w:p w14:paraId="41884AA4" w14:textId="77777777" w:rsidR="0099680A" w:rsidRDefault="0099680A" w:rsidP="002F06F4">
            <w:pPr>
              <w:rPr>
                <w:sz w:val="14"/>
              </w:rPr>
            </w:pPr>
            <w:r>
              <w:rPr>
                <w:color w:val="202020"/>
                <w:sz w:val="14"/>
              </w:rPr>
              <w:t>5209</w:t>
            </w:r>
          </w:p>
        </w:tc>
      </w:tr>
      <w:tr w:rsidR="0099680A" w14:paraId="41235F08" w14:textId="77777777" w:rsidTr="006241A2">
        <w:trPr>
          <w:trHeight w:val="174"/>
        </w:trPr>
        <w:tc>
          <w:tcPr>
            <w:tcW w:w="1058" w:type="dxa"/>
          </w:tcPr>
          <w:p w14:paraId="4CAA6303" w14:textId="77777777" w:rsidR="0099680A" w:rsidRDefault="0099680A" w:rsidP="002F06F4">
            <w:pPr>
              <w:rPr>
                <w:sz w:val="14"/>
              </w:rPr>
            </w:pPr>
            <w:r>
              <w:rPr>
                <w:color w:val="202020"/>
                <w:sz w:val="14"/>
              </w:rPr>
              <w:t>sadness</w:t>
            </w:r>
          </w:p>
        </w:tc>
        <w:tc>
          <w:tcPr>
            <w:tcW w:w="554" w:type="dxa"/>
          </w:tcPr>
          <w:p w14:paraId="3FA53D09" w14:textId="77777777" w:rsidR="0099680A" w:rsidRDefault="0099680A" w:rsidP="002F06F4">
            <w:pPr>
              <w:rPr>
                <w:sz w:val="14"/>
              </w:rPr>
            </w:pPr>
            <w:r>
              <w:rPr>
                <w:color w:val="202020"/>
                <w:sz w:val="14"/>
              </w:rPr>
              <w:t>5165</w:t>
            </w:r>
          </w:p>
        </w:tc>
      </w:tr>
      <w:tr w:rsidR="0099680A" w14:paraId="7788200D" w14:textId="77777777" w:rsidTr="006241A2">
        <w:trPr>
          <w:trHeight w:val="174"/>
        </w:trPr>
        <w:tc>
          <w:tcPr>
            <w:tcW w:w="1058" w:type="dxa"/>
          </w:tcPr>
          <w:p w14:paraId="05018ACE" w14:textId="77777777" w:rsidR="0099680A" w:rsidRDefault="0099680A" w:rsidP="002F06F4">
            <w:pPr>
              <w:rPr>
                <w:sz w:val="14"/>
              </w:rPr>
            </w:pPr>
            <w:r>
              <w:rPr>
                <w:color w:val="202020"/>
                <w:sz w:val="14"/>
              </w:rPr>
              <w:t>love</w:t>
            </w:r>
          </w:p>
        </w:tc>
        <w:tc>
          <w:tcPr>
            <w:tcW w:w="554" w:type="dxa"/>
          </w:tcPr>
          <w:p w14:paraId="2736AC99" w14:textId="77777777" w:rsidR="0099680A" w:rsidRDefault="0099680A" w:rsidP="002F06F4">
            <w:pPr>
              <w:rPr>
                <w:sz w:val="14"/>
              </w:rPr>
            </w:pPr>
            <w:r>
              <w:rPr>
                <w:color w:val="202020"/>
                <w:sz w:val="14"/>
              </w:rPr>
              <w:t>3842</w:t>
            </w:r>
          </w:p>
        </w:tc>
      </w:tr>
      <w:tr w:rsidR="0099680A" w14:paraId="2DD8CCBF" w14:textId="77777777" w:rsidTr="006241A2">
        <w:trPr>
          <w:trHeight w:val="169"/>
        </w:trPr>
        <w:tc>
          <w:tcPr>
            <w:tcW w:w="1058" w:type="dxa"/>
          </w:tcPr>
          <w:p w14:paraId="3C4294F3" w14:textId="77777777" w:rsidR="0099680A" w:rsidRDefault="0099680A" w:rsidP="002F06F4">
            <w:pPr>
              <w:rPr>
                <w:sz w:val="14"/>
              </w:rPr>
            </w:pPr>
            <w:r>
              <w:rPr>
                <w:color w:val="202020"/>
                <w:sz w:val="14"/>
              </w:rPr>
              <w:t>surprise</w:t>
            </w:r>
          </w:p>
        </w:tc>
        <w:tc>
          <w:tcPr>
            <w:tcW w:w="554" w:type="dxa"/>
          </w:tcPr>
          <w:p w14:paraId="6158FC6D" w14:textId="77777777" w:rsidR="0099680A" w:rsidRDefault="0099680A" w:rsidP="002F06F4">
            <w:pPr>
              <w:rPr>
                <w:sz w:val="14"/>
              </w:rPr>
            </w:pPr>
            <w:r>
              <w:rPr>
                <w:color w:val="202020"/>
                <w:sz w:val="14"/>
              </w:rPr>
              <w:t>2187</w:t>
            </w:r>
          </w:p>
        </w:tc>
      </w:tr>
      <w:tr w:rsidR="0099680A" w14:paraId="4504C3A0" w14:textId="77777777" w:rsidTr="006241A2">
        <w:trPr>
          <w:trHeight w:val="174"/>
        </w:trPr>
        <w:tc>
          <w:tcPr>
            <w:tcW w:w="1058" w:type="dxa"/>
          </w:tcPr>
          <w:p w14:paraId="71338B7B" w14:textId="77777777" w:rsidR="0099680A" w:rsidRDefault="0099680A" w:rsidP="002F06F4">
            <w:pPr>
              <w:rPr>
                <w:sz w:val="14"/>
              </w:rPr>
            </w:pPr>
            <w:r>
              <w:rPr>
                <w:color w:val="202020"/>
                <w:sz w:val="14"/>
              </w:rPr>
              <w:t>fun</w:t>
            </w:r>
          </w:p>
        </w:tc>
        <w:tc>
          <w:tcPr>
            <w:tcW w:w="554" w:type="dxa"/>
          </w:tcPr>
          <w:p w14:paraId="617AF48E" w14:textId="77777777" w:rsidR="0099680A" w:rsidRDefault="0099680A" w:rsidP="002F06F4">
            <w:pPr>
              <w:rPr>
                <w:sz w:val="14"/>
              </w:rPr>
            </w:pPr>
            <w:r>
              <w:rPr>
                <w:color w:val="202020"/>
                <w:sz w:val="14"/>
              </w:rPr>
              <w:t>1776</w:t>
            </w:r>
          </w:p>
        </w:tc>
      </w:tr>
      <w:tr w:rsidR="0099680A" w14:paraId="6F31B9DC" w14:textId="77777777" w:rsidTr="006241A2">
        <w:trPr>
          <w:trHeight w:val="174"/>
        </w:trPr>
        <w:tc>
          <w:tcPr>
            <w:tcW w:w="1058" w:type="dxa"/>
          </w:tcPr>
          <w:p w14:paraId="62D1BB5F" w14:textId="77777777" w:rsidR="0099680A" w:rsidRDefault="0099680A" w:rsidP="002F06F4">
            <w:pPr>
              <w:rPr>
                <w:sz w:val="14"/>
              </w:rPr>
            </w:pPr>
            <w:r>
              <w:rPr>
                <w:color w:val="202020"/>
                <w:sz w:val="14"/>
              </w:rPr>
              <w:t>relief</w:t>
            </w:r>
          </w:p>
        </w:tc>
        <w:tc>
          <w:tcPr>
            <w:tcW w:w="554" w:type="dxa"/>
          </w:tcPr>
          <w:p w14:paraId="230E1B15" w14:textId="77777777" w:rsidR="0099680A" w:rsidRDefault="0099680A" w:rsidP="002F06F4">
            <w:pPr>
              <w:rPr>
                <w:sz w:val="14"/>
              </w:rPr>
            </w:pPr>
            <w:r>
              <w:rPr>
                <w:color w:val="202020"/>
                <w:sz w:val="14"/>
              </w:rPr>
              <w:t>1526</w:t>
            </w:r>
          </w:p>
        </w:tc>
      </w:tr>
      <w:tr w:rsidR="0099680A" w14:paraId="2D64BC0E" w14:textId="77777777" w:rsidTr="006241A2">
        <w:trPr>
          <w:trHeight w:val="169"/>
        </w:trPr>
        <w:tc>
          <w:tcPr>
            <w:tcW w:w="1058" w:type="dxa"/>
          </w:tcPr>
          <w:p w14:paraId="61B426D4" w14:textId="77777777" w:rsidR="0099680A" w:rsidRDefault="0099680A" w:rsidP="002F06F4">
            <w:pPr>
              <w:rPr>
                <w:sz w:val="14"/>
              </w:rPr>
            </w:pPr>
            <w:r>
              <w:rPr>
                <w:color w:val="202020"/>
                <w:sz w:val="14"/>
              </w:rPr>
              <w:t>hate</w:t>
            </w:r>
          </w:p>
        </w:tc>
        <w:tc>
          <w:tcPr>
            <w:tcW w:w="554" w:type="dxa"/>
          </w:tcPr>
          <w:p w14:paraId="5742813C" w14:textId="77777777" w:rsidR="0099680A" w:rsidRDefault="0099680A" w:rsidP="002F06F4">
            <w:pPr>
              <w:rPr>
                <w:sz w:val="14"/>
              </w:rPr>
            </w:pPr>
            <w:r>
              <w:rPr>
                <w:color w:val="202020"/>
                <w:sz w:val="14"/>
              </w:rPr>
              <w:t>1323</w:t>
            </w:r>
          </w:p>
        </w:tc>
      </w:tr>
      <w:tr w:rsidR="0099680A" w14:paraId="33201EDC" w14:textId="77777777" w:rsidTr="006241A2">
        <w:trPr>
          <w:trHeight w:val="174"/>
        </w:trPr>
        <w:tc>
          <w:tcPr>
            <w:tcW w:w="1058" w:type="dxa"/>
          </w:tcPr>
          <w:p w14:paraId="0C8F3616" w14:textId="77777777" w:rsidR="0099680A" w:rsidRDefault="0099680A" w:rsidP="002F06F4">
            <w:pPr>
              <w:rPr>
                <w:sz w:val="14"/>
              </w:rPr>
            </w:pPr>
            <w:r>
              <w:rPr>
                <w:color w:val="202020"/>
                <w:sz w:val="14"/>
              </w:rPr>
              <w:t>empty</w:t>
            </w:r>
          </w:p>
        </w:tc>
        <w:tc>
          <w:tcPr>
            <w:tcW w:w="554" w:type="dxa"/>
          </w:tcPr>
          <w:p w14:paraId="6D1AAB07" w14:textId="77777777" w:rsidR="0099680A" w:rsidRDefault="0099680A" w:rsidP="002F06F4">
            <w:pPr>
              <w:rPr>
                <w:sz w:val="14"/>
              </w:rPr>
            </w:pPr>
            <w:r>
              <w:rPr>
                <w:color w:val="202020"/>
                <w:sz w:val="14"/>
              </w:rPr>
              <w:t>827</w:t>
            </w:r>
          </w:p>
        </w:tc>
      </w:tr>
      <w:tr w:rsidR="0099680A" w14:paraId="3168D57F" w14:textId="77777777" w:rsidTr="006241A2">
        <w:trPr>
          <w:trHeight w:val="174"/>
        </w:trPr>
        <w:tc>
          <w:tcPr>
            <w:tcW w:w="1058" w:type="dxa"/>
          </w:tcPr>
          <w:p w14:paraId="724CA660" w14:textId="77777777" w:rsidR="0099680A" w:rsidRDefault="0099680A" w:rsidP="002F06F4">
            <w:pPr>
              <w:rPr>
                <w:sz w:val="14"/>
              </w:rPr>
            </w:pPr>
            <w:r>
              <w:rPr>
                <w:color w:val="202020"/>
                <w:sz w:val="14"/>
              </w:rPr>
              <w:t>enthusiasm</w:t>
            </w:r>
          </w:p>
        </w:tc>
        <w:tc>
          <w:tcPr>
            <w:tcW w:w="554" w:type="dxa"/>
          </w:tcPr>
          <w:p w14:paraId="0197A385" w14:textId="77777777" w:rsidR="0099680A" w:rsidRDefault="0099680A" w:rsidP="002F06F4">
            <w:pPr>
              <w:rPr>
                <w:sz w:val="14"/>
              </w:rPr>
            </w:pPr>
            <w:r>
              <w:rPr>
                <w:color w:val="202020"/>
                <w:sz w:val="14"/>
              </w:rPr>
              <w:t>759</w:t>
            </w:r>
          </w:p>
        </w:tc>
      </w:tr>
      <w:tr w:rsidR="0099680A" w14:paraId="5A8482CA" w14:textId="77777777" w:rsidTr="006241A2">
        <w:trPr>
          <w:trHeight w:val="169"/>
        </w:trPr>
        <w:tc>
          <w:tcPr>
            <w:tcW w:w="1058" w:type="dxa"/>
          </w:tcPr>
          <w:p w14:paraId="1DD33B1D" w14:textId="77777777" w:rsidR="0099680A" w:rsidRDefault="0099680A" w:rsidP="002F06F4">
            <w:pPr>
              <w:rPr>
                <w:sz w:val="14"/>
              </w:rPr>
            </w:pPr>
            <w:r>
              <w:rPr>
                <w:color w:val="202020"/>
                <w:sz w:val="14"/>
              </w:rPr>
              <w:t>boredom</w:t>
            </w:r>
          </w:p>
        </w:tc>
        <w:tc>
          <w:tcPr>
            <w:tcW w:w="554" w:type="dxa"/>
          </w:tcPr>
          <w:p w14:paraId="4B8F7B93" w14:textId="77777777" w:rsidR="0099680A" w:rsidRDefault="0099680A" w:rsidP="002F06F4">
            <w:pPr>
              <w:rPr>
                <w:sz w:val="14"/>
              </w:rPr>
            </w:pPr>
            <w:r>
              <w:rPr>
                <w:color w:val="202020"/>
                <w:sz w:val="14"/>
              </w:rPr>
              <w:t>179</w:t>
            </w:r>
          </w:p>
        </w:tc>
      </w:tr>
      <w:tr w:rsidR="0099680A" w14:paraId="2F690B78" w14:textId="77777777" w:rsidTr="006241A2">
        <w:trPr>
          <w:trHeight w:val="154"/>
        </w:trPr>
        <w:tc>
          <w:tcPr>
            <w:tcW w:w="1058" w:type="dxa"/>
          </w:tcPr>
          <w:p w14:paraId="289A7360" w14:textId="77777777" w:rsidR="0099680A" w:rsidRDefault="0099680A" w:rsidP="002F06F4">
            <w:pPr>
              <w:rPr>
                <w:sz w:val="14"/>
              </w:rPr>
            </w:pPr>
            <w:r>
              <w:rPr>
                <w:color w:val="202020"/>
                <w:sz w:val="14"/>
              </w:rPr>
              <w:t>anger</w:t>
            </w:r>
          </w:p>
        </w:tc>
        <w:tc>
          <w:tcPr>
            <w:tcW w:w="554" w:type="dxa"/>
          </w:tcPr>
          <w:p w14:paraId="4848E43E" w14:textId="77777777" w:rsidR="0099680A" w:rsidRDefault="0099680A" w:rsidP="002F06F4">
            <w:pPr>
              <w:rPr>
                <w:sz w:val="14"/>
              </w:rPr>
            </w:pPr>
            <w:r>
              <w:rPr>
                <w:color w:val="202020"/>
                <w:sz w:val="14"/>
              </w:rPr>
              <w:t>110</w:t>
            </w:r>
          </w:p>
        </w:tc>
      </w:tr>
    </w:tbl>
    <w:p w14:paraId="6BE9D87A" w14:textId="77777777" w:rsidR="0099680A" w:rsidRDefault="0099680A" w:rsidP="002F06F4">
      <w:r>
        <w:rPr>
          <w:color w:val="202020"/>
        </w:rPr>
        <w:t>Name: sentiment, dtype: int64</w:t>
      </w:r>
    </w:p>
    <w:p w14:paraId="0522B104" w14:textId="77777777" w:rsidR="0099680A" w:rsidRDefault="0099680A" w:rsidP="002F06F4">
      <w:pPr>
        <w:rPr>
          <w:sz w:val="15"/>
        </w:rPr>
      </w:pPr>
      <w:r>
        <w:rPr>
          <w:noProof/>
        </w:rPr>
        <mc:AlternateContent>
          <mc:Choice Requires="wpg">
            <w:drawing>
              <wp:anchor distT="0" distB="0" distL="0" distR="0" simplePos="0" relativeHeight="251704320" behindDoc="1" locked="0" layoutInCell="1" allowOverlap="1" wp14:anchorId="63DD0518" wp14:editId="31195757">
                <wp:simplePos x="0" y="0"/>
                <wp:positionH relativeFrom="page">
                  <wp:posOffset>469900</wp:posOffset>
                </wp:positionH>
                <wp:positionV relativeFrom="paragraph">
                  <wp:posOffset>138430</wp:posOffset>
                </wp:positionV>
                <wp:extent cx="6774180" cy="1695450"/>
                <wp:effectExtent l="0" t="0" r="0" b="0"/>
                <wp:wrapTopAndBottom/>
                <wp:docPr id="391723214" name="Group 2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74180" cy="1695450"/>
                          <a:chOff x="740" y="218"/>
                          <a:chExt cx="10668" cy="2670"/>
                        </a:xfrm>
                      </wpg:grpSpPr>
                      <wps:wsp>
                        <wps:cNvPr id="1705529705" name="Rectangle 215"/>
                        <wps:cNvSpPr>
                          <a:spLocks/>
                        </wps:cNvSpPr>
                        <wps:spPr bwMode="auto">
                          <a:xfrm>
                            <a:off x="740" y="217"/>
                            <a:ext cx="10580" cy="267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8729336" name="Text Box 214"/>
                        <wps:cNvSpPr txBox="1">
                          <a:spLocks/>
                        </wps:cNvSpPr>
                        <wps:spPr bwMode="auto">
                          <a:xfrm>
                            <a:off x="800" y="352"/>
                            <a:ext cx="10608" cy="1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FC4D36" w14:textId="77777777" w:rsidR="0099680A" w:rsidRDefault="0099680A" w:rsidP="0099680A">
                              <w:pPr>
                                <w:spacing w:line="148" w:lineRule="exact"/>
                                <w:rPr>
                                  <w:sz w:val="14"/>
                                </w:rPr>
                              </w:pPr>
                              <w:r>
                                <w:rPr>
                                  <w:color w:val="202020"/>
                                  <w:sz w:val="14"/>
                                </w:rPr>
                                <w:t>def map_new_classes(sentiment):</w:t>
                              </w:r>
                            </w:p>
                            <w:p w14:paraId="5C2ADDCB" w14:textId="77777777" w:rsidR="0099680A" w:rsidRDefault="0099680A" w:rsidP="0099680A">
                              <w:pPr>
                                <w:spacing w:before="31" w:line="288" w:lineRule="auto"/>
                                <w:ind w:left="672" w:right="3" w:hanging="337"/>
                                <w:rPr>
                                  <w:sz w:val="14"/>
                                </w:rPr>
                              </w:pPr>
                              <w:r>
                                <w:rPr>
                                  <w:color w:val="202020"/>
                                  <w:sz w:val="14"/>
                                </w:rPr>
                                <w:t>if sentiment in ['neutral', 'worry', 'happiness', 'sadness', 'love', 'surprise', 'fun', 'relief', 'hate', 'empty', 'enthus return sentiment</w:t>
                              </w:r>
                            </w:p>
                            <w:p w14:paraId="738B9207" w14:textId="77777777" w:rsidR="0099680A" w:rsidRDefault="0099680A" w:rsidP="0099680A">
                              <w:pPr>
                                <w:spacing w:line="288" w:lineRule="auto"/>
                                <w:ind w:left="672" w:right="4832" w:hanging="337"/>
                                <w:rPr>
                                  <w:sz w:val="14"/>
                                </w:rPr>
                              </w:pPr>
                              <w:r>
                                <w:rPr>
                                  <w:color w:val="202020"/>
                                  <w:sz w:val="14"/>
                                </w:rPr>
                                <w:t>elif sentiment == 'joyful': # Map 'excited' to 'excitement' return 'joy'</w:t>
                              </w:r>
                            </w:p>
                            <w:p w14:paraId="4C6E1C37" w14:textId="77777777" w:rsidR="0099680A" w:rsidRDefault="0099680A" w:rsidP="0099680A">
                              <w:pPr>
                                <w:spacing w:line="158" w:lineRule="exact"/>
                                <w:ind w:left="336"/>
                                <w:rPr>
                                  <w:sz w:val="14"/>
                                </w:rPr>
                              </w:pPr>
                              <w:r>
                                <w:rPr>
                                  <w:color w:val="202020"/>
                                  <w:sz w:val="14"/>
                                </w:rPr>
                                <w:t>elif sentiment == 'fearful': # Map 'disgusted' to 'disgust'</w:t>
                              </w:r>
                            </w:p>
                            <w:p w14:paraId="373D459E" w14:textId="77777777" w:rsidR="0099680A" w:rsidRDefault="0099680A" w:rsidP="0099680A">
                              <w:pPr>
                                <w:spacing w:before="31" w:line="151" w:lineRule="exact"/>
                                <w:ind w:left="672"/>
                                <w:rPr>
                                  <w:sz w:val="14"/>
                                </w:rPr>
                              </w:pPr>
                              <w:r>
                                <w:rPr>
                                  <w:color w:val="202020"/>
                                  <w:sz w:val="14"/>
                                </w:rPr>
                                <w:t>return 'fear'</w:t>
                              </w:r>
                            </w:p>
                          </w:txbxContent>
                        </wps:txbx>
                        <wps:bodyPr rot="0" vert="horz" wrap="square" lIns="0" tIns="0" rIns="0" bIns="0" anchor="t" anchorCtr="0" upright="1">
                          <a:noAutofit/>
                        </wps:bodyPr>
                      </wps:wsp>
                      <wps:wsp>
                        <wps:cNvPr id="1568749308" name="Text Box 213"/>
                        <wps:cNvSpPr txBox="1">
                          <a:spLocks/>
                        </wps:cNvSpPr>
                        <wps:spPr bwMode="auto">
                          <a:xfrm>
                            <a:off x="800" y="2062"/>
                            <a:ext cx="7582" cy="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48C421" w14:textId="77777777" w:rsidR="0099680A" w:rsidRDefault="0099680A" w:rsidP="0099680A">
                              <w:pPr>
                                <w:spacing w:line="148" w:lineRule="exact"/>
                                <w:rPr>
                                  <w:sz w:val="14"/>
                                </w:rPr>
                              </w:pPr>
                              <w:r>
                                <w:rPr>
                                  <w:color w:val="202020"/>
                                  <w:sz w:val="14"/>
                                </w:rPr>
                                <w:t># Assuming your DataFrame is called 'df' and the column with classes is called 'sentiment'</w:t>
                              </w:r>
                            </w:p>
                            <w:p w14:paraId="54992391" w14:textId="77777777" w:rsidR="0099680A" w:rsidRDefault="0099680A" w:rsidP="0099680A">
                              <w:pPr>
                                <w:spacing w:line="190" w:lineRule="atLeast"/>
                                <w:ind w:right="2353"/>
                                <w:rPr>
                                  <w:sz w:val="14"/>
                                </w:rPr>
                              </w:pPr>
                              <w:r>
                                <w:rPr>
                                  <w:color w:val="202020"/>
                                  <w:sz w:val="14"/>
                                </w:rPr>
                                <w:t>df_fet['sentiment'] = df_fet['sentiment'].map(map_new_classes) # Check the updated class distribution print(df_fet['sentiment'].value_counts())</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3DD0518" id="Group 212" o:spid="_x0000_s1034" style="position:absolute;margin-left:37pt;margin-top:10.9pt;width:533.4pt;height:133.5pt;z-index:-251612160;mso-wrap-distance-left:0;mso-wrap-distance-right:0;mso-position-horizontal-relative:page;mso-position-vertical-relative:text" coordorigin="740,218" coordsize="10668,26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">
                <v:rect id="Rectangle 215" o:spid="_x0000_s1035" style="position:absolute;left:740;top:217;width:10580;height:26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" fillcolor="#f6f6f6" stroked="f">
                  <v:path arrowok="t"/>
                </v:rect>
                <v:shape id="Text Box 214" o:spid="_x0000_s1036" type="#_x0000_t202" style="position:absolute;left:800;top:352;width:10608;height:12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" filled="f" stroked="f">
                  <v:path arrowok="t"/>
                  <v:textbox inset="0,0,0,0">
                    <w:txbxContent>
                      <w:p w14:paraId="1AFC4D36" w14:textId="77777777" w:rsidR="0099680A" w:rsidRDefault="0099680A" w:rsidP="0099680A">
                        <w:pPr>
                          <w:spacing w:line="148" w:lineRule="exact"/>
                          <w:rPr>
                            <w:sz w:val="14"/>
                          </w:rPr>
                        </w:pPr>
                        <w:r>
                          <w:rPr>
                            <w:color w:val="202020"/>
                            <w:sz w:val="14"/>
                          </w:rPr>
                          <w:t>def map_new_classes(sentiment):</w:t>
                        </w:r>
                      </w:p>
                      <w:p w14:paraId="5C2ADDCB" w14:textId="77777777" w:rsidR="0099680A" w:rsidRDefault="0099680A" w:rsidP="0099680A">
                        <w:pPr>
                          <w:spacing w:before="31" w:line="288" w:lineRule="auto"/>
                          <w:ind w:left="672" w:right="3" w:hanging="337"/>
                          <w:rPr>
                            <w:sz w:val="14"/>
                          </w:rPr>
                        </w:pPr>
                        <w:r>
                          <w:rPr>
                            <w:color w:val="202020"/>
                            <w:sz w:val="14"/>
                          </w:rPr>
                          <w:t>if sentiment in ['neutral', 'worry', 'happiness', 'sadness', 'love', 'surprise', 'fun', 'relief', 'hate', 'empty', 'enthus return sentiment</w:t>
                        </w:r>
                      </w:p>
                      <w:p w14:paraId="738B9207" w14:textId="77777777" w:rsidR="0099680A" w:rsidRDefault="0099680A" w:rsidP="0099680A">
                        <w:pPr>
                          <w:spacing w:line="288" w:lineRule="auto"/>
                          <w:ind w:left="672" w:right="4832" w:hanging="337"/>
                          <w:rPr>
                            <w:sz w:val="14"/>
                          </w:rPr>
                        </w:pPr>
                        <w:r>
                          <w:rPr>
                            <w:color w:val="202020"/>
                            <w:sz w:val="14"/>
                          </w:rPr>
                          <w:t>elif sentiment == 'joyful': # Map 'excited' to 'excitement' return 'joy'</w:t>
                        </w:r>
                      </w:p>
                      <w:p w14:paraId="4C6E1C37" w14:textId="77777777" w:rsidR="0099680A" w:rsidRDefault="0099680A" w:rsidP="0099680A">
                        <w:pPr>
                          <w:spacing w:line="158" w:lineRule="exact"/>
                          <w:ind w:left="336"/>
                          <w:rPr>
                            <w:sz w:val="14"/>
                          </w:rPr>
                        </w:pPr>
                        <w:r>
                          <w:rPr>
                            <w:color w:val="202020"/>
                            <w:sz w:val="14"/>
                          </w:rPr>
                          <w:t>elif sentiment == 'fearful': # Map 'disgusted' to 'disgust'</w:t>
                        </w:r>
                      </w:p>
                      <w:p w14:paraId="373D459E" w14:textId="77777777" w:rsidR="0099680A" w:rsidRDefault="0099680A" w:rsidP="0099680A">
                        <w:pPr>
                          <w:spacing w:before="31" w:line="151" w:lineRule="exact"/>
                          <w:ind w:left="672"/>
                          <w:rPr>
                            <w:sz w:val="14"/>
                          </w:rPr>
                        </w:pPr>
                        <w:r>
                          <w:rPr>
                            <w:color w:val="202020"/>
                            <w:sz w:val="14"/>
                          </w:rPr>
                          <w:t>return 'fear'</w:t>
                        </w:r>
                      </w:p>
                    </w:txbxContent>
                  </v:textbox>
                </v:shape>
                <v:shape id="Text Box 213" o:spid="_x0000_s1037" type="#_x0000_t202" style="position:absolute;left:800;top:2062;width:7582;height:7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" filled="f" stroked="f">
                  <v:path arrowok="t"/>
                  <v:textbox inset="0,0,0,0">
                    <w:txbxContent>
                      <w:p w14:paraId="7A48C421" w14:textId="77777777" w:rsidR="0099680A" w:rsidRDefault="0099680A" w:rsidP="0099680A">
                        <w:pPr>
                          <w:spacing w:line="148" w:lineRule="exact"/>
                          <w:rPr>
                            <w:sz w:val="14"/>
                          </w:rPr>
                        </w:pPr>
                        <w:r>
                          <w:rPr>
                            <w:color w:val="202020"/>
                            <w:sz w:val="14"/>
                          </w:rPr>
                          <w:t># Assuming your DataFrame is called 'df' and the column with classes is called 'sentiment'</w:t>
                        </w:r>
                      </w:p>
                      <w:p w14:paraId="54992391" w14:textId="77777777" w:rsidR="0099680A" w:rsidRDefault="0099680A" w:rsidP="0099680A">
                        <w:pPr>
                          <w:spacing w:line="190" w:lineRule="atLeast"/>
                          <w:ind w:right="2353"/>
                          <w:rPr>
                            <w:sz w:val="14"/>
                          </w:rPr>
                        </w:pPr>
                        <w:r>
                          <w:rPr>
                            <w:color w:val="202020"/>
                            <w:sz w:val="14"/>
                          </w:rPr>
                          <w:t>df_fet['sentiment'] = df_fet['sentiment'].map(map_new_classes) # Check the updated class distribution print(df_fet['sentiment'].value_counts())</w:t>
                        </w:r>
                      </w:p>
                    </w:txbxContent>
                  </v:textbox>
                </v:shape>
                <w10:wrap type="topAndBottom" anchorx="page"/>
              </v:group>
            </w:pict>
          </mc:Fallback>
        </mc:AlternateContent>
      </w:r>
    </w:p>
    <w:p w14:paraId="1EEDA120" w14:textId="77777777" w:rsidR="0099680A" w:rsidRDefault="0099680A" w:rsidP="002F06F4">
      <w:pPr>
        <w:rPr>
          <w:sz w:val="6"/>
        </w:rPr>
      </w:pPr>
    </w:p>
    <w:tbl>
      <w:tblPr>
        <w:tblW w:w="0" w:type="auto"/>
        <w:tblInd w:w="567" w:type="dxa"/>
        <w:tblLayout w:type="fixed"/>
        <w:tblCellMar>
          <w:left w:w="0" w:type="dxa"/>
          <w:right w:w="0" w:type="dxa"/>
        </w:tblCellMar>
        <w:tblLook w:val="01E0" w:firstRow="1" w:lastRow="1" w:firstColumn="1" w:lastColumn="1" w:noHBand="0" w:noVBand="0"/>
      </w:tblPr>
      <w:tblGrid>
        <w:gridCol w:w="1016"/>
        <w:gridCol w:w="596"/>
      </w:tblGrid>
      <w:tr w:rsidR="0099680A" w14:paraId="54DB40B7" w14:textId="77777777" w:rsidTr="006241A2">
        <w:trPr>
          <w:trHeight w:val="154"/>
        </w:trPr>
        <w:tc>
          <w:tcPr>
            <w:tcW w:w="1016" w:type="dxa"/>
          </w:tcPr>
          <w:p w14:paraId="1D4B04B8" w14:textId="77777777" w:rsidR="0099680A" w:rsidRDefault="0099680A" w:rsidP="002F06F4">
            <w:pPr>
              <w:rPr>
                <w:sz w:val="14"/>
              </w:rPr>
            </w:pPr>
            <w:r>
              <w:rPr>
                <w:color w:val="202020"/>
                <w:sz w:val="14"/>
              </w:rPr>
              <w:lastRenderedPageBreak/>
              <w:t>neutral</w:t>
            </w:r>
          </w:p>
        </w:tc>
        <w:tc>
          <w:tcPr>
            <w:tcW w:w="596" w:type="dxa"/>
          </w:tcPr>
          <w:p w14:paraId="6200D43E" w14:textId="77777777" w:rsidR="0099680A" w:rsidRDefault="0099680A" w:rsidP="002F06F4">
            <w:pPr>
              <w:rPr>
                <w:sz w:val="14"/>
              </w:rPr>
            </w:pPr>
            <w:r>
              <w:rPr>
                <w:color w:val="202020"/>
                <w:sz w:val="14"/>
              </w:rPr>
              <w:t>8638</w:t>
            </w:r>
          </w:p>
        </w:tc>
      </w:tr>
      <w:tr w:rsidR="0099680A" w14:paraId="06867F78" w14:textId="77777777" w:rsidTr="006241A2">
        <w:trPr>
          <w:trHeight w:val="174"/>
        </w:trPr>
        <w:tc>
          <w:tcPr>
            <w:tcW w:w="1016" w:type="dxa"/>
          </w:tcPr>
          <w:p w14:paraId="7A4E7F6C" w14:textId="77777777" w:rsidR="0099680A" w:rsidRDefault="0099680A" w:rsidP="002F06F4">
            <w:pPr>
              <w:rPr>
                <w:sz w:val="14"/>
              </w:rPr>
            </w:pPr>
            <w:r>
              <w:rPr>
                <w:color w:val="202020"/>
                <w:sz w:val="14"/>
              </w:rPr>
              <w:t>worry</w:t>
            </w:r>
          </w:p>
        </w:tc>
        <w:tc>
          <w:tcPr>
            <w:tcW w:w="596" w:type="dxa"/>
          </w:tcPr>
          <w:p w14:paraId="307B555C" w14:textId="77777777" w:rsidR="0099680A" w:rsidRDefault="0099680A" w:rsidP="002F06F4">
            <w:pPr>
              <w:rPr>
                <w:sz w:val="14"/>
              </w:rPr>
            </w:pPr>
            <w:r>
              <w:rPr>
                <w:color w:val="202020"/>
                <w:sz w:val="14"/>
              </w:rPr>
              <w:t>8459</w:t>
            </w:r>
          </w:p>
        </w:tc>
      </w:tr>
      <w:tr w:rsidR="0099680A" w14:paraId="62471C01" w14:textId="77777777" w:rsidTr="006241A2">
        <w:trPr>
          <w:trHeight w:val="159"/>
        </w:trPr>
        <w:tc>
          <w:tcPr>
            <w:tcW w:w="1016" w:type="dxa"/>
          </w:tcPr>
          <w:p w14:paraId="70D4D849" w14:textId="77777777" w:rsidR="0099680A" w:rsidRDefault="0099680A" w:rsidP="002F06F4">
            <w:pPr>
              <w:rPr>
                <w:sz w:val="14"/>
              </w:rPr>
            </w:pPr>
            <w:r>
              <w:rPr>
                <w:color w:val="202020"/>
                <w:sz w:val="14"/>
              </w:rPr>
              <w:t>happiness</w:t>
            </w:r>
          </w:p>
        </w:tc>
        <w:tc>
          <w:tcPr>
            <w:tcW w:w="596" w:type="dxa"/>
          </w:tcPr>
          <w:p w14:paraId="307A637A" w14:textId="77777777" w:rsidR="0099680A" w:rsidRDefault="0099680A" w:rsidP="002F06F4">
            <w:pPr>
              <w:rPr>
                <w:sz w:val="14"/>
              </w:rPr>
            </w:pPr>
            <w:r>
              <w:rPr>
                <w:color w:val="202020"/>
                <w:sz w:val="14"/>
              </w:rPr>
              <w:t>5209</w:t>
            </w:r>
          </w:p>
        </w:tc>
      </w:tr>
    </w:tbl>
    <w:p w14:paraId="5D0A46A7" w14:textId="77777777" w:rsidR="0099680A" w:rsidRDefault="0099680A" w:rsidP="002F06F4">
      <w:pPr>
        <w:rPr>
          <w:sz w:val="14"/>
        </w:rPr>
        <w:sectPr w:rsidR="0099680A">
          <w:pgSz w:w="11900" w:h="16840"/>
          <w:pgMar w:top="480" w:right="340" w:bottom="440" w:left="580" w:header="280" w:footer="258" w:gutter="0"/>
          <w:cols w:space="720"/>
        </w:sectPr>
      </w:pPr>
    </w:p>
    <w:p w14:paraId="6E454AE8" w14:textId="77777777" w:rsidR="0099680A" w:rsidRDefault="0099680A" w:rsidP="002F06F4"/>
    <w:tbl>
      <w:tblPr>
        <w:tblW w:w="0" w:type="auto"/>
        <w:tblInd w:w="567" w:type="dxa"/>
        <w:tblLayout w:type="fixed"/>
        <w:tblCellMar>
          <w:left w:w="0" w:type="dxa"/>
          <w:right w:w="0" w:type="dxa"/>
        </w:tblCellMar>
        <w:tblLook w:val="01E0" w:firstRow="1" w:lastRow="1" w:firstColumn="1" w:lastColumn="1" w:noHBand="0" w:noVBand="0"/>
      </w:tblPr>
      <w:tblGrid>
        <w:gridCol w:w="1058"/>
        <w:gridCol w:w="554"/>
      </w:tblGrid>
      <w:tr w:rsidR="0099680A" w14:paraId="51BA0A39" w14:textId="77777777" w:rsidTr="006241A2">
        <w:trPr>
          <w:trHeight w:val="154"/>
        </w:trPr>
        <w:tc>
          <w:tcPr>
            <w:tcW w:w="1058" w:type="dxa"/>
          </w:tcPr>
          <w:p w14:paraId="7357A91A" w14:textId="77777777" w:rsidR="0099680A" w:rsidRDefault="0099680A" w:rsidP="002F06F4">
            <w:pPr>
              <w:rPr>
                <w:sz w:val="14"/>
              </w:rPr>
            </w:pPr>
            <w:r>
              <w:rPr>
                <w:color w:val="202020"/>
                <w:sz w:val="14"/>
              </w:rPr>
              <w:t>sadness</w:t>
            </w:r>
          </w:p>
        </w:tc>
        <w:tc>
          <w:tcPr>
            <w:tcW w:w="554" w:type="dxa"/>
          </w:tcPr>
          <w:p w14:paraId="04FF5059" w14:textId="77777777" w:rsidR="0099680A" w:rsidRDefault="0099680A" w:rsidP="002F06F4">
            <w:pPr>
              <w:rPr>
                <w:sz w:val="14"/>
              </w:rPr>
            </w:pPr>
            <w:r>
              <w:rPr>
                <w:color w:val="202020"/>
                <w:sz w:val="14"/>
              </w:rPr>
              <w:t>5165</w:t>
            </w:r>
          </w:p>
        </w:tc>
      </w:tr>
      <w:tr w:rsidR="0099680A" w14:paraId="1E954A78" w14:textId="77777777" w:rsidTr="006241A2">
        <w:trPr>
          <w:trHeight w:val="174"/>
        </w:trPr>
        <w:tc>
          <w:tcPr>
            <w:tcW w:w="1058" w:type="dxa"/>
          </w:tcPr>
          <w:p w14:paraId="692706C5" w14:textId="77777777" w:rsidR="0099680A" w:rsidRDefault="0099680A" w:rsidP="002F06F4">
            <w:pPr>
              <w:rPr>
                <w:sz w:val="14"/>
              </w:rPr>
            </w:pPr>
            <w:r>
              <w:rPr>
                <w:color w:val="202020"/>
                <w:sz w:val="14"/>
              </w:rPr>
              <w:t>love</w:t>
            </w:r>
          </w:p>
        </w:tc>
        <w:tc>
          <w:tcPr>
            <w:tcW w:w="554" w:type="dxa"/>
          </w:tcPr>
          <w:p w14:paraId="193B9A25" w14:textId="77777777" w:rsidR="0099680A" w:rsidRDefault="0099680A" w:rsidP="002F06F4">
            <w:pPr>
              <w:rPr>
                <w:sz w:val="14"/>
              </w:rPr>
            </w:pPr>
            <w:r>
              <w:rPr>
                <w:color w:val="202020"/>
                <w:sz w:val="14"/>
              </w:rPr>
              <w:t>3842</w:t>
            </w:r>
          </w:p>
        </w:tc>
      </w:tr>
      <w:tr w:rsidR="0099680A" w14:paraId="37A69D56" w14:textId="77777777" w:rsidTr="006241A2">
        <w:trPr>
          <w:trHeight w:val="174"/>
        </w:trPr>
        <w:tc>
          <w:tcPr>
            <w:tcW w:w="1058" w:type="dxa"/>
          </w:tcPr>
          <w:p w14:paraId="6056ACF1" w14:textId="77777777" w:rsidR="0099680A" w:rsidRDefault="0099680A" w:rsidP="002F06F4">
            <w:pPr>
              <w:rPr>
                <w:sz w:val="14"/>
              </w:rPr>
            </w:pPr>
            <w:r>
              <w:rPr>
                <w:color w:val="202020"/>
                <w:sz w:val="14"/>
              </w:rPr>
              <w:t>surprise</w:t>
            </w:r>
          </w:p>
        </w:tc>
        <w:tc>
          <w:tcPr>
            <w:tcW w:w="554" w:type="dxa"/>
          </w:tcPr>
          <w:p w14:paraId="78358119" w14:textId="77777777" w:rsidR="0099680A" w:rsidRDefault="0099680A" w:rsidP="002F06F4">
            <w:pPr>
              <w:rPr>
                <w:sz w:val="14"/>
              </w:rPr>
            </w:pPr>
            <w:r>
              <w:rPr>
                <w:color w:val="202020"/>
                <w:sz w:val="14"/>
              </w:rPr>
              <w:t>2187</w:t>
            </w:r>
          </w:p>
        </w:tc>
      </w:tr>
      <w:tr w:rsidR="0099680A" w14:paraId="6F251DC1" w14:textId="77777777" w:rsidTr="006241A2">
        <w:trPr>
          <w:trHeight w:val="169"/>
        </w:trPr>
        <w:tc>
          <w:tcPr>
            <w:tcW w:w="1058" w:type="dxa"/>
          </w:tcPr>
          <w:p w14:paraId="0DEEAC76" w14:textId="77777777" w:rsidR="0099680A" w:rsidRDefault="0099680A" w:rsidP="002F06F4">
            <w:pPr>
              <w:rPr>
                <w:sz w:val="14"/>
              </w:rPr>
            </w:pPr>
            <w:r>
              <w:rPr>
                <w:color w:val="202020"/>
                <w:sz w:val="14"/>
              </w:rPr>
              <w:t>fun</w:t>
            </w:r>
          </w:p>
        </w:tc>
        <w:tc>
          <w:tcPr>
            <w:tcW w:w="554" w:type="dxa"/>
          </w:tcPr>
          <w:p w14:paraId="185AD188" w14:textId="77777777" w:rsidR="0099680A" w:rsidRDefault="0099680A" w:rsidP="002F06F4">
            <w:pPr>
              <w:rPr>
                <w:sz w:val="14"/>
              </w:rPr>
            </w:pPr>
            <w:r>
              <w:rPr>
                <w:color w:val="202020"/>
                <w:sz w:val="14"/>
              </w:rPr>
              <w:t>1776</w:t>
            </w:r>
          </w:p>
        </w:tc>
      </w:tr>
      <w:tr w:rsidR="0099680A" w14:paraId="5B8F2042" w14:textId="77777777" w:rsidTr="006241A2">
        <w:trPr>
          <w:trHeight w:val="174"/>
        </w:trPr>
        <w:tc>
          <w:tcPr>
            <w:tcW w:w="1058" w:type="dxa"/>
          </w:tcPr>
          <w:p w14:paraId="7DF35CA9" w14:textId="77777777" w:rsidR="0099680A" w:rsidRDefault="0099680A" w:rsidP="002F06F4">
            <w:pPr>
              <w:rPr>
                <w:sz w:val="14"/>
              </w:rPr>
            </w:pPr>
            <w:r>
              <w:rPr>
                <w:color w:val="202020"/>
                <w:sz w:val="14"/>
              </w:rPr>
              <w:t>relief</w:t>
            </w:r>
          </w:p>
        </w:tc>
        <w:tc>
          <w:tcPr>
            <w:tcW w:w="554" w:type="dxa"/>
          </w:tcPr>
          <w:p w14:paraId="7C36C0CB" w14:textId="77777777" w:rsidR="0099680A" w:rsidRDefault="0099680A" w:rsidP="002F06F4">
            <w:pPr>
              <w:rPr>
                <w:sz w:val="14"/>
              </w:rPr>
            </w:pPr>
            <w:r>
              <w:rPr>
                <w:color w:val="202020"/>
                <w:sz w:val="14"/>
              </w:rPr>
              <w:t>1526</w:t>
            </w:r>
          </w:p>
        </w:tc>
      </w:tr>
      <w:tr w:rsidR="0099680A" w14:paraId="035D799C" w14:textId="77777777" w:rsidTr="006241A2">
        <w:trPr>
          <w:trHeight w:val="174"/>
        </w:trPr>
        <w:tc>
          <w:tcPr>
            <w:tcW w:w="1058" w:type="dxa"/>
          </w:tcPr>
          <w:p w14:paraId="1CD56F34" w14:textId="77777777" w:rsidR="0099680A" w:rsidRDefault="0099680A" w:rsidP="002F06F4">
            <w:pPr>
              <w:rPr>
                <w:sz w:val="14"/>
              </w:rPr>
            </w:pPr>
            <w:r>
              <w:rPr>
                <w:color w:val="202020"/>
                <w:sz w:val="14"/>
              </w:rPr>
              <w:t>hate</w:t>
            </w:r>
          </w:p>
        </w:tc>
        <w:tc>
          <w:tcPr>
            <w:tcW w:w="554" w:type="dxa"/>
          </w:tcPr>
          <w:p w14:paraId="4317CE98" w14:textId="77777777" w:rsidR="0099680A" w:rsidRDefault="0099680A" w:rsidP="002F06F4">
            <w:pPr>
              <w:rPr>
                <w:sz w:val="14"/>
              </w:rPr>
            </w:pPr>
            <w:r>
              <w:rPr>
                <w:color w:val="202020"/>
                <w:sz w:val="14"/>
              </w:rPr>
              <w:t>1323</w:t>
            </w:r>
          </w:p>
        </w:tc>
      </w:tr>
      <w:tr w:rsidR="0099680A" w14:paraId="3183EDCA" w14:textId="77777777" w:rsidTr="006241A2">
        <w:trPr>
          <w:trHeight w:val="174"/>
        </w:trPr>
        <w:tc>
          <w:tcPr>
            <w:tcW w:w="1058" w:type="dxa"/>
          </w:tcPr>
          <w:p w14:paraId="340F07BA" w14:textId="77777777" w:rsidR="0099680A" w:rsidRDefault="0099680A" w:rsidP="002F06F4">
            <w:pPr>
              <w:rPr>
                <w:sz w:val="14"/>
              </w:rPr>
            </w:pPr>
            <w:r>
              <w:rPr>
                <w:color w:val="202020"/>
                <w:sz w:val="14"/>
              </w:rPr>
              <w:t>empty</w:t>
            </w:r>
          </w:p>
        </w:tc>
        <w:tc>
          <w:tcPr>
            <w:tcW w:w="554" w:type="dxa"/>
          </w:tcPr>
          <w:p w14:paraId="3FA82AEF" w14:textId="77777777" w:rsidR="0099680A" w:rsidRDefault="0099680A" w:rsidP="002F06F4">
            <w:pPr>
              <w:rPr>
                <w:sz w:val="14"/>
              </w:rPr>
            </w:pPr>
            <w:r>
              <w:rPr>
                <w:color w:val="202020"/>
                <w:sz w:val="14"/>
              </w:rPr>
              <w:t>827</w:t>
            </w:r>
          </w:p>
        </w:tc>
      </w:tr>
      <w:tr w:rsidR="0099680A" w14:paraId="183C5DF7" w14:textId="77777777" w:rsidTr="006241A2">
        <w:trPr>
          <w:trHeight w:val="174"/>
        </w:trPr>
        <w:tc>
          <w:tcPr>
            <w:tcW w:w="1058" w:type="dxa"/>
          </w:tcPr>
          <w:p w14:paraId="2D46257E" w14:textId="77777777" w:rsidR="0099680A" w:rsidRDefault="0099680A" w:rsidP="002F06F4">
            <w:pPr>
              <w:rPr>
                <w:sz w:val="14"/>
              </w:rPr>
            </w:pPr>
            <w:r>
              <w:rPr>
                <w:color w:val="202020"/>
                <w:sz w:val="14"/>
              </w:rPr>
              <w:t>enthusiasm</w:t>
            </w:r>
          </w:p>
        </w:tc>
        <w:tc>
          <w:tcPr>
            <w:tcW w:w="554" w:type="dxa"/>
          </w:tcPr>
          <w:p w14:paraId="771914B5" w14:textId="77777777" w:rsidR="0099680A" w:rsidRDefault="0099680A" w:rsidP="002F06F4">
            <w:pPr>
              <w:rPr>
                <w:sz w:val="14"/>
              </w:rPr>
            </w:pPr>
            <w:r>
              <w:rPr>
                <w:color w:val="202020"/>
                <w:sz w:val="14"/>
              </w:rPr>
              <w:t>759</w:t>
            </w:r>
          </w:p>
        </w:tc>
      </w:tr>
      <w:tr w:rsidR="0099680A" w14:paraId="42CEF10E" w14:textId="77777777" w:rsidTr="006241A2">
        <w:trPr>
          <w:trHeight w:val="169"/>
        </w:trPr>
        <w:tc>
          <w:tcPr>
            <w:tcW w:w="1058" w:type="dxa"/>
          </w:tcPr>
          <w:p w14:paraId="5EED8A18" w14:textId="77777777" w:rsidR="0099680A" w:rsidRDefault="0099680A" w:rsidP="002F06F4">
            <w:pPr>
              <w:rPr>
                <w:sz w:val="14"/>
              </w:rPr>
            </w:pPr>
            <w:r>
              <w:rPr>
                <w:color w:val="202020"/>
                <w:sz w:val="14"/>
              </w:rPr>
              <w:t>boredom</w:t>
            </w:r>
          </w:p>
        </w:tc>
        <w:tc>
          <w:tcPr>
            <w:tcW w:w="554" w:type="dxa"/>
          </w:tcPr>
          <w:p w14:paraId="59D7B1DA" w14:textId="77777777" w:rsidR="0099680A" w:rsidRDefault="0099680A" w:rsidP="002F06F4">
            <w:pPr>
              <w:rPr>
                <w:sz w:val="14"/>
              </w:rPr>
            </w:pPr>
            <w:r>
              <w:rPr>
                <w:color w:val="202020"/>
                <w:sz w:val="14"/>
              </w:rPr>
              <w:t>179</w:t>
            </w:r>
          </w:p>
        </w:tc>
      </w:tr>
      <w:tr w:rsidR="0099680A" w14:paraId="172311B9" w14:textId="77777777" w:rsidTr="006241A2">
        <w:trPr>
          <w:trHeight w:val="154"/>
        </w:trPr>
        <w:tc>
          <w:tcPr>
            <w:tcW w:w="1058" w:type="dxa"/>
          </w:tcPr>
          <w:p w14:paraId="18027F67" w14:textId="77777777" w:rsidR="0099680A" w:rsidRDefault="0099680A" w:rsidP="002F06F4">
            <w:pPr>
              <w:rPr>
                <w:sz w:val="14"/>
              </w:rPr>
            </w:pPr>
            <w:r>
              <w:rPr>
                <w:color w:val="202020"/>
                <w:sz w:val="14"/>
              </w:rPr>
              <w:t>anger</w:t>
            </w:r>
          </w:p>
        </w:tc>
        <w:tc>
          <w:tcPr>
            <w:tcW w:w="554" w:type="dxa"/>
          </w:tcPr>
          <w:p w14:paraId="32DE59AD" w14:textId="77777777" w:rsidR="0099680A" w:rsidRDefault="0099680A" w:rsidP="002F06F4">
            <w:pPr>
              <w:rPr>
                <w:sz w:val="14"/>
              </w:rPr>
            </w:pPr>
            <w:r>
              <w:rPr>
                <w:color w:val="202020"/>
                <w:sz w:val="14"/>
              </w:rPr>
              <w:t>110</w:t>
            </w:r>
          </w:p>
        </w:tc>
      </w:tr>
    </w:tbl>
    <w:p w14:paraId="376BB1CF" w14:textId="77777777" w:rsidR="0099680A" w:rsidRDefault="0099680A" w:rsidP="002F06F4">
      <w:r>
        <w:rPr>
          <w:color w:val="202020"/>
        </w:rPr>
        <w:t>Name: sentiment, dtype: int64</w:t>
      </w:r>
    </w:p>
    <w:p w14:paraId="3991369B" w14:textId="77777777" w:rsidR="0099680A" w:rsidRDefault="0099680A" w:rsidP="002F06F4">
      <w:pPr>
        <w:rPr>
          <w:sz w:val="17"/>
        </w:rPr>
      </w:pPr>
      <w:r>
        <w:rPr>
          <w:noProof/>
        </w:rPr>
        <mc:AlternateContent>
          <mc:Choice Requires="wps">
            <w:drawing>
              <wp:anchor distT="0" distB="0" distL="0" distR="0" simplePos="0" relativeHeight="251705344" behindDoc="1" locked="0" layoutInCell="1" allowOverlap="1" wp14:anchorId="3438747B" wp14:editId="74D95E49">
                <wp:simplePos x="0" y="0"/>
                <wp:positionH relativeFrom="page">
                  <wp:posOffset>469900</wp:posOffset>
                </wp:positionH>
                <wp:positionV relativeFrom="paragraph">
                  <wp:posOffset>138430</wp:posOffset>
                </wp:positionV>
                <wp:extent cx="6718300" cy="3746500"/>
                <wp:effectExtent l="0" t="0" r="0" b="0"/>
                <wp:wrapTopAndBottom/>
                <wp:docPr id="510318120"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7465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343C2D" w14:textId="77777777" w:rsidR="0099680A" w:rsidRDefault="0099680A" w:rsidP="0099680A">
                            <w:pPr>
                              <w:pStyle w:val="BodyText"/>
                              <w:spacing w:before="123" w:line="288" w:lineRule="auto"/>
                              <w:ind w:left="59" w:right="6468"/>
                            </w:pPr>
                            <w:r>
                              <w:rPr>
                                <w:color w:val="202020"/>
                              </w:rPr>
                              <w:t># Create a mapping of old classes to new classes class_mapping = {</w:t>
                            </w:r>
                          </w:p>
                          <w:p w14:paraId="75F54B75" w14:textId="77777777" w:rsidR="0099680A" w:rsidRDefault="0099680A" w:rsidP="0099680A">
                            <w:pPr>
                              <w:pStyle w:val="BodyText"/>
                              <w:spacing w:line="158" w:lineRule="exact"/>
                              <w:ind w:left="396"/>
                            </w:pPr>
                            <w:r>
                              <w:rPr>
                                <w:color w:val="202020"/>
                              </w:rPr>
                              <w:t>'anger': 'other',</w:t>
                            </w:r>
                          </w:p>
                          <w:p w14:paraId="5E5CC1C9" w14:textId="77777777" w:rsidR="0099680A" w:rsidRDefault="0099680A" w:rsidP="0099680A">
                            <w:pPr>
                              <w:pStyle w:val="BodyText"/>
                              <w:spacing w:before="32" w:line="288" w:lineRule="auto"/>
                              <w:ind w:left="396" w:right="8399"/>
                            </w:pPr>
                            <w:r>
                              <w:rPr>
                                <w:color w:val="202020"/>
                              </w:rPr>
                              <w:t>'love': 'love', 'sadness': 'sadness', 'surprise': 'other',</w:t>
                            </w:r>
                          </w:p>
                          <w:p w14:paraId="278326A5" w14:textId="77777777" w:rsidR="0099680A" w:rsidRDefault="0099680A" w:rsidP="0099680A">
                            <w:pPr>
                              <w:pStyle w:val="BodyText"/>
                              <w:spacing w:line="158" w:lineRule="exact"/>
                              <w:ind w:left="396"/>
                            </w:pPr>
                            <w:r>
                              <w:rPr>
                                <w:color w:val="202020"/>
                              </w:rPr>
                              <w:t>'joy': 'joy',</w:t>
                            </w:r>
                          </w:p>
                          <w:p w14:paraId="6D6E4D9F" w14:textId="77777777" w:rsidR="0099680A" w:rsidRDefault="0099680A" w:rsidP="0099680A">
                            <w:pPr>
                              <w:pStyle w:val="BodyText"/>
                              <w:spacing w:before="31" w:line="288" w:lineRule="auto"/>
                              <w:ind w:left="396" w:right="8399"/>
                            </w:pPr>
                            <w:r>
                              <w:rPr>
                                <w:color w:val="202020"/>
                              </w:rPr>
                              <w:t>'fear': 'fear', 'neutral': 'neutral', 'happiness': 'joy',</w:t>
                            </w:r>
                          </w:p>
                          <w:p w14:paraId="3BA4CA1E" w14:textId="77777777" w:rsidR="0099680A" w:rsidRDefault="0099680A" w:rsidP="0099680A">
                            <w:pPr>
                              <w:pStyle w:val="BodyText"/>
                              <w:spacing w:line="158" w:lineRule="exact"/>
                              <w:ind w:left="396"/>
                            </w:pPr>
                            <w:r>
                              <w:rPr>
                                <w:color w:val="202020"/>
                              </w:rPr>
                              <w:t>'fun': 'joy',</w:t>
                            </w:r>
                          </w:p>
                          <w:p w14:paraId="3BEAB664" w14:textId="77777777" w:rsidR="0099680A" w:rsidRDefault="0099680A" w:rsidP="0099680A">
                            <w:pPr>
                              <w:pStyle w:val="BodyText"/>
                              <w:spacing w:before="31"/>
                              <w:ind w:left="396"/>
                            </w:pPr>
                            <w:r>
                              <w:rPr>
                                <w:color w:val="202020"/>
                              </w:rPr>
                              <w:t>'relief': 'joy',</w:t>
                            </w:r>
                          </w:p>
                          <w:p w14:paraId="3663FDD5" w14:textId="77777777" w:rsidR="0099680A" w:rsidRDefault="0099680A" w:rsidP="0099680A">
                            <w:pPr>
                              <w:pStyle w:val="BodyText"/>
                              <w:spacing w:before="32"/>
                              <w:ind w:left="396"/>
                            </w:pPr>
                            <w:r>
                              <w:rPr>
                                <w:color w:val="202020"/>
                              </w:rPr>
                              <w:t>'hate': 'other',</w:t>
                            </w:r>
                          </w:p>
                          <w:p w14:paraId="350DB69C" w14:textId="77777777" w:rsidR="0099680A" w:rsidRDefault="0099680A" w:rsidP="0099680A">
                            <w:pPr>
                              <w:pStyle w:val="BodyText"/>
                              <w:spacing w:before="31"/>
                              <w:ind w:left="396"/>
                            </w:pPr>
                            <w:r>
                              <w:rPr>
                                <w:color w:val="202020"/>
                              </w:rPr>
                              <w:t>'empty': 'sadness',</w:t>
                            </w:r>
                          </w:p>
                          <w:p w14:paraId="6A235D87" w14:textId="77777777" w:rsidR="0099680A" w:rsidRDefault="0099680A" w:rsidP="0099680A">
                            <w:pPr>
                              <w:pStyle w:val="BodyText"/>
                              <w:spacing w:before="32" w:line="288" w:lineRule="auto"/>
                              <w:ind w:left="396" w:right="8399"/>
                            </w:pPr>
                            <w:r>
                              <w:rPr>
                                <w:color w:val="202020"/>
                              </w:rPr>
                              <w:t>'enthusiasm': 'joy', 'boredom': 'sadness', 'worry': 'fear',</w:t>
                            </w:r>
                          </w:p>
                          <w:p w14:paraId="69C80298" w14:textId="77777777" w:rsidR="0099680A" w:rsidRDefault="0099680A" w:rsidP="0099680A">
                            <w:pPr>
                              <w:pStyle w:val="BodyText"/>
                              <w:spacing w:line="158" w:lineRule="exact"/>
                              <w:ind w:left="396"/>
                            </w:pPr>
                            <w:r>
                              <w:rPr>
                                <w:color w:val="202020"/>
                              </w:rPr>
                              <w:t>'other': 'other',</w:t>
                            </w:r>
                          </w:p>
                          <w:p w14:paraId="39187968" w14:textId="77777777" w:rsidR="0099680A" w:rsidRDefault="0099680A" w:rsidP="0099680A">
                            <w:pPr>
                              <w:pStyle w:val="BodyText"/>
                              <w:spacing w:before="6"/>
                              <w:rPr>
                                <w:sz w:val="19"/>
                              </w:rPr>
                            </w:pPr>
                          </w:p>
                          <w:p w14:paraId="7AF64BBE" w14:textId="77777777" w:rsidR="0099680A" w:rsidRDefault="0099680A" w:rsidP="0099680A">
                            <w:pPr>
                              <w:pStyle w:val="BodyText"/>
                              <w:ind w:left="59"/>
                            </w:pPr>
                            <w:r>
                              <w:rPr>
                                <w:color w:val="202020"/>
                              </w:rPr>
                              <w:t>}</w:t>
                            </w:r>
                          </w:p>
                          <w:p w14:paraId="55C4A45E" w14:textId="77777777" w:rsidR="0099680A" w:rsidRDefault="0099680A" w:rsidP="0099680A">
                            <w:pPr>
                              <w:pStyle w:val="BodyText"/>
                              <w:spacing w:before="6"/>
                              <w:rPr>
                                <w:sz w:val="19"/>
                              </w:rPr>
                            </w:pPr>
                          </w:p>
                          <w:p w14:paraId="73E29D29" w14:textId="77777777" w:rsidR="0099680A" w:rsidRDefault="0099680A" w:rsidP="0099680A">
                            <w:pPr>
                              <w:pStyle w:val="BodyText"/>
                              <w:spacing w:line="288" w:lineRule="auto"/>
                              <w:ind w:left="59" w:right="3947"/>
                            </w:pPr>
                            <w:r>
                              <w:rPr>
                                <w:color w:val="202020"/>
                              </w:rPr>
                              <w:t># Map the old classes to new classes in the 'Emotion' column of your DataFrame df_fet['sentiment'] = df_fet['sentiment'].map(class_mapping)</w:t>
                            </w:r>
                          </w:p>
                          <w:p w14:paraId="57B42721" w14:textId="77777777" w:rsidR="0099680A" w:rsidRDefault="0099680A" w:rsidP="0099680A">
                            <w:pPr>
                              <w:pStyle w:val="BodyText"/>
                              <w:spacing w:before="8"/>
                              <w:rPr>
                                <w:sz w:val="16"/>
                              </w:rPr>
                            </w:pPr>
                          </w:p>
                          <w:p w14:paraId="354DF2EF" w14:textId="77777777" w:rsidR="0099680A" w:rsidRDefault="0099680A" w:rsidP="0099680A">
                            <w:pPr>
                              <w:pStyle w:val="BodyText"/>
                              <w:spacing w:line="288" w:lineRule="auto"/>
                              <w:ind w:left="59" w:right="6131"/>
                            </w:pPr>
                            <w:r>
                              <w:rPr>
                                <w:color w:val="202020"/>
                              </w:rPr>
                              <w:t>plt.figure(figsize=(8,4)) sns.countplot(x='sentiment',</w:t>
                            </w:r>
                            <w:r>
                              <w:rPr>
                                <w:color w:val="202020"/>
                                <w:spacing w:val="9"/>
                              </w:rPr>
                              <w:t xml:space="preserve"> </w:t>
                            </w:r>
                            <w:r>
                              <w:rPr>
                                <w:color w:val="202020"/>
                                <w:spacing w:val="-2"/>
                              </w:rPr>
                              <w:t>data=df_fet);</w:t>
                            </w:r>
                          </w:p>
                          <w:p w14:paraId="0A6D7B6A" w14:textId="77777777" w:rsidR="0099680A" w:rsidRDefault="0099680A" w:rsidP="0099680A">
                            <w:pPr>
                              <w:pStyle w:val="BodyText"/>
                              <w:spacing w:before="8"/>
                              <w:rPr>
                                <w:sz w:val="16"/>
                              </w:rPr>
                            </w:pPr>
                          </w:p>
                          <w:p w14:paraId="25245B04" w14:textId="77777777" w:rsidR="0099680A" w:rsidRDefault="0099680A" w:rsidP="0099680A">
                            <w:pPr>
                              <w:pStyle w:val="BodyText"/>
                              <w:spacing w:line="288" w:lineRule="auto"/>
                              <w:ind w:left="59" w:right="7056"/>
                            </w:pPr>
                            <w:r>
                              <w:rPr>
                                <w:color w:val="202020"/>
                              </w:rPr>
                              <w:t># Check the updated class distribution print(df_fet['sentiment'].value_cou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38747B" id="Text Box 211" o:spid="_x0000_s1038" type="#_x0000_t202" style="position:absolute;margin-left:37pt;margin-top:10.9pt;width:529pt;height:295pt;z-index:-2516111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" fillcolor="#f6f6f6" stroked="f">
                <v:path arrowok="t"/>
                <v:textbox inset="0,0,0,0">
                  <w:txbxContent>
                    <w:p w14:paraId="33343C2D" w14:textId="77777777" w:rsidR="0099680A" w:rsidRDefault="0099680A" w:rsidP="0099680A">
                      <w:pPr>
                        <w:pStyle w:val="BodyText"/>
                        <w:spacing w:before="123" w:line="288" w:lineRule="auto"/>
                        <w:ind w:left="59" w:right="6468"/>
                      </w:pPr>
                      <w:r>
                        <w:rPr>
                          <w:color w:val="202020"/>
                        </w:rPr>
                        <w:t># Create a mapping of old classes to new classes class_mapping = {</w:t>
                      </w:r>
                    </w:p>
                    <w:p w14:paraId="75F54B75" w14:textId="77777777" w:rsidR="0099680A" w:rsidRDefault="0099680A" w:rsidP="0099680A">
                      <w:pPr>
                        <w:pStyle w:val="BodyText"/>
                        <w:spacing w:line="158" w:lineRule="exact"/>
                        <w:ind w:left="396"/>
                      </w:pPr>
                      <w:r>
                        <w:rPr>
                          <w:color w:val="202020"/>
                        </w:rPr>
                        <w:t>'anger': 'other',</w:t>
                      </w:r>
                    </w:p>
                    <w:p w14:paraId="5E5CC1C9" w14:textId="77777777" w:rsidR="0099680A" w:rsidRDefault="0099680A" w:rsidP="0099680A">
                      <w:pPr>
                        <w:pStyle w:val="BodyText"/>
                        <w:spacing w:before="32" w:line="288" w:lineRule="auto"/>
                        <w:ind w:left="396" w:right="8399"/>
                      </w:pPr>
                      <w:r>
                        <w:rPr>
                          <w:color w:val="202020"/>
                        </w:rPr>
                        <w:t>'love': 'love', 'sadness': 'sadness', 'surprise': 'other',</w:t>
                      </w:r>
                    </w:p>
                    <w:p w14:paraId="278326A5" w14:textId="77777777" w:rsidR="0099680A" w:rsidRDefault="0099680A" w:rsidP="0099680A">
                      <w:pPr>
                        <w:pStyle w:val="BodyText"/>
                        <w:spacing w:line="158" w:lineRule="exact"/>
                        <w:ind w:left="396"/>
                      </w:pPr>
                      <w:r>
                        <w:rPr>
                          <w:color w:val="202020"/>
                        </w:rPr>
                        <w:t>'joy': 'joy',</w:t>
                      </w:r>
                    </w:p>
                    <w:p w14:paraId="6D6E4D9F" w14:textId="77777777" w:rsidR="0099680A" w:rsidRDefault="0099680A" w:rsidP="0099680A">
                      <w:pPr>
                        <w:pStyle w:val="BodyText"/>
                        <w:spacing w:before="31" w:line="288" w:lineRule="auto"/>
                        <w:ind w:left="396" w:right="8399"/>
                      </w:pPr>
                      <w:r>
                        <w:rPr>
                          <w:color w:val="202020"/>
                        </w:rPr>
                        <w:t>'fear': 'fear', 'neutral': 'neutral', 'happiness': 'joy',</w:t>
                      </w:r>
                    </w:p>
                    <w:p w14:paraId="3BA4CA1E" w14:textId="77777777" w:rsidR="0099680A" w:rsidRDefault="0099680A" w:rsidP="0099680A">
                      <w:pPr>
                        <w:pStyle w:val="BodyText"/>
                        <w:spacing w:line="158" w:lineRule="exact"/>
                        <w:ind w:left="396"/>
                      </w:pPr>
                      <w:r>
                        <w:rPr>
                          <w:color w:val="202020"/>
                        </w:rPr>
                        <w:t>'fun': 'joy',</w:t>
                      </w:r>
                    </w:p>
                    <w:p w14:paraId="3BEAB664" w14:textId="77777777" w:rsidR="0099680A" w:rsidRDefault="0099680A" w:rsidP="0099680A">
                      <w:pPr>
                        <w:pStyle w:val="BodyText"/>
                        <w:spacing w:before="31"/>
                        <w:ind w:left="396"/>
                      </w:pPr>
                      <w:r>
                        <w:rPr>
                          <w:color w:val="202020"/>
                        </w:rPr>
                        <w:t>'relief': 'joy',</w:t>
                      </w:r>
                    </w:p>
                    <w:p w14:paraId="3663FDD5" w14:textId="77777777" w:rsidR="0099680A" w:rsidRDefault="0099680A" w:rsidP="0099680A">
                      <w:pPr>
                        <w:pStyle w:val="BodyText"/>
                        <w:spacing w:before="32"/>
                        <w:ind w:left="396"/>
                      </w:pPr>
                      <w:r>
                        <w:rPr>
                          <w:color w:val="202020"/>
                        </w:rPr>
                        <w:t>'hate': 'other',</w:t>
                      </w:r>
                    </w:p>
                    <w:p w14:paraId="350DB69C" w14:textId="77777777" w:rsidR="0099680A" w:rsidRDefault="0099680A" w:rsidP="0099680A">
                      <w:pPr>
                        <w:pStyle w:val="BodyText"/>
                        <w:spacing w:before="31"/>
                        <w:ind w:left="396"/>
                      </w:pPr>
                      <w:r>
                        <w:rPr>
                          <w:color w:val="202020"/>
                        </w:rPr>
                        <w:t>'empty': 'sadness',</w:t>
                      </w:r>
                    </w:p>
                    <w:p w14:paraId="6A235D87" w14:textId="77777777" w:rsidR="0099680A" w:rsidRDefault="0099680A" w:rsidP="0099680A">
                      <w:pPr>
                        <w:pStyle w:val="BodyText"/>
                        <w:spacing w:before="32" w:line="288" w:lineRule="auto"/>
                        <w:ind w:left="396" w:right="8399"/>
                      </w:pPr>
                      <w:r>
                        <w:rPr>
                          <w:color w:val="202020"/>
                        </w:rPr>
                        <w:t>'enthusiasm': 'joy', 'boredom': 'sadness', 'worry': 'fear',</w:t>
                      </w:r>
                    </w:p>
                    <w:p w14:paraId="69C80298" w14:textId="77777777" w:rsidR="0099680A" w:rsidRDefault="0099680A" w:rsidP="0099680A">
                      <w:pPr>
                        <w:pStyle w:val="BodyText"/>
                        <w:spacing w:line="158" w:lineRule="exact"/>
                        <w:ind w:left="396"/>
                      </w:pPr>
                      <w:r>
                        <w:rPr>
                          <w:color w:val="202020"/>
                        </w:rPr>
                        <w:t>'other': 'other',</w:t>
                      </w:r>
                    </w:p>
                    <w:p w14:paraId="39187968" w14:textId="77777777" w:rsidR="0099680A" w:rsidRDefault="0099680A" w:rsidP="0099680A">
                      <w:pPr>
                        <w:pStyle w:val="BodyText"/>
                        <w:spacing w:before="6"/>
                        <w:rPr>
                          <w:sz w:val="19"/>
                        </w:rPr>
                      </w:pPr>
                    </w:p>
                    <w:p w14:paraId="7AF64BBE" w14:textId="77777777" w:rsidR="0099680A" w:rsidRDefault="0099680A" w:rsidP="0099680A">
                      <w:pPr>
                        <w:pStyle w:val="BodyText"/>
                        <w:ind w:left="59"/>
                      </w:pPr>
                      <w:r>
                        <w:rPr>
                          <w:color w:val="202020"/>
                        </w:rPr>
                        <w:t>}</w:t>
                      </w:r>
                    </w:p>
                    <w:p w14:paraId="55C4A45E" w14:textId="77777777" w:rsidR="0099680A" w:rsidRDefault="0099680A" w:rsidP="0099680A">
                      <w:pPr>
                        <w:pStyle w:val="BodyText"/>
                        <w:spacing w:before="6"/>
                        <w:rPr>
                          <w:sz w:val="19"/>
                        </w:rPr>
                      </w:pPr>
                    </w:p>
                    <w:p w14:paraId="73E29D29" w14:textId="77777777" w:rsidR="0099680A" w:rsidRDefault="0099680A" w:rsidP="0099680A">
                      <w:pPr>
                        <w:pStyle w:val="BodyText"/>
                        <w:spacing w:line="288" w:lineRule="auto"/>
                        <w:ind w:left="59" w:right="3947"/>
                      </w:pPr>
                      <w:r>
                        <w:rPr>
                          <w:color w:val="202020"/>
                        </w:rPr>
                        <w:t># Map the old classes to new classes in the 'Emotion' column of your DataFrame df_fet['sentiment'] = df_fet['sentiment'].map(class_mapping)</w:t>
                      </w:r>
                    </w:p>
                    <w:p w14:paraId="57B42721" w14:textId="77777777" w:rsidR="0099680A" w:rsidRDefault="0099680A" w:rsidP="0099680A">
                      <w:pPr>
                        <w:pStyle w:val="BodyText"/>
                        <w:spacing w:before="8"/>
                        <w:rPr>
                          <w:sz w:val="16"/>
                        </w:rPr>
                      </w:pPr>
                    </w:p>
                    <w:p w14:paraId="354DF2EF" w14:textId="77777777" w:rsidR="0099680A" w:rsidRDefault="0099680A" w:rsidP="0099680A">
                      <w:pPr>
                        <w:pStyle w:val="BodyText"/>
                        <w:spacing w:line="288" w:lineRule="auto"/>
                        <w:ind w:left="59" w:right="6131"/>
                      </w:pPr>
                      <w:r>
                        <w:rPr>
                          <w:color w:val="202020"/>
                        </w:rPr>
                        <w:t>plt.figure(figsize=(8,4)) sns.countplot(x='sentiment',</w:t>
                      </w:r>
                      <w:r>
                        <w:rPr>
                          <w:color w:val="202020"/>
                          <w:spacing w:val="9"/>
                        </w:rPr>
                        <w:t xml:space="preserve"> </w:t>
                      </w:r>
                      <w:r>
                        <w:rPr>
                          <w:color w:val="202020"/>
                          <w:spacing w:val="-2"/>
                        </w:rPr>
                        <w:t>data=df_fet);</w:t>
                      </w:r>
                    </w:p>
                    <w:p w14:paraId="0A6D7B6A" w14:textId="77777777" w:rsidR="0099680A" w:rsidRDefault="0099680A" w:rsidP="0099680A">
                      <w:pPr>
                        <w:pStyle w:val="BodyText"/>
                        <w:spacing w:before="8"/>
                        <w:rPr>
                          <w:sz w:val="16"/>
                        </w:rPr>
                      </w:pPr>
                    </w:p>
                    <w:p w14:paraId="25245B04" w14:textId="77777777" w:rsidR="0099680A" w:rsidRDefault="0099680A" w:rsidP="0099680A">
                      <w:pPr>
                        <w:pStyle w:val="BodyText"/>
                        <w:spacing w:line="288" w:lineRule="auto"/>
                        <w:ind w:left="59" w:right="7056"/>
                      </w:pPr>
                      <w:r>
                        <w:rPr>
                          <w:color w:val="202020"/>
                        </w:rPr>
                        <w:t># Check the updated class distribution print(df_fet['sentiment'].value_counts())</w:t>
                      </w:r>
                    </w:p>
                  </w:txbxContent>
                </v:textbox>
                <w10:wrap type="topAndBottom" anchorx="page"/>
              </v:shape>
            </w:pict>
          </mc:Fallback>
        </mc:AlternateContent>
      </w:r>
    </w:p>
    <w:p w14:paraId="12E89B13" w14:textId="77777777" w:rsidR="0099680A" w:rsidRDefault="0099680A" w:rsidP="002F06F4">
      <w:r>
        <w:rPr>
          <w:color w:val="202020"/>
        </w:rPr>
        <w:t>joy</w:t>
      </w:r>
      <w:r>
        <w:rPr>
          <w:color w:val="202020"/>
        </w:rPr>
        <w:tab/>
        <w:t>9270</w:t>
      </w:r>
    </w:p>
    <w:p w14:paraId="0091D550" w14:textId="77777777" w:rsidR="0099680A" w:rsidRDefault="0099680A" w:rsidP="002F06F4">
      <w:r>
        <w:rPr>
          <w:color w:val="202020"/>
        </w:rPr>
        <w:t>neutral</w:t>
      </w:r>
      <w:r>
        <w:rPr>
          <w:color w:val="202020"/>
        </w:rPr>
        <w:tab/>
        <w:t>8638</w:t>
      </w:r>
    </w:p>
    <w:p w14:paraId="75B11462" w14:textId="77777777" w:rsidR="0099680A" w:rsidRDefault="0099680A" w:rsidP="002F06F4">
      <w:r>
        <w:rPr>
          <w:color w:val="202020"/>
        </w:rPr>
        <w:t>fear</w:t>
      </w:r>
      <w:r>
        <w:rPr>
          <w:color w:val="202020"/>
        </w:rPr>
        <w:tab/>
        <w:t>8459</w:t>
      </w:r>
    </w:p>
    <w:p w14:paraId="2567E7E5" w14:textId="77777777" w:rsidR="0099680A" w:rsidRDefault="0099680A" w:rsidP="002F06F4">
      <w:r>
        <w:rPr>
          <w:color w:val="202020"/>
        </w:rPr>
        <w:t>sadness</w:t>
      </w:r>
      <w:r>
        <w:rPr>
          <w:color w:val="202020"/>
        </w:rPr>
        <w:tab/>
        <w:t>6171</w:t>
      </w:r>
    </w:p>
    <w:p w14:paraId="1E37F79D" w14:textId="77777777" w:rsidR="0099680A" w:rsidRDefault="0099680A" w:rsidP="002F06F4">
      <w:r>
        <w:rPr>
          <w:color w:val="202020"/>
        </w:rPr>
        <w:t>love</w:t>
      </w:r>
      <w:r>
        <w:rPr>
          <w:color w:val="202020"/>
        </w:rPr>
        <w:tab/>
        <w:t>3842</w:t>
      </w:r>
    </w:p>
    <w:p w14:paraId="6422F715" w14:textId="77777777" w:rsidR="0099680A" w:rsidRDefault="0099680A" w:rsidP="002F06F4">
      <w:r>
        <w:rPr>
          <w:color w:val="202020"/>
        </w:rPr>
        <w:t>other</w:t>
      </w:r>
      <w:r>
        <w:rPr>
          <w:color w:val="202020"/>
        </w:rPr>
        <w:tab/>
        <w:t>3620</w:t>
      </w:r>
    </w:p>
    <w:p w14:paraId="2C6DD18C" w14:textId="77777777" w:rsidR="0099680A" w:rsidRDefault="0099680A" w:rsidP="002F06F4">
      <w:r>
        <w:rPr>
          <w:color w:val="202020"/>
        </w:rPr>
        <w:t>Name: sentiment, dtype: int64</w:t>
      </w:r>
    </w:p>
    <w:p w14:paraId="0C0CB770" w14:textId="77777777" w:rsidR="0099680A" w:rsidRDefault="0099680A" w:rsidP="002F06F4">
      <w:r>
        <w:rPr>
          <w:noProof/>
        </w:rPr>
        <mc:AlternateContent>
          <mc:Choice Requires="wps">
            <w:drawing>
              <wp:anchor distT="0" distB="0" distL="114300" distR="114300" simplePos="0" relativeHeight="251660288" behindDoc="0" locked="0" layoutInCell="1" allowOverlap="1" wp14:anchorId="5202FAEC" wp14:editId="576118DC">
                <wp:simplePos x="0" y="0"/>
                <wp:positionH relativeFrom="page">
                  <wp:posOffset>469900</wp:posOffset>
                </wp:positionH>
                <wp:positionV relativeFrom="paragraph">
                  <wp:posOffset>138430</wp:posOffset>
                </wp:positionV>
                <wp:extent cx="6718300" cy="368300"/>
                <wp:effectExtent l="0" t="0" r="0" b="0"/>
                <wp:wrapNone/>
                <wp:docPr id="1501040921"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683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1E5E96" w14:textId="77777777" w:rsidR="0099680A" w:rsidRDefault="0099680A" w:rsidP="0099680A">
                            <w:pPr>
                              <w:pStyle w:val="BodyText"/>
                              <w:spacing w:before="123" w:line="288" w:lineRule="auto"/>
                              <w:ind w:left="59" w:right="7308"/>
                            </w:pPr>
                            <w:r>
                              <w:rPr>
                                <w:color w:val="202020"/>
                              </w:rPr>
                              <w:t>#print the number of duplicated values df_fet.duplicated().su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02FAEC" id="Text Box 210" o:spid="_x0000_s1039" type="#_x0000_t202" style="position:absolute;margin-left:37pt;margin-top:10.9pt;width:529pt;height:29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" fillcolor="#f6f6f6" stroked="f">
                <v:path arrowok="t"/>
                <v:textbox inset="0,0,0,0">
                  <w:txbxContent>
                    <w:p w14:paraId="4F1E5E96" w14:textId="77777777" w:rsidR="0099680A" w:rsidRDefault="0099680A" w:rsidP="0099680A">
                      <w:pPr>
                        <w:pStyle w:val="BodyText"/>
                        <w:spacing w:before="123" w:line="288" w:lineRule="auto"/>
                        <w:ind w:left="59" w:right="7308"/>
                      </w:pPr>
                      <w:r>
                        <w:rPr>
                          <w:color w:val="202020"/>
                        </w:rPr>
                        <w:t>#print the number of duplicated values df_fet.duplicated().sum()</w:t>
                      </w:r>
                    </w:p>
                  </w:txbxContent>
                </v:textbox>
                <w10:wrap anchorx="page"/>
              </v:shape>
            </w:pict>
          </mc:Fallback>
        </mc:AlternateContent>
      </w:r>
      <w:r>
        <w:rPr>
          <w:color w:val="202020"/>
        </w:rPr>
        <w:t>95</w:t>
      </w:r>
    </w:p>
    <w:p w14:paraId="5EE5F36A" w14:textId="77777777" w:rsidR="0099680A" w:rsidRDefault="0099680A" w:rsidP="002F06F4">
      <w:pPr>
        <w:rPr>
          <w:sz w:val="18"/>
        </w:rPr>
      </w:pPr>
      <w:r>
        <w:rPr>
          <w:noProof/>
        </w:rPr>
        <mc:AlternateContent>
          <mc:Choice Requires="wps">
            <w:drawing>
              <wp:anchor distT="0" distB="0" distL="0" distR="0" simplePos="0" relativeHeight="251706368" behindDoc="1" locked="0" layoutInCell="1" allowOverlap="1" wp14:anchorId="430383B1" wp14:editId="78DFF9FC">
                <wp:simplePos x="0" y="0"/>
                <wp:positionH relativeFrom="page">
                  <wp:posOffset>469900</wp:posOffset>
                </wp:positionH>
                <wp:positionV relativeFrom="paragraph">
                  <wp:posOffset>144780</wp:posOffset>
                </wp:positionV>
                <wp:extent cx="6718300" cy="368300"/>
                <wp:effectExtent l="0" t="0" r="0" b="0"/>
                <wp:wrapTopAndBottom/>
                <wp:docPr id="490702857"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683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EC3AC9" w14:textId="77777777" w:rsidR="0099680A" w:rsidRDefault="0099680A" w:rsidP="0099680A">
                            <w:pPr>
                              <w:pStyle w:val="BodyText"/>
                              <w:spacing w:before="123" w:line="288" w:lineRule="auto"/>
                              <w:ind w:left="59" w:right="6636"/>
                            </w:pPr>
                            <w:r>
                              <w:rPr>
                                <w:color w:val="202020"/>
                              </w:rPr>
                              <w:t>#print the rows which are duplicated df_fet[df_fet['content'].duplicated() == Tru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0383B1" id="Text Box 209" o:spid="_x0000_s1040" type="#_x0000_t202" style="position:absolute;margin-left:37pt;margin-top:11.4pt;width:529pt;height:29pt;z-index:-2516101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" fillcolor="#f6f6f6" stroked="f">
                <v:path arrowok="t"/>
                <v:textbox inset="0,0,0,0">
                  <w:txbxContent>
                    <w:p w14:paraId="64EC3AC9" w14:textId="77777777" w:rsidR="0099680A" w:rsidRDefault="0099680A" w:rsidP="0099680A">
                      <w:pPr>
                        <w:pStyle w:val="BodyText"/>
                        <w:spacing w:before="123" w:line="288" w:lineRule="auto"/>
                        <w:ind w:left="59" w:right="6636"/>
                      </w:pPr>
                      <w:r>
                        <w:rPr>
                          <w:color w:val="202020"/>
                        </w:rPr>
                        <w:t>#print the rows which are duplicated df_fet[df_fet['content'].duplicated() == True]</w:t>
                      </w:r>
                    </w:p>
                  </w:txbxContent>
                </v:textbox>
                <w10:wrap type="topAndBottom" anchorx="page"/>
              </v:shape>
            </w:pict>
          </mc:Fallback>
        </mc:AlternateContent>
      </w:r>
    </w:p>
    <w:p w14:paraId="36B81E66" w14:textId="77777777" w:rsidR="0099680A" w:rsidRDefault="0099680A" w:rsidP="002F06F4"/>
    <w:tbl>
      <w:tblPr>
        <w:tblW w:w="0" w:type="auto"/>
        <w:tblInd w:w="617" w:type="dxa"/>
        <w:tblLayout w:type="fixed"/>
        <w:tblCellMar>
          <w:left w:w="0" w:type="dxa"/>
          <w:right w:w="0" w:type="dxa"/>
        </w:tblCellMar>
        <w:tblLook w:val="01E0" w:firstRow="1" w:lastRow="1" w:firstColumn="1" w:lastColumn="1" w:noHBand="0" w:noVBand="0"/>
      </w:tblPr>
      <w:tblGrid>
        <w:gridCol w:w="529"/>
        <w:gridCol w:w="896"/>
        <w:gridCol w:w="3024"/>
      </w:tblGrid>
      <w:tr w:rsidR="0099680A" w14:paraId="1E578D91" w14:textId="77777777" w:rsidTr="006241A2">
        <w:trPr>
          <w:trHeight w:val="215"/>
        </w:trPr>
        <w:tc>
          <w:tcPr>
            <w:tcW w:w="529" w:type="dxa"/>
            <w:tcBorders>
              <w:bottom w:val="single" w:sz="4" w:space="0" w:color="D9D9D9"/>
            </w:tcBorders>
          </w:tcPr>
          <w:p w14:paraId="5072F051" w14:textId="77777777" w:rsidR="0099680A" w:rsidRDefault="0099680A" w:rsidP="002F06F4">
            <w:pPr>
              <w:rPr>
                <w:sz w:val="14"/>
              </w:rPr>
            </w:pPr>
          </w:p>
        </w:tc>
        <w:tc>
          <w:tcPr>
            <w:tcW w:w="896" w:type="dxa"/>
            <w:tcBorders>
              <w:bottom w:val="single" w:sz="4" w:space="0" w:color="D9D9D9"/>
            </w:tcBorders>
          </w:tcPr>
          <w:p w14:paraId="647A3548" w14:textId="77777777" w:rsidR="0099680A" w:rsidRDefault="0099680A" w:rsidP="002F06F4">
            <w:pPr>
              <w:rPr>
                <w:b/>
                <w:sz w:val="14"/>
              </w:rPr>
            </w:pPr>
            <w:r>
              <w:rPr>
                <w:b/>
                <w:color w:val="202020"/>
                <w:sz w:val="14"/>
              </w:rPr>
              <w:t>sentiment</w:t>
            </w:r>
          </w:p>
        </w:tc>
        <w:tc>
          <w:tcPr>
            <w:tcW w:w="3024" w:type="dxa"/>
            <w:tcBorders>
              <w:bottom w:val="single" w:sz="4" w:space="0" w:color="D9D9D9"/>
            </w:tcBorders>
          </w:tcPr>
          <w:p w14:paraId="3F5AED8A" w14:textId="77777777" w:rsidR="0099680A" w:rsidRDefault="0099680A" w:rsidP="002F06F4">
            <w:pPr>
              <w:rPr>
                <w:b/>
                <w:sz w:val="14"/>
              </w:rPr>
            </w:pPr>
            <w:r>
              <w:rPr>
                <w:b/>
                <w:color w:val="202020"/>
                <w:sz w:val="14"/>
              </w:rPr>
              <w:t>content</w:t>
            </w:r>
          </w:p>
        </w:tc>
      </w:tr>
      <w:tr w:rsidR="0099680A" w14:paraId="66890469" w14:textId="77777777" w:rsidTr="006241A2">
        <w:trPr>
          <w:trHeight w:val="322"/>
        </w:trPr>
        <w:tc>
          <w:tcPr>
            <w:tcW w:w="529" w:type="dxa"/>
            <w:tcBorders>
              <w:top w:val="single" w:sz="4" w:space="0" w:color="D9D9D9"/>
            </w:tcBorders>
          </w:tcPr>
          <w:p w14:paraId="1FDEC3A0" w14:textId="77777777" w:rsidR="0099680A" w:rsidRDefault="0099680A" w:rsidP="002F06F4">
            <w:pPr>
              <w:rPr>
                <w:rFonts w:ascii="Trebuchet MS"/>
                <w:b/>
                <w:sz w:val="14"/>
              </w:rPr>
            </w:pPr>
            <w:r>
              <w:rPr>
                <w:rFonts w:ascii="Trebuchet MS"/>
                <w:b/>
                <w:color w:val="202020"/>
                <w:sz w:val="14"/>
              </w:rPr>
              <w:t>366</w:t>
            </w:r>
          </w:p>
        </w:tc>
        <w:tc>
          <w:tcPr>
            <w:tcW w:w="896" w:type="dxa"/>
            <w:tcBorders>
              <w:top w:val="single" w:sz="4" w:space="0" w:color="D9D9D9"/>
            </w:tcBorders>
          </w:tcPr>
          <w:p w14:paraId="4003A3B2" w14:textId="77777777" w:rsidR="0099680A" w:rsidRDefault="0099680A" w:rsidP="002F06F4">
            <w:pPr>
              <w:rPr>
                <w:rFonts w:ascii="Arial"/>
                <w:sz w:val="14"/>
              </w:rPr>
            </w:pPr>
            <w:r>
              <w:rPr>
                <w:rFonts w:ascii="Arial"/>
                <w:color w:val="202020"/>
                <w:sz w:val="14"/>
              </w:rPr>
              <w:t>fear</w:t>
            </w:r>
          </w:p>
        </w:tc>
        <w:tc>
          <w:tcPr>
            <w:tcW w:w="3024" w:type="dxa"/>
            <w:tcBorders>
              <w:top w:val="single" w:sz="4" w:space="0" w:color="D9D9D9"/>
            </w:tcBorders>
          </w:tcPr>
          <w:p w14:paraId="66ABC3F2" w14:textId="77777777" w:rsidR="0099680A" w:rsidRDefault="0099680A" w:rsidP="002F06F4">
            <w:pPr>
              <w:rPr>
                <w:rFonts w:ascii="Arial" w:hAnsi="Arial"/>
                <w:sz w:val="14"/>
              </w:rPr>
            </w:pPr>
            <w:r>
              <w:rPr>
                <w:rFonts w:ascii="Arial" w:hAnsi="Arial"/>
                <w:color w:val="202020"/>
                <w:sz w:val="14"/>
              </w:rPr>
              <w:t>I feel so deﬂated. No more doggy.</w:t>
            </w:r>
          </w:p>
        </w:tc>
      </w:tr>
      <w:tr w:rsidR="0099680A" w14:paraId="6A8D9B62" w14:textId="77777777" w:rsidTr="006241A2">
        <w:trPr>
          <w:trHeight w:val="314"/>
        </w:trPr>
        <w:tc>
          <w:tcPr>
            <w:tcW w:w="529" w:type="dxa"/>
          </w:tcPr>
          <w:p w14:paraId="317B26C2" w14:textId="77777777" w:rsidR="0099680A" w:rsidRDefault="0099680A" w:rsidP="002F06F4">
            <w:pPr>
              <w:rPr>
                <w:rFonts w:ascii="Trebuchet MS"/>
                <w:b/>
                <w:sz w:val="14"/>
              </w:rPr>
            </w:pPr>
            <w:r>
              <w:rPr>
                <w:rFonts w:ascii="Trebuchet MS"/>
                <w:b/>
                <w:color w:val="202020"/>
                <w:sz w:val="14"/>
              </w:rPr>
              <w:t>521</w:t>
            </w:r>
          </w:p>
        </w:tc>
        <w:tc>
          <w:tcPr>
            <w:tcW w:w="896" w:type="dxa"/>
          </w:tcPr>
          <w:p w14:paraId="5C8AA88E" w14:textId="77777777" w:rsidR="0099680A" w:rsidRDefault="0099680A" w:rsidP="002F06F4">
            <w:pPr>
              <w:rPr>
                <w:rFonts w:ascii="Arial"/>
                <w:sz w:val="14"/>
              </w:rPr>
            </w:pPr>
            <w:r>
              <w:rPr>
                <w:rFonts w:ascii="Arial"/>
                <w:color w:val="202020"/>
                <w:sz w:val="14"/>
              </w:rPr>
              <w:t>fear</w:t>
            </w:r>
          </w:p>
        </w:tc>
        <w:tc>
          <w:tcPr>
            <w:tcW w:w="3024" w:type="dxa"/>
          </w:tcPr>
          <w:p w14:paraId="4E7145BF" w14:textId="77777777" w:rsidR="0099680A" w:rsidRDefault="0099680A" w:rsidP="002F06F4">
            <w:pPr>
              <w:rPr>
                <w:rFonts w:ascii="Arial"/>
                <w:sz w:val="14"/>
              </w:rPr>
            </w:pPr>
            <w:r>
              <w:rPr>
                <w:rFonts w:ascii="Arial"/>
                <w:color w:val="202020"/>
                <w:sz w:val="14"/>
              </w:rPr>
              <w:t>Somebody please save the polar bears!</w:t>
            </w:r>
          </w:p>
        </w:tc>
      </w:tr>
      <w:tr w:rsidR="0099680A" w14:paraId="52A0258C" w14:textId="77777777" w:rsidTr="006241A2">
        <w:trPr>
          <w:trHeight w:val="309"/>
        </w:trPr>
        <w:tc>
          <w:tcPr>
            <w:tcW w:w="529" w:type="dxa"/>
          </w:tcPr>
          <w:p w14:paraId="558EE720" w14:textId="77777777" w:rsidR="0099680A" w:rsidRDefault="0099680A" w:rsidP="002F06F4">
            <w:pPr>
              <w:rPr>
                <w:rFonts w:ascii="Trebuchet MS"/>
                <w:b/>
                <w:sz w:val="14"/>
              </w:rPr>
            </w:pPr>
            <w:r>
              <w:rPr>
                <w:rFonts w:ascii="Trebuchet MS"/>
                <w:b/>
                <w:color w:val="202020"/>
                <w:sz w:val="14"/>
              </w:rPr>
              <w:t>1026</w:t>
            </w:r>
          </w:p>
        </w:tc>
        <w:tc>
          <w:tcPr>
            <w:tcW w:w="896" w:type="dxa"/>
          </w:tcPr>
          <w:p w14:paraId="66459F5F" w14:textId="77777777" w:rsidR="0099680A" w:rsidRDefault="0099680A" w:rsidP="002F06F4">
            <w:pPr>
              <w:rPr>
                <w:rFonts w:ascii="Arial"/>
                <w:sz w:val="14"/>
              </w:rPr>
            </w:pPr>
            <w:r>
              <w:rPr>
                <w:rFonts w:ascii="Arial"/>
                <w:color w:val="202020"/>
                <w:sz w:val="14"/>
              </w:rPr>
              <w:t>neutral</w:t>
            </w:r>
          </w:p>
        </w:tc>
        <w:tc>
          <w:tcPr>
            <w:tcW w:w="3024" w:type="dxa"/>
          </w:tcPr>
          <w:p w14:paraId="17FFFD2B" w14:textId="77777777" w:rsidR="0099680A" w:rsidRDefault="0099680A" w:rsidP="002F06F4">
            <w:pPr>
              <w:rPr>
                <w:rFonts w:ascii="Arial"/>
                <w:sz w:val="14"/>
              </w:rPr>
            </w:pPr>
            <w:r>
              <w:rPr>
                <w:rFonts w:ascii="Arial"/>
                <w:color w:val="202020"/>
                <w:sz w:val="14"/>
              </w:rPr>
              <w:t>I'm at work</w:t>
            </w:r>
          </w:p>
        </w:tc>
      </w:tr>
      <w:tr w:rsidR="0099680A" w14:paraId="3CF3329B" w14:textId="77777777" w:rsidTr="006241A2">
        <w:trPr>
          <w:trHeight w:val="314"/>
        </w:trPr>
        <w:tc>
          <w:tcPr>
            <w:tcW w:w="529" w:type="dxa"/>
          </w:tcPr>
          <w:p w14:paraId="64CD5E46" w14:textId="77777777" w:rsidR="0099680A" w:rsidRDefault="0099680A" w:rsidP="002F06F4">
            <w:pPr>
              <w:rPr>
                <w:rFonts w:ascii="Trebuchet MS"/>
                <w:b/>
                <w:sz w:val="14"/>
              </w:rPr>
            </w:pPr>
            <w:r>
              <w:rPr>
                <w:rFonts w:ascii="Trebuchet MS"/>
                <w:b/>
                <w:color w:val="202020"/>
                <w:sz w:val="14"/>
              </w:rPr>
              <w:t>3684</w:t>
            </w:r>
          </w:p>
        </w:tc>
        <w:tc>
          <w:tcPr>
            <w:tcW w:w="896" w:type="dxa"/>
          </w:tcPr>
          <w:p w14:paraId="35A68B48" w14:textId="77777777" w:rsidR="0099680A" w:rsidRDefault="0099680A" w:rsidP="002F06F4">
            <w:pPr>
              <w:rPr>
                <w:rFonts w:ascii="Arial"/>
                <w:sz w:val="14"/>
              </w:rPr>
            </w:pPr>
            <w:r>
              <w:rPr>
                <w:rFonts w:ascii="Arial"/>
                <w:color w:val="202020"/>
                <w:sz w:val="14"/>
              </w:rPr>
              <w:t>sadness</w:t>
            </w:r>
          </w:p>
        </w:tc>
        <w:tc>
          <w:tcPr>
            <w:tcW w:w="3024" w:type="dxa"/>
          </w:tcPr>
          <w:p w14:paraId="513A198E" w14:textId="77777777" w:rsidR="0099680A" w:rsidRDefault="0099680A" w:rsidP="002F06F4">
            <w:pPr>
              <w:rPr>
                <w:rFonts w:ascii="Arial"/>
                <w:sz w:val="14"/>
              </w:rPr>
            </w:pPr>
            <w:r>
              <w:rPr>
                <w:rFonts w:ascii="Arial"/>
                <w:color w:val="202020"/>
                <w:sz w:val="14"/>
              </w:rPr>
              <w:t>@dublins98dave me too! I am down 400 euro</w:t>
            </w:r>
          </w:p>
        </w:tc>
      </w:tr>
      <w:tr w:rsidR="0099680A" w14:paraId="27DEB0DE" w14:textId="77777777" w:rsidTr="006241A2">
        <w:trPr>
          <w:trHeight w:val="314"/>
        </w:trPr>
        <w:tc>
          <w:tcPr>
            <w:tcW w:w="529" w:type="dxa"/>
          </w:tcPr>
          <w:p w14:paraId="58E92BDD" w14:textId="77777777" w:rsidR="0099680A" w:rsidRDefault="0099680A" w:rsidP="002F06F4">
            <w:pPr>
              <w:rPr>
                <w:rFonts w:ascii="Trebuchet MS"/>
                <w:b/>
                <w:sz w:val="14"/>
              </w:rPr>
            </w:pPr>
            <w:r>
              <w:rPr>
                <w:rFonts w:ascii="Trebuchet MS"/>
                <w:b/>
                <w:color w:val="202020"/>
                <w:sz w:val="14"/>
              </w:rPr>
              <w:t>4363</w:t>
            </w:r>
          </w:p>
        </w:tc>
        <w:tc>
          <w:tcPr>
            <w:tcW w:w="896" w:type="dxa"/>
          </w:tcPr>
          <w:p w14:paraId="0444A909" w14:textId="77777777" w:rsidR="0099680A" w:rsidRDefault="0099680A" w:rsidP="002F06F4">
            <w:pPr>
              <w:rPr>
                <w:rFonts w:ascii="Arial"/>
                <w:sz w:val="14"/>
              </w:rPr>
            </w:pPr>
            <w:r>
              <w:rPr>
                <w:rFonts w:ascii="Arial"/>
                <w:color w:val="202020"/>
                <w:sz w:val="14"/>
              </w:rPr>
              <w:t>fear</w:t>
            </w:r>
          </w:p>
        </w:tc>
        <w:tc>
          <w:tcPr>
            <w:tcW w:w="3024" w:type="dxa"/>
          </w:tcPr>
          <w:p w14:paraId="59157963" w14:textId="77777777" w:rsidR="0099680A" w:rsidRDefault="0099680A" w:rsidP="002F06F4">
            <w:pPr>
              <w:rPr>
                <w:rFonts w:ascii="Arial"/>
                <w:sz w:val="14"/>
              </w:rPr>
            </w:pPr>
            <w:r>
              <w:rPr>
                <w:rFonts w:ascii="Arial"/>
                <w:color w:val="202020"/>
                <w:sz w:val="14"/>
              </w:rPr>
              <w:t>is upset, I left my phone at home again</w:t>
            </w:r>
          </w:p>
        </w:tc>
      </w:tr>
      <w:tr w:rsidR="0099680A" w14:paraId="3D4F2F49" w14:textId="77777777" w:rsidTr="006241A2">
        <w:trPr>
          <w:trHeight w:val="314"/>
        </w:trPr>
        <w:tc>
          <w:tcPr>
            <w:tcW w:w="529" w:type="dxa"/>
          </w:tcPr>
          <w:p w14:paraId="25340FB0" w14:textId="77777777" w:rsidR="0099680A" w:rsidRDefault="0099680A" w:rsidP="002F06F4">
            <w:pPr>
              <w:rPr>
                <w:rFonts w:ascii="Trebuchet MS"/>
                <w:b/>
                <w:sz w:val="14"/>
              </w:rPr>
            </w:pPr>
            <w:r>
              <w:rPr>
                <w:rFonts w:ascii="Trebuchet MS"/>
                <w:b/>
                <w:color w:val="202020"/>
                <w:w w:val="85"/>
                <w:sz w:val="14"/>
              </w:rPr>
              <w:t>...</w:t>
            </w:r>
          </w:p>
        </w:tc>
        <w:tc>
          <w:tcPr>
            <w:tcW w:w="896" w:type="dxa"/>
          </w:tcPr>
          <w:p w14:paraId="594AA103" w14:textId="77777777" w:rsidR="0099680A" w:rsidRDefault="0099680A" w:rsidP="002F06F4">
            <w:pPr>
              <w:rPr>
                <w:rFonts w:ascii="Arial"/>
                <w:sz w:val="14"/>
              </w:rPr>
            </w:pPr>
            <w:r>
              <w:rPr>
                <w:rFonts w:ascii="Arial"/>
                <w:color w:val="202020"/>
                <w:sz w:val="14"/>
              </w:rPr>
              <w:t>...</w:t>
            </w:r>
          </w:p>
        </w:tc>
        <w:tc>
          <w:tcPr>
            <w:tcW w:w="3024" w:type="dxa"/>
          </w:tcPr>
          <w:p w14:paraId="1F0FD445" w14:textId="77777777" w:rsidR="0099680A" w:rsidRDefault="0099680A" w:rsidP="002F06F4">
            <w:pPr>
              <w:rPr>
                <w:rFonts w:ascii="Arial"/>
                <w:sz w:val="14"/>
              </w:rPr>
            </w:pPr>
            <w:r>
              <w:rPr>
                <w:rFonts w:ascii="Arial"/>
                <w:color w:val="202020"/>
                <w:sz w:val="14"/>
              </w:rPr>
              <w:t>...</w:t>
            </w:r>
          </w:p>
        </w:tc>
      </w:tr>
      <w:tr w:rsidR="0099680A" w14:paraId="6C28BF6D" w14:textId="77777777" w:rsidTr="006241A2">
        <w:trPr>
          <w:trHeight w:val="314"/>
        </w:trPr>
        <w:tc>
          <w:tcPr>
            <w:tcW w:w="529" w:type="dxa"/>
          </w:tcPr>
          <w:p w14:paraId="21D5E3A8" w14:textId="77777777" w:rsidR="0099680A" w:rsidRDefault="0099680A" w:rsidP="002F06F4">
            <w:pPr>
              <w:rPr>
                <w:rFonts w:ascii="Trebuchet MS"/>
                <w:b/>
                <w:sz w:val="14"/>
              </w:rPr>
            </w:pPr>
            <w:r>
              <w:rPr>
                <w:rFonts w:ascii="Trebuchet MS"/>
                <w:b/>
                <w:color w:val="202020"/>
                <w:sz w:val="14"/>
              </w:rPr>
              <w:t>39859</w:t>
            </w:r>
          </w:p>
        </w:tc>
        <w:tc>
          <w:tcPr>
            <w:tcW w:w="896" w:type="dxa"/>
          </w:tcPr>
          <w:p w14:paraId="258B593B" w14:textId="77777777" w:rsidR="0099680A" w:rsidRDefault="0099680A" w:rsidP="002F06F4">
            <w:pPr>
              <w:rPr>
                <w:rFonts w:ascii="Arial"/>
                <w:sz w:val="14"/>
              </w:rPr>
            </w:pPr>
            <w:r>
              <w:rPr>
                <w:rFonts w:ascii="Arial"/>
                <w:color w:val="202020"/>
                <w:sz w:val="14"/>
              </w:rPr>
              <w:t>love</w:t>
            </w:r>
          </w:p>
        </w:tc>
        <w:tc>
          <w:tcPr>
            <w:tcW w:w="3024" w:type="dxa"/>
          </w:tcPr>
          <w:p w14:paraId="6DEB04EC" w14:textId="77777777" w:rsidR="0099680A" w:rsidRDefault="0099680A" w:rsidP="002F06F4">
            <w:pPr>
              <w:rPr>
                <w:rFonts w:ascii="Arial"/>
                <w:sz w:val="14"/>
              </w:rPr>
            </w:pPr>
            <w:r>
              <w:rPr>
                <w:rFonts w:ascii="Arial"/>
                <w:color w:val="202020"/>
                <w:sz w:val="14"/>
              </w:rPr>
              <w:t>Happy Mothers Day</w:t>
            </w:r>
          </w:p>
        </w:tc>
      </w:tr>
      <w:tr w:rsidR="0099680A" w14:paraId="1938C142" w14:textId="77777777" w:rsidTr="006241A2">
        <w:trPr>
          <w:trHeight w:val="309"/>
        </w:trPr>
        <w:tc>
          <w:tcPr>
            <w:tcW w:w="529" w:type="dxa"/>
          </w:tcPr>
          <w:p w14:paraId="7244B5CD" w14:textId="77777777" w:rsidR="0099680A" w:rsidRDefault="0099680A" w:rsidP="002F06F4">
            <w:pPr>
              <w:rPr>
                <w:rFonts w:ascii="Trebuchet MS"/>
                <w:b/>
                <w:sz w:val="14"/>
              </w:rPr>
            </w:pPr>
            <w:r>
              <w:rPr>
                <w:rFonts w:ascii="Trebuchet MS"/>
                <w:b/>
                <w:color w:val="202020"/>
                <w:sz w:val="14"/>
              </w:rPr>
              <w:t>39898</w:t>
            </w:r>
          </w:p>
        </w:tc>
        <w:tc>
          <w:tcPr>
            <w:tcW w:w="896" w:type="dxa"/>
          </w:tcPr>
          <w:p w14:paraId="50FF6764" w14:textId="77777777" w:rsidR="0099680A" w:rsidRDefault="0099680A" w:rsidP="002F06F4">
            <w:pPr>
              <w:rPr>
                <w:rFonts w:ascii="Arial"/>
                <w:sz w:val="14"/>
              </w:rPr>
            </w:pPr>
            <w:r>
              <w:rPr>
                <w:rFonts w:ascii="Arial"/>
                <w:color w:val="202020"/>
                <w:sz w:val="14"/>
              </w:rPr>
              <w:t>love</w:t>
            </w:r>
          </w:p>
        </w:tc>
        <w:tc>
          <w:tcPr>
            <w:tcW w:w="3024" w:type="dxa"/>
          </w:tcPr>
          <w:p w14:paraId="712E5326" w14:textId="77777777" w:rsidR="0099680A" w:rsidRDefault="0099680A" w:rsidP="002F06F4">
            <w:pPr>
              <w:rPr>
                <w:rFonts w:ascii="Arial"/>
                <w:sz w:val="14"/>
              </w:rPr>
            </w:pPr>
            <w:r>
              <w:rPr>
                <w:rFonts w:ascii="Arial"/>
                <w:color w:val="202020"/>
                <w:sz w:val="14"/>
              </w:rPr>
              <w:t>happy mothers day!</w:t>
            </w:r>
          </w:p>
        </w:tc>
      </w:tr>
      <w:tr w:rsidR="0099680A" w14:paraId="39BB37C4" w14:textId="77777777" w:rsidTr="006241A2">
        <w:trPr>
          <w:trHeight w:val="314"/>
        </w:trPr>
        <w:tc>
          <w:tcPr>
            <w:tcW w:w="529" w:type="dxa"/>
          </w:tcPr>
          <w:p w14:paraId="315ABC8C" w14:textId="77777777" w:rsidR="0099680A" w:rsidRDefault="0099680A" w:rsidP="002F06F4">
            <w:pPr>
              <w:rPr>
                <w:rFonts w:ascii="Trebuchet MS"/>
                <w:b/>
                <w:sz w:val="14"/>
              </w:rPr>
            </w:pPr>
            <w:r>
              <w:rPr>
                <w:rFonts w:ascii="Trebuchet MS"/>
                <w:b/>
                <w:color w:val="202020"/>
                <w:sz w:val="14"/>
              </w:rPr>
              <w:t>39913</w:t>
            </w:r>
          </w:p>
        </w:tc>
        <w:tc>
          <w:tcPr>
            <w:tcW w:w="896" w:type="dxa"/>
          </w:tcPr>
          <w:p w14:paraId="010009D9" w14:textId="77777777" w:rsidR="0099680A" w:rsidRDefault="0099680A" w:rsidP="002F06F4">
            <w:pPr>
              <w:rPr>
                <w:rFonts w:ascii="Arial"/>
                <w:sz w:val="14"/>
              </w:rPr>
            </w:pPr>
            <w:r>
              <w:rPr>
                <w:rFonts w:ascii="Arial"/>
                <w:color w:val="202020"/>
                <w:sz w:val="14"/>
              </w:rPr>
              <w:t>joy</w:t>
            </w:r>
          </w:p>
        </w:tc>
        <w:tc>
          <w:tcPr>
            <w:tcW w:w="3024" w:type="dxa"/>
          </w:tcPr>
          <w:p w14:paraId="79868C24" w14:textId="77777777" w:rsidR="0099680A" w:rsidRDefault="0099680A" w:rsidP="002F06F4">
            <w:pPr>
              <w:rPr>
                <w:rFonts w:ascii="Arial"/>
                <w:sz w:val="14"/>
              </w:rPr>
            </w:pPr>
            <w:r>
              <w:rPr>
                <w:rFonts w:ascii="Arial"/>
                <w:color w:val="202020"/>
                <w:sz w:val="14"/>
              </w:rPr>
              <w:t>happy mother's day!</w:t>
            </w:r>
          </w:p>
        </w:tc>
      </w:tr>
      <w:tr w:rsidR="0099680A" w14:paraId="5895F9D7" w14:textId="77777777" w:rsidTr="006241A2">
        <w:trPr>
          <w:trHeight w:val="314"/>
        </w:trPr>
        <w:tc>
          <w:tcPr>
            <w:tcW w:w="529" w:type="dxa"/>
          </w:tcPr>
          <w:p w14:paraId="5E5734CA" w14:textId="77777777" w:rsidR="0099680A" w:rsidRDefault="0099680A" w:rsidP="002F06F4">
            <w:pPr>
              <w:rPr>
                <w:rFonts w:ascii="Trebuchet MS"/>
                <w:b/>
                <w:sz w:val="14"/>
              </w:rPr>
            </w:pPr>
            <w:r>
              <w:rPr>
                <w:rFonts w:ascii="Trebuchet MS"/>
                <w:b/>
                <w:color w:val="202020"/>
                <w:sz w:val="14"/>
              </w:rPr>
              <w:t>39915</w:t>
            </w:r>
          </w:p>
        </w:tc>
        <w:tc>
          <w:tcPr>
            <w:tcW w:w="896" w:type="dxa"/>
          </w:tcPr>
          <w:p w14:paraId="52911A60" w14:textId="77777777" w:rsidR="0099680A" w:rsidRDefault="0099680A" w:rsidP="002F06F4">
            <w:pPr>
              <w:rPr>
                <w:rFonts w:ascii="Arial"/>
                <w:sz w:val="14"/>
              </w:rPr>
            </w:pPr>
            <w:r>
              <w:rPr>
                <w:rFonts w:ascii="Arial"/>
                <w:color w:val="202020"/>
                <w:sz w:val="14"/>
              </w:rPr>
              <w:t>love</w:t>
            </w:r>
          </w:p>
        </w:tc>
        <w:tc>
          <w:tcPr>
            <w:tcW w:w="3024" w:type="dxa"/>
          </w:tcPr>
          <w:p w14:paraId="23ADAB6B" w14:textId="77777777" w:rsidR="0099680A" w:rsidRDefault="0099680A" w:rsidP="002F06F4">
            <w:pPr>
              <w:rPr>
                <w:rFonts w:ascii="Arial"/>
                <w:sz w:val="14"/>
              </w:rPr>
            </w:pPr>
            <w:r>
              <w:rPr>
                <w:rFonts w:ascii="Arial"/>
                <w:color w:val="202020"/>
                <w:sz w:val="14"/>
              </w:rPr>
              <w:t>happy mother's day everyone</w:t>
            </w:r>
          </w:p>
        </w:tc>
      </w:tr>
      <w:tr w:rsidR="0099680A" w14:paraId="3743988A" w14:textId="77777777" w:rsidTr="006241A2">
        <w:trPr>
          <w:trHeight w:val="224"/>
        </w:trPr>
        <w:tc>
          <w:tcPr>
            <w:tcW w:w="529" w:type="dxa"/>
          </w:tcPr>
          <w:p w14:paraId="0C9EA25F" w14:textId="77777777" w:rsidR="0099680A" w:rsidRDefault="0099680A" w:rsidP="002F06F4">
            <w:pPr>
              <w:rPr>
                <w:rFonts w:ascii="Trebuchet MS"/>
                <w:b/>
                <w:sz w:val="14"/>
              </w:rPr>
            </w:pPr>
            <w:r>
              <w:rPr>
                <w:rFonts w:ascii="Trebuchet MS"/>
                <w:b/>
                <w:color w:val="202020"/>
                <w:sz w:val="14"/>
              </w:rPr>
              <w:lastRenderedPageBreak/>
              <w:t>39945</w:t>
            </w:r>
          </w:p>
        </w:tc>
        <w:tc>
          <w:tcPr>
            <w:tcW w:w="896" w:type="dxa"/>
          </w:tcPr>
          <w:p w14:paraId="3CC7D441" w14:textId="77777777" w:rsidR="0099680A" w:rsidRDefault="0099680A" w:rsidP="002F06F4">
            <w:pPr>
              <w:rPr>
                <w:rFonts w:ascii="Arial"/>
                <w:sz w:val="14"/>
              </w:rPr>
            </w:pPr>
            <w:r>
              <w:rPr>
                <w:rFonts w:ascii="Arial"/>
                <w:color w:val="202020"/>
                <w:sz w:val="14"/>
              </w:rPr>
              <w:t>love</w:t>
            </w:r>
          </w:p>
        </w:tc>
        <w:tc>
          <w:tcPr>
            <w:tcW w:w="3024" w:type="dxa"/>
          </w:tcPr>
          <w:p w14:paraId="59268EDD" w14:textId="77777777" w:rsidR="0099680A" w:rsidRDefault="0099680A" w:rsidP="002F06F4">
            <w:pPr>
              <w:rPr>
                <w:rFonts w:ascii="Arial"/>
                <w:sz w:val="14"/>
              </w:rPr>
            </w:pPr>
            <w:r>
              <w:rPr>
                <w:rFonts w:ascii="Arial"/>
                <w:color w:val="202020"/>
                <w:sz w:val="14"/>
              </w:rPr>
              <w:t>Happy Mother's Day to all the moms out there!</w:t>
            </w:r>
          </w:p>
        </w:tc>
      </w:tr>
    </w:tbl>
    <w:p w14:paraId="373FC152" w14:textId="77777777" w:rsidR="0099680A" w:rsidRDefault="0099680A" w:rsidP="002F06F4">
      <w:pPr>
        <w:rPr>
          <w:sz w:val="12"/>
        </w:rPr>
      </w:pPr>
    </w:p>
    <w:p w14:paraId="23E842CE" w14:textId="77777777" w:rsidR="0099680A" w:rsidRDefault="0099680A" w:rsidP="002F06F4">
      <w:pPr>
        <w:rPr>
          <w:rFonts w:ascii="Arial" w:hAnsi="Arial"/>
        </w:rPr>
      </w:pPr>
      <w:r>
        <w:rPr>
          <w:rFonts w:ascii="Arial" w:hAnsi="Arial"/>
          <w:color w:val="202020"/>
        </w:rPr>
        <w:t>173 rows × 2 columns</w:t>
      </w:r>
    </w:p>
    <w:p w14:paraId="20578E69" w14:textId="77777777" w:rsidR="0099680A" w:rsidRDefault="0099680A" w:rsidP="002F06F4">
      <w:pPr>
        <w:rPr>
          <w:rFonts w:ascii="Arial"/>
          <w:sz w:val="22"/>
        </w:rPr>
      </w:pPr>
      <w:r>
        <w:rPr>
          <w:noProof/>
        </w:rPr>
        <mc:AlternateContent>
          <mc:Choice Requires="wps">
            <w:drawing>
              <wp:anchor distT="0" distB="0" distL="0" distR="0" simplePos="0" relativeHeight="251707392" behindDoc="1" locked="0" layoutInCell="1" allowOverlap="1" wp14:anchorId="43862CD6" wp14:editId="0D72E3FD">
                <wp:simplePos x="0" y="0"/>
                <wp:positionH relativeFrom="page">
                  <wp:posOffset>469900</wp:posOffset>
                </wp:positionH>
                <wp:positionV relativeFrom="paragraph">
                  <wp:posOffset>191135</wp:posOffset>
                </wp:positionV>
                <wp:extent cx="6718300" cy="120650"/>
                <wp:effectExtent l="0" t="0" r="0" b="0"/>
                <wp:wrapTopAndBottom/>
                <wp:docPr id="1191570782"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718300" cy="1206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1461A4" id="Rectangle 208" o:spid="_x0000_s1026" style="position:absolute;margin-left:37pt;margin-top:15.05pt;width:529pt;height:9.5pt;z-index:-2516090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" fillcolor="#f6f6f6" stroked="f">
                <v:path arrowok="t"/>
                <w10:wrap type="topAndBottom" anchorx="page"/>
              </v:rect>
            </w:pict>
          </mc:Fallback>
        </mc:AlternateContent>
      </w:r>
    </w:p>
    <w:p w14:paraId="59FF271D" w14:textId="77777777" w:rsidR="0099680A" w:rsidRDefault="0099680A" w:rsidP="002F06F4">
      <w:pPr>
        <w:rPr>
          <w:rFonts w:ascii="Arial"/>
        </w:rPr>
        <w:sectPr w:rsidR="0099680A">
          <w:pgSz w:w="11900" w:h="16840"/>
          <w:pgMar w:top="480" w:right="340" w:bottom="440" w:left="580" w:header="280" w:footer="258" w:gutter="0"/>
          <w:cols w:space="720"/>
        </w:sectPr>
      </w:pPr>
    </w:p>
    <w:p w14:paraId="2C8C5CA0" w14:textId="77777777" w:rsidR="0099680A" w:rsidRDefault="0099680A" w:rsidP="002F06F4">
      <w:pPr>
        <w:rPr>
          <w:rFonts w:ascii="Arial"/>
          <w:sz w:val="5"/>
        </w:rPr>
      </w:pPr>
    </w:p>
    <w:p w14:paraId="1FCA3ED8" w14:textId="77777777" w:rsidR="0099680A" w:rsidRDefault="0099680A" w:rsidP="002F06F4">
      <w:pPr>
        <w:rPr>
          <w:rFonts w:ascii="Arial"/>
          <w:sz w:val="20"/>
        </w:rPr>
      </w:pPr>
      <w:r>
        <w:rPr>
          <w:rFonts w:ascii="Arial"/>
          <w:noProof/>
          <w:sz w:val="20"/>
        </w:rPr>
        <mc:AlternateContent>
          <mc:Choice Requires="wps">
            <w:drawing>
              <wp:inline distT="0" distB="0" distL="0" distR="0" wp14:anchorId="0BA11703" wp14:editId="3DFC871C">
                <wp:extent cx="6718300" cy="546100"/>
                <wp:effectExtent l="0" t="0" r="0" b="0"/>
                <wp:docPr id="1462262413"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5461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778278" w14:textId="77777777" w:rsidR="0099680A" w:rsidRDefault="0099680A" w:rsidP="0099680A">
                            <w:pPr>
                              <w:pStyle w:val="BodyText"/>
                              <w:spacing w:before="23"/>
                              <w:ind w:left="59"/>
                            </w:pPr>
                            <w:r>
                              <w:rPr>
                                <w:color w:val="202020"/>
                              </w:rPr>
                              <w:t>#removing duplicated text</w:t>
                            </w:r>
                          </w:p>
                          <w:p w14:paraId="2BD508D7" w14:textId="77777777" w:rsidR="0099680A" w:rsidRDefault="0099680A" w:rsidP="0099680A">
                            <w:pPr>
                              <w:pStyle w:val="BodyText"/>
                              <w:spacing w:before="32" w:line="288" w:lineRule="auto"/>
                              <w:ind w:left="59" w:right="5460"/>
                            </w:pPr>
                            <w:r>
                              <w:rPr>
                                <w:color w:val="202020"/>
                              </w:rPr>
                              <w:t>index = df_fet[df_fet['content'].duplicated() == True].index df_fet.drop(index, axis = 0, inplace = True) df_fet.reset_index(inplace=True, drop = True)</w:t>
                            </w:r>
                          </w:p>
                        </w:txbxContent>
                      </wps:txbx>
                      <wps:bodyPr rot="0" vert="horz" wrap="square" lIns="0" tIns="0" rIns="0" bIns="0" anchor="t" anchorCtr="0" upright="1">
                        <a:noAutofit/>
                      </wps:bodyPr>
                    </wps:wsp>
                  </a:graphicData>
                </a:graphic>
              </wp:inline>
            </w:drawing>
          </mc:Choice>
          <mc:Fallback>
            <w:pict>
              <v:shape w14:anchorId="0BA11703" id="Text Box 207" o:spid="_x0000_s1041" type="#_x0000_t202" style="width:529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" fillcolor="#f6f6f6" stroked="f">
                <v:path arrowok="t"/>
                <v:textbox inset="0,0,0,0">
                  <w:txbxContent>
                    <w:p w14:paraId="48778278" w14:textId="77777777" w:rsidR="0099680A" w:rsidRDefault="0099680A" w:rsidP="0099680A">
                      <w:pPr>
                        <w:pStyle w:val="BodyText"/>
                        <w:spacing w:before="23"/>
                        <w:ind w:left="59"/>
                      </w:pPr>
                      <w:r>
                        <w:rPr>
                          <w:color w:val="202020"/>
                        </w:rPr>
                        <w:t>#removing duplicated text</w:t>
                      </w:r>
                    </w:p>
                    <w:p w14:paraId="2BD508D7" w14:textId="77777777" w:rsidR="0099680A" w:rsidRDefault="0099680A" w:rsidP="0099680A">
                      <w:pPr>
                        <w:pStyle w:val="BodyText"/>
                        <w:spacing w:before="32" w:line="288" w:lineRule="auto"/>
                        <w:ind w:left="59" w:right="5460"/>
                      </w:pPr>
                      <w:r>
                        <w:rPr>
                          <w:color w:val="202020"/>
                        </w:rPr>
                        <w:t>index = df_fet[df_fet['content'].duplicated() == True].index df_fet.drop(index, axis = 0, inplace = True) df_fet.reset_index(inplace=True, drop = True)</w:t>
                      </w:r>
                    </w:p>
                  </w:txbxContent>
                </v:textbox>
                <w10:anchorlock/>
              </v:shape>
            </w:pict>
          </mc:Fallback>
        </mc:AlternateContent>
      </w:r>
    </w:p>
    <w:p w14:paraId="2CD99A58" w14:textId="77777777" w:rsidR="0099680A" w:rsidRDefault="0099680A" w:rsidP="002F06F4">
      <w:pPr>
        <w:rPr>
          <w:rFonts w:ascii="Arial"/>
          <w:sz w:val="8"/>
        </w:rPr>
      </w:pPr>
    </w:p>
    <w:p w14:paraId="3302EC73" w14:textId="77777777" w:rsidR="0099680A" w:rsidRDefault="0099680A" w:rsidP="002F06F4">
      <w:pPr>
        <w:rPr>
          <w:rFonts w:ascii="Arial"/>
          <w:sz w:val="20"/>
        </w:rPr>
      </w:pPr>
      <w:r>
        <w:rPr>
          <w:rFonts w:ascii="Arial"/>
          <w:noProof/>
          <w:sz w:val="20"/>
        </w:rPr>
        <mc:AlternateContent>
          <mc:Choice Requires="wps">
            <w:drawing>
              <wp:inline distT="0" distB="0" distL="0" distR="0" wp14:anchorId="1BD81FC8" wp14:editId="4D47F0A1">
                <wp:extent cx="6718300" cy="247650"/>
                <wp:effectExtent l="0" t="0" r="0" b="0"/>
                <wp:docPr id="1152181253"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2476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1F37A6" w14:textId="77777777" w:rsidR="0099680A" w:rsidRDefault="0099680A" w:rsidP="0099680A">
                            <w:pPr>
                              <w:pStyle w:val="BodyText"/>
                              <w:spacing w:before="123"/>
                              <w:ind w:left="59"/>
                            </w:pPr>
                            <w:r>
                              <w:rPr>
                                <w:color w:val="202020"/>
                              </w:rPr>
                              <w:t>df_fet</w:t>
                            </w:r>
                          </w:p>
                        </w:txbxContent>
                      </wps:txbx>
                      <wps:bodyPr rot="0" vert="horz" wrap="square" lIns="0" tIns="0" rIns="0" bIns="0" anchor="t" anchorCtr="0" upright="1">
                        <a:noAutofit/>
                      </wps:bodyPr>
                    </wps:wsp>
                  </a:graphicData>
                </a:graphic>
              </wp:inline>
            </w:drawing>
          </mc:Choice>
          <mc:Fallback>
            <w:pict>
              <v:shape w14:anchorId="1BD81FC8" id="Text Box 206" o:spid="_x0000_s1042" type="#_x0000_t202" style="width:529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" fillcolor="#f6f6f6" stroked="f">
                <v:path arrowok="t"/>
                <v:textbox inset="0,0,0,0">
                  <w:txbxContent>
                    <w:p w14:paraId="531F37A6" w14:textId="77777777" w:rsidR="0099680A" w:rsidRDefault="0099680A" w:rsidP="0099680A">
                      <w:pPr>
                        <w:pStyle w:val="BodyText"/>
                        <w:spacing w:before="123"/>
                        <w:ind w:left="59"/>
                      </w:pPr>
                      <w:r>
                        <w:rPr>
                          <w:color w:val="202020"/>
                        </w:rPr>
                        <w:t>df_fet</w:t>
                      </w:r>
                    </w:p>
                  </w:txbxContent>
                </v:textbox>
                <w10:anchorlock/>
              </v:shape>
            </w:pict>
          </mc:Fallback>
        </mc:AlternateContent>
      </w:r>
    </w:p>
    <w:p w14:paraId="1235C063" w14:textId="77777777" w:rsidR="0099680A" w:rsidRDefault="0099680A" w:rsidP="002F06F4">
      <w:pPr>
        <w:rPr>
          <w:rFonts w:ascii="Arial"/>
          <w:sz w:val="12"/>
        </w:rPr>
      </w:pPr>
    </w:p>
    <w:p w14:paraId="332249D1" w14:textId="77777777" w:rsidR="0099680A" w:rsidRDefault="0099680A" w:rsidP="002F06F4">
      <w:r>
        <w:rPr>
          <w:noProof/>
        </w:rPr>
        <mc:AlternateContent>
          <mc:Choice Requires="wps">
            <w:drawing>
              <wp:anchor distT="0" distB="0" distL="0" distR="0" simplePos="0" relativeHeight="251708416" behindDoc="1" locked="0" layoutInCell="1" allowOverlap="1" wp14:anchorId="5BE73A6F" wp14:editId="50B9AE62">
                <wp:simplePos x="0" y="0"/>
                <wp:positionH relativeFrom="page">
                  <wp:posOffset>755650</wp:posOffset>
                </wp:positionH>
                <wp:positionV relativeFrom="paragraph">
                  <wp:posOffset>144780</wp:posOffset>
                </wp:positionV>
                <wp:extent cx="3244850" cy="6350"/>
                <wp:effectExtent l="0" t="0" r="0" b="0"/>
                <wp:wrapTopAndBottom/>
                <wp:docPr id="1129338121" name="Freeform 2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44850" cy="6350"/>
                        </a:xfrm>
                        <a:custGeom>
                          <a:avLst/>
                          <a:gdLst>
                            <a:gd name="T0" fmla="+- 0 6300 1190"/>
                            <a:gd name="T1" fmla="*/ T0 w 5110"/>
                            <a:gd name="T2" fmla="+- 0 228 228"/>
                            <a:gd name="T3" fmla="*/ 228 h 10"/>
                            <a:gd name="T4" fmla="+- 0 2620 1190"/>
                            <a:gd name="T5" fmla="*/ T4 w 5110"/>
                            <a:gd name="T6" fmla="+- 0 228 228"/>
                            <a:gd name="T7" fmla="*/ 228 h 10"/>
                            <a:gd name="T8" fmla="+- 0 1720 1190"/>
                            <a:gd name="T9" fmla="*/ T8 w 5110"/>
                            <a:gd name="T10" fmla="+- 0 228 228"/>
                            <a:gd name="T11" fmla="*/ 228 h 10"/>
                            <a:gd name="T12" fmla="+- 0 1190 1190"/>
                            <a:gd name="T13" fmla="*/ T12 w 5110"/>
                            <a:gd name="T14" fmla="+- 0 228 228"/>
                            <a:gd name="T15" fmla="*/ 228 h 10"/>
                            <a:gd name="T16" fmla="+- 0 1190 1190"/>
                            <a:gd name="T17" fmla="*/ T16 w 5110"/>
                            <a:gd name="T18" fmla="+- 0 238 228"/>
                            <a:gd name="T19" fmla="*/ 238 h 10"/>
                            <a:gd name="T20" fmla="+- 0 1720 1190"/>
                            <a:gd name="T21" fmla="*/ T20 w 5110"/>
                            <a:gd name="T22" fmla="+- 0 238 228"/>
                            <a:gd name="T23" fmla="*/ 238 h 10"/>
                            <a:gd name="T24" fmla="+- 0 2620 1190"/>
                            <a:gd name="T25" fmla="*/ T24 w 5110"/>
                            <a:gd name="T26" fmla="+- 0 238 228"/>
                            <a:gd name="T27" fmla="*/ 238 h 10"/>
                            <a:gd name="T28" fmla="+- 0 6300 1190"/>
                            <a:gd name="T29" fmla="*/ T28 w 5110"/>
                            <a:gd name="T30" fmla="+- 0 238 228"/>
                            <a:gd name="T31" fmla="*/ 238 h 10"/>
                            <a:gd name="T32" fmla="+- 0 6300 1190"/>
                            <a:gd name="T33" fmla="*/ T32 w 5110"/>
                            <a:gd name="T34" fmla="+- 0 228 228"/>
                            <a:gd name="T35" fmla="*/ 228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110" h="10">
                              <a:moveTo>
                                <a:pt x="5110" y="0"/>
                              </a:moveTo>
                              <a:lnTo>
                                <a:pt x="1430" y="0"/>
                              </a:lnTo>
                              <a:lnTo>
                                <a:pt x="530" y="0"/>
                              </a:lnTo>
                              <a:lnTo>
                                <a:pt x="0" y="0"/>
                              </a:lnTo>
                              <a:lnTo>
                                <a:pt x="0" y="10"/>
                              </a:lnTo>
                              <a:lnTo>
                                <a:pt x="530" y="10"/>
                              </a:lnTo>
                              <a:lnTo>
                                <a:pt x="1430" y="10"/>
                              </a:lnTo>
                              <a:lnTo>
                                <a:pt x="5110" y="10"/>
                              </a:lnTo>
                              <a:lnTo>
                                <a:pt x="5110" y="0"/>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722ABF" id="Freeform 205" o:spid="_x0000_s1026" style="position:absolute;margin-left:59.5pt;margin-top:11.4pt;width:255.5pt;height:.5pt;z-index:-2516080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110,1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" path="m5110,l1430,,530,,,,,10r530,l1430,10r3680,l5110,xe" fillcolor="#d9d9d9" stroked="f">
                <v:path arrowok="t" o:connecttype="custom" o:connectlocs="3244850,144780;908050,144780;336550,144780;0,144780;0,151130;336550,151130;908050,151130;3244850,151130;3244850,144780" o:connectangles="0,0,0,0,0,0,0,0,0"/>
                <w10:wrap type="topAndBottom" anchorx="page"/>
              </v:shape>
            </w:pict>
          </mc:Fallback>
        </mc:AlternateContent>
      </w:r>
      <w:r>
        <w:rPr>
          <w:color w:val="202020"/>
        </w:rPr>
        <w:t>sentiment</w:t>
      </w:r>
      <w:r>
        <w:rPr>
          <w:color w:val="202020"/>
        </w:rPr>
        <w:tab/>
        <w:t>content</w:t>
      </w:r>
    </w:p>
    <w:p w14:paraId="4576A513" w14:textId="77777777" w:rsidR="0099680A" w:rsidRDefault="0099680A" w:rsidP="002F06F4">
      <w:pPr>
        <w:rPr>
          <w:sz w:val="14"/>
        </w:rPr>
      </w:pPr>
      <w:r>
        <w:rPr>
          <w:color w:val="202020"/>
          <w:sz w:val="14"/>
        </w:rPr>
        <w:t>sadness</w:t>
      </w:r>
      <w:r>
        <w:rPr>
          <w:color w:val="202020"/>
          <w:sz w:val="14"/>
        </w:rPr>
        <w:tab/>
        <w:t>@tiffanylue i know i was listenin to bad</w:t>
      </w:r>
      <w:r>
        <w:rPr>
          <w:color w:val="202020"/>
          <w:spacing w:val="-1"/>
          <w:sz w:val="14"/>
        </w:rPr>
        <w:t xml:space="preserve"> </w:t>
      </w:r>
      <w:r>
        <w:rPr>
          <w:color w:val="202020"/>
          <w:sz w:val="14"/>
        </w:rPr>
        <w:t>habi...</w:t>
      </w:r>
    </w:p>
    <w:p w14:paraId="73A7B50C" w14:textId="77777777" w:rsidR="0099680A" w:rsidRDefault="0099680A" w:rsidP="002F06F4">
      <w:pPr>
        <w:rPr>
          <w:rFonts w:ascii="Arial"/>
          <w:sz w:val="13"/>
        </w:rPr>
      </w:pPr>
    </w:p>
    <w:p w14:paraId="03D983D3" w14:textId="77777777" w:rsidR="0099680A" w:rsidRDefault="0099680A" w:rsidP="002F06F4">
      <w:pPr>
        <w:rPr>
          <w:sz w:val="14"/>
        </w:rPr>
      </w:pPr>
      <w:r>
        <w:rPr>
          <w:color w:val="202020"/>
          <w:sz w:val="14"/>
        </w:rPr>
        <w:t>sadness</w:t>
      </w:r>
      <w:r>
        <w:rPr>
          <w:color w:val="202020"/>
          <w:sz w:val="14"/>
        </w:rPr>
        <w:tab/>
        <w:t>Layin n bed with a headache ughhhh...waitin o...</w:t>
      </w:r>
    </w:p>
    <w:p w14:paraId="4AA2EFDF" w14:textId="77777777" w:rsidR="0099680A" w:rsidRDefault="0099680A" w:rsidP="002F06F4">
      <w:pPr>
        <w:rPr>
          <w:rFonts w:ascii="Arial"/>
          <w:sz w:val="12"/>
        </w:rPr>
      </w:pPr>
    </w:p>
    <w:p w14:paraId="67D91D05" w14:textId="77777777" w:rsidR="0099680A" w:rsidRDefault="0099680A" w:rsidP="002F06F4">
      <w:pPr>
        <w:rPr>
          <w:sz w:val="14"/>
        </w:rPr>
      </w:pPr>
      <w:r>
        <w:rPr>
          <w:color w:val="202020"/>
          <w:sz w:val="14"/>
        </w:rPr>
        <w:t>sadness</w:t>
      </w:r>
      <w:r>
        <w:rPr>
          <w:color w:val="202020"/>
          <w:sz w:val="14"/>
        </w:rPr>
        <w:tab/>
        <w:t>Funeral ceremony...gloomy</w:t>
      </w:r>
      <w:r>
        <w:rPr>
          <w:color w:val="202020"/>
          <w:spacing w:val="-1"/>
          <w:sz w:val="14"/>
        </w:rPr>
        <w:t xml:space="preserve"> </w:t>
      </w:r>
      <w:r>
        <w:rPr>
          <w:color w:val="202020"/>
          <w:sz w:val="14"/>
        </w:rPr>
        <w:t>friday...</w:t>
      </w:r>
    </w:p>
    <w:p w14:paraId="0F3B2EF2" w14:textId="77777777" w:rsidR="0099680A" w:rsidRDefault="0099680A" w:rsidP="002F06F4">
      <w:pPr>
        <w:rPr>
          <w:rFonts w:ascii="Arial"/>
          <w:sz w:val="12"/>
        </w:rPr>
      </w:pPr>
    </w:p>
    <w:p w14:paraId="6C84C37E" w14:textId="77777777" w:rsidR="0099680A" w:rsidRDefault="0099680A" w:rsidP="002F06F4">
      <w:pPr>
        <w:rPr>
          <w:sz w:val="14"/>
        </w:rPr>
      </w:pPr>
      <w:r>
        <w:rPr>
          <w:color w:val="202020"/>
          <w:sz w:val="14"/>
        </w:rPr>
        <w:t>joy</w:t>
      </w:r>
      <w:r>
        <w:rPr>
          <w:color w:val="202020"/>
          <w:sz w:val="14"/>
        </w:rPr>
        <w:tab/>
        <w:t>wants to hang out with friends SOON!</w:t>
      </w:r>
    </w:p>
    <w:p w14:paraId="3C4CA0D9" w14:textId="77777777" w:rsidR="0099680A" w:rsidRDefault="0099680A" w:rsidP="002F06F4">
      <w:pPr>
        <w:rPr>
          <w:rFonts w:ascii="Arial"/>
          <w:sz w:val="13"/>
        </w:rPr>
      </w:pPr>
    </w:p>
    <w:p w14:paraId="62C38A35" w14:textId="77777777" w:rsidR="0099680A" w:rsidRDefault="0099680A" w:rsidP="002F06F4">
      <w:pPr>
        <w:rPr>
          <w:sz w:val="14"/>
        </w:rPr>
      </w:pPr>
      <w:r>
        <w:rPr>
          <w:color w:val="202020"/>
          <w:sz w:val="14"/>
        </w:rPr>
        <w:t>neutral</w:t>
      </w:r>
      <w:r>
        <w:rPr>
          <w:color w:val="202020"/>
          <w:sz w:val="14"/>
        </w:rPr>
        <w:tab/>
        <w:t>@dannycastillo We want to trade with someone</w:t>
      </w:r>
      <w:r>
        <w:rPr>
          <w:color w:val="202020"/>
          <w:spacing w:val="-1"/>
          <w:sz w:val="14"/>
        </w:rPr>
        <w:t xml:space="preserve"> </w:t>
      </w:r>
      <w:r>
        <w:rPr>
          <w:color w:val="202020"/>
          <w:sz w:val="14"/>
        </w:rPr>
        <w:t>w...</w:t>
      </w:r>
    </w:p>
    <w:p w14:paraId="029A0A3E" w14:textId="77777777" w:rsidR="0099680A" w:rsidRDefault="0099680A" w:rsidP="002F06F4">
      <w:pPr>
        <w:rPr>
          <w:rFonts w:ascii="Arial"/>
          <w:sz w:val="12"/>
        </w:rPr>
      </w:pPr>
    </w:p>
    <w:p w14:paraId="6A87B115" w14:textId="77777777" w:rsidR="0099680A" w:rsidRDefault="0099680A" w:rsidP="002F06F4">
      <w:pPr>
        <w:rPr>
          <w:rFonts w:ascii="Arial"/>
          <w:sz w:val="14"/>
        </w:rPr>
      </w:pPr>
      <w:r>
        <w:rPr>
          <w:rFonts w:ascii="Trebuchet MS"/>
          <w:b/>
          <w:color w:val="202020"/>
          <w:sz w:val="14"/>
        </w:rPr>
        <w:t>...</w:t>
      </w:r>
      <w:r>
        <w:rPr>
          <w:rFonts w:ascii="Trebuchet MS"/>
          <w:b/>
          <w:color w:val="202020"/>
          <w:sz w:val="14"/>
        </w:rPr>
        <w:tab/>
      </w:r>
      <w:r>
        <w:rPr>
          <w:rFonts w:ascii="Arial"/>
          <w:color w:val="202020"/>
          <w:sz w:val="14"/>
        </w:rPr>
        <w:t>...</w:t>
      </w:r>
      <w:r>
        <w:rPr>
          <w:rFonts w:ascii="Arial"/>
          <w:color w:val="202020"/>
          <w:sz w:val="14"/>
        </w:rPr>
        <w:tab/>
        <w:t>...</w:t>
      </w:r>
    </w:p>
    <w:p w14:paraId="72A1542F" w14:textId="77777777" w:rsidR="0099680A" w:rsidRDefault="0099680A" w:rsidP="002F06F4">
      <w:pPr>
        <w:rPr>
          <w:rFonts w:ascii="Arial"/>
          <w:sz w:val="13"/>
        </w:rPr>
      </w:pPr>
    </w:p>
    <w:p w14:paraId="322792F3" w14:textId="77777777" w:rsidR="0099680A" w:rsidRDefault="0099680A" w:rsidP="002F06F4">
      <w:pPr>
        <w:rPr>
          <w:rFonts w:ascii="Arial"/>
        </w:rPr>
      </w:pPr>
      <w:r>
        <w:rPr>
          <w:rFonts w:ascii="Trebuchet MS"/>
          <w:b/>
          <w:color w:val="202020"/>
        </w:rPr>
        <w:t>39822</w:t>
      </w:r>
      <w:r>
        <w:rPr>
          <w:rFonts w:ascii="Trebuchet MS"/>
          <w:b/>
          <w:color w:val="202020"/>
        </w:rPr>
        <w:tab/>
      </w:r>
      <w:r>
        <w:rPr>
          <w:rFonts w:ascii="Arial"/>
          <w:color w:val="202020"/>
        </w:rPr>
        <w:t>neutral</w:t>
      </w:r>
      <w:r>
        <w:rPr>
          <w:rFonts w:ascii="Arial"/>
          <w:color w:val="202020"/>
        </w:rPr>
        <w:tab/>
        <w:t>@JohnLloydTaylor</w:t>
      </w:r>
    </w:p>
    <w:p w14:paraId="333D4221" w14:textId="77777777" w:rsidR="0099680A" w:rsidRDefault="0099680A" w:rsidP="002F06F4">
      <w:pPr>
        <w:rPr>
          <w:rFonts w:ascii="Arial"/>
          <w:sz w:val="12"/>
        </w:rPr>
      </w:pPr>
    </w:p>
    <w:p w14:paraId="501EBB43" w14:textId="77777777" w:rsidR="0099680A" w:rsidRDefault="0099680A" w:rsidP="002F06F4">
      <w:pPr>
        <w:rPr>
          <w:rFonts w:ascii="Arial"/>
        </w:rPr>
      </w:pPr>
      <w:r>
        <w:rPr>
          <w:rFonts w:ascii="Trebuchet MS"/>
          <w:b/>
          <w:color w:val="202020"/>
        </w:rPr>
        <w:t>39823</w:t>
      </w:r>
      <w:r>
        <w:rPr>
          <w:rFonts w:ascii="Trebuchet MS"/>
          <w:b/>
          <w:color w:val="202020"/>
        </w:rPr>
        <w:tab/>
      </w:r>
      <w:r>
        <w:rPr>
          <w:rFonts w:ascii="Arial"/>
          <w:color w:val="202020"/>
        </w:rPr>
        <w:t>love</w:t>
      </w:r>
      <w:r>
        <w:rPr>
          <w:rFonts w:ascii="Arial"/>
          <w:color w:val="202020"/>
        </w:rPr>
        <w:tab/>
      </w:r>
      <w:r>
        <w:rPr>
          <w:rFonts w:ascii="Arial"/>
          <w:color w:val="202020"/>
        </w:rPr>
        <w:tab/>
        <w:t xml:space="preserve">Happy Mothers Day All my </w:t>
      </w:r>
      <w:r>
        <w:rPr>
          <w:rFonts w:ascii="Arial"/>
          <w:color w:val="202020"/>
          <w:spacing w:val="-5"/>
        </w:rPr>
        <w:t xml:space="preserve">love </w:t>
      </w:r>
      <w:r>
        <w:rPr>
          <w:rFonts w:ascii="Trebuchet MS"/>
          <w:b/>
          <w:color w:val="202020"/>
        </w:rPr>
        <w:t>39824</w:t>
      </w:r>
      <w:r>
        <w:rPr>
          <w:rFonts w:ascii="Trebuchet MS"/>
          <w:b/>
          <w:color w:val="202020"/>
        </w:rPr>
        <w:tab/>
      </w:r>
      <w:r>
        <w:rPr>
          <w:rFonts w:ascii="Arial"/>
          <w:color w:val="202020"/>
        </w:rPr>
        <w:t>love</w:t>
      </w:r>
      <w:r>
        <w:rPr>
          <w:rFonts w:ascii="Arial"/>
          <w:color w:val="202020"/>
        </w:rPr>
        <w:tab/>
        <w:t xml:space="preserve">Happy Mother's Day to all the mommies out </w:t>
      </w:r>
      <w:r>
        <w:rPr>
          <w:rFonts w:ascii="Arial"/>
          <w:color w:val="202020"/>
          <w:spacing w:val="-5"/>
        </w:rPr>
        <w:t xml:space="preserve">ther... </w:t>
      </w:r>
      <w:r>
        <w:rPr>
          <w:rFonts w:ascii="Trebuchet MS"/>
          <w:b/>
          <w:color w:val="202020"/>
        </w:rPr>
        <w:t>39825</w:t>
      </w:r>
      <w:r>
        <w:rPr>
          <w:rFonts w:ascii="Trebuchet MS"/>
          <w:b/>
          <w:color w:val="202020"/>
        </w:rPr>
        <w:tab/>
      </w:r>
      <w:r>
        <w:rPr>
          <w:rFonts w:ascii="Trebuchet MS"/>
          <w:b/>
          <w:color w:val="202020"/>
        </w:rPr>
        <w:tab/>
      </w:r>
      <w:r>
        <w:rPr>
          <w:rFonts w:ascii="Arial"/>
          <w:color w:val="202020"/>
        </w:rPr>
        <w:t>joy    @niariley WASSUP BEAUTIFUL!!! FOLLOW ME!!</w:t>
      </w:r>
      <w:r>
        <w:rPr>
          <w:rFonts w:ascii="Arial"/>
          <w:color w:val="202020"/>
          <w:spacing w:val="-22"/>
        </w:rPr>
        <w:t xml:space="preserve"> </w:t>
      </w:r>
      <w:r>
        <w:rPr>
          <w:rFonts w:ascii="Arial"/>
          <w:color w:val="202020"/>
          <w:spacing w:val="-3"/>
        </w:rPr>
        <w:t>PEE...</w:t>
      </w:r>
    </w:p>
    <w:p w14:paraId="4602D9EC" w14:textId="77777777" w:rsidR="0099680A" w:rsidRDefault="0099680A" w:rsidP="002F06F4">
      <w:pPr>
        <w:rPr>
          <w:rFonts w:ascii="Arial" w:hAnsi="Arial"/>
        </w:rPr>
      </w:pPr>
      <w:r>
        <w:rPr>
          <w:rFonts w:ascii="Trebuchet MS" w:hAnsi="Trebuchet MS"/>
          <w:b/>
          <w:color w:val="202020"/>
        </w:rPr>
        <w:t>39826</w:t>
      </w:r>
      <w:r>
        <w:rPr>
          <w:rFonts w:ascii="Trebuchet MS" w:hAnsi="Trebuchet MS"/>
          <w:b/>
          <w:color w:val="202020"/>
        </w:rPr>
        <w:tab/>
      </w:r>
      <w:r>
        <w:rPr>
          <w:rFonts w:ascii="Arial" w:hAnsi="Arial"/>
          <w:color w:val="202020"/>
        </w:rPr>
        <w:t>love</w:t>
      </w:r>
      <w:r>
        <w:rPr>
          <w:rFonts w:ascii="Arial" w:hAnsi="Arial"/>
          <w:color w:val="202020"/>
        </w:rPr>
        <w:tab/>
        <w:t xml:space="preserve">@mopedronin bullet train from tokyo the gf </w:t>
      </w:r>
      <w:r>
        <w:rPr>
          <w:rFonts w:ascii="Arial" w:hAnsi="Arial"/>
          <w:color w:val="202020"/>
          <w:spacing w:val="-6"/>
        </w:rPr>
        <w:t xml:space="preserve">... </w:t>
      </w:r>
      <w:r>
        <w:rPr>
          <w:rFonts w:ascii="Arial" w:hAnsi="Arial"/>
          <w:color w:val="202020"/>
        </w:rPr>
        <w:t>39827 rows × 2 columns</w:t>
      </w:r>
    </w:p>
    <w:p w14:paraId="766F11BE" w14:textId="77777777" w:rsidR="0099680A" w:rsidRDefault="0099680A" w:rsidP="002F06F4">
      <w:pPr>
        <w:rPr>
          <w:rFonts w:ascii="Arial"/>
          <w:sz w:val="20"/>
        </w:rPr>
      </w:pPr>
    </w:p>
    <w:p w14:paraId="1E088C27" w14:textId="77777777" w:rsidR="0099680A" w:rsidRDefault="0099680A" w:rsidP="002F06F4">
      <w:r>
        <w:rPr>
          <w:noProof/>
        </w:rPr>
        <mc:AlternateContent>
          <mc:Choice Requires="wps">
            <w:drawing>
              <wp:anchor distT="0" distB="0" distL="114300" distR="114300" simplePos="0" relativeHeight="251674624" behindDoc="1" locked="0" layoutInCell="1" allowOverlap="1" wp14:anchorId="7E63BB51" wp14:editId="53160AD6">
                <wp:simplePos x="0" y="0"/>
                <wp:positionH relativeFrom="page">
                  <wp:posOffset>469900</wp:posOffset>
                </wp:positionH>
                <wp:positionV relativeFrom="paragraph">
                  <wp:posOffset>-46355</wp:posOffset>
                </wp:positionV>
                <wp:extent cx="6718300" cy="6350000"/>
                <wp:effectExtent l="0" t="0" r="0" b="0"/>
                <wp:wrapNone/>
                <wp:docPr id="970995269"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718300" cy="63500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C71F38" id="Rectangle 204" o:spid="_x0000_s1026" style="position:absolute;margin-left:37pt;margin-top:-3.65pt;width:529pt;height:500pt;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" fillcolor="#f6f6f6" stroked="f">
                <v:path arrowok="t"/>
                <w10:wrap anchorx="page"/>
              </v:rect>
            </w:pict>
          </mc:Fallback>
        </mc:AlternateContent>
      </w:r>
      <w:r>
        <w:rPr>
          <w:color w:val="202020"/>
        </w:rPr>
        <w:t># Assuming df_fet is your DataFrame with 'content' and 'sentiment' columns # Calculate token lengths and add as a new column</w:t>
      </w:r>
    </w:p>
    <w:p w14:paraId="48F57DD2" w14:textId="77777777" w:rsidR="0099680A" w:rsidRDefault="0099680A" w:rsidP="002F06F4">
      <w:r>
        <w:rPr>
          <w:color w:val="202020"/>
        </w:rPr>
        <w:t>df_fet['token_length'] = df_fet['content'].apply(lambda x: len(x.split()))</w:t>
      </w:r>
    </w:p>
    <w:p w14:paraId="0CE8D056" w14:textId="77777777" w:rsidR="0099680A" w:rsidRDefault="0099680A" w:rsidP="002F06F4">
      <w:pPr>
        <w:rPr>
          <w:sz w:val="19"/>
        </w:rPr>
      </w:pPr>
    </w:p>
    <w:p w14:paraId="5A8D2E0F" w14:textId="77777777" w:rsidR="0099680A" w:rsidRDefault="0099680A" w:rsidP="002F06F4">
      <w:r>
        <w:rPr>
          <w:color w:val="202020"/>
        </w:rPr>
        <w:t># Calculate character lengths and add as a new column df_fet['char_length'] = df_fet['content'].apply(len)</w:t>
      </w:r>
    </w:p>
    <w:p w14:paraId="752CE5D7" w14:textId="77777777" w:rsidR="0099680A" w:rsidRDefault="0099680A" w:rsidP="002F06F4">
      <w:pPr>
        <w:rPr>
          <w:sz w:val="16"/>
        </w:rPr>
      </w:pPr>
    </w:p>
    <w:p w14:paraId="567A54A0" w14:textId="77777777" w:rsidR="0099680A" w:rsidRDefault="0099680A" w:rsidP="002F06F4">
      <w:r>
        <w:rPr>
          <w:color w:val="202020"/>
        </w:rPr>
        <w:t># Group data by sentiment and calculate average token and character lengths grouped = df_fet.groupby('sentiment')[['token_length', 'char_length']].mean()</w:t>
      </w:r>
    </w:p>
    <w:p w14:paraId="2E0D7124" w14:textId="77777777" w:rsidR="0099680A" w:rsidRDefault="0099680A" w:rsidP="002F06F4">
      <w:pPr>
        <w:rPr>
          <w:sz w:val="16"/>
        </w:rPr>
      </w:pPr>
    </w:p>
    <w:p w14:paraId="54BA44F3" w14:textId="77777777" w:rsidR="0099680A" w:rsidRDefault="0099680A" w:rsidP="002F06F4">
      <w:r>
        <w:rPr>
          <w:color w:val="202020"/>
        </w:rPr>
        <w:t># Calculate IQR for token and character lengths</w:t>
      </w:r>
    </w:p>
    <w:p w14:paraId="08F3F413" w14:textId="77777777" w:rsidR="0099680A" w:rsidRDefault="0099680A" w:rsidP="002F06F4">
      <w:r>
        <w:rPr>
          <w:color w:val="202020"/>
        </w:rPr>
        <w:t>Q1 = df_fet[['token_length', 'char_length']].quantile(0.25) Q3 = df_fet[['token_length', 'char_length']].quantile(0.75)</w:t>
      </w:r>
    </w:p>
    <w:p w14:paraId="11E72F8F" w14:textId="77777777" w:rsidR="0099680A" w:rsidRDefault="0099680A" w:rsidP="002F06F4">
      <w:r>
        <w:rPr>
          <w:color w:val="202020"/>
        </w:rPr>
        <w:t>IQR = Q3 - Q1</w:t>
      </w:r>
    </w:p>
    <w:p w14:paraId="6D182C55" w14:textId="77777777" w:rsidR="0099680A" w:rsidRDefault="0099680A" w:rsidP="002F06F4">
      <w:pPr>
        <w:rPr>
          <w:sz w:val="19"/>
        </w:rPr>
      </w:pPr>
    </w:p>
    <w:p w14:paraId="5369993C" w14:textId="77777777" w:rsidR="0099680A" w:rsidRDefault="0099680A" w:rsidP="002F06F4">
      <w:r>
        <w:rPr>
          <w:color w:val="202020"/>
        </w:rPr>
        <w:t># Define threshold for IQR to identify outliers iqr_threshold = 1.5</w:t>
      </w:r>
    </w:p>
    <w:p w14:paraId="1528836B" w14:textId="77777777" w:rsidR="0099680A" w:rsidRDefault="0099680A" w:rsidP="002F06F4">
      <w:pPr>
        <w:rPr>
          <w:sz w:val="16"/>
        </w:rPr>
      </w:pPr>
    </w:p>
    <w:p w14:paraId="4E465392" w14:textId="77777777" w:rsidR="0099680A" w:rsidRDefault="0099680A" w:rsidP="002F06F4">
      <w:r>
        <w:rPr>
          <w:color w:val="202020"/>
        </w:rPr>
        <w:t># Detect outliers based on IQR outliers = df_fet[</w:t>
      </w:r>
    </w:p>
    <w:p w14:paraId="7B00EE9D" w14:textId="77777777" w:rsidR="0099680A" w:rsidRDefault="0099680A" w:rsidP="002F06F4">
      <w:r>
        <w:rPr>
          <w:color w:val="202020"/>
        </w:rPr>
        <w:t>((df_fet[['token_length', 'char_length']] &lt; (Q1 - iqr_threshold * IQR)) | (df_fet[['token_length', 'char_length']] &gt; (Q3 + iqr_threshold * IQR))).any(axis=1)</w:t>
      </w:r>
    </w:p>
    <w:p w14:paraId="6DCEF06C" w14:textId="77777777" w:rsidR="0099680A" w:rsidRDefault="0099680A" w:rsidP="002F06F4">
      <w:r>
        <w:rPr>
          <w:color w:val="202020"/>
        </w:rPr>
        <w:t>]</w:t>
      </w:r>
    </w:p>
    <w:p w14:paraId="36EA54F3" w14:textId="77777777" w:rsidR="0099680A" w:rsidRDefault="0099680A" w:rsidP="002F06F4">
      <w:pPr>
        <w:rPr>
          <w:sz w:val="19"/>
        </w:rPr>
      </w:pPr>
    </w:p>
    <w:p w14:paraId="56C9AF8A" w14:textId="77777777" w:rsidR="0099680A" w:rsidRDefault="0099680A" w:rsidP="002F06F4">
      <w:r>
        <w:rPr>
          <w:color w:val="202020"/>
        </w:rPr>
        <w:t># Plot the distribution of token lengths using KDE plt.figure(figsize=(12, 6))</w:t>
      </w:r>
    </w:p>
    <w:p w14:paraId="126022FE" w14:textId="77777777" w:rsidR="0099680A" w:rsidRDefault="0099680A" w:rsidP="002F06F4">
      <w:r>
        <w:rPr>
          <w:color w:val="202020"/>
        </w:rPr>
        <w:t>for sentiment in df_fet['sentiment'].unique():</w:t>
      </w:r>
    </w:p>
    <w:p w14:paraId="0D2B264B" w14:textId="77777777" w:rsidR="0099680A" w:rsidRDefault="0099680A" w:rsidP="002F06F4">
      <w:r>
        <w:rPr>
          <w:color w:val="202020"/>
        </w:rPr>
        <w:t>sns.kdeplot(df_fet[df_fet['sentiment'] == sentiment]['token_length'], label=sentiment, alpha=0.5) plt.title('Distribution of Token Lengths')</w:t>
      </w:r>
    </w:p>
    <w:p w14:paraId="4B68D1AE" w14:textId="77777777" w:rsidR="0099680A" w:rsidRDefault="0099680A" w:rsidP="002F06F4">
      <w:r>
        <w:rPr>
          <w:color w:val="202020"/>
        </w:rPr>
        <w:t>plt.xlabel('Token Length') plt.ylabel('Density') plt.legend()</w:t>
      </w:r>
    </w:p>
    <w:p w14:paraId="0F40D02A" w14:textId="77777777" w:rsidR="0099680A" w:rsidRDefault="0099680A" w:rsidP="002F06F4">
      <w:r>
        <w:rPr>
          <w:color w:val="202020"/>
        </w:rPr>
        <w:t>plt.show()</w:t>
      </w:r>
    </w:p>
    <w:p w14:paraId="447E8777" w14:textId="77777777" w:rsidR="0099680A" w:rsidRDefault="0099680A" w:rsidP="002F06F4">
      <w:pPr>
        <w:rPr>
          <w:sz w:val="19"/>
        </w:rPr>
      </w:pPr>
    </w:p>
    <w:p w14:paraId="451FC083" w14:textId="77777777" w:rsidR="0099680A" w:rsidRDefault="0099680A" w:rsidP="002F06F4">
      <w:r>
        <w:rPr>
          <w:color w:val="202020"/>
        </w:rPr>
        <w:t># ... Similar plots for character lengths</w:t>
      </w:r>
    </w:p>
    <w:p w14:paraId="6E294B16" w14:textId="77777777" w:rsidR="0099680A" w:rsidRDefault="0099680A" w:rsidP="002F06F4">
      <w:pPr>
        <w:rPr>
          <w:sz w:val="19"/>
        </w:rPr>
      </w:pPr>
    </w:p>
    <w:p w14:paraId="4132819B" w14:textId="77777777" w:rsidR="0099680A" w:rsidRDefault="0099680A" w:rsidP="002F06F4">
      <w:r>
        <w:rPr>
          <w:color w:val="202020"/>
        </w:rPr>
        <w:t># Plot the distribution of token lengths after removing outliers using KDE plt.figure(figsize=(12, 6))</w:t>
      </w:r>
    </w:p>
    <w:p w14:paraId="49A2DF77" w14:textId="77777777" w:rsidR="0099680A" w:rsidRDefault="0099680A" w:rsidP="002F06F4">
      <w:r>
        <w:rPr>
          <w:color w:val="202020"/>
        </w:rPr>
        <w:t>for sentiment in df_fet['sentiment'].unique():</w:t>
      </w:r>
    </w:p>
    <w:p w14:paraId="0863AF00" w14:textId="77777777" w:rsidR="0099680A" w:rsidRDefault="0099680A" w:rsidP="002F06F4">
      <w:r>
        <w:rPr>
          <w:color w:val="202020"/>
        </w:rPr>
        <w:t>sns.kdeplot(df_fet[~df_fet.index.isin(outliers.index) &amp; (df_fet['sentiment'] == sentiment)]['token_length'], label=sentime plt.title('Distribution of Token Lengths (Outliers Removed)')</w:t>
      </w:r>
    </w:p>
    <w:p w14:paraId="733D5383" w14:textId="77777777" w:rsidR="0099680A" w:rsidRDefault="0099680A" w:rsidP="002F06F4">
      <w:r>
        <w:rPr>
          <w:color w:val="202020"/>
        </w:rPr>
        <w:t>plt.xlabel('Token Length') plt.ylabel('Density') plt.legend()</w:t>
      </w:r>
    </w:p>
    <w:p w14:paraId="12B9B17E" w14:textId="77777777" w:rsidR="0099680A" w:rsidRDefault="0099680A" w:rsidP="002F06F4">
      <w:r>
        <w:rPr>
          <w:color w:val="202020"/>
        </w:rPr>
        <w:t>plt.show()</w:t>
      </w:r>
    </w:p>
    <w:p w14:paraId="78DAEDA3" w14:textId="77777777" w:rsidR="0099680A" w:rsidRDefault="0099680A" w:rsidP="002F06F4">
      <w:pPr>
        <w:rPr>
          <w:sz w:val="19"/>
        </w:rPr>
      </w:pPr>
    </w:p>
    <w:p w14:paraId="01DB6F45" w14:textId="77777777" w:rsidR="0099680A" w:rsidRDefault="0099680A" w:rsidP="002F06F4">
      <w:r>
        <w:rPr>
          <w:color w:val="202020"/>
        </w:rPr>
        <w:t># ... Similar plots for character lengths</w:t>
      </w:r>
    </w:p>
    <w:p w14:paraId="5A4850A7" w14:textId="77777777" w:rsidR="0099680A" w:rsidRDefault="0099680A" w:rsidP="002F06F4">
      <w:pPr>
        <w:rPr>
          <w:sz w:val="19"/>
        </w:rPr>
      </w:pPr>
    </w:p>
    <w:p w14:paraId="234B056B" w14:textId="77777777" w:rsidR="0099680A" w:rsidRDefault="0099680A" w:rsidP="002F06F4">
      <w:r>
        <w:rPr>
          <w:color w:val="202020"/>
        </w:rPr>
        <w:t># Display the average token and character lengths by sentiment print(grouped)</w:t>
      </w:r>
    </w:p>
    <w:p w14:paraId="101B8FD3" w14:textId="77777777" w:rsidR="0099680A" w:rsidRDefault="0099680A" w:rsidP="002F06F4">
      <w:pPr>
        <w:sectPr w:rsidR="0099680A">
          <w:pgSz w:w="11900" w:h="16840"/>
          <w:pgMar w:top="480" w:right="340" w:bottom="440" w:left="580" w:header="280" w:footer="258" w:gutter="0"/>
          <w:cols w:space="720"/>
        </w:sectPr>
      </w:pPr>
    </w:p>
    <w:p w14:paraId="0C693CBD" w14:textId="77777777" w:rsidR="0099680A" w:rsidRDefault="0099680A" w:rsidP="002F06F4">
      <w:pPr>
        <w:rPr>
          <w:sz w:val="5"/>
        </w:rPr>
      </w:pPr>
    </w:p>
    <w:p w14:paraId="3C4BE325" w14:textId="77777777" w:rsidR="0099680A" w:rsidRDefault="0099680A" w:rsidP="002F06F4">
      <w:pPr>
        <w:rPr>
          <w:sz w:val="20"/>
        </w:rPr>
      </w:pPr>
      <w:r>
        <w:rPr>
          <w:noProof/>
          <w:sz w:val="20"/>
        </w:rPr>
        <mc:AlternateContent>
          <mc:Choice Requires="wps">
            <w:drawing>
              <wp:inline distT="0" distB="0" distL="0" distR="0" wp14:anchorId="0FAA89B0" wp14:editId="1C70E587">
                <wp:extent cx="6718300" cy="1270000"/>
                <wp:effectExtent l="0" t="0" r="0" b="0"/>
                <wp:docPr id="1335257895" name="Text Box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12700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9188D8" w14:textId="77777777" w:rsidR="0099680A" w:rsidRDefault="0099680A" w:rsidP="0099680A">
                            <w:pPr>
                              <w:pStyle w:val="BodyText"/>
                              <w:spacing w:before="9"/>
                              <w:rPr>
                                <w:sz w:val="18"/>
                              </w:rPr>
                            </w:pPr>
                          </w:p>
                          <w:p w14:paraId="323BC313" w14:textId="77777777" w:rsidR="0099680A" w:rsidRDefault="0099680A" w:rsidP="0099680A">
                            <w:pPr>
                              <w:pStyle w:val="BodyText"/>
                              <w:ind w:left="59"/>
                            </w:pPr>
                            <w:r>
                              <w:rPr>
                                <w:color w:val="202020"/>
                              </w:rPr>
                              <w:t># Display the average token and character lengths by sentiment after removing outliers</w:t>
                            </w:r>
                          </w:p>
                          <w:p w14:paraId="39B78C5D" w14:textId="77777777" w:rsidR="0099680A" w:rsidRDefault="0099680A" w:rsidP="0099680A">
                            <w:pPr>
                              <w:pStyle w:val="BodyText"/>
                              <w:spacing w:before="32" w:line="288" w:lineRule="auto"/>
                              <w:ind w:left="59" w:right="-1"/>
                            </w:pPr>
                            <w:r>
                              <w:rPr>
                                <w:color w:val="202020"/>
                              </w:rPr>
                              <w:t>grouped_no_outliers = df_fet[~df_fet.index.isin(outliers.index)].groupby('sentiment')[['token_length', 'char_length']].mean() print("Average Token and Character Lengths by Sentiment (Outliers Removed):")</w:t>
                            </w:r>
                          </w:p>
                          <w:p w14:paraId="5190AB2B" w14:textId="77777777" w:rsidR="0099680A" w:rsidRDefault="0099680A" w:rsidP="0099680A">
                            <w:pPr>
                              <w:pStyle w:val="BodyText"/>
                              <w:spacing w:line="158" w:lineRule="exact"/>
                              <w:ind w:left="59"/>
                            </w:pPr>
                            <w:r>
                              <w:rPr>
                                <w:color w:val="202020"/>
                              </w:rPr>
                              <w:t>print(grouped_no_outliers)</w:t>
                            </w:r>
                          </w:p>
                          <w:p w14:paraId="3603733A" w14:textId="77777777" w:rsidR="0099680A" w:rsidRDefault="0099680A" w:rsidP="0099680A">
                            <w:pPr>
                              <w:pStyle w:val="BodyText"/>
                              <w:spacing w:before="6"/>
                              <w:rPr>
                                <w:sz w:val="19"/>
                              </w:rPr>
                            </w:pPr>
                          </w:p>
                          <w:p w14:paraId="3D685369" w14:textId="77777777" w:rsidR="0099680A" w:rsidRDefault="0099680A" w:rsidP="0099680A">
                            <w:pPr>
                              <w:pStyle w:val="BodyText"/>
                              <w:spacing w:line="288" w:lineRule="auto"/>
                              <w:ind w:left="59" w:right="7896"/>
                            </w:pPr>
                            <w:r>
                              <w:rPr>
                                <w:color w:val="202020"/>
                              </w:rPr>
                              <w:t># Display the detected outliers print("Detected Outliers:") print(outliers)</w:t>
                            </w:r>
                          </w:p>
                        </w:txbxContent>
                      </wps:txbx>
                      <wps:bodyPr rot="0" vert="horz" wrap="square" lIns="0" tIns="0" rIns="0" bIns="0" anchor="t" anchorCtr="0" upright="1">
                        <a:noAutofit/>
                      </wps:bodyPr>
                    </wps:wsp>
                  </a:graphicData>
                </a:graphic>
              </wp:inline>
            </w:drawing>
          </mc:Choice>
          <mc:Fallback>
            <w:pict>
              <v:shape w14:anchorId="0FAA89B0" id="Text Box 203" o:spid="_x0000_s1043" type="#_x0000_t202" style="width:529pt;height:10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" fillcolor="#f6f6f6" stroked="f">
                <v:path arrowok="t"/>
                <v:textbox inset="0,0,0,0">
                  <w:txbxContent>
                    <w:p w14:paraId="689188D8" w14:textId="77777777" w:rsidR="0099680A" w:rsidRDefault="0099680A" w:rsidP="0099680A">
                      <w:pPr>
                        <w:pStyle w:val="BodyText"/>
                        <w:spacing w:before="9"/>
                        <w:rPr>
                          <w:sz w:val="18"/>
                        </w:rPr>
                      </w:pPr>
                    </w:p>
                    <w:p w14:paraId="323BC313" w14:textId="77777777" w:rsidR="0099680A" w:rsidRDefault="0099680A" w:rsidP="0099680A">
                      <w:pPr>
                        <w:pStyle w:val="BodyText"/>
                        <w:ind w:left="59"/>
                      </w:pPr>
                      <w:r>
                        <w:rPr>
                          <w:color w:val="202020"/>
                        </w:rPr>
                        <w:t># Display the average token and character lengths by sentiment after removing outliers</w:t>
                      </w:r>
                    </w:p>
                    <w:p w14:paraId="39B78C5D" w14:textId="77777777" w:rsidR="0099680A" w:rsidRDefault="0099680A" w:rsidP="0099680A">
                      <w:pPr>
                        <w:pStyle w:val="BodyText"/>
                        <w:spacing w:before="32" w:line="288" w:lineRule="auto"/>
                        <w:ind w:left="59" w:right="-1"/>
                      </w:pPr>
                      <w:r>
                        <w:rPr>
                          <w:color w:val="202020"/>
                        </w:rPr>
                        <w:t>grouped_no_outliers = df_fet[~df_fet.index.isin(outliers.index)].groupby('sentiment')[['token_length', 'char_length']].mean() print("Average Token and Character Lengths by Sentiment (Outliers Removed):")</w:t>
                      </w:r>
                    </w:p>
                    <w:p w14:paraId="5190AB2B" w14:textId="77777777" w:rsidR="0099680A" w:rsidRDefault="0099680A" w:rsidP="0099680A">
                      <w:pPr>
                        <w:pStyle w:val="BodyText"/>
                        <w:spacing w:line="158" w:lineRule="exact"/>
                        <w:ind w:left="59"/>
                      </w:pPr>
                      <w:r>
                        <w:rPr>
                          <w:color w:val="202020"/>
                        </w:rPr>
                        <w:t>print(grouped_no_outliers)</w:t>
                      </w:r>
                    </w:p>
                    <w:p w14:paraId="3603733A" w14:textId="77777777" w:rsidR="0099680A" w:rsidRDefault="0099680A" w:rsidP="0099680A">
                      <w:pPr>
                        <w:pStyle w:val="BodyText"/>
                        <w:spacing w:before="6"/>
                        <w:rPr>
                          <w:sz w:val="19"/>
                        </w:rPr>
                      </w:pPr>
                    </w:p>
                    <w:p w14:paraId="3D685369" w14:textId="77777777" w:rsidR="0099680A" w:rsidRDefault="0099680A" w:rsidP="0099680A">
                      <w:pPr>
                        <w:pStyle w:val="BodyText"/>
                        <w:spacing w:line="288" w:lineRule="auto"/>
                        <w:ind w:left="59" w:right="7896"/>
                      </w:pPr>
                      <w:r>
                        <w:rPr>
                          <w:color w:val="202020"/>
                        </w:rPr>
                        <w:t># Display the detected outliers print("Detected Outliers:") print(outliers)</w:t>
                      </w:r>
                    </w:p>
                  </w:txbxContent>
                </v:textbox>
                <w10:anchorlock/>
              </v:shape>
            </w:pict>
          </mc:Fallback>
        </mc:AlternateContent>
      </w:r>
    </w:p>
    <w:p w14:paraId="4655DD08" w14:textId="77777777" w:rsidR="0099680A" w:rsidRDefault="0099680A" w:rsidP="002F06F4">
      <w:pPr>
        <w:rPr>
          <w:sz w:val="20"/>
        </w:rPr>
      </w:pPr>
    </w:p>
    <w:p w14:paraId="670D4688" w14:textId="77777777" w:rsidR="0099680A" w:rsidRDefault="0099680A" w:rsidP="002F06F4">
      <w:pPr>
        <w:rPr>
          <w:sz w:val="20"/>
        </w:rPr>
      </w:pPr>
    </w:p>
    <w:p w14:paraId="0357CC51" w14:textId="77777777" w:rsidR="0099680A" w:rsidRDefault="0099680A" w:rsidP="002F06F4">
      <w:pPr>
        <w:rPr>
          <w:sz w:val="20"/>
        </w:rPr>
      </w:pPr>
    </w:p>
    <w:p w14:paraId="5A45EB08" w14:textId="77777777" w:rsidR="0099680A" w:rsidRDefault="0099680A" w:rsidP="002F06F4">
      <w:pPr>
        <w:rPr>
          <w:sz w:val="20"/>
        </w:rPr>
      </w:pPr>
    </w:p>
    <w:p w14:paraId="4756872B" w14:textId="77777777" w:rsidR="0099680A" w:rsidRDefault="0099680A" w:rsidP="002F06F4">
      <w:pPr>
        <w:rPr>
          <w:sz w:val="20"/>
        </w:rPr>
      </w:pPr>
    </w:p>
    <w:p w14:paraId="5D8C60B9" w14:textId="77777777" w:rsidR="0099680A" w:rsidRDefault="0099680A" w:rsidP="002F06F4">
      <w:pPr>
        <w:rPr>
          <w:sz w:val="20"/>
        </w:rPr>
      </w:pPr>
    </w:p>
    <w:p w14:paraId="6D678CD2" w14:textId="77777777" w:rsidR="0099680A" w:rsidRDefault="0099680A" w:rsidP="002F06F4">
      <w:pPr>
        <w:rPr>
          <w:sz w:val="20"/>
        </w:rPr>
      </w:pPr>
    </w:p>
    <w:p w14:paraId="3892388B" w14:textId="77777777" w:rsidR="0099680A" w:rsidRDefault="0099680A" w:rsidP="002F06F4">
      <w:pPr>
        <w:rPr>
          <w:sz w:val="20"/>
        </w:rPr>
      </w:pPr>
    </w:p>
    <w:p w14:paraId="5C9007D5" w14:textId="77777777" w:rsidR="0099680A" w:rsidRDefault="0099680A" w:rsidP="002F06F4">
      <w:pPr>
        <w:rPr>
          <w:sz w:val="20"/>
        </w:rPr>
      </w:pPr>
    </w:p>
    <w:p w14:paraId="1C896054" w14:textId="77777777" w:rsidR="0099680A" w:rsidRDefault="0099680A" w:rsidP="002F06F4">
      <w:pPr>
        <w:rPr>
          <w:sz w:val="20"/>
        </w:rPr>
      </w:pPr>
    </w:p>
    <w:p w14:paraId="5D414A36" w14:textId="77777777" w:rsidR="0099680A" w:rsidRDefault="0099680A" w:rsidP="002F06F4">
      <w:pPr>
        <w:rPr>
          <w:sz w:val="20"/>
        </w:rPr>
      </w:pPr>
    </w:p>
    <w:p w14:paraId="2CC8CF56" w14:textId="77777777" w:rsidR="0099680A" w:rsidRDefault="0099680A" w:rsidP="002F06F4">
      <w:pPr>
        <w:rPr>
          <w:sz w:val="20"/>
        </w:rPr>
      </w:pPr>
    </w:p>
    <w:p w14:paraId="2EC6E84A" w14:textId="77777777" w:rsidR="0099680A" w:rsidRDefault="0099680A" w:rsidP="002F06F4">
      <w:pPr>
        <w:rPr>
          <w:sz w:val="20"/>
        </w:rPr>
      </w:pPr>
    </w:p>
    <w:p w14:paraId="1FCA34C1" w14:textId="77777777" w:rsidR="0099680A" w:rsidRDefault="0099680A" w:rsidP="002F06F4">
      <w:pPr>
        <w:rPr>
          <w:sz w:val="20"/>
        </w:rPr>
      </w:pPr>
    </w:p>
    <w:p w14:paraId="2B5689BC" w14:textId="77777777" w:rsidR="0099680A" w:rsidRDefault="0099680A" w:rsidP="002F06F4">
      <w:pPr>
        <w:rPr>
          <w:sz w:val="20"/>
        </w:rPr>
      </w:pPr>
    </w:p>
    <w:p w14:paraId="31EEBEEC" w14:textId="77777777" w:rsidR="0099680A" w:rsidRDefault="0099680A" w:rsidP="002F06F4">
      <w:pPr>
        <w:rPr>
          <w:sz w:val="20"/>
        </w:rPr>
      </w:pPr>
    </w:p>
    <w:p w14:paraId="2F1F4478" w14:textId="77777777" w:rsidR="0099680A" w:rsidRDefault="0099680A" w:rsidP="002F06F4">
      <w:pPr>
        <w:rPr>
          <w:sz w:val="20"/>
        </w:rPr>
      </w:pPr>
    </w:p>
    <w:p w14:paraId="5D92762D" w14:textId="77777777" w:rsidR="0099680A" w:rsidRDefault="0099680A" w:rsidP="002F06F4">
      <w:pPr>
        <w:rPr>
          <w:sz w:val="20"/>
        </w:rPr>
      </w:pPr>
    </w:p>
    <w:p w14:paraId="56CC7A3B" w14:textId="77777777" w:rsidR="0099680A" w:rsidRDefault="0099680A" w:rsidP="002F06F4">
      <w:pPr>
        <w:rPr>
          <w:sz w:val="20"/>
        </w:rPr>
      </w:pPr>
    </w:p>
    <w:p w14:paraId="7D7A1A1F" w14:textId="77777777" w:rsidR="0099680A" w:rsidRDefault="0099680A" w:rsidP="002F06F4">
      <w:pPr>
        <w:rPr>
          <w:sz w:val="20"/>
        </w:rPr>
      </w:pPr>
    </w:p>
    <w:p w14:paraId="50491EA8" w14:textId="77777777" w:rsidR="0099680A" w:rsidRDefault="0099680A" w:rsidP="002F06F4">
      <w:pPr>
        <w:rPr>
          <w:sz w:val="20"/>
        </w:rPr>
      </w:pPr>
    </w:p>
    <w:p w14:paraId="2029F590" w14:textId="77777777" w:rsidR="0099680A" w:rsidRDefault="0099680A" w:rsidP="002F06F4">
      <w:pPr>
        <w:rPr>
          <w:sz w:val="20"/>
        </w:rPr>
      </w:pPr>
    </w:p>
    <w:p w14:paraId="04BE69B0" w14:textId="77777777" w:rsidR="0099680A" w:rsidRDefault="0099680A" w:rsidP="002F06F4">
      <w:pPr>
        <w:rPr>
          <w:sz w:val="20"/>
        </w:rPr>
      </w:pPr>
    </w:p>
    <w:p w14:paraId="17E92649" w14:textId="77777777" w:rsidR="0099680A" w:rsidRDefault="0099680A" w:rsidP="002F06F4">
      <w:pPr>
        <w:rPr>
          <w:sz w:val="20"/>
        </w:rPr>
      </w:pPr>
    </w:p>
    <w:p w14:paraId="666E6B79" w14:textId="77777777" w:rsidR="0099680A" w:rsidRDefault="0099680A" w:rsidP="002F06F4">
      <w:pPr>
        <w:rPr>
          <w:sz w:val="20"/>
        </w:rPr>
      </w:pPr>
    </w:p>
    <w:p w14:paraId="351E0090" w14:textId="77777777" w:rsidR="0099680A" w:rsidRDefault="0099680A" w:rsidP="002F06F4">
      <w:pPr>
        <w:rPr>
          <w:sz w:val="20"/>
        </w:rPr>
      </w:pPr>
    </w:p>
    <w:p w14:paraId="5B08549A" w14:textId="77777777" w:rsidR="0099680A" w:rsidRDefault="0099680A" w:rsidP="002F06F4">
      <w:pPr>
        <w:rPr>
          <w:sz w:val="20"/>
        </w:rPr>
      </w:pPr>
    </w:p>
    <w:p w14:paraId="69A26BF0" w14:textId="77777777" w:rsidR="0099680A" w:rsidRDefault="0099680A" w:rsidP="002F06F4">
      <w:pPr>
        <w:rPr>
          <w:sz w:val="20"/>
        </w:rPr>
      </w:pPr>
    </w:p>
    <w:p w14:paraId="1713C7C8" w14:textId="77777777" w:rsidR="0099680A" w:rsidRDefault="0099680A" w:rsidP="002F06F4">
      <w:pPr>
        <w:rPr>
          <w:sz w:val="20"/>
        </w:rPr>
      </w:pPr>
    </w:p>
    <w:p w14:paraId="6CE40537" w14:textId="77777777" w:rsidR="0099680A" w:rsidRDefault="0099680A" w:rsidP="002F06F4">
      <w:pPr>
        <w:rPr>
          <w:sz w:val="20"/>
        </w:rPr>
      </w:pPr>
    </w:p>
    <w:p w14:paraId="02A90CB7" w14:textId="77777777" w:rsidR="0099680A" w:rsidRDefault="0099680A" w:rsidP="002F06F4">
      <w:pPr>
        <w:rPr>
          <w:sz w:val="20"/>
        </w:rPr>
      </w:pPr>
    </w:p>
    <w:p w14:paraId="2A59742A" w14:textId="77777777" w:rsidR="0099680A" w:rsidRDefault="0099680A" w:rsidP="002F06F4">
      <w:pPr>
        <w:rPr>
          <w:sz w:val="20"/>
        </w:rPr>
      </w:pPr>
    </w:p>
    <w:p w14:paraId="44CA4521" w14:textId="77777777" w:rsidR="0099680A" w:rsidRDefault="0099680A" w:rsidP="002F06F4">
      <w:pPr>
        <w:rPr>
          <w:sz w:val="20"/>
        </w:rPr>
      </w:pPr>
    </w:p>
    <w:p w14:paraId="1ECAD39D" w14:textId="77777777" w:rsidR="0099680A" w:rsidRDefault="0099680A" w:rsidP="002F06F4">
      <w:pPr>
        <w:rPr>
          <w:sz w:val="20"/>
        </w:rPr>
      </w:pPr>
    </w:p>
    <w:p w14:paraId="6624F298" w14:textId="77777777" w:rsidR="0099680A" w:rsidRDefault="0099680A" w:rsidP="002F06F4">
      <w:pPr>
        <w:rPr>
          <w:sz w:val="10"/>
        </w:rPr>
      </w:pPr>
    </w:p>
    <w:tbl>
      <w:tblPr>
        <w:tblW w:w="0" w:type="auto"/>
        <w:tblInd w:w="567" w:type="dxa"/>
        <w:tblLayout w:type="fixed"/>
        <w:tblCellMar>
          <w:left w:w="0" w:type="dxa"/>
          <w:right w:w="0" w:type="dxa"/>
        </w:tblCellMar>
        <w:tblLook w:val="01E0" w:firstRow="1" w:lastRow="1" w:firstColumn="1" w:lastColumn="1" w:noHBand="0" w:noVBand="0"/>
      </w:tblPr>
      <w:tblGrid>
        <w:gridCol w:w="890"/>
        <w:gridCol w:w="1176"/>
        <w:gridCol w:w="1058"/>
      </w:tblGrid>
      <w:tr w:rsidR="0099680A" w14:paraId="083A85F4" w14:textId="77777777" w:rsidTr="006241A2">
        <w:trPr>
          <w:trHeight w:val="329"/>
        </w:trPr>
        <w:tc>
          <w:tcPr>
            <w:tcW w:w="890" w:type="dxa"/>
          </w:tcPr>
          <w:p w14:paraId="327B92C7" w14:textId="77777777" w:rsidR="0099680A" w:rsidRDefault="0099680A" w:rsidP="002F06F4">
            <w:pPr>
              <w:rPr>
                <w:sz w:val="14"/>
              </w:rPr>
            </w:pPr>
          </w:p>
          <w:p w14:paraId="49BAA2CD" w14:textId="77777777" w:rsidR="0099680A" w:rsidRDefault="0099680A" w:rsidP="002F06F4">
            <w:pPr>
              <w:rPr>
                <w:sz w:val="14"/>
              </w:rPr>
            </w:pPr>
            <w:r>
              <w:rPr>
                <w:color w:val="202020"/>
                <w:sz w:val="14"/>
              </w:rPr>
              <w:t>sentiment</w:t>
            </w:r>
          </w:p>
        </w:tc>
        <w:tc>
          <w:tcPr>
            <w:tcW w:w="1176" w:type="dxa"/>
          </w:tcPr>
          <w:p w14:paraId="18046964" w14:textId="77777777" w:rsidR="0099680A" w:rsidRDefault="0099680A" w:rsidP="002F06F4">
            <w:pPr>
              <w:rPr>
                <w:sz w:val="14"/>
              </w:rPr>
            </w:pPr>
            <w:r>
              <w:rPr>
                <w:color w:val="202020"/>
                <w:sz w:val="14"/>
              </w:rPr>
              <w:t>token_length</w:t>
            </w:r>
          </w:p>
        </w:tc>
        <w:tc>
          <w:tcPr>
            <w:tcW w:w="1058" w:type="dxa"/>
          </w:tcPr>
          <w:p w14:paraId="7C4BEFC6" w14:textId="77777777" w:rsidR="0099680A" w:rsidRDefault="0099680A" w:rsidP="002F06F4">
            <w:pPr>
              <w:rPr>
                <w:sz w:val="14"/>
              </w:rPr>
            </w:pPr>
            <w:r>
              <w:rPr>
                <w:color w:val="202020"/>
                <w:sz w:val="14"/>
              </w:rPr>
              <w:t>char_length</w:t>
            </w:r>
          </w:p>
        </w:tc>
      </w:tr>
      <w:tr w:rsidR="0099680A" w14:paraId="6841F670" w14:textId="77777777" w:rsidTr="006241A2">
        <w:trPr>
          <w:trHeight w:val="174"/>
        </w:trPr>
        <w:tc>
          <w:tcPr>
            <w:tcW w:w="890" w:type="dxa"/>
          </w:tcPr>
          <w:p w14:paraId="4831A168" w14:textId="77777777" w:rsidR="0099680A" w:rsidRDefault="0099680A" w:rsidP="002F06F4">
            <w:pPr>
              <w:rPr>
                <w:sz w:val="14"/>
              </w:rPr>
            </w:pPr>
            <w:r>
              <w:rPr>
                <w:color w:val="202020"/>
                <w:sz w:val="14"/>
              </w:rPr>
              <w:t>fear</w:t>
            </w:r>
          </w:p>
        </w:tc>
        <w:tc>
          <w:tcPr>
            <w:tcW w:w="1176" w:type="dxa"/>
          </w:tcPr>
          <w:p w14:paraId="3309DC5D" w14:textId="77777777" w:rsidR="0099680A" w:rsidRDefault="0099680A" w:rsidP="002F06F4">
            <w:pPr>
              <w:rPr>
                <w:sz w:val="14"/>
              </w:rPr>
            </w:pPr>
            <w:r>
              <w:rPr>
                <w:color w:val="202020"/>
                <w:sz w:val="14"/>
              </w:rPr>
              <w:t>14.145431</w:t>
            </w:r>
          </w:p>
        </w:tc>
        <w:tc>
          <w:tcPr>
            <w:tcW w:w="1058" w:type="dxa"/>
          </w:tcPr>
          <w:p w14:paraId="1C579D80" w14:textId="77777777" w:rsidR="0099680A" w:rsidRDefault="0099680A" w:rsidP="002F06F4">
            <w:pPr>
              <w:rPr>
                <w:sz w:val="14"/>
              </w:rPr>
            </w:pPr>
            <w:r>
              <w:rPr>
                <w:color w:val="202020"/>
                <w:sz w:val="14"/>
              </w:rPr>
              <w:t>76.821145</w:t>
            </w:r>
          </w:p>
        </w:tc>
      </w:tr>
      <w:tr w:rsidR="0099680A" w14:paraId="06107256" w14:textId="77777777" w:rsidTr="006241A2">
        <w:trPr>
          <w:trHeight w:val="169"/>
        </w:trPr>
        <w:tc>
          <w:tcPr>
            <w:tcW w:w="890" w:type="dxa"/>
          </w:tcPr>
          <w:p w14:paraId="459816B5" w14:textId="77777777" w:rsidR="0099680A" w:rsidRDefault="0099680A" w:rsidP="002F06F4">
            <w:pPr>
              <w:rPr>
                <w:sz w:val="14"/>
              </w:rPr>
            </w:pPr>
            <w:r>
              <w:rPr>
                <w:color w:val="202020"/>
                <w:sz w:val="14"/>
              </w:rPr>
              <w:t>joy</w:t>
            </w:r>
          </w:p>
        </w:tc>
        <w:tc>
          <w:tcPr>
            <w:tcW w:w="1176" w:type="dxa"/>
          </w:tcPr>
          <w:p w14:paraId="76ABE66E" w14:textId="77777777" w:rsidR="0099680A" w:rsidRDefault="0099680A" w:rsidP="002F06F4">
            <w:pPr>
              <w:rPr>
                <w:sz w:val="14"/>
              </w:rPr>
            </w:pPr>
            <w:r>
              <w:rPr>
                <w:color w:val="202020"/>
                <w:sz w:val="14"/>
              </w:rPr>
              <w:t>13.666847</w:t>
            </w:r>
          </w:p>
        </w:tc>
        <w:tc>
          <w:tcPr>
            <w:tcW w:w="1058" w:type="dxa"/>
          </w:tcPr>
          <w:p w14:paraId="3BB41182" w14:textId="77777777" w:rsidR="0099680A" w:rsidRDefault="0099680A" w:rsidP="002F06F4">
            <w:pPr>
              <w:rPr>
                <w:sz w:val="14"/>
              </w:rPr>
            </w:pPr>
            <w:r>
              <w:rPr>
                <w:color w:val="202020"/>
                <w:sz w:val="14"/>
              </w:rPr>
              <w:t>76.855612</w:t>
            </w:r>
          </w:p>
        </w:tc>
      </w:tr>
      <w:tr w:rsidR="0099680A" w14:paraId="2AD2AA17" w14:textId="77777777" w:rsidTr="006241A2">
        <w:trPr>
          <w:trHeight w:val="174"/>
        </w:trPr>
        <w:tc>
          <w:tcPr>
            <w:tcW w:w="890" w:type="dxa"/>
          </w:tcPr>
          <w:p w14:paraId="3FFEF302" w14:textId="77777777" w:rsidR="0099680A" w:rsidRDefault="0099680A" w:rsidP="002F06F4">
            <w:pPr>
              <w:rPr>
                <w:sz w:val="14"/>
              </w:rPr>
            </w:pPr>
            <w:r>
              <w:rPr>
                <w:color w:val="202020"/>
                <w:sz w:val="14"/>
              </w:rPr>
              <w:t>love</w:t>
            </w:r>
          </w:p>
        </w:tc>
        <w:tc>
          <w:tcPr>
            <w:tcW w:w="1176" w:type="dxa"/>
          </w:tcPr>
          <w:p w14:paraId="32BD5C2F" w14:textId="77777777" w:rsidR="0099680A" w:rsidRDefault="0099680A" w:rsidP="002F06F4">
            <w:pPr>
              <w:rPr>
                <w:sz w:val="14"/>
              </w:rPr>
            </w:pPr>
            <w:r>
              <w:rPr>
                <w:color w:val="202020"/>
                <w:sz w:val="14"/>
              </w:rPr>
              <w:t>13.290621</w:t>
            </w:r>
          </w:p>
        </w:tc>
        <w:tc>
          <w:tcPr>
            <w:tcW w:w="1058" w:type="dxa"/>
          </w:tcPr>
          <w:p w14:paraId="2586435A" w14:textId="77777777" w:rsidR="0099680A" w:rsidRDefault="0099680A" w:rsidP="002F06F4">
            <w:pPr>
              <w:rPr>
                <w:sz w:val="14"/>
              </w:rPr>
            </w:pPr>
            <w:r>
              <w:rPr>
                <w:color w:val="202020"/>
                <w:sz w:val="14"/>
              </w:rPr>
              <w:t>74.839894</w:t>
            </w:r>
          </w:p>
        </w:tc>
      </w:tr>
      <w:tr w:rsidR="0099680A" w14:paraId="76E24770" w14:textId="77777777" w:rsidTr="006241A2">
        <w:trPr>
          <w:trHeight w:val="174"/>
        </w:trPr>
        <w:tc>
          <w:tcPr>
            <w:tcW w:w="890" w:type="dxa"/>
          </w:tcPr>
          <w:p w14:paraId="6ED3F863" w14:textId="77777777" w:rsidR="0099680A" w:rsidRDefault="0099680A" w:rsidP="002F06F4">
            <w:pPr>
              <w:rPr>
                <w:sz w:val="14"/>
              </w:rPr>
            </w:pPr>
            <w:r>
              <w:rPr>
                <w:color w:val="202020"/>
                <w:sz w:val="14"/>
              </w:rPr>
              <w:t>neutral</w:t>
            </w:r>
          </w:p>
        </w:tc>
        <w:tc>
          <w:tcPr>
            <w:tcW w:w="1176" w:type="dxa"/>
          </w:tcPr>
          <w:p w14:paraId="54ECEB78" w14:textId="77777777" w:rsidR="0099680A" w:rsidRDefault="0099680A" w:rsidP="002F06F4">
            <w:pPr>
              <w:rPr>
                <w:sz w:val="14"/>
              </w:rPr>
            </w:pPr>
            <w:r>
              <w:rPr>
                <w:color w:val="202020"/>
                <w:sz w:val="14"/>
              </w:rPr>
              <w:t>11.373343</w:t>
            </w:r>
          </w:p>
        </w:tc>
        <w:tc>
          <w:tcPr>
            <w:tcW w:w="1058" w:type="dxa"/>
          </w:tcPr>
          <w:p w14:paraId="20123E07" w14:textId="77777777" w:rsidR="0099680A" w:rsidRDefault="0099680A" w:rsidP="002F06F4">
            <w:pPr>
              <w:rPr>
                <w:sz w:val="14"/>
              </w:rPr>
            </w:pPr>
            <w:r>
              <w:rPr>
                <w:color w:val="202020"/>
                <w:sz w:val="14"/>
              </w:rPr>
              <w:t>64.620144</w:t>
            </w:r>
          </w:p>
        </w:tc>
      </w:tr>
      <w:tr w:rsidR="0099680A" w14:paraId="6091E1AE" w14:textId="77777777" w:rsidTr="006241A2">
        <w:trPr>
          <w:trHeight w:val="174"/>
        </w:trPr>
        <w:tc>
          <w:tcPr>
            <w:tcW w:w="890" w:type="dxa"/>
          </w:tcPr>
          <w:p w14:paraId="61DB9D08" w14:textId="77777777" w:rsidR="0099680A" w:rsidRDefault="0099680A" w:rsidP="002F06F4">
            <w:pPr>
              <w:rPr>
                <w:sz w:val="14"/>
              </w:rPr>
            </w:pPr>
            <w:r>
              <w:rPr>
                <w:color w:val="202020"/>
                <w:sz w:val="14"/>
              </w:rPr>
              <w:t>other</w:t>
            </w:r>
          </w:p>
        </w:tc>
        <w:tc>
          <w:tcPr>
            <w:tcW w:w="1176" w:type="dxa"/>
          </w:tcPr>
          <w:p w14:paraId="412413CC" w14:textId="77777777" w:rsidR="0099680A" w:rsidRDefault="0099680A" w:rsidP="002F06F4">
            <w:pPr>
              <w:rPr>
                <w:sz w:val="14"/>
              </w:rPr>
            </w:pPr>
            <w:r>
              <w:rPr>
                <w:color w:val="202020"/>
                <w:sz w:val="14"/>
              </w:rPr>
              <w:t>13.866593</w:t>
            </w:r>
          </w:p>
        </w:tc>
        <w:tc>
          <w:tcPr>
            <w:tcW w:w="1058" w:type="dxa"/>
          </w:tcPr>
          <w:p w14:paraId="2018556C" w14:textId="77777777" w:rsidR="0099680A" w:rsidRDefault="0099680A" w:rsidP="002F06F4">
            <w:pPr>
              <w:rPr>
                <w:sz w:val="14"/>
              </w:rPr>
            </w:pPr>
            <w:r>
              <w:rPr>
                <w:color w:val="202020"/>
                <w:sz w:val="14"/>
              </w:rPr>
              <w:t>76.891780</w:t>
            </w:r>
          </w:p>
        </w:tc>
      </w:tr>
      <w:tr w:rsidR="0099680A" w14:paraId="5A23D3E1" w14:textId="77777777" w:rsidTr="006241A2">
        <w:trPr>
          <w:trHeight w:val="159"/>
        </w:trPr>
        <w:tc>
          <w:tcPr>
            <w:tcW w:w="890" w:type="dxa"/>
          </w:tcPr>
          <w:p w14:paraId="578BBB0F" w14:textId="77777777" w:rsidR="0099680A" w:rsidRDefault="0099680A" w:rsidP="002F06F4">
            <w:pPr>
              <w:rPr>
                <w:sz w:val="14"/>
              </w:rPr>
            </w:pPr>
            <w:r>
              <w:rPr>
                <w:color w:val="202020"/>
                <w:sz w:val="14"/>
              </w:rPr>
              <w:t>sadness</w:t>
            </w:r>
          </w:p>
        </w:tc>
        <w:tc>
          <w:tcPr>
            <w:tcW w:w="1176" w:type="dxa"/>
          </w:tcPr>
          <w:p w14:paraId="2694090A" w14:textId="77777777" w:rsidR="0099680A" w:rsidRDefault="0099680A" w:rsidP="002F06F4">
            <w:pPr>
              <w:rPr>
                <w:sz w:val="14"/>
              </w:rPr>
            </w:pPr>
            <w:r>
              <w:rPr>
                <w:color w:val="202020"/>
                <w:sz w:val="14"/>
              </w:rPr>
              <w:t>13.583591</w:t>
            </w:r>
          </w:p>
        </w:tc>
        <w:tc>
          <w:tcPr>
            <w:tcW w:w="1058" w:type="dxa"/>
          </w:tcPr>
          <w:p w14:paraId="182B8F44" w14:textId="77777777" w:rsidR="0099680A" w:rsidRDefault="0099680A" w:rsidP="002F06F4">
            <w:pPr>
              <w:rPr>
                <w:sz w:val="14"/>
              </w:rPr>
            </w:pPr>
            <w:r>
              <w:rPr>
                <w:color w:val="202020"/>
                <w:sz w:val="14"/>
              </w:rPr>
              <w:t>73.699431</w:t>
            </w:r>
          </w:p>
        </w:tc>
      </w:tr>
    </w:tbl>
    <w:p w14:paraId="2B845713" w14:textId="77777777" w:rsidR="0099680A" w:rsidRDefault="0099680A" w:rsidP="002F06F4">
      <w:r>
        <w:rPr>
          <w:noProof/>
        </w:rPr>
        <w:drawing>
          <wp:anchor distT="0" distB="0" distL="0" distR="0" simplePos="0" relativeHeight="251661312" behindDoc="0" locked="0" layoutInCell="1" allowOverlap="1" wp14:anchorId="3222358C" wp14:editId="656D1CF7">
            <wp:simplePos x="0" y="0"/>
            <wp:positionH relativeFrom="page">
              <wp:posOffset>755651</wp:posOffset>
            </wp:positionH>
            <wp:positionV relativeFrom="paragraph">
              <wp:posOffset>-5794015</wp:posOffset>
            </wp:positionV>
            <wp:extent cx="4639522" cy="4939474"/>
            <wp:effectExtent l="0" t="0" r="0" b="0"/>
            <wp:wrapNone/>
            <wp:docPr id="86398053" name="Picture 8639805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98053" name="Picture 86398053" descr="A screenshot of a graph&#10;&#10;Description automatically generated"/>
                    <pic:cNvPicPr/>
                  </pic:nvPicPr>
                  <pic:blipFill>
                    <a:blip r:embed="rId34" cstate="print"/>
                    <a:stretch>
                      <a:fillRect/>
                    </a:stretch>
                  </pic:blipFill>
                  <pic:spPr>
                    <a:xfrm>
                      <a:off x="0" y="0"/>
                      <a:ext cx="4639522" cy="4939474"/>
                    </a:xfrm>
                    <a:prstGeom prst="rect">
                      <a:avLst/>
                    </a:prstGeom>
                  </pic:spPr>
                </pic:pic>
              </a:graphicData>
            </a:graphic>
          </wp:anchor>
        </w:drawing>
      </w:r>
      <w:r>
        <w:rPr>
          <w:color w:val="202020"/>
        </w:rPr>
        <w:t>Average Token and Character Lengths by Sentiment (Outliers Removed):</w:t>
      </w:r>
    </w:p>
    <w:tbl>
      <w:tblPr>
        <w:tblW w:w="0" w:type="auto"/>
        <w:tblInd w:w="567" w:type="dxa"/>
        <w:tblLayout w:type="fixed"/>
        <w:tblCellMar>
          <w:left w:w="0" w:type="dxa"/>
          <w:right w:w="0" w:type="dxa"/>
        </w:tblCellMar>
        <w:tblLook w:val="01E0" w:firstRow="1" w:lastRow="1" w:firstColumn="1" w:lastColumn="1" w:noHBand="0" w:noVBand="0"/>
      </w:tblPr>
      <w:tblGrid>
        <w:gridCol w:w="890"/>
        <w:gridCol w:w="1176"/>
        <w:gridCol w:w="1058"/>
      </w:tblGrid>
      <w:tr w:rsidR="0099680A" w14:paraId="637D64F1" w14:textId="77777777" w:rsidTr="006241A2">
        <w:trPr>
          <w:trHeight w:val="334"/>
        </w:trPr>
        <w:tc>
          <w:tcPr>
            <w:tcW w:w="890" w:type="dxa"/>
          </w:tcPr>
          <w:p w14:paraId="0F0D42CE" w14:textId="77777777" w:rsidR="0099680A" w:rsidRDefault="0099680A" w:rsidP="002F06F4">
            <w:pPr>
              <w:rPr>
                <w:sz w:val="14"/>
              </w:rPr>
            </w:pPr>
          </w:p>
          <w:p w14:paraId="0AC89695" w14:textId="77777777" w:rsidR="0099680A" w:rsidRDefault="0099680A" w:rsidP="002F06F4">
            <w:pPr>
              <w:rPr>
                <w:sz w:val="14"/>
              </w:rPr>
            </w:pPr>
            <w:r>
              <w:rPr>
                <w:color w:val="202020"/>
                <w:sz w:val="14"/>
              </w:rPr>
              <w:t>sentiment</w:t>
            </w:r>
          </w:p>
        </w:tc>
        <w:tc>
          <w:tcPr>
            <w:tcW w:w="1176" w:type="dxa"/>
          </w:tcPr>
          <w:p w14:paraId="4C457904" w14:textId="77777777" w:rsidR="0099680A" w:rsidRDefault="0099680A" w:rsidP="002F06F4">
            <w:pPr>
              <w:rPr>
                <w:sz w:val="14"/>
              </w:rPr>
            </w:pPr>
            <w:r>
              <w:rPr>
                <w:color w:val="202020"/>
                <w:sz w:val="14"/>
              </w:rPr>
              <w:t>token_length</w:t>
            </w:r>
          </w:p>
        </w:tc>
        <w:tc>
          <w:tcPr>
            <w:tcW w:w="1058" w:type="dxa"/>
          </w:tcPr>
          <w:p w14:paraId="204072B6" w14:textId="77777777" w:rsidR="0099680A" w:rsidRDefault="0099680A" w:rsidP="002F06F4">
            <w:pPr>
              <w:rPr>
                <w:sz w:val="14"/>
              </w:rPr>
            </w:pPr>
            <w:r>
              <w:rPr>
                <w:color w:val="202020"/>
                <w:sz w:val="14"/>
              </w:rPr>
              <w:t>char_length</w:t>
            </w:r>
          </w:p>
        </w:tc>
      </w:tr>
      <w:tr w:rsidR="0099680A" w14:paraId="4313EA6F" w14:textId="77777777" w:rsidTr="006241A2">
        <w:trPr>
          <w:trHeight w:val="169"/>
        </w:trPr>
        <w:tc>
          <w:tcPr>
            <w:tcW w:w="890" w:type="dxa"/>
          </w:tcPr>
          <w:p w14:paraId="5C964D90" w14:textId="77777777" w:rsidR="0099680A" w:rsidRDefault="0099680A" w:rsidP="002F06F4">
            <w:pPr>
              <w:rPr>
                <w:sz w:val="14"/>
              </w:rPr>
            </w:pPr>
            <w:r>
              <w:rPr>
                <w:color w:val="202020"/>
                <w:sz w:val="14"/>
              </w:rPr>
              <w:t>fear</w:t>
            </w:r>
          </w:p>
        </w:tc>
        <w:tc>
          <w:tcPr>
            <w:tcW w:w="1176" w:type="dxa"/>
          </w:tcPr>
          <w:p w14:paraId="0D2A6941" w14:textId="77777777" w:rsidR="0099680A" w:rsidRDefault="0099680A" w:rsidP="002F06F4">
            <w:pPr>
              <w:rPr>
                <w:sz w:val="14"/>
              </w:rPr>
            </w:pPr>
            <w:r>
              <w:rPr>
                <w:color w:val="202020"/>
                <w:sz w:val="14"/>
              </w:rPr>
              <w:t>14.145431</w:t>
            </w:r>
          </w:p>
        </w:tc>
        <w:tc>
          <w:tcPr>
            <w:tcW w:w="1058" w:type="dxa"/>
          </w:tcPr>
          <w:p w14:paraId="2F149138" w14:textId="77777777" w:rsidR="0099680A" w:rsidRDefault="0099680A" w:rsidP="002F06F4">
            <w:pPr>
              <w:rPr>
                <w:sz w:val="14"/>
              </w:rPr>
            </w:pPr>
            <w:r>
              <w:rPr>
                <w:color w:val="202020"/>
                <w:sz w:val="14"/>
              </w:rPr>
              <w:t>76.821145</w:t>
            </w:r>
          </w:p>
        </w:tc>
      </w:tr>
      <w:tr w:rsidR="0099680A" w14:paraId="0A51AF41" w14:textId="77777777" w:rsidTr="006241A2">
        <w:trPr>
          <w:trHeight w:val="174"/>
        </w:trPr>
        <w:tc>
          <w:tcPr>
            <w:tcW w:w="890" w:type="dxa"/>
          </w:tcPr>
          <w:p w14:paraId="6E157D09" w14:textId="77777777" w:rsidR="0099680A" w:rsidRDefault="0099680A" w:rsidP="002F06F4">
            <w:pPr>
              <w:rPr>
                <w:sz w:val="14"/>
              </w:rPr>
            </w:pPr>
            <w:r>
              <w:rPr>
                <w:color w:val="202020"/>
                <w:sz w:val="14"/>
              </w:rPr>
              <w:t>joy</w:t>
            </w:r>
          </w:p>
        </w:tc>
        <w:tc>
          <w:tcPr>
            <w:tcW w:w="1176" w:type="dxa"/>
          </w:tcPr>
          <w:p w14:paraId="496AC4DF" w14:textId="77777777" w:rsidR="0099680A" w:rsidRDefault="0099680A" w:rsidP="002F06F4">
            <w:pPr>
              <w:rPr>
                <w:sz w:val="14"/>
              </w:rPr>
            </w:pPr>
            <w:r>
              <w:rPr>
                <w:color w:val="202020"/>
                <w:sz w:val="14"/>
              </w:rPr>
              <w:t>13.666847</w:t>
            </w:r>
          </w:p>
        </w:tc>
        <w:tc>
          <w:tcPr>
            <w:tcW w:w="1058" w:type="dxa"/>
          </w:tcPr>
          <w:p w14:paraId="200F6991" w14:textId="77777777" w:rsidR="0099680A" w:rsidRDefault="0099680A" w:rsidP="002F06F4">
            <w:pPr>
              <w:rPr>
                <w:sz w:val="14"/>
              </w:rPr>
            </w:pPr>
            <w:r>
              <w:rPr>
                <w:color w:val="202020"/>
                <w:sz w:val="14"/>
              </w:rPr>
              <w:t>76.855612</w:t>
            </w:r>
          </w:p>
        </w:tc>
      </w:tr>
      <w:tr w:rsidR="0099680A" w14:paraId="351D9DE9" w14:textId="77777777" w:rsidTr="006241A2">
        <w:trPr>
          <w:trHeight w:val="174"/>
        </w:trPr>
        <w:tc>
          <w:tcPr>
            <w:tcW w:w="890" w:type="dxa"/>
          </w:tcPr>
          <w:p w14:paraId="7ABD0057" w14:textId="77777777" w:rsidR="0099680A" w:rsidRDefault="0099680A" w:rsidP="002F06F4">
            <w:pPr>
              <w:rPr>
                <w:sz w:val="14"/>
              </w:rPr>
            </w:pPr>
            <w:r>
              <w:rPr>
                <w:color w:val="202020"/>
                <w:sz w:val="14"/>
              </w:rPr>
              <w:t>love</w:t>
            </w:r>
          </w:p>
        </w:tc>
        <w:tc>
          <w:tcPr>
            <w:tcW w:w="1176" w:type="dxa"/>
          </w:tcPr>
          <w:p w14:paraId="3FC2FE7E" w14:textId="77777777" w:rsidR="0099680A" w:rsidRDefault="0099680A" w:rsidP="002F06F4">
            <w:pPr>
              <w:rPr>
                <w:sz w:val="14"/>
              </w:rPr>
            </w:pPr>
            <w:r>
              <w:rPr>
                <w:color w:val="202020"/>
                <w:sz w:val="14"/>
              </w:rPr>
              <w:t>13.290621</w:t>
            </w:r>
          </w:p>
        </w:tc>
        <w:tc>
          <w:tcPr>
            <w:tcW w:w="1058" w:type="dxa"/>
          </w:tcPr>
          <w:p w14:paraId="36AA0F66" w14:textId="77777777" w:rsidR="0099680A" w:rsidRDefault="0099680A" w:rsidP="002F06F4">
            <w:pPr>
              <w:rPr>
                <w:sz w:val="14"/>
              </w:rPr>
            </w:pPr>
            <w:r>
              <w:rPr>
                <w:color w:val="202020"/>
                <w:sz w:val="14"/>
              </w:rPr>
              <w:t>74.839894</w:t>
            </w:r>
          </w:p>
        </w:tc>
      </w:tr>
      <w:tr w:rsidR="0099680A" w14:paraId="5124D623" w14:textId="77777777" w:rsidTr="006241A2">
        <w:trPr>
          <w:trHeight w:val="169"/>
        </w:trPr>
        <w:tc>
          <w:tcPr>
            <w:tcW w:w="890" w:type="dxa"/>
          </w:tcPr>
          <w:p w14:paraId="4C3FD606" w14:textId="77777777" w:rsidR="0099680A" w:rsidRDefault="0099680A" w:rsidP="002F06F4">
            <w:pPr>
              <w:rPr>
                <w:sz w:val="14"/>
              </w:rPr>
            </w:pPr>
            <w:r>
              <w:rPr>
                <w:color w:val="202020"/>
                <w:sz w:val="14"/>
              </w:rPr>
              <w:t>neutral</w:t>
            </w:r>
          </w:p>
        </w:tc>
        <w:tc>
          <w:tcPr>
            <w:tcW w:w="1176" w:type="dxa"/>
          </w:tcPr>
          <w:p w14:paraId="480290FA" w14:textId="77777777" w:rsidR="0099680A" w:rsidRDefault="0099680A" w:rsidP="002F06F4">
            <w:pPr>
              <w:rPr>
                <w:sz w:val="14"/>
              </w:rPr>
            </w:pPr>
            <w:r>
              <w:rPr>
                <w:color w:val="202020"/>
                <w:sz w:val="14"/>
              </w:rPr>
              <w:t>11.373343</w:t>
            </w:r>
          </w:p>
        </w:tc>
        <w:tc>
          <w:tcPr>
            <w:tcW w:w="1058" w:type="dxa"/>
          </w:tcPr>
          <w:p w14:paraId="258096C5" w14:textId="77777777" w:rsidR="0099680A" w:rsidRDefault="0099680A" w:rsidP="002F06F4">
            <w:pPr>
              <w:rPr>
                <w:sz w:val="14"/>
              </w:rPr>
            </w:pPr>
            <w:r>
              <w:rPr>
                <w:color w:val="202020"/>
                <w:sz w:val="14"/>
              </w:rPr>
              <w:t>64.620144</w:t>
            </w:r>
          </w:p>
        </w:tc>
      </w:tr>
      <w:tr w:rsidR="0099680A" w14:paraId="52904DD0" w14:textId="77777777" w:rsidTr="006241A2">
        <w:trPr>
          <w:trHeight w:val="174"/>
        </w:trPr>
        <w:tc>
          <w:tcPr>
            <w:tcW w:w="890" w:type="dxa"/>
          </w:tcPr>
          <w:p w14:paraId="0D37DD00" w14:textId="77777777" w:rsidR="0099680A" w:rsidRDefault="0099680A" w:rsidP="002F06F4">
            <w:pPr>
              <w:rPr>
                <w:sz w:val="14"/>
              </w:rPr>
            </w:pPr>
            <w:r>
              <w:rPr>
                <w:color w:val="202020"/>
                <w:sz w:val="14"/>
              </w:rPr>
              <w:t>other</w:t>
            </w:r>
          </w:p>
        </w:tc>
        <w:tc>
          <w:tcPr>
            <w:tcW w:w="1176" w:type="dxa"/>
          </w:tcPr>
          <w:p w14:paraId="33260C23" w14:textId="77777777" w:rsidR="0099680A" w:rsidRDefault="0099680A" w:rsidP="002F06F4">
            <w:pPr>
              <w:rPr>
                <w:sz w:val="14"/>
              </w:rPr>
            </w:pPr>
            <w:r>
              <w:rPr>
                <w:color w:val="202020"/>
                <w:sz w:val="14"/>
              </w:rPr>
              <w:t>13.866593</w:t>
            </w:r>
          </w:p>
        </w:tc>
        <w:tc>
          <w:tcPr>
            <w:tcW w:w="1058" w:type="dxa"/>
          </w:tcPr>
          <w:p w14:paraId="55AC6AF6" w14:textId="77777777" w:rsidR="0099680A" w:rsidRDefault="0099680A" w:rsidP="002F06F4">
            <w:pPr>
              <w:rPr>
                <w:sz w:val="14"/>
              </w:rPr>
            </w:pPr>
            <w:r>
              <w:rPr>
                <w:color w:val="202020"/>
                <w:sz w:val="14"/>
              </w:rPr>
              <w:t>76.891780</w:t>
            </w:r>
          </w:p>
        </w:tc>
      </w:tr>
      <w:tr w:rsidR="0099680A" w14:paraId="66FEB070" w14:textId="77777777" w:rsidTr="006241A2">
        <w:trPr>
          <w:trHeight w:val="159"/>
        </w:trPr>
        <w:tc>
          <w:tcPr>
            <w:tcW w:w="890" w:type="dxa"/>
          </w:tcPr>
          <w:p w14:paraId="0505F45D" w14:textId="77777777" w:rsidR="0099680A" w:rsidRDefault="0099680A" w:rsidP="002F06F4">
            <w:pPr>
              <w:rPr>
                <w:sz w:val="14"/>
              </w:rPr>
            </w:pPr>
            <w:r>
              <w:rPr>
                <w:color w:val="202020"/>
                <w:sz w:val="14"/>
              </w:rPr>
              <w:t>sadness</w:t>
            </w:r>
          </w:p>
        </w:tc>
        <w:tc>
          <w:tcPr>
            <w:tcW w:w="1176" w:type="dxa"/>
          </w:tcPr>
          <w:p w14:paraId="507C586B" w14:textId="77777777" w:rsidR="0099680A" w:rsidRDefault="0099680A" w:rsidP="002F06F4">
            <w:pPr>
              <w:rPr>
                <w:sz w:val="14"/>
              </w:rPr>
            </w:pPr>
            <w:r>
              <w:rPr>
                <w:color w:val="202020"/>
                <w:sz w:val="14"/>
              </w:rPr>
              <w:t>13.583591</w:t>
            </w:r>
          </w:p>
        </w:tc>
        <w:tc>
          <w:tcPr>
            <w:tcW w:w="1058" w:type="dxa"/>
          </w:tcPr>
          <w:p w14:paraId="4D58E965" w14:textId="77777777" w:rsidR="0099680A" w:rsidRDefault="0099680A" w:rsidP="002F06F4">
            <w:pPr>
              <w:rPr>
                <w:sz w:val="14"/>
              </w:rPr>
            </w:pPr>
            <w:r>
              <w:rPr>
                <w:color w:val="202020"/>
                <w:sz w:val="14"/>
              </w:rPr>
              <w:t>73.699431</w:t>
            </w:r>
          </w:p>
        </w:tc>
      </w:tr>
    </w:tbl>
    <w:p w14:paraId="53C3B657" w14:textId="77777777" w:rsidR="0099680A" w:rsidRDefault="0099680A" w:rsidP="002F06F4">
      <w:r>
        <w:rPr>
          <w:color w:val="202020"/>
        </w:rPr>
        <w:t>Detected Outliers:</w:t>
      </w:r>
    </w:p>
    <w:p w14:paraId="163718E6" w14:textId="77777777" w:rsidR="0099680A" w:rsidRDefault="0099680A" w:rsidP="002F06F4">
      <w:r>
        <w:rPr>
          <w:color w:val="202020"/>
        </w:rPr>
        <w:t>Empty DataFrame</w:t>
      </w:r>
    </w:p>
    <w:p w14:paraId="5AC2FB9B" w14:textId="77777777" w:rsidR="0099680A" w:rsidRDefault="0099680A" w:rsidP="002F06F4">
      <w:r>
        <w:rPr>
          <w:color w:val="202020"/>
        </w:rPr>
        <w:t>Columns: [sentiment, content, token_length, char_length] Index: []</w:t>
      </w:r>
    </w:p>
    <w:p w14:paraId="053B512A" w14:textId="77777777" w:rsidR="0099680A" w:rsidRDefault="0099680A" w:rsidP="002F06F4">
      <w:pPr>
        <w:rPr>
          <w:sz w:val="25"/>
        </w:rPr>
      </w:pPr>
      <w:r>
        <w:rPr>
          <w:noProof/>
        </w:rPr>
        <w:lastRenderedPageBreak/>
        <mc:AlternateContent>
          <mc:Choice Requires="wps">
            <w:drawing>
              <wp:anchor distT="0" distB="0" distL="0" distR="0" simplePos="0" relativeHeight="251709440" behindDoc="1" locked="0" layoutInCell="1" allowOverlap="1" wp14:anchorId="25FD1928" wp14:editId="79BADCCF">
                <wp:simplePos x="0" y="0"/>
                <wp:positionH relativeFrom="page">
                  <wp:posOffset>469900</wp:posOffset>
                </wp:positionH>
                <wp:positionV relativeFrom="paragraph">
                  <wp:posOffset>201295</wp:posOffset>
                </wp:positionV>
                <wp:extent cx="6718300" cy="1238250"/>
                <wp:effectExtent l="0" t="0" r="0" b="0"/>
                <wp:wrapTopAndBottom/>
                <wp:docPr id="1089190790"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12382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8D27A1" w14:textId="77777777" w:rsidR="0099680A" w:rsidRDefault="0099680A" w:rsidP="0099680A">
                            <w:pPr>
                              <w:pStyle w:val="BodyText"/>
                            </w:pPr>
                          </w:p>
                          <w:p w14:paraId="3A362135" w14:textId="77777777" w:rsidR="0099680A" w:rsidRDefault="0099680A" w:rsidP="0099680A">
                            <w:pPr>
                              <w:pStyle w:val="BodyText"/>
                              <w:spacing w:before="7"/>
                              <w:rPr>
                                <w:sz w:val="13"/>
                              </w:rPr>
                            </w:pPr>
                          </w:p>
                          <w:p w14:paraId="49A4C04D" w14:textId="77777777" w:rsidR="0099680A" w:rsidRDefault="0099680A" w:rsidP="0099680A">
                            <w:pPr>
                              <w:pStyle w:val="BodyText"/>
                              <w:spacing w:line="288" w:lineRule="auto"/>
                              <w:ind w:left="59" w:right="5376"/>
                            </w:pPr>
                            <w:r>
                              <w:rPr>
                                <w:color w:val="202020"/>
                              </w:rPr>
                              <w:t># Separate the input features (X) and the target variable (y) x = df_fet['content']</w:t>
                            </w:r>
                          </w:p>
                          <w:p w14:paraId="50721FD7" w14:textId="77777777" w:rsidR="0099680A" w:rsidRDefault="0099680A" w:rsidP="0099680A">
                            <w:pPr>
                              <w:pStyle w:val="BodyText"/>
                              <w:spacing w:line="158" w:lineRule="exact"/>
                              <w:ind w:left="59"/>
                            </w:pPr>
                            <w:r>
                              <w:rPr>
                                <w:color w:val="202020"/>
                              </w:rPr>
                              <w:t>y = df_fet['sentiment']</w:t>
                            </w:r>
                          </w:p>
                          <w:p w14:paraId="453C5B17" w14:textId="77777777" w:rsidR="0099680A" w:rsidRDefault="0099680A" w:rsidP="0099680A">
                            <w:pPr>
                              <w:pStyle w:val="BodyText"/>
                              <w:spacing w:before="6"/>
                              <w:rPr>
                                <w:sz w:val="19"/>
                              </w:rPr>
                            </w:pPr>
                          </w:p>
                          <w:p w14:paraId="377F4EFB" w14:textId="77777777" w:rsidR="0099680A" w:rsidRDefault="0099680A" w:rsidP="0099680A">
                            <w:pPr>
                              <w:pStyle w:val="BodyText"/>
                              <w:spacing w:line="288" w:lineRule="auto"/>
                              <w:ind w:left="59" w:right="7224"/>
                            </w:pPr>
                            <w:r>
                              <w:rPr>
                                <w:color w:val="202020"/>
                              </w:rPr>
                              <w:t># Defines ratios, w.r.t. whole dataset. ratio_train = 0.8</w:t>
                            </w:r>
                          </w:p>
                          <w:p w14:paraId="2A05D3EB" w14:textId="77777777" w:rsidR="0099680A" w:rsidRDefault="0099680A" w:rsidP="0099680A">
                            <w:pPr>
                              <w:pStyle w:val="BodyText"/>
                              <w:spacing w:line="158" w:lineRule="exact"/>
                              <w:ind w:left="59"/>
                            </w:pPr>
                            <w:r>
                              <w:rPr>
                                <w:color w:val="202020"/>
                              </w:rPr>
                              <w:t>ratio_val = 0.1</w:t>
                            </w:r>
                          </w:p>
                          <w:p w14:paraId="3C9FA4F4" w14:textId="77777777" w:rsidR="0099680A" w:rsidRDefault="0099680A" w:rsidP="0099680A">
                            <w:pPr>
                              <w:pStyle w:val="BodyText"/>
                              <w:spacing w:before="32"/>
                              <w:ind w:left="59"/>
                            </w:pPr>
                            <w:r>
                              <w:rPr>
                                <w:color w:val="202020"/>
                              </w:rPr>
                              <w:t>ratio_test = 0.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D1928" id="Text Box 202" o:spid="_x0000_s1044" type="#_x0000_t202" style="position:absolute;margin-left:37pt;margin-top:15.85pt;width:529pt;height:97.5pt;z-index:-2516070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" fillcolor="#f6f6f6" stroked="f">
                <v:path arrowok="t"/>
                <v:textbox inset="0,0,0,0">
                  <w:txbxContent>
                    <w:p w14:paraId="588D27A1" w14:textId="77777777" w:rsidR="0099680A" w:rsidRDefault="0099680A" w:rsidP="0099680A">
                      <w:pPr>
                        <w:pStyle w:val="BodyText"/>
                      </w:pPr>
                    </w:p>
                    <w:p w14:paraId="3A362135" w14:textId="77777777" w:rsidR="0099680A" w:rsidRDefault="0099680A" w:rsidP="0099680A">
                      <w:pPr>
                        <w:pStyle w:val="BodyText"/>
                        <w:spacing w:before="7"/>
                        <w:rPr>
                          <w:sz w:val="13"/>
                        </w:rPr>
                      </w:pPr>
                    </w:p>
                    <w:p w14:paraId="49A4C04D" w14:textId="77777777" w:rsidR="0099680A" w:rsidRDefault="0099680A" w:rsidP="0099680A">
                      <w:pPr>
                        <w:pStyle w:val="BodyText"/>
                        <w:spacing w:line="288" w:lineRule="auto"/>
                        <w:ind w:left="59" w:right="5376"/>
                      </w:pPr>
                      <w:r>
                        <w:rPr>
                          <w:color w:val="202020"/>
                        </w:rPr>
                        <w:t># Separate the input features (X) and the target variable (y) x = df_fet['content']</w:t>
                      </w:r>
                    </w:p>
                    <w:p w14:paraId="50721FD7" w14:textId="77777777" w:rsidR="0099680A" w:rsidRDefault="0099680A" w:rsidP="0099680A">
                      <w:pPr>
                        <w:pStyle w:val="BodyText"/>
                        <w:spacing w:line="158" w:lineRule="exact"/>
                        <w:ind w:left="59"/>
                      </w:pPr>
                      <w:r>
                        <w:rPr>
                          <w:color w:val="202020"/>
                        </w:rPr>
                        <w:t>y = df_fet['sentiment']</w:t>
                      </w:r>
                    </w:p>
                    <w:p w14:paraId="453C5B17" w14:textId="77777777" w:rsidR="0099680A" w:rsidRDefault="0099680A" w:rsidP="0099680A">
                      <w:pPr>
                        <w:pStyle w:val="BodyText"/>
                        <w:spacing w:before="6"/>
                        <w:rPr>
                          <w:sz w:val="19"/>
                        </w:rPr>
                      </w:pPr>
                    </w:p>
                    <w:p w14:paraId="377F4EFB" w14:textId="77777777" w:rsidR="0099680A" w:rsidRDefault="0099680A" w:rsidP="0099680A">
                      <w:pPr>
                        <w:pStyle w:val="BodyText"/>
                        <w:spacing w:line="288" w:lineRule="auto"/>
                        <w:ind w:left="59" w:right="7224"/>
                      </w:pPr>
                      <w:r>
                        <w:rPr>
                          <w:color w:val="202020"/>
                        </w:rPr>
                        <w:t># Defines ratios, w.r.t. whole dataset. ratio_train = 0.8</w:t>
                      </w:r>
                    </w:p>
                    <w:p w14:paraId="2A05D3EB" w14:textId="77777777" w:rsidR="0099680A" w:rsidRDefault="0099680A" w:rsidP="0099680A">
                      <w:pPr>
                        <w:pStyle w:val="BodyText"/>
                        <w:spacing w:line="158" w:lineRule="exact"/>
                        <w:ind w:left="59"/>
                      </w:pPr>
                      <w:r>
                        <w:rPr>
                          <w:color w:val="202020"/>
                        </w:rPr>
                        <w:t>ratio_val = 0.1</w:t>
                      </w:r>
                    </w:p>
                    <w:p w14:paraId="3C9FA4F4" w14:textId="77777777" w:rsidR="0099680A" w:rsidRDefault="0099680A" w:rsidP="0099680A">
                      <w:pPr>
                        <w:pStyle w:val="BodyText"/>
                        <w:spacing w:before="32"/>
                        <w:ind w:left="59"/>
                      </w:pPr>
                      <w:r>
                        <w:rPr>
                          <w:color w:val="202020"/>
                        </w:rPr>
                        <w:t>ratio_test = 0.1</w:t>
                      </w:r>
                    </w:p>
                  </w:txbxContent>
                </v:textbox>
                <w10:wrap type="topAndBottom" anchorx="page"/>
              </v:shape>
            </w:pict>
          </mc:Fallback>
        </mc:AlternateContent>
      </w:r>
    </w:p>
    <w:p w14:paraId="4FA5624B" w14:textId="77777777" w:rsidR="0099680A" w:rsidRDefault="0099680A" w:rsidP="002F06F4">
      <w:pPr>
        <w:rPr>
          <w:sz w:val="25"/>
        </w:rPr>
        <w:sectPr w:rsidR="0099680A">
          <w:pgSz w:w="11900" w:h="16840"/>
          <w:pgMar w:top="480" w:right="340" w:bottom="440" w:left="580" w:header="280" w:footer="258" w:gutter="0"/>
          <w:cols w:space="720"/>
        </w:sectPr>
      </w:pPr>
    </w:p>
    <w:p w14:paraId="16B8AD44" w14:textId="77777777" w:rsidR="0099680A" w:rsidRDefault="0099680A" w:rsidP="002F06F4">
      <w:pPr>
        <w:rPr>
          <w:sz w:val="5"/>
        </w:rPr>
      </w:pPr>
    </w:p>
    <w:tbl>
      <w:tblPr>
        <w:tblW w:w="0" w:type="auto"/>
        <w:tblInd w:w="167" w:type="dxa"/>
        <w:tblLayout w:type="fixed"/>
        <w:tblCellMar>
          <w:left w:w="0" w:type="dxa"/>
          <w:right w:w="0" w:type="dxa"/>
        </w:tblCellMar>
        <w:tblLook w:val="01E0" w:firstRow="1" w:lastRow="1" w:firstColumn="1" w:lastColumn="1" w:noHBand="0" w:noVBand="0"/>
      </w:tblPr>
      <w:tblGrid>
        <w:gridCol w:w="979"/>
        <w:gridCol w:w="896"/>
        <w:gridCol w:w="8704"/>
      </w:tblGrid>
      <w:tr w:rsidR="0099680A" w14:paraId="4805AD8C" w14:textId="77777777" w:rsidTr="006241A2">
        <w:trPr>
          <w:trHeight w:val="3334"/>
        </w:trPr>
        <w:tc>
          <w:tcPr>
            <w:tcW w:w="10579" w:type="dxa"/>
            <w:gridSpan w:val="3"/>
            <w:shd w:val="clear" w:color="auto" w:fill="F6F6F6"/>
          </w:tcPr>
          <w:p w14:paraId="45DBD142" w14:textId="77777777" w:rsidR="0099680A" w:rsidRDefault="0099680A" w:rsidP="002F06F4">
            <w:pPr>
              <w:rPr>
                <w:sz w:val="18"/>
              </w:rPr>
            </w:pPr>
          </w:p>
          <w:p w14:paraId="1CF7BCBA" w14:textId="77777777" w:rsidR="0099680A" w:rsidRDefault="0099680A" w:rsidP="002F06F4">
            <w:pPr>
              <w:rPr>
                <w:sz w:val="14"/>
              </w:rPr>
            </w:pPr>
            <w:r>
              <w:rPr>
                <w:color w:val="202020"/>
                <w:sz w:val="14"/>
              </w:rPr>
              <w:t># Produces test split.</w:t>
            </w:r>
          </w:p>
          <w:p w14:paraId="670FE6B0" w14:textId="77777777" w:rsidR="0099680A" w:rsidRDefault="0099680A" w:rsidP="002F06F4">
            <w:pPr>
              <w:rPr>
                <w:sz w:val="14"/>
              </w:rPr>
            </w:pPr>
            <w:r>
              <w:rPr>
                <w:color w:val="202020"/>
                <w:sz w:val="14"/>
              </w:rPr>
              <w:t>x_remaining, x_test, y_remaining, y_test = train_test_split( x, y, test_size=ratio_test)</w:t>
            </w:r>
          </w:p>
          <w:p w14:paraId="6811D3D6" w14:textId="77777777" w:rsidR="0099680A" w:rsidRDefault="0099680A" w:rsidP="002F06F4">
            <w:pPr>
              <w:rPr>
                <w:sz w:val="16"/>
              </w:rPr>
            </w:pPr>
          </w:p>
          <w:p w14:paraId="0EF8BA26" w14:textId="77777777" w:rsidR="0099680A" w:rsidRDefault="0099680A" w:rsidP="002F06F4">
            <w:pPr>
              <w:rPr>
                <w:sz w:val="14"/>
              </w:rPr>
            </w:pPr>
            <w:r>
              <w:rPr>
                <w:color w:val="202020"/>
                <w:sz w:val="14"/>
              </w:rPr>
              <w:t># Adjusts val ratio, w.r.t. remaining dataset. ratio_remaining = 1 - ratio_test ratio_val_adjusted = ratio_val / ratio_remaining</w:t>
            </w:r>
          </w:p>
          <w:p w14:paraId="7709EB83" w14:textId="77777777" w:rsidR="0099680A" w:rsidRDefault="0099680A" w:rsidP="002F06F4">
            <w:pPr>
              <w:rPr>
                <w:sz w:val="16"/>
              </w:rPr>
            </w:pPr>
          </w:p>
          <w:p w14:paraId="529D0B22" w14:textId="77777777" w:rsidR="0099680A" w:rsidRDefault="0099680A" w:rsidP="002F06F4">
            <w:pPr>
              <w:rPr>
                <w:sz w:val="14"/>
              </w:rPr>
            </w:pPr>
            <w:r>
              <w:rPr>
                <w:color w:val="202020"/>
                <w:sz w:val="14"/>
              </w:rPr>
              <w:t># Produces train and val splits.</w:t>
            </w:r>
          </w:p>
          <w:p w14:paraId="6DC0EBA5" w14:textId="77777777" w:rsidR="0099680A" w:rsidRDefault="0099680A" w:rsidP="002F06F4">
            <w:pPr>
              <w:rPr>
                <w:sz w:val="14"/>
              </w:rPr>
            </w:pPr>
            <w:r>
              <w:rPr>
                <w:color w:val="202020"/>
                <w:sz w:val="14"/>
              </w:rPr>
              <w:t>x_train, x_val, y_train, y_val = train_test_split( x_remaining, y_remaining, test_size=ratio_val_adjusted)</w:t>
            </w:r>
          </w:p>
          <w:p w14:paraId="1D1D000C" w14:textId="77777777" w:rsidR="0099680A" w:rsidRDefault="0099680A" w:rsidP="002F06F4">
            <w:pPr>
              <w:rPr>
                <w:sz w:val="16"/>
              </w:rPr>
            </w:pPr>
          </w:p>
          <w:p w14:paraId="7C977D6F" w14:textId="77777777" w:rsidR="0099680A" w:rsidRDefault="0099680A" w:rsidP="002F06F4">
            <w:pPr>
              <w:rPr>
                <w:sz w:val="14"/>
              </w:rPr>
            </w:pPr>
            <w:r>
              <w:rPr>
                <w:color w:val="202020"/>
                <w:sz w:val="14"/>
              </w:rPr>
              <w:t># Compiling into one dataframe</w:t>
            </w:r>
          </w:p>
          <w:p w14:paraId="5AB40A8D" w14:textId="77777777" w:rsidR="0099680A" w:rsidRDefault="0099680A" w:rsidP="002F06F4">
            <w:pPr>
              <w:rPr>
                <w:sz w:val="14"/>
              </w:rPr>
            </w:pPr>
            <w:r>
              <w:rPr>
                <w:color w:val="202020"/>
                <w:sz w:val="14"/>
              </w:rPr>
              <w:t>train_df = pd.concat([y_train, x_train], axis=1) test_df = pd.concat([y_test, x_test], axis=1) val_df = pd.concat([y_val, x_val], axis=1)</w:t>
            </w:r>
          </w:p>
        </w:tc>
      </w:tr>
      <w:tr w:rsidR="0099680A" w14:paraId="0B540DF1" w14:textId="77777777" w:rsidTr="006241A2">
        <w:trPr>
          <w:trHeight w:val="375"/>
        </w:trPr>
        <w:tc>
          <w:tcPr>
            <w:tcW w:w="979" w:type="dxa"/>
            <w:shd w:val="clear" w:color="auto" w:fill="F6F6F6"/>
          </w:tcPr>
          <w:p w14:paraId="1CDFA409" w14:textId="77777777" w:rsidR="0099680A" w:rsidRDefault="0099680A" w:rsidP="002F06F4">
            <w:pPr>
              <w:rPr>
                <w:sz w:val="14"/>
              </w:rPr>
            </w:pPr>
            <w:r>
              <w:rPr>
                <w:color w:val="202020"/>
                <w:sz w:val="14"/>
              </w:rPr>
              <w:t>train_df</w:t>
            </w:r>
          </w:p>
        </w:tc>
        <w:tc>
          <w:tcPr>
            <w:tcW w:w="896" w:type="dxa"/>
            <w:shd w:val="clear" w:color="auto" w:fill="F6F6F6"/>
          </w:tcPr>
          <w:p w14:paraId="4AA4AE62" w14:textId="77777777" w:rsidR="0099680A" w:rsidRDefault="0099680A" w:rsidP="002F06F4">
            <w:pPr>
              <w:rPr>
                <w:sz w:val="14"/>
              </w:rPr>
            </w:pPr>
          </w:p>
        </w:tc>
        <w:tc>
          <w:tcPr>
            <w:tcW w:w="8704" w:type="dxa"/>
            <w:shd w:val="clear" w:color="auto" w:fill="F6F6F6"/>
          </w:tcPr>
          <w:p w14:paraId="2AC2B986" w14:textId="77777777" w:rsidR="0099680A" w:rsidRDefault="0099680A" w:rsidP="002F06F4">
            <w:pPr>
              <w:rPr>
                <w:sz w:val="14"/>
              </w:rPr>
            </w:pPr>
          </w:p>
        </w:tc>
      </w:tr>
      <w:tr w:rsidR="0099680A" w14:paraId="1CA763E7" w14:textId="77777777" w:rsidTr="006241A2">
        <w:trPr>
          <w:trHeight w:val="390"/>
        </w:trPr>
        <w:tc>
          <w:tcPr>
            <w:tcW w:w="979" w:type="dxa"/>
            <w:tcBorders>
              <w:bottom w:val="single" w:sz="4" w:space="0" w:color="D9D9D9"/>
            </w:tcBorders>
          </w:tcPr>
          <w:p w14:paraId="32A79C3C" w14:textId="77777777" w:rsidR="0099680A" w:rsidRDefault="0099680A" w:rsidP="002F06F4">
            <w:pPr>
              <w:rPr>
                <w:sz w:val="14"/>
              </w:rPr>
            </w:pPr>
          </w:p>
        </w:tc>
        <w:tc>
          <w:tcPr>
            <w:tcW w:w="896" w:type="dxa"/>
            <w:tcBorders>
              <w:bottom w:val="single" w:sz="4" w:space="0" w:color="D9D9D9"/>
            </w:tcBorders>
          </w:tcPr>
          <w:p w14:paraId="632180C9" w14:textId="77777777" w:rsidR="0099680A" w:rsidRDefault="0099680A" w:rsidP="002F06F4">
            <w:pPr>
              <w:rPr>
                <w:sz w:val="14"/>
              </w:rPr>
            </w:pPr>
          </w:p>
          <w:p w14:paraId="17569ACE" w14:textId="77777777" w:rsidR="0099680A" w:rsidRDefault="0099680A" w:rsidP="002F06F4">
            <w:pPr>
              <w:rPr>
                <w:b/>
                <w:sz w:val="14"/>
              </w:rPr>
            </w:pPr>
            <w:r>
              <w:rPr>
                <w:b/>
                <w:color w:val="202020"/>
                <w:sz w:val="14"/>
              </w:rPr>
              <w:t>sentiment</w:t>
            </w:r>
          </w:p>
        </w:tc>
        <w:tc>
          <w:tcPr>
            <w:tcW w:w="8704" w:type="dxa"/>
            <w:tcBorders>
              <w:bottom w:val="single" w:sz="4" w:space="0" w:color="D9D9D9"/>
            </w:tcBorders>
          </w:tcPr>
          <w:p w14:paraId="707D8702" w14:textId="77777777" w:rsidR="0099680A" w:rsidRDefault="0099680A" w:rsidP="002F06F4">
            <w:pPr>
              <w:rPr>
                <w:sz w:val="14"/>
              </w:rPr>
            </w:pPr>
          </w:p>
          <w:p w14:paraId="1AB13E15" w14:textId="77777777" w:rsidR="0099680A" w:rsidRDefault="0099680A" w:rsidP="002F06F4">
            <w:pPr>
              <w:rPr>
                <w:b/>
                <w:sz w:val="14"/>
              </w:rPr>
            </w:pPr>
            <w:r>
              <w:rPr>
                <w:b/>
                <w:color w:val="202020"/>
                <w:sz w:val="14"/>
              </w:rPr>
              <w:t>content</w:t>
            </w:r>
          </w:p>
        </w:tc>
      </w:tr>
      <w:tr w:rsidR="0099680A" w14:paraId="7D52A85A" w14:textId="77777777" w:rsidTr="006241A2">
        <w:trPr>
          <w:trHeight w:val="322"/>
        </w:trPr>
        <w:tc>
          <w:tcPr>
            <w:tcW w:w="979" w:type="dxa"/>
            <w:tcBorders>
              <w:top w:val="single" w:sz="4" w:space="0" w:color="D9D9D9"/>
            </w:tcBorders>
          </w:tcPr>
          <w:p w14:paraId="5CB05834" w14:textId="77777777" w:rsidR="0099680A" w:rsidRDefault="0099680A" w:rsidP="002F06F4">
            <w:pPr>
              <w:rPr>
                <w:rFonts w:ascii="Arial"/>
                <w:b/>
                <w:sz w:val="14"/>
              </w:rPr>
            </w:pPr>
            <w:r>
              <w:rPr>
                <w:rFonts w:ascii="Arial"/>
                <w:b/>
                <w:color w:val="202020"/>
                <w:sz w:val="14"/>
              </w:rPr>
              <w:t>16097</w:t>
            </w:r>
          </w:p>
        </w:tc>
        <w:tc>
          <w:tcPr>
            <w:tcW w:w="896" w:type="dxa"/>
            <w:tcBorders>
              <w:top w:val="single" w:sz="4" w:space="0" w:color="D9D9D9"/>
            </w:tcBorders>
          </w:tcPr>
          <w:p w14:paraId="7434A113" w14:textId="77777777" w:rsidR="0099680A" w:rsidRDefault="0099680A" w:rsidP="002F06F4">
            <w:pPr>
              <w:rPr>
                <w:rFonts w:ascii="Arial"/>
                <w:sz w:val="14"/>
              </w:rPr>
            </w:pPr>
            <w:r>
              <w:rPr>
                <w:rFonts w:ascii="Arial"/>
                <w:color w:val="202020"/>
                <w:sz w:val="14"/>
              </w:rPr>
              <w:t>sadness</w:t>
            </w:r>
          </w:p>
        </w:tc>
        <w:tc>
          <w:tcPr>
            <w:tcW w:w="8704" w:type="dxa"/>
            <w:tcBorders>
              <w:top w:val="single" w:sz="4" w:space="0" w:color="D9D9D9"/>
            </w:tcBorders>
          </w:tcPr>
          <w:p w14:paraId="22143C1B" w14:textId="77777777" w:rsidR="0099680A" w:rsidRDefault="0099680A" w:rsidP="002F06F4">
            <w:pPr>
              <w:rPr>
                <w:rFonts w:ascii="Arial"/>
                <w:sz w:val="14"/>
              </w:rPr>
            </w:pPr>
            <w:r>
              <w:rPr>
                <w:rFonts w:ascii="Arial"/>
                <w:color w:val="202020"/>
                <w:sz w:val="14"/>
              </w:rPr>
              <w:t>Shit night. want john where is he?</w:t>
            </w:r>
          </w:p>
        </w:tc>
      </w:tr>
      <w:tr w:rsidR="0099680A" w14:paraId="74B5A33F" w14:textId="77777777" w:rsidTr="006241A2">
        <w:trPr>
          <w:trHeight w:val="314"/>
        </w:trPr>
        <w:tc>
          <w:tcPr>
            <w:tcW w:w="979" w:type="dxa"/>
          </w:tcPr>
          <w:p w14:paraId="67118F03" w14:textId="77777777" w:rsidR="0099680A" w:rsidRDefault="0099680A" w:rsidP="002F06F4">
            <w:pPr>
              <w:rPr>
                <w:rFonts w:ascii="Arial"/>
                <w:b/>
                <w:sz w:val="14"/>
              </w:rPr>
            </w:pPr>
            <w:r>
              <w:rPr>
                <w:rFonts w:ascii="Arial"/>
                <w:b/>
                <w:color w:val="202020"/>
                <w:sz w:val="14"/>
              </w:rPr>
              <w:t>16872</w:t>
            </w:r>
          </w:p>
        </w:tc>
        <w:tc>
          <w:tcPr>
            <w:tcW w:w="896" w:type="dxa"/>
          </w:tcPr>
          <w:p w14:paraId="27A84BEB" w14:textId="77777777" w:rsidR="0099680A" w:rsidRDefault="0099680A" w:rsidP="002F06F4">
            <w:pPr>
              <w:rPr>
                <w:rFonts w:ascii="Arial"/>
                <w:sz w:val="14"/>
              </w:rPr>
            </w:pPr>
            <w:r>
              <w:rPr>
                <w:rFonts w:ascii="Arial"/>
                <w:color w:val="202020"/>
                <w:sz w:val="14"/>
              </w:rPr>
              <w:t>fear</w:t>
            </w:r>
          </w:p>
        </w:tc>
        <w:tc>
          <w:tcPr>
            <w:tcW w:w="8704" w:type="dxa"/>
          </w:tcPr>
          <w:p w14:paraId="7E754A70" w14:textId="77777777" w:rsidR="0099680A" w:rsidRDefault="0099680A" w:rsidP="002F06F4">
            <w:pPr>
              <w:rPr>
                <w:rFonts w:ascii="Arial"/>
                <w:sz w:val="14"/>
              </w:rPr>
            </w:pPr>
            <w:r>
              <w:rPr>
                <w:rFonts w:ascii="Arial"/>
                <w:color w:val="202020"/>
                <w:sz w:val="14"/>
              </w:rPr>
              <w:t>/me really sad that /me can't go to Java One</w:t>
            </w:r>
          </w:p>
        </w:tc>
      </w:tr>
      <w:tr w:rsidR="0099680A" w14:paraId="7C665929" w14:textId="77777777" w:rsidTr="006241A2">
        <w:trPr>
          <w:trHeight w:val="309"/>
        </w:trPr>
        <w:tc>
          <w:tcPr>
            <w:tcW w:w="979" w:type="dxa"/>
          </w:tcPr>
          <w:p w14:paraId="77448BC3" w14:textId="77777777" w:rsidR="0099680A" w:rsidRDefault="0099680A" w:rsidP="002F06F4">
            <w:pPr>
              <w:rPr>
                <w:rFonts w:ascii="Arial"/>
                <w:b/>
                <w:sz w:val="14"/>
              </w:rPr>
            </w:pPr>
            <w:r>
              <w:rPr>
                <w:rFonts w:ascii="Arial"/>
                <w:b/>
                <w:color w:val="202020"/>
                <w:sz w:val="14"/>
              </w:rPr>
              <w:t>8496</w:t>
            </w:r>
          </w:p>
        </w:tc>
        <w:tc>
          <w:tcPr>
            <w:tcW w:w="896" w:type="dxa"/>
          </w:tcPr>
          <w:p w14:paraId="1BB2BCFD" w14:textId="77777777" w:rsidR="0099680A" w:rsidRDefault="0099680A" w:rsidP="002F06F4">
            <w:pPr>
              <w:rPr>
                <w:rFonts w:ascii="Arial"/>
                <w:sz w:val="14"/>
              </w:rPr>
            </w:pPr>
            <w:r>
              <w:rPr>
                <w:rFonts w:ascii="Arial"/>
                <w:color w:val="202020"/>
                <w:sz w:val="14"/>
              </w:rPr>
              <w:t>neutral</w:t>
            </w:r>
          </w:p>
        </w:tc>
        <w:tc>
          <w:tcPr>
            <w:tcW w:w="8704" w:type="dxa"/>
          </w:tcPr>
          <w:p w14:paraId="33090735" w14:textId="77777777" w:rsidR="0099680A" w:rsidRDefault="0099680A" w:rsidP="002F06F4">
            <w:pPr>
              <w:rPr>
                <w:rFonts w:ascii="Arial"/>
                <w:sz w:val="14"/>
              </w:rPr>
            </w:pPr>
            <w:r>
              <w:rPr>
                <w:rFonts w:ascii="Arial"/>
                <w:color w:val="202020"/>
                <w:sz w:val="14"/>
              </w:rPr>
              <w:t>@iNetters thank you</w:t>
            </w:r>
          </w:p>
        </w:tc>
      </w:tr>
      <w:tr w:rsidR="0099680A" w14:paraId="69900841" w14:textId="77777777" w:rsidTr="006241A2">
        <w:trPr>
          <w:trHeight w:val="314"/>
        </w:trPr>
        <w:tc>
          <w:tcPr>
            <w:tcW w:w="979" w:type="dxa"/>
          </w:tcPr>
          <w:p w14:paraId="7D778316" w14:textId="77777777" w:rsidR="0099680A" w:rsidRDefault="0099680A" w:rsidP="002F06F4">
            <w:pPr>
              <w:rPr>
                <w:rFonts w:ascii="Arial"/>
                <w:b/>
                <w:sz w:val="14"/>
              </w:rPr>
            </w:pPr>
            <w:r>
              <w:rPr>
                <w:rFonts w:ascii="Arial"/>
                <w:b/>
                <w:color w:val="202020"/>
                <w:sz w:val="14"/>
              </w:rPr>
              <w:t>24713</w:t>
            </w:r>
          </w:p>
        </w:tc>
        <w:tc>
          <w:tcPr>
            <w:tcW w:w="896" w:type="dxa"/>
          </w:tcPr>
          <w:p w14:paraId="6CECD34F" w14:textId="77777777" w:rsidR="0099680A" w:rsidRDefault="0099680A" w:rsidP="002F06F4">
            <w:pPr>
              <w:rPr>
                <w:rFonts w:ascii="Arial"/>
                <w:sz w:val="14"/>
              </w:rPr>
            </w:pPr>
            <w:r>
              <w:rPr>
                <w:rFonts w:ascii="Arial"/>
                <w:color w:val="202020"/>
                <w:sz w:val="14"/>
              </w:rPr>
              <w:t>fear</w:t>
            </w:r>
          </w:p>
        </w:tc>
        <w:tc>
          <w:tcPr>
            <w:tcW w:w="8704" w:type="dxa"/>
          </w:tcPr>
          <w:p w14:paraId="54736254" w14:textId="77777777" w:rsidR="0099680A" w:rsidRDefault="0099680A" w:rsidP="002F06F4">
            <w:pPr>
              <w:rPr>
                <w:rFonts w:ascii="Arial"/>
                <w:sz w:val="14"/>
              </w:rPr>
            </w:pPr>
            <w:r>
              <w:rPr>
                <w:rFonts w:ascii="Arial"/>
                <w:color w:val="202020"/>
                <w:sz w:val="14"/>
              </w:rPr>
              <w:t>is taking the dog to the vet then a play date ...</w:t>
            </w:r>
          </w:p>
        </w:tc>
      </w:tr>
      <w:tr w:rsidR="0099680A" w14:paraId="0A5FD1AA" w14:textId="77777777" w:rsidTr="006241A2">
        <w:trPr>
          <w:trHeight w:val="314"/>
        </w:trPr>
        <w:tc>
          <w:tcPr>
            <w:tcW w:w="979" w:type="dxa"/>
          </w:tcPr>
          <w:p w14:paraId="55999A5A" w14:textId="77777777" w:rsidR="0099680A" w:rsidRDefault="0099680A" w:rsidP="002F06F4">
            <w:pPr>
              <w:rPr>
                <w:rFonts w:ascii="Arial"/>
                <w:b/>
                <w:sz w:val="14"/>
              </w:rPr>
            </w:pPr>
            <w:r>
              <w:rPr>
                <w:rFonts w:ascii="Arial"/>
                <w:b/>
                <w:color w:val="202020"/>
                <w:sz w:val="14"/>
              </w:rPr>
              <w:t>1557</w:t>
            </w:r>
          </w:p>
        </w:tc>
        <w:tc>
          <w:tcPr>
            <w:tcW w:w="896" w:type="dxa"/>
          </w:tcPr>
          <w:p w14:paraId="00C34863" w14:textId="77777777" w:rsidR="0099680A" w:rsidRDefault="0099680A" w:rsidP="002F06F4">
            <w:pPr>
              <w:rPr>
                <w:rFonts w:ascii="Arial"/>
                <w:sz w:val="14"/>
              </w:rPr>
            </w:pPr>
            <w:r>
              <w:rPr>
                <w:rFonts w:ascii="Arial"/>
                <w:color w:val="202020"/>
                <w:sz w:val="14"/>
              </w:rPr>
              <w:t>fear</w:t>
            </w:r>
          </w:p>
        </w:tc>
        <w:tc>
          <w:tcPr>
            <w:tcW w:w="8704" w:type="dxa"/>
          </w:tcPr>
          <w:p w14:paraId="5EBCC1B3" w14:textId="77777777" w:rsidR="0099680A" w:rsidRDefault="0099680A" w:rsidP="002F06F4">
            <w:pPr>
              <w:rPr>
                <w:rFonts w:ascii="Arial"/>
                <w:sz w:val="14"/>
              </w:rPr>
            </w:pPr>
            <w:r>
              <w:rPr>
                <w:rFonts w:ascii="Arial"/>
                <w:color w:val="202020"/>
                <w:sz w:val="14"/>
              </w:rPr>
              <w:t>@ErikVeland Dude... That sucks! Why would they...</w:t>
            </w:r>
          </w:p>
        </w:tc>
      </w:tr>
      <w:tr w:rsidR="0099680A" w14:paraId="4773DC6A" w14:textId="77777777" w:rsidTr="006241A2">
        <w:trPr>
          <w:trHeight w:val="314"/>
        </w:trPr>
        <w:tc>
          <w:tcPr>
            <w:tcW w:w="979" w:type="dxa"/>
          </w:tcPr>
          <w:p w14:paraId="18FB1956" w14:textId="77777777" w:rsidR="0099680A" w:rsidRDefault="0099680A" w:rsidP="002F06F4">
            <w:pPr>
              <w:rPr>
                <w:rFonts w:ascii="Arial"/>
                <w:b/>
                <w:sz w:val="14"/>
              </w:rPr>
            </w:pPr>
            <w:r>
              <w:rPr>
                <w:rFonts w:ascii="Arial"/>
                <w:b/>
                <w:color w:val="202020"/>
                <w:sz w:val="14"/>
              </w:rPr>
              <w:t>...</w:t>
            </w:r>
          </w:p>
        </w:tc>
        <w:tc>
          <w:tcPr>
            <w:tcW w:w="896" w:type="dxa"/>
          </w:tcPr>
          <w:p w14:paraId="7407C305" w14:textId="77777777" w:rsidR="0099680A" w:rsidRDefault="0099680A" w:rsidP="002F06F4">
            <w:pPr>
              <w:rPr>
                <w:rFonts w:ascii="Arial"/>
                <w:sz w:val="14"/>
              </w:rPr>
            </w:pPr>
            <w:r>
              <w:rPr>
                <w:rFonts w:ascii="Arial"/>
                <w:color w:val="202020"/>
                <w:sz w:val="14"/>
              </w:rPr>
              <w:t>...</w:t>
            </w:r>
          </w:p>
        </w:tc>
        <w:tc>
          <w:tcPr>
            <w:tcW w:w="8704" w:type="dxa"/>
          </w:tcPr>
          <w:p w14:paraId="68D17B4B" w14:textId="77777777" w:rsidR="0099680A" w:rsidRDefault="0099680A" w:rsidP="002F06F4">
            <w:pPr>
              <w:rPr>
                <w:rFonts w:ascii="Arial"/>
                <w:sz w:val="14"/>
              </w:rPr>
            </w:pPr>
            <w:r>
              <w:rPr>
                <w:rFonts w:ascii="Arial"/>
                <w:color w:val="202020"/>
                <w:sz w:val="14"/>
              </w:rPr>
              <w:t>...</w:t>
            </w:r>
          </w:p>
        </w:tc>
      </w:tr>
      <w:tr w:rsidR="0099680A" w14:paraId="1F8694C6" w14:textId="77777777" w:rsidTr="006241A2">
        <w:trPr>
          <w:trHeight w:val="314"/>
        </w:trPr>
        <w:tc>
          <w:tcPr>
            <w:tcW w:w="979" w:type="dxa"/>
          </w:tcPr>
          <w:p w14:paraId="42DBA520" w14:textId="77777777" w:rsidR="0099680A" w:rsidRDefault="0099680A" w:rsidP="002F06F4">
            <w:pPr>
              <w:rPr>
                <w:rFonts w:ascii="Arial"/>
                <w:b/>
                <w:sz w:val="14"/>
              </w:rPr>
            </w:pPr>
            <w:r>
              <w:rPr>
                <w:rFonts w:ascii="Arial"/>
                <w:b/>
                <w:color w:val="202020"/>
                <w:sz w:val="14"/>
              </w:rPr>
              <w:t>29991</w:t>
            </w:r>
          </w:p>
        </w:tc>
        <w:tc>
          <w:tcPr>
            <w:tcW w:w="896" w:type="dxa"/>
          </w:tcPr>
          <w:p w14:paraId="7F5A9590" w14:textId="77777777" w:rsidR="0099680A" w:rsidRDefault="0099680A" w:rsidP="002F06F4">
            <w:pPr>
              <w:rPr>
                <w:rFonts w:ascii="Arial"/>
                <w:sz w:val="14"/>
              </w:rPr>
            </w:pPr>
            <w:r>
              <w:rPr>
                <w:rFonts w:ascii="Arial"/>
                <w:color w:val="202020"/>
                <w:sz w:val="14"/>
              </w:rPr>
              <w:t>joy</w:t>
            </w:r>
          </w:p>
        </w:tc>
        <w:tc>
          <w:tcPr>
            <w:tcW w:w="8704" w:type="dxa"/>
          </w:tcPr>
          <w:p w14:paraId="5128A674" w14:textId="77777777" w:rsidR="0099680A" w:rsidRDefault="0099680A" w:rsidP="002F06F4">
            <w:pPr>
              <w:rPr>
                <w:rFonts w:ascii="Arial"/>
                <w:sz w:val="14"/>
              </w:rPr>
            </w:pPr>
            <w:r>
              <w:rPr>
                <w:rFonts w:ascii="Arial"/>
                <w:color w:val="202020"/>
                <w:sz w:val="14"/>
              </w:rPr>
              <w:t>Massive morning.. I'm stuffed now</w:t>
            </w:r>
          </w:p>
        </w:tc>
      </w:tr>
      <w:tr w:rsidR="0099680A" w14:paraId="7E0816BF" w14:textId="77777777" w:rsidTr="006241A2">
        <w:trPr>
          <w:trHeight w:val="309"/>
        </w:trPr>
        <w:tc>
          <w:tcPr>
            <w:tcW w:w="979" w:type="dxa"/>
          </w:tcPr>
          <w:p w14:paraId="0906213C" w14:textId="77777777" w:rsidR="0099680A" w:rsidRDefault="0099680A" w:rsidP="002F06F4">
            <w:pPr>
              <w:rPr>
                <w:rFonts w:ascii="Arial"/>
                <w:b/>
                <w:sz w:val="14"/>
              </w:rPr>
            </w:pPr>
            <w:r>
              <w:rPr>
                <w:rFonts w:ascii="Arial"/>
                <w:b/>
                <w:color w:val="202020"/>
                <w:sz w:val="14"/>
              </w:rPr>
              <w:t>3275</w:t>
            </w:r>
          </w:p>
        </w:tc>
        <w:tc>
          <w:tcPr>
            <w:tcW w:w="896" w:type="dxa"/>
          </w:tcPr>
          <w:p w14:paraId="4B35C234" w14:textId="77777777" w:rsidR="0099680A" w:rsidRDefault="0099680A" w:rsidP="002F06F4">
            <w:pPr>
              <w:rPr>
                <w:rFonts w:ascii="Arial"/>
                <w:sz w:val="14"/>
              </w:rPr>
            </w:pPr>
            <w:r>
              <w:rPr>
                <w:rFonts w:ascii="Arial"/>
                <w:color w:val="202020"/>
                <w:sz w:val="14"/>
              </w:rPr>
              <w:t>sadness</w:t>
            </w:r>
          </w:p>
        </w:tc>
        <w:tc>
          <w:tcPr>
            <w:tcW w:w="8704" w:type="dxa"/>
          </w:tcPr>
          <w:p w14:paraId="686822B3" w14:textId="77777777" w:rsidR="0099680A" w:rsidRDefault="0099680A" w:rsidP="002F06F4">
            <w:pPr>
              <w:rPr>
                <w:rFonts w:ascii="Arial" w:hAnsi="Arial"/>
                <w:sz w:val="14"/>
              </w:rPr>
            </w:pPr>
            <w:r>
              <w:rPr>
                <w:rFonts w:ascii="Arial" w:hAnsi="Arial"/>
                <w:color w:val="202020"/>
                <w:sz w:val="14"/>
              </w:rPr>
              <w:t>Woe, it's deﬁnitely NO fun to travel ﬁrst cl...</w:t>
            </w:r>
          </w:p>
        </w:tc>
      </w:tr>
      <w:tr w:rsidR="0099680A" w14:paraId="34246A19" w14:textId="77777777" w:rsidTr="006241A2">
        <w:trPr>
          <w:trHeight w:val="314"/>
        </w:trPr>
        <w:tc>
          <w:tcPr>
            <w:tcW w:w="979" w:type="dxa"/>
          </w:tcPr>
          <w:p w14:paraId="175DA8E8" w14:textId="77777777" w:rsidR="0099680A" w:rsidRDefault="0099680A" w:rsidP="002F06F4">
            <w:pPr>
              <w:rPr>
                <w:rFonts w:ascii="Arial"/>
                <w:b/>
                <w:sz w:val="14"/>
              </w:rPr>
            </w:pPr>
            <w:r>
              <w:rPr>
                <w:rFonts w:ascii="Arial"/>
                <w:b/>
                <w:color w:val="202020"/>
                <w:sz w:val="14"/>
              </w:rPr>
              <w:t>35947</w:t>
            </w:r>
          </w:p>
        </w:tc>
        <w:tc>
          <w:tcPr>
            <w:tcW w:w="896" w:type="dxa"/>
          </w:tcPr>
          <w:p w14:paraId="7F258825" w14:textId="77777777" w:rsidR="0099680A" w:rsidRDefault="0099680A" w:rsidP="002F06F4">
            <w:pPr>
              <w:rPr>
                <w:rFonts w:ascii="Arial"/>
                <w:sz w:val="14"/>
              </w:rPr>
            </w:pPr>
            <w:r>
              <w:rPr>
                <w:rFonts w:ascii="Arial"/>
                <w:color w:val="202020"/>
                <w:sz w:val="14"/>
              </w:rPr>
              <w:t>love</w:t>
            </w:r>
          </w:p>
        </w:tc>
        <w:tc>
          <w:tcPr>
            <w:tcW w:w="8704" w:type="dxa"/>
          </w:tcPr>
          <w:p w14:paraId="5DE4F8AA" w14:textId="77777777" w:rsidR="0099680A" w:rsidRDefault="0099680A" w:rsidP="002F06F4">
            <w:pPr>
              <w:rPr>
                <w:rFonts w:ascii="Arial"/>
                <w:sz w:val="14"/>
              </w:rPr>
            </w:pPr>
            <w:r>
              <w:rPr>
                <w:rFonts w:ascii="Arial"/>
                <w:color w:val="202020"/>
                <w:sz w:val="14"/>
              </w:rPr>
              <w:t>@heycassadee thanks for following, it means a ...</w:t>
            </w:r>
          </w:p>
        </w:tc>
      </w:tr>
      <w:tr w:rsidR="0099680A" w14:paraId="6C6CC219" w14:textId="77777777" w:rsidTr="006241A2">
        <w:trPr>
          <w:trHeight w:val="314"/>
        </w:trPr>
        <w:tc>
          <w:tcPr>
            <w:tcW w:w="979" w:type="dxa"/>
          </w:tcPr>
          <w:p w14:paraId="740720D6" w14:textId="77777777" w:rsidR="0099680A" w:rsidRDefault="0099680A" w:rsidP="002F06F4">
            <w:pPr>
              <w:rPr>
                <w:rFonts w:ascii="Arial"/>
                <w:b/>
                <w:sz w:val="14"/>
              </w:rPr>
            </w:pPr>
            <w:r>
              <w:rPr>
                <w:rFonts w:ascii="Arial"/>
                <w:b/>
                <w:color w:val="202020"/>
                <w:sz w:val="14"/>
              </w:rPr>
              <w:t>14899</w:t>
            </w:r>
          </w:p>
        </w:tc>
        <w:tc>
          <w:tcPr>
            <w:tcW w:w="896" w:type="dxa"/>
          </w:tcPr>
          <w:p w14:paraId="5083B730" w14:textId="77777777" w:rsidR="0099680A" w:rsidRDefault="0099680A" w:rsidP="002F06F4">
            <w:pPr>
              <w:rPr>
                <w:rFonts w:ascii="Arial"/>
                <w:sz w:val="14"/>
              </w:rPr>
            </w:pPr>
            <w:r>
              <w:rPr>
                <w:rFonts w:ascii="Arial"/>
                <w:color w:val="202020"/>
                <w:sz w:val="14"/>
              </w:rPr>
              <w:t>neutral</w:t>
            </w:r>
          </w:p>
        </w:tc>
        <w:tc>
          <w:tcPr>
            <w:tcW w:w="8704" w:type="dxa"/>
          </w:tcPr>
          <w:p w14:paraId="6817999B" w14:textId="77777777" w:rsidR="0099680A" w:rsidRDefault="0099680A" w:rsidP="002F06F4">
            <w:pPr>
              <w:rPr>
                <w:rFonts w:ascii="Arial"/>
                <w:sz w:val="14"/>
              </w:rPr>
            </w:pPr>
            <w:r>
              <w:rPr>
                <w:rFonts w:ascii="Arial"/>
                <w:color w:val="202020"/>
                <w:sz w:val="14"/>
              </w:rPr>
              <w:t>@mell_e im going to my dance class now</w:t>
            </w:r>
          </w:p>
        </w:tc>
      </w:tr>
      <w:tr w:rsidR="0099680A" w14:paraId="3257407D" w14:textId="77777777" w:rsidTr="006241A2">
        <w:trPr>
          <w:trHeight w:val="224"/>
        </w:trPr>
        <w:tc>
          <w:tcPr>
            <w:tcW w:w="979" w:type="dxa"/>
          </w:tcPr>
          <w:p w14:paraId="235F1D6A" w14:textId="77777777" w:rsidR="0099680A" w:rsidRDefault="0099680A" w:rsidP="002F06F4">
            <w:pPr>
              <w:rPr>
                <w:rFonts w:ascii="Arial"/>
                <w:b/>
                <w:sz w:val="14"/>
              </w:rPr>
            </w:pPr>
            <w:r>
              <w:rPr>
                <w:rFonts w:ascii="Arial"/>
                <w:b/>
                <w:color w:val="202020"/>
                <w:sz w:val="14"/>
              </w:rPr>
              <w:t>25394</w:t>
            </w:r>
          </w:p>
        </w:tc>
        <w:tc>
          <w:tcPr>
            <w:tcW w:w="896" w:type="dxa"/>
          </w:tcPr>
          <w:p w14:paraId="12F82761" w14:textId="77777777" w:rsidR="0099680A" w:rsidRDefault="0099680A" w:rsidP="002F06F4">
            <w:pPr>
              <w:rPr>
                <w:rFonts w:ascii="Arial"/>
                <w:sz w:val="14"/>
              </w:rPr>
            </w:pPr>
            <w:r>
              <w:rPr>
                <w:rFonts w:ascii="Arial"/>
                <w:color w:val="202020"/>
                <w:sz w:val="14"/>
              </w:rPr>
              <w:t>joy</w:t>
            </w:r>
          </w:p>
        </w:tc>
        <w:tc>
          <w:tcPr>
            <w:tcW w:w="8704" w:type="dxa"/>
          </w:tcPr>
          <w:p w14:paraId="550B6CBC" w14:textId="77777777" w:rsidR="0099680A" w:rsidRDefault="0099680A" w:rsidP="002F06F4">
            <w:pPr>
              <w:rPr>
                <w:rFonts w:ascii="Arial"/>
                <w:sz w:val="14"/>
              </w:rPr>
            </w:pPr>
            <w:r>
              <w:rPr>
                <w:rFonts w:ascii="Arial"/>
                <w:color w:val="202020"/>
                <w:sz w:val="14"/>
              </w:rPr>
              <w:t>Early monday cramming... yay. Only a few weeks...</w:t>
            </w:r>
          </w:p>
        </w:tc>
      </w:tr>
    </w:tbl>
    <w:p w14:paraId="5851CD3B" w14:textId="77777777" w:rsidR="0099680A" w:rsidRDefault="0099680A" w:rsidP="002F06F4">
      <w:pPr>
        <w:rPr>
          <w:sz w:val="12"/>
        </w:rPr>
      </w:pPr>
    </w:p>
    <w:p w14:paraId="553B37C2" w14:textId="77777777" w:rsidR="0099680A" w:rsidRDefault="0099680A" w:rsidP="002F06F4">
      <w:pPr>
        <w:rPr>
          <w:rFonts w:ascii="Arial" w:hAnsi="Arial"/>
        </w:rPr>
      </w:pPr>
      <w:r>
        <w:rPr>
          <w:rFonts w:ascii="Arial" w:hAnsi="Arial"/>
          <w:color w:val="202020"/>
        </w:rPr>
        <w:t>31861 rows × 2 columns</w:t>
      </w:r>
    </w:p>
    <w:p w14:paraId="5BD6F9D2" w14:textId="77777777" w:rsidR="0099680A" w:rsidRDefault="0099680A" w:rsidP="002F06F4">
      <w:pPr>
        <w:rPr>
          <w:rFonts w:ascii="Arial"/>
        </w:rPr>
      </w:pPr>
      <w:r>
        <w:rPr>
          <w:noProof/>
        </w:rPr>
        <mc:AlternateContent>
          <mc:Choice Requires="wps">
            <w:drawing>
              <wp:anchor distT="0" distB="0" distL="0" distR="0" simplePos="0" relativeHeight="251710464" behindDoc="1" locked="0" layoutInCell="1" allowOverlap="1" wp14:anchorId="10B5E3C5" wp14:editId="2CEFA5B4">
                <wp:simplePos x="0" y="0"/>
                <wp:positionH relativeFrom="page">
                  <wp:posOffset>469900</wp:posOffset>
                </wp:positionH>
                <wp:positionV relativeFrom="paragraph">
                  <wp:posOffset>191135</wp:posOffset>
                </wp:positionV>
                <wp:extent cx="6718300" cy="247650"/>
                <wp:effectExtent l="0" t="0" r="0" b="0"/>
                <wp:wrapTopAndBottom/>
                <wp:docPr id="692222396"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2476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D5BF60" w14:textId="77777777" w:rsidR="0099680A" w:rsidRDefault="0099680A" w:rsidP="0099680A">
                            <w:pPr>
                              <w:pStyle w:val="BodyText"/>
                              <w:spacing w:before="123"/>
                              <w:ind w:left="59"/>
                            </w:pPr>
                            <w:r>
                              <w:rPr>
                                <w:color w:val="202020"/>
                              </w:rPr>
                              <w:t>type(train_df)</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B5E3C5" id="Text Box 201" o:spid="_x0000_s1045" type="#_x0000_t202" style="position:absolute;margin-left:37pt;margin-top:15.05pt;width:529pt;height:19.5pt;z-index:-2516060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" fillcolor="#f6f6f6" stroked="f">
                <v:path arrowok="t"/>
                <v:textbox inset="0,0,0,0">
                  <w:txbxContent>
                    <w:p w14:paraId="23D5BF60" w14:textId="77777777" w:rsidR="0099680A" w:rsidRDefault="0099680A" w:rsidP="0099680A">
                      <w:pPr>
                        <w:pStyle w:val="BodyText"/>
                        <w:spacing w:before="123"/>
                        <w:ind w:left="59"/>
                      </w:pPr>
                      <w:r>
                        <w:rPr>
                          <w:color w:val="202020"/>
                        </w:rPr>
                        <w:t>type(train_df)</w:t>
                      </w:r>
                    </w:p>
                  </w:txbxContent>
                </v:textbox>
                <w10:wrap type="topAndBottom" anchorx="page"/>
              </v:shape>
            </w:pict>
          </mc:Fallback>
        </mc:AlternateContent>
      </w:r>
    </w:p>
    <w:p w14:paraId="613AE027" w14:textId="77777777" w:rsidR="0099680A" w:rsidRDefault="0099680A" w:rsidP="002F06F4">
      <w:r>
        <w:rPr>
          <w:color w:val="202020"/>
        </w:rPr>
        <w:t>pandas.core.frame.DataFrame</w:t>
      </w:r>
    </w:p>
    <w:p w14:paraId="2AB62378" w14:textId="77777777" w:rsidR="0099680A" w:rsidRDefault="0099680A" w:rsidP="002F06F4">
      <w:pPr>
        <w:rPr>
          <w:sz w:val="17"/>
        </w:rPr>
      </w:pPr>
      <w:r>
        <w:rPr>
          <w:noProof/>
        </w:rPr>
        <w:lastRenderedPageBreak/>
        <mc:AlternateContent>
          <mc:Choice Requires="wps">
            <w:drawing>
              <wp:anchor distT="0" distB="0" distL="0" distR="0" simplePos="0" relativeHeight="251711488" behindDoc="1" locked="0" layoutInCell="1" allowOverlap="1" wp14:anchorId="00B4B985" wp14:editId="303DCF9A">
                <wp:simplePos x="0" y="0"/>
                <wp:positionH relativeFrom="page">
                  <wp:posOffset>469900</wp:posOffset>
                </wp:positionH>
                <wp:positionV relativeFrom="paragraph">
                  <wp:posOffset>138430</wp:posOffset>
                </wp:positionV>
                <wp:extent cx="6718300" cy="4318000"/>
                <wp:effectExtent l="0" t="0" r="0" b="0"/>
                <wp:wrapTopAndBottom/>
                <wp:docPr id="87325158"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43180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1F36F3" w14:textId="77777777" w:rsidR="0099680A" w:rsidRDefault="0099680A" w:rsidP="0099680A">
                            <w:pPr>
                              <w:pStyle w:val="BodyText"/>
                            </w:pPr>
                          </w:p>
                          <w:p w14:paraId="048BFC0C" w14:textId="77777777" w:rsidR="0099680A" w:rsidRDefault="0099680A" w:rsidP="0099680A">
                            <w:pPr>
                              <w:pStyle w:val="BodyText"/>
                              <w:spacing w:before="7"/>
                              <w:rPr>
                                <w:sz w:val="13"/>
                              </w:rPr>
                            </w:pPr>
                          </w:p>
                          <w:p w14:paraId="0950FDE7" w14:textId="77777777" w:rsidR="0099680A" w:rsidRDefault="0099680A" w:rsidP="0099680A">
                            <w:pPr>
                              <w:pStyle w:val="BodyText"/>
                              <w:ind w:left="59"/>
                            </w:pPr>
                            <w:r>
                              <w:rPr>
                                <w:color w:val="202020"/>
                              </w:rPr>
                              <w:t>def plot_stopwords_bar_chart(df, sentiment):</w:t>
                            </w:r>
                          </w:p>
                          <w:p w14:paraId="03293A79" w14:textId="77777777" w:rsidR="0099680A" w:rsidRDefault="0099680A" w:rsidP="0099680A">
                            <w:pPr>
                              <w:pStyle w:val="BodyText"/>
                              <w:spacing w:before="32"/>
                              <w:ind w:left="396"/>
                            </w:pPr>
                            <w:r>
                              <w:rPr>
                                <w:color w:val="202020"/>
                              </w:rPr>
                              <w:t>print("Bar Chart of most frequent words for the sentiment: {}".format(sentiment))</w:t>
                            </w:r>
                          </w:p>
                          <w:p w14:paraId="5FB4E63B" w14:textId="77777777" w:rsidR="0099680A" w:rsidRDefault="0099680A" w:rsidP="0099680A">
                            <w:pPr>
                              <w:pStyle w:val="BodyText"/>
                              <w:spacing w:before="6"/>
                              <w:rPr>
                                <w:sz w:val="19"/>
                              </w:rPr>
                            </w:pPr>
                          </w:p>
                          <w:p w14:paraId="39F16111" w14:textId="77777777" w:rsidR="0099680A" w:rsidRDefault="0099680A" w:rsidP="0099680A">
                            <w:pPr>
                              <w:pStyle w:val="BodyText"/>
                              <w:spacing w:line="288" w:lineRule="auto"/>
                              <w:ind w:left="396" w:right="6636" w:hanging="1"/>
                            </w:pPr>
                            <w:r>
                              <w:rPr>
                                <w:color w:val="202020"/>
                              </w:rPr>
                              <w:t>temp_df = df[df['sentiment'] == sentiment] print("Number of Rows: ", len(temp_df))</w:t>
                            </w:r>
                          </w:p>
                          <w:p w14:paraId="7C25AEC6" w14:textId="77777777" w:rsidR="0099680A" w:rsidRDefault="0099680A" w:rsidP="0099680A">
                            <w:pPr>
                              <w:pStyle w:val="BodyText"/>
                              <w:spacing w:before="8"/>
                              <w:rPr>
                                <w:sz w:val="16"/>
                              </w:rPr>
                            </w:pPr>
                          </w:p>
                          <w:p w14:paraId="4CAEEDD2" w14:textId="77777777" w:rsidR="0099680A" w:rsidRDefault="0099680A" w:rsidP="0099680A">
                            <w:pPr>
                              <w:pStyle w:val="BodyText"/>
                              <w:ind w:left="396"/>
                            </w:pPr>
                            <w:r>
                              <w:rPr>
                                <w:color w:val="202020"/>
                              </w:rPr>
                              <w:t>corpus = ''</w:t>
                            </w:r>
                          </w:p>
                          <w:p w14:paraId="6DE66FEC" w14:textId="77777777" w:rsidR="0099680A" w:rsidRDefault="0099680A" w:rsidP="0099680A">
                            <w:pPr>
                              <w:pStyle w:val="BodyText"/>
                              <w:spacing w:before="31" w:line="288" w:lineRule="auto"/>
                              <w:ind w:left="732" w:right="7812" w:hanging="337"/>
                            </w:pPr>
                            <w:r>
                              <w:rPr>
                                <w:color w:val="202020"/>
                              </w:rPr>
                              <w:t>for text in temp_df.content: text = str(text)</w:t>
                            </w:r>
                          </w:p>
                          <w:p w14:paraId="3C609A62" w14:textId="77777777" w:rsidR="0099680A" w:rsidRDefault="0099680A" w:rsidP="0099680A">
                            <w:pPr>
                              <w:pStyle w:val="BodyText"/>
                              <w:spacing w:line="158" w:lineRule="exact"/>
                              <w:ind w:left="732"/>
                            </w:pPr>
                            <w:r>
                              <w:rPr>
                                <w:color w:val="202020"/>
                              </w:rPr>
                              <w:t>corpus += text</w:t>
                            </w:r>
                          </w:p>
                          <w:p w14:paraId="610F7FEF" w14:textId="77777777" w:rsidR="0099680A" w:rsidRDefault="0099680A" w:rsidP="0099680A">
                            <w:pPr>
                              <w:pStyle w:val="BodyText"/>
                              <w:spacing w:before="6"/>
                              <w:rPr>
                                <w:sz w:val="19"/>
                              </w:rPr>
                            </w:pPr>
                          </w:p>
                          <w:p w14:paraId="2AABE7F7" w14:textId="77777777" w:rsidR="0099680A" w:rsidRDefault="0099680A" w:rsidP="0099680A">
                            <w:pPr>
                              <w:pStyle w:val="BodyText"/>
                              <w:spacing w:before="1"/>
                              <w:ind w:left="396"/>
                            </w:pPr>
                            <w:r>
                              <w:rPr>
                                <w:color w:val="202020"/>
                              </w:rPr>
                              <w:t>total = 0</w:t>
                            </w:r>
                          </w:p>
                          <w:p w14:paraId="1FEEB70A" w14:textId="77777777" w:rsidR="0099680A" w:rsidRDefault="0099680A" w:rsidP="0099680A">
                            <w:pPr>
                              <w:pStyle w:val="BodyText"/>
                              <w:spacing w:before="31" w:line="288" w:lineRule="auto"/>
                              <w:ind w:left="396" w:right="7643" w:hanging="1"/>
                            </w:pPr>
                            <w:r>
                              <w:rPr>
                                <w:color w:val="202020"/>
                              </w:rPr>
                              <w:t>count = defaultdict(lambda: 0) for word in corpus.split(" "):</w:t>
                            </w:r>
                          </w:p>
                          <w:p w14:paraId="23F0B8FA" w14:textId="77777777" w:rsidR="0099680A" w:rsidRDefault="0099680A" w:rsidP="0099680A">
                            <w:pPr>
                              <w:pStyle w:val="BodyText"/>
                              <w:spacing w:line="158" w:lineRule="exact"/>
                              <w:ind w:left="732"/>
                            </w:pPr>
                            <w:r>
                              <w:rPr>
                                <w:color w:val="202020"/>
                              </w:rPr>
                              <w:t>total += 1</w:t>
                            </w:r>
                          </w:p>
                          <w:p w14:paraId="64F50717" w14:textId="77777777" w:rsidR="0099680A" w:rsidRDefault="0099680A" w:rsidP="0099680A">
                            <w:pPr>
                              <w:pStyle w:val="BodyText"/>
                              <w:spacing w:before="31"/>
                              <w:ind w:left="732"/>
                            </w:pPr>
                            <w:r>
                              <w:rPr>
                                <w:color w:val="202020"/>
                              </w:rPr>
                              <w:t>count[word] += 1</w:t>
                            </w:r>
                          </w:p>
                          <w:p w14:paraId="271DE702" w14:textId="77777777" w:rsidR="0099680A" w:rsidRDefault="0099680A" w:rsidP="0099680A">
                            <w:pPr>
                              <w:pStyle w:val="BodyText"/>
                              <w:spacing w:before="6"/>
                              <w:rPr>
                                <w:sz w:val="19"/>
                              </w:rPr>
                            </w:pPr>
                          </w:p>
                          <w:p w14:paraId="4133EF8C" w14:textId="77777777" w:rsidR="0099680A" w:rsidRDefault="0099680A" w:rsidP="0099680A">
                            <w:pPr>
                              <w:pStyle w:val="BodyText"/>
                              <w:spacing w:before="1" w:line="288" w:lineRule="auto"/>
                              <w:ind w:left="396" w:right="3862"/>
                            </w:pPr>
                            <w:r>
                              <w:rPr>
                                <w:color w:val="202020"/>
                              </w:rPr>
                              <w:t>top20pairs = sorted(count.items(), key=lambda kv: kv[1], reverse=True)[:20] top20words = [i[0] for i in top20pairs]</w:t>
                            </w:r>
                          </w:p>
                          <w:p w14:paraId="0079B411" w14:textId="77777777" w:rsidR="0099680A" w:rsidRDefault="0099680A" w:rsidP="0099680A">
                            <w:pPr>
                              <w:pStyle w:val="BodyText"/>
                              <w:spacing w:line="158" w:lineRule="exact"/>
                              <w:ind w:left="396"/>
                            </w:pPr>
                            <w:r>
                              <w:rPr>
                                <w:color w:val="202020"/>
                              </w:rPr>
                              <w:t>top20freq = [i[1] for i in top20pairs]</w:t>
                            </w:r>
                          </w:p>
                          <w:p w14:paraId="57FD9A5C" w14:textId="77777777" w:rsidR="0099680A" w:rsidRDefault="0099680A" w:rsidP="0099680A">
                            <w:pPr>
                              <w:pStyle w:val="BodyText"/>
                              <w:spacing w:before="6"/>
                              <w:rPr>
                                <w:sz w:val="19"/>
                              </w:rPr>
                            </w:pPr>
                          </w:p>
                          <w:p w14:paraId="37179F61" w14:textId="77777777" w:rsidR="0099680A" w:rsidRDefault="0099680A" w:rsidP="0099680A">
                            <w:pPr>
                              <w:pStyle w:val="BodyText"/>
                              <w:spacing w:line="288" w:lineRule="auto"/>
                              <w:ind w:left="396" w:right="7559"/>
                            </w:pPr>
                            <w:r>
                              <w:rPr>
                                <w:color w:val="202020"/>
                              </w:rPr>
                              <w:t>xs = np.arange(len(top20words)) width = 0.5</w:t>
                            </w:r>
                          </w:p>
                          <w:p w14:paraId="204A1705" w14:textId="77777777" w:rsidR="0099680A" w:rsidRDefault="0099680A" w:rsidP="0099680A">
                            <w:pPr>
                              <w:pStyle w:val="BodyText"/>
                              <w:spacing w:before="8"/>
                              <w:rPr>
                                <w:sz w:val="16"/>
                              </w:rPr>
                            </w:pPr>
                          </w:p>
                          <w:p w14:paraId="5561D8EE" w14:textId="77777777" w:rsidR="0099680A" w:rsidRDefault="0099680A" w:rsidP="0099680A">
                            <w:pPr>
                              <w:pStyle w:val="BodyText"/>
                              <w:ind w:left="396"/>
                            </w:pPr>
                            <w:r>
                              <w:rPr>
                                <w:color w:val="202020"/>
                              </w:rPr>
                              <w:t>fig, ax = plt.subplots(figsize=(10, 6))</w:t>
                            </w:r>
                          </w:p>
                          <w:p w14:paraId="25CC128E" w14:textId="77777777" w:rsidR="0099680A" w:rsidRDefault="0099680A" w:rsidP="0099680A">
                            <w:pPr>
                              <w:pStyle w:val="BodyText"/>
                              <w:spacing w:before="31"/>
                              <w:ind w:left="396"/>
                            </w:pPr>
                            <w:r>
                              <w:rPr>
                                <w:color w:val="202020"/>
                              </w:rPr>
                              <w:t>ax.barh(xs, top20freq, height=width, align='center')</w:t>
                            </w:r>
                          </w:p>
                          <w:p w14:paraId="20F0A13D" w14:textId="77777777" w:rsidR="0099680A" w:rsidRDefault="0099680A" w:rsidP="0099680A">
                            <w:pPr>
                              <w:pStyle w:val="BodyText"/>
                              <w:spacing w:before="6"/>
                              <w:rPr>
                                <w:sz w:val="19"/>
                              </w:rPr>
                            </w:pPr>
                          </w:p>
                          <w:p w14:paraId="4A6657DC" w14:textId="77777777" w:rsidR="0099680A" w:rsidRDefault="0099680A" w:rsidP="0099680A">
                            <w:pPr>
                              <w:pStyle w:val="BodyText"/>
                              <w:spacing w:line="288" w:lineRule="auto"/>
                              <w:ind w:left="396" w:right="7643"/>
                            </w:pPr>
                            <w:r>
                              <w:rPr>
                                <w:color w:val="202020"/>
                              </w:rPr>
                              <w:t>ax.set_yticks(xs) ax.set_yticklabels(top20words)</w:t>
                            </w:r>
                          </w:p>
                          <w:p w14:paraId="53455D53" w14:textId="77777777" w:rsidR="0099680A" w:rsidRDefault="0099680A" w:rsidP="0099680A">
                            <w:pPr>
                              <w:pStyle w:val="BodyText"/>
                              <w:spacing w:line="288" w:lineRule="auto"/>
                              <w:ind w:left="396" w:right="2686"/>
                            </w:pPr>
                            <w:r>
                              <w:rPr>
                                <w:color w:val="202020"/>
                              </w:rPr>
                              <w:t>plt.gca().invert_yaxis() # Invert y-axis to display words from top to bottom plt.xlabel('Frequency')</w:t>
                            </w:r>
                          </w:p>
                          <w:p w14:paraId="271A2128" w14:textId="77777777" w:rsidR="0099680A" w:rsidRDefault="0099680A" w:rsidP="0099680A">
                            <w:pPr>
                              <w:pStyle w:val="BodyText"/>
                              <w:spacing w:line="158" w:lineRule="exact"/>
                              <w:ind w:left="396"/>
                            </w:pPr>
                            <w:r>
                              <w:rPr>
                                <w:color w:val="202020"/>
                              </w:rPr>
                              <w:t>plt.title(sentiment)</w:t>
                            </w:r>
                          </w:p>
                          <w:p w14:paraId="3076B381" w14:textId="77777777" w:rsidR="0099680A" w:rsidRDefault="0099680A" w:rsidP="0099680A">
                            <w:pPr>
                              <w:pStyle w:val="BodyText"/>
                              <w:spacing w:before="6"/>
                              <w:rPr>
                                <w:sz w:val="19"/>
                              </w:rPr>
                            </w:pPr>
                          </w:p>
                          <w:p w14:paraId="54D129A3" w14:textId="77777777" w:rsidR="0099680A" w:rsidRDefault="0099680A" w:rsidP="0099680A">
                            <w:pPr>
                              <w:pStyle w:val="BodyText"/>
                              <w:ind w:left="396"/>
                            </w:pPr>
                            <w:r>
                              <w:rPr>
                                <w:color w:val="202020"/>
                              </w:rPr>
                              <w:t>plt.show()</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B4B985" id="Text Box 200" o:spid="_x0000_s1046" type="#_x0000_t202" style="position:absolute;margin-left:37pt;margin-top:10.9pt;width:529pt;height:340pt;z-index:-2516049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" fillcolor="#f6f6f6" stroked="f">
                <v:path arrowok="t"/>
                <v:textbox inset="0,0,0,0">
                  <w:txbxContent>
                    <w:p w14:paraId="6C1F36F3" w14:textId="77777777" w:rsidR="0099680A" w:rsidRDefault="0099680A" w:rsidP="0099680A">
                      <w:pPr>
                        <w:pStyle w:val="BodyText"/>
                      </w:pPr>
                    </w:p>
                    <w:p w14:paraId="048BFC0C" w14:textId="77777777" w:rsidR="0099680A" w:rsidRDefault="0099680A" w:rsidP="0099680A">
                      <w:pPr>
                        <w:pStyle w:val="BodyText"/>
                        <w:spacing w:before="7"/>
                        <w:rPr>
                          <w:sz w:val="13"/>
                        </w:rPr>
                      </w:pPr>
                    </w:p>
                    <w:p w14:paraId="0950FDE7" w14:textId="77777777" w:rsidR="0099680A" w:rsidRDefault="0099680A" w:rsidP="0099680A">
                      <w:pPr>
                        <w:pStyle w:val="BodyText"/>
                        <w:ind w:left="59"/>
                      </w:pPr>
                      <w:r>
                        <w:rPr>
                          <w:color w:val="202020"/>
                        </w:rPr>
                        <w:t>def plot_stopwords_bar_chart(df, sentiment):</w:t>
                      </w:r>
                    </w:p>
                    <w:p w14:paraId="03293A79" w14:textId="77777777" w:rsidR="0099680A" w:rsidRDefault="0099680A" w:rsidP="0099680A">
                      <w:pPr>
                        <w:pStyle w:val="BodyText"/>
                        <w:spacing w:before="32"/>
                        <w:ind w:left="396"/>
                      </w:pPr>
                      <w:r>
                        <w:rPr>
                          <w:color w:val="202020"/>
                        </w:rPr>
                        <w:t>print("Bar Chart of most frequent words for the sentiment: {}".format(sentiment))</w:t>
                      </w:r>
                    </w:p>
                    <w:p w14:paraId="5FB4E63B" w14:textId="77777777" w:rsidR="0099680A" w:rsidRDefault="0099680A" w:rsidP="0099680A">
                      <w:pPr>
                        <w:pStyle w:val="BodyText"/>
                        <w:spacing w:before="6"/>
                        <w:rPr>
                          <w:sz w:val="19"/>
                        </w:rPr>
                      </w:pPr>
                    </w:p>
                    <w:p w14:paraId="39F16111" w14:textId="77777777" w:rsidR="0099680A" w:rsidRDefault="0099680A" w:rsidP="0099680A">
                      <w:pPr>
                        <w:pStyle w:val="BodyText"/>
                        <w:spacing w:line="288" w:lineRule="auto"/>
                        <w:ind w:left="396" w:right="6636" w:hanging="1"/>
                      </w:pPr>
                      <w:r>
                        <w:rPr>
                          <w:color w:val="202020"/>
                        </w:rPr>
                        <w:t>temp_df = df[df['sentiment'] == sentiment] print("Number of Rows: ", len(temp_df))</w:t>
                      </w:r>
                    </w:p>
                    <w:p w14:paraId="7C25AEC6" w14:textId="77777777" w:rsidR="0099680A" w:rsidRDefault="0099680A" w:rsidP="0099680A">
                      <w:pPr>
                        <w:pStyle w:val="BodyText"/>
                        <w:spacing w:before="8"/>
                        <w:rPr>
                          <w:sz w:val="16"/>
                        </w:rPr>
                      </w:pPr>
                    </w:p>
                    <w:p w14:paraId="4CAEEDD2" w14:textId="77777777" w:rsidR="0099680A" w:rsidRDefault="0099680A" w:rsidP="0099680A">
                      <w:pPr>
                        <w:pStyle w:val="BodyText"/>
                        <w:ind w:left="396"/>
                      </w:pPr>
                      <w:r>
                        <w:rPr>
                          <w:color w:val="202020"/>
                        </w:rPr>
                        <w:t>corpus = ''</w:t>
                      </w:r>
                    </w:p>
                    <w:p w14:paraId="6DE66FEC" w14:textId="77777777" w:rsidR="0099680A" w:rsidRDefault="0099680A" w:rsidP="0099680A">
                      <w:pPr>
                        <w:pStyle w:val="BodyText"/>
                        <w:spacing w:before="31" w:line="288" w:lineRule="auto"/>
                        <w:ind w:left="732" w:right="7812" w:hanging="337"/>
                      </w:pPr>
                      <w:r>
                        <w:rPr>
                          <w:color w:val="202020"/>
                        </w:rPr>
                        <w:t>for text in temp_df.content: text = str(text)</w:t>
                      </w:r>
                    </w:p>
                    <w:p w14:paraId="3C609A62" w14:textId="77777777" w:rsidR="0099680A" w:rsidRDefault="0099680A" w:rsidP="0099680A">
                      <w:pPr>
                        <w:pStyle w:val="BodyText"/>
                        <w:spacing w:line="158" w:lineRule="exact"/>
                        <w:ind w:left="732"/>
                      </w:pPr>
                      <w:r>
                        <w:rPr>
                          <w:color w:val="202020"/>
                        </w:rPr>
                        <w:t>corpus += text</w:t>
                      </w:r>
                    </w:p>
                    <w:p w14:paraId="610F7FEF" w14:textId="77777777" w:rsidR="0099680A" w:rsidRDefault="0099680A" w:rsidP="0099680A">
                      <w:pPr>
                        <w:pStyle w:val="BodyText"/>
                        <w:spacing w:before="6"/>
                        <w:rPr>
                          <w:sz w:val="19"/>
                        </w:rPr>
                      </w:pPr>
                    </w:p>
                    <w:p w14:paraId="2AABE7F7" w14:textId="77777777" w:rsidR="0099680A" w:rsidRDefault="0099680A" w:rsidP="0099680A">
                      <w:pPr>
                        <w:pStyle w:val="BodyText"/>
                        <w:spacing w:before="1"/>
                        <w:ind w:left="396"/>
                      </w:pPr>
                      <w:r>
                        <w:rPr>
                          <w:color w:val="202020"/>
                        </w:rPr>
                        <w:t>total = 0</w:t>
                      </w:r>
                    </w:p>
                    <w:p w14:paraId="1FEEB70A" w14:textId="77777777" w:rsidR="0099680A" w:rsidRDefault="0099680A" w:rsidP="0099680A">
                      <w:pPr>
                        <w:pStyle w:val="BodyText"/>
                        <w:spacing w:before="31" w:line="288" w:lineRule="auto"/>
                        <w:ind w:left="396" w:right="7643" w:hanging="1"/>
                      </w:pPr>
                      <w:r>
                        <w:rPr>
                          <w:color w:val="202020"/>
                        </w:rPr>
                        <w:t>count = defaultdict(lambda: 0) for word in corpus.split(" "):</w:t>
                      </w:r>
                    </w:p>
                    <w:p w14:paraId="23F0B8FA" w14:textId="77777777" w:rsidR="0099680A" w:rsidRDefault="0099680A" w:rsidP="0099680A">
                      <w:pPr>
                        <w:pStyle w:val="BodyText"/>
                        <w:spacing w:line="158" w:lineRule="exact"/>
                        <w:ind w:left="732"/>
                      </w:pPr>
                      <w:r>
                        <w:rPr>
                          <w:color w:val="202020"/>
                        </w:rPr>
                        <w:t>total += 1</w:t>
                      </w:r>
                    </w:p>
                    <w:p w14:paraId="64F50717" w14:textId="77777777" w:rsidR="0099680A" w:rsidRDefault="0099680A" w:rsidP="0099680A">
                      <w:pPr>
                        <w:pStyle w:val="BodyText"/>
                        <w:spacing w:before="31"/>
                        <w:ind w:left="732"/>
                      </w:pPr>
                      <w:r>
                        <w:rPr>
                          <w:color w:val="202020"/>
                        </w:rPr>
                        <w:t>count[word] += 1</w:t>
                      </w:r>
                    </w:p>
                    <w:p w14:paraId="271DE702" w14:textId="77777777" w:rsidR="0099680A" w:rsidRDefault="0099680A" w:rsidP="0099680A">
                      <w:pPr>
                        <w:pStyle w:val="BodyText"/>
                        <w:spacing w:before="6"/>
                        <w:rPr>
                          <w:sz w:val="19"/>
                        </w:rPr>
                      </w:pPr>
                    </w:p>
                    <w:p w14:paraId="4133EF8C" w14:textId="77777777" w:rsidR="0099680A" w:rsidRDefault="0099680A" w:rsidP="0099680A">
                      <w:pPr>
                        <w:pStyle w:val="BodyText"/>
                        <w:spacing w:before="1" w:line="288" w:lineRule="auto"/>
                        <w:ind w:left="396" w:right="3862"/>
                      </w:pPr>
                      <w:r>
                        <w:rPr>
                          <w:color w:val="202020"/>
                        </w:rPr>
                        <w:t>top20pairs = sorted(count.items(), key=lambda kv: kv[1], reverse=True)[:20] top20words = [i[0] for i in top20pairs]</w:t>
                      </w:r>
                    </w:p>
                    <w:p w14:paraId="0079B411" w14:textId="77777777" w:rsidR="0099680A" w:rsidRDefault="0099680A" w:rsidP="0099680A">
                      <w:pPr>
                        <w:pStyle w:val="BodyText"/>
                        <w:spacing w:line="158" w:lineRule="exact"/>
                        <w:ind w:left="396"/>
                      </w:pPr>
                      <w:r>
                        <w:rPr>
                          <w:color w:val="202020"/>
                        </w:rPr>
                        <w:t>top20freq = [i[1] for i in top20pairs]</w:t>
                      </w:r>
                    </w:p>
                    <w:p w14:paraId="57FD9A5C" w14:textId="77777777" w:rsidR="0099680A" w:rsidRDefault="0099680A" w:rsidP="0099680A">
                      <w:pPr>
                        <w:pStyle w:val="BodyText"/>
                        <w:spacing w:before="6"/>
                        <w:rPr>
                          <w:sz w:val="19"/>
                        </w:rPr>
                      </w:pPr>
                    </w:p>
                    <w:p w14:paraId="37179F61" w14:textId="77777777" w:rsidR="0099680A" w:rsidRDefault="0099680A" w:rsidP="0099680A">
                      <w:pPr>
                        <w:pStyle w:val="BodyText"/>
                        <w:spacing w:line="288" w:lineRule="auto"/>
                        <w:ind w:left="396" w:right="7559"/>
                      </w:pPr>
                      <w:r>
                        <w:rPr>
                          <w:color w:val="202020"/>
                        </w:rPr>
                        <w:t>xs = np.arange(len(top20words)) width = 0.5</w:t>
                      </w:r>
                    </w:p>
                    <w:p w14:paraId="204A1705" w14:textId="77777777" w:rsidR="0099680A" w:rsidRDefault="0099680A" w:rsidP="0099680A">
                      <w:pPr>
                        <w:pStyle w:val="BodyText"/>
                        <w:spacing w:before="8"/>
                        <w:rPr>
                          <w:sz w:val="16"/>
                        </w:rPr>
                      </w:pPr>
                    </w:p>
                    <w:p w14:paraId="5561D8EE" w14:textId="77777777" w:rsidR="0099680A" w:rsidRDefault="0099680A" w:rsidP="0099680A">
                      <w:pPr>
                        <w:pStyle w:val="BodyText"/>
                        <w:ind w:left="396"/>
                      </w:pPr>
                      <w:r>
                        <w:rPr>
                          <w:color w:val="202020"/>
                        </w:rPr>
                        <w:t>fig, ax = plt.subplots(figsize=(10, 6))</w:t>
                      </w:r>
                    </w:p>
                    <w:p w14:paraId="25CC128E" w14:textId="77777777" w:rsidR="0099680A" w:rsidRDefault="0099680A" w:rsidP="0099680A">
                      <w:pPr>
                        <w:pStyle w:val="BodyText"/>
                        <w:spacing w:before="31"/>
                        <w:ind w:left="396"/>
                      </w:pPr>
                      <w:r>
                        <w:rPr>
                          <w:color w:val="202020"/>
                        </w:rPr>
                        <w:t>ax.barh(xs, top20freq, height=width, align='center')</w:t>
                      </w:r>
                    </w:p>
                    <w:p w14:paraId="20F0A13D" w14:textId="77777777" w:rsidR="0099680A" w:rsidRDefault="0099680A" w:rsidP="0099680A">
                      <w:pPr>
                        <w:pStyle w:val="BodyText"/>
                        <w:spacing w:before="6"/>
                        <w:rPr>
                          <w:sz w:val="19"/>
                        </w:rPr>
                      </w:pPr>
                    </w:p>
                    <w:p w14:paraId="4A6657DC" w14:textId="77777777" w:rsidR="0099680A" w:rsidRDefault="0099680A" w:rsidP="0099680A">
                      <w:pPr>
                        <w:pStyle w:val="BodyText"/>
                        <w:spacing w:line="288" w:lineRule="auto"/>
                        <w:ind w:left="396" w:right="7643"/>
                      </w:pPr>
                      <w:r>
                        <w:rPr>
                          <w:color w:val="202020"/>
                        </w:rPr>
                        <w:t>ax.set_yticks(xs) ax.set_yticklabels(top20words)</w:t>
                      </w:r>
                    </w:p>
                    <w:p w14:paraId="53455D53" w14:textId="77777777" w:rsidR="0099680A" w:rsidRDefault="0099680A" w:rsidP="0099680A">
                      <w:pPr>
                        <w:pStyle w:val="BodyText"/>
                        <w:spacing w:line="288" w:lineRule="auto"/>
                        <w:ind w:left="396" w:right="2686"/>
                      </w:pPr>
                      <w:r>
                        <w:rPr>
                          <w:color w:val="202020"/>
                        </w:rPr>
                        <w:t>plt.gca().invert_yaxis() # Invert y-axis to display words from top to bottom plt.xlabel('Frequency')</w:t>
                      </w:r>
                    </w:p>
                    <w:p w14:paraId="271A2128" w14:textId="77777777" w:rsidR="0099680A" w:rsidRDefault="0099680A" w:rsidP="0099680A">
                      <w:pPr>
                        <w:pStyle w:val="BodyText"/>
                        <w:spacing w:line="158" w:lineRule="exact"/>
                        <w:ind w:left="396"/>
                      </w:pPr>
                      <w:r>
                        <w:rPr>
                          <w:color w:val="202020"/>
                        </w:rPr>
                        <w:t>plt.title(sentiment)</w:t>
                      </w:r>
                    </w:p>
                    <w:p w14:paraId="3076B381" w14:textId="77777777" w:rsidR="0099680A" w:rsidRDefault="0099680A" w:rsidP="0099680A">
                      <w:pPr>
                        <w:pStyle w:val="BodyText"/>
                        <w:spacing w:before="6"/>
                        <w:rPr>
                          <w:sz w:val="19"/>
                        </w:rPr>
                      </w:pPr>
                    </w:p>
                    <w:p w14:paraId="54D129A3" w14:textId="77777777" w:rsidR="0099680A" w:rsidRDefault="0099680A" w:rsidP="0099680A">
                      <w:pPr>
                        <w:pStyle w:val="BodyText"/>
                        <w:ind w:left="396"/>
                      </w:pPr>
                      <w:r>
                        <w:rPr>
                          <w:color w:val="202020"/>
                        </w:rPr>
                        <w:t>plt.show()</w:t>
                      </w:r>
                    </w:p>
                  </w:txbxContent>
                </v:textbox>
                <w10:wrap type="topAndBottom" anchorx="page"/>
              </v:shape>
            </w:pict>
          </mc:Fallback>
        </mc:AlternateContent>
      </w:r>
    </w:p>
    <w:p w14:paraId="287B6A44" w14:textId="77777777" w:rsidR="0099680A" w:rsidRDefault="0099680A" w:rsidP="002F06F4">
      <w:pPr>
        <w:rPr>
          <w:sz w:val="17"/>
        </w:rPr>
        <w:sectPr w:rsidR="0099680A">
          <w:pgSz w:w="11900" w:h="16840"/>
          <w:pgMar w:top="480" w:right="340" w:bottom="440" w:left="580" w:header="280" w:footer="258" w:gutter="0"/>
          <w:cols w:space="720"/>
        </w:sectPr>
      </w:pPr>
    </w:p>
    <w:p w14:paraId="21A88AF9" w14:textId="77777777" w:rsidR="0099680A" w:rsidRDefault="0099680A" w:rsidP="002F06F4">
      <w:pPr>
        <w:rPr>
          <w:sz w:val="5"/>
        </w:rPr>
      </w:pPr>
    </w:p>
    <w:p w14:paraId="59E824E2" w14:textId="77777777" w:rsidR="0099680A" w:rsidRDefault="0099680A" w:rsidP="002F06F4">
      <w:pPr>
        <w:rPr>
          <w:sz w:val="20"/>
        </w:rPr>
      </w:pPr>
      <w:r>
        <w:rPr>
          <w:noProof/>
          <w:sz w:val="20"/>
        </w:rPr>
        <mc:AlternateContent>
          <mc:Choice Requires="wps">
            <w:drawing>
              <wp:inline distT="0" distB="0" distL="0" distR="0" wp14:anchorId="4E5207D5" wp14:editId="3C036742">
                <wp:extent cx="6718300" cy="1028700"/>
                <wp:effectExtent l="0" t="0" r="0" b="0"/>
                <wp:docPr id="676833100"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10287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C102CF" w14:textId="77777777" w:rsidR="0099680A" w:rsidRDefault="0099680A" w:rsidP="0099680A">
                            <w:pPr>
                              <w:pStyle w:val="BodyText"/>
                              <w:spacing w:before="23"/>
                              <w:ind w:left="59"/>
                            </w:pPr>
                            <w:r>
                              <w:rPr>
                                <w:color w:val="202020"/>
                              </w:rPr>
                              <w:t># List of sentiments in your dataset</w:t>
                            </w:r>
                          </w:p>
                          <w:p w14:paraId="10957779" w14:textId="77777777" w:rsidR="0099680A" w:rsidRDefault="0099680A" w:rsidP="0099680A">
                            <w:pPr>
                              <w:pStyle w:val="BodyText"/>
                              <w:spacing w:before="32"/>
                              <w:ind w:left="59"/>
                            </w:pPr>
                            <w:r>
                              <w:rPr>
                                <w:color w:val="202020"/>
                              </w:rPr>
                              <w:t>sentiments = ['neutral', 'joy', 'fear', 'sadness', 'love', 'other']</w:t>
                            </w:r>
                          </w:p>
                          <w:p w14:paraId="5115203E" w14:textId="77777777" w:rsidR="0099680A" w:rsidRDefault="0099680A" w:rsidP="0099680A">
                            <w:pPr>
                              <w:pStyle w:val="BodyText"/>
                              <w:spacing w:before="6"/>
                              <w:rPr>
                                <w:sz w:val="19"/>
                              </w:rPr>
                            </w:pPr>
                          </w:p>
                          <w:p w14:paraId="3282C8B6" w14:textId="77777777" w:rsidR="0099680A" w:rsidRDefault="0099680A" w:rsidP="0099680A">
                            <w:pPr>
                              <w:pStyle w:val="BodyText"/>
                              <w:spacing w:line="288" w:lineRule="auto"/>
                              <w:ind w:left="59" w:right="6132"/>
                            </w:pPr>
                            <w:r>
                              <w:rPr>
                                <w:color w:val="202020"/>
                              </w:rPr>
                              <w:t># Loop through each sentiment and plot the bar chart for sentiment in sentiments:</w:t>
                            </w:r>
                          </w:p>
                          <w:p w14:paraId="5E5AADF4" w14:textId="77777777" w:rsidR="0099680A" w:rsidRDefault="0099680A" w:rsidP="0099680A">
                            <w:pPr>
                              <w:pStyle w:val="BodyText"/>
                              <w:spacing w:line="158" w:lineRule="exact"/>
                              <w:ind w:left="396"/>
                            </w:pPr>
                            <w:r>
                              <w:rPr>
                                <w:color w:val="202020"/>
                              </w:rPr>
                              <w:t>plot_stopwords_bar_chart(df_fet, sentiment)</w:t>
                            </w:r>
                          </w:p>
                        </w:txbxContent>
                      </wps:txbx>
                      <wps:bodyPr rot="0" vert="horz" wrap="square" lIns="0" tIns="0" rIns="0" bIns="0" anchor="t" anchorCtr="0" upright="1">
                        <a:noAutofit/>
                      </wps:bodyPr>
                    </wps:wsp>
                  </a:graphicData>
                </a:graphic>
              </wp:inline>
            </w:drawing>
          </mc:Choice>
          <mc:Fallback>
            <w:pict>
              <v:shape w14:anchorId="4E5207D5" id="Text Box 199" o:spid="_x0000_s1047" type="#_x0000_t202" style="width:529pt;height: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" fillcolor="#f6f6f6" stroked="f">
                <v:path arrowok="t"/>
                <v:textbox inset="0,0,0,0">
                  <w:txbxContent>
                    <w:p w14:paraId="1DC102CF" w14:textId="77777777" w:rsidR="0099680A" w:rsidRDefault="0099680A" w:rsidP="0099680A">
                      <w:pPr>
                        <w:pStyle w:val="BodyText"/>
                        <w:spacing w:before="23"/>
                        <w:ind w:left="59"/>
                      </w:pPr>
                      <w:r>
                        <w:rPr>
                          <w:color w:val="202020"/>
                        </w:rPr>
                        <w:t># List of sentiments in your dataset</w:t>
                      </w:r>
                    </w:p>
                    <w:p w14:paraId="10957779" w14:textId="77777777" w:rsidR="0099680A" w:rsidRDefault="0099680A" w:rsidP="0099680A">
                      <w:pPr>
                        <w:pStyle w:val="BodyText"/>
                        <w:spacing w:before="32"/>
                        <w:ind w:left="59"/>
                      </w:pPr>
                      <w:r>
                        <w:rPr>
                          <w:color w:val="202020"/>
                        </w:rPr>
                        <w:t>sentiments = ['neutral', 'joy', 'fear', 'sadness', 'love', 'other']</w:t>
                      </w:r>
                    </w:p>
                    <w:p w14:paraId="5115203E" w14:textId="77777777" w:rsidR="0099680A" w:rsidRDefault="0099680A" w:rsidP="0099680A">
                      <w:pPr>
                        <w:pStyle w:val="BodyText"/>
                        <w:spacing w:before="6"/>
                        <w:rPr>
                          <w:sz w:val="19"/>
                        </w:rPr>
                      </w:pPr>
                    </w:p>
                    <w:p w14:paraId="3282C8B6" w14:textId="77777777" w:rsidR="0099680A" w:rsidRDefault="0099680A" w:rsidP="0099680A">
                      <w:pPr>
                        <w:pStyle w:val="BodyText"/>
                        <w:spacing w:line="288" w:lineRule="auto"/>
                        <w:ind w:left="59" w:right="6132"/>
                      </w:pPr>
                      <w:r>
                        <w:rPr>
                          <w:color w:val="202020"/>
                        </w:rPr>
                        <w:t># Loop through each sentiment and plot the bar chart for sentiment in sentiments:</w:t>
                      </w:r>
                    </w:p>
                    <w:p w14:paraId="5E5AADF4" w14:textId="77777777" w:rsidR="0099680A" w:rsidRDefault="0099680A" w:rsidP="0099680A">
                      <w:pPr>
                        <w:pStyle w:val="BodyText"/>
                        <w:spacing w:line="158" w:lineRule="exact"/>
                        <w:ind w:left="396"/>
                      </w:pPr>
                      <w:r>
                        <w:rPr>
                          <w:color w:val="202020"/>
                        </w:rPr>
                        <w:t>plot_stopwords_bar_chart(df_fet, sentiment)</w:t>
                      </w:r>
                    </w:p>
                  </w:txbxContent>
                </v:textbox>
                <w10:anchorlock/>
              </v:shape>
            </w:pict>
          </mc:Fallback>
        </mc:AlternateContent>
      </w:r>
    </w:p>
    <w:p w14:paraId="39DBD54F" w14:textId="77777777" w:rsidR="0099680A" w:rsidRDefault="0099680A" w:rsidP="002F06F4">
      <w:pPr>
        <w:rPr>
          <w:sz w:val="20"/>
        </w:rPr>
        <w:sectPr w:rsidR="0099680A">
          <w:pgSz w:w="11900" w:h="16840"/>
          <w:pgMar w:top="480" w:right="340" w:bottom="440" w:left="580" w:header="280" w:footer="258" w:gutter="0"/>
          <w:cols w:space="720"/>
        </w:sectPr>
      </w:pPr>
    </w:p>
    <w:p w14:paraId="4192FE0F" w14:textId="77777777" w:rsidR="0099680A" w:rsidRDefault="0099680A" w:rsidP="002F06F4">
      <w:pPr>
        <w:rPr>
          <w:sz w:val="13"/>
        </w:rPr>
      </w:pPr>
      <w:r>
        <w:rPr>
          <w:noProof/>
        </w:rPr>
        <w:lastRenderedPageBreak/>
        <mc:AlternateContent>
          <mc:Choice Requires="wps">
            <w:drawing>
              <wp:anchor distT="0" distB="0" distL="114300" distR="114300" simplePos="0" relativeHeight="251675648" behindDoc="1" locked="0" layoutInCell="1" allowOverlap="1" wp14:anchorId="699D2E48" wp14:editId="4E058228">
                <wp:simplePos x="0" y="0"/>
                <wp:positionH relativeFrom="page">
                  <wp:posOffset>755650</wp:posOffset>
                </wp:positionH>
                <wp:positionV relativeFrom="page">
                  <wp:posOffset>8562340</wp:posOffset>
                </wp:positionV>
                <wp:extent cx="1120775" cy="88900"/>
                <wp:effectExtent l="0" t="0" r="0" b="0"/>
                <wp:wrapNone/>
                <wp:docPr id="1614241960"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20775"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14E52D" w14:textId="77777777" w:rsidR="0099680A" w:rsidRDefault="0099680A" w:rsidP="0099680A">
                            <w:pPr>
                              <w:pStyle w:val="BodyText"/>
                              <w:spacing w:line="140" w:lineRule="exact"/>
                            </w:pPr>
                            <w:r>
                              <w:rPr>
                                <w:color w:val="202020"/>
                              </w:rPr>
                              <w:t>Number of Rows: 61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9D2E48" id="Text Box 198" o:spid="_x0000_s1048" type="#_x0000_t202" style="position:absolute;margin-left:59.5pt;margin-top:674.2pt;width:88.25pt;height: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" filled="f" stroked="f">
                <v:path arrowok="t"/>
                <v:textbox inset="0,0,0,0">
                  <w:txbxContent>
                    <w:p w14:paraId="7014E52D" w14:textId="77777777" w:rsidR="0099680A" w:rsidRDefault="0099680A" w:rsidP="0099680A">
                      <w:pPr>
                        <w:pStyle w:val="BodyText"/>
                        <w:spacing w:line="140" w:lineRule="exact"/>
                      </w:pPr>
                      <w:r>
                        <w:rPr>
                          <w:color w:val="202020"/>
                        </w:rPr>
                        <w:t>Number of Rows: 6155</w:t>
                      </w:r>
                    </w:p>
                  </w:txbxContent>
                </v:textbox>
                <w10:wrap anchorx="page" anchory="page"/>
              </v:shape>
            </w:pict>
          </mc:Fallback>
        </mc:AlternateContent>
      </w:r>
      <w:r>
        <w:rPr>
          <w:noProof/>
        </w:rPr>
        <mc:AlternateContent>
          <mc:Choice Requires="wps">
            <w:drawing>
              <wp:anchor distT="0" distB="0" distL="114300" distR="114300" simplePos="0" relativeHeight="251676672" behindDoc="1" locked="0" layoutInCell="1" allowOverlap="1" wp14:anchorId="445F17FD" wp14:editId="0F282E7D">
                <wp:simplePos x="0" y="0"/>
                <wp:positionH relativeFrom="page">
                  <wp:posOffset>755650</wp:posOffset>
                </wp:positionH>
                <wp:positionV relativeFrom="page">
                  <wp:posOffset>8448040</wp:posOffset>
                </wp:positionV>
                <wp:extent cx="3147695" cy="88900"/>
                <wp:effectExtent l="0" t="0" r="0" b="0"/>
                <wp:wrapNone/>
                <wp:docPr id="57504882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47695"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0133C1" w14:textId="77777777" w:rsidR="0099680A" w:rsidRDefault="0099680A" w:rsidP="0099680A">
                            <w:pPr>
                              <w:pStyle w:val="BodyText"/>
                              <w:spacing w:line="140" w:lineRule="exact"/>
                            </w:pPr>
                            <w:r>
                              <w:rPr>
                                <w:color w:val="202020"/>
                              </w:rPr>
                              <w:t>Bar Chart of most frequent words for the sentiment: sadnes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5F17FD" id="Text Box 197" o:spid="_x0000_s1049" type="#_x0000_t202" style="position:absolute;margin-left:59.5pt;margin-top:665.2pt;width:247.85pt;height:7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" filled="f" stroked="f">
                <v:path arrowok="t"/>
                <v:textbox inset="0,0,0,0">
                  <w:txbxContent>
                    <w:p w14:paraId="240133C1" w14:textId="77777777" w:rsidR="0099680A" w:rsidRDefault="0099680A" w:rsidP="0099680A">
                      <w:pPr>
                        <w:pStyle w:val="BodyText"/>
                        <w:spacing w:line="140" w:lineRule="exact"/>
                      </w:pPr>
                      <w:r>
                        <w:rPr>
                          <w:color w:val="202020"/>
                        </w:rPr>
                        <w:t>Bar Chart of most frequent words for the sentiment: sadness</w:t>
                      </w:r>
                    </w:p>
                  </w:txbxContent>
                </v:textbox>
                <w10:wrap anchorx="page" anchory="page"/>
              </v:shape>
            </w:pict>
          </mc:Fallback>
        </mc:AlternateContent>
      </w:r>
    </w:p>
    <w:p w14:paraId="3F294E6E" w14:textId="77777777" w:rsidR="0099680A" w:rsidRDefault="0099680A" w:rsidP="002F06F4">
      <w:r>
        <w:rPr>
          <w:color w:val="202020"/>
        </w:rPr>
        <w:t xml:space="preserve">Bar Chart of most frequent words for the sentiment: </w:t>
      </w:r>
      <w:r>
        <w:rPr>
          <w:color w:val="202020"/>
          <w:spacing w:val="-3"/>
        </w:rPr>
        <w:t xml:space="preserve">neutral </w:t>
      </w:r>
      <w:r>
        <w:rPr>
          <w:color w:val="202020"/>
        </w:rPr>
        <w:t>Number of Rows: 8598</w:t>
      </w:r>
    </w:p>
    <w:p w14:paraId="2EB2A8A8" w14:textId="77777777" w:rsidR="0099680A" w:rsidRDefault="0099680A" w:rsidP="002F06F4">
      <w:pPr>
        <w:rPr>
          <w:sz w:val="20"/>
        </w:rPr>
      </w:pPr>
      <w:r>
        <w:rPr>
          <w:noProof/>
          <w:sz w:val="20"/>
        </w:rPr>
        <w:drawing>
          <wp:inline distT="0" distB="0" distL="0" distR="0" wp14:anchorId="138C2244" wp14:editId="020B4EAB">
            <wp:extent cx="3790759" cy="2432875"/>
            <wp:effectExtent l="0" t="0" r="0" b="0"/>
            <wp:docPr id="1262140944" name="Picture 1262140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png"/>
                    <pic:cNvPicPr/>
                  </pic:nvPicPr>
                  <pic:blipFill>
                    <a:blip r:embed="rId35" cstate="print"/>
                    <a:stretch>
                      <a:fillRect/>
                    </a:stretch>
                  </pic:blipFill>
                  <pic:spPr>
                    <a:xfrm>
                      <a:off x="0" y="0"/>
                      <a:ext cx="3790759" cy="2432875"/>
                    </a:xfrm>
                    <a:prstGeom prst="rect">
                      <a:avLst/>
                    </a:prstGeom>
                  </pic:spPr>
                </pic:pic>
              </a:graphicData>
            </a:graphic>
          </wp:inline>
        </w:drawing>
      </w:r>
    </w:p>
    <w:p w14:paraId="16FCEE94" w14:textId="77777777" w:rsidR="0099680A" w:rsidRDefault="0099680A" w:rsidP="002F06F4">
      <w:r>
        <w:rPr>
          <w:color w:val="202020"/>
        </w:rPr>
        <w:t xml:space="preserve">Bar Chart of most frequent words for the sentiment: </w:t>
      </w:r>
      <w:r>
        <w:rPr>
          <w:color w:val="202020"/>
          <w:spacing w:val="-6"/>
        </w:rPr>
        <w:t xml:space="preserve">joy </w:t>
      </w:r>
      <w:r>
        <w:rPr>
          <w:color w:val="202020"/>
        </w:rPr>
        <w:t>Number of Rows: 9239</w:t>
      </w:r>
    </w:p>
    <w:p w14:paraId="00596A6D" w14:textId="77777777" w:rsidR="0099680A" w:rsidRDefault="0099680A" w:rsidP="002F06F4">
      <w:pPr>
        <w:rPr>
          <w:sz w:val="20"/>
        </w:rPr>
      </w:pPr>
      <w:r>
        <w:rPr>
          <w:noProof/>
          <w:sz w:val="20"/>
        </w:rPr>
        <w:drawing>
          <wp:inline distT="0" distB="0" distL="0" distR="0" wp14:anchorId="06D59FEF" wp14:editId="4C6554F0">
            <wp:extent cx="3790759" cy="2432875"/>
            <wp:effectExtent l="0" t="0" r="0" b="0"/>
            <wp:docPr id="1345502667" name="Picture 1345502667" descr="A blue and white rectangle with black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502667" name="Picture 1345502667" descr="A blue and white rectangle with black border&#10;&#10;Description automatically generated"/>
                    <pic:cNvPicPr/>
                  </pic:nvPicPr>
                  <pic:blipFill>
                    <a:blip r:embed="rId36" cstate="print"/>
                    <a:stretch>
                      <a:fillRect/>
                    </a:stretch>
                  </pic:blipFill>
                  <pic:spPr>
                    <a:xfrm>
                      <a:off x="0" y="0"/>
                      <a:ext cx="3790759" cy="2432875"/>
                    </a:xfrm>
                    <a:prstGeom prst="rect">
                      <a:avLst/>
                    </a:prstGeom>
                  </pic:spPr>
                </pic:pic>
              </a:graphicData>
            </a:graphic>
          </wp:inline>
        </w:drawing>
      </w:r>
    </w:p>
    <w:p w14:paraId="01549618" w14:textId="77777777" w:rsidR="0099680A" w:rsidRDefault="0099680A" w:rsidP="002F06F4">
      <w:r>
        <w:rPr>
          <w:noProof/>
        </w:rPr>
        <mc:AlternateContent>
          <mc:Choice Requires="wpg">
            <w:drawing>
              <wp:anchor distT="0" distB="0" distL="114300" distR="114300" simplePos="0" relativeHeight="251677696" behindDoc="1" locked="0" layoutInCell="1" allowOverlap="1" wp14:anchorId="66786619" wp14:editId="33F1C5B8">
                <wp:simplePos x="0" y="0"/>
                <wp:positionH relativeFrom="page">
                  <wp:posOffset>378460</wp:posOffset>
                </wp:positionH>
                <wp:positionV relativeFrom="paragraph">
                  <wp:posOffset>238760</wp:posOffset>
                </wp:positionV>
                <wp:extent cx="6810375" cy="2457450"/>
                <wp:effectExtent l="0" t="0" r="0" b="0"/>
                <wp:wrapNone/>
                <wp:docPr id="908774760" name="Group 1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10375" cy="2457450"/>
                          <a:chOff x="596" y="376"/>
                          <a:chExt cx="10725" cy="3870"/>
                        </a:xfrm>
                      </wpg:grpSpPr>
                      <pic:pic xmlns:pic="http://schemas.openxmlformats.org/drawingml/2006/picture">
                        <pic:nvPicPr>
                          <pic:cNvPr id="1388253148" name="Picture 196"/>
                          <pic:cNvPicPr>
                            <a:picLocks/>
                          </pic:cNvPicPr>
                        </pic:nvPicPr>
                        <pic:blipFill>
                          <a:blip r:embed="rId37">
                            <a:extLst>
                              <a:ext uri="{28A0092B-C50C-407E-A947-70E740481C1C}">
                                <a14:useLocalDpi xmlns:a14="http://schemas.microsoft.com/office/drawing/2010/main" val="0"/>
                              </a:ext>
                            </a:extLst>
                          </a:blip>
                          <a:srcRect/>
                          <a:stretch>
                            <a:fillRect/>
                          </a:stretch>
                        </pic:blipFill>
                        <pic:spPr bwMode="auto">
                          <a:xfrm>
                            <a:off x="1190" y="375"/>
                            <a:ext cx="6030" cy="38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2389265" name="Rectangle 195"/>
                        <wps:cNvSpPr>
                          <a:spLocks/>
                        </wps:cNvSpPr>
                        <wps:spPr bwMode="auto">
                          <a:xfrm>
                            <a:off x="740" y="3065"/>
                            <a:ext cx="10580" cy="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8640100" name="Freeform 194"/>
                        <wps:cNvSpPr>
                          <a:spLocks/>
                        </wps:cNvSpPr>
                        <wps:spPr bwMode="auto">
                          <a:xfrm>
                            <a:off x="595" y="3383"/>
                            <a:ext cx="109" cy="55"/>
                          </a:xfrm>
                          <a:custGeom>
                            <a:avLst/>
                            <a:gdLst>
                              <a:gd name="T0" fmla="+- 0 650 596"/>
                              <a:gd name="T1" fmla="*/ T0 w 109"/>
                              <a:gd name="T2" fmla="+- 0 3438 3384"/>
                              <a:gd name="T3" fmla="*/ 3438 h 55"/>
                              <a:gd name="T4" fmla="+- 0 596 596"/>
                              <a:gd name="T5" fmla="*/ T4 w 109"/>
                              <a:gd name="T6" fmla="+- 0 3384 3384"/>
                              <a:gd name="T7" fmla="*/ 3384 h 55"/>
                              <a:gd name="T8" fmla="+- 0 704 596"/>
                              <a:gd name="T9" fmla="*/ T8 w 109"/>
                              <a:gd name="T10" fmla="+- 0 3384 3384"/>
                              <a:gd name="T11" fmla="*/ 3384 h 55"/>
                              <a:gd name="T12" fmla="+- 0 650 596"/>
                              <a:gd name="T13" fmla="*/ T12 w 109"/>
                              <a:gd name="T14" fmla="+- 0 3438 3384"/>
                              <a:gd name="T15" fmla="*/ 3438 h 55"/>
                            </a:gdLst>
                            <a:ahLst/>
                            <a:cxnLst>
                              <a:cxn ang="0">
                                <a:pos x="T1" y="T3"/>
                              </a:cxn>
                              <a:cxn ang="0">
                                <a:pos x="T5" y="T7"/>
                              </a:cxn>
                              <a:cxn ang="0">
                                <a:pos x="T9" y="T11"/>
                              </a:cxn>
                              <a:cxn ang="0">
                                <a:pos x="T13" y="T15"/>
                              </a:cxn>
                            </a:cxnLst>
                            <a:rect l="0" t="0" r="r" b="b"/>
                            <a:pathLst>
                              <a:path w="109" h="55">
                                <a:moveTo>
                                  <a:pt x="54" y="54"/>
                                </a:moveTo>
                                <a:lnTo>
                                  <a:pt x="0" y="0"/>
                                </a:lnTo>
                                <a:lnTo>
                                  <a:pt x="108" y="0"/>
                                </a:lnTo>
                                <a:lnTo>
                                  <a:pt x="54" y="54"/>
                                </a:lnTo>
                                <a:close/>
                              </a:path>
                            </a:pathLst>
                          </a:custGeom>
                          <a:solidFill>
                            <a:srgbClr val="2020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8460057" name="Text Box 193"/>
                        <wps:cNvSpPr txBox="1">
                          <a:spLocks/>
                        </wps:cNvSpPr>
                        <wps:spPr bwMode="auto">
                          <a:xfrm>
                            <a:off x="820" y="3244"/>
                            <a:ext cx="2356" cy="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997356" w14:textId="77777777" w:rsidR="0099680A" w:rsidRDefault="0099680A" w:rsidP="0099680A">
                              <w:pPr>
                                <w:spacing w:line="305" w:lineRule="exact"/>
                                <w:rPr>
                                  <w:rFonts w:ascii="Roboto"/>
                                  <w:sz w:val="26"/>
                                </w:rPr>
                              </w:pPr>
                              <w:r>
                                <w:rPr>
                                  <w:rFonts w:ascii="Roboto"/>
                                  <w:color w:val="202020"/>
                                  <w:sz w:val="26"/>
                                </w:rPr>
                                <w:t>Data Pre-processing</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6786619" id="Group 192" o:spid="_x0000_s1050" style="position:absolute;margin-left:29.8pt;margin-top:18.8pt;width:536.25pt;height:193.5pt;z-index:-251638784;mso-position-horizontal-relative:page;mso-position-vertical-relative:text" coordorigin="596,376" coordsize="10725,38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6" o:spid="_x0000_s1051" type="#_x0000_t75" style="position:absolute;left:1190;top:375;width:6030;height:38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">
                  <v:imagedata r:id="rId38" o:title=""/>
                  <v:path arrowok="t"/>
                  <o:lock v:ext="edit" aspectratio="f"/>
                </v:shape>
                <v:rect id="Rectangle 195" o:spid="_x0000_s1052" style="position:absolute;left:740;top:3065;width:10580;height:7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" stroked="f">
                  <v:path arrowok="t"/>
                </v:rect>
                <v:shape id="Freeform 194" o:spid="_x0000_s1053" style="position:absolute;left:595;top:3383;width:109;height:55;visibility:visible;mso-wrap-style:square;v-text-anchor:top" coordsize="109,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" path="m54,54l,,108,,54,54xe" fillcolor="#202020" stroked="f">
                  <v:path arrowok="t" o:connecttype="custom" o:connectlocs="54,3438;0,3384;108,3384;54,3438" o:connectangles="0,0,0,0"/>
                </v:shape>
                <v:shape id="Text Box 193" o:spid="_x0000_s1054" type="#_x0000_t202" style="position:absolute;left:820;top:3244;width:2356;height:3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" filled="f" stroked="f">
                  <v:path arrowok="t"/>
                  <v:textbox inset="0,0,0,0">
                    <w:txbxContent>
                      <w:p w14:paraId="5C997356" w14:textId="77777777" w:rsidR="0099680A" w:rsidRDefault="0099680A" w:rsidP="0099680A">
                        <w:pPr>
                          <w:spacing w:line="305" w:lineRule="exact"/>
                          <w:rPr>
                            <w:rFonts w:ascii="Roboto"/>
                            <w:sz w:val="26"/>
                          </w:rPr>
                        </w:pPr>
                        <w:r>
                          <w:rPr>
                            <w:rFonts w:ascii="Roboto"/>
                            <w:color w:val="202020"/>
                            <w:sz w:val="26"/>
                          </w:rPr>
                          <w:t>Data Pre-processing</w:t>
                        </w:r>
                      </w:p>
                    </w:txbxContent>
                  </v:textbox>
                </v:shape>
                <w10:wrap anchorx="page"/>
              </v:group>
            </w:pict>
          </mc:Fallback>
        </mc:AlternateContent>
      </w:r>
      <w:r>
        <w:rPr>
          <w:color w:val="202020"/>
        </w:rPr>
        <w:t xml:space="preserve">Bar Chart of most frequent words for the sentiment: </w:t>
      </w:r>
      <w:r>
        <w:rPr>
          <w:color w:val="202020"/>
          <w:spacing w:val="-5"/>
        </w:rPr>
        <w:t xml:space="preserve">fear </w:t>
      </w:r>
      <w:r>
        <w:rPr>
          <w:color w:val="202020"/>
        </w:rPr>
        <w:t>Number of Rows: 8437</w:t>
      </w:r>
    </w:p>
    <w:p w14:paraId="250EB691" w14:textId="77777777" w:rsidR="0099680A" w:rsidRDefault="0099680A" w:rsidP="002F06F4">
      <w:pPr>
        <w:rPr>
          <w:sz w:val="20"/>
        </w:rPr>
      </w:pPr>
    </w:p>
    <w:p w14:paraId="407EA218" w14:textId="77777777" w:rsidR="0099680A" w:rsidRDefault="0099680A" w:rsidP="002F06F4">
      <w:pPr>
        <w:rPr>
          <w:sz w:val="20"/>
        </w:rPr>
      </w:pPr>
    </w:p>
    <w:p w14:paraId="551D4178" w14:textId="77777777" w:rsidR="0099680A" w:rsidRDefault="0099680A" w:rsidP="002F06F4">
      <w:pPr>
        <w:rPr>
          <w:sz w:val="20"/>
        </w:rPr>
      </w:pPr>
    </w:p>
    <w:p w14:paraId="5E656EC2" w14:textId="77777777" w:rsidR="0099680A" w:rsidRDefault="0099680A" w:rsidP="002F06F4">
      <w:pPr>
        <w:rPr>
          <w:sz w:val="20"/>
        </w:rPr>
      </w:pPr>
    </w:p>
    <w:p w14:paraId="74570455" w14:textId="77777777" w:rsidR="0099680A" w:rsidRDefault="0099680A" w:rsidP="002F06F4">
      <w:pPr>
        <w:rPr>
          <w:sz w:val="20"/>
        </w:rPr>
      </w:pPr>
    </w:p>
    <w:p w14:paraId="494E1462" w14:textId="77777777" w:rsidR="0099680A" w:rsidRDefault="0099680A" w:rsidP="002F06F4">
      <w:pPr>
        <w:rPr>
          <w:sz w:val="20"/>
        </w:rPr>
      </w:pPr>
    </w:p>
    <w:p w14:paraId="5370D5D5" w14:textId="77777777" w:rsidR="0099680A" w:rsidRDefault="0099680A" w:rsidP="002F06F4">
      <w:pPr>
        <w:rPr>
          <w:sz w:val="20"/>
        </w:rPr>
      </w:pPr>
    </w:p>
    <w:p w14:paraId="2AC82B3D" w14:textId="77777777" w:rsidR="0099680A" w:rsidRDefault="0099680A" w:rsidP="002F06F4">
      <w:pPr>
        <w:rPr>
          <w:sz w:val="20"/>
        </w:rPr>
      </w:pPr>
    </w:p>
    <w:p w14:paraId="5C2F9B59" w14:textId="77777777" w:rsidR="0099680A" w:rsidRDefault="0099680A" w:rsidP="002F06F4">
      <w:pPr>
        <w:rPr>
          <w:sz w:val="20"/>
        </w:rPr>
      </w:pPr>
    </w:p>
    <w:p w14:paraId="29679D85" w14:textId="77777777" w:rsidR="0099680A" w:rsidRDefault="0099680A" w:rsidP="002F06F4">
      <w:pPr>
        <w:rPr>
          <w:sz w:val="20"/>
        </w:rPr>
      </w:pPr>
    </w:p>
    <w:p w14:paraId="0712B848" w14:textId="77777777" w:rsidR="0099680A" w:rsidRDefault="0099680A" w:rsidP="002F06F4">
      <w:pPr>
        <w:rPr>
          <w:sz w:val="20"/>
        </w:rPr>
      </w:pPr>
    </w:p>
    <w:p w14:paraId="74346823" w14:textId="77777777" w:rsidR="0099680A" w:rsidRDefault="0099680A" w:rsidP="002F06F4">
      <w:pPr>
        <w:rPr>
          <w:sz w:val="20"/>
        </w:rPr>
      </w:pPr>
    </w:p>
    <w:p w14:paraId="198BF995" w14:textId="77777777" w:rsidR="0099680A" w:rsidRDefault="0099680A" w:rsidP="002F06F4">
      <w:pPr>
        <w:rPr>
          <w:sz w:val="20"/>
        </w:rPr>
      </w:pPr>
    </w:p>
    <w:p w14:paraId="29F28E24" w14:textId="77777777" w:rsidR="0099680A" w:rsidRDefault="0099680A" w:rsidP="002F06F4">
      <w:pPr>
        <w:rPr>
          <w:sz w:val="20"/>
        </w:rPr>
      </w:pPr>
    </w:p>
    <w:p w14:paraId="5943B9B8" w14:textId="77777777" w:rsidR="0099680A" w:rsidRDefault="0099680A" w:rsidP="002F06F4">
      <w:pPr>
        <w:rPr>
          <w:sz w:val="26"/>
        </w:rPr>
      </w:pPr>
      <w:r>
        <w:rPr>
          <w:noProof/>
        </w:rPr>
        <w:lastRenderedPageBreak/>
        <mc:AlternateContent>
          <mc:Choice Requires="wpg">
            <w:drawing>
              <wp:anchor distT="0" distB="0" distL="0" distR="0" simplePos="0" relativeHeight="251712512" behindDoc="1" locked="0" layoutInCell="1" allowOverlap="1" wp14:anchorId="5D3AE840" wp14:editId="37ECD93C">
                <wp:simplePos x="0" y="0"/>
                <wp:positionH relativeFrom="page">
                  <wp:posOffset>469900</wp:posOffset>
                </wp:positionH>
                <wp:positionV relativeFrom="paragraph">
                  <wp:posOffset>213360</wp:posOffset>
                </wp:positionV>
                <wp:extent cx="6718300" cy="2134235"/>
                <wp:effectExtent l="0" t="0" r="0" b="0"/>
                <wp:wrapTopAndBottom/>
                <wp:docPr id="68359156" name="Group 1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18300" cy="2134235"/>
                          <a:chOff x="740" y="336"/>
                          <a:chExt cx="10580" cy="3361"/>
                        </a:xfrm>
                      </wpg:grpSpPr>
                      <pic:pic xmlns:pic="http://schemas.openxmlformats.org/drawingml/2006/picture">
                        <pic:nvPicPr>
                          <pic:cNvPr id="926292442" name="Picture 191"/>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1190" y="1026"/>
                            <a:ext cx="6030" cy="26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44006022" name="Rectangle 190"/>
                        <wps:cNvSpPr>
                          <a:spLocks/>
                        </wps:cNvSpPr>
                        <wps:spPr bwMode="auto">
                          <a:xfrm>
                            <a:off x="740" y="916"/>
                            <a:ext cx="10580" cy="2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86214753" name="Text Box 189"/>
                        <wps:cNvSpPr txBox="1">
                          <a:spLocks/>
                        </wps:cNvSpPr>
                        <wps:spPr bwMode="auto">
                          <a:xfrm>
                            <a:off x="740" y="336"/>
                            <a:ext cx="10580" cy="58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07E93C" w14:textId="77777777" w:rsidR="0099680A" w:rsidRDefault="0099680A" w:rsidP="0099680A">
                              <w:pPr>
                                <w:rPr>
                                  <w:sz w:val="14"/>
                                </w:rPr>
                              </w:pPr>
                            </w:p>
                            <w:p w14:paraId="778B609C" w14:textId="77777777" w:rsidR="0099680A" w:rsidRDefault="0099680A" w:rsidP="0099680A">
                              <w:pPr>
                                <w:spacing w:before="7"/>
                                <w:rPr>
                                  <w:sz w:val="13"/>
                                </w:rPr>
                              </w:pPr>
                            </w:p>
                            <w:p w14:paraId="39063B41" w14:textId="77777777" w:rsidR="0099680A" w:rsidRDefault="0099680A" w:rsidP="0099680A">
                              <w:pPr>
                                <w:ind w:left="59"/>
                                <w:rPr>
                                  <w:sz w:val="14"/>
                                </w:rPr>
                              </w:pPr>
                              <w:r>
                                <w:rPr>
                                  <w:color w:val="202020"/>
                                  <w:sz w:val="14"/>
                                </w:rPr>
                                <w:t>train_df</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D3AE840" id="Group 188" o:spid="_x0000_s1055" style="position:absolute;margin-left:37pt;margin-top:16.8pt;width:529pt;height:168.05pt;z-index:-251603968;mso-wrap-distance-left:0;mso-wrap-distance-right:0;mso-position-horizontal-relative:page;mso-position-vertical-relative:text" coordorigin="740,336" coordsize="10580,336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">
                <v:shape id="Picture 191" o:spid="_x0000_s1056" type="#_x0000_t75" style="position:absolute;left:1190;top:1026;width:6030;height:26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">
                  <v:imagedata r:id="rId40" o:title=""/>
                  <v:path arrowok="t"/>
                  <o:lock v:ext="edit" aspectratio="f"/>
                </v:shape>
                <v:rect id="Rectangle 190" o:spid="_x0000_s1057" style="position:absolute;left:740;top:916;width:10580;height:27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" stroked="f">
                  <v:path arrowok="t"/>
                </v:rect>
                <v:shape id="Text Box 189" o:spid="_x0000_s1058" type="#_x0000_t202" style="position:absolute;left:740;top:336;width:10580;height: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" fillcolor="#f6f6f6" stroked="f">
                  <v:path arrowok="t"/>
                  <v:textbox inset="0,0,0,0">
                    <w:txbxContent>
                      <w:p w14:paraId="1107E93C" w14:textId="77777777" w:rsidR="0099680A" w:rsidRDefault="0099680A" w:rsidP="0099680A">
                        <w:pPr>
                          <w:rPr>
                            <w:sz w:val="14"/>
                          </w:rPr>
                        </w:pPr>
                      </w:p>
                      <w:p w14:paraId="778B609C" w14:textId="77777777" w:rsidR="0099680A" w:rsidRDefault="0099680A" w:rsidP="0099680A">
                        <w:pPr>
                          <w:spacing w:before="7"/>
                          <w:rPr>
                            <w:sz w:val="13"/>
                          </w:rPr>
                        </w:pPr>
                      </w:p>
                      <w:p w14:paraId="39063B41" w14:textId="77777777" w:rsidR="0099680A" w:rsidRDefault="0099680A" w:rsidP="0099680A">
                        <w:pPr>
                          <w:ind w:left="59"/>
                          <w:rPr>
                            <w:sz w:val="14"/>
                          </w:rPr>
                        </w:pPr>
                        <w:r>
                          <w:rPr>
                            <w:color w:val="202020"/>
                            <w:sz w:val="14"/>
                          </w:rPr>
                          <w:t>train_df</w:t>
                        </w:r>
                      </w:p>
                    </w:txbxContent>
                  </v:textbox>
                </v:shape>
                <w10:wrap type="topAndBottom" anchorx="page"/>
              </v:group>
            </w:pict>
          </mc:Fallback>
        </mc:AlternateContent>
      </w:r>
    </w:p>
    <w:p w14:paraId="16389BFE" w14:textId="77777777" w:rsidR="0099680A" w:rsidRDefault="0099680A" w:rsidP="002F06F4">
      <w:pPr>
        <w:rPr>
          <w:sz w:val="26"/>
        </w:rPr>
        <w:sectPr w:rsidR="0099680A">
          <w:pgSz w:w="11900" w:h="16840"/>
          <w:pgMar w:top="480" w:right="340" w:bottom="440" w:left="580" w:header="280" w:footer="258" w:gutter="0"/>
          <w:cols w:space="720"/>
        </w:sectPr>
      </w:pPr>
    </w:p>
    <w:p w14:paraId="14C51214" w14:textId="77777777" w:rsidR="0099680A" w:rsidRDefault="0099680A" w:rsidP="002F06F4">
      <w:pPr>
        <w:rPr>
          <w:sz w:val="20"/>
        </w:rPr>
      </w:pPr>
      <w:r>
        <w:rPr>
          <w:noProof/>
        </w:rPr>
        <w:lastRenderedPageBreak/>
        <mc:AlternateContent>
          <mc:Choice Requires="wps">
            <w:drawing>
              <wp:anchor distT="0" distB="0" distL="114300" distR="114300" simplePos="0" relativeHeight="251678720" behindDoc="1" locked="0" layoutInCell="1" allowOverlap="1" wp14:anchorId="1456A18D" wp14:editId="5A804E07">
                <wp:simplePos x="0" y="0"/>
                <wp:positionH relativeFrom="page">
                  <wp:posOffset>755650</wp:posOffset>
                </wp:positionH>
                <wp:positionV relativeFrom="page">
                  <wp:posOffset>1132840</wp:posOffset>
                </wp:positionV>
                <wp:extent cx="2987675" cy="196850"/>
                <wp:effectExtent l="0" t="0" r="0" b="0"/>
                <wp:wrapNone/>
                <wp:docPr id="1284483245" name="Text Box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87675" cy="196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21D6F3" w14:textId="77777777" w:rsidR="0099680A" w:rsidRDefault="0099680A" w:rsidP="0099680A">
                            <w:pPr>
                              <w:pStyle w:val="BodyText"/>
                              <w:spacing w:line="148" w:lineRule="exact"/>
                            </w:pPr>
                            <w:r>
                              <w:rPr>
                                <w:color w:val="202020"/>
                              </w:rPr>
                              <w:t>Bar Chart of most frequent words for the sentiment: love</w:t>
                            </w:r>
                          </w:p>
                          <w:p w14:paraId="574000C4" w14:textId="77777777" w:rsidR="0099680A" w:rsidRDefault="0099680A" w:rsidP="0099680A">
                            <w:pPr>
                              <w:pStyle w:val="BodyText"/>
                              <w:spacing w:before="11" w:line="151" w:lineRule="exact"/>
                            </w:pPr>
                            <w:r>
                              <w:rPr>
                                <w:color w:val="202020"/>
                              </w:rPr>
                              <w:t>Number of Rows: 378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56A18D" id="Text Box 187" o:spid="_x0000_s1059" type="#_x0000_t202" style="position:absolute;margin-left:59.5pt;margin-top:89.2pt;width:235.25pt;height:15.5pt;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" filled="f" stroked="f">
                <v:path arrowok="t"/>
                <v:textbox inset="0,0,0,0">
                  <w:txbxContent>
                    <w:p w14:paraId="3221D6F3" w14:textId="77777777" w:rsidR="0099680A" w:rsidRDefault="0099680A" w:rsidP="0099680A">
                      <w:pPr>
                        <w:pStyle w:val="BodyText"/>
                        <w:spacing w:line="148" w:lineRule="exact"/>
                      </w:pPr>
                      <w:r>
                        <w:rPr>
                          <w:color w:val="202020"/>
                        </w:rPr>
                        <w:t>Bar Chart of most frequent words for the sentiment: love</w:t>
                      </w:r>
                    </w:p>
                    <w:p w14:paraId="574000C4" w14:textId="77777777" w:rsidR="0099680A" w:rsidRDefault="0099680A" w:rsidP="0099680A">
                      <w:pPr>
                        <w:pStyle w:val="BodyText"/>
                        <w:spacing w:before="11" w:line="151" w:lineRule="exact"/>
                      </w:pPr>
                      <w:r>
                        <w:rPr>
                          <w:color w:val="202020"/>
                        </w:rPr>
                        <w:t>Number of Rows: 3785</w:t>
                      </w:r>
                    </w:p>
                  </w:txbxContent>
                </v:textbox>
                <w10:wrap anchorx="page" anchory="page"/>
              </v:shape>
            </w:pict>
          </mc:Fallback>
        </mc:AlternateContent>
      </w:r>
      <w:r>
        <w:rPr>
          <w:noProof/>
        </w:rPr>
        <mc:AlternateContent>
          <mc:Choice Requires="wps">
            <w:drawing>
              <wp:anchor distT="0" distB="0" distL="114300" distR="114300" simplePos="0" relativeHeight="251679744" behindDoc="1" locked="0" layoutInCell="1" allowOverlap="1" wp14:anchorId="073E380A" wp14:editId="78F894C5">
                <wp:simplePos x="0" y="0"/>
                <wp:positionH relativeFrom="page">
                  <wp:posOffset>755650</wp:posOffset>
                </wp:positionH>
                <wp:positionV relativeFrom="page">
                  <wp:posOffset>1461770</wp:posOffset>
                </wp:positionV>
                <wp:extent cx="2974340" cy="1473200"/>
                <wp:effectExtent l="0" t="0" r="0" b="0"/>
                <wp:wrapNone/>
                <wp:docPr id="1987258014"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74340" cy="147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14EA67" w14:textId="77777777" w:rsidR="0099680A" w:rsidRDefault="0099680A" w:rsidP="0099680A">
                            <w:pPr>
                              <w:pStyle w:val="BodyText"/>
                              <w:tabs>
                                <w:tab w:val="left" w:pos="1114"/>
                              </w:tabs>
                              <w:spacing w:line="137" w:lineRule="exact"/>
                              <w:ind w:left="108"/>
                              <w:jc w:val="both"/>
                              <w:rPr>
                                <w:rFonts w:ascii="Arial"/>
                              </w:rPr>
                            </w:pPr>
                            <w:r>
                              <w:rPr>
                                <w:rFonts w:ascii="Arial"/>
                                <w:b/>
                                <w:color w:val="202020"/>
                              </w:rPr>
                              <w:t>1557</w:t>
                            </w:r>
                            <w:r>
                              <w:rPr>
                                <w:rFonts w:ascii="Arial"/>
                                <w:b/>
                                <w:color w:val="202020"/>
                              </w:rPr>
                              <w:tab/>
                            </w:r>
                            <w:r>
                              <w:rPr>
                                <w:rFonts w:ascii="Arial"/>
                                <w:color w:val="202020"/>
                              </w:rPr>
                              <w:t>fear    @ErikVeland Dude... That sucks! Why would</w:t>
                            </w:r>
                            <w:r>
                              <w:rPr>
                                <w:rFonts w:ascii="Arial"/>
                                <w:color w:val="202020"/>
                                <w:spacing w:val="-21"/>
                              </w:rPr>
                              <w:t xml:space="preserve"> </w:t>
                            </w:r>
                            <w:r>
                              <w:rPr>
                                <w:rFonts w:ascii="Arial"/>
                                <w:color w:val="202020"/>
                                <w:spacing w:val="-5"/>
                              </w:rPr>
                              <w:t>they...</w:t>
                            </w:r>
                          </w:p>
                          <w:p w14:paraId="77711289" w14:textId="77777777" w:rsidR="0099680A" w:rsidRDefault="0099680A" w:rsidP="0099680A">
                            <w:pPr>
                              <w:pStyle w:val="BodyText"/>
                              <w:spacing w:before="11"/>
                              <w:rPr>
                                <w:rFonts w:ascii="Arial"/>
                                <w:sz w:val="12"/>
                              </w:rPr>
                            </w:pPr>
                          </w:p>
                          <w:p w14:paraId="47E0F68D" w14:textId="77777777" w:rsidR="0099680A" w:rsidRDefault="0099680A" w:rsidP="0099680A">
                            <w:pPr>
                              <w:tabs>
                                <w:tab w:val="left" w:pos="1238"/>
                                <w:tab w:val="left" w:pos="4566"/>
                              </w:tabs>
                              <w:ind w:left="206"/>
                              <w:jc w:val="both"/>
                              <w:rPr>
                                <w:rFonts w:ascii="Arial"/>
                                <w:sz w:val="14"/>
                              </w:rPr>
                            </w:pPr>
                            <w:r>
                              <w:rPr>
                                <w:rFonts w:ascii="Arial"/>
                                <w:b/>
                                <w:color w:val="202020"/>
                                <w:sz w:val="14"/>
                              </w:rPr>
                              <w:t>...</w:t>
                            </w:r>
                            <w:r>
                              <w:rPr>
                                <w:rFonts w:ascii="Arial"/>
                                <w:b/>
                                <w:color w:val="202020"/>
                                <w:sz w:val="14"/>
                              </w:rPr>
                              <w:tab/>
                            </w:r>
                            <w:r>
                              <w:rPr>
                                <w:rFonts w:ascii="Arial"/>
                                <w:color w:val="202020"/>
                                <w:sz w:val="14"/>
                              </w:rPr>
                              <w:t>...</w:t>
                            </w:r>
                            <w:r>
                              <w:rPr>
                                <w:rFonts w:ascii="Arial"/>
                                <w:color w:val="202020"/>
                                <w:sz w:val="14"/>
                              </w:rPr>
                              <w:tab/>
                            </w:r>
                            <w:r>
                              <w:rPr>
                                <w:rFonts w:ascii="Arial"/>
                                <w:color w:val="202020"/>
                                <w:spacing w:val="-7"/>
                                <w:sz w:val="14"/>
                              </w:rPr>
                              <w:t>...</w:t>
                            </w:r>
                          </w:p>
                          <w:p w14:paraId="1C5F5578" w14:textId="77777777" w:rsidR="0099680A" w:rsidRDefault="0099680A" w:rsidP="0099680A">
                            <w:pPr>
                              <w:pStyle w:val="BodyText"/>
                              <w:spacing w:before="9"/>
                              <w:rPr>
                                <w:rFonts w:ascii="Arial"/>
                                <w:sz w:val="13"/>
                              </w:rPr>
                            </w:pPr>
                          </w:p>
                          <w:p w14:paraId="105E92B2" w14:textId="77777777" w:rsidR="0099680A" w:rsidRDefault="0099680A" w:rsidP="0099680A">
                            <w:pPr>
                              <w:pStyle w:val="BodyText"/>
                              <w:tabs>
                                <w:tab w:val="left" w:pos="795"/>
                                <w:tab w:val="left" w:pos="927"/>
                                <w:tab w:val="left" w:pos="1098"/>
                                <w:tab w:val="left" w:pos="1176"/>
                                <w:tab w:val="left" w:pos="1982"/>
                                <w:tab w:val="left" w:pos="2105"/>
                                <w:tab w:val="left" w:pos="2573"/>
                              </w:tabs>
                              <w:spacing w:line="465" w:lineRule="auto"/>
                              <w:ind w:left="69"/>
                              <w:jc w:val="both"/>
                              <w:rPr>
                                <w:rFonts w:ascii="Arial" w:hAnsi="Arial"/>
                              </w:rPr>
                            </w:pPr>
                            <w:r>
                              <w:rPr>
                                <w:rFonts w:ascii="Arial" w:hAnsi="Arial"/>
                                <w:b/>
                                <w:color w:val="202020"/>
                              </w:rPr>
                              <w:t>29991</w:t>
                            </w:r>
                            <w:r>
                              <w:rPr>
                                <w:rFonts w:ascii="Arial" w:hAnsi="Arial"/>
                                <w:b/>
                                <w:color w:val="202020"/>
                              </w:rPr>
                              <w:tab/>
                            </w:r>
                            <w:r>
                              <w:rPr>
                                <w:rFonts w:ascii="Arial" w:hAnsi="Arial"/>
                                <w:b/>
                                <w:color w:val="202020"/>
                              </w:rPr>
                              <w:tab/>
                            </w:r>
                            <w:r>
                              <w:rPr>
                                <w:rFonts w:ascii="Arial" w:hAnsi="Arial"/>
                                <w:b/>
                                <w:color w:val="202020"/>
                              </w:rPr>
                              <w:tab/>
                            </w:r>
                            <w:r>
                              <w:rPr>
                                <w:rFonts w:ascii="Arial" w:hAnsi="Arial"/>
                                <w:b/>
                                <w:color w:val="202020"/>
                              </w:rPr>
                              <w:tab/>
                            </w:r>
                            <w:r>
                              <w:rPr>
                                <w:rFonts w:ascii="Arial" w:hAnsi="Arial"/>
                                <w:color w:val="202020"/>
                              </w:rPr>
                              <w:t>joy</w:t>
                            </w:r>
                            <w:r>
                              <w:rPr>
                                <w:rFonts w:ascii="Arial" w:hAnsi="Arial"/>
                                <w:color w:val="202020"/>
                              </w:rPr>
                              <w:tab/>
                            </w:r>
                            <w:r>
                              <w:rPr>
                                <w:rFonts w:ascii="Arial" w:hAnsi="Arial"/>
                                <w:color w:val="202020"/>
                              </w:rPr>
                              <w:tab/>
                            </w:r>
                            <w:r>
                              <w:rPr>
                                <w:rFonts w:ascii="Arial" w:hAnsi="Arial"/>
                                <w:color w:val="202020"/>
                              </w:rPr>
                              <w:tab/>
                              <w:t xml:space="preserve">Massive morning.. I'm stuffed </w:t>
                            </w:r>
                            <w:r>
                              <w:rPr>
                                <w:rFonts w:ascii="Arial" w:hAnsi="Arial"/>
                                <w:color w:val="202020"/>
                                <w:spacing w:val="-7"/>
                              </w:rPr>
                              <w:t xml:space="preserve">now </w:t>
                            </w:r>
                            <w:r>
                              <w:rPr>
                                <w:rFonts w:ascii="Arial" w:hAnsi="Arial"/>
                                <w:b/>
                                <w:color w:val="202020"/>
                              </w:rPr>
                              <w:t>3275</w:t>
                            </w:r>
                            <w:r>
                              <w:rPr>
                                <w:rFonts w:ascii="Arial" w:hAnsi="Arial"/>
                                <w:b/>
                                <w:color w:val="202020"/>
                              </w:rPr>
                              <w:tab/>
                            </w:r>
                            <w:r>
                              <w:rPr>
                                <w:rFonts w:ascii="Arial" w:hAnsi="Arial"/>
                                <w:color w:val="202020"/>
                              </w:rPr>
                              <w:t>sadness</w:t>
                            </w:r>
                            <w:r>
                              <w:rPr>
                                <w:rFonts w:ascii="Arial" w:hAnsi="Arial"/>
                                <w:color w:val="202020"/>
                              </w:rPr>
                              <w:tab/>
                              <w:t xml:space="preserve">Woe, it's deﬁnitely NO fun to travel ﬁrst cl... </w:t>
                            </w:r>
                            <w:r>
                              <w:rPr>
                                <w:rFonts w:ascii="Arial" w:hAnsi="Arial"/>
                                <w:b/>
                                <w:color w:val="202020"/>
                              </w:rPr>
                              <w:t>35947</w:t>
                            </w:r>
                            <w:r>
                              <w:rPr>
                                <w:rFonts w:ascii="Arial" w:hAnsi="Arial"/>
                                <w:b/>
                                <w:color w:val="202020"/>
                              </w:rPr>
                              <w:tab/>
                            </w:r>
                            <w:r>
                              <w:rPr>
                                <w:rFonts w:ascii="Arial" w:hAnsi="Arial"/>
                                <w:b/>
                                <w:color w:val="202020"/>
                              </w:rPr>
                              <w:tab/>
                            </w:r>
                            <w:r>
                              <w:rPr>
                                <w:rFonts w:ascii="Arial" w:hAnsi="Arial"/>
                                <w:b/>
                                <w:color w:val="202020"/>
                              </w:rPr>
                              <w:tab/>
                            </w:r>
                            <w:r>
                              <w:rPr>
                                <w:rFonts w:ascii="Arial" w:hAnsi="Arial"/>
                                <w:color w:val="202020"/>
                              </w:rPr>
                              <w:t xml:space="preserve">love @heycassadee thanks for following, it means a </w:t>
                            </w:r>
                            <w:r>
                              <w:rPr>
                                <w:rFonts w:ascii="Arial" w:hAnsi="Arial"/>
                                <w:color w:val="202020"/>
                                <w:spacing w:val="-7"/>
                              </w:rPr>
                              <w:t xml:space="preserve">... </w:t>
                            </w:r>
                            <w:r>
                              <w:rPr>
                                <w:rFonts w:ascii="Arial" w:hAnsi="Arial"/>
                                <w:b/>
                                <w:color w:val="202020"/>
                              </w:rPr>
                              <w:t>14899</w:t>
                            </w:r>
                            <w:r>
                              <w:rPr>
                                <w:rFonts w:ascii="Arial" w:hAnsi="Arial"/>
                                <w:b/>
                                <w:color w:val="202020"/>
                              </w:rPr>
                              <w:tab/>
                            </w:r>
                            <w:r>
                              <w:rPr>
                                <w:rFonts w:ascii="Arial" w:hAnsi="Arial"/>
                                <w:b/>
                                <w:color w:val="202020"/>
                              </w:rPr>
                              <w:tab/>
                            </w:r>
                            <w:r>
                              <w:rPr>
                                <w:rFonts w:ascii="Arial" w:hAnsi="Arial"/>
                                <w:color w:val="202020"/>
                              </w:rPr>
                              <w:t>neutral</w:t>
                            </w:r>
                            <w:r>
                              <w:rPr>
                                <w:rFonts w:ascii="Arial" w:hAnsi="Arial"/>
                                <w:color w:val="202020"/>
                              </w:rPr>
                              <w:tab/>
                            </w:r>
                            <w:r>
                              <w:rPr>
                                <w:rFonts w:ascii="Arial" w:hAnsi="Arial"/>
                                <w:color w:val="202020"/>
                              </w:rPr>
                              <w:tab/>
                              <w:t xml:space="preserve">@mell_e im going to my dance class </w:t>
                            </w:r>
                            <w:r>
                              <w:rPr>
                                <w:rFonts w:ascii="Arial" w:hAnsi="Arial"/>
                                <w:color w:val="202020"/>
                                <w:spacing w:val="-7"/>
                              </w:rPr>
                              <w:t xml:space="preserve">now </w:t>
                            </w:r>
                            <w:r>
                              <w:rPr>
                                <w:rFonts w:ascii="Arial" w:hAnsi="Arial"/>
                                <w:b/>
                                <w:color w:val="202020"/>
                              </w:rPr>
                              <w:t>25394</w:t>
                            </w:r>
                            <w:r>
                              <w:rPr>
                                <w:rFonts w:ascii="Arial" w:hAnsi="Arial"/>
                                <w:b/>
                                <w:color w:val="202020"/>
                              </w:rPr>
                              <w:tab/>
                            </w:r>
                            <w:r>
                              <w:rPr>
                                <w:rFonts w:ascii="Arial" w:hAnsi="Arial"/>
                                <w:b/>
                                <w:color w:val="202020"/>
                              </w:rPr>
                              <w:tab/>
                            </w:r>
                            <w:r>
                              <w:rPr>
                                <w:rFonts w:ascii="Arial" w:hAnsi="Arial"/>
                                <w:b/>
                                <w:color w:val="202020"/>
                              </w:rPr>
                              <w:tab/>
                            </w:r>
                            <w:r>
                              <w:rPr>
                                <w:rFonts w:ascii="Arial" w:hAnsi="Arial"/>
                                <w:b/>
                                <w:color w:val="202020"/>
                              </w:rPr>
                              <w:tab/>
                            </w:r>
                            <w:r>
                              <w:rPr>
                                <w:rFonts w:ascii="Arial" w:hAnsi="Arial"/>
                                <w:color w:val="202020"/>
                              </w:rPr>
                              <w:t xml:space="preserve">joy    Early monday cramming... </w:t>
                            </w:r>
                            <w:r>
                              <w:rPr>
                                <w:rFonts w:ascii="Arial" w:hAnsi="Arial"/>
                                <w:color w:val="202020"/>
                                <w:spacing w:val="-3"/>
                              </w:rPr>
                              <w:t xml:space="preserve">yay. </w:t>
                            </w:r>
                            <w:r>
                              <w:rPr>
                                <w:rFonts w:ascii="Arial" w:hAnsi="Arial"/>
                                <w:color w:val="202020"/>
                              </w:rPr>
                              <w:t>Only a few</w:t>
                            </w:r>
                            <w:r>
                              <w:rPr>
                                <w:rFonts w:ascii="Arial" w:hAnsi="Arial"/>
                                <w:color w:val="202020"/>
                                <w:spacing w:val="17"/>
                              </w:rPr>
                              <w:t xml:space="preserve"> </w:t>
                            </w:r>
                            <w:r>
                              <w:rPr>
                                <w:rFonts w:ascii="Arial" w:hAnsi="Arial"/>
                                <w:color w:val="202020"/>
                                <w:spacing w:val="-3"/>
                              </w:rPr>
                              <w:t>weeks...</w:t>
                            </w:r>
                          </w:p>
                          <w:p w14:paraId="172E6FB0" w14:textId="77777777" w:rsidR="0099680A" w:rsidRDefault="0099680A" w:rsidP="0099680A">
                            <w:pPr>
                              <w:pStyle w:val="BodyText"/>
                              <w:spacing w:line="149" w:lineRule="exact"/>
                              <w:rPr>
                                <w:rFonts w:ascii="Arial" w:hAnsi="Arial"/>
                              </w:rPr>
                            </w:pPr>
                            <w:r>
                              <w:rPr>
                                <w:rFonts w:ascii="Arial" w:hAnsi="Arial"/>
                                <w:color w:val="202020"/>
                              </w:rPr>
                              <w:t>31861 rows × 2 colum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3E380A" id="Text Box 186" o:spid="_x0000_s1060" type="#_x0000_t202" style="position:absolute;margin-left:59.5pt;margin-top:115.1pt;width:234.2pt;height:116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" filled="f" stroked="f">
                <v:path arrowok="t"/>
                <v:textbox inset="0,0,0,0">
                  <w:txbxContent>
                    <w:p w14:paraId="0214EA67" w14:textId="77777777" w:rsidR="0099680A" w:rsidRDefault="0099680A" w:rsidP="0099680A">
                      <w:pPr>
                        <w:pStyle w:val="BodyText"/>
                        <w:tabs>
                          <w:tab w:val="left" w:pos="1114"/>
                        </w:tabs>
                        <w:spacing w:line="137" w:lineRule="exact"/>
                        <w:ind w:left="108"/>
                        <w:jc w:val="both"/>
                        <w:rPr>
                          <w:rFonts w:ascii="Arial"/>
                        </w:rPr>
                      </w:pPr>
                      <w:r>
                        <w:rPr>
                          <w:rFonts w:ascii="Arial"/>
                          <w:b/>
                          <w:color w:val="202020"/>
                        </w:rPr>
                        <w:t>1557</w:t>
                      </w:r>
                      <w:r>
                        <w:rPr>
                          <w:rFonts w:ascii="Arial"/>
                          <w:b/>
                          <w:color w:val="202020"/>
                        </w:rPr>
                        <w:tab/>
                      </w:r>
                      <w:r>
                        <w:rPr>
                          <w:rFonts w:ascii="Arial"/>
                          <w:color w:val="202020"/>
                        </w:rPr>
                        <w:t>fear    @ErikVeland Dude... That sucks! Why would</w:t>
                      </w:r>
                      <w:r>
                        <w:rPr>
                          <w:rFonts w:ascii="Arial"/>
                          <w:color w:val="202020"/>
                          <w:spacing w:val="-21"/>
                        </w:rPr>
                        <w:t xml:space="preserve"> </w:t>
                      </w:r>
                      <w:r>
                        <w:rPr>
                          <w:rFonts w:ascii="Arial"/>
                          <w:color w:val="202020"/>
                          <w:spacing w:val="-5"/>
                        </w:rPr>
                        <w:t>they...</w:t>
                      </w:r>
                    </w:p>
                    <w:p w14:paraId="77711289" w14:textId="77777777" w:rsidR="0099680A" w:rsidRDefault="0099680A" w:rsidP="0099680A">
                      <w:pPr>
                        <w:pStyle w:val="BodyText"/>
                        <w:spacing w:before="11"/>
                        <w:rPr>
                          <w:rFonts w:ascii="Arial"/>
                          <w:sz w:val="12"/>
                        </w:rPr>
                      </w:pPr>
                    </w:p>
                    <w:p w14:paraId="47E0F68D" w14:textId="77777777" w:rsidR="0099680A" w:rsidRDefault="0099680A" w:rsidP="0099680A">
                      <w:pPr>
                        <w:tabs>
                          <w:tab w:val="left" w:pos="1238"/>
                          <w:tab w:val="left" w:pos="4566"/>
                        </w:tabs>
                        <w:ind w:left="206"/>
                        <w:jc w:val="both"/>
                        <w:rPr>
                          <w:rFonts w:ascii="Arial"/>
                          <w:sz w:val="14"/>
                        </w:rPr>
                      </w:pPr>
                      <w:r>
                        <w:rPr>
                          <w:rFonts w:ascii="Arial"/>
                          <w:b/>
                          <w:color w:val="202020"/>
                          <w:sz w:val="14"/>
                        </w:rPr>
                        <w:t>...</w:t>
                      </w:r>
                      <w:r>
                        <w:rPr>
                          <w:rFonts w:ascii="Arial"/>
                          <w:b/>
                          <w:color w:val="202020"/>
                          <w:sz w:val="14"/>
                        </w:rPr>
                        <w:tab/>
                      </w:r>
                      <w:r>
                        <w:rPr>
                          <w:rFonts w:ascii="Arial"/>
                          <w:color w:val="202020"/>
                          <w:sz w:val="14"/>
                        </w:rPr>
                        <w:t>...</w:t>
                      </w:r>
                      <w:r>
                        <w:rPr>
                          <w:rFonts w:ascii="Arial"/>
                          <w:color w:val="202020"/>
                          <w:sz w:val="14"/>
                        </w:rPr>
                        <w:tab/>
                      </w:r>
                      <w:r>
                        <w:rPr>
                          <w:rFonts w:ascii="Arial"/>
                          <w:color w:val="202020"/>
                          <w:spacing w:val="-7"/>
                          <w:sz w:val="14"/>
                        </w:rPr>
                        <w:t>...</w:t>
                      </w:r>
                    </w:p>
                    <w:p w14:paraId="1C5F5578" w14:textId="77777777" w:rsidR="0099680A" w:rsidRDefault="0099680A" w:rsidP="0099680A">
                      <w:pPr>
                        <w:pStyle w:val="BodyText"/>
                        <w:spacing w:before="9"/>
                        <w:rPr>
                          <w:rFonts w:ascii="Arial"/>
                          <w:sz w:val="13"/>
                        </w:rPr>
                      </w:pPr>
                    </w:p>
                    <w:p w14:paraId="105E92B2" w14:textId="77777777" w:rsidR="0099680A" w:rsidRDefault="0099680A" w:rsidP="0099680A">
                      <w:pPr>
                        <w:pStyle w:val="BodyText"/>
                        <w:tabs>
                          <w:tab w:val="left" w:pos="795"/>
                          <w:tab w:val="left" w:pos="927"/>
                          <w:tab w:val="left" w:pos="1098"/>
                          <w:tab w:val="left" w:pos="1176"/>
                          <w:tab w:val="left" w:pos="1982"/>
                          <w:tab w:val="left" w:pos="2105"/>
                          <w:tab w:val="left" w:pos="2573"/>
                        </w:tabs>
                        <w:spacing w:line="465" w:lineRule="auto"/>
                        <w:ind w:left="69"/>
                        <w:jc w:val="both"/>
                        <w:rPr>
                          <w:rFonts w:ascii="Arial" w:hAnsi="Arial"/>
                        </w:rPr>
                      </w:pPr>
                      <w:r>
                        <w:rPr>
                          <w:rFonts w:ascii="Arial" w:hAnsi="Arial"/>
                          <w:b/>
                          <w:color w:val="202020"/>
                        </w:rPr>
                        <w:t>29991</w:t>
                      </w:r>
                      <w:r>
                        <w:rPr>
                          <w:rFonts w:ascii="Arial" w:hAnsi="Arial"/>
                          <w:b/>
                          <w:color w:val="202020"/>
                        </w:rPr>
                        <w:tab/>
                      </w:r>
                      <w:r>
                        <w:rPr>
                          <w:rFonts w:ascii="Arial" w:hAnsi="Arial"/>
                          <w:b/>
                          <w:color w:val="202020"/>
                        </w:rPr>
                        <w:tab/>
                      </w:r>
                      <w:r>
                        <w:rPr>
                          <w:rFonts w:ascii="Arial" w:hAnsi="Arial"/>
                          <w:b/>
                          <w:color w:val="202020"/>
                        </w:rPr>
                        <w:tab/>
                      </w:r>
                      <w:r>
                        <w:rPr>
                          <w:rFonts w:ascii="Arial" w:hAnsi="Arial"/>
                          <w:b/>
                          <w:color w:val="202020"/>
                        </w:rPr>
                        <w:tab/>
                      </w:r>
                      <w:r>
                        <w:rPr>
                          <w:rFonts w:ascii="Arial" w:hAnsi="Arial"/>
                          <w:color w:val="202020"/>
                        </w:rPr>
                        <w:t>joy</w:t>
                      </w:r>
                      <w:r>
                        <w:rPr>
                          <w:rFonts w:ascii="Arial" w:hAnsi="Arial"/>
                          <w:color w:val="202020"/>
                        </w:rPr>
                        <w:tab/>
                      </w:r>
                      <w:r>
                        <w:rPr>
                          <w:rFonts w:ascii="Arial" w:hAnsi="Arial"/>
                          <w:color w:val="202020"/>
                        </w:rPr>
                        <w:tab/>
                      </w:r>
                      <w:r>
                        <w:rPr>
                          <w:rFonts w:ascii="Arial" w:hAnsi="Arial"/>
                          <w:color w:val="202020"/>
                        </w:rPr>
                        <w:tab/>
                        <w:t xml:space="preserve">Massive morning.. I'm stuffed </w:t>
                      </w:r>
                      <w:r>
                        <w:rPr>
                          <w:rFonts w:ascii="Arial" w:hAnsi="Arial"/>
                          <w:color w:val="202020"/>
                          <w:spacing w:val="-7"/>
                        </w:rPr>
                        <w:t xml:space="preserve">now </w:t>
                      </w:r>
                      <w:r>
                        <w:rPr>
                          <w:rFonts w:ascii="Arial" w:hAnsi="Arial"/>
                          <w:b/>
                          <w:color w:val="202020"/>
                        </w:rPr>
                        <w:t>3275</w:t>
                      </w:r>
                      <w:r>
                        <w:rPr>
                          <w:rFonts w:ascii="Arial" w:hAnsi="Arial"/>
                          <w:b/>
                          <w:color w:val="202020"/>
                        </w:rPr>
                        <w:tab/>
                      </w:r>
                      <w:r>
                        <w:rPr>
                          <w:rFonts w:ascii="Arial" w:hAnsi="Arial"/>
                          <w:color w:val="202020"/>
                        </w:rPr>
                        <w:t>sadness</w:t>
                      </w:r>
                      <w:r>
                        <w:rPr>
                          <w:rFonts w:ascii="Arial" w:hAnsi="Arial"/>
                          <w:color w:val="202020"/>
                        </w:rPr>
                        <w:tab/>
                        <w:t xml:space="preserve">Woe, it's deﬁnitely NO fun to travel ﬁrst cl... </w:t>
                      </w:r>
                      <w:r>
                        <w:rPr>
                          <w:rFonts w:ascii="Arial" w:hAnsi="Arial"/>
                          <w:b/>
                          <w:color w:val="202020"/>
                        </w:rPr>
                        <w:t>35947</w:t>
                      </w:r>
                      <w:r>
                        <w:rPr>
                          <w:rFonts w:ascii="Arial" w:hAnsi="Arial"/>
                          <w:b/>
                          <w:color w:val="202020"/>
                        </w:rPr>
                        <w:tab/>
                      </w:r>
                      <w:r>
                        <w:rPr>
                          <w:rFonts w:ascii="Arial" w:hAnsi="Arial"/>
                          <w:b/>
                          <w:color w:val="202020"/>
                        </w:rPr>
                        <w:tab/>
                      </w:r>
                      <w:r>
                        <w:rPr>
                          <w:rFonts w:ascii="Arial" w:hAnsi="Arial"/>
                          <w:b/>
                          <w:color w:val="202020"/>
                        </w:rPr>
                        <w:tab/>
                      </w:r>
                      <w:r>
                        <w:rPr>
                          <w:rFonts w:ascii="Arial" w:hAnsi="Arial"/>
                          <w:color w:val="202020"/>
                        </w:rPr>
                        <w:t xml:space="preserve">love @heycassadee thanks for following, it means a </w:t>
                      </w:r>
                      <w:r>
                        <w:rPr>
                          <w:rFonts w:ascii="Arial" w:hAnsi="Arial"/>
                          <w:color w:val="202020"/>
                          <w:spacing w:val="-7"/>
                        </w:rPr>
                        <w:t xml:space="preserve">... </w:t>
                      </w:r>
                      <w:r>
                        <w:rPr>
                          <w:rFonts w:ascii="Arial" w:hAnsi="Arial"/>
                          <w:b/>
                          <w:color w:val="202020"/>
                        </w:rPr>
                        <w:t>14899</w:t>
                      </w:r>
                      <w:r>
                        <w:rPr>
                          <w:rFonts w:ascii="Arial" w:hAnsi="Arial"/>
                          <w:b/>
                          <w:color w:val="202020"/>
                        </w:rPr>
                        <w:tab/>
                      </w:r>
                      <w:r>
                        <w:rPr>
                          <w:rFonts w:ascii="Arial" w:hAnsi="Arial"/>
                          <w:b/>
                          <w:color w:val="202020"/>
                        </w:rPr>
                        <w:tab/>
                      </w:r>
                      <w:r>
                        <w:rPr>
                          <w:rFonts w:ascii="Arial" w:hAnsi="Arial"/>
                          <w:color w:val="202020"/>
                        </w:rPr>
                        <w:t>neutral</w:t>
                      </w:r>
                      <w:r>
                        <w:rPr>
                          <w:rFonts w:ascii="Arial" w:hAnsi="Arial"/>
                          <w:color w:val="202020"/>
                        </w:rPr>
                        <w:tab/>
                      </w:r>
                      <w:r>
                        <w:rPr>
                          <w:rFonts w:ascii="Arial" w:hAnsi="Arial"/>
                          <w:color w:val="202020"/>
                        </w:rPr>
                        <w:tab/>
                        <w:t xml:space="preserve">@mell_e im going to my dance class </w:t>
                      </w:r>
                      <w:r>
                        <w:rPr>
                          <w:rFonts w:ascii="Arial" w:hAnsi="Arial"/>
                          <w:color w:val="202020"/>
                          <w:spacing w:val="-7"/>
                        </w:rPr>
                        <w:t xml:space="preserve">now </w:t>
                      </w:r>
                      <w:r>
                        <w:rPr>
                          <w:rFonts w:ascii="Arial" w:hAnsi="Arial"/>
                          <w:b/>
                          <w:color w:val="202020"/>
                        </w:rPr>
                        <w:t>25394</w:t>
                      </w:r>
                      <w:r>
                        <w:rPr>
                          <w:rFonts w:ascii="Arial" w:hAnsi="Arial"/>
                          <w:b/>
                          <w:color w:val="202020"/>
                        </w:rPr>
                        <w:tab/>
                      </w:r>
                      <w:r>
                        <w:rPr>
                          <w:rFonts w:ascii="Arial" w:hAnsi="Arial"/>
                          <w:b/>
                          <w:color w:val="202020"/>
                        </w:rPr>
                        <w:tab/>
                      </w:r>
                      <w:r>
                        <w:rPr>
                          <w:rFonts w:ascii="Arial" w:hAnsi="Arial"/>
                          <w:b/>
                          <w:color w:val="202020"/>
                        </w:rPr>
                        <w:tab/>
                      </w:r>
                      <w:r>
                        <w:rPr>
                          <w:rFonts w:ascii="Arial" w:hAnsi="Arial"/>
                          <w:b/>
                          <w:color w:val="202020"/>
                        </w:rPr>
                        <w:tab/>
                      </w:r>
                      <w:r>
                        <w:rPr>
                          <w:rFonts w:ascii="Arial" w:hAnsi="Arial"/>
                          <w:color w:val="202020"/>
                        </w:rPr>
                        <w:t xml:space="preserve">joy    Early monday cramming... </w:t>
                      </w:r>
                      <w:r>
                        <w:rPr>
                          <w:rFonts w:ascii="Arial" w:hAnsi="Arial"/>
                          <w:color w:val="202020"/>
                          <w:spacing w:val="-3"/>
                        </w:rPr>
                        <w:t xml:space="preserve">yay. </w:t>
                      </w:r>
                      <w:r>
                        <w:rPr>
                          <w:rFonts w:ascii="Arial" w:hAnsi="Arial"/>
                          <w:color w:val="202020"/>
                        </w:rPr>
                        <w:t>Only a few</w:t>
                      </w:r>
                      <w:r>
                        <w:rPr>
                          <w:rFonts w:ascii="Arial" w:hAnsi="Arial"/>
                          <w:color w:val="202020"/>
                          <w:spacing w:val="17"/>
                        </w:rPr>
                        <w:t xml:space="preserve"> </w:t>
                      </w:r>
                      <w:r>
                        <w:rPr>
                          <w:rFonts w:ascii="Arial" w:hAnsi="Arial"/>
                          <w:color w:val="202020"/>
                          <w:spacing w:val="-3"/>
                        </w:rPr>
                        <w:t>weeks...</w:t>
                      </w:r>
                    </w:p>
                    <w:p w14:paraId="172E6FB0" w14:textId="77777777" w:rsidR="0099680A" w:rsidRDefault="0099680A" w:rsidP="0099680A">
                      <w:pPr>
                        <w:pStyle w:val="BodyText"/>
                        <w:spacing w:line="149" w:lineRule="exact"/>
                        <w:rPr>
                          <w:rFonts w:ascii="Arial" w:hAnsi="Arial"/>
                        </w:rPr>
                      </w:pPr>
                      <w:r>
                        <w:rPr>
                          <w:rFonts w:ascii="Arial" w:hAnsi="Arial"/>
                          <w:color w:val="202020"/>
                        </w:rPr>
                        <w:t>31861 rows × 2 columns</w:t>
                      </w:r>
                    </w:p>
                  </w:txbxContent>
                </v:textbox>
                <w10:wrap anchorx="page" anchory="page"/>
              </v:shape>
            </w:pict>
          </mc:Fallback>
        </mc:AlternateContent>
      </w:r>
      <w:r>
        <w:rPr>
          <w:noProof/>
        </w:rPr>
        <mc:AlternateContent>
          <mc:Choice Requires="wps">
            <w:drawing>
              <wp:anchor distT="0" distB="0" distL="114300" distR="114300" simplePos="0" relativeHeight="251680768" behindDoc="1" locked="0" layoutInCell="1" allowOverlap="1" wp14:anchorId="73705228" wp14:editId="370CCDD4">
                <wp:simplePos x="0" y="0"/>
                <wp:positionH relativeFrom="page">
                  <wp:posOffset>755650</wp:posOffset>
                </wp:positionH>
                <wp:positionV relativeFrom="page">
                  <wp:posOffset>3812540</wp:posOffset>
                </wp:positionV>
                <wp:extent cx="3041015" cy="196850"/>
                <wp:effectExtent l="0" t="0" r="0" b="0"/>
                <wp:wrapNone/>
                <wp:docPr id="1695102767" name="Text Box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1015" cy="196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D9130D" w14:textId="77777777" w:rsidR="0099680A" w:rsidRDefault="0099680A" w:rsidP="0099680A">
                            <w:pPr>
                              <w:pStyle w:val="BodyText"/>
                              <w:spacing w:line="148" w:lineRule="exact"/>
                            </w:pPr>
                            <w:r>
                              <w:rPr>
                                <w:color w:val="202020"/>
                              </w:rPr>
                              <w:t>Bar Chart of most frequent words for the sentiment: other</w:t>
                            </w:r>
                          </w:p>
                          <w:p w14:paraId="2CBC9D62" w14:textId="77777777" w:rsidR="0099680A" w:rsidRDefault="0099680A" w:rsidP="0099680A">
                            <w:pPr>
                              <w:pStyle w:val="BodyText"/>
                              <w:spacing w:before="11" w:line="151" w:lineRule="exact"/>
                            </w:pPr>
                            <w:r>
                              <w:rPr>
                                <w:color w:val="202020"/>
                              </w:rPr>
                              <w:t>Number of Rows: 36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705228" id="Text Box 185" o:spid="_x0000_s1061" type="#_x0000_t202" style="position:absolute;margin-left:59.5pt;margin-top:300.2pt;width:239.45pt;height:15.5pt;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" filled="f" stroked="f">
                <v:path arrowok="t"/>
                <v:textbox inset="0,0,0,0">
                  <w:txbxContent>
                    <w:p w14:paraId="12D9130D" w14:textId="77777777" w:rsidR="0099680A" w:rsidRDefault="0099680A" w:rsidP="0099680A">
                      <w:pPr>
                        <w:pStyle w:val="BodyText"/>
                        <w:spacing w:line="148" w:lineRule="exact"/>
                      </w:pPr>
                      <w:r>
                        <w:rPr>
                          <w:color w:val="202020"/>
                        </w:rPr>
                        <w:t>Bar Chart of most frequent words for the sentiment: other</w:t>
                      </w:r>
                    </w:p>
                    <w:p w14:paraId="2CBC9D62" w14:textId="77777777" w:rsidR="0099680A" w:rsidRDefault="0099680A" w:rsidP="0099680A">
                      <w:pPr>
                        <w:pStyle w:val="BodyText"/>
                        <w:spacing w:before="11" w:line="151" w:lineRule="exact"/>
                      </w:pPr>
                      <w:r>
                        <w:rPr>
                          <w:color w:val="202020"/>
                        </w:rPr>
                        <w:t>Number of Rows: 3613</w:t>
                      </w:r>
                    </w:p>
                  </w:txbxContent>
                </v:textbox>
                <w10:wrap anchorx="page" anchory="page"/>
              </v:shape>
            </w:pict>
          </mc:Fallback>
        </mc:AlternateContent>
      </w:r>
      <w:r>
        <w:rPr>
          <w:noProof/>
        </w:rPr>
        <mc:AlternateContent>
          <mc:Choice Requires="wpg">
            <w:drawing>
              <wp:anchor distT="0" distB="0" distL="114300" distR="114300" simplePos="0" relativeHeight="251662336" behindDoc="0" locked="0" layoutInCell="1" allowOverlap="1" wp14:anchorId="01411D41" wp14:editId="3A0BF4EB">
                <wp:simplePos x="0" y="0"/>
                <wp:positionH relativeFrom="page">
                  <wp:posOffset>469900</wp:posOffset>
                </wp:positionH>
                <wp:positionV relativeFrom="page">
                  <wp:posOffset>355600</wp:posOffset>
                </wp:positionV>
                <wp:extent cx="6718300" cy="933450"/>
                <wp:effectExtent l="0" t="0" r="0" b="0"/>
                <wp:wrapNone/>
                <wp:docPr id="1358655366" name="Group 1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18300" cy="933450"/>
                          <a:chOff x="740" y="560"/>
                          <a:chExt cx="10580" cy="1470"/>
                        </a:xfrm>
                      </wpg:grpSpPr>
                      <pic:pic xmlns:pic="http://schemas.openxmlformats.org/drawingml/2006/picture">
                        <pic:nvPicPr>
                          <pic:cNvPr id="631070439" name="Picture 184"/>
                          <pic:cNvPicPr>
                            <a:picLocks/>
                          </pic:cNvPicPr>
                        </pic:nvPicPr>
                        <pic:blipFill>
                          <a:blip r:embed="rId41">
                            <a:extLst>
                              <a:ext uri="{28A0092B-C50C-407E-A947-70E740481C1C}">
                                <a14:useLocalDpi xmlns:a14="http://schemas.microsoft.com/office/drawing/2010/main" val="0"/>
                              </a:ext>
                            </a:extLst>
                          </a:blip>
                          <a:srcRect/>
                          <a:stretch>
                            <a:fillRect/>
                          </a:stretch>
                        </pic:blipFill>
                        <pic:spPr bwMode="auto">
                          <a:xfrm>
                            <a:off x="1190" y="560"/>
                            <a:ext cx="6030" cy="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29776517" name="Rectangle 183"/>
                        <wps:cNvSpPr>
                          <a:spLocks/>
                        </wps:cNvSpPr>
                        <wps:spPr bwMode="auto">
                          <a:xfrm>
                            <a:off x="740" y="559"/>
                            <a:ext cx="10580" cy="1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7189C9" id="Group 182" o:spid="_x0000_s1026" style="position:absolute;margin-left:37pt;margin-top:28pt;width:529pt;height:73.5pt;z-index:251662336;mso-position-horizontal-relative:page;mso-position-vertical-relative:page" coordorigin="740,560" coordsize="10580,14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">
                <v:shape id="Picture 184" o:spid="_x0000_s1027" type="#_x0000_t75" style="position:absolute;left:1190;top:560;width:6030;height:1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">
                  <v:imagedata r:id="rId42" o:title=""/>
                  <v:path arrowok="t"/>
                  <o:lock v:ext="edit" aspectratio="f"/>
                </v:shape>
                <v:rect id="Rectangle 183" o:spid="_x0000_s1028" style="position:absolute;left:740;top:559;width:10580;height:14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" stroked="f">
                  <v:path arrowok="t"/>
                </v:rect>
                <w10:wrap anchorx="page" anchory="page"/>
              </v:group>
            </w:pict>
          </mc:Fallback>
        </mc:AlternateContent>
      </w:r>
      <w:r>
        <w:rPr>
          <w:noProof/>
        </w:rPr>
        <w:drawing>
          <wp:anchor distT="0" distB="0" distL="0" distR="0" simplePos="0" relativeHeight="251681792" behindDoc="1" locked="0" layoutInCell="1" allowOverlap="1" wp14:anchorId="77BFBEF3" wp14:editId="120D64F2">
            <wp:simplePos x="0" y="0"/>
            <wp:positionH relativeFrom="page">
              <wp:posOffset>755651</wp:posOffset>
            </wp:positionH>
            <wp:positionV relativeFrom="page">
              <wp:posOffset>1339839</wp:posOffset>
            </wp:positionV>
            <wp:extent cx="3905631" cy="2469737"/>
            <wp:effectExtent l="0" t="0" r="0" b="0"/>
            <wp:wrapNone/>
            <wp:docPr id="1278748254" name="Picture 1278748254" descr="A blue and white rectangle with black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748254" name="Picture 1278748254" descr="A blue and white rectangle with black border&#10;&#10;Description automatically generated"/>
                    <pic:cNvPicPr/>
                  </pic:nvPicPr>
                  <pic:blipFill>
                    <a:blip r:embed="rId43" cstate="print"/>
                    <a:stretch>
                      <a:fillRect/>
                    </a:stretch>
                  </pic:blipFill>
                  <pic:spPr>
                    <a:xfrm>
                      <a:off x="0" y="0"/>
                      <a:ext cx="3905631" cy="2469737"/>
                    </a:xfrm>
                    <a:prstGeom prst="rect">
                      <a:avLst/>
                    </a:prstGeom>
                  </pic:spPr>
                </pic:pic>
              </a:graphicData>
            </a:graphic>
          </wp:anchor>
        </w:drawing>
      </w:r>
      <w:r>
        <w:rPr>
          <w:noProof/>
        </w:rPr>
        <mc:AlternateContent>
          <mc:Choice Requires="wpg">
            <w:drawing>
              <wp:anchor distT="0" distB="0" distL="114300" distR="114300" simplePos="0" relativeHeight="251682816" behindDoc="1" locked="0" layoutInCell="1" allowOverlap="1" wp14:anchorId="26E64459" wp14:editId="6AD8D928">
                <wp:simplePos x="0" y="0"/>
                <wp:positionH relativeFrom="page">
                  <wp:posOffset>469900</wp:posOffset>
                </wp:positionH>
                <wp:positionV relativeFrom="page">
                  <wp:posOffset>4013200</wp:posOffset>
                </wp:positionV>
                <wp:extent cx="6718300" cy="5435600"/>
                <wp:effectExtent l="0" t="0" r="0" b="0"/>
                <wp:wrapNone/>
                <wp:docPr id="1655852108" name="Group 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18300" cy="5435600"/>
                          <a:chOff x="740" y="6320"/>
                          <a:chExt cx="10580" cy="8560"/>
                        </a:xfrm>
                      </wpg:grpSpPr>
                      <pic:pic xmlns:pic="http://schemas.openxmlformats.org/drawingml/2006/picture">
                        <pic:nvPicPr>
                          <pic:cNvPr id="1787940166" name="Picture 181"/>
                          <pic:cNvPicPr>
                            <a:picLocks/>
                          </pic:cNvPicPr>
                        </pic:nvPicPr>
                        <pic:blipFill>
                          <a:blip r:embed="rId44">
                            <a:extLst>
                              <a:ext uri="{28A0092B-C50C-407E-A947-70E740481C1C}">
                                <a14:useLocalDpi xmlns:a14="http://schemas.microsoft.com/office/drawing/2010/main" val="0"/>
                              </a:ext>
                            </a:extLst>
                          </a:blip>
                          <a:srcRect/>
                          <a:stretch>
                            <a:fillRect/>
                          </a:stretch>
                        </pic:blipFill>
                        <pic:spPr bwMode="auto">
                          <a:xfrm>
                            <a:off x="1190" y="6320"/>
                            <a:ext cx="6030" cy="38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23467846" name="Rectangle 180"/>
                        <wps:cNvSpPr>
                          <a:spLocks/>
                        </wps:cNvSpPr>
                        <wps:spPr bwMode="auto">
                          <a:xfrm>
                            <a:off x="740" y="7359"/>
                            <a:ext cx="10580" cy="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84926580" name="Rectangle 179"/>
                        <wps:cNvSpPr>
                          <a:spLocks/>
                        </wps:cNvSpPr>
                        <wps:spPr bwMode="auto">
                          <a:xfrm>
                            <a:off x="740" y="7829"/>
                            <a:ext cx="10580" cy="172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06691715" name="Rectangle 178"/>
                        <wps:cNvSpPr>
                          <a:spLocks/>
                        </wps:cNvSpPr>
                        <wps:spPr bwMode="auto">
                          <a:xfrm>
                            <a:off x="740" y="10629"/>
                            <a:ext cx="10580" cy="4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09858842" name="Rectangle 177"/>
                        <wps:cNvSpPr>
                          <a:spLocks/>
                        </wps:cNvSpPr>
                        <wps:spPr bwMode="auto">
                          <a:xfrm>
                            <a:off x="740" y="9669"/>
                            <a:ext cx="10580" cy="96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19120384" name="Text Box 176"/>
                        <wps:cNvSpPr txBox="1">
                          <a:spLocks/>
                        </wps:cNvSpPr>
                        <wps:spPr bwMode="auto">
                          <a:xfrm>
                            <a:off x="1190" y="7464"/>
                            <a:ext cx="777"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4694E" w14:textId="77777777" w:rsidR="0099680A" w:rsidRDefault="0099680A" w:rsidP="0099680A">
                              <w:pPr>
                                <w:spacing w:line="140" w:lineRule="exact"/>
                                <w:rPr>
                                  <w:sz w:val="14"/>
                                </w:rPr>
                              </w:pPr>
                              <w:r>
                                <w:rPr>
                                  <w:color w:val="202020"/>
                                  <w:sz w:val="14"/>
                                </w:rPr>
                                <w:t>(3983, 2)</w:t>
                              </w:r>
                            </w:p>
                          </w:txbxContent>
                        </wps:txbx>
                        <wps:bodyPr rot="0" vert="horz" wrap="square" lIns="0" tIns="0" rIns="0" bIns="0" anchor="t" anchorCtr="0" upright="1">
                          <a:noAutofit/>
                        </wps:bodyPr>
                      </wps:wsp>
                      <wps:wsp>
                        <wps:cNvPr id="793424607" name="Text Box 175"/>
                        <wps:cNvSpPr txBox="1">
                          <a:spLocks/>
                        </wps:cNvSpPr>
                        <wps:spPr bwMode="auto">
                          <a:xfrm>
                            <a:off x="1190" y="14562"/>
                            <a:ext cx="1542"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A8D20A" w14:textId="77777777" w:rsidR="0099680A" w:rsidRDefault="0099680A" w:rsidP="0099680A">
                              <w:pPr>
                                <w:spacing w:line="137" w:lineRule="exact"/>
                                <w:rPr>
                                  <w:rFonts w:ascii="Arial" w:hAnsi="Arial"/>
                                  <w:sz w:val="14"/>
                                </w:rPr>
                              </w:pPr>
                              <w:r>
                                <w:rPr>
                                  <w:rFonts w:ascii="Arial" w:hAnsi="Arial"/>
                                  <w:color w:val="202020"/>
                                  <w:sz w:val="14"/>
                                </w:rPr>
                                <w:t>31861 rows × 2 columns</w:t>
                              </w:r>
                            </w:p>
                          </w:txbxContent>
                        </wps:txbx>
                        <wps:bodyPr rot="0" vert="horz" wrap="square" lIns="0" tIns="0" rIns="0" bIns="0" anchor="t" anchorCtr="0" upright="1">
                          <a:noAutofit/>
                        </wps:bodyPr>
                      </wps:wsp>
                      <wps:wsp>
                        <wps:cNvPr id="371597812" name="Text Box 174"/>
                        <wps:cNvSpPr txBox="1">
                          <a:spLocks/>
                        </wps:cNvSpPr>
                        <wps:spPr bwMode="auto">
                          <a:xfrm>
                            <a:off x="740" y="9669"/>
                            <a:ext cx="10580" cy="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F76397" w14:textId="77777777" w:rsidR="0099680A" w:rsidRDefault="0099680A" w:rsidP="0099680A">
                              <w:pPr>
                                <w:spacing w:before="123" w:line="288" w:lineRule="auto"/>
                                <w:ind w:left="59" w:right="3779"/>
                                <w:rPr>
                                  <w:sz w:val="14"/>
                                </w:rPr>
                              </w:pPr>
                              <w:r>
                                <w:rPr>
                                  <w:color w:val="202020"/>
                                  <w:sz w:val="14"/>
                                </w:rPr>
                                <w:t>train_df['content'] = train_df['content'].apply(lambda text: denoise_text(text)) val_df['content'] = val_df['content'].apply(lambda text: denoise_text(text)) test_df['content'] = test_df['content'].apply(lambda text: denoise_text(text)) train_df</w:t>
                              </w:r>
                            </w:p>
                          </w:txbxContent>
                        </wps:txbx>
                        <wps:bodyPr rot="0" vert="horz" wrap="square" lIns="0" tIns="0" rIns="0" bIns="0" anchor="t" anchorCtr="0" upright="1">
                          <a:noAutofit/>
                        </wps:bodyPr>
                      </wps:wsp>
                      <wps:wsp>
                        <wps:cNvPr id="563384585" name="Text Box 173"/>
                        <wps:cNvSpPr txBox="1">
                          <a:spLocks/>
                        </wps:cNvSpPr>
                        <wps:spPr bwMode="auto">
                          <a:xfrm>
                            <a:off x="740" y="7829"/>
                            <a:ext cx="10580" cy="1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DF7DD4" w14:textId="77777777" w:rsidR="0099680A" w:rsidRDefault="0099680A" w:rsidP="0099680A">
                              <w:pPr>
                                <w:rPr>
                                  <w:sz w:val="14"/>
                                </w:rPr>
                              </w:pPr>
                            </w:p>
                            <w:p w14:paraId="0DEB1545" w14:textId="77777777" w:rsidR="0099680A" w:rsidRDefault="0099680A" w:rsidP="0099680A">
                              <w:pPr>
                                <w:spacing w:before="7"/>
                                <w:rPr>
                                  <w:sz w:val="13"/>
                                </w:rPr>
                              </w:pPr>
                            </w:p>
                            <w:p w14:paraId="0E9BB73C" w14:textId="77777777" w:rsidR="0099680A" w:rsidRDefault="0099680A" w:rsidP="0099680A">
                              <w:pPr>
                                <w:ind w:left="59"/>
                                <w:rPr>
                                  <w:sz w:val="14"/>
                                </w:rPr>
                              </w:pPr>
                              <w:r>
                                <w:rPr>
                                  <w:color w:val="202020"/>
                                  <w:sz w:val="14"/>
                                </w:rPr>
                                <w:t>def denoise_text(text):</w:t>
                              </w:r>
                            </w:p>
                            <w:p w14:paraId="06D130FF" w14:textId="77777777" w:rsidR="0099680A" w:rsidRDefault="0099680A" w:rsidP="0099680A">
                              <w:pPr>
                                <w:spacing w:before="32" w:line="288" w:lineRule="auto"/>
                                <w:ind w:left="732" w:right="5291"/>
                                <w:rPr>
                                  <w:sz w:val="14"/>
                                </w:rPr>
                              </w:pPr>
                              <w:r>
                                <w:rPr>
                                  <w:color w:val="202020"/>
                                  <w:sz w:val="14"/>
                                </w:rPr>
                                <w:t># Strip html if any. For ex. removing &lt;html&gt;, &lt;p&gt; tags soup = BeautifulSoup(text, "html.parser")</w:t>
                              </w:r>
                            </w:p>
                            <w:p w14:paraId="225162F5" w14:textId="77777777" w:rsidR="0099680A" w:rsidRDefault="0099680A" w:rsidP="0099680A">
                              <w:pPr>
                                <w:spacing w:line="158" w:lineRule="exact"/>
                                <w:ind w:left="732"/>
                                <w:rPr>
                                  <w:sz w:val="14"/>
                                </w:rPr>
                              </w:pPr>
                              <w:r>
                                <w:rPr>
                                  <w:color w:val="202020"/>
                                  <w:sz w:val="14"/>
                                </w:rPr>
                                <w:t>text = soup.get_text()</w:t>
                              </w:r>
                            </w:p>
                            <w:p w14:paraId="274E0CF3" w14:textId="77777777" w:rsidR="0099680A" w:rsidRDefault="0099680A" w:rsidP="0099680A">
                              <w:pPr>
                                <w:spacing w:before="31" w:line="288" w:lineRule="auto"/>
                                <w:ind w:left="732" w:right="4703"/>
                                <w:rPr>
                                  <w:sz w:val="14"/>
                                </w:rPr>
                              </w:pPr>
                              <w:r>
                                <w:rPr>
                                  <w:color w:val="202020"/>
                                  <w:sz w:val="14"/>
                                </w:rPr>
                                <w:t># Replace contractions in the text. For ex. didn't -&gt; did not text = contractions.fix(text)</w:t>
                              </w:r>
                            </w:p>
                            <w:p w14:paraId="785385BD" w14:textId="77777777" w:rsidR="0099680A" w:rsidRDefault="0099680A" w:rsidP="0099680A">
                              <w:pPr>
                                <w:spacing w:line="158" w:lineRule="exact"/>
                                <w:ind w:left="732"/>
                                <w:rPr>
                                  <w:sz w:val="14"/>
                                </w:rPr>
                              </w:pPr>
                              <w:r>
                                <w:rPr>
                                  <w:color w:val="202020"/>
                                  <w:sz w:val="14"/>
                                </w:rPr>
                                <w:t>return tex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E64459" id="Group 172" o:spid="_x0000_s1062" style="position:absolute;margin-left:37pt;margin-top:316pt;width:529pt;height:428pt;z-index:-251633664;mso-position-horizontal-relative:page;mso-position-vertical-relative:page" coordorigin="740,6320" coordsize="10580,85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">
                <v:shape id="Picture 181" o:spid="_x0000_s1063" type="#_x0000_t75" style="position:absolute;left:1190;top:6320;width:6030;height:38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">
                  <v:imagedata r:id="rId45" o:title=""/>
                  <v:path arrowok="t"/>
                  <o:lock v:ext="edit" aspectratio="f"/>
                </v:shape>
                <v:rect id="Rectangle 180" o:spid="_x0000_s1064" style="position:absolute;left:740;top:7359;width:10580;height:3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" stroked="f">
                  <v:path arrowok="t"/>
                </v:rect>
                <v:rect id="Rectangle 179" o:spid="_x0000_s1065" style="position:absolute;left:740;top:7829;width:10580;height:17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" fillcolor="#f6f6f6" stroked="f">
                  <v:path arrowok="t"/>
                </v:rect>
                <v:rect id="Rectangle 178" o:spid="_x0000_s1066" style="position:absolute;left:740;top:10629;width:10580;height:42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" stroked="f">
                  <v:path arrowok="t"/>
                </v:rect>
                <v:rect id="Rectangle 177" o:spid="_x0000_s1067" style="position:absolute;left:740;top:9669;width:10580;height:9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" fillcolor="#f6f6f6" stroked="f">
                  <v:path arrowok="t"/>
                </v:rect>
                <v:shape id="Text Box 176" o:spid="_x0000_s1068" type="#_x0000_t202" style="position:absolute;left:1190;top:7464;width:777;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" filled="f" stroked="f">
                  <v:path arrowok="t"/>
                  <v:textbox inset="0,0,0,0">
                    <w:txbxContent>
                      <w:p w14:paraId="0D94694E" w14:textId="77777777" w:rsidR="0099680A" w:rsidRDefault="0099680A" w:rsidP="0099680A">
                        <w:pPr>
                          <w:spacing w:line="140" w:lineRule="exact"/>
                          <w:rPr>
                            <w:sz w:val="14"/>
                          </w:rPr>
                        </w:pPr>
                        <w:r>
                          <w:rPr>
                            <w:color w:val="202020"/>
                            <w:sz w:val="14"/>
                          </w:rPr>
                          <w:t>(3983, 2)</w:t>
                        </w:r>
                      </w:p>
                    </w:txbxContent>
                  </v:textbox>
                </v:shape>
                <v:shape id="Text Box 175" o:spid="_x0000_s1069" type="#_x0000_t202" style="position:absolute;left:1190;top:14562;width:1542;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" filled="f" stroked="f">
                  <v:path arrowok="t"/>
                  <v:textbox inset="0,0,0,0">
                    <w:txbxContent>
                      <w:p w14:paraId="22A8D20A" w14:textId="77777777" w:rsidR="0099680A" w:rsidRDefault="0099680A" w:rsidP="0099680A">
                        <w:pPr>
                          <w:spacing w:line="137" w:lineRule="exact"/>
                          <w:rPr>
                            <w:rFonts w:ascii="Arial" w:hAnsi="Arial"/>
                            <w:sz w:val="14"/>
                          </w:rPr>
                        </w:pPr>
                        <w:r>
                          <w:rPr>
                            <w:rFonts w:ascii="Arial" w:hAnsi="Arial"/>
                            <w:color w:val="202020"/>
                            <w:sz w:val="14"/>
                          </w:rPr>
                          <w:t>31861 rows × 2 columns</w:t>
                        </w:r>
                      </w:p>
                    </w:txbxContent>
                  </v:textbox>
                </v:shape>
                <v:shape id="Text Box 174" o:spid="_x0000_s1070" type="#_x0000_t202" style="position:absolute;left:740;top:9669;width:10580;height:9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" filled="f" stroked="f">
                  <v:path arrowok="t"/>
                  <v:textbox inset="0,0,0,0">
                    <w:txbxContent>
                      <w:p w14:paraId="15F76397" w14:textId="77777777" w:rsidR="0099680A" w:rsidRDefault="0099680A" w:rsidP="0099680A">
                        <w:pPr>
                          <w:spacing w:before="123" w:line="288" w:lineRule="auto"/>
                          <w:ind w:left="59" w:right="3779"/>
                          <w:rPr>
                            <w:sz w:val="14"/>
                          </w:rPr>
                        </w:pPr>
                        <w:r>
                          <w:rPr>
                            <w:color w:val="202020"/>
                            <w:sz w:val="14"/>
                          </w:rPr>
                          <w:t>train_df['content'] = train_df['content'].apply(lambda text: denoise_text(text)) val_df['content'] = val_df['content'].apply(lambda text: denoise_text(text)) test_df['content'] = test_df['content'].apply(lambda text: denoise_text(text)) train_df</w:t>
                        </w:r>
                      </w:p>
                    </w:txbxContent>
                  </v:textbox>
                </v:shape>
                <v:shape id="Text Box 173" o:spid="_x0000_s1071" type="#_x0000_t202" style="position:absolute;left:740;top:7829;width:10580;height:17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" filled="f" stroked="f">
                  <v:path arrowok="t"/>
                  <v:textbox inset="0,0,0,0">
                    <w:txbxContent>
                      <w:p w14:paraId="79DF7DD4" w14:textId="77777777" w:rsidR="0099680A" w:rsidRDefault="0099680A" w:rsidP="0099680A">
                        <w:pPr>
                          <w:rPr>
                            <w:sz w:val="14"/>
                          </w:rPr>
                        </w:pPr>
                      </w:p>
                      <w:p w14:paraId="0DEB1545" w14:textId="77777777" w:rsidR="0099680A" w:rsidRDefault="0099680A" w:rsidP="0099680A">
                        <w:pPr>
                          <w:spacing w:before="7"/>
                          <w:rPr>
                            <w:sz w:val="13"/>
                          </w:rPr>
                        </w:pPr>
                      </w:p>
                      <w:p w14:paraId="0E9BB73C" w14:textId="77777777" w:rsidR="0099680A" w:rsidRDefault="0099680A" w:rsidP="0099680A">
                        <w:pPr>
                          <w:ind w:left="59"/>
                          <w:rPr>
                            <w:sz w:val="14"/>
                          </w:rPr>
                        </w:pPr>
                        <w:r>
                          <w:rPr>
                            <w:color w:val="202020"/>
                            <w:sz w:val="14"/>
                          </w:rPr>
                          <w:t>def denoise_text(text):</w:t>
                        </w:r>
                      </w:p>
                      <w:p w14:paraId="06D130FF" w14:textId="77777777" w:rsidR="0099680A" w:rsidRDefault="0099680A" w:rsidP="0099680A">
                        <w:pPr>
                          <w:spacing w:before="32" w:line="288" w:lineRule="auto"/>
                          <w:ind w:left="732" w:right="5291"/>
                          <w:rPr>
                            <w:sz w:val="14"/>
                          </w:rPr>
                        </w:pPr>
                        <w:r>
                          <w:rPr>
                            <w:color w:val="202020"/>
                            <w:sz w:val="14"/>
                          </w:rPr>
                          <w:t># Strip html if any. For ex. removing &lt;html&gt;, &lt;p&gt; tags soup = BeautifulSoup(text, "html.parser")</w:t>
                        </w:r>
                      </w:p>
                      <w:p w14:paraId="225162F5" w14:textId="77777777" w:rsidR="0099680A" w:rsidRDefault="0099680A" w:rsidP="0099680A">
                        <w:pPr>
                          <w:spacing w:line="158" w:lineRule="exact"/>
                          <w:ind w:left="732"/>
                          <w:rPr>
                            <w:sz w:val="14"/>
                          </w:rPr>
                        </w:pPr>
                        <w:r>
                          <w:rPr>
                            <w:color w:val="202020"/>
                            <w:sz w:val="14"/>
                          </w:rPr>
                          <w:t>text = soup.get_text()</w:t>
                        </w:r>
                      </w:p>
                      <w:p w14:paraId="274E0CF3" w14:textId="77777777" w:rsidR="0099680A" w:rsidRDefault="0099680A" w:rsidP="0099680A">
                        <w:pPr>
                          <w:spacing w:before="31" w:line="288" w:lineRule="auto"/>
                          <w:ind w:left="732" w:right="4703"/>
                          <w:rPr>
                            <w:sz w:val="14"/>
                          </w:rPr>
                        </w:pPr>
                        <w:r>
                          <w:rPr>
                            <w:color w:val="202020"/>
                            <w:sz w:val="14"/>
                          </w:rPr>
                          <w:t># Replace contractions in the text. For ex. didn't -&gt; did not text = contractions.fix(text)</w:t>
                        </w:r>
                      </w:p>
                      <w:p w14:paraId="785385BD" w14:textId="77777777" w:rsidR="0099680A" w:rsidRDefault="0099680A" w:rsidP="0099680A">
                        <w:pPr>
                          <w:spacing w:line="158" w:lineRule="exact"/>
                          <w:ind w:left="732"/>
                          <w:rPr>
                            <w:sz w:val="14"/>
                          </w:rPr>
                        </w:pPr>
                        <w:r>
                          <w:rPr>
                            <w:color w:val="202020"/>
                            <w:sz w:val="14"/>
                          </w:rPr>
                          <w:t>return text</w:t>
                        </w:r>
                      </w:p>
                    </w:txbxContent>
                  </v:textbox>
                </v:shape>
                <w10:wrap anchorx="page" anchory="page"/>
              </v:group>
            </w:pict>
          </mc:Fallback>
        </mc:AlternateContent>
      </w:r>
      <w:r>
        <w:rPr>
          <w:noProof/>
        </w:rPr>
        <mc:AlternateContent>
          <mc:Choice Requires="wps">
            <w:drawing>
              <wp:anchor distT="0" distB="0" distL="114300" distR="114300" simplePos="0" relativeHeight="251663360" behindDoc="0" locked="0" layoutInCell="1" allowOverlap="1" wp14:anchorId="1C0FB0AB" wp14:editId="20F96192">
                <wp:simplePos x="0" y="0"/>
                <wp:positionH relativeFrom="page">
                  <wp:posOffset>755650</wp:posOffset>
                </wp:positionH>
                <wp:positionV relativeFrom="page">
                  <wp:posOffset>459740</wp:posOffset>
                </wp:positionV>
                <wp:extent cx="3016250" cy="887730"/>
                <wp:effectExtent l="0" t="0" r="0" b="0"/>
                <wp:wrapNone/>
                <wp:docPr id="1773131503"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16250" cy="887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7" w:type="dxa"/>
                              <w:tblLayout w:type="fixed"/>
                              <w:tblCellMar>
                                <w:left w:w="0" w:type="dxa"/>
                                <w:right w:w="0" w:type="dxa"/>
                              </w:tblCellMar>
                              <w:tblLook w:val="01E0" w:firstRow="1" w:lastRow="1" w:firstColumn="1" w:lastColumn="1" w:noHBand="0" w:noVBand="0"/>
                            </w:tblPr>
                            <w:tblGrid>
                              <w:gridCol w:w="529"/>
                              <w:gridCol w:w="1077"/>
                              <w:gridCol w:w="3143"/>
                            </w:tblGrid>
                            <w:tr w:rsidR="0099680A" w14:paraId="18C399DC" w14:textId="77777777">
                              <w:trPr>
                                <w:trHeight w:val="215"/>
                              </w:trPr>
                              <w:tc>
                                <w:tcPr>
                                  <w:tcW w:w="529" w:type="dxa"/>
                                  <w:tcBorders>
                                    <w:bottom w:val="single" w:sz="4" w:space="0" w:color="D9D9D9"/>
                                  </w:tcBorders>
                                </w:tcPr>
                                <w:p w14:paraId="7843D110" w14:textId="77777777" w:rsidR="0099680A" w:rsidRDefault="0099680A">
                                  <w:pPr>
                                    <w:rPr>
                                      <w:rFonts w:ascii="Times New Roman"/>
                                      <w:sz w:val="14"/>
                                    </w:rPr>
                                  </w:pPr>
                                </w:p>
                              </w:tc>
                              <w:tc>
                                <w:tcPr>
                                  <w:tcW w:w="1077" w:type="dxa"/>
                                  <w:tcBorders>
                                    <w:bottom w:val="single" w:sz="4" w:space="0" w:color="D9D9D9"/>
                                  </w:tcBorders>
                                </w:tcPr>
                                <w:p w14:paraId="5CB8448D" w14:textId="77777777" w:rsidR="0099680A" w:rsidRDefault="0099680A">
                                  <w:pPr>
                                    <w:spacing w:line="148" w:lineRule="exact"/>
                                    <w:ind w:right="248"/>
                                    <w:jc w:val="right"/>
                                    <w:rPr>
                                      <w:b/>
                                      <w:sz w:val="14"/>
                                    </w:rPr>
                                  </w:pPr>
                                  <w:r>
                                    <w:rPr>
                                      <w:b/>
                                      <w:color w:val="202020"/>
                                      <w:sz w:val="14"/>
                                    </w:rPr>
                                    <w:t>sentiment</w:t>
                                  </w:r>
                                </w:p>
                              </w:tc>
                              <w:tc>
                                <w:tcPr>
                                  <w:tcW w:w="3143" w:type="dxa"/>
                                  <w:tcBorders>
                                    <w:bottom w:val="single" w:sz="4" w:space="0" w:color="D9D9D9"/>
                                  </w:tcBorders>
                                </w:tcPr>
                                <w:p w14:paraId="242ACB3D" w14:textId="77777777" w:rsidR="0099680A" w:rsidRDefault="0099680A">
                                  <w:pPr>
                                    <w:spacing w:line="148" w:lineRule="exact"/>
                                    <w:ind w:right="63"/>
                                    <w:jc w:val="right"/>
                                    <w:rPr>
                                      <w:b/>
                                      <w:sz w:val="14"/>
                                    </w:rPr>
                                  </w:pPr>
                                  <w:r>
                                    <w:rPr>
                                      <w:b/>
                                      <w:color w:val="202020"/>
                                      <w:sz w:val="14"/>
                                    </w:rPr>
                                    <w:t>content</w:t>
                                  </w:r>
                                </w:p>
                              </w:tc>
                            </w:tr>
                            <w:tr w:rsidR="0099680A" w14:paraId="14820BA4" w14:textId="77777777">
                              <w:trPr>
                                <w:trHeight w:val="322"/>
                              </w:trPr>
                              <w:tc>
                                <w:tcPr>
                                  <w:tcW w:w="529" w:type="dxa"/>
                                  <w:tcBorders>
                                    <w:top w:val="single" w:sz="4" w:space="0" w:color="D9D9D9"/>
                                  </w:tcBorders>
                                </w:tcPr>
                                <w:p w14:paraId="22F25754" w14:textId="77777777" w:rsidR="0099680A" w:rsidRDefault="0099680A">
                                  <w:pPr>
                                    <w:spacing w:before="68"/>
                                    <w:ind w:left="39" w:right="39"/>
                                    <w:jc w:val="center"/>
                                    <w:rPr>
                                      <w:rFonts w:ascii="Arial"/>
                                      <w:b/>
                                      <w:sz w:val="14"/>
                                    </w:rPr>
                                  </w:pPr>
                                  <w:r>
                                    <w:rPr>
                                      <w:rFonts w:ascii="Arial"/>
                                      <w:b/>
                                      <w:color w:val="202020"/>
                                      <w:sz w:val="14"/>
                                    </w:rPr>
                                    <w:t>16097</w:t>
                                  </w:r>
                                </w:p>
                              </w:tc>
                              <w:tc>
                                <w:tcPr>
                                  <w:tcW w:w="1077" w:type="dxa"/>
                                  <w:tcBorders>
                                    <w:top w:val="single" w:sz="4" w:space="0" w:color="D9D9D9"/>
                                  </w:tcBorders>
                                </w:tcPr>
                                <w:p w14:paraId="460CF327" w14:textId="77777777" w:rsidR="0099680A" w:rsidRDefault="0099680A">
                                  <w:pPr>
                                    <w:spacing w:before="68"/>
                                    <w:ind w:right="248"/>
                                    <w:jc w:val="right"/>
                                    <w:rPr>
                                      <w:rFonts w:ascii="Arial"/>
                                      <w:sz w:val="14"/>
                                    </w:rPr>
                                  </w:pPr>
                                  <w:r>
                                    <w:rPr>
                                      <w:rFonts w:ascii="Arial"/>
                                      <w:color w:val="202020"/>
                                      <w:sz w:val="14"/>
                                    </w:rPr>
                                    <w:t>sadness</w:t>
                                  </w:r>
                                </w:p>
                              </w:tc>
                              <w:tc>
                                <w:tcPr>
                                  <w:tcW w:w="3143" w:type="dxa"/>
                                  <w:tcBorders>
                                    <w:top w:val="single" w:sz="4" w:space="0" w:color="D9D9D9"/>
                                  </w:tcBorders>
                                </w:tcPr>
                                <w:p w14:paraId="79D8FD80" w14:textId="77777777" w:rsidR="0099680A" w:rsidRDefault="0099680A">
                                  <w:pPr>
                                    <w:spacing w:before="68"/>
                                    <w:ind w:right="63"/>
                                    <w:jc w:val="right"/>
                                    <w:rPr>
                                      <w:rFonts w:ascii="Arial"/>
                                      <w:sz w:val="14"/>
                                    </w:rPr>
                                  </w:pPr>
                                  <w:r>
                                    <w:rPr>
                                      <w:rFonts w:ascii="Arial"/>
                                      <w:color w:val="202020"/>
                                      <w:sz w:val="14"/>
                                    </w:rPr>
                                    <w:t>Shit night. want john where is he?</w:t>
                                  </w:r>
                                </w:p>
                              </w:tc>
                            </w:tr>
                            <w:tr w:rsidR="0099680A" w14:paraId="420442A6" w14:textId="77777777">
                              <w:trPr>
                                <w:trHeight w:val="314"/>
                              </w:trPr>
                              <w:tc>
                                <w:tcPr>
                                  <w:tcW w:w="529" w:type="dxa"/>
                                </w:tcPr>
                                <w:p w14:paraId="5C055B08" w14:textId="77777777" w:rsidR="0099680A" w:rsidRDefault="0099680A">
                                  <w:pPr>
                                    <w:spacing w:before="66"/>
                                    <w:ind w:left="39" w:right="39"/>
                                    <w:jc w:val="center"/>
                                    <w:rPr>
                                      <w:rFonts w:ascii="Arial"/>
                                      <w:b/>
                                      <w:sz w:val="14"/>
                                    </w:rPr>
                                  </w:pPr>
                                  <w:r>
                                    <w:rPr>
                                      <w:rFonts w:ascii="Arial"/>
                                      <w:b/>
                                      <w:color w:val="202020"/>
                                      <w:sz w:val="14"/>
                                    </w:rPr>
                                    <w:t>16872</w:t>
                                  </w:r>
                                </w:p>
                              </w:tc>
                              <w:tc>
                                <w:tcPr>
                                  <w:tcW w:w="1077" w:type="dxa"/>
                                </w:tcPr>
                                <w:p w14:paraId="5482348C" w14:textId="77777777" w:rsidR="0099680A" w:rsidRDefault="0099680A">
                                  <w:pPr>
                                    <w:spacing w:before="66"/>
                                    <w:ind w:right="248"/>
                                    <w:jc w:val="right"/>
                                    <w:rPr>
                                      <w:rFonts w:ascii="Arial"/>
                                      <w:sz w:val="14"/>
                                    </w:rPr>
                                  </w:pPr>
                                  <w:r>
                                    <w:rPr>
                                      <w:rFonts w:ascii="Arial"/>
                                      <w:color w:val="202020"/>
                                      <w:sz w:val="14"/>
                                    </w:rPr>
                                    <w:t>fear</w:t>
                                  </w:r>
                                </w:p>
                              </w:tc>
                              <w:tc>
                                <w:tcPr>
                                  <w:tcW w:w="3143" w:type="dxa"/>
                                </w:tcPr>
                                <w:p w14:paraId="2226B541" w14:textId="77777777" w:rsidR="0099680A" w:rsidRDefault="0099680A">
                                  <w:pPr>
                                    <w:spacing w:before="66"/>
                                    <w:ind w:right="63"/>
                                    <w:jc w:val="right"/>
                                    <w:rPr>
                                      <w:rFonts w:ascii="Arial"/>
                                      <w:sz w:val="14"/>
                                    </w:rPr>
                                  </w:pPr>
                                  <w:r>
                                    <w:rPr>
                                      <w:rFonts w:ascii="Arial"/>
                                      <w:color w:val="202020"/>
                                      <w:sz w:val="14"/>
                                    </w:rPr>
                                    <w:t>/me really sad that /me can't go to Java One</w:t>
                                  </w:r>
                                </w:p>
                              </w:tc>
                            </w:tr>
                            <w:tr w:rsidR="0099680A" w14:paraId="65226105" w14:textId="77777777">
                              <w:trPr>
                                <w:trHeight w:val="309"/>
                              </w:trPr>
                              <w:tc>
                                <w:tcPr>
                                  <w:tcW w:w="529" w:type="dxa"/>
                                </w:tcPr>
                                <w:p w14:paraId="387DB172" w14:textId="77777777" w:rsidR="0099680A" w:rsidRDefault="0099680A">
                                  <w:pPr>
                                    <w:spacing w:before="61"/>
                                    <w:ind w:left="39" w:right="39"/>
                                    <w:jc w:val="center"/>
                                    <w:rPr>
                                      <w:rFonts w:ascii="Arial"/>
                                      <w:b/>
                                      <w:sz w:val="14"/>
                                    </w:rPr>
                                  </w:pPr>
                                  <w:r>
                                    <w:rPr>
                                      <w:rFonts w:ascii="Arial"/>
                                      <w:b/>
                                      <w:color w:val="202020"/>
                                      <w:sz w:val="14"/>
                                    </w:rPr>
                                    <w:t>8496</w:t>
                                  </w:r>
                                </w:p>
                              </w:tc>
                              <w:tc>
                                <w:tcPr>
                                  <w:tcW w:w="1077" w:type="dxa"/>
                                </w:tcPr>
                                <w:p w14:paraId="490D45C5" w14:textId="77777777" w:rsidR="0099680A" w:rsidRDefault="0099680A">
                                  <w:pPr>
                                    <w:spacing w:before="61"/>
                                    <w:ind w:right="248"/>
                                    <w:jc w:val="right"/>
                                    <w:rPr>
                                      <w:rFonts w:ascii="Arial"/>
                                      <w:sz w:val="14"/>
                                    </w:rPr>
                                  </w:pPr>
                                  <w:r>
                                    <w:rPr>
                                      <w:rFonts w:ascii="Arial"/>
                                      <w:color w:val="202020"/>
                                      <w:sz w:val="14"/>
                                    </w:rPr>
                                    <w:t>neutral</w:t>
                                  </w:r>
                                </w:p>
                              </w:tc>
                              <w:tc>
                                <w:tcPr>
                                  <w:tcW w:w="3143" w:type="dxa"/>
                                </w:tcPr>
                                <w:p w14:paraId="1D3A6ADD" w14:textId="77777777" w:rsidR="0099680A" w:rsidRDefault="0099680A">
                                  <w:pPr>
                                    <w:spacing w:before="61"/>
                                    <w:ind w:right="63"/>
                                    <w:jc w:val="right"/>
                                    <w:rPr>
                                      <w:rFonts w:ascii="Arial"/>
                                      <w:sz w:val="14"/>
                                    </w:rPr>
                                  </w:pPr>
                                  <w:r>
                                    <w:rPr>
                                      <w:rFonts w:ascii="Arial"/>
                                      <w:color w:val="202020"/>
                                      <w:sz w:val="14"/>
                                    </w:rPr>
                                    <w:t>@iNetters thank you</w:t>
                                  </w:r>
                                </w:p>
                              </w:tc>
                            </w:tr>
                            <w:tr w:rsidR="0099680A" w14:paraId="3828CDF4" w14:textId="77777777">
                              <w:trPr>
                                <w:trHeight w:val="224"/>
                              </w:trPr>
                              <w:tc>
                                <w:tcPr>
                                  <w:tcW w:w="529" w:type="dxa"/>
                                </w:tcPr>
                                <w:p w14:paraId="72F0FA9E" w14:textId="77777777" w:rsidR="0099680A" w:rsidRDefault="0099680A">
                                  <w:pPr>
                                    <w:spacing w:before="61" w:line="144" w:lineRule="exact"/>
                                    <w:ind w:left="39" w:right="39"/>
                                    <w:jc w:val="center"/>
                                    <w:rPr>
                                      <w:rFonts w:ascii="Arial"/>
                                      <w:b/>
                                      <w:sz w:val="14"/>
                                    </w:rPr>
                                  </w:pPr>
                                  <w:r>
                                    <w:rPr>
                                      <w:rFonts w:ascii="Arial"/>
                                      <w:b/>
                                      <w:color w:val="202020"/>
                                      <w:sz w:val="14"/>
                                    </w:rPr>
                                    <w:t>24713</w:t>
                                  </w:r>
                                </w:p>
                              </w:tc>
                              <w:tc>
                                <w:tcPr>
                                  <w:tcW w:w="1077" w:type="dxa"/>
                                </w:tcPr>
                                <w:p w14:paraId="21CB7EA1" w14:textId="77777777" w:rsidR="0099680A" w:rsidRDefault="0099680A">
                                  <w:pPr>
                                    <w:spacing w:before="61" w:line="144" w:lineRule="exact"/>
                                    <w:ind w:right="248"/>
                                    <w:jc w:val="right"/>
                                    <w:rPr>
                                      <w:rFonts w:ascii="Arial"/>
                                      <w:sz w:val="14"/>
                                    </w:rPr>
                                  </w:pPr>
                                  <w:r>
                                    <w:rPr>
                                      <w:rFonts w:ascii="Arial"/>
                                      <w:color w:val="202020"/>
                                      <w:sz w:val="14"/>
                                    </w:rPr>
                                    <w:t>fear</w:t>
                                  </w:r>
                                </w:p>
                              </w:tc>
                              <w:tc>
                                <w:tcPr>
                                  <w:tcW w:w="3143" w:type="dxa"/>
                                </w:tcPr>
                                <w:p w14:paraId="16C5AA73" w14:textId="77777777" w:rsidR="0099680A" w:rsidRDefault="0099680A">
                                  <w:pPr>
                                    <w:spacing w:before="61" w:line="144" w:lineRule="exact"/>
                                    <w:ind w:right="63"/>
                                    <w:jc w:val="right"/>
                                    <w:rPr>
                                      <w:rFonts w:ascii="Arial"/>
                                      <w:sz w:val="14"/>
                                    </w:rPr>
                                  </w:pPr>
                                  <w:r>
                                    <w:rPr>
                                      <w:rFonts w:ascii="Arial"/>
                                      <w:color w:val="202020"/>
                                      <w:sz w:val="14"/>
                                    </w:rPr>
                                    <w:t>is taking the dog to the vet then a play date ...</w:t>
                                  </w:r>
                                </w:p>
                              </w:tc>
                            </w:tr>
                          </w:tbl>
                          <w:p w14:paraId="1071CAC2" w14:textId="77777777" w:rsidR="0099680A" w:rsidRDefault="0099680A" w:rsidP="0099680A">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0FB0AB" id="Text Box 171" o:spid="_x0000_s1072" type="#_x0000_t202" style="position:absolute;margin-left:59.5pt;margin-top:36.2pt;width:237.5pt;height:69.9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" filled="f" stroked="f">
                <v:path arrowok="t"/>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529"/>
                        <w:gridCol w:w="1077"/>
                        <w:gridCol w:w="3143"/>
                      </w:tblGrid>
                      <w:tr w:rsidR="0099680A" w14:paraId="18C399DC" w14:textId="77777777">
                        <w:trPr>
                          <w:trHeight w:val="215"/>
                        </w:trPr>
                        <w:tc>
                          <w:tcPr>
                            <w:tcW w:w="529" w:type="dxa"/>
                            <w:tcBorders>
                              <w:bottom w:val="single" w:sz="4" w:space="0" w:color="D9D9D9"/>
                            </w:tcBorders>
                          </w:tcPr>
                          <w:p w14:paraId="7843D110" w14:textId="77777777" w:rsidR="0099680A" w:rsidRDefault="0099680A">
                            <w:pPr>
                              <w:rPr>
                                <w:rFonts w:ascii="Times New Roman"/>
                                <w:sz w:val="14"/>
                              </w:rPr>
                            </w:pPr>
                          </w:p>
                        </w:tc>
                        <w:tc>
                          <w:tcPr>
                            <w:tcW w:w="1077" w:type="dxa"/>
                            <w:tcBorders>
                              <w:bottom w:val="single" w:sz="4" w:space="0" w:color="D9D9D9"/>
                            </w:tcBorders>
                          </w:tcPr>
                          <w:p w14:paraId="5CB8448D" w14:textId="77777777" w:rsidR="0099680A" w:rsidRDefault="0099680A">
                            <w:pPr>
                              <w:spacing w:line="148" w:lineRule="exact"/>
                              <w:ind w:right="248"/>
                              <w:jc w:val="right"/>
                              <w:rPr>
                                <w:b/>
                                <w:sz w:val="14"/>
                              </w:rPr>
                            </w:pPr>
                            <w:r>
                              <w:rPr>
                                <w:b/>
                                <w:color w:val="202020"/>
                                <w:sz w:val="14"/>
                              </w:rPr>
                              <w:t>sentiment</w:t>
                            </w:r>
                          </w:p>
                        </w:tc>
                        <w:tc>
                          <w:tcPr>
                            <w:tcW w:w="3143" w:type="dxa"/>
                            <w:tcBorders>
                              <w:bottom w:val="single" w:sz="4" w:space="0" w:color="D9D9D9"/>
                            </w:tcBorders>
                          </w:tcPr>
                          <w:p w14:paraId="242ACB3D" w14:textId="77777777" w:rsidR="0099680A" w:rsidRDefault="0099680A">
                            <w:pPr>
                              <w:spacing w:line="148" w:lineRule="exact"/>
                              <w:ind w:right="63"/>
                              <w:jc w:val="right"/>
                              <w:rPr>
                                <w:b/>
                                <w:sz w:val="14"/>
                              </w:rPr>
                            </w:pPr>
                            <w:r>
                              <w:rPr>
                                <w:b/>
                                <w:color w:val="202020"/>
                                <w:sz w:val="14"/>
                              </w:rPr>
                              <w:t>content</w:t>
                            </w:r>
                          </w:p>
                        </w:tc>
                      </w:tr>
                      <w:tr w:rsidR="0099680A" w14:paraId="14820BA4" w14:textId="77777777">
                        <w:trPr>
                          <w:trHeight w:val="322"/>
                        </w:trPr>
                        <w:tc>
                          <w:tcPr>
                            <w:tcW w:w="529" w:type="dxa"/>
                            <w:tcBorders>
                              <w:top w:val="single" w:sz="4" w:space="0" w:color="D9D9D9"/>
                            </w:tcBorders>
                          </w:tcPr>
                          <w:p w14:paraId="22F25754" w14:textId="77777777" w:rsidR="0099680A" w:rsidRDefault="0099680A">
                            <w:pPr>
                              <w:spacing w:before="68"/>
                              <w:ind w:left="39" w:right="39"/>
                              <w:jc w:val="center"/>
                              <w:rPr>
                                <w:rFonts w:ascii="Arial"/>
                                <w:b/>
                                <w:sz w:val="14"/>
                              </w:rPr>
                            </w:pPr>
                            <w:r>
                              <w:rPr>
                                <w:rFonts w:ascii="Arial"/>
                                <w:b/>
                                <w:color w:val="202020"/>
                                <w:sz w:val="14"/>
                              </w:rPr>
                              <w:t>16097</w:t>
                            </w:r>
                          </w:p>
                        </w:tc>
                        <w:tc>
                          <w:tcPr>
                            <w:tcW w:w="1077" w:type="dxa"/>
                            <w:tcBorders>
                              <w:top w:val="single" w:sz="4" w:space="0" w:color="D9D9D9"/>
                            </w:tcBorders>
                          </w:tcPr>
                          <w:p w14:paraId="460CF327" w14:textId="77777777" w:rsidR="0099680A" w:rsidRDefault="0099680A">
                            <w:pPr>
                              <w:spacing w:before="68"/>
                              <w:ind w:right="248"/>
                              <w:jc w:val="right"/>
                              <w:rPr>
                                <w:rFonts w:ascii="Arial"/>
                                <w:sz w:val="14"/>
                              </w:rPr>
                            </w:pPr>
                            <w:r>
                              <w:rPr>
                                <w:rFonts w:ascii="Arial"/>
                                <w:color w:val="202020"/>
                                <w:sz w:val="14"/>
                              </w:rPr>
                              <w:t>sadness</w:t>
                            </w:r>
                          </w:p>
                        </w:tc>
                        <w:tc>
                          <w:tcPr>
                            <w:tcW w:w="3143" w:type="dxa"/>
                            <w:tcBorders>
                              <w:top w:val="single" w:sz="4" w:space="0" w:color="D9D9D9"/>
                            </w:tcBorders>
                          </w:tcPr>
                          <w:p w14:paraId="79D8FD80" w14:textId="77777777" w:rsidR="0099680A" w:rsidRDefault="0099680A">
                            <w:pPr>
                              <w:spacing w:before="68"/>
                              <w:ind w:right="63"/>
                              <w:jc w:val="right"/>
                              <w:rPr>
                                <w:rFonts w:ascii="Arial"/>
                                <w:sz w:val="14"/>
                              </w:rPr>
                            </w:pPr>
                            <w:r>
                              <w:rPr>
                                <w:rFonts w:ascii="Arial"/>
                                <w:color w:val="202020"/>
                                <w:sz w:val="14"/>
                              </w:rPr>
                              <w:t>Shit night. want john where is he?</w:t>
                            </w:r>
                          </w:p>
                        </w:tc>
                      </w:tr>
                      <w:tr w:rsidR="0099680A" w14:paraId="420442A6" w14:textId="77777777">
                        <w:trPr>
                          <w:trHeight w:val="314"/>
                        </w:trPr>
                        <w:tc>
                          <w:tcPr>
                            <w:tcW w:w="529" w:type="dxa"/>
                          </w:tcPr>
                          <w:p w14:paraId="5C055B08" w14:textId="77777777" w:rsidR="0099680A" w:rsidRDefault="0099680A">
                            <w:pPr>
                              <w:spacing w:before="66"/>
                              <w:ind w:left="39" w:right="39"/>
                              <w:jc w:val="center"/>
                              <w:rPr>
                                <w:rFonts w:ascii="Arial"/>
                                <w:b/>
                                <w:sz w:val="14"/>
                              </w:rPr>
                            </w:pPr>
                            <w:r>
                              <w:rPr>
                                <w:rFonts w:ascii="Arial"/>
                                <w:b/>
                                <w:color w:val="202020"/>
                                <w:sz w:val="14"/>
                              </w:rPr>
                              <w:t>16872</w:t>
                            </w:r>
                          </w:p>
                        </w:tc>
                        <w:tc>
                          <w:tcPr>
                            <w:tcW w:w="1077" w:type="dxa"/>
                          </w:tcPr>
                          <w:p w14:paraId="5482348C" w14:textId="77777777" w:rsidR="0099680A" w:rsidRDefault="0099680A">
                            <w:pPr>
                              <w:spacing w:before="66"/>
                              <w:ind w:right="248"/>
                              <w:jc w:val="right"/>
                              <w:rPr>
                                <w:rFonts w:ascii="Arial"/>
                                <w:sz w:val="14"/>
                              </w:rPr>
                            </w:pPr>
                            <w:r>
                              <w:rPr>
                                <w:rFonts w:ascii="Arial"/>
                                <w:color w:val="202020"/>
                                <w:sz w:val="14"/>
                              </w:rPr>
                              <w:t>fear</w:t>
                            </w:r>
                          </w:p>
                        </w:tc>
                        <w:tc>
                          <w:tcPr>
                            <w:tcW w:w="3143" w:type="dxa"/>
                          </w:tcPr>
                          <w:p w14:paraId="2226B541" w14:textId="77777777" w:rsidR="0099680A" w:rsidRDefault="0099680A">
                            <w:pPr>
                              <w:spacing w:before="66"/>
                              <w:ind w:right="63"/>
                              <w:jc w:val="right"/>
                              <w:rPr>
                                <w:rFonts w:ascii="Arial"/>
                                <w:sz w:val="14"/>
                              </w:rPr>
                            </w:pPr>
                            <w:r>
                              <w:rPr>
                                <w:rFonts w:ascii="Arial"/>
                                <w:color w:val="202020"/>
                                <w:sz w:val="14"/>
                              </w:rPr>
                              <w:t>/me really sad that /me can't go to Java One</w:t>
                            </w:r>
                          </w:p>
                        </w:tc>
                      </w:tr>
                      <w:tr w:rsidR="0099680A" w14:paraId="65226105" w14:textId="77777777">
                        <w:trPr>
                          <w:trHeight w:val="309"/>
                        </w:trPr>
                        <w:tc>
                          <w:tcPr>
                            <w:tcW w:w="529" w:type="dxa"/>
                          </w:tcPr>
                          <w:p w14:paraId="387DB172" w14:textId="77777777" w:rsidR="0099680A" w:rsidRDefault="0099680A">
                            <w:pPr>
                              <w:spacing w:before="61"/>
                              <w:ind w:left="39" w:right="39"/>
                              <w:jc w:val="center"/>
                              <w:rPr>
                                <w:rFonts w:ascii="Arial"/>
                                <w:b/>
                                <w:sz w:val="14"/>
                              </w:rPr>
                            </w:pPr>
                            <w:r>
                              <w:rPr>
                                <w:rFonts w:ascii="Arial"/>
                                <w:b/>
                                <w:color w:val="202020"/>
                                <w:sz w:val="14"/>
                              </w:rPr>
                              <w:t>8496</w:t>
                            </w:r>
                          </w:p>
                        </w:tc>
                        <w:tc>
                          <w:tcPr>
                            <w:tcW w:w="1077" w:type="dxa"/>
                          </w:tcPr>
                          <w:p w14:paraId="490D45C5" w14:textId="77777777" w:rsidR="0099680A" w:rsidRDefault="0099680A">
                            <w:pPr>
                              <w:spacing w:before="61"/>
                              <w:ind w:right="248"/>
                              <w:jc w:val="right"/>
                              <w:rPr>
                                <w:rFonts w:ascii="Arial"/>
                                <w:sz w:val="14"/>
                              </w:rPr>
                            </w:pPr>
                            <w:r>
                              <w:rPr>
                                <w:rFonts w:ascii="Arial"/>
                                <w:color w:val="202020"/>
                                <w:sz w:val="14"/>
                              </w:rPr>
                              <w:t>neutral</w:t>
                            </w:r>
                          </w:p>
                        </w:tc>
                        <w:tc>
                          <w:tcPr>
                            <w:tcW w:w="3143" w:type="dxa"/>
                          </w:tcPr>
                          <w:p w14:paraId="1D3A6ADD" w14:textId="77777777" w:rsidR="0099680A" w:rsidRDefault="0099680A">
                            <w:pPr>
                              <w:spacing w:before="61"/>
                              <w:ind w:right="63"/>
                              <w:jc w:val="right"/>
                              <w:rPr>
                                <w:rFonts w:ascii="Arial"/>
                                <w:sz w:val="14"/>
                              </w:rPr>
                            </w:pPr>
                            <w:r>
                              <w:rPr>
                                <w:rFonts w:ascii="Arial"/>
                                <w:color w:val="202020"/>
                                <w:sz w:val="14"/>
                              </w:rPr>
                              <w:t>@iNetters thank you</w:t>
                            </w:r>
                          </w:p>
                        </w:tc>
                      </w:tr>
                      <w:tr w:rsidR="0099680A" w14:paraId="3828CDF4" w14:textId="77777777">
                        <w:trPr>
                          <w:trHeight w:val="224"/>
                        </w:trPr>
                        <w:tc>
                          <w:tcPr>
                            <w:tcW w:w="529" w:type="dxa"/>
                          </w:tcPr>
                          <w:p w14:paraId="72F0FA9E" w14:textId="77777777" w:rsidR="0099680A" w:rsidRDefault="0099680A">
                            <w:pPr>
                              <w:spacing w:before="61" w:line="144" w:lineRule="exact"/>
                              <w:ind w:left="39" w:right="39"/>
                              <w:jc w:val="center"/>
                              <w:rPr>
                                <w:rFonts w:ascii="Arial"/>
                                <w:b/>
                                <w:sz w:val="14"/>
                              </w:rPr>
                            </w:pPr>
                            <w:r>
                              <w:rPr>
                                <w:rFonts w:ascii="Arial"/>
                                <w:b/>
                                <w:color w:val="202020"/>
                                <w:sz w:val="14"/>
                              </w:rPr>
                              <w:t>24713</w:t>
                            </w:r>
                          </w:p>
                        </w:tc>
                        <w:tc>
                          <w:tcPr>
                            <w:tcW w:w="1077" w:type="dxa"/>
                          </w:tcPr>
                          <w:p w14:paraId="21CB7EA1" w14:textId="77777777" w:rsidR="0099680A" w:rsidRDefault="0099680A">
                            <w:pPr>
                              <w:spacing w:before="61" w:line="144" w:lineRule="exact"/>
                              <w:ind w:right="248"/>
                              <w:jc w:val="right"/>
                              <w:rPr>
                                <w:rFonts w:ascii="Arial"/>
                                <w:sz w:val="14"/>
                              </w:rPr>
                            </w:pPr>
                            <w:r>
                              <w:rPr>
                                <w:rFonts w:ascii="Arial"/>
                                <w:color w:val="202020"/>
                                <w:sz w:val="14"/>
                              </w:rPr>
                              <w:t>fear</w:t>
                            </w:r>
                          </w:p>
                        </w:tc>
                        <w:tc>
                          <w:tcPr>
                            <w:tcW w:w="3143" w:type="dxa"/>
                          </w:tcPr>
                          <w:p w14:paraId="16C5AA73" w14:textId="77777777" w:rsidR="0099680A" w:rsidRDefault="0099680A">
                            <w:pPr>
                              <w:spacing w:before="61" w:line="144" w:lineRule="exact"/>
                              <w:ind w:right="63"/>
                              <w:jc w:val="right"/>
                              <w:rPr>
                                <w:rFonts w:ascii="Arial"/>
                                <w:sz w:val="14"/>
                              </w:rPr>
                            </w:pPr>
                            <w:r>
                              <w:rPr>
                                <w:rFonts w:ascii="Arial"/>
                                <w:color w:val="202020"/>
                                <w:sz w:val="14"/>
                              </w:rPr>
                              <w:t>is taking the dog to the vet then a play date ...</w:t>
                            </w:r>
                          </w:p>
                        </w:tc>
                      </w:tr>
                    </w:tbl>
                    <w:p w14:paraId="1071CAC2" w14:textId="77777777" w:rsidR="0099680A" w:rsidRDefault="0099680A" w:rsidP="0099680A">
                      <w:pPr>
                        <w:pStyle w:val="BodyText"/>
                      </w:pPr>
                    </w:p>
                  </w:txbxContent>
                </v:textbox>
                <w10:wrap anchorx="page" anchory="page"/>
              </v:shape>
            </w:pict>
          </mc:Fallback>
        </mc:AlternateContent>
      </w:r>
    </w:p>
    <w:p w14:paraId="67534295" w14:textId="77777777" w:rsidR="0099680A" w:rsidRDefault="0099680A" w:rsidP="002F06F4">
      <w:pPr>
        <w:rPr>
          <w:sz w:val="20"/>
        </w:rPr>
      </w:pPr>
    </w:p>
    <w:p w14:paraId="002E4C9D" w14:textId="77777777" w:rsidR="0099680A" w:rsidRDefault="0099680A" w:rsidP="002F06F4">
      <w:pPr>
        <w:rPr>
          <w:sz w:val="20"/>
        </w:rPr>
      </w:pPr>
    </w:p>
    <w:p w14:paraId="0B3DC787" w14:textId="77777777" w:rsidR="0099680A" w:rsidRDefault="0099680A" w:rsidP="002F06F4">
      <w:pPr>
        <w:rPr>
          <w:sz w:val="20"/>
        </w:rPr>
      </w:pPr>
    </w:p>
    <w:p w14:paraId="5C1C4B20" w14:textId="77777777" w:rsidR="0099680A" w:rsidRDefault="0099680A" w:rsidP="002F06F4">
      <w:pPr>
        <w:rPr>
          <w:sz w:val="20"/>
        </w:rPr>
      </w:pPr>
    </w:p>
    <w:p w14:paraId="447B04F9" w14:textId="77777777" w:rsidR="0099680A" w:rsidRDefault="0099680A" w:rsidP="002F06F4">
      <w:pPr>
        <w:rPr>
          <w:sz w:val="20"/>
        </w:rPr>
      </w:pPr>
    </w:p>
    <w:p w14:paraId="3E7AA6C3" w14:textId="77777777" w:rsidR="0099680A" w:rsidRDefault="0099680A" w:rsidP="002F06F4">
      <w:pPr>
        <w:rPr>
          <w:sz w:val="15"/>
        </w:rPr>
      </w:pPr>
    </w:p>
    <w:tbl>
      <w:tblPr>
        <w:tblW w:w="0" w:type="auto"/>
        <w:tblCellSpacing w:w="59" w:type="dxa"/>
        <w:tblInd w:w="167" w:type="dxa"/>
        <w:tblLayout w:type="fixed"/>
        <w:tblCellMar>
          <w:left w:w="0" w:type="dxa"/>
          <w:right w:w="0" w:type="dxa"/>
        </w:tblCellMar>
        <w:tblLook w:val="01E0" w:firstRow="1" w:lastRow="1" w:firstColumn="1" w:lastColumn="1" w:noHBand="0" w:noVBand="0"/>
      </w:tblPr>
      <w:tblGrid>
        <w:gridCol w:w="10816"/>
      </w:tblGrid>
      <w:tr w:rsidR="0099680A" w14:paraId="49E73E2C" w14:textId="77777777" w:rsidTr="006241A2">
        <w:trPr>
          <w:trHeight w:val="3119"/>
          <w:tblCellSpacing w:w="59" w:type="dxa"/>
        </w:trPr>
        <w:tc>
          <w:tcPr>
            <w:tcW w:w="10580" w:type="dxa"/>
            <w:tcBorders>
              <w:top w:val="nil"/>
              <w:bottom w:val="nil"/>
            </w:tcBorders>
            <w:shd w:val="clear" w:color="auto" w:fill="F6F6F6"/>
          </w:tcPr>
          <w:p w14:paraId="025C6CAC" w14:textId="77777777" w:rsidR="0099680A" w:rsidRDefault="0099680A" w:rsidP="002F06F4">
            <w:pPr>
              <w:rPr>
                <w:sz w:val="14"/>
              </w:rPr>
            </w:pPr>
          </w:p>
          <w:p w14:paraId="2EC1B031" w14:textId="77777777" w:rsidR="0099680A" w:rsidRDefault="0099680A" w:rsidP="002F06F4">
            <w:pPr>
              <w:rPr>
                <w:sz w:val="13"/>
              </w:rPr>
            </w:pPr>
          </w:p>
          <w:p w14:paraId="57911A00" w14:textId="77777777" w:rsidR="0099680A" w:rsidRDefault="0099680A" w:rsidP="002F06F4">
            <w:pPr>
              <w:rPr>
                <w:sz w:val="14"/>
              </w:rPr>
            </w:pPr>
            <w:r>
              <w:rPr>
                <w:color w:val="202020"/>
                <w:sz w:val="14"/>
              </w:rPr>
              <w:t># Function to correct spelling in a given text def correct_spelling(text):</w:t>
            </w:r>
          </w:p>
          <w:p w14:paraId="749F4671" w14:textId="77777777" w:rsidR="0099680A" w:rsidRDefault="0099680A" w:rsidP="002F06F4">
            <w:pPr>
              <w:rPr>
                <w:sz w:val="14"/>
              </w:rPr>
            </w:pPr>
            <w:r>
              <w:rPr>
                <w:color w:val="202020"/>
                <w:sz w:val="14"/>
              </w:rPr>
              <w:t>blob = TextBlob(text) corrected_text = blob.correct() return str(corrected_text)</w:t>
            </w:r>
          </w:p>
          <w:p w14:paraId="1D5E5217" w14:textId="77777777" w:rsidR="0099680A" w:rsidRDefault="0099680A" w:rsidP="002F06F4">
            <w:pPr>
              <w:rPr>
                <w:sz w:val="16"/>
              </w:rPr>
            </w:pPr>
          </w:p>
          <w:p w14:paraId="46800BB4" w14:textId="77777777" w:rsidR="0099680A" w:rsidRDefault="0099680A" w:rsidP="002F06F4">
            <w:pPr>
              <w:rPr>
                <w:sz w:val="14"/>
              </w:rPr>
            </w:pPr>
            <w:r>
              <w:rPr>
                <w:color w:val="202020"/>
                <w:sz w:val="14"/>
              </w:rPr>
              <w:t># Apply spelling correction to train_df</w:t>
            </w:r>
          </w:p>
          <w:p w14:paraId="394DDFF1" w14:textId="77777777" w:rsidR="0099680A" w:rsidRDefault="0099680A" w:rsidP="002F06F4">
            <w:pPr>
              <w:rPr>
                <w:sz w:val="14"/>
              </w:rPr>
            </w:pPr>
            <w:r>
              <w:rPr>
                <w:color w:val="202020"/>
                <w:sz w:val="14"/>
              </w:rPr>
              <w:t>train_df['content'] = train_df['content'].apply(correct_spelling)</w:t>
            </w:r>
          </w:p>
          <w:p w14:paraId="7B94FB6F" w14:textId="77777777" w:rsidR="0099680A" w:rsidRDefault="0099680A" w:rsidP="002F06F4">
            <w:pPr>
              <w:rPr>
                <w:sz w:val="19"/>
              </w:rPr>
            </w:pPr>
          </w:p>
          <w:p w14:paraId="1D7EDE31" w14:textId="77777777" w:rsidR="0099680A" w:rsidRDefault="0099680A" w:rsidP="002F06F4">
            <w:pPr>
              <w:rPr>
                <w:sz w:val="14"/>
              </w:rPr>
            </w:pPr>
            <w:r>
              <w:rPr>
                <w:color w:val="202020"/>
                <w:sz w:val="14"/>
              </w:rPr>
              <w:t># Apply spelling correction to val_df</w:t>
            </w:r>
          </w:p>
          <w:p w14:paraId="271EC3DC" w14:textId="77777777" w:rsidR="0099680A" w:rsidRDefault="0099680A" w:rsidP="002F06F4">
            <w:pPr>
              <w:rPr>
                <w:sz w:val="14"/>
              </w:rPr>
            </w:pPr>
            <w:r>
              <w:rPr>
                <w:color w:val="202020"/>
                <w:sz w:val="14"/>
              </w:rPr>
              <w:t>val_df['content'] = val_df['content'].apply(correct_spelling)</w:t>
            </w:r>
          </w:p>
          <w:p w14:paraId="624CA264" w14:textId="77777777" w:rsidR="0099680A" w:rsidRDefault="0099680A" w:rsidP="002F06F4">
            <w:pPr>
              <w:rPr>
                <w:sz w:val="19"/>
              </w:rPr>
            </w:pPr>
          </w:p>
          <w:p w14:paraId="30FEBD81" w14:textId="77777777" w:rsidR="0099680A" w:rsidRDefault="0099680A" w:rsidP="002F06F4">
            <w:pPr>
              <w:rPr>
                <w:sz w:val="14"/>
              </w:rPr>
            </w:pPr>
            <w:r>
              <w:rPr>
                <w:color w:val="202020"/>
                <w:sz w:val="14"/>
              </w:rPr>
              <w:t># Apply spelling correction to test_df</w:t>
            </w:r>
          </w:p>
          <w:p w14:paraId="37B8DC46" w14:textId="77777777" w:rsidR="0099680A" w:rsidRDefault="0099680A" w:rsidP="002F06F4">
            <w:pPr>
              <w:rPr>
                <w:sz w:val="14"/>
              </w:rPr>
            </w:pPr>
            <w:r>
              <w:rPr>
                <w:color w:val="202020"/>
                <w:sz w:val="14"/>
              </w:rPr>
              <w:t>test_df['content'] = test_df['content'].apply(correct_spelling)</w:t>
            </w:r>
          </w:p>
        </w:tc>
      </w:tr>
      <w:tr w:rsidR="0099680A" w14:paraId="57D92E7C" w14:textId="77777777" w:rsidTr="006241A2">
        <w:trPr>
          <w:trHeight w:val="649"/>
          <w:tblCellSpacing w:w="59" w:type="dxa"/>
        </w:trPr>
        <w:tc>
          <w:tcPr>
            <w:tcW w:w="10580" w:type="dxa"/>
            <w:tcBorders>
              <w:top w:val="nil"/>
              <w:bottom w:val="nil"/>
            </w:tcBorders>
            <w:shd w:val="clear" w:color="auto" w:fill="F6F6F6"/>
          </w:tcPr>
          <w:p w14:paraId="47490888" w14:textId="77777777" w:rsidR="0099680A" w:rsidRDefault="0099680A" w:rsidP="002F06F4">
            <w:pPr>
              <w:rPr>
                <w:sz w:val="14"/>
              </w:rPr>
            </w:pPr>
            <w:r>
              <w:rPr>
                <w:color w:val="202020"/>
                <w:sz w:val="14"/>
              </w:rPr>
              <w:t>train_df.to_csv('./sp_train.csv', index=False) val_df.to_csv('./sp_val.csv', index=False) test_df.to_csv('./sp_test.csv', index=False)</w:t>
            </w:r>
          </w:p>
        </w:tc>
      </w:tr>
      <w:tr w:rsidR="0099680A" w14:paraId="4299C7F0" w14:textId="77777777" w:rsidTr="006241A2">
        <w:trPr>
          <w:trHeight w:val="839"/>
          <w:tblCellSpacing w:w="59" w:type="dxa"/>
        </w:trPr>
        <w:tc>
          <w:tcPr>
            <w:tcW w:w="10580" w:type="dxa"/>
            <w:tcBorders>
              <w:top w:val="nil"/>
            </w:tcBorders>
            <w:shd w:val="clear" w:color="auto" w:fill="F6F6F6"/>
          </w:tcPr>
          <w:p w14:paraId="41D92629" w14:textId="77777777" w:rsidR="0099680A" w:rsidRDefault="0099680A" w:rsidP="002F06F4">
            <w:pPr>
              <w:rPr>
                <w:sz w:val="14"/>
              </w:rPr>
            </w:pPr>
            <w:r>
              <w:rPr>
                <w:color w:val="202020"/>
                <w:sz w:val="14"/>
              </w:rPr>
              <w:t>train_df = pd.read_csv('./sp_train.csv') val_df = pd.read_csv('./sp_val.csv') test_df = pd.read_csv('./sp_test.csv')</w:t>
            </w:r>
          </w:p>
        </w:tc>
      </w:tr>
    </w:tbl>
    <w:p w14:paraId="2098223F" w14:textId="77777777" w:rsidR="0099680A" w:rsidRDefault="0099680A" w:rsidP="002F06F4">
      <w:pPr>
        <w:rPr>
          <w:sz w:val="20"/>
        </w:rPr>
      </w:pPr>
    </w:p>
    <w:p w14:paraId="07669F7C" w14:textId="77777777" w:rsidR="0099680A" w:rsidRDefault="0099680A" w:rsidP="002F06F4">
      <w:pPr>
        <w:rPr>
          <w:sz w:val="20"/>
        </w:rPr>
      </w:pPr>
    </w:p>
    <w:p w14:paraId="07010E4C" w14:textId="77777777" w:rsidR="0099680A" w:rsidRDefault="0099680A" w:rsidP="002F06F4">
      <w:pPr>
        <w:rPr>
          <w:sz w:val="20"/>
        </w:rPr>
      </w:pPr>
    </w:p>
    <w:p w14:paraId="4E8E4091" w14:textId="77777777" w:rsidR="0099680A" w:rsidRDefault="0099680A" w:rsidP="002F06F4">
      <w:pPr>
        <w:rPr>
          <w:sz w:val="20"/>
        </w:rPr>
      </w:pPr>
    </w:p>
    <w:p w14:paraId="424FD50A" w14:textId="77777777" w:rsidR="0099680A" w:rsidRDefault="0099680A" w:rsidP="002F06F4">
      <w:pPr>
        <w:rPr>
          <w:sz w:val="20"/>
        </w:rPr>
      </w:pPr>
    </w:p>
    <w:p w14:paraId="0BACBCB9" w14:textId="77777777" w:rsidR="0099680A" w:rsidRDefault="0099680A" w:rsidP="002F06F4">
      <w:pPr>
        <w:rPr>
          <w:sz w:val="20"/>
        </w:rPr>
      </w:pPr>
    </w:p>
    <w:p w14:paraId="7CD0C1BF" w14:textId="77777777" w:rsidR="0099680A" w:rsidRDefault="0099680A" w:rsidP="002F06F4">
      <w:pPr>
        <w:rPr>
          <w:sz w:val="20"/>
        </w:rPr>
      </w:pPr>
    </w:p>
    <w:p w14:paraId="6FA5B398" w14:textId="77777777" w:rsidR="0099680A" w:rsidRDefault="0099680A" w:rsidP="002F06F4">
      <w:pPr>
        <w:rPr>
          <w:sz w:val="20"/>
        </w:rPr>
      </w:pPr>
    </w:p>
    <w:p w14:paraId="42E7CE1F" w14:textId="77777777" w:rsidR="0099680A" w:rsidRDefault="0099680A" w:rsidP="002F06F4">
      <w:pPr>
        <w:rPr>
          <w:sz w:val="20"/>
        </w:rPr>
      </w:pPr>
    </w:p>
    <w:p w14:paraId="51DB577F" w14:textId="77777777" w:rsidR="0099680A" w:rsidRDefault="0099680A" w:rsidP="002F06F4">
      <w:pPr>
        <w:rPr>
          <w:sz w:val="20"/>
        </w:rPr>
      </w:pPr>
    </w:p>
    <w:p w14:paraId="66B893FA" w14:textId="77777777" w:rsidR="0099680A" w:rsidRDefault="0099680A" w:rsidP="002F06F4">
      <w:pPr>
        <w:rPr>
          <w:sz w:val="20"/>
        </w:rPr>
      </w:pPr>
    </w:p>
    <w:p w14:paraId="5211CCCA" w14:textId="77777777" w:rsidR="0099680A" w:rsidRDefault="0099680A" w:rsidP="002F06F4">
      <w:pPr>
        <w:rPr>
          <w:sz w:val="20"/>
        </w:rPr>
      </w:pPr>
    </w:p>
    <w:p w14:paraId="0FEA3B9A" w14:textId="77777777" w:rsidR="0099680A" w:rsidRDefault="0099680A" w:rsidP="002F06F4">
      <w:pPr>
        <w:rPr>
          <w:sz w:val="20"/>
        </w:rPr>
      </w:pPr>
    </w:p>
    <w:p w14:paraId="27FD2ABC" w14:textId="77777777" w:rsidR="0099680A" w:rsidRDefault="0099680A" w:rsidP="002F06F4">
      <w:pPr>
        <w:rPr>
          <w:sz w:val="20"/>
        </w:rPr>
      </w:pPr>
    </w:p>
    <w:p w14:paraId="365D3315" w14:textId="77777777" w:rsidR="0099680A" w:rsidRDefault="0099680A" w:rsidP="002F06F4">
      <w:pPr>
        <w:rPr>
          <w:sz w:val="18"/>
        </w:rPr>
      </w:pPr>
    </w:p>
    <w:tbl>
      <w:tblPr>
        <w:tblW w:w="0" w:type="auto"/>
        <w:tblInd w:w="617" w:type="dxa"/>
        <w:tblLayout w:type="fixed"/>
        <w:tblCellMar>
          <w:left w:w="0" w:type="dxa"/>
          <w:right w:w="0" w:type="dxa"/>
        </w:tblCellMar>
        <w:tblLook w:val="01E0" w:firstRow="1" w:lastRow="1" w:firstColumn="1" w:lastColumn="1" w:noHBand="0" w:noVBand="0"/>
      </w:tblPr>
      <w:tblGrid>
        <w:gridCol w:w="529"/>
        <w:gridCol w:w="896"/>
        <w:gridCol w:w="3324"/>
      </w:tblGrid>
      <w:tr w:rsidR="0099680A" w14:paraId="21D5E196" w14:textId="77777777" w:rsidTr="006241A2">
        <w:trPr>
          <w:trHeight w:val="215"/>
        </w:trPr>
        <w:tc>
          <w:tcPr>
            <w:tcW w:w="529" w:type="dxa"/>
            <w:tcBorders>
              <w:bottom w:val="single" w:sz="4" w:space="0" w:color="D9D9D9"/>
            </w:tcBorders>
          </w:tcPr>
          <w:p w14:paraId="307D7CBB" w14:textId="77777777" w:rsidR="0099680A" w:rsidRDefault="0099680A" w:rsidP="002F06F4">
            <w:pPr>
              <w:rPr>
                <w:sz w:val="14"/>
              </w:rPr>
            </w:pPr>
          </w:p>
        </w:tc>
        <w:tc>
          <w:tcPr>
            <w:tcW w:w="896" w:type="dxa"/>
            <w:tcBorders>
              <w:bottom w:val="single" w:sz="4" w:space="0" w:color="D9D9D9"/>
            </w:tcBorders>
          </w:tcPr>
          <w:p w14:paraId="5926CC14" w14:textId="77777777" w:rsidR="0099680A" w:rsidRDefault="0099680A" w:rsidP="002F06F4">
            <w:pPr>
              <w:rPr>
                <w:b/>
                <w:sz w:val="14"/>
              </w:rPr>
            </w:pPr>
            <w:r>
              <w:rPr>
                <w:b/>
                <w:color w:val="202020"/>
                <w:sz w:val="14"/>
              </w:rPr>
              <w:t>sentiment</w:t>
            </w:r>
          </w:p>
        </w:tc>
        <w:tc>
          <w:tcPr>
            <w:tcW w:w="3324" w:type="dxa"/>
            <w:tcBorders>
              <w:bottom w:val="single" w:sz="4" w:space="0" w:color="D9D9D9"/>
            </w:tcBorders>
          </w:tcPr>
          <w:p w14:paraId="406FF34F" w14:textId="77777777" w:rsidR="0099680A" w:rsidRDefault="0099680A" w:rsidP="002F06F4">
            <w:pPr>
              <w:rPr>
                <w:b/>
                <w:sz w:val="14"/>
              </w:rPr>
            </w:pPr>
            <w:r>
              <w:rPr>
                <w:b/>
                <w:color w:val="202020"/>
                <w:sz w:val="14"/>
              </w:rPr>
              <w:t>content</w:t>
            </w:r>
          </w:p>
        </w:tc>
      </w:tr>
      <w:tr w:rsidR="0099680A" w14:paraId="66C56D3E" w14:textId="77777777" w:rsidTr="006241A2">
        <w:trPr>
          <w:trHeight w:val="322"/>
        </w:trPr>
        <w:tc>
          <w:tcPr>
            <w:tcW w:w="529" w:type="dxa"/>
            <w:tcBorders>
              <w:top w:val="single" w:sz="4" w:space="0" w:color="D9D9D9"/>
            </w:tcBorders>
          </w:tcPr>
          <w:p w14:paraId="253C00B3" w14:textId="77777777" w:rsidR="0099680A" w:rsidRDefault="0099680A" w:rsidP="002F06F4">
            <w:pPr>
              <w:rPr>
                <w:rFonts w:ascii="Arial"/>
                <w:b/>
                <w:sz w:val="14"/>
              </w:rPr>
            </w:pPr>
            <w:r>
              <w:rPr>
                <w:rFonts w:ascii="Arial"/>
                <w:b/>
                <w:color w:val="202020"/>
                <w:sz w:val="14"/>
              </w:rPr>
              <w:t>0</w:t>
            </w:r>
          </w:p>
        </w:tc>
        <w:tc>
          <w:tcPr>
            <w:tcW w:w="896" w:type="dxa"/>
            <w:tcBorders>
              <w:top w:val="single" w:sz="4" w:space="0" w:color="D9D9D9"/>
            </w:tcBorders>
          </w:tcPr>
          <w:p w14:paraId="09F39844" w14:textId="77777777" w:rsidR="0099680A" w:rsidRDefault="0099680A" w:rsidP="002F06F4">
            <w:pPr>
              <w:rPr>
                <w:rFonts w:ascii="Arial"/>
                <w:sz w:val="14"/>
              </w:rPr>
            </w:pPr>
            <w:r>
              <w:rPr>
                <w:rFonts w:ascii="Arial"/>
                <w:color w:val="202020"/>
                <w:sz w:val="14"/>
              </w:rPr>
              <w:t>sadness</w:t>
            </w:r>
          </w:p>
        </w:tc>
        <w:tc>
          <w:tcPr>
            <w:tcW w:w="3324" w:type="dxa"/>
            <w:tcBorders>
              <w:top w:val="single" w:sz="4" w:space="0" w:color="D9D9D9"/>
            </w:tcBorders>
          </w:tcPr>
          <w:p w14:paraId="612515E2" w14:textId="77777777" w:rsidR="0099680A" w:rsidRDefault="0099680A" w:rsidP="002F06F4">
            <w:pPr>
              <w:rPr>
                <w:rFonts w:ascii="Arial"/>
                <w:sz w:val="14"/>
              </w:rPr>
            </w:pPr>
            <w:r>
              <w:rPr>
                <w:rFonts w:ascii="Arial"/>
                <w:color w:val="202020"/>
                <w:sz w:val="14"/>
              </w:rPr>
              <w:t>Hit night. want john where is he?</w:t>
            </w:r>
          </w:p>
        </w:tc>
      </w:tr>
      <w:tr w:rsidR="0099680A" w14:paraId="211EDF74" w14:textId="77777777" w:rsidTr="006241A2">
        <w:trPr>
          <w:trHeight w:val="314"/>
        </w:trPr>
        <w:tc>
          <w:tcPr>
            <w:tcW w:w="529" w:type="dxa"/>
          </w:tcPr>
          <w:p w14:paraId="3EFCE42D" w14:textId="77777777" w:rsidR="0099680A" w:rsidRDefault="0099680A" w:rsidP="002F06F4">
            <w:pPr>
              <w:rPr>
                <w:rFonts w:ascii="Arial"/>
                <w:b/>
                <w:sz w:val="14"/>
              </w:rPr>
            </w:pPr>
            <w:r>
              <w:rPr>
                <w:rFonts w:ascii="Arial"/>
                <w:b/>
                <w:color w:val="202020"/>
                <w:sz w:val="14"/>
              </w:rPr>
              <w:t>1</w:t>
            </w:r>
          </w:p>
        </w:tc>
        <w:tc>
          <w:tcPr>
            <w:tcW w:w="896" w:type="dxa"/>
          </w:tcPr>
          <w:p w14:paraId="06CA6778" w14:textId="77777777" w:rsidR="0099680A" w:rsidRDefault="0099680A" w:rsidP="002F06F4">
            <w:pPr>
              <w:rPr>
                <w:rFonts w:ascii="Arial"/>
                <w:sz w:val="14"/>
              </w:rPr>
            </w:pPr>
            <w:r>
              <w:rPr>
                <w:rFonts w:ascii="Arial"/>
                <w:color w:val="202020"/>
                <w:sz w:val="14"/>
              </w:rPr>
              <w:t>fear</w:t>
            </w:r>
          </w:p>
        </w:tc>
        <w:tc>
          <w:tcPr>
            <w:tcW w:w="3324" w:type="dxa"/>
          </w:tcPr>
          <w:p w14:paraId="1DF02742" w14:textId="77777777" w:rsidR="0099680A" w:rsidRDefault="0099680A" w:rsidP="002F06F4">
            <w:pPr>
              <w:rPr>
                <w:rFonts w:ascii="Arial"/>
                <w:sz w:val="14"/>
              </w:rPr>
            </w:pPr>
            <w:r>
              <w:rPr>
                <w:rFonts w:ascii="Arial"/>
                <w:color w:val="202020"/>
                <w:sz w:val="14"/>
              </w:rPr>
              <w:t>/me really sad that /me cannot go to Cava One</w:t>
            </w:r>
          </w:p>
        </w:tc>
      </w:tr>
      <w:tr w:rsidR="0099680A" w14:paraId="78534F33" w14:textId="77777777" w:rsidTr="006241A2">
        <w:trPr>
          <w:trHeight w:val="309"/>
        </w:trPr>
        <w:tc>
          <w:tcPr>
            <w:tcW w:w="529" w:type="dxa"/>
          </w:tcPr>
          <w:p w14:paraId="386F1BC4" w14:textId="77777777" w:rsidR="0099680A" w:rsidRDefault="0099680A" w:rsidP="002F06F4">
            <w:pPr>
              <w:rPr>
                <w:rFonts w:ascii="Arial"/>
                <w:b/>
                <w:sz w:val="14"/>
              </w:rPr>
            </w:pPr>
            <w:r>
              <w:rPr>
                <w:rFonts w:ascii="Arial"/>
                <w:b/>
                <w:color w:val="202020"/>
                <w:sz w:val="14"/>
              </w:rPr>
              <w:t>2</w:t>
            </w:r>
          </w:p>
        </w:tc>
        <w:tc>
          <w:tcPr>
            <w:tcW w:w="896" w:type="dxa"/>
          </w:tcPr>
          <w:p w14:paraId="1988F1A4" w14:textId="77777777" w:rsidR="0099680A" w:rsidRDefault="0099680A" w:rsidP="002F06F4">
            <w:pPr>
              <w:rPr>
                <w:rFonts w:ascii="Arial"/>
                <w:sz w:val="14"/>
              </w:rPr>
            </w:pPr>
            <w:r>
              <w:rPr>
                <w:rFonts w:ascii="Arial"/>
                <w:color w:val="202020"/>
                <w:sz w:val="14"/>
              </w:rPr>
              <w:t>neutral</w:t>
            </w:r>
          </w:p>
        </w:tc>
        <w:tc>
          <w:tcPr>
            <w:tcW w:w="3324" w:type="dxa"/>
          </w:tcPr>
          <w:p w14:paraId="35AAE656" w14:textId="77777777" w:rsidR="0099680A" w:rsidRDefault="0099680A" w:rsidP="002F06F4">
            <w:pPr>
              <w:rPr>
                <w:rFonts w:ascii="Arial"/>
                <w:sz w:val="14"/>
              </w:rPr>
            </w:pPr>
            <w:r>
              <w:rPr>
                <w:rFonts w:ascii="Arial"/>
                <w:color w:val="202020"/>
                <w:sz w:val="14"/>
              </w:rPr>
              <w:t>@letters thank you</w:t>
            </w:r>
          </w:p>
        </w:tc>
      </w:tr>
      <w:tr w:rsidR="0099680A" w14:paraId="1F7EBD08" w14:textId="77777777" w:rsidTr="006241A2">
        <w:trPr>
          <w:trHeight w:val="314"/>
        </w:trPr>
        <w:tc>
          <w:tcPr>
            <w:tcW w:w="529" w:type="dxa"/>
          </w:tcPr>
          <w:p w14:paraId="2F124F30" w14:textId="77777777" w:rsidR="0099680A" w:rsidRDefault="0099680A" w:rsidP="002F06F4">
            <w:pPr>
              <w:rPr>
                <w:rFonts w:ascii="Arial"/>
                <w:b/>
                <w:sz w:val="14"/>
              </w:rPr>
            </w:pPr>
            <w:r>
              <w:rPr>
                <w:rFonts w:ascii="Arial"/>
                <w:b/>
                <w:color w:val="202020"/>
                <w:sz w:val="14"/>
              </w:rPr>
              <w:t>3</w:t>
            </w:r>
          </w:p>
        </w:tc>
        <w:tc>
          <w:tcPr>
            <w:tcW w:w="896" w:type="dxa"/>
          </w:tcPr>
          <w:p w14:paraId="6C74C16C" w14:textId="77777777" w:rsidR="0099680A" w:rsidRDefault="0099680A" w:rsidP="002F06F4">
            <w:pPr>
              <w:rPr>
                <w:rFonts w:ascii="Arial"/>
                <w:sz w:val="14"/>
              </w:rPr>
            </w:pPr>
            <w:r>
              <w:rPr>
                <w:rFonts w:ascii="Arial"/>
                <w:color w:val="202020"/>
                <w:sz w:val="14"/>
              </w:rPr>
              <w:t>fear</w:t>
            </w:r>
          </w:p>
        </w:tc>
        <w:tc>
          <w:tcPr>
            <w:tcW w:w="3324" w:type="dxa"/>
          </w:tcPr>
          <w:p w14:paraId="562D3608" w14:textId="77777777" w:rsidR="0099680A" w:rsidRDefault="0099680A" w:rsidP="002F06F4">
            <w:pPr>
              <w:rPr>
                <w:rFonts w:ascii="Arial"/>
                <w:sz w:val="14"/>
              </w:rPr>
            </w:pPr>
            <w:r>
              <w:rPr>
                <w:rFonts w:ascii="Arial"/>
                <w:color w:val="202020"/>
                <w:sz w:val="14"/>
              </w:rPr>
              <w:t>is taking the dog to the met then a play date ...</w:t>
            </w:r>
          </w:p>
        </w:tc>
      </w:tr>
      <w:tr w:rsidR="0099680A" w14:paraId="3E1DD3AB" w14:textId="77777777" w:rsidTr="006241A2">
        <w:trPr>
          <w:trHeight w:val="314"/>
        </w:trPr>
        <w:tc>
          <w:tcPr>
            <w:tcW w:w="529" w:type="dxa"/>
          </w:tcPr>
          <w:p w14:paraId="5C269380" w14:textId="77777777" w:rsidR="0099680A" w:rsidRDefault="0099680A" w:rsidP="002F06F4">
            <w:pPr>
              <w:rPr>
                <w:rFonts w:ascii="Arial"/>
                <w:b/>
                <w:sz w:val="14"/>
              </w:rPr>
            </w:pPr>
            <w:r>
              <w:rPr>
                <w:rFonts w:ascii="Arial"/>
                <w:b/>
                <w:color w:val="202020"/>
                <w:sz w:val="14"/>
              </w:rPr>
              <w:t>4</w:t>
            </w:r>
          </w:p>
        </w:tc>
        <w:tc>
          <w:tcPr>
            <w:tcW w:w="896" w:type="dxa"/>
          </w:tcPr>
          <w:p w14:paraId="4EF58D29" w14:textId="77777777" w:rsidR="0099680A" w:rsidRDefault="0099680A" w:rsidP="002F06F4">
            <w:pPr>
              <w:rPr>
                <w:rFonts w:ascii="Arial"/>
                <w:sz w:val="14"/>
              </w:rPr>
            </w:pPr>
            <w:r>
              <w:rPr>
                <w:rFonts w:ascii="Arial"/>
                <w:color w:val="202020"/>
                <w:sz w:val="14"/>
              </w:rPr>
              <w:t>fear</w:t>
            </w:r>
          </w:p>
        </w:tc>
        <w:tc>
          <w:tcPr>
            <w:tcW w:w="3324" w:type="dxa"/>
          </w:tcPr>
          <w:p w14:paraId="3D353ACE" w14:textId="77777777" w:rsidR="0099680A" w:rsidRDefault="0099680A" w:rsidP="002F06F4">
            <w:pPr>
              <w:rPr>
                <w:rFonts w:ascii="Arial"/>
                <w:sz w:val="14"/>
              </w:rPr>
            </w:pPr>
            <w:r>
              <w:rPr>
                <w:rFonts w:ascii="Arial"/>
                <w:color w:val="202020"/>
                <w:sz w:val="14"/>
              </w:rPr>
              <w:t>@ErikVeland Rude... That sucks! Why would they...</w:t>
            </w:r>
          </w:p>
        </w:tc>
      </w:tr>
      <w:tr w:rsidR="0099680A" w14:paraId="52B75537" w14:textId="77777777" w:rsidTr="006241A2">
        <w:trPr>
          <w:trHeight w:val="314"/>
        </w:trPr>
        <w:tc>
          <w:tcPr>
            <w:tcW w:w="529" w:type="dxa"/>
          </w:tcPr>
          <w:p w14:paraId="194E1101" w14:textId="77777777" w:rsidR="0099680A" w:rsidRDefault="0099680A" w:rsidP="002F06F4">
            <w:pPr>
              <w:rPr>
                <w:rFonts w:ascii="Arial"/>
                <w:b/>
                <w:sz w:val="14"/>
              </w:rPr>
            </w:pPr>
            <w:r>
              <w:rPr>
                <w:rFonts w:ascii="Arial"/>
                <w:b/>
                <w:color w:val="202020"/>
                <w:sz w:val="14"/>
              </w:rPr>
              <w:t>...</w:t>
            </w:r>
          </w:p>
        </w:tc>
        <w:tc>
          <w:tcPr>
            <w:tcW w:w="896" w:type="dxa"/>
          </w:tcPr>
          <w:p w14:paraId="62EF0A95" w14:textId="77777777" w:rsidR="0099680A" w:rsidRDefault="0099680A" w:rsidP="002F06F4">
            <w:pPr>
              <w:rPr>
                <w:rFonts w:ascii="Arial"/>
                <w:sz w:val="14"/>
              </w:rPr>
            </w:pPr>
            <w:r>
              <w:rPr>
                <w:rFonts w:ascii="Arial"/>
                <w:color w:val="202020"/>
                <w:sz w:val="14"/>
              </w:rPr>
              <w:t>...</w:t>
            </w:r>
          </w:p>
        </w:tc>
        <w:tc>
          <w:tcPr>
            <w:tcW w:w="3324" w:type="dxa"/>
          </w:tcPr>
          <w:p w14:paraId="0775F151" w14:textId="77777777" w:rsidR="0099680A" w:rsidRDefault="0099680A" w:rsidP="002F06F4">
            <w:pPr>
              <w:rPr>
                <w:rFonts w:ascii="Arial"/>
                <w:sz w:val="14"/>
              </w:rPr>
            </w:pPr>
            <w:r>
              <w:rPr>
                <w:rFonts w:ascii="Arial"/>
                <w:color w:val="202020"/>
                <w:sz w:val="14"/>
              </w:rPr>
              <w:t>...</w:t>
            </w:r>
          </w:p>
        </w:tc>
      </w:tr>
      <w:tr w:rsidR="0099680A" w14:paraId="7679EAF6" w14:textId="77777777" w:rsidTr="006241A2">
        <w:trPr>
          <w:trHeight w:val="314"/>
        </w:trPr>
        <w:tc>
          <w:tcPr>
            <w:tcW w:w="529" w:type="dxa"/>
          </w:tcPr>
          <w:p w14:paraId="5E4CFFF0" w14:textId="77777777" w:rsidR="0099680A" w:rsidRDefault="0099680A" w:rsidP="002F06F4">
            <w:pPr>
              <w:rPr>
                <w:rFonts w:ascii="Arial"/>
                <w:b/>
                <w:sz w:val="14"/>
              </w:rPr>
            </w:pPr>
            <w:r>
              <w:rPr>
                <w:rFonts w:ascii="Arial"/>
                <w:b/>
                <w:color w:val="202020"/>
                <w:sz w:val="14"/>
              </w:rPr>
              <w:t>31856</w:t>
            </w:r>
          </w:p>
        </w:tc>
        <w:tc>
          <w:tcPr>
            <w:tcW w:w="896" w:type="dxa"/>
          </w:tcPr>
          <w:p w14:paraId="4B0375AD" w14:textId="77777777" w:rsidR="0099680A" w:rsidRDefault="0099680A" w:rsidP="002F06F4">
            <w:pPr>
              <w:rPr>
                <w:rFonts w:ascii="Arial"/>
                <w:sz w:val="14"/>
              </w:rPr>
            </w:pPr>
            <w:r>
              <w:rPr>
                <w:rFonts w:ascii="Arial"/>
                <w:color w:val="202020"/>
                <w:sz w:val="14"/>
              </w:rPr>
              <w:t>joy</w:t>
            </w:r>
          </w:p>
        </w:tc>
        <w:tc>
          <w:tcPr>
            <w:tcW w:w="3324" w:type="dxa"/>
          </w:tcPr>
          <w:p w14:paraId="5EC63F5E" w14:textId="77777777" w:rsidR="0099680A" w:rsidRDefault="0099680A" w:rsidP="002F06F4">
            <w:pPr>
              <w:rPr>
                <w:rFonts w:ascii="Arial"/>
                <w:sz w:val="14"/>
              </w:rPr>
            </w:pPr>
            <w:r>
              <w:rPr>
                <w:rFonts w:ascii="Arial"/>
                <w:color w:val="202020"/>
                <w:sz w:val="14"/>
              </w:rPr>
              <w:t>Passive morning.. I am stuffed now</w:t>
            </w:r>
          </w:p>
        </w:tc>
      </w:tr>
      <w:tr w:rsidR="0099680A" w14:paraId="1967641D" w14:textId="77777777" w:rsidTr="006241A2">
        <w:trPr>
          <w:trHeight w:val="309"/>
        </w:trPr>
        <w:tc>
          <w:tcPr>
            <w:tcW w:w="529" w:type="dxa"/>
          </w:tcPr>
          <w:p w14:paraId="3E37DC33" w14:textId="77777777" w:rsidR="0099680A" w:rsidRDefault="0099680A" w:rsidP="002F06F4">
            <w:pPr>
              <w:rPr>
                <w:rFonts w:ascii="Arial"/>
                <w:b/>
                <w:sz w:val="14"/>
              </w:rPr>
            </w:pPr>
            <w:r>
              <w:rPr>
                <w:rFonts w:ascii="Arial"/>
                <w:b/>
                <w:color w:val="202020"/>
                <w:sz w:val="14"/>
              </w:rPr>
              <w:t>31857</w:t>
            </w:r>
          </w:p>
        </w:tc>
        <w:tc>
          <w:tcPr>
            <w:tcW w:w="896" w:type="dxa"/>
          </w:tcPr>
          <w:p w14:paraId="00075BAF" w14:textId="77777777" w:rsidR="0099680A" w:rsidRDefault="0099680A" w:rsidP="002F06F4">
            <w:pPr>
              <w:rPr>
                <w:rFonts w:ascii="Arial"/>
                <w:sz w:val="14"/>
              </w:rPr>
            </w:pPr>
            <w:r>
              <w:rPr>
                <w:rFonts w:ascii="Arial"/>
                <w:color w:val="202020"/>
                <w:sz w:val="14"/>
              </w:rPr>
              <w:t>sadness</w:t>
            </w:r>
          </w:p>
        </w:tc>
        <w:tc>
          <w:tcPr>
            <w:tcW w:w="3324" w:type="dxa"/>
          </w:tcPr>
          <w:p w14:paraId="3555032B" w14:textId="77777777" w:rsidR="0099680A" w:rsidRDefault="0099680A" w:rsidP="002F06F4">
            <w:pPr>
              <w:rPr>
                <w:rFonts w:ascii="Arial" w:hAnsi="Arial"/>
                <w:sz w:val="14"/>
              </w:rPr>
            </w:pPr>
            <w:r>
              <w:rPr>
                <w:rFonts w:ascii="Arial" w:hAnsi="Arial"/>
                <w:color w:val="202020"/>
                <w:sz w:val="14"/>
              </w:rPr>
              <w:t>Toe, it is deﬁnitely of fun to travel ﬁrst c...</w:t>
            </w:r>
          </w:p>
        </w:tc>
      </w:tr>
      <w:tr w:rsidR="0099680A" w14:paraId="7A2CB20D" w14:textId="77777777" w:rsidTr="006241A2">
        <w:trPr>
          <w:trHeight w:val="314"/>
        </w:trPr>
        <w:tc>
          <w:tcPr>
            <w:tcW w:w="529" w:type="dxa"/>
          </w:tcPr>
          <w:p w14:paraId="2E786555" w14:textId="77777777" w:rsidR="0099680A" w:rsidRDefault="0099680A" w:rsidP="002F06F4">
            <w:pPr>
              <w:rPr>
                <w:rFonts w:ascii="Arial"/>
                <w:b/>
                <w:sz w:val="14"/>
              </w:rPr>
            </w:pPr>
            <w:r>
              <w:rPr>
                <w:rFonts w:ascii="Arial"/>
                <w:b/>
                <w:color w:val="202020"/>
                <w:sz w:val="14"/>
              </w:rPr>
              <w:t>31858</w:t>
            </w:r>
          </w:p>
        </w:tc>
        <w:tc>
          <w:tcPr>
            <w:tcW w:w="896" w:type="dxa"/>
          </w:tcPr>
          <w:p w14:paraId="5BD43B94" w14:textId="77777777" w:rsidR="0099680A" w:rsidRDefault="0099680A" w:rsidP="002F06F4">
            <w:pPr>
              <w:rPr>
                <w:rFonts w:ascii="Arial"/>
                <w:sz w:val="14"/>
              </w:rPr>
            </w:pPr>
            <w:r>
              <w:rPr>
                <w:rFonts w:ascii="Arial"/>
                <w:color w:val="202020"/>
                <w:sz w:val="14"/>
              </w:rPr>
              <w:t>love</w:t>
            </w:r>
          </w:p>
        </w:tc>
        <w:tc>
          <w:tcPr>
            <w:tcW w:w="3324" w:type="dxa"/>
          </w:tcPr>
          <w:p w14:paraId="77FE8477" w14:textId="77777777" w:rsidR="0099680A" w:rsidRDefault="0099680A" w:rsidP="002F06F4">
            <w:pPr>
              <w:rPr>
                <w:rFonts w:ascii="Arial"/>
                <w:sz w:val="14"/>
              </w:rPr>
            </w:pPr>
            <w:r>
              <w:rPr>
                <w:rFonts w:ascii="Arial"/>
                <w:color w:val="202020"/>
                <w:sz w:val="14"/>
              </w:rPr>
              <w:t>@heycassadee thanks for following, it means a ...</w:t>
            </w:r>
          </w:p>
        </w:tc>
      </w:tr>
      <w:tr w:rsidR="0099680A" w14:paraId="0EDCAA4A" w14:textId="77777777" w:rsidTr="006241A2">
        <w:trPr>
          <w:trHeight w:val="314"/>
        </w:trPr>
        <w:tc>
          <w:tcPr>
            <w:tcW w:w="529" w:type="dxa"/>
          </w:tcPr>
          <w:p w14:paraId="1FB7A16C" w14:textId="77777777" w:rsidR="0099680A" w:rsidRDefault="0099680A" w:rsidP="002F06F4">
            <w:pPr>
              <w:rPr>
                <w:rFonts w:ascii="Arial"/>
                <w:b/>
                <w:sz w:val="14"/>
              </w:rPr>
            </w:pPr>
            <w:r>
              <w:rPr>
                <w:rFonts w:ascii="Arial"/>
                <w:b/>
                <w:color w:val="202020"/>
                <w:sz w:val="14"/>
              </w:rPr>
              <w:t>31859</w:t>
            </w:r>
          </w:p>
        </w:tc>
        <w:tc>
          <w:tcPr>
            <w:tcW w:w="896" w:type="dxa"/>
          </w:tcPr>
          <w:p w14:paraId="62B87A15" w14:textId="77777777" w:rsidR="0099680A" w:rsidRDefault="0099680A" w:rsidP="002F06F4">
            <w:pPr>
              <w:rPr>
                <w:rFonts w:ascii="Arial"/>
                <w:sz w:val="14"/>
              </w:rPr>
            </w:pPr>
            <w:r>
              <w:rPr>
                <w:rFonts w:ascii="Arial"/>
                <w:color w:val="202020"/>
                <w:sz w:val="14"/>
              </w:rPr>
              <w:t>neutral</w:t>
            </w:r>
          </w:p>
        </w:tc>
        <w:tc>
          <w:tcPr>
            <w:tcW w:w="3324" w:type="dxa"/>
          </w:tcPr>
          <w:p w14:paraId="5A306D44" w14:textId="77777777" w:rsidR="0099680A" w:rsidRDefault="0099680A" w:rsidP="002F06F4">
            <w:pPr>
              <w:rPr>
                <w:rFonts w:ascii="Arial"/>
                <w:sz w:val="14"/>
              </w:rPr>
            </w:pPr>
            <w:r>
              <w:rPr>
                <w:rFonts w:ascii="Arial"/>
                <w:color w:val="202020"/>
                <w:sz w:val="14"/>
              </w:rPr>
              <w:t>@mellow in going to my dance class now</w:t>
            </w:r>
          </w:p>
        </w:tc>
      </w:tr>
      <w:tr w:rsidR="0099680A" w14:paraId="1BAE7764" w14:textId="77777777" w:rsidTr="006241A2">
        <w:trPr>
          <w:trHeight w:val="224"/>
        </w:trPr>
        <w:tc>
          <w:tcPr>
            <w:tcW w:w="529" w:type="dxa"/>
          </w:tcPr>
          <w:p w14:paraId="427D9187" w14:textId="77777777" w:rsidR="0099680A" w:rsidRDefault="0099680A" w:rsidP="002F06F4">
            <w:pPr>
              <w:rPr>
                <w:rFonts w:ascii="Arial"/>
                <w:b/>
                <w:sz w:val="14"/>
              </w:rPr>
            </w:pPr>
            <w:r>
              <w:rPr>
                <w:rFonts w:ascii="Arial"/>
                <w:b/>
                <w:color w:val="202020"/>
                <w:sz w:val="14"/>
              </w:rPr>
              <w:t>31860</w:t>
            </w:r>
          </w:p>
        </w:tc>
        <w:tc>
          <w:tcPr>
            <w:tcW w:w="896" w:type="dxa"/>
          </w:tcPr>
          <w:p w14:paraId="6644CE2B" w14:textId="77777777" w:rsidR="0099680A" w:rsidRDefault="0099680A" w:rsidP="002F06F4">
            <w:pPr>
              <w:rPr>
                <w:rFonts w:ascii="Arial"/>
                <w:sz w:val="14"/>
              </w:rPr>
            </w:pPr>
            <w:r>
              <w:rPr>
                <w:rFonts w:ascii="Arial"/>
                <w:color w:val="202020"/>
                <w:sz w:val="14"/>
              </w:rPr>
              <w:t>joy</w:t>
            </w:r>
          </w:p>
        </w:tc>
        <w:tc>
          <w:tcPr>
            <w:tcW w:w="3324" w:type="dxa"/>
          </w:tcPr>
          <w:p w14:paraId="78A63790" w14:textId="77777777" w:rsidR="0099680A" w:rsidRDefault="0099680A" w:rsidP="002F06F4">
            <w:pPr>
              <w:rPr>
                <w:rFonts w:ascii="Arial"/>
                <w:sz w:val="14"/>
              </w:rPr>
            </w:pPr>
            <w:r>
              <w:rPr>
                <w:rFonts w:ascii="Arial"/>
                <w:color w:val="202020"/>
                <w:sz w:val="14"/>
              </w:rPr>
              <w:t>Early monday charming... may. Only a few weeks...</w:t>
            </w:r>
          </w:p>
        </w:tc>
      </w:tr>
    </w:tbl>
    <w:p w14:paraId="0F26F659" w14:textId="77777777" w:rsidR="0099680A" w:rsidRDefault="0099680A" w:rsidP="002F06F4">
      <w:pPr>
        <w:rPr>
          <w:sz w:val="20"/>
        </w:rPr>
      </w:pPr>
    </w:p>
    <w:p w14:paraId="64C55E97" w14:textId="77777777" w:rsidR="0099680A" w:rsidRDefault="0099680A" w:rsidP="002F06F4">
      <w:pPr>
        <w:rPr>
          <w:sz w:val="29"/>
        </w:rPr>
      </w:pPr>
      <w:r>
        <w:rPr>
          <w:noProof/>
        </w:rPr>
        <mc:AlternateContent>
          <mc:Choice Requires="wpg">
            <w:drawing>
              <wp:anchor distT="0" distB="0" distL="0" distR="0" simplePos="0" relativeHeight="251713536" behindDoc="1" locked="0" layoutInCell="1" allowOverlap="1" wp14:anchorId="1A20E287" wp14:editId="7A9F0944">
                <wp:simplePos x="0" y="0"/>
                <wp:positionH relativeFrom="page">
                  <wp:posOffset>469900</wp:posOffset>
                </wp:positionH>
                <wp:positionV relativeFrom="paragraph">
                  <wp:posOffset>235585</wp:posOffset>
                </wp:positionV>
                <wp:extent cx="6718300" cy="488950"/>
                <wp:effectExtent l="0" t="0" r="0" b="0"/>
                <wp:wrapTopAndBottom/>
                <wp:docPr id="1145454716" name="Group 1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18300" cy="488950"/>
                          <a:chOff x="740" y="371"/>
                          <a:chExt cx="10580" cy="770"/>
                        </a:xfrm>
                      </wpg:grpSpPr>
                      <wps:wsp>
                        <wps:cNvPr id="1150333612" name="Rectangle 170"/>
                        <wps:cNvSpPr>
                          <a:spLocks/>
                        </wps:cNvSpPr>
                        <wps:spPr bwMode="auto">
                          <a:xfrm>
                            <a:off x="740" y="370"/>
                            <a:ext cx="10580" cy="77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7680836" name="Text Box 169"/>
                        <wps:cNvSpPr txBox="1">
                          <a:spLocks/>
                        </wps:cNvSpPr>
                        <wps:spPr bwMode="auto">
                          <a:xfrm>
                            <a:off x="740" y="370"/>
                            <a:ext cx="10580" cy="77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327787" w14:textId="77777777" w:rsidR="0099680A" w:rsidRDefault="0099680A" w:rsidP="0099680A">
                              <w:pPr>
                                <w:spacing w:before="123"/>
                                <w:ind w:left="59"/>
                                <w:rPr>
                                  <w:sz w:val="14"/>
                                </w:rPr>
                              </w:pPr>
                              <w:r>
                                <w:rPr>
                                  <w:color w:val="202020"/>
                                  <w:sz w:val="14"/>
                                </w:rPr>
                                <w:t>def remove_name_tags(text):</w:t>
                              </w:r>
                            </w:p>
                            <w:p w14:paraId="2420622B" w14:textId="77777777" w:rsidR="0099680A" w:rsidRDefault="0099680A" w:rsidP="0099680A">
                              <w:pPr>
                                <w:spacing w:before="32" w:line="288" w:lineRule="auto"/>
                                <w:ind w:left="396" w:right="5795"/>
                                <w:rPr>
                                  <w:sz w:val="14"/>
                                </w:rPr>
                              </w:pPr>
                              <w:r>
                                <w:rPr>
                                  <w:color w:val="202020"/>
                                  <w:sz w:val="14"/>
                                </w:rPr>
                                <w:t># Use regex to match @username and @mention patterns return re.sub(r'@\w+', '', tex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A20E287" id="Group 168" o:spid="_x0000_s1073" style="position:absolute;margin-left:37pt;margin-top:18.55pt;width:529pt;height:38.5pt;z-index:-251602944;mso-wrap-distance-left:0;mso-wrap-distance-right:0;mso-position-horizontal-relative:page;mso-position-vertical-relative:text" coordorigin="740,371" coordsize="10580,7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">
                <v:rect id="Rectangle 170" o:spid="_x0000_s1074" style="position:absolute;left:740;top:370;width:10580;height: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" fillcolor="#f6f6f6" stroked="f">
                  <v:path arrowok="t"/>
                </v:rect>
                <v:shape id="Text Box 169" o:spid="_x0000_s1075" type="#_x0000_t202" style="position:absolute;left:740;top:370;width:10580;height: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" fillcolor="#f6f6f6" stroked="f">
                  <v:path arrowok="t"/>
                  <v:textbox inset="0,0,0,0">
                    <w:txbxContent>
                      <w:p w14:paraId="4D327787" w14:textId="77777777" w:rsidR="0099680A" w:rsidRDefault="0099680A" w:rsidP="0099680A">
                        <w:pPr>
                          <w:spacing w:before="123"/>
                          <w:ind w:left="59"/>
                          <w:rPr>
                            <w:sz w:val="14"/>
                          </w:rPr>
                        </w:pPr>
                        <w:r>
                          <w:rPr>
                            <w:color w:val="202020"/>
                            <w:sz w:val="14"/>
                          </w:rPr>
                          <w:t>def remove_name_tags(text):</w:t>
                        </w:r>
                      </w:p>
                      <w:p w14:paraId="2420622B" w14:textId="77777777" w:rsidR="0099680A" w:rsidRDefault="0099680A" w:rsidP="0099680A">
                        <w:pPr>
                          <w:spacing w:before="32" w:line="288" w:lineRule="auto"/>
                          <w:ind w:left="396" w:right="5795"/>
                          <w:rPr>
                            <w:sz w:val="14"/>
                          </w:rPr>
                        </w:pPr>
                        <w:r>
                          <w:rPr>
                            <w:color w:val="202020"/>
                            <w:sz w:val="14"/>
                          </w:rPr>
                          <w:t># Use regex to match @username and @mention patterns return re.sub(r'@\w+', '', text)</w:t>
                        </w:r>
                      </w:p>
                    </w:txbxContent>
                  </v:textbox>
                </v:shape>
                <w10:wrap type="topAndBottom" anchorx="page"/>
              </v:group>
            </w:pict>
          </mc:Fallback>
        </mc:AlternateContent>
      </w:r>
    </w:p>
    <w:p w14:paraId="02CAB1C8" w14:textId="77777777" w:rsidR="0099680A" w:rsidRDefault="0099680A" w:rsidP="002F06F4">
      <w:pPr>
        <w:rPr>
          <w:sz w:val="8"/>
        </w:rPr>
      </w:pPr>
    </w:p>
    <w:p w14:paraId="351300DA" w14:textId="77777777" w:rsidR="0099680A" w:rsidRDefault="0099680A" w:rsidP="002F06F4">
      <w:pPr>
        <w:rPr>
          <w:sz w:val="20"/>
        </w:rPr>
      </w:pPr>
      <w:r>
        <w:rPr>
          <w:noProof/>
          <w:sz w:val="20"/>
        </w:rPr>
        <mc:AlternateContent>
          <mc:Choice Requires="wpg">
            <w:drawing>
              <wp:inline distT="0" distB="0" distL="0" distR="0" wp14:anchorId="423366B2" wp14:editId="48F79135">
                <wp:extent cx="6718300" cy="260350"/>
                <wp:effectExtent l="0" t="0" r="0" b="0"/>
                <wp:docPr id="1164497136" name="Group 1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18300" cy="260350"/>
                          <a:chOff x="0" y="0"/>
                          <a:chExt cx="10580" cy="410"/>
                        </a:xfrm>
                      </wpg:grpSpPr>
                      <wps:wsp>
                        <wps:cNvPr id="524537266" name="Rectangle 167"/>
                        <wps:cNvSpPr>
                          <a:spLocks/>
                        </wps:cNvSpPr>
                        <wps:spPr bwMode="auto">
                          <a:xfrm>
                            <a:off x="0" y="0"/>
                            <a:ext cx="10580" cy="41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75B7B4B" id="Group 166" o:spid="_x0000_s1026" style="width:529pt;height:20.5pt;mso-position-horizontal-relative:char;mso-position-vertical-relative:line" coordsize="10580,41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">
                <v:rect id="Rectangle 167" o:spid="_x0000_s1027" style="position:absolute;width:10580;height:4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" fillcolor="#f6f6f6" stroked="f">
                  <v:path arrowok="t"/>
                </v:rect>
                <w10:anchorlock/>
              </v:group>
            </w:pict>
          </mc:Fallback>
        </mc:AlternateContent>
      </w:r>
    </w:p>
    <w:p w14:paraId="351471B5" w14:textId="77777777" w:rsidR="0099680A" w:rsidRDefault="0099680A" w:rsidP="002F06F4">
      <w:pPr>
        <w:rPr>
          <w:sz w:val="20"/>
        </w:rPr>
        <w:sectPr w:rsidR="0099680A">
          <w:pgSz w:w="11900" w:h="16840"/>
          <w:pgMar w:top="480" w:right="340" w:bottom="440" w:left="580" w:header="280" w:footer="258" w:gutter="0"/>
          <w:cols w:space="720"/>
        </w:sectPr>
      </w:pPr>
    </w:p>
    <w:p w14:paraId="6C5AF44F" w14:textId="77777777" w:rsidR="0099680A" w:rsidRDefault="0099680A" w:rsidP="002F06F4">
      <w:pPr>
        <w:rPr>
          <w:sz w:val="5"/>
        </w:rPr>
      </w:pPr>
    </w:p>
    <w:p w14:paraId="785B6671" w14:textId="77777777" w:rsidR="0099680A" w:rsidRDefault="0099680A" w:rsidP="002F06F4">
      <w:pPr>
        <w:rPr>
          <w:sz w:val="20"/>
        </w:rPr>
      </w:pPr>
      <w:r>
        <w:rPr>
          <w:noProof/>
          <w:sz w:val="20"/>
        </w:rPr>
        <mc:AlternateContent>
          <mc:Choice Requires="wps">
            <w:drawing>
              <wp:inline distT="0" distB="0" distL="0" distR="0" wp14:anchorId="5C8A7039" wp14:editId="46002FF8">
                <wp:extent cx="6718300" cy="546100"/>
                <wp:effectExtent l="0" t="0" r="0" b="0"/>
                <wp:docPr id="88221886" name="Text Box 1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5461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E80CA4" w14:textId="77777777" w:rsidR="0099680A" w:rsidRDefault="0099680A" w:rsidP="0099680A">
                            <w:pPr>
                              <w:pStyle w:val="BodyText"/>
                              <w:spacing w:before="23" w:line="288" w:lineRule="auto"/>
                              <w:ind w:left="59" w:right="3443"/>
                            </w:pPr>
                            <w:r>
                              <w:rPr>
                                <w:color w:val="202020"/>
                              </w:rPr>
                              <w:t>train_df['content'] = train_df['content'].apply(lambda text: remove_name_tags(text)) val_df['content'] = val_df['content'].apply(lambda text: remove_name_tags(text)) test_df['content'] = test_df['content'].apply(lambda text: remove_name_tags(text)) train_df</w:t>
                            </w:r>
                          </w:p>
                        </w:txbxContent>
                      </wps:txbx>
                      <wps:bodyPr rot="0" vert="horz" wrap="square" lIns="0" tIns="0" rIns="0" bIns="0" anchor="t" anchorCtr="0" upright="1">
                        <a:noAutofit/>
                      </wps:bodyPr>
                    </wps:wsp>
                  </a:graphicData>
                </a:graphic>
              </wp:inline>
            </w:drawing>
          </mc:Choice>
          <mc:Fallback>
            <w:pict>
              <v:shape w14:anchorId="5C8A7039" id="Text Box 165" o:spid="_x0000_s1076" type="#_x0000_t202" style="width:529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" fillcolor="#f6f6f6" stroked="f">
                <v:path arrowok="t"/>
                <v:textbox inset="0,0,0,0">
                  <w:txbxContent>
                    <w:p w14:paraId="2CE80CA4" w14:textId="77777777" w:rsidR="0099680A" w:rsidRDefault="0099680A" w:rsidP="0099680A">
                      <w:pPr>
                        <w:pStyle w:val="BodyText"/>
                        <w:spacing w:before="23" w:line="288" w:lineRule="auto"/>
                        <w:ind w:left="59" w:right="3443"/>
                      </w:pPr>
                      <w:r>
                        <w:rPr>
                          <w:color w:val="202020"/>
                        </w:rPr>
                        <w:t>train_df['content'] = train_df['content'].apply(lambda text: remove_name_tags(text)) val_df['content'] = val_df['content'].apply(lambda text: remove_name_tags(text)) test_df['content'] = test_df['content'].apply(lambda text: remove_name_tags(text)) train_df</w:t>
                      </w:r>
                    </w:p>
                  </w:txbxContent>
                </v:textbox>
                <w10:anchorlock/>
              </v:shape>
            </w:pict>
          </mc:Fallback>
        </mc:AlternateContent>
      </w:r>
    </w:p>
    <w:p w14:paraId="6576050B" w14:textId="77777777" w:rsidR="0099680A" w:rsidRDefault="0099680A" w:rsidP="002F06F4">
      <w:pPr>
        <w:rPr>
          <w:sz w:val="13"/>
        </w:rPr>
      </w:pPr>
    </w:p>
    <w:tbl>
      <w:tblPr>
        <w:tblW w:w="0" w:type="auto"/>
        <w:tblInd w:w="617" w:type="dxa"/>
        <w:tblLayout w:type="fixed"/>
        <w:tblCellMar>
          <w:left w:w="0" w:type="dxa"/>
          <w:right w:w="0" w:type="dxa"/>
        </w:tblCellMar>
        <w:tblLook w:val="01E0" w:firstRow="1" w:lastRow="1" w:firstColumn="1" w:lastColumn="1" w:noHBand="0" w:noVBand="0"/>
      </w:tblPr>
      <w:tblGrid>
        <w:gridCol w:w="529"/>
        <w:gridCol w:w="896"/>
        <w:gridCol w:w="3314"/>
      </w:tblGrid>
      <w:tr w:rsidR="0099680A" w14:paraId="03D6C616" w14:textId="77777777" w:rsidTr="006241A2">
        <w:trPr>
          <w:trHeight w:val="215"/>
        </w:trPr>
        <w:tc>
          <w:tcPr>
            <w:tcW w:w="529" w:type="dxa"/>
            <w:tcBorders>
              <w:bottom w:val="single" w:sz="4" w:space="0" w:color="D9D9D9"/>
            </w:tcBorders>
          </w:tcPr>
          <w:p w14:paraId="7BAC6AE8" w14:textId="77777777" w:rsidR="0099680A" w:rsidRDefault="0099680A" w:rsidP="002F06F4">
            <w:pPr>
              <w:rPr>
                <w:sz w:val="14"/>
              </w:rPr>
            </w:pPr>
          </w:p>
        </w:tc>
        <w:tc>
          <w:tcPr>
            <w:tcW w:w="896" w:type="dxa"/>
            <w:tcBorders>
              <w:bottom w:val="single" w:sz="4" w:space="0" w:color="D9D9D9"/>
            </w:tcBorders>
          </w:tcPr>
          <w:p w14:paraId="208E4669" w14:textId="77777777" w:rsidR="0099680A" w:rsidRDefault="0099680A" w:rsidP="002F06F4">
            <w:pPr>
              <w:rPr>
                <w:b/>
                <w:sz w:val="14"/>
              </w:rPr>
            </w:pPr>
            <w:r>
              <w:rPr>
                <w:b/>
                <w:color w:val="202020"/>
                <w:sz w:val="14"/>
              </w:rPr>
              <w:t>sentiment</w:t>
            </w:r>
          </w:p>
        </w:tc>
        <w:tc>
          <w:tcPr>
            <w:tcW w:w="3314" w:type="dxa"/>
            <w:tcBorders>
              <w:bottom w:val="single" w:sz="4" w:space="0" w:color="D9D9D9"/>
            </w:tcBorders>
          </w:tcPr>
          <w:p w14:paraId="0D2FF500" w14:textId="77777777" w:rsidR="0099680A" w:rsidRDefault="0099680A" w:rsidP="002F06F4">
            <w:pPr>
              <w:rPr>
                <w:b/>
                <w:sz w:val="14"/>
              </w:rPr>
            </w:pPr>
            <w:r>
              <w:rPr>
                <w:b/>
                <w:color w:val="202020"/>
                <w:sz w:val="14"/>
              </w:rPr>
              <w:t>content</w:t>
            </w:r>
          </w:p>
        </w:tc>
      </w:tr>
      <w:tr w:rsidR="0099680A" w14:paraId="77207003" w14:textId="77777777" w:rsidTr="006241A2">
        <w:trPr>
          <w:trHeight w:val="322"/>
        </w:trPr>
        <w:tc>
          <w:tcPr>
            <w:tcW w:w="529" w:type="dxa"/>
            <w:tcBorders>
              <w:top w:val="single" w:sz="4" w:space="0" w:color="D9D9D9"/>
            </w:tcBorders>
          </w:tcPr>
          <w:p w14:paraId="6179FF99" w14:textId="77777777" w:rsidR="0099680A" w:rsidRDefault="0099680A" w:rsidP="002F06F4">
            <w:pPr>
              <w:rPr>
                <w:rFonts w:ascii="Arial"/>
                <w:b/>
                <w:sz w:val="14"/>
              </w:rPr>
            </w:pPr>
            <w:r>
              <w:rPr>
                <w:rFonts w:ascii="Arial"/>
                <w:b/>
                <w:color w:val="202020"/>
                <w:sz w:val="14"/>
              </w:rPr>
              <w:t>0</w:t>
            </w:r>
          </w:p>
        </w:tc>
        <w:tc>
          <w:tcPr>
            <w:tcW w:w="896" w:type="dxa"/>
            <w:tcBorders>
              <w:top w:val="single" w:sz="4" w:space="0" w:color="D9D9D9"/>
            </w:tcBorders>
          </w:tcPr>
          <w:p w14:paraId="204F86F9" w14:textId="77777777" w:rsidR="0099680A" w:rsidRDefault="0099680A" w:rsidP="002F06F4">
            <w:pPr>
              <w:rPr>
                <w:rFonts w:ascii="Arial"/>
                <w:sz w:val="14"/>
              </w:rPr>
            </w:pPr>
            <w:r>
              <w:rPr>
                <w:rFonts w:ascii="Arial"/>
                <w:color w:val="202020"/>
                <w:sz w:val="14"/>
              </w:rPr>
              <w:t>sadness</w:t>
            </w:r>
          </w:p>
        </w:tc>
        <w:tc>
          <w:tcPr>
            <w:tcW w:w="3314" w:type="dxa"/>
            <w:tcBorders>
              <w:top w:val="single" w:sz="4" w:space="0" w:color="D9D9D9"/>
            </w:tcBorders>
          </w:tcPr>
          <w:p w14:paraId="25F9B1A3" w14:textId="77777777" w:rsidR="0099680A" w:rsidRDefault="0099680A" w:rsidP="002F06F4">
            <w:pPr>
              <w:rPr>
                <w:rFonts w:ascii="Arial"/>
                <w:sz w:val="14"/>
              </w:rPr>
            </w:pPr>
            <w:r>
              <w:rPr>
                <w:rFonts w:ascii="Arial"/>
                <w:color w:val="202020"/>
                <w:sz w:val="14"/>
              </w:rPr>
              <w:t>Hit night. want john where is he?</w:t>
            </w:r>
          </w:p>
        </w:tc>
      </w:tr>
      <w:tr w:rsidR="0099680A" w14:paraId="50509188" w14:textId="77777777" w:rsidTr="006241A2">
        <w:trPr>
          <w:trHeight w:val="314"/>
        </w:trPr>
        <w:tc>
          <w:tcPr>
            <w:tcW w:w="529" w:type="dxa"/>
          </w:tcPr>
          <w:p w14:paraId="32760CF7" w14:textId="77777777" w:rsidR="0099680A" w:rsidRDefault="0099680A" w:rsidP="002F06F4">
            <w:pPr>
              <w:rPr>
                <w:rFonts w:ascii="Arial"/>
                <w:b/>
                <w:sz w:val="14"/>
              </w:rPr>
            </w:pPr>
            <w:r>
              <w:rPr>
                <w:rFonts w:ascii="Arial"/>
                <w:b/>
                <w:color w:val="202020"/>
                <w:sz w:val="14"/>
              </w:rPr>
              <w:t>1</w:t>
            </w:r>
          </w:p>
        </w:tc>
        <w:tc>
          <w:tcPr>
            <w:tcW w:w="896" w:type="dxa"/>
          </w:tcPr>
          <w:p w14:paraId="75DC2C87" w14:textId="77777777" w:rsidR="0099680A" w:rsidRDefault="0099680A" w:rsidP="002F06F4">
            <w:pPr>
              <w:rPr>
                <w:rFonts w:ascii="Arial"/>
                <w:sz w:val="14"/>
              </w:rPr>
            </w:pPr>
            <w:r>
              <w:rPr>
                <w:rFonts w:ascii="Arial"/>
                <w:color w:val="202020"/>
                <w:sz w:val="14"/>
              </w:rPr>
              <w:t>fear</w:t>
            </w:r>
          </w:p>
        </w:tc>
        <w:tc>
          <w:tcPr>
            <w:tcW w:w="3314" w:type="dxa"/>
          </w:tcPr>
          <w:p w14:paraId="1AA53E37" w14:textId="77777777" w:rsidR="0099680A" w:rsidRDefault="0099680A" w:rsidP="002F06F4">
            <w:pPr>
              <w:rPr>
                <w:rFonts w:ascii="Arial"/>
                <w:sz w:val="14"/>
              </w:rPr>
            </w:pPr>
            <w:r>
              <w:rPr>
                <w:rFonts w:ascii="Arial"/>
                <w:color w:val="202020"/>
                <w:sz w:val="14"/>
              </w:rPr>
              <w:t>/me really sad that /me cannot go to Cava One</w:t>
            </w:r>
          </w:p>
        </w:tc>
      </w:tr>
      <w:tr w:rsidR="0099680A" w14:paraId="35DAACA1" w14:textId="77777777" w:rsidTr="006241A2">
        <w:trPr>
          <w:trHeight w:val="309"/>
        </w:trPr>
        <w:tc>
          <w:tcPr>
            <w:tcW w:w="529" w:type="dxa"/>
          </w:tcPr>
          <w:p w14:paraId="3DEBE82C" w14:textId="77777777" w:rsidR="0099680A" w:rsidRDefault="0099680A" w:rsidP="002F06F4">
            <w:pPr>
              <w:rPr>
                <w:rFonts w:ascii="Arial"/>
                <w:b/>
                <w:sz w:val="14"/>
              </w:rPr>
            </w:pPr>
            <w:r>
              <w:rPr>
                <w:rFonts w:ascii="Arial"/>
                <w:b/>
                <w:color w:val="202020"/>
                <w:sz w:val="14"/>
              </w:rPr>
              <w:t>2</w:t>
            </w:r>
          </w:p>
        </w:tc>
        <w:tc>
          <w:tcPr>
            <w:tcW w:w="896" w:type="dxa"/>
          </w:tcPr>
          <w:p w14:paraId="1E36AAB1" w14:textId="77777777" w:rsidR="0099680A" w:rsidRDefault="0099680A" w:rsidP="002F06F4">
            <w:pPr>
              <w:rPr>
                <w:rFonts w:ascii="Arial"/>
                <w:sz w:val="14"/>
              </w:rPr>
            </w:pPr>
            <w:r>
              <w:rPr>
                <w:rFonts w:ascii="Arial"/>
                <w:color w:val="202020"/>
                <w:sz w:val="14"/>
              </w:rPr>
              <w:t>neutral</w:t>
            </w:r>
          </w:p>
        </w:tc>
        <w:tc>
          <w:tcPr>
            <w:tcW w:w="3314" w:type="dxa"/>
          </w:tcPr>
          <w:p w14:paraId="323EFF73" w14:textId="77777777" w:rsidR="0099680A" w:rsidRDefault="0099680A" w:rsidP="002F06F4">
            <w:pPr>
              <w:rPr>
                <w:rFonts w:ascii="Arial"/>
                <w:sz w:val="14"/>
              </w:rPr>
            </w:pPr>
            <w:r>
              <w:rPr>
                <w:rFonts w:ascii="Arial"/>
                <w:color w:val="202020"/>
                <w:sz w:val="14"/>
              </w:rPr>
              <w:t>thank you</w:t>
            </w:r>
          </w:p>
        </w:tc>
      </w:tr>
      <w:tr w:rsidR="0099680A" w14:paraId="2665FEA7" w14:textId="77777777" w:rsidTr="006241A2">
        <w:trPr>
          <w:trHeight w:val="314"/>
        </w:trPr>
        <w:tc>
          <w:tcPr>
            <w:tcW w:w="529" w:type="dxa"/>
          </w:tcPr>
          <w:p w14:paraId="211D6BC4" w14:textId="77777777" w:rsidR="0099680A" w:rsidRDefault="0099680A" w:rsidP="002F06F4">
            <w:pPr>
              <w:rPr>
                <w:rFonts w:ascii="Arial"/>
                <w:b/>
                <w:sz w:val="14"/>
              </w:rPr>
            </w:pPr>
            <w:r>
              <w:rPr>
                <w:rFonts w:ascii="Arial"/>
                <w:b/>
                <w:color w:val="202020"/>
                <w:sz w:val="14"/>
              </w:rPr>
              <w:t>3</w:t>
            </w:r>
          </w:p>
        </w:tc>
        <w:tc>
          <w:tcPr>
            <w:tcW w:w="896" w:type="dxa"/>
          </w:tcPr>
          <w:p w14:paraId="00BBF86D" w14:textId="77777777" w:rsidR="0099680A" w:rsidRDefault="0099680A" w:rsidP="002F06F4">
            <w:pPr>
              <w:rPr>
                <w:rFonts w:ascii="Arial"/>
                <w:sz w:val="14"/>
              </w:rPr>
            </w:pPr>
            <w:r>
              <w:rPr>
                <w:rFonts w:ascii="Arial"/>
                <w:color w:val="202020"/>
                <w:sz w:val="14"/>
              </w:rPr>
              <w:t>fear</w:t>
            </w:r>
          </w:p>
        </w:tc>
        <w:tc>
          <w:tcPr>
            <w:tcW w:w="3314" w:type="dxa"/>
          </w:tcPr>
          <w:p w14:paraId="4636263E" w14:textId="77777777" w:rsidR="0099680A" w:rsidRDefault="0099680A" w:rsidP="002F06F4">
            <w:pPr>
              <w:rPr>
                <w:rFonts w:ascii="Arial"/>
                <w:sz w:val="14"/>
              </w:rPr>
            </w:pPr>
            <w:r>
              <w:rPr>
                <w:rFonts w:ascii="Arial"/>
                <w:color w:val="202020"/>
                <w:sz w:val="14"/>
              </w:rPr>
              <w:t>is taking the dog to the met then a play date ...</w:t>
            </w:r>
          </w:p>
        </w:tc>
      </w:tr>
      <w:tr w:rsidR="0099680A" w14:paraId="67D87F29" w14:textId="77777777" w:rsidTr="006241A2">
        <w:trPr>
          <w:trHeight w:val="314"/>
        </w:trPr>
        <w:tc>
          <w:tcPr>
            <w:tcW w:w="529" w:type="dxa"/>
          </w:tcPr>
          <w:p w14:paraId="31E721B6" w14:textId="77777777" w:rsidR="0099680A" w:rsidRDefault="0099680A" w:rsidP="002F06F4">
            <w:pPr>
              <w:rPr>
                <w:rFonts w:ascii="Arial"/>
                <w:b/>
                <w:sz w:val="14"/>
              </w:rPr>
            </w:pPr>
            <w:r>
              <w:rPr>
                <w:rFonts w:ascii="Arial"/>
                <w:b/>
                <w:color w:val="202020"/>
                <w:sz w:val="14"/>
              </w:rPr>
              <w:t>4</w:t>
            </w:r>
          </w:p>
        </w:tc>
        <w:tc>
          <w:tcPr>
            <w:tcW w:w="896" w:type="dxa"/>
          </w:tcPr>
          <w:p w14:paraId="0B05232E" w14:textId="77777777" w:rsidR="0099680A" w:rsidRDefault="0099680A" w:rsidP="002F06F4">
            <w:pPr>
              <w:rPr>
                <w:rFonts w:ascii="Arial"/>
                <w:sz w:val="14"/>
              </w:rPr>
            </w:pPr>
            <w:r>
              <w:rPr>
                <w:rFonts w:ascii="Arial"/>
                <w:color w:val="202020"/>
                <w:sz w:val="14"/>
              </w:rPr>
              <w:t>fear</w:t>
            </w:r>
          </w:p>
        </w:tc>
        <w:tc>
          <w:tcPr>
            <w:tcW w:w="3314" w:type="dxa"/>
          </w:tcPr>
          <w:p w14:paraId="5F2349F1" w14:textId="77777777" w:rsidR="0099680A" w:rsidRDefault="0099680A" w:rsidP="002F06F4">
            <w:pPr>
              <w:rPr>
                <w:rFonts w:ascii="Arial"/>
                <w:sz w:val="14"/>
              </w:rPr>
            </w:pPr>
            <w:r>
              <w:rPr>
                <w:rFonts w:ascii="Arial"/>
                <w:color w:val="202020"/>
                <w:sz w:val="14"/>
              </w:rPr>
              <w:t>Rude... That sucks! Why would they tow it fro...</w:t>
            </w:r>
          </w:p>
        </w:tc>
      </w:tr>
      <w:tr w:rsidR="0099680A" w14:paraId="15E2F8BC" w14:textId="77777777" w:rsidTr="006241A2">
        <w:trPr>
          <w:trHeight w:val="314"/>
        </w:trPr>
        <w:tc>
          <w:tcPr>
            <w:tcW w:w="529" w:type="dxa"/>
          </w:tcPr>
          <w:p w14:paraId="77933536" w14:textId="77777777" w:rsidR="0099680A" w:rsidRDefault="0099680A" w:rsidP="002F06F4">
            <w:pPr>
              <w:rPr>
                <w:rFonts w:ascii="Arial"/>
                <w:b/>
                <w:sz w:val="14"/>
              </w:rPr>
            </w:pPr>
            <w:r>
              <w:rPr>
                <w:rFonts w:ascii="Arial"/>
                <w:b/>
                <w:color w:val="202020"/>
                <w:sz w:val="14"/>
              </w:rPr>
              <w:t>...</w:t>
            </w:r>
          </w:p>
        </w:tc>
        <w:tc>
          <w:tcPr>
            <w:tcW w:w="896" w:type="dxa"/>
          </w:tcPr>
          <w:p w14:paraId="656D5958" w14:textId="77777777" w:rsidR="0099680A" w:rsidRDefault="0099680A" w:rsidP="002F06F4">
            <w:pPr>
              <w:rPr>
                <w:rFonts w:ascii="Arial"/>
                <w:sz w:val="14"/>
              </w:rPr>
            </w:pPr>
            <w:r>
              <w:rPr>
                <w:rFonts w:ascii="Arial"/>
                <w:color w:val="202020"/>
                <w:sz w:val="14"/>
              </w:rPr>
              <w:t>...</w:t>
            </w:r>
          </w:p>
        </w:tc>
        <w:tc>
          <w:tcPr>
            <w:tcW w:w="3314" w:type="dxa"/>
          </w:tcPr>
          <w:p w14:paraId="2F096135" w14:textId="77777777" w:rsidR="0099680A" w:rsidRDefault="0099680A" w:rsidP="002F06F4">
            <w:pPr>
              <w:rPr>
                <w:rFonts w:ascii="Arial"/>
                <w:sz w:val="14"/>
              </w:rPr>
            </w:pPr>
            <w:r>
              <w:rPr>
                <w:rFonts w:ascii="Arial"/>
                <w:color w:val="202020"/>
                <w:sz w:val="14"/>
              </w:rPr>
              <w:t>...</w:t>
            </w:r>
          </w:p>
        </w:tc>
      </w:tr>
      <w:tr w:rsidR="0099680A" w14:paraId="57231BA5" w14:textId="77777777" w:rsidTr="006241A2">
        <w:trPr>
          <w:trHeight w:val="314"/>
        </w:trPr>
        <w:tc>
          <w:tcPr>
            <w:tcW w:w="529" w:type="dxa"/>
          </w:tcPr>
          <w:p w14:paraId="3F6D0CE7" w14:textId="77777777" w:rsidR="0099680A" w:rsidRDefault="0099680A" w:rsidP="002F06F4">
            <w:pPr>
              <w:rPr>
                <w:rFonts w:ascii="Arial"/>
                <w:b/>
                <w:sz w:val="14"/>
              </w:rPr>
            </w:pPr>
            <w:r>
              <w:rPr>
                <w:rFonts w:ascii="Arial"/>
                <w:b/>
                <w:color w:val="202020"/>
                <w:sz w:val="14"/>
              </w:rPr>
              <w:t>31856</w:t>
            </w:r>
          </w:p>
        </w:tc>
        <w:tc>
          <w:tcPr>
            <w:tcW w:w="896" w:type="dxa"/>
          </w:tcPr>
          <w:p w14:paraId="5594D421" w14:textId="77777777" w:rsidR="0099680A" w:rsidRDefault="0099680A" w:rsidP="002F06F4">
            <w:pPr>
              <w:rPr>
                <w:rFonts w:ascii="Arial"/>
                <w:sz w:val="14"/>
              </w:rPr>
            </w:pPr>
            <w:r>
              <w:rPr>
                <w:rFonts w:ascii="Arial"/>
                <w:color w:val="202020"/>
                <w:sz w:val="14"/>
              </w:rPr>
              <w:t>joy</w:t>
            </w:r>
          </w:p>
        </w:tc>
        <w:tc>
          <w:tcPr>
            <w:tcW w:w="3314" w:type="dxa"/>
          </w:tcPr>
          <w:p w14:paraId="499AEA80" w14:textId="77777777" w:rsidR="0099680A" w:rsidRDefault="0099680A" w:rsidP="002F06F4">
            <w:pPr>
              <w:rPr>
                <w:rFonts w:ascii="Arial"/>
                <w:sz w:val="14"/>
              </w:rPr>
            </w:pPr>
            <w:r>
              <w:rPr>
                <w:rFonts w:ascii="Arial"/>
                <w:color w:val="202020"/>
                <w:sz w:val="14"/>
              </w:rPr>
              <w:t>Passive morning.. I am stuffed now</w:t>
            </w:r>
          </w:p>
        </w:tc>
      </w:tr>
      <w:tr w:rsidR="0099680A" w14:paraId="769B16F6" w14:textId="77777777" w:rsidTr="006241A2">
        <w:trPr>
          <w:trHeight w:val="309"/>
        </w:trPr>
        <w:tc>
          <w:tcPr>
            <w:tcW w:w="529" w:type="dxa"/>
          </w:tcPr>
          <w:p w14:paraId="78E87F66" w14:textId="77777777" w:rsidR="0099680A" w:rsidRDefault="0099680A" w:rsidP="002F06F4">
            <w:pPr>
              <w:rPr>
                <w:rFonts w:ascii="Arial"/>
                <w:b/>
                <w:sz w:val="14"/>
              </w:rPr>
            </w:pPr>
            <w:r>
              <w:rPr>
                <w:rFonts w:ascii="Arial"/>
                <w:b/>
                <w:color w:val="202020"/>
                <w:sz w:val="14"/>
              </w:rPr>
              <w:t>31857</w:t>
            </w:r>
          </w:p>
        </w:tc>
        <w:tc>
          <w:tcPr>
            <w:tcW w:w="896" w:type="dxa"/>
          </w:tcPr>
          <w:p w14:paraId="0A6C72EE" w14:textId="77777777" w:rsidR="0099680A" w:rsidRDefault="0099680A" w:rsidP="002F06F4">
            <w:pPr>
              <w:rPr>
                <w:rFonts w:ascii="Arial"/>
                <w:sz w:val="14"/>
              </w:rPr>
            </w:pPr>
            <w:r>
              <w:rPr>
                <w:rFonts w:ascii="Arial"/>
                <w:color w:val="202020"/>
                <w:sz w:val="14"/>
              </w:rPr>
              <w:t>sadness</w:t>
            </w:r>
          </w:p>
        </w:tc>
        <w:tc>
          <w:tcPr>
            <w:tcW w:w="3314" w:type="dxa"/>
          </w:tcPr>
          <w:p w14:paraId="7D81C623" w14:textId="77777777" w:rsidR="0099680A" w:rsidRDefault="0099680A" w:rsidP="002F06F4">
            <w:pPr>
              <w:rPr>
                <w:rFonts w:ascii="Arial" w:hAnsi="Arial"/>
                <w:sz w:val="14"/>
              </w:rPr>
            </w:pPr>
            <w:r>
              <w:rPr>
                <w:rFonts w:ascii="Arial" w:hAnsi="Arial"/>
                <w:color w:val="202020"/>
                <w:sz w:val="14"/>
              </w:rPr>
              <w:t>Toe, it is deﬁnitely of fun to travel ﬁrst c...</w:t>
            </w:r>
          </w:p>
        </w:tc>
      </w:tr>
      <w:tr w:rsidR="0099680A" w14:paraId="5DBF12BB" w14:textId="77777777" w:rsidTr="006241A2">
        <w:trPr>
          <w:trHeight w:val="314"/>
        </w:trPr>
        <w:tc>
          <w:tcPr>
            <w:tcW w:w="529" w:type="dxa"/>
          </w:tcPr>
          <w:p w14:paraId="36CCCB16" w14:textId="77777777" w:rsidR="0099680A" w:rsidRDefault="0099680A" w:rsidP="002F06F4">
            <w:pPr>
              <w:rPr>
                <w:rFonts w:ascii="Arial"/>
                <w:b/>
                <w:sz w:val="14"/>
              </w:rPr>
            </w:pPr>
            <w:r>
              <w:rPr>
                <w:rFonts w:ascii="Arial"/>
                <w:b/>
                <w:color w:val="202020"/>
                <w:sz w:val="14"/>
              </w:rPr>
              <w:t>31858</w:t>
            </w:r>
          </w:p>
        </w:tc>
        <w:tc>
          <w:tcPr>
            <w:tcW w:w="896" w:type="dxa"/>
          </w:tcPr>
          <w:p w14:paraId="6997DE3C" w14:textId="77777777" w:rsidR="0099680A" w:rsidRDefault="0099680A" w:rsidP="002F06F4">
            <w:pPr>
              <w:rPr>
                <w:rFonts w:ascii="Arial"/>
                <w:sz w:val="14"/>
              </w:rPr>
            </w:pPr>
            <w:r>
              <w:rPr>
                <w:rFonts w:ascii="Arial"/>
                <w:color w:val="202020"/>
                <w:sz w:val="14"/>
              </w:rPr>
              <w:t>love</w:t>
            </w:r>
          </w:p>
        </w:tc>
        <w:tc>
          <w:tcPr>
            <w:tcW w:w="3314" w:type="dxa"/>
          </w:tcPr>
          <w:p w14:paraId="02359C6F" w14:textId="77777777" w:rsidR="0099680A" w:rsidRDefault="0099680A" w:rsidP="002F06F4">
            <w:pPr>
              <w:rPr>
                <w:rFonts w:ascii="Arial"/>
                <w:sz w:val="14"/>
              </w:rPr>
            </w:pPr>
            <w:r>
              <w:rPr>
                <w:rFonts w:ascii="Arial"/>
                <w:color w:val="202020"/>
                <w:sz w:val="14"/>
              </w:rPr>
              <w:t>thanks for following, it means a lot to me i...</w:t>
            </w:r>
          </w:p>
        </w:tc>
      </w:tr>
      <w:tr w:rsidR="0099680A" w14:paraId="738D5FE3" w14:textId="77777777" w:rsidTr="006241A2">
        <w:trPr>
          <w:trHeight w:val="314"/>
        </w:trPr>
        <w:tc>
          <w:tcPr>
            <w:tcW w:w="529" w:type="dxa"/>
          </w:tcPr>
          <w:p w14:paraId="063E89EC" w14:textId="77777777" w:rsidR="0099680A" w:rsidRDefault="0099680A" w:rsidP="002F06F4">
            <w:pPr>
              <w:rPr>
                <w:rFonts w:ascii="Arial"/>
                <w:b/>
                <w:sz w:val="14"/>
              </w:rPr>
            </w:pPr>
            <w:r>
              <w:rPr>
                <w:rFonts w:ascii="Arial"/>
                <w:b/>
                <w:color w:val="202020"/>
                <w:sz w:val="14"/>
              </w:rPr>
              <w:t>31859</w:t>
            </w:r>
          </w:p>
        </w:tc>
        <w:tc>
          <w:tcPr>
            <w:tcW w:w="896" w:type="dxa"/>
          </w:tcPr>
          <w:p w14:paraId="283DE220" w14:textId="77777777" w:rsidR="0099680A" w:rsidRDefault="0099680A" w:rsidP="002F06F4">
            <w:pPr>
              <w:rPr>
                <w:rFonts w:ascii="Arial"/>
                <w:sz w:val="14"/>
              </w:rPr>
            </w:pPr>
            <w:r>
              <w:rPr>
                <w:rFonts w:ascii="Arial"/>
                <w:color w:val="202020"/>
                <w:sz w:val="14"/>
              </w:rPr>
              <w:t>neutral</w:t>
            </w:r>
          </w:p>
        </w:tc>
        <w:tc>
          <w:tcPr>
            <w:tcW w:w="3314" w:type="dxa"/>
          </w:tcPr>
          <w:p w14:paraId="6918B2B9" w14:textId="77777777" w:rsidR="0099680A" w:rsidRDefault="0099680A" w:rsidP="002F06F4">
            <w:pPr>
              <w:rPr>
                <w:rFonts w:ascii="Arial"/>
                <w:sz w:val="14"/>
              </w:rPr>
            </w:pPr>
            <w:r>
              <w:rPr>
                <w:rFonts w:ascii="Arial"/>
                <w:color w:val="202020"/>
                <w:sz w:val="14"/>
              </w:rPr>
              <w:t>in going to my dance class now</w:t>
            </w:r>
          </w:p>
        </w:tc>
      </w:tr>
      <w:tr w:rsidR="0099680A" w14:paraId="0A20961F" w14:textId="77777777" w:rsidTr="006241A2">
        <w:trPr>
          <w:trHeight w:val="224"/>
        </w:trPr>
        <w:tc>
          <w:tcPr>
            <w:tcW w:w="529" w:type="dxa"/>
          </w:tcPr>
          <w:p w14:paraId="11A46AE6" w14:textId="77777777" w:rsidR="0099680A" w:rsidRDefault="0099680A" w:rsidP="002F06F4">
            <w:pPr>
              <w:rPr>
                <w:rFonts w:ascii="Arial"/>
                <w:b/>
                <w:sz w:val="14"/>
              </w:rPr>
            </w:pPr>
            <w:r>
              <w:rPr>
                <w:rFonts w:ascii="Arial"/>
                <w:b/>
                <w:color w:val="202020"/>
                <w:sz w:val="14"/>
              </w:rPr>
              <w:t>31860</w:t>
            </w:r>
          </w:p>
        </w:tc>
        <w:tc>
          <w:tcPr>
            <w:tcW w:w="896" w:type="dxa"/>
          </w:tcPr>
          <w:p w14:paraId="6BA5AE87" w14:textId="77777777" w:rsidR="0099680A" w:rsidRDefault="0099680A" w:rsidP="002F06F4">
            <w:pPr>
              <w:rPr>
                <w:rFonts w:ascii="Arial"/>
                <w:sz w:val="14"/>
              </w:rPr>
            </w:pPr>
            <w:r>
              <w:rPr>
                <w:rFonts w:ascii="Arial"/>
                <w:color w:val="202020"/>
                <w:sz w:val="14"/>
              </w:rPr>
              <w:t>joy</w:t>
            </w:r>
          </w:p>
        </w:tc>
        <w:tc>
          <w:tcPr>
            <w:tcW w:w="3314" w:type="dxa"/>
          </w:tcPr>
          <w:p w14:paraId="4E255AFE" w14:textId="77777777" w:rsidR="0099680A" w:rsidRDefault="0099680A" w:rsidP="002F06F4">
            <w:pPr>
              <w:rPr>
                <w:rFonts w:ascii="Arial"/>
                <w:sz w:val="14"/>
              </w:rPr>
            </w:pPr>
            <w:r>
              <w:rPr>
                <w:rFonts w:ascii="Arial"/>
                <w:color w:val="202020"/>
                <w:sz w:val="14"/>
              </w:rPr>
              <w:t>Early monday charming... may. Only a few weeks...</w:t>
            </w:r>
          </w:p>
        </w:tc>
      </w:tr>
    </w:tbl>
    <w:p w14:paraId="1F2BE08E" w14:textId="77777777" w:rsidR="0099680A" w:rsidRDefault="0099680A" w:rsidP="002F06F4">
      <w:pPr>
        <w:rPr>
          <w:sz w:val="12"/>
        </w:rPr>
      </w:pPr>
    </w:p>
    <w:p w14:paraId="71527163" w14:textId="77777777" w:rsidR="0099680A" w:rsidRDefault="0099680A" w:rsidP="002F06F4">
      <w:pPr>
        <w:rPr>
          <w:rFonts w:ascii="Arial" w:hAnsi="Arial"/>
        </w:rPr>
      </w:pPr>
      <w:r>
        <w:rPr>
          <w:rFonts w:ascii="Arial" w:hAnsi="Arial"/>
          <w:color w:val="202020"/>
        </w:rPr>
        <w:t>31861 rows × 2 columns</w:t>
      </w:r>
    </w:p>
    <w:p w14:paraId="02D4DFF3" w14:textId="77777777" w:rsidR="0099680A" w:rsidRDefault="0099680A" w:rsidP="002F06F4">
      <w:pPr>
        <w:rPr>
          <w:rFonts w:ascii="Arial"/>
        </w:rPr>
      </w:pPr>
      <w:r>
        <w:rPr>
          <w:noProof/>
        </w:rPr>
        <mc:AlternateContent>
          <mc:Choice Requires="wps">
            <w:drawing>
              <wp:anchor distT="0" distB="0" distL="0" distR="0" simplePos="0" relativeHeight="251714560" behindDoc="1" locked="0" layoutInCell="1" allowOverlap="1" wp14:anchorId="103D2134" wp14:editId="142F6EC8">
                <wp:simplePos x="0" y="0"/>
                <wp:positionH relativeFrom="page">
                  <wp:posOffset>469900</wp:posOffset>
                </wp:positionH>
                <wp:positionV relativeFrom="paragraph">
                  <wp:posOffset>191135</wp:posOffset>
                </wp:positionV>
                <wp:extent cx="6718300" cy="609600"/>
                <wp:effectExtent l="0" t="0" r="0" b="0"/>
                <wp:wrapTopAndBottom/>
                <wp:docPr id="86532769" name="Text Box 1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6096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66BA3E" w14:textId="77777777" w:rsidR="0099680A" w:rsidRDefault="0099680A" w:rsidP="0099680A">
                            <w:pPr>
                              <w:pStyle w:val="BodyText"/>
                              <w:spacing w:before="123"/>
                              <w:ind w:left="59"/>
                            </w:pPr>
                            <w:r>
                              <w:rPr>
                                <w:color w:val="202020"/>
                              </w:rPr>
                              <w:t>def Removing_urls(text):</w:t>
                            </w:r>
                          </w:p>
                          <w:p w14:paraId="3903A667" w14:textId="77777777" w:rsidR="0099680A" w:rsidRDefault="0099680A" w:rsidP="0099680A">
                            <w:pPr>
                              <w:pStyle w:val="BodyText"/>
                              <w:spacing w:before="32" w:line="288" w:lineRule="auto"/>
                              <w:ind w:left="396" w:right="5964" w:hanging="1"/>
                            </w:pPr>
                            <w:r>
                              <w:rPr>
                                <w:color w:val="202020"/>
                              </w:rPr>
                              <w:t>url_pattern = re.compile(r'https?://\S+|www\.\S+') return url_pattern.sub(r'', tex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3D2134" id="Text Box 164" o:spid="_x0000_s1077" type="#_x0000_t202" style="position:absolute;margin-left:37pt;margin-top:15.05pt;width:529pt;height:48pt;z-index:-2516019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" fillcolor="#f6f6f6" stroked="f">
                <v:path arrowok="t"/>
                <v:textbox inset="0,0,0,0">
                  <w:txbxContent>
                    <w:p w14:paraId="0D66BA3E" w14:textId="77777777" w:rsidR="0099680A" w:rsidRDefault="0099680A" w:rsidP="0099680A">
                      <w:pPr>
                        <w:pStyle w:val="BodyText"/>
                        <w:spacing w:before="123"/>
                        <w:ind w:left="59"/>
                      </w:pPr>
                      <w:r>
                        <w:rPr>
                          <w:color w:val="202020"/>
                        </w:rPr>
                        <w:t>def Removing_urls(text):</w:t>
                      </w:r>
                    </w:p>
                    <w:p w14:paraId="3903A667" w14:textId="77777777" w:rsidR="0099680A" w:rsidRDefault="0099680A" w:rsidP="0099680A">
                      <w:pPr>
                        <w:pStyle w:val="BodyText"/>
                        <w:spacing w:before="32" w:line="288" w:lineRule="auto"/>
                        <w:ind w:left="396" w:right="5964" w:hanging="1"/>
                      </w:pPr>
                      <w:r>
                        <w:rPr>
                          <w:color w:val="202020"/>
                        </w:rPr>
                        <w:t>url_pattern = re.compile(r'https?://\S+|www\.\S+') return url_pattern.sub(r'', text)</w:t>
                      </w:r>
                    </w:p>
                  </w:txbxContent>
                </v:textbox>
                <w10:wrap type="topAndBottom" anchorx="page"/>
              </v:shape>
            </w:pict>
          </mc:Fallback>
        </mc:AlternateContent>
      </w:r>
      <w:r>
        <w:rPr>
          <w:noProof/>
        </w:rPr>
        <mc:AlternateContent>
          <mc:Choice Requires="wps">
            <w:drawing>
              <wp:anchor distT="0" distB="0" distL="0" distR="0" simplePos="0" relativeHeight="251715584" behindDoc="1" locked="0" layoutInCell="1" allowOverlap="1" wp14:anchorId="7AB9AC8B" wp14:editId="401D520C">
                <wp:simplePos x="0" y="0"/>
                <wp:positionH relativeFrom="page">
                  <wp:posOffset>469900</wp:posOffset>
                </wp:positionH>
                <wp:positionV relativeFrom="paragraph">
                  <wp:posOffset>876935</wp:posOffset>
                </wp:positionV>
                <wp:extent cx="6718300" cy="609600"/>
                <wp:effectExtent l="0" t="0" r="0" b="0"/>
                <wp:wrapTopAndBottom/>
                <wp:docPr id="45536721" name="Text Box 1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6096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2E4A2E" w14:textId="77777777" w:rsidR="0099680A" w:rsidRDefault="0099680A" w:rsidP="0099680A">
                            <w:pPr>
                              <w:pStyle w:val="BodyText"/>
                              <w:spacing w:before="123" w:line="288" w:lineRule="auto"/>
                              <w:ind w:left="59" w:right="3695"/>
                            </w:pPr>
                            <w:r>
                              <w:rPr>
                                <w:color w:val="202020"/>
                              </w:rPr>
                              <w:t>train_df['content'] = train_df['content'].apply(lambda text: Removing_urls(text)) val_df['content'] = val_df['content'].apply(lambda text: Removing_urls(text)) test_df['content'] = test_df['content'].apply(lambda text: Removing_urls(text)) train_df</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B9AC8B" id="Text Box 163" o:spid="_x0000_s1078" type="#_x0000_t202" style="position:absolute;margin-left:37pt;margin-top:69.05pt;width:529pt;height:48pt;z-index:-2516008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" fillcolor="#f6f6f6" stroked="f">
                <v:path arrowok="t"/>
                <v:textbox inset="0,0,0,0">
                  <w:txbxContent>
                    <w:p w14:paraId="772E4A2E" w14:textId="77777777" w:rsidR="0099680A" w:rsidRDefault="0099680A" w:rsidP="0099680A">
                      <w:pPr>
                        <w:pStyle w:val="BodyText"/>
                        <w:spacing w:before="123" w:line="288" w:lineRule="auto"/>
                        <w:ind w:left="59" w:right="3695"/>
                      </w:pPr>
                      <w:r>
                        <w:rPr>
                          <w:color w:val="202020"/>
                        </w:rPr>
                        <w:t>train_df['content'] = train_df['content'].apply(lambda text: Removing_urls(text)) val_df['content'] = val_df['content'].apply(lambda text: Removing_urls(text)) test_df['content'] = test_df['content'].apply(lambda text: Removing_urls(text)) train_df</w:t>
                      </w:r>
                    </w:p>
                  </w:txbxContent>
                </v:textbox>
                <w10:wrap type="topAndBottom" anchorx="page"/>
              </v:shape>
            </w:pict>
          </mc:Fallback>
        </mc:AlternateContent>
      </w:r>
    </w:p>
    <w:p w14:paraId="3BA01FDB" w14:textId="77777777" w:rsidR="0099680A" w:rsidRDefault="0099680A" w:rsidP="002F06F4">
      <w:pPr>
        <w:rPr>
          <w:rFonts w:ascii="Arial"/>
        </w:rPr>
      </w:pPr>
    </w:p>
    <w:p w14:paraId="08F2DF58" w14:textId="77777777" w:rsidR="0099680A" w:rsidRDefault="0099680A" w:rsidP="002F06F4">
      <w:pPr>
        <w:rPr>
          <w:rFonts w:ascii="Arial"/>
          <w:sz w:val="13"/>
        </w:rPr>
      </w:pPr>
    </w:p>
    <w:tbl>
      <w:tblPr>
        <w:tblW w:w="0" w:type="auto"/>
        <w:tblInd w:w="617" w:type="dxa"/>
        <w:tblLayout w:type="fixed"/>
        <w:tblCellMar>
          <w:left w:w="0" w:type="dxa"/>
          <w:right w:w="0" w:type="dxa"/>
        </w:tblCellMar>
        <w:tblLook w:val="01E0" w:firstRow="1" w:lastRow="1" w:firstColumn="1" w:lastColumn="1" w:noHBand="0" w:noVBand="0"/>
      </w:tblPr>
      <w:tblGrid>
        <w:gridCol w:w="529"/>
        <w:gridCol w:w="896"/>
        <w:gridCol w:w="3314"/>
      </w:tblGrid>
      <w:tr w:rsidR="0099680A" w14:paraId="7C8F0F0D" w14:textId="77777777" w:rsidTr="006241A2">
        <w:trPr>
          <w:trHeight w:val="215"/>
        </w:trPr>
        <w:tc>
          <w:tcPr>
            <w:tcW w:w="529" w:type="dxa"/>
            <w:tcBorders>
              <w:bottom w:val="single" w:sz="4" w:space="0" w:color="D9D9D9"/>
            </w:tcBorders>
          </w:tcPr>
          <w:p w14:paraId="686EE1B9" w14:textId="77777777" w:rsidR="0099680A" w:rsidRDefault="0099680A" w:rsidP="002F06F4">
            <w:pPr>
              <w:rPr>
                <w:sz w:val="14"/>
              </w:rPr>
            </w:pPr>
          </w:p>
        </w:tc>
        <w:tc>
          <w:tcPr>
            <w:tcW w:w="896" w:type="dxa"/>
            <w:tcBorders>
              <w:bottom w:val="single" w:sz="4" w:space="0" w:color="D9D9D9"/>
            </w:tcBorders>
          </w:tcPr>
          <w:p w14:paraId="00D65D3D" w14:textId="77777777" w:rsidR="0099680A" w:rsidRDefault="0099680A" w:rsidP="002F06F4">
            <w:pPr>
              <w:rPr>
                <w:b/>
                <w:sz w:val="14"/>
              </w:rPr>
            </w:pPr>
            <w:r>
              <w:rPr>
                <w:b/>
                <w:color w:val="202020"/>
                <w:sz w:val="14"/>
              </w:rPr>
              <w:t>sentiment</w:t>
            </w:r>
          </w:p>
        </w:tc>
        <w:tc>
          <w:tcPr>
            <w:tcW w:w="3314" w:type="dxa"/>
            <w:tcBorders>
              <w:bottom w:val="single" w:sz="4" w:space="0" w:color="D9D9D9"/>
            </w:tcBorders>
          </w:tcPr>
          <w:p w14:paraId="3AC39745" w14:textId="77777777" w:rsidR="0099680A" w:rsidRDefault="0099680A" w:rsidP="002F06F4">
            <w:pPr>
              <w:rPr>
                <w:b/>
                <w:sz w:val="14"/>
              </w:rPr>
            </w:pPr>
            <w:r>
              <w:rPr>
                <w:b/>
                <w:color w:val="202020"/>
                <w:sz w:val="14"/>
              </w:rPr>
              <w:t>content</w:t>
            </w:r>
          </w:p>
        </w:tc>
      </w:tr>
      <w:tr w:rsidR="0099680A" w14:paraId="0D2D0D85" w14:textId="77777777" w:rsidTr="006241A2">
        <w:trPr>
          <w:trHeight w:val="322"/>
        </w:trPr>
        <w:tc>
          <w:tcPr>
            <w:tcW w:w="529" w:type="dxa"/>
            <w:tcBorders>
              <w:top w:val="single" w:sz="4" w:space="0" w:color="D9D9D9"/>
            </w:tcBorders>
          </w:tcPr>
          <w:p w14:paraId="17415AFD" w14:textId="77777777" w:rsidR="0099680A" w:rsidRDefault="0099680A" w:rsidP="002F06F4">
            <w:pPr>
              <w:rPr>
                <w:rFonts w:ascii="Arial"/>
                <w:b/>
                <w:sz w:val="14"/>
              </w:rPr>
            </w:pPr>
            <w:r>
              <w:rPr>
                <w:rFonts w:ascii="Arial"/>
                <w:b/>
                <w:color w:val="202020"/>
                <w:sz w:val="14"/>
              </w:rPr>
              <w:t>0</w:t>
            </w:r>
          </w:p>
        </w:tc>
        <w:tc>
          <w:tcPr>
            <w:tcW w:w="896" w:type="dxa"/>
            <w:tcBorders>
              <w:top w:val="single" w:sz="4" w:space="0" w:color="D9D9D9"/>
            </w:tcBorders>
          </w:tcPr>
          <w:p w14:paraId="414C59BA" w14:textId="77777777" w:rsidR="0099680A" w:rsidRDefault="0099680A" w:rsidP="002F06F4">
            <w:pPr>
              <w:rPr>
                <w:rFonts w:ascii="Arial"/>
                <w:sz w:val="14"/>
              </w:rPr>
            </w:pPr>
            <w:r>
              <w:rPr>
                <w:rFonts w:ascii="Arial"/>
                <w:color w:val="202020"/>
                <w:sz w:val="14"/>
              </w:rPr>
              <w:t>sadness</w:t>
            </w:r>
          </w:p>
        </w:tc>
        <w:tc>
          <w:tcPr>
            <w:tcW w:w="3314" w:type="dxa"/>
            <w:tcBorders>
              <w:top w:val="single" w:sz="4" w:space="0" w:color="D9D9D9"/>
            </w:tcBorders>
          </w:tcPr>
          <w:p w14:paraId="291B08CB" w14:textId="77777777" w:rsidR="0099680A" w:rsidRDefault="0099680A" w:rsidP="002F06F4">
            <w:pPr>
              <w:rPr>
                <w:rFonts w:ascii="Arial"/>
                <w:sz w:val="14"/>
              </w:rPr>
            </w:pPr>
            <w:r>
              <w:rPr>
                <w:rFonts w:ascii="Arial"/>
                <w:color w:val="202020"/>
                <w:sz w:val="14"/>
              </w:rPr>
              <w:t>Hit night. want john where is he?</w:t>
            </w:r>
          </w:p>
        </w:tc>
      </w:tr>
      <w:tr w:rsidR="0099680A" w14:paraId="0865CE3B" w14:textId="77777777" w:rsidTr="006241A2">
        <w:trPr>
          <w:trHeight w:val="314"/>
        </w:trPr>
        <w:tc>
          <w:tcPr>
            <w:tcW w:w="529" w:type="dxa"/>
          </w:tcPr>
          <w:p w14:paraId="146C5C85" w14:textId="77777777" w:rsidR="0099680A" w:rsidRDefault="0099680A" w:rsidP="002F06F4">
            <w:pPr>
              <w:rPr>
                <w:rFonts w:ascii="Arial"/>
                <w:b/>
                <w:sz w:val="14"/>
              </w:rPr>
            </w:pPr>
            <w:r>
              <w:rPr>
                <w:rFonts w:ascii="Arial"/>
                <w:b/>
                <w:color w:val="202020"/>
                <w:sz w:val="14"/>
              </w:rPr>
              <w:t>1</w:t>
            </w:r>
          </w:p>
        </w:tc>
        <w:tc>
          <w:tcPr>
            <w:tcW w:w="896" w:type="dxa"/>
          </w:tcPr>
          <w:p w14:paraId="1C260C72" w14:textId="77777777" w:rsidR="0099680A" w:rsidRDefault="0099680A" w:rsidP="002F06F4">
            <w:pPr>
              <w:rPr>
                <w:rFonts w:ascii="Arial"/>
                <w:sz w:val="14"/>
              </w:rPr>
            </w:pPr>
            <w:r>
              <w:rPr>
                <w:rFonts w:ascii="Arial"/>
                <w:color w:val="202020"/>
                <w:sz w:val="14"/>
              </w:rPr>
              <w:t>fear</w:t>
            </w:r>
          </w:p>
        </w:tc>
        <w:tc>
          <w:tcPr>
            <w:tcW w:w="3314" w:type="dxa"/>
          </w:tcPr>
          <w:p w14:paraId="7AB838BE" w14:textId="77777777" w:rsidR="0099680A" w:rsidRDefault="0099680A" w:rsidP="002F06F4">
            <w:pPr>
              <w:rPr>
                <w:rFonts w:ascii="Arial"/>
                <w:sz w:val="14"/>
              </w:rPr>
            </w:pPr>
            <w:r>
              <w:rPr>
                <w:rFonts w:ascii="Arial"/>
                <w:color w:val="202020"/>
                <w:sz w:val="14"/>
              </w:rPr>
              <w:t>/me really sad that /me cannot go to Cava One</w:t>
            </w:r>
          </w:p>
        </w:tc>
      </w:tr>
      <w:tr w:rsidR="0099680A" w14:paraId="210D1E7F" w14:textId="77777777" w:rsidTr="006241A2">
        <w:trPr>
          <w:trHeight w:val="309"/>
        </w:trPr>
        <w:tc>
          <w:tcPr>
            <w:tcW w:w="529" w:type="dxa"/>
          </w:tcPr>
          <w:p w14:paraId="44A574FD" w14:textId="77777777" w:rsidR="0099680A" w:rsidRDefault="0099680A" w:rsidP="002F06F4">
            <w:pPr>
              <w:rPr>
                <w:rFonts w:ascii="Arial"/>
                <w:b/>
                <w:sz w:val="14"/>
              </w:rPr>
            </w:pPr>
            <w:r>
              <w:rPr>
                <w:rFonts w:ascii="Arial"/>
                <w:b/>
                <w:color w:val="202020"/>
                <w:sz w:val="14"/>
              </w:rPr>
              <w:t>2</w:t>
            </w:r>
          </w:p>
        </w:tc>
        <w:tc>
          <w:tcPr>
            <w:tcW w:w="896" w:type="dxa"/>
          </w:tcPr>
          <w:p w14:paraId="1A85F9A9" w14:textId="77777777" w:rsidR="0099680A" w:rsidRDefault="0099680A" w:rsidP="002F06F4">
            <w:pPr>
              <w:rPr>
                <w:rFonts w:ascii="Arial"/>
                <w:sz w:val="14"/>
              </w:rPr>
            </w:pPr>
            <w:r>
              <w:rPr>
                <w:rFonts w:ascii="Arial"/>
                <w:color w:val="202020"/>
                <w:sz w:val="14"/>
              </w:rPr>
              <w:t>neutral</w:t>
            </w:r>
          </w:p>
        </w:tc>
        <w:tc>
          <w:tcPr>
            <w:tcW w:w="3314" w:type="dxa"/>
          </w:tcPr>
          <w:p w14:paraId="20C78384" w14:textId="77777777" w:rsidR="0099680A" w:rsidRDefault="0099680A" w:rsidP="002F06F4">
            <w:pPr>
              <w:rPr>
                <w:rFonts w:ascii="Arial"/>
                <w:sz w:val="14"/>
              </w:rPr>
            </w:pPr>
            <w:r>
              <w:rPr>
                <w:rFonts w:ascii="Arial"/>
                <w:color w:val="202020"/>
                <w:sz w:val="14"/>
              </w:rPr>
              <w:t>thank you</w:t>
            </w:r>
          </w:p>
        </w:tc>
      </w:tr>
      <w:tr w:rsidR="0099680A" w14:paraId="5E520EE9" w14:textId="77777777" w:rsidTr="006241A2">
        <w:trPr>
          <w:trHeight w:val="314"/>
        </w:trPr>
        <w:tc>
          <w:tcPr>
            <w:tcW w:w="529" w:type="dxa"/>
          </w:tcPr>
          <w:p w14:paraId="0F57A2D1" w14:textId="77777777" w:rsidR="0099680A" w:rsidRDefault="0099680A" w:rsidP="002F06F4">
            <w:pPr>
              <w:rPr>
                <w:rFonts w:ascii="Arial"/>
                <w:b/>
                <w:sz w:val="14"/>
              </w:rPr>
            </w:pPr>
            <w:r>
              <w:rPr>
                <w:rFonts w:ascii="Arial"/>
                <w:b/>
                <w:color w:val="202020"/>
                <w:sz w:val="14"/>
              </w:rPr>
              <w:t>3</w:t>
            </w:r>
          </w:p>
        </w:tc>
        <w:tc>
          <w:tcPr>
            <w:tcW w:w="896" w:type="dxa"/>
          </w:tcPr>
          <w:p w14:paraId="300DD3A4" w14:textId="77777777" w:rsidR="0099680A" w:rsidRDefault="0099680A" w:rsidP="002F06F4">
            <w:pPr>
              <w:rPr>
                <w:rFonts w:ascii="Arial"/>
                <w:sz w:val="14"/>
              </w:rPr>
            </w:pPr>
            <w:r>
              <w:rPr>
                <w:rFonts w:ascii="Arial"/>
                <w:color w:val="202020"/>
                <w:sz w:val="14"/>
              </w:rPr>
              <w:t>fear</w:t>
            </w:r>
          </w:p>
        </w:tc>
        <w:tc>
          <w:tcPr>
            <w:tcW w:w="3314" w:type="dxa"/>
          </w:tcPr>
          <w:p w14:paraId="1D7CF865" w14:textId="77777777" w:rsidR="0099680A" w:rsidRDefault="0099680A" w:rsidP="002F06F4">
            <w:pPr>
              <w:rPr>
                <w:rFonts w:ascii="Arial"/>
                <w:sz w:val="14"/>
              </w:rPr>
            </w:pPr>
            <w:r>
              <w:rPr>
                <w:rFonts w:ascii="Arial"/>
                <w:color w:val="202020"/>
                <w:sz w:val="14"/>
              </w:rPr>
              <w:t>is taking the dog to the met then a play date ...</w:t>
            </w:r>
          </w:p>
        </w:tc>
      </w:tr>
      <w:tr w:rsidR="0099680A" w14:paraId="4B7AB10E" w14:textId="77777777" w:rsidTr="006241A2">
        <w:trPr>
          <w:trHeight w:val="314"/>
        </w:trPr>
        <w:tc>
          <w:tcPr>
            <w:tcW w:w="529" w:type="dxa"/>
          </w:tcPr>
          <w:p w14:paraId="0D12E0C8" w14:textId="77777777" w:rsidR="0099680A" w:rsidRDefault="0099680A" w:rsidP="002F06F4">
            <w:pPr>
              <w:rPr>
                <w:rFonts w:ascii="Arial"/>
                <w:b/>
                <w:sz w:val="14"/>
              </w:rPr>
            </w:pPr>
            <w:r>
              <w:rPr>
                <w:rFonts w:ascii="Arial"/>
                <w:b/>
                <w:color w:val="202020"/>
                <w:sz w:val="14"/>
              </w:rPr>
              <w:t>4</w:t>
            </w:r>
          </w:p>
        </w:tc>
        <w:tc>
          <w:tcPr>
            <w:tcW w:w="896" w:type="dxa"/>
          </w:tcPr>
          <w:p w14:paraId="28460DDB" w14:textId="77777777" w:rsidR="0099680A" w:rsidRDefault="0099680A" w:rsidP="002F06F4">
            <w:pPr>
              <w:rPr>
                <w:rFonts w:ascii="Arial"/>
                <w:sz w:val="14"/>
              </w:rPr>
            </w:pPr>
            <w:r>
              <w:rPr>
                <w:rFonts w:ascii="Arial"/>
                <w:color w:val="202020"/>
                <w:sz w:val="14"/>
              </w:rPr>
              <w:t>fear</w:t>
            </w:r>
          </w:p>
        </w:tc>
        <w:tc>
          <w:tcPr>
            <w:tcW w:w="3314" w:type="dxa"/>
          </w:tcPr>
          <w:p w14:paraId="228E630D" w14:textId="77777777" w:rsidR="0099680A" w:rsidRDefault="0099680A" w:rsidP="002F06F4">
            <w:pPr>
              <w:rPr>
                <w:rFonts w:ascii="Arial"/>
                <w:sz w:val="14"/>
              </w:rPr>
            </w:pPr>
            <w:r>
              <w:rPr>
                <w:rFonts w:ascii="Arial"/>
                <w:color w:val="202020"/>
                <w:sz w:val="14"/>
              </w:rPr>
              <w:t>Rude... That sucks! Why would they tow it fro...</w:t>
            </w:r>
          </w:p>
        </w:tc>
      </w:tr>
      <w:tr w:rsidR="0099680A" w14:paraId="790D1B1D" w14:textId="77777777" w:rsidTr="006241A2">
        <w:trPr>
          <w:trHeight w:val="314"/>
        </w:trPr>
        <w:tc>
          <w:tcPr>
            <w:tcW w:w="529" w:type="dxa"/>
          </w:tcPr>
          <w:p w14:paraId="3CE73CEE" w14:textId="77777777" w:rsidR="0099680A" w:rsidRDefault="0099680A" w:rsidP="002F06F4">
            <w:pPr>
              <w:rPr>
                <w:rFonts w:ascii="Arial"/>
                <w:b/>
                <w:sz w:val="14"/>
              </w:rPr>
            </w:pPr>
            <w:r>
              <w:rPr>
                <w:rFonts w:ascii="Arial"/>
                <w:b/>
                <w:color w:val="202020"/>
                <w:sz w:val="14"/>
              </w:rPr>
              <w:t>...</w:t>
            </w:r>
          </w:p>
        </w:tc>
        <w:tc>
          <w:tcPr>
            <w:tcW w:w="896" w:type="dxa"/>
          </w:tcPr>
          <w:p w14:paraId="0E193DF2" w14:textId="77777777" w:rsidR="0099680A" w:rsidRDefault="0099680A" w:rsidP="002F06F4">
            <w:pPr>
              <w:rPr>
                <w:rFonts w:ascii="Arial"/>
                <w:sz w:val="14"/>
              </w:rPr>
            </w:pPr>
            <w:r>
              <w:rPr>
                <w:rFonts w:ascii="Arial"/>
                <w:color w:val="202020"/>
                <w:sz w:val="14"/>
              </w:rPr>
              <w:t>...</w:t>
            </w:r>
          </w:p>
        </w:tc>
        <w:tc>
          <w:tcPr>
            <w:tcW w:w="3314" w:type="dxa"/>
          </w:tcPr>
          <w:p w14:paraId="796A2B53" w14:textId="77777777" w:rsidR="0099680A" w:rsidRDefault="0099680A" w:rsidP="002F06F4">
            <w:pPr>
              <w:rPr>
                <w:rFonts w:ascii="Arial"/>
                <w:sz w:val="14"/>
              </w:rPr>
            </w:pPr>
            <w:r>
              <w:rPr>
                <w:rFonts w:ascii="Arial"/>
                <w:color w:val="202020"/>
                <w:sz w:val="14"/>
              </w:rPr>
              <w:t>...</w:t>
            </w:r>
          </w:p>
        </w:tc>
      </w:tr>
      <w:tr w:rsidR="0099680A" w14:paraId="54F5F3D0" w14:textId="77777777" w:rsidTr="006241A2">
        <w:trPr>
          <w:trHeight w:val="314"/>
        </w:trPr>
        <w:tc>
          <w:tcPr>
            <w:tcW w:w="529" w:type="dxa"/>
          </w:tcPr>
          <w:p w14:paraId="06D6336E" w14:textId="77777777" w:rsidR="0099680A" w:rsidRDefault="0099680A" w:rsidP="002F06F4">
            <w:pPr>
              <w:rPr>
                <w:rFonts w:ascii="Arial"/>
                <w:b/>
                <w:sz w:val="14"/>
              </w:rPr>
            </w:pPr>
            <w:r>
              <w:rPr>
                <w:rFonts w:ascii="Arial"/>
                <w:b/>
                <w:color w:val="202020"/>
                <w:sz w:val="14"/>
              </w:rPr>
              <w:t>31856</w:t>
            </w:r>
          </w:p>
        </w:tc>
        <w:tc>
          <w:tcPr>
            <w:tcW w:w="896" w:type="dxa"/>
          </w:tcPr>
          <w:p w14:paraId="627FBB3B" w14:textId="77777777" w:rsidR="0099680A" w:rsidRDefault="0099680A" w:rsidP="002F06F4">
            <w:pPr>
              <w:rPr>
                <w:rFonts w:ascii="Arial"/>
                <w:sz w:val="14"/>
              </w:rPr>
            </w:pPr>
            <w:r>
              <w:rPr>
                <w:rFonts w:ascii="Arial"/>
                <w:color w:val="202020"/>
                <w:sz w:val="14"/>
              </w:rPr>
              <w:t>joy</w:t>
            </w:r>
          </w:p>
        </w:tc>
        <w:tc>
          <w:tcPr>
            <w:tcW w:w="3314" w:type="dxa"/>
          </w:tcPr>
          <w:p w14:paraId="593EB015" w14:textId="77777777" w:rsidR="0099680A" w:rsidRDefault="0099680A" w:rsidP="002F06F4">
            <w:pPr>
              <w:rPr>
                <w:rFonts w:ascii="Arial"/>
                <w:sz w:val="14"/>
              </w:rPr>
            </w:pPr>
            <w:r>
              <w:rPr>
                <w:rFonts w:ascii="Arial"/>
                <w:color w:val="202020"/>
                <w:sz w:val="14"/>
              </w:rPr>
              <w:t>Passive morning.. I am stuffed now</w:t>
            </w:r>
          </w:p>
        </w:tc>
      </w:tr>
      <w:tr w:rsidR="0099680A" w14:paraId="5BE9C2F0" w14:textId="77777777" w:rsidTr="006241A2">
        <w:trPr>
          <w:trHeight w:val="309"/>
        </w:trPr>
        <w:tc>
          <w:tcPr>
            <w:tcW w:w="529" w:type="dxa"/>
          </w:tcPr>
          <w:p w14:paraId="7A9758C3" w14:textId="77777777" w:rsidR="0099680A" w:rsidRDefault="0099680A" w:rsidP="002F06F4">
            <w:pPr>
              <w:rPr>
                <w:rFonts w:ascii="Arial"/>
                <w:b/>
                <w:sz w:val="14"/>
              </w:rPr>
            </w:pPr>
            <w:r>
              <w:rPr>
                <w:rFonts w:ascii="Arial"/>
                <w:b/>
                <w:color w:val="202020"/>
                <w:sz w:val="14"/>
              </w:rPr>
              <w:t>31857</w:t>
            </w:r>
          </w:p>
        </w:tc>
        <w:tc>
          <w:tcPr>
            <w:tcW w:w="896" w:type="dxa"/>
          </w:tcPr>
          <w:p w14:paraId="1B3527C1" w14:textId="77777777" w:rsidR="0099680A" w:rsidRDefault="0099680A" w:rsidP="002F06F4">
            <w:pPr>
              <w:rPr>
                <w:rFonts w:ascii="Arial"/>
                <w:sz w:val="14"/>
              </w:rPr>
            </w:pPr>
            <w:r>
              <w:rPr>
                <w:rFonts w:ascii="Arial"/>
                <w:color w:val="202020"/>
                <w:sz w:val="14"/>
              </w:rPr>
              <w:t>sadness</w:t>
            </w:r>
          </w:p>
        </w:tc>
        <w:tc>
          <w:tcPr>
            <w:tcW w:w="3314" w:type="dxa"/>
          </w:tcPr>
          <w:p w14:paraId="6142D4C7" w14:textId="77777777" w:rsidR="0099680A" w:rsidRDefault="0099680A" w:rsidP="002F06F4">
            <w:pPr>
              <w:rPr>
                <w:rFonts w:ascii="Arial" w:hAnsi="Arial"/>
                <w:sz w:val="14"/>
              </w:rPr>
            </w:pPr>
            <w:r>
              <w:rPr>
                <w:rFonts w:ascii="Arial" w:hAnsi="Arial"/>
                <w:color w:val="202020"/>
                <w:sz w:val="14"/>
              </w:rPr>
              <w:t>Toe, it is deﬁnitely of fun to travel ﬁrst c...</w:t>
            </w:r>
          </w:p>
        </w:tc>
      </w:tr>
      <w:tr w:rsidR="0099680A" w14:paraId="74EDF212" w14:textId="77777777" w:rsidTr="006241A2">
        <w:trPr>
          <w:trHeight w:val="314"/>
        </w:trPr>
        <w:tc>
          <w:tcPr>
            <w:tcW w:w="529" w:type="dxa"/>
          </w:tcPr>
          <w:p w14:paraId="31E85990" w14:textId="77777777" w:rsidR="0099680A" w:rsidRDefault="0099680A" w:rsidP="002F06F4">
            <w:pPr>
              <w:rPr>
                <w:rFonts w:ascii="Arial"/>
                <w:b/>
                <w:sz w:val="14"/>
              </w:rPr>
            </w:pPr>
            <w:r>
              <w:rPr>
                <w:rFonts w:ascii="Arial"/>
                <w:b/>
                <w:color w:val="202020"/>
                <w:sz w:val="14"/>
              </w:rPr>
              <w:t>31858</w:t>
            </w:r>
          </w:p>
        </w:tc>
        <w:tc>
          <w:tcPr>
            <w:tcW w:w="896" w:type="dxa"/>
          </w:tcPr>
          <w:p w14:paraId="39C0C420" w14:textId="77777777" w:rsidR="0099680A" w:rsidRDefault="0099680A" w:rsidP="002F06F4">
            <w:pPr>
              <w:rPr>
                <w:rFonts w:ascii="Arial"/>
                <w:sz w:val="14"/>
              </w:rPr>
            </w:pPr>
            <w:r>
              <w:rPr>
                <w:rFonts w:ascii="Arial"/>
                <w:color w:val="202020"/>
                <w:sz w:val="14"/>
              </w:rPr>
              <w:t>love</w:t>
            </w:r>
          </w:p>
        </w:tc>
        <w:tc>
          <w:tcPr>
            <w:tcW w:w="3314" w:type="dxa"/>
          </w:tcPr>
          <w:p w14:paraId="3330DF29" w14:textId="77777777" w:rsidR="0099680A" w:rsidRDefault="0099680A" w:rsidP="002F06F4">
            <w:pPr>
              <w:rPr>
                <w:rFonts w:ascii="Arial"/>
                <w:sz w:val="14"/>
              </w:rPr>
            </w:pPr>
            <w:r>
              <w:rPr>
                <w:rFonts w:ascii="Arial"/>
                <w:color w:val="202020"/>
                <w:sz w:val="14"/>
              </w:rPr>
              <w:t>thanks for following, it means a lot to me i...</w:t>
            </w:r>
          </w:p>
        </w:tc>
      </w:tr>
      <w:tr w:rsidR="0099680A" w14:paraId="13CCF2F5" w14:textId="77777777" w:rsidTr="006241A2">
        <w:trPr>
          <w:trHeight w:val="314"/>
        </w:trPr>
        <w:tc>
          <w:tcPr>
            <w:tcW w:w="529" w:type="dxa"/>
          </w:tcPr>
          <w:p w14:paraId="676C95FF" w14:textId="77777777" w:rsidR="0099680A" w:rsidRDefault="0099680A" w:rsidP="002F06F4">
            <w:pPr>
              <w:rPr>
                <w:rFonts w:ascii="Arial"/>
                <w:b/>
                <w:sz w:val="14"/>
              </w:rPr>
            </w:pPr>
            <w:r>
              <w:rPr>
                <w:rFonts w:ascii="Arial"/>
                <w:b/>
                <w:color w:val="202020"/>
                <w:sz w:val="14"/>
              </w:rPr>
              <w:t>31859</w:t>
            </w:r>
          </w:p>
        </w:tc>
        <w:tc>
          <w:tcPr>
            <w:tcW w:w="896" w:type="dxa"/>
          </w:tcPr>
          <w:p w14:paraId="4BC34269" w14:textId="77777777" w:rsidR="0099680A" w:rsidRDefault="0099680A" w:rsidP="002F06F4">
            <w:pPr>
              <w:rPr>
                <w:rFonts w:ascii="Arial"/>
                <w:sz w:val="14"/>
              </w:rPr>
            </w:pPr>
            <w:r>
              <w:rPr>
                <w:rFonts w:ascii="Arial"/>
                <w:color w:val="202020"/>
                <w:sz w:val="14"/>
              </w:rPr>
              <w:t>neutral</w:t>
            </w:r>
          </w:p>
        </w:tc>
        <w:tc>
          <w:tcPr>
            <w:tcW w:w="3314" w:type="dxa"/>
          </w:tcPr>
          <w:p w14:paraId="1CD789C4" w14:textId="77777777" w:rsidR="0099680A" w:rsidRDefault="0099680A" w:rsidP="002F06F4">
            <w:pPr>
              <w:rPr>
                <w:rFonts w:ascii="Arial"/>
                <w:sz w:val="14"/>
              </w:rPr>
            </w:pPr>
            <w:r>
              <w:rPr>
                <w:rFonts w:ascii="Arial"/>
                <w:color w:val="202020"/>
                <w:sz w:val="14"/>
              </w:rPr>
              <w:t>in going to my dance class now</w:t>
            </w:r>
          </w:p>
        </w:tc>
      </w:tr>
      <w:tr w:rsidR="0099680A" w14:paraId="3EC9A011" w14:textId="77777777" w:rsidTr="006241A2">
        <w:trPr>
          <w:trHeight w:val="224"/>
        </w:trPr>
        <w:tc>
          <w:tcPr>
            <w:tcW w:w="529" w:type="dxa"/>
          </w:tcPr>
          <w:p w14:paraId="389150CF" w14:textId="77777777" w:rsidR="0099680A" w:rsidRDefault="0099680A" w:rsidP="002F06F4">
            <w:pPr>
              <w:rPr>
                <w:rFonts w:ascii="Arial"/>
                <w:b/>
                <w:sz w:val="14"/>
              </w:rPr>
            </w:pPr>
            <w:r>
              <w:rPr>
                <w:rFonts w:ascii="Arial"/>
                <w:b/>
                <w:color w:val="202020"/>
                <w:sz w:val="14"/>
              </w:rPr>
              <w:t>31860</w:t>
            </w:r>
          </w:p>
        </w:tc>
        <w:tc>
          <w:tcPr>
            <w:tcW w:w="896" w:type="dxa"/>
          </w:tcPr>
          <w:p w14:paraId="39D5EAB1" w14:textId="77777777" w:rsidR="0099680A" w:rsidRDefault="0099680A" w:rsidP="002F06F4">
            <w:pPr>
              <w:rPr>
                <w:rFonts w:ascii="Arial"/>
                <w:sz w:val="14"/>
              </w:rPr>
            </w:pPr>
            <w:r>
              <w:rPr>
                <w:rFonts w:ascii="Arial"/>
                <w:color w:val="202020"/>
                <w:sz w:val="14"/>
              </w:rPr>
              <w:t>joy</w:t>
            </w:r>
          </w:p>
        </w:tc>
        <w:tc>
          <w:tcPr>
            <w:tcW w:w="3314" w:type="dxa"/>
          </w:tcPr>
          <w:p w14:paraId="5E996BCE" w14:textId="77777777" w:rsidR="0099680A" w:rsidRDefault="0099680A" w:rsidP="002F06F4">
            <w:pPr>
              <w:rPr>
                <w:rFonts w:ascii="Arial"/>
                <w:sz w:val="14"/>
              </w:rPr>
            </w:pPr>
            <w:r>
              <w:rPr>
                <w:rFonts w:ascii="Arial"/>
                <w:color w:val="202020"/>
                <w:sz w:val="14"/>
              </w:rPr>
              <w:t>Early monday charming... may. Only a few weeks...</w:t>
            </w:r>
          </w:p>
        </w:tc>
      </w:tr>
    </w:tbl>
    <w:p w14:paraId="580E8B09" w14:textId="77777777" w:rsidR="0099680A" w:rsidRDefault="0099680A" w:rsidP="002F06F4">
      <w:pPr>
        <w:rPr>
          <w:rFonts w:ascii="Arial"/>
          <w:sz w:val="11"/>
        </w:rPr>
      </w:pPr>
    </w:p>
    <w:p w14:paraId="40F8B076" w14:textId="77777777" w:rsidR="0099680A" w:rsidRDefault="0099680A" w:rsidP="002F06F4">
      <w:pPr>
        <w:rPr>
          <w:rFonts w:ascii="Arial" w:hAnsi="Arial"/>
        </w:rPr>
      </w:pPr>
      <w:r>
        <w:rPr>
          <w:rFonts w:ascii="Arial" w:hAnsi="Arial"/>
          <w:color w:val="202020"/>
        </w:rPr>
        <w:t>31861 rows × 2 columns</w:t>
      </w:r>
    </w:p>
    <w:p w14:paraId="1F9670B1" w14:textId="77777777" w:rsidR="0099680A" w:rsidRDefault="0099680A" w:rsidP="002F06F4">
      <w:pPr>
        <w:rPr>
          <w:rFonts w:ascii="Arial"/>
        </w:rPr>
      </w:pPr>
      <w:r>
        <w:rPr>
          <w:noProof/>
        </w:rPr>
        <mc:AlternateContent>
          <mc:Choice Requires="wps">
            <w:drawing>
              <wp:anchor distT="0" distB="0" distL="0" distR="0" simplePos="0" relativeHeight="251716608" behindDoc="1" locked="0" layoutInCell="1" allowOverlap="1" wp14:anchorId="3FE17272" wp14:editId="46F06252">
                <wp:simplePos x="0" y="0"/>
                <wp:positionH relativeFrom="page">
                  <wp:posOffset>469900</wp:posOffset>
                </wp:positionH>
                <wp:positionV relativeFrom="paragraph">
                  <wp:posOffset>190500</wp:posOffset>
                </wp:positionV>
                <wp:extent cx="6718300" cy="1333500"/>
                <wp:effectExtent l="0" t="0" r="0" b="0"/>
                <wp:wrapTopAndBottom/>
                <wp:docPr id="1283443813" name="Text Box 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13335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9086A1A" w14:textId="77777777" w:rsidR="0099680A" w:rsidRDefault="0099680A" w:rsidP="0099680A">
                            <w:pPr>
                              <w:pStyle w:val="BodyText"/>
                              <w:rPr>
                                <w:rFonts w:ascii="Arial"/>
                              </w:rPr>
                            </w:pPr>
                          </w:p>
                          <w:p w14:paraId="32DB49E7" w14:textId="77777777" w:rsidR="0099680A" w:rsidRDefault="0099680A" w:rsidP="0099680A">
                            <w:pPr>
                              <w:pStyle w:val="BodyText"/>
                              <w:spacing w:before="2"/>
                              <w:rPr>
                                <w:rFonts w:ascii="Arial"/>
                                <w:sz w:val="13"/>
                              </w:rPr>
                            </w:pPr>
                          </w:p>
                          <w:p w14:paraId="21AEF052" w14:textId="77777777" w:rsidR="0099680A" w:rsidRDefault="0099680A" w:rsidP="0099680A">
                            <w:pPr>
                              <w:pStyle w:val="BodyText"/>
                              <w:spacing w:before="1"/>
                              <w:ind w:left="59"/>
                            </w:pPr>
                            <w:r>
                              <w:rPr>
                                <w:color w:val="202020"/>
                              </w:rPr>
                              <w:t>punctuations =r'[.,#-*/]+'</w:t>
                            </w:r>
                          </w:p>
                          <w:p w14:paraId="4F46459E" w14:textId="77777777" w:rsidR="0099680A" w:rsidRDefault="0099680A" w:rsidP="0099680A">
                            <w:pPr>
                              <w:pStyle w:val="BodyText"/>
                              <w:spacing w:before="31"/>
                              <w:ind w:left="59"/>
                            </w:pPr>
                            <w:r>
                              <w:rPr>
                                <w:color w:val="202020"/>
                              </w:rPr>
                              <w:t># Define a regular expression to match one or more punctuations</w:t>
                            </w:r>
                          </w:p>
                          <w:p w14:paraId="55E99158" w14:textId="77777777" w:rsidR="0099680A" w:rsidRDefault="0099680A" w:rsidP="0099680A">
                            <w:pPr>
                              <w:pStyle w:val="BodyText"/>
                              <w:spacing w:before="6"/>
                              <w:rPr>
                                <w:sz w:val="19"/>
                              </w:rPr>
                            </w:pPr>
                          </w:p>
                          <w:p w14:paraId="7C79B9BA" w14:textId="77777777" w:rsidR="0099680A" w:rsidRDefault="0099680A" w:rsidP="0099680A">
                            <w:pPr>
                              <w:pStyle w:val="BodyText"/>
                              <w:ind w:left="59"/>
                            </w:pPr>
                            <w:r>
                              <w:rPr>
                                <w:color w:val="202020"/>
                              </w:rPr>
                              <w:t># Remove punctuations</w:t>
                            </w:r>
                          </w:p>
                          <w:p w14:paraId="64D70FD3" w14:textId="77777777" w:rsidR="0099680A" w:rsidRDefault="0099680A" w:rsidP="0099680A">
                            <w:pPr>
                              <w:pStyle w:val="BodyText"/>
                              <w:spacing w:before="32" w:line="288" w:lineRule="auto"/>
                              <w:ind w:left="59" w:right="2771"/>
                            </w:pPr>
                            <w:r>
                              <w:rPr>
                                <w:color w:val="202020"/>
                              </w:rPr>
                              <w:t>train_df['content'] = train_df['content'].apply(lambda text: re.sub(punctuations, '', text)) val_df['content'] = val_df['content'].apply(lambda text: re.sub(punctuations, '', text)) test_df['content'] = test_df['content'].apply(lambda text: re.sub(punctuations, '', text))</w:t>
                            </w:r>
                          </w:p>
                          <w:p w14:paraId="29870A37" w14:textId="77777777" w:rsidR="0099680A" w:rsidRDefault="0099680A" w:rsidP="0099680A">
                            <w:pPr>
                              <w:pStyle w:val="BodyText"/>
                              <w:spacing w:before="7"/>
                              <w:rPr>
                                <w:sz w:val="16"/>
                              </w:rPr>
                            </w:pPr>
                          </w:p>
                          <w:p w14:paraId="3C9F9D6C" w14:textId="77777777" w:rsidR="0099680A" w:rsidRDefault="0099680A" w:rsidP="0099680A">
                            <w:pPr>
                              <w:pStyle w:val="BodyText"/>
                              <w:ind w:left="59"/>
                            </w:pPr>
                            <w:r>
                              <w:rPr>
                                <w:color w:val="202020"/>
                              </w:rPr>
                              <w:t>train_df</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E17272" id="Text Box 162" o:spid="_x0000_s1079" type="#_x0000_t202" style="position:absolute;margin-left:37pt;margin-top:15pt;width:529pt;height:105pt;z-index:-2515998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" fillcolor="#f6f6f6" stroked="f">
                <v:path arrowok="t"/>
                <v:textbox inset="0,0,0,0">
                  <w:txbxContent>
                    <w:p w14:paraId="59086A1A" w14:textId="77777777" w:rsidR="0099680A" w:rsidRDefault="0099680A" w:rsidP="0099680A">
                      <w:pPr>
                        <w:pStyle w:val="BodyText"/>
                        <w:rPr>
                          <w:rFonts w:ascii="Arial"/>
                        </w:rPr>
                      </w:pPr>
                    </w:p>
                    <w:p w14:paraId="32DB49E7" w14:textId="77777777" w:rsidR="0099680A" w:rsidRDefault="0099680A" w:rsidP="0099680A">
                      <w:pPr>
                        <w:pStyle w:val="BodyText"/>
                        <w:spacing w:before="2"/>
                        <w:rPr>
                          <w:rFonts w:ascii="Arial"/>
                          <w:sz w:val="13"/>
                        </w:rPr>
                      </w:pPr>
                    </w:p>
                    <w:p w14:paraId="21AEF052" w14:textId="77777777" w:rsidR="0099680A" w:rsidRDefault="0099680A" w:rsidP="0099680A">
                      <w:pPr>
                        <w:pStyle w:val="BodyText"/>
                        <w:spacing w:before="1"/>
                        <w:ind w:left="59"/>
                      </w:pPr>
                      <w:r>
                        <w:rPr>
                          <w:color w:val="202020"/>
                        </w:rPr>
                        <w:t>punctuations =r'[.,#-*/]+'</w:t>
                      </w:r>
                    </w:p>
                    <w:p w14:paraId="4F46459E" w14:textId="77777777" w:rsidR="0099680A" w:rsidRDefault="0099680A" w:rsidP="0099680A">
                      <w:pPr>
                        <w:pStyle w:val="BodyText"/>
                        <w:spacing w:before="31"/>
                        <w:ind w:left="59"/>
                      </w:pPr>
                      <w:r>
                        <w:rPr>
                          <w:color w:val="202020"/>
                        </w:rPr>
                        <w:t># Define a regular expression to match one or more punctuations</w:t>
                      </w:r>
                    </w:p>
                    <w:p w14:paraId="55E99158" w14:textId="77777777" w:rsidR="0099680A" w:rsidRDefault="0099680A" w:rsidP="0099680A">
                      <w:pPr>
                        <w:pStyle w:val="BodyText"/>
                        <w:spacing w:before="6"/>
                        <w:rPr>
                          <w:sz w:val="19"/>
                        </w:rPr>
                      </w:pPr>
                    </w:p>
                    <w:p w14:paraId="7C79B9BA" w14:textId="77777777" w:rsidR="0099680A" w:rsidRDefault="0099680A" w:rsidP="0099680A">
                      <w:pPr>
                        <w:pStyle w:val="BodyText"/>
                        <w:ind w:left="59"/>
                      </w:pPr>
                      <w:r>
                        <w:rPr>
                          <w:color w:val="202020"/>
                        </w:rPr>
                        <w:t># Remove punctuations</w:t>
                      </w:r>
                    </w:p>
                    <w:p w14:paraId="64D70FD3" w14:textId="77777777" w:rsidR="0099680A" w:rsidRDefault="0099680A" w:rsidP="0099680A">
                      <w:pPr>
                        <w:pStyle w:val="BodyText"/>
                        <w:spacing w:before="32" w:line="288" w:lineRule="auto"/>
                        <w:ind w:left="59" w:right="2771"/>
                      </w:pPr>
                      <w:r>
                        <w:rPr>
                          <w:color w:val="202020"/>
                        </w:rPr>
                        <w:t>train_df['content'] = train_df['content'].apply(lambda text: re.sub(punctuations, '', text)) val_df['content'] = val_df['content'].apply(lambda text: re.sub(punctuations, '', text)) test_df['content'] = test_df['content'].apply(lambda text: re.sub(punctuations, '', text))</w:t>
                      </w:r>
                    </w:p>
                    <w:p w14:paraId="29870A37" w14:textId="77777777" w:rsidR="0099680A" w:rsidRDefault="0099680A" w:rsidP="0099680A">
                      <w:pPr>
                        <w:pStyle w:val="BodyText"/>
                        <w:spacing w:before="7"/>
                        <w:rPr>
                          <w:sz w:val="16"/>
                        </w:rPr>
                      </w:pPr>
                    </w:p>
                    <w:p w14:paraId="3C9F9D6C" w14:textId="77777777" w:rsidR="0099680A" w:rsidRDefault="0099680A" w:rsidP="0099680A">
                      <w:pPr>
                        <w:pStyle w:val="BodyText"/>
                        <w:ind w:left="59"/>
                      </w:pPr>
                      <w:r>
                        <w:rPr>
                          <w:color w:val="202020"/>
                        </w:rPr>
                        <w:t>train_df</w:t>
                      </w:r>
                    </w:p>
                  </w:txbxContent>
                </v:textbox>
                <w10:wrap type="topAndBottom" anchorx="page"/>
              </v:shape>
            </w:pict>
          </mc:Fallback>
        </mc:AlternateContent>
      </w:r>
    </w:p>
    <w:p w14:paraId="696DF743" w14:textId="77777777" w:rsidR="0099680A" w:rsidRDefault="0099680A" w:rsidP="002F06F4">
      <w:pPr>
        <w:rPr>
          <w:rFonts w:ascii="Arial"/>
        </w:rPr>
        <w:sectPr w:rsidR="0099680A">
          <w:pgSz w:w="11900" w:h="16840"/>
          <w:pgMar w:top="480" w:right="340" w:bottom="440" w:left="580" w:header="280" w:footer="258" w:gutter="0"/>
          <w:cols w:space="720"/>
        </w:sectPr>
      </w:pPr>
    </w:p>
    <w:p w14:paraId="3AB3B1B0" w14:textId="77777777" w:rsidR="0099680A" w:rsidRDefault="0099680A" w:rsidP="002F06F4">
      <w:pPr>
        <w:rPr>
          <w:rFonts w:ascii="Arial"/>
          <w:sz w:val="20"/>
        </w:rPr>
      </w:pPr>
      <w:r>
        <w:rPr>
          <w:noProof/>
        </w:rPr>
        <w:lastRenderedPageBreak/>
        <mc:AlternateContent>
          <mc:Choice Requires="wps">
            <w:drawing>
              <wp:anchor distT="0" distB="0" distL="114300" distR="114300" simplePos="0" relativeHeight="251683840" behindDoc="1" locked="0" layoutInCell="1" allowOverlap="1" wp14:anchorId="0EF8B4A4" wp14:editId="7636AAAD">
                <wp:simplePos x="0" y="0"/>
                <wp:positionH relativeFrom="page">
                  <wp:posOffset>800100</wp:posOffset>
                </wp:positionH>
                <wp:positionV relativeFrom="page">
                  <wp:posOffset>1861820</wp:posOffset>
                </wp:positionV>
                <wp:extent cx="2896870" cy="285750"/>
                <wp:effectExtent l="0" t="0" r="0" b="0"/>
                <wp:wrapNone/>
                <wp:docPr id="908270833" name="Text Box 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89687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DCB832" w14:textId="77777777" w:rsidR="0099680A" w:rsidRDefault="0099680A" w:rsidP="0099680A">
                            <w:pPr>
                              <w:pStyle w:val="BodyText"/>
                              <w:tabs>
                                <w:tab w:val="left" w:pos="1106"/>
                                <w:tab w:val="left" w:pos="2462"/>
                              </w:tabs>
                              <w:spacing w:line="137" w:lineRule="exact"/>
                              <w:rPr>
                                <w:rFonts w:ascii="Arial"/>
                              </w:rPr>
                            </w:pPr>
                            <w:r>
                              <w:rPr>
                                <w:rFonts w:ascii="Arial"/>
                                <w:b/>
                                <w:color w:val="202020"/>
                              </w:rPr>
                              <w:t>31856</w:t>
                            </w:r>
                            <w:r>
                              <w:rPr>
                                <w:rFonts w:ascii="Arial"/>
                                <w:b/>
                                <w:color w:val="202020"/>
                              </w:rPr>
                              <w:tab/>
                            </w:r>
                            <w:r>
                              <w:rPr>
                                <w:rFonts w:ascii="Arial"/>
                                <w:color w:val="202020"/>
                              </w:rPr>
                              <w:t>joy</w:t>
                            </w:r>
                            <w:r>
                              <w:rPr>
                                <w:rFonts w:ascii="Arial"/>
                                <w:color w:val="202020"/>
                              </w:rPr>
                              <w:tab/>
                              <w:t>Passive morning I am stuffed</w:t>
                            </w:r>
                            <w:r>
                              <w:rPr>
                                <w:rFonts w:ascii="Arial"/>
                                <w:color w:val="202020"/>
                                <w:spacing w:val="-1"/>
                              </w:rPr>
                              <w:t xml:space="preserve"> </w:t>
                            </w:r>
                            <w:r>
                              <w:rPr>
                                <w:rFonts w:ascii="Arial"/>
                                <w:color w:val="202020"/>
                                <w:spacing w:val="-7"/>
                              </w:rPr>
                              <w:t>now</w:t>
                            </w:r>
                          </w:p>
                          <w:p w14:paraId="6C932FDA" w14:textId="77777777" w:rsidR="0099680A" w:rsidRDefault="0099680A" w:rsidP="0099680A">
                            <w:pPr>
                              <w:pStyle w:val="BodyText"/>
                              <w:spacing w:before="11"/>
                              <w:rPr>
                                <w:rFonts w:ascii="Arial"/>
                                <w:sz w:val="12"/>
                              </w:rPr>
                            </w:pPr>
                          </w:p>
                          <w:p w14:paraId="659FA84B" w14:textId="77777777" w:rsidR="0099680A" w:rsidRDefault="0099680A" w:rsidP="0099680A">
                            <w:pPr>
                              <w:pStyle w:val="BodyText"/>
                              <w:tabs>
                                <w:tab w:val="left" w:pos="763"/>
                                <w:tab w:val="left" w:pos="2048"/>
                              </w:tabs>
                              <w:rPr>
                                <w:rFonts w:ascii="Arial" w:hAnsi="Arial"/>
                              </w:rPr>
                            </w:pPr>
                            <w:r>
                              <w:rPr>
                                <w:rFonts w:ascii="Arial" w:hAnsi="Arial"/>
                                <w:b/>
                                <w:color w:val="202020"/>
                              </w:rPr>
                              <w:t>31857</w:t>
                            </w:r>
                            <w:r>
                              <w:rPr>
                                <w:rFonts w:ascii="Arial" w:hAnsi="Arial"/>
                                <w:b/>
                                <w:color w:val="202020"/>
                              </w:rPr>
                              <w:tab/>
                            </w:r>
                            <w:r>
                              <w:rPr>
                                <w:rFonts w:ascii="Arial" w:hAnsi="Arial"/>
                                <w:color w:val="202020"/>
                              </w:rPr>
                              <w:t>sadness</w:t>
                            </w:r>
                            <w:r>
                              <w:rPr>
                                <w:rFonts w:ascii="Arial" w:hAnsi="Arial"/>
                                <w:color w:val="202020"/>
                              </w:rPr>
                              <w:tab/>
                            </w:r>
                            <w:r>
                              <w:rPr>
                                <w:rFonts w:ascii="Arial" w:hAnsi="Arial"/>
                                <w:color w:val="202020"/>
                                <w:spacing w:val="-6"/>
                              </w:rPr>
                              <w:t xml:space="preserve">Toe </w:t>
                            </w:r>
                            <w:r>
                              <w:rPr>
                                <w:rFonts w:ascii="Arial" w:hAnsi="Arial"/>
                                <w:color w:val="202020"/>
                              </w:rPr>
                              <w:t>it is deﬁnitely of fun to travel ﬁrst</w:t>
                            </w:r>
                            <w:r>
                              <w:rPr>
                                <w:rFonts w:ascii="Arial" w:hAnsi="Arial"/>
                                <w:color w:val="202020"/>
                                <w:spacing w:val="8"/>
                              </w:rPr>
                              <w:t xml:space="preserve"> </w:t>
                            </w:r>
                            <w:r>
                              <w:rPr>
                                <w:rFonts w:ascii="Arial" w:hAnsi="Arial"/>
                                <w:color w:val="202020"/>
                                <w:spacing w:val="-4"/>
                              </w:rPr>
                              <w:t>c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F8B4A4" id="Text Box 161" o:spid="_x0000_s1080" type="#_x0000_t202" style="position:absolute;margin-left:63pt;margin-top:146.6pt;width:228.1pt;height:22.5pt;z-index:-251632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" filled="f" stroked="f">
                <v:path arrowok="t"/>
                <v:textbox inset="0,0,0,0">
                  <w:txbxContent>
                    <w:p w14:paraId="56DCB832" w14:textId="77777777" w:rsidR="0099680A" w:rsidRDefault="0099680A" w:rsidP="0099680A">
                      <w:pPr>
                        <w:pStyle w:val="BodyText"/>
                        <w:tabs>
                          <w:tab w:val="left" w:pos="1106"/>
                          <w:tab w:val="left" w:pos="2462"/>
                        </w:tabs>
                        <w:spacing w:line="137" w:lineRule="exact"/>
                        <w:rPr>
                          <w:rFonts w:ascii="Arial"/>
                        </w:rPr>
                      </w:pPr>
                      <w:r>
                        <w:rPr>
                          <w:rFonts w:ascii="Arial"/>
                          <w:b/>
                          <w:color w:val="202020"/>
                        </w:rPr>
                        <w:t>31856</w:t>
                      </w:r>
                      <w:r>
                        <w:rPr>
                          <w:rFonts w:ascii="Arial"/>
                          <w:b/>
                          <w:color w:val="202020"/>
                        </w:rPr>
                        <w:tab/>
                      </w:r>
                      <w:r>
                        <w:rPr>
                          <w:rFonts w:ascii="Arial"/>
                          <w:color w:val="202020"/>
                        </w:rPr>
                        <w:t>joy</w:t>
                      </w:r>
                      <w:r>
                        <w:rPr>
                          <w:rFonts w:ascii="Arial"/>
                          <w:color w:val="202020"/>
                        </w:rPr>
                        <w:tab/>
                        <w:t>Passive morning I am stuffed</w:t>
                      </w:r>
                      <w:r>
                        <w:rPr>
                          <w:rFonts w:ascii="Arial"/>
                          <w:color w:val="202020"/>
                          <w:spacing w:val="-1"/>
                        </w:rPr>
                        <w:t xml:space="preserve"> </w:t>
                      </w:r>
                      <w:r>
                        <w:rPr>
                          <w:rFonts w:ascii="Arial"/>
                          <w:color w:val="202020"/>
                          <w:spacing w:val="-7"/>
                        </w:rPr>
                        <w:t>now</w:t>
                      </w:r>
                    </w:p>
                    <w:p w14:paraId="6C932FDA" w14:textId="77777777" w:rsidR="0099680A" w:rsidRDefault="0099680A" w:rsidP="0099680A">
                      <w:pPr>
                        <w:pStyle w:val="BodyText"/>
                        <w:spacing w:before="11"/>
                        <w:rPr>
                          <w:rFonts w:ascii="Arial"/>
                          <w:sz w:val="12"/>
                        </w:rPr>
                      </w:pPr>
                    </w:p>
                    <w:p w14:paraId="659FA84B" w14:textId="77777777" w:rsidR="0099680A" w:rsidRDefault="0099680A" w:rsidP="0099680A">
                      <w:pPr>
                        <w:pStyle w:val="BodyText"/>
                        <w:tabs>
                          <w:tab w:val="left" w:pos="763"/>
                          <w:tab w:val="left" w:pos="2048"/>
                        </w:tabs>
                        <w:rPr>
                          <w:rFonts w:ascii="Arial" w:hAnsi="Arial"/>
                        </w:rPr>
                      </w:pPr>
                      <w:r>
                        <w:rPr>
                          <w:rFonts w:ascii="Arial" w:hAnsi="Arial"/>
                          <w:b/>
                          <w:color w:val="202020"/>
                        </w:rPr>
                        <w:t>31857</w:t>
                      </w:r>
                      <w:r>
                        <w:rPr>
                          <w:rFonts w:ascii="Arial" w:hAnsi="Arial"/>
                          <w:b/>
                          <w:color w:val="202020"/>
                        </w:rPr>
                        <w:tab/>
                      </w:r>
                      <w:r>
                        <w:rPr>
                          <w:rFonts w:ascii="Arial" w:hAnsi="Arial"/>
                          <w:color w:val="202020"/>
                        </w:rPr>
                        <w:t>sadness</w:t>
                      </w:r>
                      <w:r>
                        <w:rPr>
                          <w:rFonts w:ascii="Arial" w:hAnsi="Arial"/>
                          <w:color w:val="202020"/>
                        </w:rPr>
                        <w:tab/>
                      </w:r>
                      <w:r>
                        <w:rPr>
                          <w:rFonts w:ascii="Arial" w:hAnsi="Arial"/>
                          <w:color w:val="202020"/>
                          <w:spacing w:val="-6"/>
                        </w:rPr>
                        <w:t xml:space="preserve">Toe </w:t>
                      </w:r>
                      <w:r>
                        <w:rPr>
                          <w:rFonts w:ascii="Arial" w:hAnsi="Arial"/>
                          <w:color w:val="202020"/>
                        </w:rPr>
                        <w:t>it is deﬁnitely of fun to travel ﬁrst</w:t>
                      </w:r>
                      <w:r>
                        <w:rPr>
                          <w:rFonts w:ascii="Arial" w:hAnsi="Arial"/>
                          <w:color w:val="202020"/>
                          <w:spacing w:val="8"/>
                        </w:rPr>
                        <w:t xml:space="preserve"> </w:t>
                      </w:r>
                      <w:r>
                        <w:rPr>
                          <w:rFonts w:ascii="Arial" w:hAnsi="Arial"/>
                          <w:color w:val="202020"/>
                          <w:spacing w:val="-4"/>
                        </w:rPr>
                        <w:t>cl...</w:t>
                      </w:r>
                    </w:p>
                  </w:txbxContent>
                </v:textbox>
                <w10:wrap anchorx="page" anchory="page"/>
              </v:shape>
            </w:pict>
          </mc:Fallback>
        </mc:AlternateContent>
      </w:r>
      <w:r>
        <w:rPr>
          <w:noProof/>
        </w:rPr>
        <mc:AlternateContent>
          <mc:Choice Requires="wps">
            <w:drawing>
              <wp:anchor distT="0" distB="0" distL="114300" distR="114300" simplePos="0" relativeHeight="251684864" behindDoc="1" locked="0" layoutInCell="1" allowOverlap="1" wp14:anchorId="2A3EAA68" wp14:editId="411C1F7D">
                <wp:simplePos x="0" y="0"/>
                <wp:positionH relativeFrom="page">
                  <wp:posOffset>755650</wp:posOffset>
                </wp:positionH>
                <wp:positionV relativeFrom="page">
                  <wp:posOffset>2458720</wp:posOffset>
                </wp:positionV>
                <wp:extent cx="2941320" cy="476250"/>
                <wp:effectExtent l="0" t="0" r="0" b="0"/>
                <wp:wrapNone/>
                <wp:docPr id="2101869140" name="Text Box 1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41320"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C85338" w14:textId="77777777" w:rsidR="0099680A" w:rsidRDefault="0099680A" w:rsidP="0099680A">
                            <w:pPr>
                              <w:pStyle w:val="BodyText"/>
                              <w:tabs>
                                <w:tab w:val="left" w:pos="927"/>
                                <w:tab w:val="left" w:pos="2685"/>
                              </w:tabs>
                              <w:spacing w:line="137" w:lineRule="exact"/>
                              <w:ind w:left="69"/>
                              <w:rPr>
                                <w:rFonts w:ascii="Arial"/>
                              </w:rPr>
                            </w:pPr>
                            <w:r>
                              <w:rPr>
                                <w:rFonts w:ascii="Arial"/>
                                <w:b/>
                                <w:color w:val="202020"/>
                              </w:rPr>
                              <w:t>31859</w:t>
                            </w:r>
                            <w:r>
                              <w:rPr>
                                <w:rFonts w:ascii="Arial"/>
                                <w:b/>
                                <w:color w:val="202020"/>
                              </w:rPr>
                              <w:tab/>
                            </w:r>
                            <w:r>
                              <w:rPr>
                                <w:rFonts w:ascii="Arial"/>
                                <w:color w:val="202020"/>
                              </w:rPr>
                              <w:t>neutral</w:t>
                            </w:r>
                            <w:r>
                              <w:rPr>
                                <w:rFonts w:ascii="Arial"/>
                                <w:color w:val="202020"/>
                              </w:rPr>
                              <w:tab/>
                              <w:t>in going to my dance class</w:t>
                            </w:r>
                            <w:r>
                              <w:rPr>
                                <w:rFonts w:ascii="Arial"/>
                                <w:color w:val="202020"/>
                                <w:spacing w:val="1"/>
                              </w:rPr>
                              <w:t xml:space="preserve"> </w:t>
                            </w:r>
                            <w:r>
                              <w:rPr>
                                <w:rFonts w:ascii="Arial"/>
                                <w:color w:val="202020"/>
                                <w:spacing w:val="-7"/>
                              </w:rPr>
                              <w:t>now</w:t>
                            </w:r>
                          </w:p>
                          <w:p w14:paraId="082D37C8" w14:textId="77777777" w:rsidR="0099680A" w:rsidRDefault="0099680A" w:rsidP="0099680A">
                            <w:pPr>
                              <w:pStyle w:val="BodyText"/>
                              <w:tabs>
                                <w:tab w:val="left" w:pos="1176"/>
                              </w:tabs>
                              <w:spacing w:before="10" w:line="300" w:lineRule="atLeast"/>
                              <w:ind w:firstLine="70"/>
                              <w:rPr>
                                <w:rFonts w:ascii="Arial" w:hAnsi="Arial"/>
                              </w:rPr>
                            </w:pPr>
                            <w:r>
                              <w:rPr>
                                <w:rFonts w:ascii="Arial" w:hAnsi="Arial"/>
                                <w:b/>
                                <w:color w:val="202020"/>
                              </w:rPr>
                              <w:t>31860</w:t>
                            </w:r>
                            <w:r>
                              <w:rPr>
                                <w:rFonts w:ascii="Arial" w:hAnsi="Arial"/>
                                <w:b/>
                                <w:color w:val="202020"/>
                              </w:rPr>
                              <w:tab/>
                            </w:r>
                            <w:r>
                              <w:rPr>
                                <w:rFonts w:ascii="Arial" w:hAnsi="Arial"/>
                                <w:color w:val="202020"/>
                              </w:rPr>
                              <w:t xml:space="preserve">joy Early monday charming may Only a few weeks </w:t>
                            </w:r>
                            <w:r>
                              <w:rPr>
                                <w:rFonts w:ascii="Arial" w:hAnsi="Arial"/>
                                <w:color w:val="202020"/>
                                <w:spacing w:val="-5"/>
                              </w:rPr>
                              <w:t xml:space="preserve">left </w:t>
                            </w:r>
                            <w:r>
                              <w:rPr>
                                <w:rFonts w:ascii="Arial" w:hAnsi="Arial"/>
                                <w:color w:val="202020"/>
                              </w:rPr>
                              <w:t>31861 rows × 2 colum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3EAA68" id="Text Box 160" o:spid="_x0000_s1081" type="#_x0000_t202" style="position:absolute;margin-left:59.5pt;margin-top:193.6pt;width:231.6pt;height:37.5pt;z-index:-251631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" filled="f" stroked="f">
                <v:path arrowok="t"/>
                <v:textbox inset="0,0,0,0">
                  <w:txbxContent>
                    <w:p w14:paraId="08C85338" w14:textId="77777777" w:rsidR="0099680A" w:rsidRDefault="0099680A" w:rsidP="0099680A">
                      <w:pPr>
                        <w:pStyle w:val="BodyText"/>
                        <w:tabs>
                          <w:tab w:val="left" w:pos="927"/>
                          <w:tab w:val="left" w:pos="2685"/>
                        </w:tabs>
                        <w:spacing w:line="137" w:lineRule="exact"/>
                        <w:ind w:left="69"/>
                        <w:rPr>
                          <w:rFonts w:ascii="Arial"/>
                        </w:rPr>
                      </w:pPr>
                      <w:r>
                        <w:rPr>
                          <w:rFonts w:ascii="Arial"/>
                          <w:b/>
                          <w:color w:val="202020"/>
                        </w:rPr>
                        <w:t>31859</w:t>
                      </w:r>
                      <w:r>
                        <w:rPr>
                          <w:rFonts w:ascii="Arial"/>
                          <w:b/>
                          <w:color w:val="202020"/>
                        </w:rPr>
                        <w:tab/>
                      </w:r>
                      <w:r>
                        <w:rPr>
                          <w:rFonts w:ascii="Arial"/>
                          <w:color w:val="202020"/>
                        </w:rPr>
                        <w:t>neutral</w:t>
                      </w:r>
                      <w:r>
                        <w:rPr>
                          <w:rFonts w:ascii="Arial"/>
                          <w:color w:val="202020"/>
                        </w:rPr>
                        <w:tab/>
                        <w:t>in going to my dance class</w:t>
                      </w:r>
                      <w:r>
                        <w:rPr>
                          <w:rFonts w:ascii="Arial"/>
                          <w:color w:val="202020"/>
                          <w:spacing w:val="1"/>
                        </w:rPr>
                        <w:t xml:space="preserve"> </w:t>
                      </w:r>
                      <w:r>
                        <w:rPr>
                          <w:rFonts w:ascii="Arial"/>
                          <w:color w:val="202020"/>
                          <w:spacing w:val="-7"/>
                        </w:rPr>
                        <w:t>now</w:t>
                      </w:r>
                    </w:p>
                    <w:p w14:paraId="082D37C8" w14:textId="77777777" w:rsidR="0099680A" w:rsidRDefault="0099680A" w:rsidP="0099680A">
                      <w:pPr>
                        <w:pStyle w:val="BodyText"/>
                        <w:tabs>
                          <w:tab w:val="left" w:pos="1176"/>
                        </w:tabs>
                        <w:spacing w:before="10" w:line="300" w:lineRule="atLeast"/>
                        <w:ind w:firstLine="70"/>
                        <w:rPr>
                          <w:rFonts w:ascii="Arial" w:hAnsi="Arial"/>
                        </w:rPr>
                      </w:pPr>
                      <w:r>
                        <w:rPr>
                          <w:rFonts w:ascii="Arial" w:hAnsi="Arial"/>
                          <w:b/>
                          <w:color w:val="202020"/>
                        </w:rPr>
                        <w:t>31860</w:t>
                      </w:r>
                      <w:r>
                        <w:rPr>
                          <w:rFonts w:ascii="Arial" w:hAnsi="Arial"/>
                          <w:b/>
                          <w:color w:val="202020"/>
                        </w:rPr>
                        <w:tab/>
                      </w:r>
                      <w:r>
                        <w:rPr>
                          <w:rFonts w:ascii="Arial" w:hAnsi="Arial"/>
                          <w:color w:val="202020"/>
                        </w:rPr>
                        <w:t xml:space="preserve">joy Early monday charming may Only a few weeks </w:t>
                      </w:r>
                      <w:r>
                        <w:rPr>
                          <w:rFonts w:ascii="Arial" w:hAnsi="Arial"/>
                          <w:color w:val="202020"/>
                          <w:spacing w:val="-5"/>
                        </w:rPr>
                        <w:t xml:space="preserve">left </w:t>
                      </w:r>
                      <w:r>
                        <w:rPr>
                          <w:rFonts w:ascii="Arial" w:hAnsi="Arial"/>
                          <w:color w:val="202020"/>
                        </w:rPr>
                        <w:t>31861 rows × 2 columns</w:t>
                      </w:r>
                    </w:p>
                  </w:txbxContent>
                </v:textbox>
                <w10:wrap anchorx="page" anchory="page"/>
              </v:shape>
            </w:pict>
          </mc:Fallback>
        </mc:AlternateContent>
      </w:r>
    </w:p>
    <w:tbl>
      <w:tblPr>
        <w:tblW w:w="0" w:type="auto"/>
        <w:tblInd w:w="617" w:type="dxa"/>
        <w:tblLayout w:type="fixed"/>
        <w:tblCellMar>
          <w:left w:w="0" w:type="dxa"/>
          <w:right w:w="0" w:type="dxa"/>
        </w:tblCellMar>
        <w:tblLook w:val="01E0" w:firstRow="1" w:lastRow="1" w:firstColumn="1" w:lastColumn="1" w:noHBand="0" w:noVBand="0"/>
      </w:tblPr>
      <w:tblGrid>
        <w:gridCol w:w="461"/>
        <w:gridCol w:w="1025"/>
        <w:gridCol w:w="3213"/>
      </w:tblGrid>
      <w:tr w:rsidR="0099680A" w14:paraId="03F49166" w14:textId="77777777" w:rsidTr="006241A2">
        <w:trPr>
          <w:trHeight w:val="215"/>
        </w:trPr>
        <w:tc>
          <w:tcPr>
            <w:tcW w:w="461" w:type="dxa"/>
            <w:tcBorders>
              <w:bottom w:val="single" w:sz="4" w:space="0" w:color="D9D9D9"/>
            </w:tcBorders>
          </w:tcPr>
          <w:p w14:paraId="1AB47971" w14:textId="77777777" w:rsidR="0099680A" w:rsidRDefault="0099680A" w:rsidP="002F06F4">
            <w:pPr>
              <w:rPr>
                <w:sz w:val="14"/>
              </w:rPr>
            </w:pPr>
          </w:p>
        </w:tc>
        <w:tc>
          <w:tcPr>
            <w:tcW w:w="1025" w:type="dxa"/>
            <w:tcBorders>
              <w:bottom w:val="single" w:sz="4" w:space="0" w:color="D9D9D9"/>
            </w:tcBorders>
          </w:tcPr>
          <w:p w14:paraId="18A3A8FD" w14:textId="77777777" w:rsidR="0099680A" w:rsidRDefault="0099680A" w:rsidP="002F06F4">
            <w:pPr>
              <w:rPr>
                <w:b/>
                <w:sz w:val="14"/>
              </w:rPr>
            </w:pPr>
            <w:r>
              <w:rPr>
                <w:b/>
                <w:color w:val="202020"/>
                <w:sz w:val="14"/>
              </w:rPr>
              <w:t>sentiment</w:t>
            </w:r>
          </w:p>
        </w:tc>
        <w:tc>
          <w:tcPr>
            <w:tcW w:w="3213" w:type="dxa"/>
            <w:tcBorders>
              <w:bottom w:val="single" w:sz="4" w:space="0" w:color="D9D9D9"/>
            </w:tcBorders>
          </w:tcPr>
          <w:p w14:paraId="5996A995" w14:textId="77777777" w:rsidR="0099680A" w:rsidRDefault="0099680A" w:rsidP="002F06F4">
            <w:pPr>
              <w:rPr>
                <w:b/>
                <w:sz w:val="14"/>
              </w:rPr>
            </w:pPr>
            <w:r>
              <w:rPr>
                <w:b/>
                <w:color w:val="202020"/>
                <w:sz w:val="14"/>
              </w:rPr>
              <w:t>content</w:t>
            </w:r>
          </w:p>
        </w:tc>
      </w:tr>
      <w:tr w:rsidR="0099680A" w14:paraId="51F0687E" w14:textId="77777777" w:rsidTr="006241A2">
        <w:trPr>
          <w:trHeight w:val="322"/>
        </w:trPr>
        <w:tc>
          <w:tcPr>
            <w:tcW w:w="461" w:type="dxa"/>
            <w:tcBorders>
              <w:top w:val="single" w:sz="4" w:space="0" w:color="D9D9D9"/>
            </w:tcBorders>
          </w:tcPr>
          <w:p w14:paraId="587AA87B" w14:textId="77777777" w:rsidR="0099680A" w:rsidRDefault="0099680A" w:rsidP="002F06F4">
            <w:pPr>
              <w:rPr>
                <w:rFonts w:ascii="Arial"/>
                <w:b/>
                <w:sz w:val="14"/>
              </w:rPr>
            </w:pPr>
            <w:r>
              <w:rPr>
                <w:rFonts w:ascii="Arial"/>
                <w:b/>
                <w:color w:val="202020"/>
                <w:sz w:val="14"/>
              </w:rPr>
              <w:t>0</w:t>
            </w:r>
          </w:p>
        </w:tc>
        <w:tc>
          <w:tcPr>
            <w:tcW w:w="1025" w:type="dxa"/>
            <w:tcBorders>
              <w:top w:val="single" w:sz="4" w:space="0" w:color="D9D9D9"/>
            </w:tcBorders>
          </w:tcPr>
          <w:p w14:paraId="749E59E3" w14:textId="77777777" w:rsidR="0099680A" w:rsidRDefault="0099680A" w:rsidP="002F06F4">
            <w:pPr>
              <w:rPr>
                <w:rFonts w:ascii="Arial"/>
                <w:sz w:val="14"/>
              </w:rPr>
            </w:pPr>
            <w:r>
              <w:rPr>
                <w:rFonts w:ascii="Arial"/>
                <w:color w:val="202020"/>
                <w:sz w:val="14"/>
              </w:rPr>
              <w:t>sadness</w:t>
            </w:r>
          </w:p>
        </w:tc>
        <w:tc>
          <w:tcPr>
            <w:tcW w:w="3213" w:type="dxa"/>
            <w:tcBorders>
              <w:top w:val="single" w:sz="4" w:space="0" w:color="D9D9D9"/>
            </w:tcBorders>
          </w:tcPr>
          <w:p w14:paraId="79EB462F" w14:textId="77777777" w:rsidR="0099680A" w:rsidRDefault="0099680A" w:rsidP="002F06F4">
            <w:pPr>
              <w:rPr>
                <w:rFonts w:ascii="Arial"/>
                <w:sz w:val="14"/>
              </w:rPr>
            </w:pPr>
            <w:r>
              <w:rPr>
                <w:rFonts w:ascii="Arial"/>
                <w:color w:val="202020"/>
                <w:sz w:val="14"/>
              </w:rPr>
              <w:t>Hit night want john where is he?</w:t>
            </w:r>
          </w:p>
        </w:tc>
      </w:tr>
      <w:tr w:rsidR="0099680A" w14:paraId="7162C035" w14:textId="77777777" w:rsidTr="006241A2">
        <w:trPr>
          <w:trHeight w:val="314"/>
        </w:trPr>
        <w:tc>
          <w:tcPr>
            <w:tcW w:w="461" w:type="dxa"/>
          </w:tcPr>
          <w:p w14:paraId="0EE58783" w14:textId="77777777" w:rsidR="0099680A" w:rsidRDefault="0099680A" w:rsidP="002F06F4">
            <w:pPr>
              <w:rPr>
                <w:rFonts w:ascii="Arial"/>
                <w:b/>
                <w:sz w:val="14"/>
              </w:rPr>
            </w:pPr>
            <w:r>
              <w:rPr>
                <w:rFonts w:ascii="Arial"/>
                <w:b/>
                <w:color w:val="202020"/>
                <w:sz w:val="14"/>
              </w:rPr>
              <w:t>1</w:t>
            </w:r>
          </w:p>
        </w:tc>
        <w:tc>
          <w:tcPr>
            <w:tcW w:w="1025" w:type="dxa"/>
          </w:tcPr>
          <w:p w14:paraId="168C68FC" w14:textId="77777777" w:rsidR="0099680A" w:rsidRDefault="0099680A" w:rsidP="002F06F4">
            <w:pPr>
              <w:rPr>
                <w:rFonts w:ascii="Arial"/>
                <w:sz w:val="14"/>
              </w:rPr>
            </w:pPr>
            <w:r>
              <w:rPr>
                <w:rFonts w:ascii="Arial"/>
                <w:color w:val="202020"/>
                <w:sz w:val="14"/>
              </w:rPr>
              <w:t>fear</w:t>
            </w:r>
          </w:p>
        </w:tc>
        <w:tc>
          <w:tcPr>
            <w:tcW w:w="3213" w:type="dxa"/>
          </w:tcPr>
          <w:p w14:paraId="23A44E76" w14:textId="77777777" w:rsidR="0099680A" w:rsidRDefault="0099680A" w:rsidP="002F06F4">
            <w:pPr>
              <w:rPr>
                <w:rFonts w:ascii="Arial"/>
                <w:sz w:val="14"/>
              </w:rPr>
            </w:pPr>
            <w:r>
              <w:rPr>
                <w:rFonts w:ascii="Arial"/>
                <w:color w:val="202020"/>
                <w:sz w:val="14"/>
              </w:rPr>
              <w:t>me really sad that me cannot go to Cava One</w:t>
            </w:r>
          </w:p>
        </w:tc>
      </w:tr>
      <w:tr w:rsidR="0099680A" w14:paraId="0759D60D" w14:textId="77777777" w:rsidTr="006241A2">
        <w:trPr>
          <w:trHeight w:val="309"/>
        </w:trPr>
        <w:tc>
          <w:tcPr>
            <w:tcW w:w="461" w:type="dxa"/>
          </w:tcPr>
          <w:p w14:paraId="7474AC0F" w14:textId="77777777" w:rsidR="0099680A" w:rsidRDefault="0099680A" w:rsidP="002F06F4">
            <w:pPr>
              <w:rPr>
                <w:rFonts w:ascii="Arial"/>
                <w:b/>
                <w:sz w:val="14"/>
              </w:rPr>
            </w:pPr>
            <w:r>
              <w:rPr>
                <w:rFonts w:ascii="Arial"/>
                <w:b/>
                <w:color w:val="202020"/>
                <w:sz w:val="14"/>
              </w:rPr>
              <w:t>2</w:t>
            </w:r>
          </w:p>
        </w:tc>
        <w:tc>
          <w:tcPr>
            <w:tcW w:w="1025" w:type="dxa"/>
          </w:tcPr>
          <w:p w14:paraId="3AF9B090" w14:textId="77777777" w:rsidR="0099680A" w:rsidRDefault="0099680A" w:rsidP="002F06F4">
            <w:pPr>
              <w:rPr>
                <w:rFonts w:ascii="Arial"/>
                <w:sz w:val="14"/>
              </w:rPr>
            </w:pPr>
            <w:r>
              <w:rPr>
                <w:rFonts w:ascii="Arial"/>
                <w:color w:val="202020"/>
                <w:sz w:val="14"/>
              </w:rPr>
              <w:t>neutral</w:t>
            </w:r>
          </w:p>
        </w:tc>
        <w:tc>
          <w:tcPr>
            <w:tcW w:w="3213" w:type="dxa"/>
          </w:tcPr>
          <w:p w14:paraId="17F75A8F" w14:textId="77777777" w:rsidR="0099680A" w:rsidRDefault="0099680A" w:rsidP="002F06F4">
            <w:pPr>
              <w:rPr>
                <w:rFonts w:ascii="Arial"/>
                <w:sz w:val="14"/>
              </w:rPr>
            </w:pPr>
            <w:r>
              <w:rPr>
                <w:rFonts w:ascii="Arial"/>
                <w:color w:val="202020"/>
                <w:sz w:val="14"/>
              </w:rPr>
              <w:t>thank you</w:t>
            </w:r>
          </w:p>
        </w:tc>
      </w:tr>
      <w:tr w:rsidR="0099680A" w14:paraId="08D8379B" w14:textId="77777777" w:rsidTr="006241A2">
        <w:trPr>
          <w:trHeight w:val="314"/>
        </w:trPr>
        <w:tc>
          <w:tcPr>
            <w:tcW w:w="461" w:type="dxa"/>
          </w:tcPr>
          <w:p w14:paraId="1C7569BF" w14:textId="77777777" w:rsidR="0099680A" w:rsidRDefault="0099680A" w:rsidP="002F06F4">
            <w:pPr>
              <w:rPr>
                <w:rFonts w:ascii="Arial"/>
                <w:b/>
                <w:sz w:val="14"/>
              </w:rPr>
            </w:pPr>
            <w:r>
              <w:rPr>
                <w:rFonts w:ascii="Arial"/>
                <w:b/>
                <w:color w:val="202020"/>
                <w:sz w:val="14"/>
              </w:rPr>
              <w:t>3</w:t>
            </w:r>
          </w:p>
        </w:tc>
        <w:tc>
          <w:tcPr>
            <w:tcW w:w="1025" w:type="dxa"/>
          </w:tcPr>
          <w:p w14:paraId="5F6680A1" w14:textId="77777777" w:rsidR="0099680A" w:rsidRDefault="0099680A" w:rsidP="002F06F4">
            <w:pPr>
              <w:rPr>
                <w:rFonts w:ascii="Arial"/>
                <w:sz w:val="14"/>
              </w:rPr>
            </w:pPr>
            <w:r>
              <w:rPr>
                <w:rFonts w:ascii="Arial"/>
                <w:color w:val="202020"/>
                <w:sz w:val="14"/>
              </w:rPr>
              <w:t>fear</w:t>
            </w:r>
          </w:p>
        </w:tc>
        <w:tc>
          <w:tcPr>
            <w:tcW w:w="3213" w:type="dxa"/>
          </w:tcPr>
          <w:p w14:paraId="7A617BD3" w14:textId="77777777" w:rsidR="0099680A" w:rsidRDefault="0099680A" w:rsidP="002F06F4">
            <w:pPr>
              <w:rPr>
                <w:rFonts w:ascii="Arial"/>
                <w:sz w:val="14"/>
              </w:rPr>
            </w:pPr>
            <w:r>
              <w:rPr>
                <w:rFonts w:ascii="Arial"/>
                <w:color w:val="202020"/>
                <w:sz w:val="14"/>
              </w:rPr>
              <w:t>is taking the dog to the met then a play date ...</w:t>
            </w:r>
          </w:p>
        </w:tc>
      </w:tr>
      <w:tr w:rsidR="0099680A" w14:paraId="671DBF4D" w14:textId="77777777" w:rsidTr="006241A2">
        <w:trPr>
          <w:trHeight w:val="314"/>
        </w:trPr>
        <w:tc>
          <w:tcPr>
            <w:tcW w:w="461" w:type="dxa"/>
          </w:tcPr>
          <w:p w14:paraId="69D9E2CA" w14:textId="77777777" w:rsidR="0099680A" w:rsidRDefault="0099680A" w:rsidP="002F06F4">
            <w:pPr>
              <w:rPr>
                <w:rFonts w:ascii="Arial"/>
                <w:b/>
                <w:sz w:val="14"/>
              </w:rPr>
            </w:pPr>
            <w:r>
              <w:rPr>
                <w:rFonts w:ascii="Arial"/>
                <w:b/>
                <w:color w:val="202020"/>
                <w:sz w:val="14"/>
              </w:rPr>
              <w:t>4</w:t>
            </w:r>
          </w:p>
        </w:tc>
        <w:tc>
          <w:tcPr>
            <w:tcW w:w="1025" w:type="dxa"/>
          </w:tcPr>
          <w:p w14:paraId="66DE4309" w14:textId="77777777" w:rsidR="0099680A" w:rsidRDefault="0099680A" w:rsidP="002F06F4">
            <w:pPr>
              <w:rPr>
                <w:rFonts w:ascii="Arial"/>
                <w:sz w:val="14"/>
              </w:rPr>
            </w:pPr>
            <w:r>
              <w:rPr>
                <w:rFonts w:ascii="Arial"/>
                <w:color w:val="202020"/>
                <w:sz w:val="14"/>
              </w:rPr>
              <w:t>fear</w:t>
            </w:r>
          </w:p>
        </w:tc>
        <w:tc>
          <w:tcPr>
            <w:tcW w:w="3213" w:type="dxa"/>
          </w:tcPr>
          <w:p w14:paraId="77BEA06F" w14:textId="77777777" w:rsidR="0099680A" w:rsidRDefault="0099680A" w:rsidP="002F06F4">
            <w:pPr>
              <w:rPr>
                <w:rFonts w:ascii="Arial"/>
                <w:sz w:val="14"/>
              </w:rPr>
            </w:pPr>
            <w:r>
              <w:rPr>
                <w:rFonts w:ascii="Arial"/>
                <w:color w:val="202020"/>
                <w:sz w:val="14"/>
              </w:rPr>
              <w:t>Rude That sucks! Why would they tow it from y...</w:t>
            </w:r>
          </w:p>
        </w:tc>
      </w:tr>
      <w:tr w:rsidR="0099680A" w14:paraId="684602C9" w14:textId="77777777" w:rsidTr="006241A2">
        <w:trPr>
          <w:trHeight w:val="224"/>
        </w:trPr>
        <w:tc>
          <w:tcPr>
            <w:tcW w:w="461" w:type="dxa"/>
          </w:tcPr>
          <w:p w14:paraId="7B40EC46" w14:textId="77777777" w:rsidR="0099680A" w:rsidRDefault="0099680A" w:rsidP="002F06F4">
            <w:pPr>
              <w:rPr>
                <w:rFonts w:ascii="Arial"/>
                <w:b/>
                <w:sz w:val="14"/>
              </w:rPr>
            </w:pPr>
            <w:r>
              <w:rPr>
                <w:rFonts w:ascii="Arial"/>
                <w:b/>
                <w:color w:val="202020"/>
                <w:sz w:val="14"/>
              </w:rPr>
              <w:t>...</w:t>
            </w:r>
          </w:p>
        </w:tc>
        <w:tc>
          <w:tcPr>
            <w:tcW w:w="1025" w:type="dxa"/>
          </w:tcPr>
          <w:p w14:paraId="04B52A93" w14:textId="77777777" w:rsidR="0099680A" w:rsidRDefault="0099680A" w:rsidP="002F06F4">
            <w:pPr>
              <w:rPr>
                <w:rFonts w:ascii="Arial"/>
                <w:sz w:val="14"/>
              </w:rPr>
            </w:pPr>
            <w:r>
              <w:rPr>
                <w:rFonts w:ascii="Arial"/>
                <w:color w:val="202020"/>
                <w:sz w:val="14"/>
              </w:rPr>
              <w:t>...</w:t>
            </w:r>
          </w:p>
        </w:tc>
        <w:tc>
          <w:tcPr>
            <w:tcW w:w="3213" w:type="dxa"/>
          </w:tcPr>
          <w:p w14:paraId="352F07AB" w14:textId="77777777" w:rsidR="0099680A" w:rsidRDefault="0099680A" w:rsidP="002F06F4">
            <w:pPr>
              <w:rPr>
                <w:rFonts w:ascii="Arial"/>
                <w:sz w:val="14"/>
              </w:rPr>
            </w:pPr>
            <w:r>
              <w:rPr>
                <w:rFonts w:ascii="Arial"/>
                <w:color w:val="202020"/>
                <w:sz w:val="14"/>
              </w:rPr>
              <w:t>...</w:t>
            </w:r>
          </w:p>
        </w:tc>
      </w:tr>
    </w:tbl>
    <w:p w14:paraId="60E5C6CA" w14:textId="77777777" w:rsidR="0099680A" w:rsidRDefault="0099680A" w:rsidP="002F06F4">
      <w:pPr>
        <w:rPr>
          <w:rFonts w:ascii="Arial"/>
          <w:sz w:val="12"/>
        </w:rPr>
      </w:pPr>
      <w:r>
        <w:rPr>
          <w:noProof/>
        </w:rPr>
        <mc:AlternateContent>
          <mc:Choice Requires="wpg">
            <w:drawing>
              <wp:anchor distT="0" distB="0" distL="0" distR="0" simplePos="0" relativeHeight="251717632" behindDoc="1" locked="0" layoutInCell="1" allowOverlap="1" wp14:anchorId="6EF0D1BA" wp14:editId="27AACC2D">
                <wp:simplePos x="0" y="0"/>
                <wp:positionH relativeFrom="page">
                  <wp:posOffset>469900</wp:posOffset>
                </wp:positionH>
                <wp:positionV relativeFrom="paragraph">
                  <wp:posOffset>113030</wp:posOffset>
                </wp:positionV>
                <wp:extent cx="6718300" cy="368300"/>
                <wp:effectExtent l="0" t="0" r="0" b="0"/>
                <wp:wrapTopAndBottom/>
                <wp:docPr id="1719267442"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18300" cy="368300"/>
                          <a:chOff x="740" y="178"/>
                          <a:chExt cx="10580" cy="580"/>
                        </a:xfrm>
                      </wpg:grpSpPr>
                      <wps:wsp>
                        <wps:cNvPr id="1405892733" name="Rectangle 159"/>
                        <wps:cNvSpPr>
                          <a:spLocks/>
                        </wps:cNvSpPr>
                        <wps:spPr bwMode="auto">
                          <a:xfrm>
                            <a:off x="740" y="177"/>
                            <a:ext cx="10580" cy="58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1692957" name="Text Box 158"/>
                        <wps:cNvSpPr txBox="1">
                          <a:spLocks/>
                        </wps:cNvSpPr>
                        <wps:spPr bwMode="auto">
                          <a:xfrm>
                            <a:off x="740" y="177"/>
                            <a:ext cx="10580" cy="58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8F0809" w14:textId="77777777" w:rsidR="0099680A" w:rsidRDefault="0099680A" w:rsidP="0099680A">
                              <w:pPr>
                                <w:spacing w:before="123" w:line="288" w:lineRule="auto"/>
                                <w:ind w:left="396" w:right="8567" w:hanging="337"/>
                                <w:rPr>
                                  <w:sz w:val="14"/>
                                </w:rPr>
                              </w:pPr>
                              <w:r>
                                <w:rPr>
                                  <w:color w:val="202020"/>
                                  <w:sz w:val="14"/>
                                </w:rPr>
                                <w:t>def lower_case(text): return text.lower()</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F0D1BA" id="Group 157" o:spid="_x0000_s1082" style="position:absolute;margin-left:37pt;margin-top:8.9pt;width:529pt;height:29pt;z-index:-251598848;mso-wrap-distance-left:0;mso-wrap-distance-right:0;mso-position-horizontal-relative:page;mso-position-vertical-relative:text" coordorigin="740,178" coordsize="10580,5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">
                <v:rect id="Rectangle 159" o:spid="_x0000_s1083" style="position:absolute;left:740;top:177;width:10580;height: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" fillcolor="#f6f6f6" stroked="f">
                  <v:path arrowok="t"/>
                </v:rect>
                <v:shape id="Text Box 158" o:spid="_x0000_s1084" type="#_x0000_t202" style="position:absolute;left:740;top:177;width:10580;height: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" fillcolor="#f6f6f6" stroked="f">
                  <v:path arrowok="t"/>
                  <v:textbox inset="0,0,0,0">
                    <w:txbxContent>
                      <w:p w14:paraId="238F0809" w14:textId="77777777" w:rsidR="0099680A" w:rsidRDefault="0099680A" w:rsidP="0099680A">
                        <w:pPr>
                          <w:spacing w:before="123" w:line="288" w:lineRule="auto"/>
                          <w:ind w:left="396" w:right="8567" w:hanging="337"/>
                          <w:rPr>
                            <w:sz w:val="14"/>
                          </w:rPr>
                        </w:pPr>
                        <w:r>
                          <w:rPr>
                            <w:color w:val="202020"/>
                            <w:sz w:val="14"/>
                          </w:rPr>
                          <w:t>def lower_case(text): return text.lower()</w:t>
                        </w:r>
                      </w:p>
                    </w:txbxContent>
                  </v:textbox>
                </v:shape>
                <w10:wrap type="topAndBottom" anchorx="page"/>
              </v:group>
            </w:pict>
          </mc:Fallback>
        </mc:AlternateContent>
      </w:r>
    </w:p>
    <w:p w14:paraId="6A081131" w14:textId="77777777" w:rsidR="0099680A" w:rsidRDefault="0099680A" w:rsidP="002F06F4">
      <w:pPr>
        <w:rPr>
          <w:rFonts w:ascii="Arial"/>
          <w:sz w:val="20"/>
        </w:rPr>
      </w:pPr>
      <w:r>
        <w:rPr>
          <w:rFonts w:ascii="Arial"/>
          <w:noProof/>
          <w:sz w:val="20"/>
        </w:rPr>
        <mc:AlternateContent>
          <mc:Choice Requires="wpg">
            <w:drawing>
              <wp:inline distT="0" distB="0" distL="0" distR="0" wp14:anchorId="5E679AB6" wp14:editId="47A71314">
                <wp:extent cx="6718300" cy="3357880"/>
                <wp:effectExtent l="0" t="0" r="0" b="0"/>
                <wp:docPr id="1513068246" name="Group 1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18300" cy="3357880"/>
                          <a:chOff x="0" y="0"/>
                          <a:chExt cx="10580" cy="5288"/>
                        </a:xfrm>
                      </wpg:grpSpPr>
                      <wps:wsp>
                        <wps:cNvPr id="1592812123" name="Rectangle 156"/>
                        <wps:cNvSpPr>
                          <a:spLocks/>
                        </wps:cNvSpPr>
                        <wps:spPr bwMode="auto">
                          <a:xfrm>
                            <a:off x="0" y="1037"/>
                            <a:ext cx="10580" cy="4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28395082" name="Rectangle 155"/>
                        <wps:cNvSpPr>
                          <a:spLocks/>
                        </wps:cNvSpPr>
                        <wps:spPr bwMode="auto">
                          <a:xfrm>
                            <a:off x="0" y="77"/>
                            <a:ext cx="10580" cy="96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94933504" name="Freeform 154"/>
                        <wps:cNvSpPr>
                          <a:spLocks/>
                        </wps:cNvSpPr>
                        <wps:spPr bwMode="auto">
                          <a:xfrm>
                            <a:off x="449" y="1427"/>
                            <a:ext cx="4650" cy="10"/>
                          </a:xfrm>
                          <a:custGeom>
                            <a:avLst/>
                            <a:gdLst>
                              <a:gd name="T0" fmla="+- 0 5100 450"/>
                              <a:gd name="T1" fmla="*/ T0 w 4650"/>
                              <a:gd name="T2" fmla="+- 0 1428 1428"/>
                              <a:gd name="T3" fmla="*/ 1428 h 10"/>
                              <a:gd name="T4" fmla="+- 0 1880 450"/>
                              <a:gd name="T5" fmla="*/ T4 w 4650"/>
                              <a:gd name="T6" fmla="+- 0 1428 1428"/>
                              <a:gd name="T7" fmla="*/ 1428 h 10"/>
                              <a:gd name="T8" fmla="+- 0 980 450"/>
                              <a:gd name="T9" fmla="*/ T8 w 4650"/>
                              <a:gd name="T10" fmla="+- 0 1428 1428"/>
                              <a:gd name="T11" fmla="*/ 1428 h 10"/>
                              <a:gd name="T12" fmla="+- 0 450 450"/>
                              <a:gd name="T13" fmla="*/ T12 w 4650"/>
                              <a:gd name="T14" fmla="+- 0 1428 1428"/>
                              <a:gd name="T15" fmla="*/ 1428 h 10"/>
                              <a:gd name="T16" fmla="+- 0 450 450"/>
                              <a:gd name="T17" fmla="*/ T16 w 4650"/>
                              <a:gd name="T18" fmla="+- 0 1438 1428"/>
                              <a:gd name="T19" fmla="*/ 1438 h 10"/>
                              <a:gd name="T20" fmla="+- 0 980 450"/>
                              <a:gd name="T21" fmla="*/ T20 w 4650"/>
                              <a:gd name="T22" fmla="+- 0 1438 1428"/>
                              <a:gd name="T23" fmla="*/ 1438 h 10"/>
                              <a:gd name="T24" fmla="+- 0 1880 450"/>
                              <a:gd name="T25" fmla="*/ T24 w 4650"/>
                              <a:gd name="T26" fmla="+- 0 1438 1428"/>
                              <a:gd name="T27" fmla="*/ 1438 h 10"/>
                              <a:gd name="T28" fmla="+- 0 5100 450"/>
                              <a:gd name="T29" fmla="*/ T28 w 4650"/>
                              <a:gd name="T30" fmla="+- 0 1438 1428"/>
                              <a:gd name="T31" fmla="*/ 1438 h 10"/>
                              <a:gd name="T32" fmla="+- 0 5100 450"/>
                              <a:gd name="T33" fmla="*/ T32 w 4650"/>
                              <a:gd name="T34" fmla="+- 0 1428 1428"/>
                              <a:gd name="T35" fmla="*/ 1428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650" h="10">
                                <a:moveTo>
                                  <a:pt x="4650" y="0"/>
                                </a:moveTo>
                                <a:lnTo>
                                  <a:pt x="1430" y="0"/>
                                </a:lnTo>
                                <a:lnTo>
                                  <a:pt x="530" y="0"/>
                                </a:lnTo>
                                <a:lnTo>
                                  <a:pt x="0" y="0"/>
                                </a:lnTo>
                                <a:lnTo>
                                  <a:pt x="0" y="10"/>
                                </a:lnTo>
                                <a:lnTo>
                                  <a:pt x="530" y="10"/>
                                </a:lnTo>
                                <a:lnTo>
                                  <a:pt x="1430" y="10"/>
                                </a:lnTo>
                                <a:lnTo>
                                  <a:pt x="4650" y="10"/>
                                </a:lnTo>
                                <a:lnTo>
                                  <a:pt x="4650" y="0"/>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3774117" name="Text Box 153"/>
                        <wps:cNvSpPr txBox="1">
                          <a:spLocks/>
                        </wps:cNvSpPr>
                        <wps:spPr bwMode="auto">
                          <a:xfrm>
                            <a:off x="1049" y="1212"/>
                            <a:ext cx="777"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BC0176" w14:textId="77777777" w:rsidR="0099680A" w:rsidRDefault="0099680A" w:rsidP="0099680A">
                              <w:pPr>
                                <w:spacing w:line="140" w:lineRule="exact"/>
                                <w:rPr>
                                  <w:b/>
                                  <w:sz w:val="14"/>
                                </w:rPr>
                              </w:pPr>
                              <w:r>
                                <w:rPr>
                                  <w:b/>
                                  <w:color w:val="202020"/>
                                  <w:sz w:val="14"/>
                                </w:rPr>
                                <w:t>sentiment</w:t>
                              </w:r>
                            </w:p>
                          </w:txbxContent>
                        </wps:txbx>
                        <wps:bodyPr rot="0" vert="horz" wrap="square" lIns="0" tIns="0" rIns="0" bIns="0" anchor="t" anchorCtr="0" upright="1">
                          <a:noAutofit/>
                        </wps:bodyPr>
                      </wps:wsp>
                      <wps:wsp>
                        <wps:cNvPr id="2089457038" name="Text Box 152"/>
                        <wps:cNvSpPr txBox="1">
                          <a:spLocks/>
                        </wps:cNvSpPr>
                        <wps:spPr bwMode="auto">
                          <a:xfrm>
                            <a:off x="4446" y="1212"/>
                            <a:ext cx="609"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C43C3D" w14:textId="77777777" w:rsidR="0099680A" w:rsidRDefault="0099680A" w:rsidP="0099680A">
                              <w:pPr>
                                <w:spacing w:line="140" w:lineRule="exact"/>
                                <w:rPr>
                                  <w:b/>
                                  <w:sz w:val="14"/>
                                </w:rPr>
                              </w:pPr>
                              <w:r>
                                <w:rPr>
                                  <w:b/>
                                  <w:color w:val="202020"/>
                                  <w:sz w:val="14"/>
                                </w:rPr>
                                <w:t>content</w:t>
                              </w:r>
                            </w:p>
                          </w:txbxContent>
                        </wps:txbx>
                        <wps:bodyPr rot="0" vert="horz" wrap="square" lIns="0" tIns="0" rIns="0" bIns="0" anchor="t" anchorCtr="0" upright="1">
                          <a:noAutofit/>
                        </wps:bodyPr>
                      </wps:wsp>
                      <wps:wsp>
                        <wps:cNvPr id="1419327291" name="Text Box 151"/>
                        <wps:cNvSpPr txBox="1">
                          <a:spLocks/>
                        </wps:cNvSpPr>
                        <wps:spPr bwMode="auto">
                          <a:xfrm>
                            <a:off x="675" y="1530"/>
                            <a:ext cx="98"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661580" w14:textId="77777777" w:rsidR="0099680A" w:rsidRDefault="0099680A" w:rsidP="0099680A">
                              <w:pPr>
                                <w:spacing w:line="137" w:lineRule="exact"/>
                                <w:rPr>
                                  <w:rFonts w:ascii="Arial"/>
                                  <w:b/>
                                  <w:sz w:val="14"/>
                                </w:rPr>
                              </w:pPr>
                              <w:r>
                                <w:rPr>
                                  <w:rFonts w:ascii="Arial"/>
                                  <w:b/>
                                  <w:color w:val="202020"/>
                                  <w:sz w:val="14"/>
                                </w:rPr>
                                <w:t>0</w:t>
                              </w:r>
                            </w:p>
                          </w:txbxContent>
                        </wps:txbx>
                        <wps:bodyPr rot="0" vert="horz" wrap="square" lIns="0" tIns="0" rIns="0" bIns="0" anchor="t" anchorCtr="0" upright="1">
                          <a:noAutofit/>
                        </wps:bodyPr>
                      </wps:wsp>
                      <wps:wsp>
                        <wps:cNvPr id="310049413" name="Text Box 150"/>
                        <wps:cNvSpPr txBox="1">
                          <a:spLocks/>
                        </wps:cNvSpPr>
                        <wps:spPr bwMode="auto">
                          <a:xfrm>
                            <a:off x="1284" y="1530"/>
                            <a:ext cx="542"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AB9644" w14:textId="77777777" w:rsidR="0099680A" w:rsidRDefault="0099680A" w:rsidP="0099680A">
                              <w:pPr>
                                <w:spacing w:line="137" w:lineRule="exact"/>
                                <w:rPr>
                                  <w:rFonts w:ascii="Arial"/>
                                  <w:sz w:val="14"/>
                                </w:rPr>
                              </w:pPr>
                              <w:r>
                                <w:rPr>
                                  <w:rFonts w:ascii="Arial"/>
                                  <w:color w:val="202020"/>
                                  <w:sz w:val="14"/>
                                </w:rPr>
                                <w:t>sadness</w:t>
                              </w:r>
                            </w:p>
                          </w:txbxContent>
                        </wps:txbx>
                        <wps:bodyPr rot="0" vert="horz" wrap="square" lIns="0" tIns="0" rIns="0" bIns="0" anchor="t" anchorCtr="0" upright="1">
                          <a:noAutofit/>
                        </wps:bodyPr>
                      </wps:wsp>
                      <wps:wsp>
                        <wps:cNvPr id="1333721615" name="Text Box 149"/>
                        <wps:cNvSpPr txBox="1">
                          <a:spLocks/>
                        </wps:cNvSpPr>
                        <wps:spPr bwMode="auto">
                          <a:xfrm>
                            <a:off x="3073" y="1530"/>
                            <a:ext cx="1982"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233FD4" w14:textId="77777777" w:rsidR="0099680A" w:rsidRDefault="0099680A" w:rsidP="0099680A">
                              <w:pPr>
                                <w:spacing w:line="137" w:lineRule="exact"/>
                                <w:rPr>
                                  <w:rFonts w:ascii="Arial"/>
                                  <w:sz w:val="14"/>
                                </w:rPr>
                              </w:pPr>
                              <w:r>
                                <w:rPr>
                                  <w:rFonts w:ascii="Arial"/>
                                  <w:color w:val="202020"/>
                                  <w:sz w:val="14"/>
                                </w:rPr>
                                <w:t>hit night want john where is he?</w:t>
                              </w:r>
                            </w:p>
                          </w:txbxContent>
                        </wps:txbx>
                        <wps:bodyPr rot="0" vert="horz" wrap="square" lIns="0" tIns="0" rIns="0" bIns="0" anchor="t" anchorCtr="0" upright="1">
                          <a:noAutofit/>
                        </wps:bodyPr>
                      </wps:wsp>
                      <wps:wsp>
                        <wps:cNvPr id="2037094032" name="Text Box 148"/>
                        <wps:cNvSpPr txBox="1">
                          <a:spLocks/>
                        </wps:cNvSpPr>
                        <wps:spPr bwMode="auto">
                          <a:xfrm>
                            <a:off x="675" y="1850"/>
                            <a:ext cx="98"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653074" w14:textId="77777777" w:rsidR="0099680A" w:rsidRDefault="0099680A" w:rsidP="0099680A">
                              <w:pPr>
                                <w:spacing w:line="137" w:lineRule="exact"/>
                                <w:rPr>
                                  <w:rFonts w:ascii="Arial"/>
                                  <w:b/>
                                  <w:sz w:val="14"/>
                                </w:rPr>
                              </w:pPr>
                              <w:r>
                                <w:rPr>
                                  <w:rFonts w:ascii="Arial"/>
                                  <w:b/>
                                  <w:color w:val="202020"/>
                                  <w:sz w:val="14"/>
                                </w:rPr>
                                <w:t>1</w:t>
                              </w:r>
                            </w:p>
                          </w:txbxContent>
                        </wps:txbx>
                        <wps:bodyPr rot="0" vert="horz" wrap="square" lIns="0" tIns="0" rIns="0" bIns="0" anchor="t" anchorCtr="0" upright="1">
                          <a:noAutofit/>
                        </wps:bodyPr>
                      </wps:wsp>
                      <wps:wsp>
                        <wps:cNvPr id="1535568210" name="Text Box 147"/>
                        <wps:cNvSpPr txBox="1">
                          <a:spLocks/>
                        </wps:cNvSpPr>
                        <wps:spPr bwMode="auto">
                          <a:xfrm>
                            <a:off x="1564" y="1850"/>
                            <a:ext cx="262"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26159E" w14:textId="77777777" w:rsidR="0099680A" w:rsidRDefault="0099680A" w:rsidP="0099680A">
                              <w:pPr>
                                <w:spacing w:line="137" w:lineRule="exact"/>
                                <w:rPr>
                                  <w:rFonts w:ascii="Arial"/>
                                  <w:sz w:val="14"/>
                                </w:rPr>
                              </w:pPr>
                              <w:r>
                                <w:rPr>
                                  <w:rFonts w:ascii="Arial"/>
                                  <w:color w:val="202020"/>
                                  <w:sz w:val="14"/>
                                </w:rPr>
                                <w:t>fear</w:t>
                              </w:r>
                            </w:p>
                          </w:txbxContent>
                        </wps:txbx>
                        <wps:bodyPr rot="0" vert="horz" wrap="square" lIns="0" tIns="0" rIns="0" bIns="0" anchor="t" anchorCtr="0" upright="1">
                          <a:noAutofit/>
                        </wps:bodyPr>
                      </wps:wsp>
                      <wps:wsp>
                        <wps:cNvPr id="1040482314" name="Text Box 146"/>
                        <wps:cNvSpPr txBox="1">
                          <a:spLocks/>
                        </wps:cNvSpPr>
                        <wps:spPr bwMode="auto">
                          <a:xfrm>
                            <a:off x="2279" y="1850"/>
                            <a:ext cx="2775"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8AE357" w14:textId="77777777" w:rsidR="0099680A" w:rsidRDefault="0099680A" w:rsidP="0099680A">
                              <w:pPr>
                                <w:spacing w:line="137" w:lineRule="exact"/>
                                <w:rPr>
                                  <w:rFonts w:ascii="Arial"/>
                                  <w:sz w:val="14"/>
                                </w:rPr>
                              </w:pPr>
                              <w:r>
                                <w:rPr>
                                  <w:rFonts w:ascii="Arial"/>
                                  <w:color w:val="202020"/>
                                  <w:sz w:val="14"/>
                                </w:rPr>
                                <w:t>me really sad that me cannot go to cava one</w:t>
                              </w:r>
                            </w:p>
                          </w:txbxContent>
                        </wps:txbx>
                        <wps:bodyPr rot="0" vert="horz" wrap="square" lIns="0" tIns="0" rIns="0" bIns="0" anchor="t" anchorCtr="0" upright="1">
                          <a:noAutofit/>
                        </wps:bodyPr>
                      </wps:wsp>
                      <wps:wsp>
                        <wps:cNvPr id="862647055" name="Text Box 145"/>
                        <wps:cNvSpPr txBox="1">
                          <a:spLocks/>
                        </wps:cNvSpPr>
                        <wps:spPr bwMode="auto">
                          <a:xfrm>
                            <a:off x="675" y="2160"/>
                            <a:ext cx="98"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E9D1FE" w14:textId="77777777" w:rsidR="0099680A" w:rsidRDefault="0099680A" w:rsidP="0099680A">
                              <w:pPr>
                                <w:spacing w:line="137" w:lineRule="exact"/>
                                <w:rPr>
                                  <w:rFonts w:ascii="Arial"/>
                                  <w:b/>
                                  <w:sz w:val="14"/>
                                </w:rPr>
                              </w:pPr>
                              <w:r>
                                <w:rPr>
                                  <w:rFonts w:ascii="Arial"/>
                                  <w:b/>
                                  <w:color w:val="202020"/>
                                  <w:sz w:val="14"/>
                                </w:rPr>
                                <w:t>2</w:t>
                              </w:r>
                            </w:p>
                          </w:txbxContent>
                        </wps:txbx>
                        <wps:bodyPr rot="0" vert="horz" wrap="square" lIns="0" tIns="0" rIns="0" bIns="0" anchor="t" anchorCtr="0" upright="1">
                          <a:noAutofit/>
                        </wps:bodyPr>
                      </wps:wsp>
                      <wps:wsp>
                        <wps:cNvPr id="1220327693" name="Text Box 144"/>
                        <wps:cNvSpPr txBox="1">
                          <a:spLocks/>
                        </wps:cNvSpPr>
                        <wps:spPr bwMode="auto">
                          <a:xfrm>
                            <a:off x="1377" y="2160"/>
                            <a:ext cx="449"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E9F65A" w14:textId="77777777" w:rsidR="0099680A" w:rsidRDefault="0099680A" w:rsidP="0099680A">
                              <w:pPr>
                                <w:spacing w:line="137" w:lineRule="exact"/>
                                <w:rPr>
                                  <w:rFonts w:ascii="Arial"/>
                                  <w:sz w:val="14"/>
                                </w:rPr>
                              </w:pPr>
                              <w:r>
                                <w:rPr>
                                  <w:rFonts w:ascii="Arial"/>
                                  <w:color w:val="202020"/>
                                  <w:sz w:val="14"/>
                                </w:rPr>
                                <w:t>neutral</w:t>
                              </w:r>
                            </w:p>
                          </w:txbxContent>
                        </wps:txbx>
                        <wps:bodyPr rot="0" vert="horz" wrap="square" lIns="0" tIns="0" rIns="0" bIns="0" anchor="t" anchorCtr="0" upright="1">
                          <a:noAutofit/>
                        </wps:bodyPr>
                      </wps:wsp>
                      <wps:wsp>
                        <wps:cNvPr id="795264586" name="Text Box 143"/>
                        <wps:cNvSpPr txBox="1">
                          <a:spLocks/>
                        </wps:cNvSpPr>
                        <wps:spPr bwMode="auto">
                          <a:xfrm>
                            <a:off x="4427" y="2160"/>
                            <a:ext cx="628"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AD0A1E" w14:textId="77777777" w:rsidR="0099680A" w:rsidRDefault="0099680A" w:rsidP="0099680A">
                              <w:pPr>
                                <w:spacing w:line="137" w:lineRule="exact"/>
                                <w:rPr>
                                  <w:rFonts w:ascii="Arial"/>
                                  <w:sz w:val="14"/>
                                </w:rPr>
                              </w:pPr>
                              <w:r>
                                <w:rPr>
                                  <w:rFonts w:ascii="Arial"/>
                                  <w:color w:val="202020"/>
                                  <w:sz w:val="14"/>
                                </w:rPr>
                                <w:t>thank you</w:t>
                              </w:r>
                            </w:p>
                          </w:txbxContent>
                        </wps:txbx>
                        <wps:bodyPr rot="0" vert="horz" wrap="square" lIns="0" tIns="0" rIns="0" bIns="0" anchor="t" anchorCtr="0" upright="1">
                          <a:noAutofit/>
                        </wps:bodyPr>
                      </wps:wsp>
                      <wps:wsp>
                        <wps:cNvPr id="1091441279" name="Text Box 142"/>
                        <wps:cNvSpPr txBox="1">
                          <a:spLocks/>
                        </wps:cNvSpPr>
                        <wps:spPr bwMode="auto">
                          <a:xfrm>
                            <a:off x="675" y="2470"/>
                            <a:ext cx="98"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FC1667" w14:textId="77777777" w:rsidR="0099680A" w:rsidRDefault="0099680A" w:rsidP="0099680A">
                              <w:pPr>
                                <w:spacing w:line="137" w:lineRule="exact"/>
                                <w:rPr>
                                  <w:rFonts w:ascii="Arial"/>
                                  <w:b/>
                                  <w:sz w:val="14"/>
                                </w:rPr>
                              </w:pPr>
                              <w:r>
                                <w:rPr>
                                  <w:rFonts w:ascii="Arial"/>
                                  <w:b/>
                                  <w:color w:val="202020"/>
                                  <w:sz w:val="14"/>
                                </w:rPr>
                                <w:t>3</w:t>
                              </w:r>
                            </w:p>
                          </w:txbxContent>
                        </wps:txbx>
                        <wps:bodyPr rot="0" vert="horz" wrap="square" lIns="0" tIns="0" rIns="0" bIns="0" anchor="t" anchorCtr="0" upright="1">
                          <a:noAutofit/>
                        </wps:bodyPr>
                      </wps:wsp>
                      <wps:wsp>
                        <wps:cNvPr id="1851039653" name="Text Box 141"/>
                        <wps:cNvSpPr txBox="1">
                          <a:spLocks/>
                        </wps:cNvSpPr>
                        <wps:spPr bwMode="auto">
                          <a:xfrm>
                            <a:off x="1564" y="2470"/>
                            <a:ext cx="3491"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FC1715" w14:textId="77777777" w:rsidR="0099680A" w:rsidRDefault="0099680A" w:rsidP="0099680A">
                              <w:pPr>
                                <w:tabs>
                                  <w:tab w:val="left" w:pos="598"/>
                                </w:tabs>
                                <w:spacing w:line="137" w:lineRule="exact"/>
                                <w:rPr>
                                  <w:rFonts w:ascii="Arial"/>
                                  <w:sz w:val="14"/>
                                </w:rPr>
                              </w:pPr>
                              <w:r>
                                <w:rPr>
                                  <w:rFonts w:ascii="Arial"/>
                                  <w:color w:val="202020"/>
                                  <w:sz w:val="14"/>
                                </w:rPr>
                                <w:t>fear</w:t>
                              </w:r>
                              <w:r>
                                <w:rPr>
                                  <w:rFonts w:ascii="Arial"/>
                                  <w:color w:val="202020"/>
                                  <w:sz w:val="14"/>
                                </w:rPr>
                                <w:tab/>
                                <w:t>is taking the dog to the met then a play date ...</w:t>
                              </w:r>
                            </w:p>
                          </w:txbxContent>
                        </wps:txbx>
                        <wps:bodyPr rot="0" vert="horz" wrap="square" lIns="0" tIns="0" rIns="0" bIns="0" anchor="t" anchorCtr="0" upright="1">
                          <a:noAutofit/>
                        </wps:bodyPr>
                      </wps:wsp>
                      <wps:wsp>
                        <wps:cNvPr id="1699713773" name="Text Box 140"/>
                        <wps:cNvSpPr txBox="1">
                          <a:spLocks/>
                        </wps:cNvSpPr>
                        <wps:spPr bwMode="auto">
                          <a:xfrm>
                            <a:off x="675" y="2790"/>
                            <a:ext cx="98"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4A5AF1" w14:textId="77777777" w:rsidR="0099680A" w:rsidRDefault="0099680A" w:rsidP="0099680A">
                              <w:pPr>
                                <w:spacing w:line="137" w:lineRule="exact"/>
                                <w:rPr>
                                  <w:rFonts w:ascii="Arial"/>
                                  <w:b/>
                                  <w:sz w:val="14"/>
                                </w:rPr>
                              </w:pPr>
                              <w:r>
                                <w:rPr>
                                  <w:rFonts w:ascii="Arial"/>
                                  <w:b/>
                                  <w:color w:val="202020"/>
                                  <w:sz w:val="14"/>
                                </w:rPr>
                                <w:t>4</w:t>
                              </w:r>
                            </w:p>
                          </w:txbxContent>
                        </wps:txbx>
                        <wps:bodyPr rot="0" vert="horz" wrap="square" lIns="0" tIns="0" rIns="0" bIns="0" anchor="t" anchorCtr="0" upright="1">
                          <a:noAutofit/>
                        </wps:bodyPr>
                      </wps:wsp>
                      <wps:wsp>
                        <wps:cNvPr id="825097327" name="Text Box 139"/>
                        <wps:cNvSpPr txBox="1">
                          <a:spLocks/>
                        </wps:cNvSpPr>
                        <wps:spPr bwMode="auto">
                          <a:xfrm>
                            <a:off x="1564" y="2790"/>
                            <a:ext cx="3491"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3FB48D" w14:textId="77777777" w:rsidR="0099680A" w:rsidRDefault="0099680A" w:rsidP="0099680A">
                              <w:pPr>
                                <w:tabs>
                                  <w:tab w:val="left" w:pos="586"/>
                                </w:tabs>
                                <w:spacing w:line="137" w:lineRule="exact"/>
                                <w:rPr>
                                  <w:rFonts w:ascii="Arial"/>
                                  <w:sz w:val="14"/>
                                </w:rPr>
                              </w:pPr>
                              <w:r>
                                <w:rPr>
                                  <w:rFonts w:ascii="Arial"/>
                                  <w:color w:val="202020"/>
                                  <w:sz w:val="14"/>
                                </w:rPr>
                                <w:t>fear</w:t>
                              </w:r>
                              <w:r>
                                <w:rPr>
                                  <w:rFonts w:ascii="Arial"/>
                                  <w:color w:val="202020"/>
                                  <w:sz w:val="14"/>
                                </w:rPr>
                                <w:tab/>
                                <w:t xml:space="preserve">rude that sucks! why would they tow it from </w:t>
                              </w:r>
                              <w:r>
                                <w:rPr>
                                  <w:rFonts w:ascii="Arial"/>
                                  <w:color w:val="202020"/>
                                  <w:spacing w:val="-3"/>
                                  <w:sz w:val="14"/>
                                </w:rPr>
                                <w:t>y...</w:t>
                              </w:r>
                            </w:p>
                          </w:txbxContent>
                        </wps:txbx>
                        <wps:bodyPr rot="0" vert="horz" wrap="square" lIns="0" tIns="0" rIns="0" bIns="0" anchor="t" anchorCtr="0" upright="1">
                          <a:noAutofit/>
                        </wps:bodyPr>
                      </wps:wsp>
                      <wps:wsp>
                        <wps:cNvPr id="1902197068" name="Text Box 138"/>
                        <wps:cNvSpPr txBox="1">
                          <a:spLocks/>
                        </wps:cNvSpPr>
                        <wps:spPr bwMode="auto">
                          <a:xfrm>
                            <a:off x="656" y="3100"/>
                            <a:ext cx="137"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2FA7DD" w14:textId="77777777" w:rsidR="0099680A" w:rsidRDefault="0099680A" w:rsidP="0099680A">
                              <w:pPr>
                                <w:spacing w:line="137" w:lineRule="exact"/>
                                <w:rPr>
                                  <w:rFonts w:ascii="Arial"/>
                                  <w:b/>
                                  <w:sz w:val="14"/>
                                </w:rPr>
                              </w:pPr>
                              <w:r>
                                <w:rPr>
                                  <w:rFonts w:ascii="Arial"/>
                                  <w:b/>
                                  <w:color w:val="202020"/>
                                  <w:sz w:val="14"/>
                                </w:rPr>
                                <w:t>...</w:t>
                              </w:r>
                            </w:p>
                          </w:txbxContent>
                        </wps:txbx>
                        <wps:bodyPr rot="0" vert="horz" wrap="square" lIns="0" tIns="0" rIns="0" bIns="0" anchor="t" anchorCtr="0" upright="1">
                          <a:noAutofit/>
                        </wps:bodyPr>
                      </wps:wsp>
                      <wps:wsp>
                        <wps:cNvPr id="1082503818" name="Text Box 137"/>
                        <wps:cNvSpPr txBox="1">
                          <a:spLocks/>
                        </wps:cNvSpPr>
                        <wps:spPr bwMode="auto">
                          <a:xfrm>
                            <a:off x="1688" y="3100"/>
                            <a:ext cx="137"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86B41D" w14:textId="77777777" w:rsidR="0099680A" w:rsidRDefault="0099680A" w:rsidP="0099680A">
                              <w:pPr>
                                <w:spacing w:line="137" w:lineRule="exact"/>
                                <w:rPr>
                                  <w:rFonts w:ascii="Arial"/>
                                  <w:sz w:val="14"/>
                                </w:rPr>
                              </w:pPr>
                              <w:r>
                                <w:rPr>
                                  <w:rFonts w:ascii="Arial"/>
                                  <w:color w:val="202020"/>
                                  <w:sz w:val="14"/>
                                </w:rPr>
                                <w:t>...</w:t>
                              </w:r>
                            </w:p>
                          </w:txbxContent>
                        </wps:txbx>
                        <wps:bodyPr rot="0" vert="horz" wrap="square" lIns="0" tIns="0" rIns="0" bIns="0" anchor="t" anchorCtr="0" upright="1">
                          <a:noAutofit/>
                        </wps:bodyPr>
                      </wps:wsp>
                      <wps:wsp>
                        <wps:cNvPr id="1170258962" name="Text Box 136"/>
                        <wps:cNvSpPr txBox="1">
                          <a:spLocks/>
                        </wps:cNvSpPr>
                        <wps:spPr bwMode="auto">
                          <a:xfrm>
                            <a:off x="4918" y="3100"/>
                            <a:ext cx="137"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0F5958" w14:textId="77777777" w:rsidR="0099680A" w:rsidRDefault="0099680A" w:rsidP="0099680A">
                              <w:pPr>
                                <w:spacing w:line="137" w:lineRule="exact"/>
                                <w:rPr>
                                  <w:rFonts w:ascii="Arial"/>
                                  <w:sz w:val="14"/>
                                </w:rPr>
                              </w:pPr>
                              <w:r>
                                <w:rPr>
                                  <w:rFonts w:ascii="Arial"/>
                                  <w:color w:val="202020"/>
                                  <w:sz w:val="14"/>
                                </w:rPr>
                                <w:t>...</w:t>
                              </w:r>
                            </w:p>
                          </w:txbxContent>
                        </wps:txbx>
                        <wps:bodyPr rot="0" vert="horz" wrap="square" lIns="0" tIns="0" rIns="0" bIns="0" anchor="t" anchorCtr="0" upright="1">
                          <a:noAutofit/>
                        </wps:bodyPr>
                      </wps:wsp>
                      <wps:wsp>
                        <wps:cNvPr id="1207283187" name="Text Box 135"/>
                        <wps:cNvSpPr txBox="1">
                          <a:spLocks/>
                        </wps:cNvSpPr>
                        <wps:spPr bwMode="auto">
                          <a:xfrm>
                            <a:off x="520" y="3420"/>
                            <a:ext cx="41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F52EA5" w14:textId="77777777" w:rsidR="0099680A" w:rsidRDefault="0099680A" w:rsidP="0099680A">
                              <w:pPr>
                                <w:spacing w:line="137" w:lineRule="exact"/>
                                <w:rPr>
                                  <w:rFonts w:ascii="Arial"/>
                                  <w:b/>
                                  <w:sz w:val="14"/>
                                </w:rPr>
                              </w:pPr>
                              <w:r>
                                <w:rPr>
                                  <w:rFonts w:ascii="Arial"/>
                                  <w:b/>
                                  <w:color w:val="202020"/>
                                  <w:sz w:val="14"/>
                                </w:rPr>
                                <w:t>31856</w:t>
                              </w:r>
                            </w:p>
                          </w:txbxContent>
                        </wps:txbx>
                        <wps:bodyPr rot="0" vert="horz" wrap="square" lIns="0" tIns="0" rIns="0" bIns="0" anchor="t" anchorCtr="0" upright="1">
                          <a:noAutofit/>
                        </wps:bodyPr>
                      </wps:wsp>
                      <wps:wsp>
                        <wps:cNvPr id="1140945857" name="Text Box 134"/>
                        <wps:cNvSpPr txBox="1">
                          <a:spLocks/>
                        </wps:cNvSpPr>
                        <wps:spPr bwMode="auto">
                          <a:xfrm>
                            <a:off x="1626" y="3420"/>
                            <a:ext cx="199"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1743F3" w14:textId="77777777" w:rsidR="0099680A" w:rsidRDefault="0099680A" w:rsidP="0099680A">
                              <w:pPr>
                                <w:spacing w:line="137" w:lineRule="exact"/>
                                <w:rPr>
                                  <w:rFonts w:ascii="Arial"/>
                                  <w:sz w:val="14"/>
                                </w:rPr>
                              </w:pPr>
                              <w:r>
                                <w:rPr>
                                  <w:rFonts w:ascii="Arial"/>
                                  <w:color w:val="202020"/>
                                  <w:sz w:val="14"/>
                                </w:rPr>
                                <w:t>joy</w:t>
                              </w:r>
                            </w:p>
                          </w:txbxContent>
                        </wps:txbx>
                        <wps:bodyPr rot="0" vert="horz" wrap="square" lIns="0" tIns="0" rIns="0" bIns="0" anchor="t" anchorCtr="0" upright="1">
                          <a:noAutofit/>
                        </wps:bodyPr>
                      </wps:wsp>
                      <wps:wsp>
                        <wps:cNvPr id="2080973418" name="Text Box 133"/>
                        <wps:cNvSpPr txBox="1">
                          <a:spLocks/>
                        </wps:cNvSpPr>
                        <wps:spPr bwMode="auto">
                          <a:xfrm>
                            <a:off x="2959" y="3420"/>
                            <a:ext cx="2096"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233E17" w14:textId="77777777" w:rsidR="0099680A" w:rsidRDefault="0099680A" w:rsidP="0099680A">
                              <w:pPr>
                                <w:spacing w:line="137" w:lineRule="exact"/>
                                <w:rPr>
                                  <w:rFonts w:ascii="Arial"/>
                                  <w:sz w:val="14"/>
                                </w:rPr>
                              </w:pPr>
                              <w:r>
                                <w:rPr>
                                  <w:rFonts w:ascii="Arial"/>
                                  <w:color w:val="202020"/>
                                  <w:sz w:val="14"/>
                                </w:rPr>
                                <w:t>passive morning i am stuffed now</w:t>
                              </w:r>
                            </w:p>
                          </w:txbxContent>
                        </wps:txbx>
                        <wps:bodyPr rot="0" vert="horz" wrap="square" lIns="0" tIns="0" rIns="0" bIns="0" anchor="t" anchorCtr="0" upright="1">
                          <a:noAutofit/>
                        </wps:bodyPr>
                      </wps:wsp>
                      <wps:wsp>
                        <wps:cNvPr id="1223443298" name="Text Box 132"/>
                        <wps:cNvSpPr txBox="1">
                          <a:spLocks/>
                        </wps:cNvSpPr>
                        <wps:spPr bwMode="auto">
                          <a:xfrm>
                            <a:off x="520" y="3730"/>
                            <a:ext cx="1306"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ADC355" w14:textId="77777777" w:rsidR="0099680A" w:rsidRDefault="0099680A" w:rsidP="0099680A">
                              <w:pPr>
                                <w:tabs>
                                  <w:tab w:val="left" w:pos="763"/>
                                </w:tabs>
                                <w:spacing w:line="137" w:lineRule="exact"/>
                                <w:rPr>
                                  <w:rFonts w:ascii="Arial"/>
                                  <w:sz w:val="14"/>
                                </w:rPr>
                              </w:pPr>
                              <w:r>
                                <w:rPr>
                                  <w:rFonts w:ascii="Arial"/>
                                  <w:b/>
                                  <w:color w:val="202020"/>
                                  <w:sz w:val="14"/>
                                </w:rPr>
                                <w:t>31857</w:t>
                              </w:r>
                              <w:r>
                                <w:rPr>
                                  <w:rFonts w:ascii="Arial"/>
                                  <w:b/>
                                  <w:color w:val="202020"/>
                                  <w:sz w:val="14"/>
                                </w:rPr>
                                <w:tab/>
                              </w:r>
                              <w:r>
                                <w:rPr>
                                  <w:rFonts w:ascii="Arial"/>
                                  <w:color w:val="202020"/>
                                  <w:sz w:val="14"/>
                                </w:rPr>
                                <w:t>sadness</w:t>
                              </w:r>
                            </w:p>
                          </w:txbxContent>
                        </wps:txbx>
                        <wps:bodyPr rot="0" vert="horz" wrap="square" lIns="0" tIns="0" rIns="0" bIns="0" anchor="t" anchorCtr="0" upright="1">
                          <a:noAutofit/>
                        </wps:bodyPr>
                      </wps:wsp>
                      <wps:wsp>
                        <wps:cNvPr id="197357547" name="Text Box 131"/>
                        <wps:cNvSpPr txBox="1">
                          <a:spLocks/>
                        </wps:cNvSpPr>
                        <wps:spPr bwMode="auto">
                          <a:xfrm>
                            <a:off x="2552" y="3730"/>
                            <a:ext cx="2503"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D1E9DC" w14:textId="77777777" w:rsidR="0099680A" w:rsidRDefault="0099680A" w:rsidP="0099680A">
                              <w:pPr>
                                <w:spacing w:line="137" w:lineRule="exact"/>
                                <w:rPr>
                                  <w:rFonts w:ascii="Arial" w:hAnsi="Arial"/>
                                  <w:sz w:val="14"/>
                                </w:rPr>
                              </w:pPr>
                              <w:r>
                                <w:rPr>
                                  <w:rFonts w:ascii="Arial" w:hAnsi="Arial"/>
                                  <w:color w:val="202020"/>
                                  <w:sz w:val="14"/>
                                </w:rPr>
                                <w:t>toe it is deﬁnitely of fun to travel ﬁrst cl...</w:t>
                              </w:r>
                            </w:p>
                          </w:txbxContent>
                        </wps:txbx>
                        <wps:bodyPr rot="0" vert="horz" wrap="square" lIns="0" tIns="0" rIns="0" bIns="0" anchor="t" anchorCtr="0" upright="1">
                          <a:noAutofit/>
                        </wps:bodyPr>
                      </wps:wsp>
                      <wps:wsp>
                        <wps:cNvPr id="895423426" name="Text Box 130"/>
                        <wps:cNvSpPr txBox="1">
                          <a:spLocks/>
                        </wps:cNvSpPr>
                        <wps:spPr bwMode="auto">
                          <a:xfrm>
                            <a:off x="520" y="4040"/>
                            <a:ext cx="41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BB7EC1" w14:textId="77777777" w:rsidR="0099680A" w:rsidRDefault="0099680A" w:rsidP="0099680A">
                              <w:pPr>
                                <w:spacing w:line="137" w:lineRule="exact"/>
                                <w:rPr>
                                  <w:rFonts w:ascii="Arial"/>
                                  <w:b/>
                                  <w:sz w:val="14"/>
                                </w:rPr>
                              </w:pPr>
                              <w:r>
                                <w:rPr>
                                  <w:rFonts w:ascii="Arial"/>
                                  <w:b/>
                                  <w:color w:val="202020"/>
                                  <w:sz w:val="14"/>
                                </w:rPr>
                                <w:t>31858</w:t>
                              </w:r>
                            </w:p>
                          </w:txbxContent>
                        </wps:txbx>
                        <wps:bodyPr rot="0" vert="horz" wrap="square" lIns="0" tIns="0" rIns="0" bIns="0" anchor="t" anchorCtr="0" upright="1">
                          <a:noAutofit/>
                        </wps:bodyPr>
                      </wps:wsp>
                      <wps:wsp>
                        <wps:cNvPr id="2110871686" name="Text Box 129"/>
                        <wps:cNvSpPr txBox="1">
                          <a:spLocks/>
                        </wps:cNvSpPr>
                        <wps:spPr bwMode="auto">
                          <a:xfrm>
                            <a:off x="1548" y="4040"/>
                            <a:ext cx="277"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84029B" w14:textId="77777777" w:rsidR="0099680A" w:rsidRDefault="0099680A" w:rsidP="0099680A">
                              <w:pPr>
                                <w:spacing w:line="137" w:lineRule="exact"/>
                                <w:rPr>
                                  <w:rFonts w:ascii="Arial"/>
                                  <w:sz w:val="14"/>
                                </w:rPr>
                              </w:pPr>
                              <w:r>
                                <w:rPr>
                                  <w:rFonts w:ascii="Arial"/>
                                  <w:color w:val="202020"/>
                                  <w:sz w:val="14"/>
                                </w:rPr>
                                <w:t>love</w:t>
                              </w:r>
                            </w:p>
                          </w:txbxContent>
                        </wps:txbx>
                        <wps:bodyPr rot="0" vert="horz" wrap="square" lIns="0" tIns="0" rIns="0" bIns="0" anchor="t" anchorCtr="0" upright="1">
                          <a:noAutofit/>
                        </wps:bodyPr>
                      </wps:wsp>
                      <wps:wsp>
                        <wps:cNvPr id="1587143412" name="Text Box 128"/>
                        <wps:cNvSpPr txBox="1">
                          <a:spLocks/>
                        </wps:cNvSpPr>
                        <wps:spPr bwMode="auto">
                          <a:xfrm>
                            <a:off x="2350" y="4040"/>
                            <a:ext cx="2705"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BD9183" w14:textId="77777777" w:rsidR="0099680A" w:rsidRDefault="0099680A" w:rsidP="0099680A">
                              <w:pPr>
                                <w:spacing w:line="137" w:lineRule="exact"/>
                                <w:rPr>
                                  <w:rFonts w:ascii="Arial"/>
                                  <w:sz w:val="14"/>
                                </w:rPr>
                              </w:pPr>
                              <w:r>
                                <w:rPr>
                                  <w:rFonts w:ascii="Arial"/>
                                  <w:color w:val="202020"/>
                                  <w:sz w:val="14"/>
                                </w:rPr>
                                <w:t>thanks for following it means a lot to me i ...</w:t>
                              </w:r>
                            </w:p>
                          </w:txbxContent>
                        </wps:txbx>
                        <wps:bodyPr rot="0" vert="horz" wrap="square" lIns="0" tIns="0" rIns="0" bIns="0" anchor="t" anchorCtr="0" upright="1">
                          <a:noAutofit/>
                        </wps:bodyPr>
                      </wps:wsp>
                      <wps:wsp>
                        <wps:cNvPr id="495301515" name="Text Box 127"/>
                        <wps:cNvSpPr txBox="1">
                          <a:spLocks/>
                        </wps:cNvSpPr>
                        <wps:spPr bwMode="auto">
                          <a:xfrm>
                            <a:off x="520" y="4360"/>
                            <a:ext cx="41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A1C100" w14:textId="77777777" w:rsidR="0099680A" w:rsidRDefault="0099680A" w:rsidP="0099680A">
                              <w:pPr>
                                <w:spacing w:line="137" w:lineRule="exact"/>
                                <w:rPr>
                                  <w:rFonts w:ascii="Arial"/>
                                  <w:b/>
                                  <w:sz w:val="14"/>
                                </w:rPr>
                              </w:pPr>
                              <w:r>
                                <w:rPr>
                                  <w:rFonts w:ascii="Arial"/>
                                  <w:b/>
                                  <w:color w:val="202020"/>
                                  <w:sz w:val="14"/>
                                </w:rPr>
                                <w:t>31859</w:t>
                              </w:r>
                            </w:p>
                          </w:txbxContent>
                        </wps:txbx>
                        <wps:bodyPr rot="0" vert="horz" wrap="square" lIns="0" tIns="0" rIns="0" bIns="0" anchor="t" anchorCtr="0" upright="1">
                          <a:noAutofit/>
                        </wps:bodyPr>
                      </wps:wsp>
                      <wps:wsp>
                        <wps:cNvPr id="1975256592" name="Text Box 126"/>
                        <wps:cNvSpPr txBox="1">
                          <a:spLocks/>
                        </wps:cNvSpPr>
                        <wps:spPr bwMode="auto">
                          <a:xfrm>
                            <a:off x="1377" y="4360"/>
                            <a:ext cx="449"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585825" w14:textId="77777777" w:rsidR="0099680A" w:rsidRDefault="0099680A" w:rsidP="0099680A">
                              <w:pPr>
                                <w:spacing w:line="137" w:lineRule="exact"/>
                                <w:rPr>
                                  <w:rFonts w:ascii="Arial"/>
                                  <w:sz w:val="14"/>
                                </w:rPr>
                              </w:pPr>
                              <w:r>
                                <w:rPr>
                                  <w:rFonts w:ascii="Arial"/>
                                  <w:color w:val="202020"/>
                                  <w:sz w:val="14"/>
                                </w:rPr>
                                <w:t>neutral</w:t>
                              </w:r>
                            </w:p>
                          </w:txbxContent>
                        </wps:txbx>
                        <wps:bodyPr rot="0" vert="horz" wrap="square" lIns="0" tIns="0" rIns="0" bIns="0" anchor="t" anchorCtr="0" upright="1">
                          <a:noAutofit/>
                        </wps:bodyPr>
                      </wps:wsp>
                      <wps:wsp>
                        <wps:cNvPr id="826461379" name="Text Box 125"/>
                        <wps:cNvSpPr txBox="1">
                          <a:spLocks/>
                        </wps:cNvSpPr>
                        <wps:spPr bwMode="auto">
                          <a:xfrm>
                            <a:off x="3089" y="4360"/>
                            <a:ext cx="1966"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0AD9F7" w14:textId="77777777" w:rsidR="0099680A" w:rsidRDefault="0099680A" w:rsidP="0099680A">
                              <w:pPr>
                                <w:spacing w:line="137" w:lineRule="exact"/>
                                <w:rPr>
                                  <w:rFonts w:ascii="Arial"/>
                                  <w:sz w:val="14"/>
                                </w:rPr>
                              </w:pPr>
                              <w:r>
                                <w:rPr>
                                  <w:rFonts w:ascii="Arial"/>
                                  <w:color w:val="202020"/>
                                  <w:sz w:val="14"/>
                                </w:rPr>
                                <w:t>in going to my dance class now</w:t>
                              </w:r>
                            </w:p>
                          </w:txbxContent>
                        </wps:txbx>
                        <wps:bodyPr rot="0" vert="horz" wrap="square" lIns="0" tIns="0" rIns="0" bIns="0" anchor="t" anchorCtr="0" upright="1">
                          <a:noAutofit/>
                        </wps:bodyPr>
                      </wps:wsp>
                      <wps:wsp>
                        <wps:cNvPr id="739146480" name="Text Box 124"/>
                        <wps:cNvSpPr txBox="1">
                          <a:spLocks/>
                        </wps:cNvSpPr>
                        <wps:spPr bwMode="auto">
                          <a:xfrm>
                            <a:off x="520" y="4670"/>
                            <a:ext cx="41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939F0A" w14:textId="77777777" w:rsidR="0099680A" w:rsidRDefault="0099680A" w:rsidP="0099680A">
                              <w:pPr>
                                <w:spacing w:line="137" w:lineRule="exact"/>
                                <w:rPr>
                                  <w:rFonts w:ascii="Arial"/>
                                  <w:b/>
                                  <w:sz w:val="14"/>
                                </w:rPr>
                              </w:pPr>
                              <w:r>
                                <w:rPr>
                                  <w:rFonts w:ascii="Arial"/>
                                  <w:b/>
                                  <w:color w:val="202020"/>
                                  <w:sz w:val="14"/>
                                </w:rPr>
                                <w:t>31860</w:t>
                              </w:r>
                            </w:p>
                          </w:txbxContent>
                        </wps:txbx>
                        <wps:bodyPr rot="0" vert="horz" wrap="square" lIns="0" tIns="0" rIns="0" bIns="0" anchor="t" anchorCtr="0" upright="1">
                          <a:noAutofit/>
                        </wps:bodyPr>
                      </wps:wsp>
                      <wps:wsp>
                        <wps:cNvPr id="1636022822" name="Text Box 123"/>
                        <wps:cNvSpPr txBox="1">
                          <a:spLocks/>
                        </wps:cNvSpPr>
                        <wps:spPr bwMode="auto">
                          <a:xfrm>
                            <a:off x="1626" y="4670"/>
                            <a:ext cx="3429"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6324CD" w14:textId="77777777" w:rsidR="0099680A" w:rsidRDefault="0099680A" w:rsidP="0099680A">
                              <w:pPr>
                                <w:spacing w:line="137" w:lineRule="exact"/>
                                <w:rPr>
                                  <w:rFonts w:ascii="Arial"/>
                                  <w:sz w:val="14"/>
                                </w:rPr>
                              </w:pPr>
                              <w:r>
                                <w:rPr>
                                  <w:rFonts w:ascii="Arial"/>
                                  <w:color w:val="202020"/>
                                  <w:sz w:val="14"/>
                                </w:rPr>
                                <w:t>joy early monday charming may only a few weeks left</w:t>
                              </w:r>
                            </w:p>
                          </w:txbxContent>
                        </wps:txbx>
                        <wps:bodyPr rot="0" vert="horz" wrap="square" lIns="0" tIns="0" rIns="0" bIns="0" anchor="t" anchorCtr="0" upright="1">
                          <a:noAutofit/>
                        </wps:bodyPr>
                      </wps:wsp>
                      <wps:wsp>
                        <wps:cNvPr id="785568222" name="Text Box 122"/>
                        <wps:cNvSpPr txBox="1">
                          <a:spLocks/>
                        </wps:cNvSpPr>
                        <wps:spPr bwMode="auto">
                          <a:xfrm>
                            <a:off x="450" y="4970"/>
                            <a:ext cx="1542"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7C9DB" w14:textId="77777777" w:rsidR="0099680A" w:rsidRDefault="0099680A" w:rsidP="0099680A">
                              <w:pPr>
                                <w:spacing w:line="137" w:lineRule="exact"/>
                                <w:rPr>
                                  <w:rFonts w:ascii="Arial" w:hAnsi="Arial"/>
                                  <w:sz w:val="14"/>
                                </w:rPr>
                              </w:pPr>
                              <w:r>
                                <w:rPr>
                                  <w:rFonts w:ascii="Arial" w:hAnsi="Arial"/>
                                  <w:color w:val="202020"/>
                                  <w:sz w:val="14"/>
                                </w:rPr>
                                <w:t>31861 rows × 2 columns</w:t>
                              </w:r>
                            </w:p>
                          </w:txbxContent>
                        </wps:txbx>
                        <wps:bodyPr rot="0" vert="horz" wrap="square" lIns="0" tIns="0" rIns="0" bIns="0" anchor="t" anchorCtr="0" upright="1">
                          <a:noAutofit/>
                        </wps:bodyPr>
                      </wps:wsp>
                      <wps:wsp>
                        <wps:cNvPr id="1566328094" name="Text Box 121"/>
                        <wps:cNvSpPr txBox="1">
                          <a:spLocks/>
                        </wps:cNvSpPr>
                        <wps:spPr bwMode="auto">
                          <a:xfrm>
                            <a:off x="60" y="212"/>
                            <a:ext cx="6575" cy="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37B8C5" w14:textId="77777777" w:rsidR="0099680A" w:rsidRDefault="0099680A" w:rsidP="0099680A">
                              <w:pPr>
                                <w:spacing w:line="148" w:lineRule="exact"/>
                                <w:rPr>
                                  <w:sz w:val="14"/>
                                </w:rPr>
                              </w:pPr>
                              <w:r>
                                <w:rPr>
                                  <w:color w:val="202020"/>
                                  <w:sz w:val="14"/>
                                </w:rPr>
                                <w:t>train_df['content'] = train_df['content'].apply(lambda text: lower_case(text))</w:t>
                              </w:r>
                            </w:p>
                            <w:p w14:paraId="42B819E2" w14:textId="77777777" w:rsidR="0099680A" w:rsidRDefault="0099680A" w:rsidP="0099680A">
                              <w:pPr>
                                <w:spacing w:line="190" w:lineRule="atLeast"/>
                                <w:ind w:right="169"/>
                                <w:rPr>
                                  <w:sz w:val="14"/>
                                </w:rPr>
                              </w:pPr>
                              <w:r>
                                <w:rPr>
                                  <w:color w:val="202020"/>
                                  <w:sz w:val="14"/>
                                </w:rPr>
                                <w:t>val_df['content'] = val_df['content'].apply(lambda text: lower_case(text)) test_df['content'] = test_df['content'].apply(lambda text: lower_case(text)) train_df</w:t>
                              </w:r>
                            </w:p>
                          </w:txbxContent>
                        </wps:txbx>
                        <wps:bodyPr rot="0" vert="horz" wrap="square" lIns="0" tIns="0" rIns="0" bIns="0" anchor="t" anchorCtr="0" upright="1">
                          <a:noAutofit/>
                        </wps:bodyPr>
                      </wps:wsp>
                      <wps:wsp>
                        <wps:cNvPr id="1335306658" name="Text Box 120"/>
                        <wps:cNvSpPr txBox="1">
                          <a:spLocks/>
                        </wps:cNvSpPr>
                        <wps:spPr bwMode="auto">
                          <a:xfrm>
                            <a:off x="2396" y="0"/>
                            <a:ext cx="2705"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98DC9B" w14:textId="77777777" w:rsidR="0099680A" w:rsidRDefault="0099680A" w:rsidP="0099680A">
                              <w:pPr>
                                <w:spacing w:line="137" w:lineRule="exact"/>
                                <w:rPr>
                                  <w:rFonts w:ascii="Arial"/>
                                  <w:sz w:val="14"/>
                                </w:rPr>
                              </w:pPr>
                              <w:r>
                                <w:rPr>
                                  <w:rFonts w:ascii="Arial"/>
                                  <w:color w:val="202020"/>
                                  <w:sz w:val="14"/>
                                </w:rPr>
                                <w:t>thanks for following it means a lot to me i ...</w:t>
                              </w:r>
                            </w:p>
                          </w:txbxContent>
                        </wps:txbx>
                        <wps:bodyPr rot="0" vert="horz" wrap="square" lIns="0" tIns="0" rIns="0" bIns="0" anchor="t" anchorCtr="0" upright="1">
                          <a:noAutofit/>
                        </wps:bodyPr>
                      </wps:wsp>
                      <wps:wsp>
                        <wps:cNvPr id="1219803051" name="Text Box 119"/>
                        <wps:cNvSpPr txBox="1">
                          <a:spLocks/>
                        </wps:cNvSpPr>
                        <wps:spPr bwMode="auto">
                          <a:xfrm>
                            <a:off x="1548" y="0"/>
                            <a:ext cx="277"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78EB38" w14:textId="77777777" w:rsidR="0099680A" w:rsidRDefault="0099680A" w:rsidP="0099680A">
                              <w:pPr>
                                <w:spacing w:line="137" w:lineRule="exact"/>
                                <w:rPr>
                                  <w:rFonts w:ascii="Arial"/>
                                  <w:sz w:val="14"/>
                                </w:rPr>
                              </w:pPr>
                              <w:r>
                                <w:rPr>
                                  <w:rFonts w:ascii="Arial"/>
                                  <w:color w:val="202020"/>
                                  <w:sz w:val="14"/>
                                </w:rPr>
                                <w:t>love</w:t>
                              </w:r>
                            </w:p>
                          </w:txbxContent>
                        </wps:txbx>
                        <wps:bodyPr rot="0" vert="horz" wrap="square" lIns="0" tIns="0" rIns="0" bIns="0" anchor="t" anchorCtr="0" upright="1">
                          <a:noAutofit/>
                        </wps:bodyPr>
                      </wps:wsp>
                      <wps:wsp>
                        <wps:cNvPr id="1392091120" name="Text Box 118"/>
                        <wps:cNvSpPr txBox="1">
                          <a:spLocks/>
                        </wps:cNvSpPr>
                        <wps:spPr bwMode="auto">
                          <a:xfrm>
                            <a:off x="520" y="0"/>
                            <a:ext cx="41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ED348C" w14:textId="77777777" w:rsidR="0099680A" w:rsidRDefault="0099680A" w:rsidP="0099680A">
                              <w:pPr>
                                <w:spacing w:line="137" w:lineRule="exact"/>
                                <w:rPr>
                                  <w:rFonts w:ascii="Arial"/>
                                  <w:b/>
                                  <w:sz w:val="14"/>
                                </w:rPr>
                              </w:pPr>
                              <w:r>
                                <w:rPr>
                                  <w:rFonts w:ascii="Arial"/>
                                  <w:b/>
                                  <w:color w:val="202020"/>
                                  <w:sz w:val="14"/>
                                </w:rPr>
                                <w:t>31858</w:t>
                              </w:r>
                            </w:p>
                          </w:txbxContent>
                        </wps:txbx>
                        <wps:bodyPr rot="0" vert="horz" wrap="square" lIns="0" tIns="0" rIns="0" bIns="0" anchor="t" anchorCtr="0" upright="1">
                          <a:noAutofit/>
                        </wps:bodyPr>
                      </wps:wsp>
                    </wpg:wgp>
                  </a:graphicData>
                </a:graphic>
              </wp:inline>
            </w:drawing>
          </mc:Choice>
          <mc:Fallback>
            <w:pict>
              <v:group w14:anchorId="5E679AB6" id="Group 117" o:spid="_x0000_s1085" style="width:529pt;height:264.4pt;mso-position-horizontal-relative:char;mso-position-vertical-relative:line" coordsize="10580,528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">
                <v:rect id="Rectangle 156" o:spid="_x0000_s1086" style="position:absolute;top:1037;width:10580;height:42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" stroked="f">
                  <v:path arrowok="t"/>
                </v:rect>
                <v:rect id="Rectangle 155" o:spid="_x0000_s1087" style="position:absolute;top:77;width:10580;height:9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" fillcolor="#f6f6f6" stroked="f">
                  <v:path arrowok="t"/>
                </v:rect>
                <v:shape id="Freeform 154" o:spid="_x0000_s1088" style="position:absolute;left:449;top:1427;width:4650;height:10;visibility:visible;mso-wrap-style:square;v-text-anchor:top" coordsize="4650,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" path="m4650,l1430,,530,,,,,10r530,l1430,10r3220,l4650,xe" fillcolor="#d9d9d9" stroked="f">
                  <v:path arrowok="t" o:connecttype="custom" o:connectlocs="4650,1428;1430,1428;530,1428;0,1428;0,1438;530,1438;1430,1438;4650,1438;4650,1428" o:connectangles="0,0,0,0,0,0,0,0,0"/>
                </v:shape>
                <v:shape id="Text Box 153" o:spid="_x0000_s1089" type="#_x0000_t202" style="position:absolute;left:1049;top:1212;width:777;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" filled="f" stroked="f">
                  <v:path arrowok="t"/>
                  <v:textbox inset="0,0,0,0">
                    <w:txbxContent>
                      <w:p w14:paraId="05BC0176" w14:textId="77777777" w:rsidR="0099680A" w:rsidRDefault="0099680A" w:rsidP="0099680A">
                        <w:pPr>
                          <w:spacing w:line="140" w:lineRule="exact"/>
                          <w:rPr>
                            <w:b/>
                            <w:sz w:val="14"/>
                          </w:rPr>
                        </w:pPr>
                        <w:r>
                          <w:rPr>
                            <w:b/>
                            <w:color w:val="202020"/>
                            <w:sz w:val="14"/>
                          </w:rPr>
                          <w:t>sentiment</w:t>
                        </w:r>
                      </w:p>
                    </w:txbxContent>
                  </v:textbox>
                </v:shape>
                <v:shape id="Text Box 152" o:spid="_x0000_s1090" type="#_x0000_t202" style="position:absolute;left:4446;top:1212;width:609;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" filled="f" stroked="f">
                  <v:path arrowok="t"/>
                  <v:textbox inset="0,0,0,0">
                    <w:txbxContent>
                      <w:p w14:paraId="04C43C3D" w14:textId="77777777" w:rsidR="0099680A" w:rsidRDefault="0099680A" w:rsidP="0099680A">
                        <w:pPr>
                          <w:spacing w:line="140" w:lineRule="exact"/>
                          <w:rPr>
                            <w:b/>
                            <w:sz w:val="14"/>
                          </w:rPr>
                        </w:pPr>
                        <w:r>
                          <w:rPr>
                            <w:b/>
                            <w:color w:val="202020"/>
                            <w:sz w:val="14"/>
                          </w:rPr>
                          <w:t>content</w:t>
                        </w:r>
                      </w:p>
                    </w:txbxContent>
                  </v:textbox>
                </v:shape>
                <v:shape id="Text Box 151" o:spid="_x0000_s1091" type="#_x0000_t202" style="position:absolute;left:675;top:1530;width:98;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" filled="f" stroked="f">
                  <v:path arrowok="t"/>
                  <v:textbox inset="0,0,0,0">
                    <w:txbxContent>
                      <w:p w14:paraId="12661580" w14:textId="77777777" w:rsidR="0099680A" w:rsidRDefault="0099680A" w:rsidP="0099680A">
                        <w:pPr>
                          <w:spacing w:line="137" w:lineRule="exact"/>
                          <w:rPr>
                            <w:rFonts w:ascii="Arial"/>
                            <w:b/>
                            <w:sz w:val="14"/>
                          </w:rPr>
                        </w:pPr>
                        <w:r>
                          <w:rPr>
                            <w:rFonts w:ascii="Arial"/>
                            <w:b/>
                            <w:color w:val="202020"/>
                            <w:sz w:val="14"/>
                          </w:rPr>
                          <w:t>0</w:t>
                        </w:r>
                      </w:p>
                    </w:txbxContent>
                  </v:textbox>
                </v:shape>
                <v:shape id="Text Box 150" o:spid="_x0000_s1092" type="#_x0000_t202" style="position:absolute;left:1284;top:1530;width:542;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" filled="f" stroked="f">
                  <v:path arrowok="t"/>
                  <v:textbox inset="0,0,0,0">
                    <w:txbxContent>
                      <w:p w14:paraId="2FAB9644" w14:textId="77777777" w:rsidR="0099680A" w:rsidRDefault="0099680A" w:rsidP="0099680A">
                        <w:pPr>
                          <w:spacing w:line="137" w:lineRule="exact"/>
                          <w:rPr>
                            <w:rFonts w:ascii="Arial"/>
                            <w:sz w:val="14"/>
                          </w:rPr>
                        </w:pPr>
                        <w:r>
                          <w:rPr>
                            <w:rFonts w:ascii="Arial"/>
                            <w:color w:val="202020"/>
                            <w:sz w:val="14"/>
                          </w:rPr>
                          <w:t>sadness</w:t>
                        </w:r>
                      </w:p>
                    </w:txbxContent>
                  </v:textbox>
                </v:shape>
                <v:shape id="Text Box 149" o:spid="_x0000_s1093" type="#_x0000_t202" style="position:absolute;left:3073;top:1530;width:1982;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" filled="f" stroked="f">
                  <v:path arrowok="t"/>
                  <v:textbox inset="0,0,0,0">
                    <w:txbxContent>
                      <w:p w14:paraId="5F233FD4" w14:textId="77777777" w:rsidR="0099680A" w:rsidRDefault="0099680A" w:rsidP="0099680A">
                        <w:pPr>
                          <w:spacing w:line="137" w:lineRule="exact"/>
                          <w:rPr>
                            <w:rFonts w:ascii="Arial"/>
                            <w:sz w:val="14"/>
                          </w:rPr>
                        </w:pPr>
                        <w:r>
                          <w:rPr>
                            <w:rFonts w:ascii="Arial"/>
                            <w:color w:val="202020"/>
                            <w:sz w:val="14"/>
                          </w:rPr>
                          <w:t>hit night want john where is he?</w:t>
                        </w:r>
                      </w:p>
                    </w:txbxContent>
                  </v:textbox>
                </v:shape>
                <v:shape id="Text Box 148" o:spid="_x0000_s1094" type="#_x0000_t202" style="position:absolute;left:675;top:1850;width:98;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" filled="f" stroked="f">
                  <v:path arrowok="t"/>
                  <v:textbox inset="0,0,0,0">
                    <w:txbxContent>
                      <w:p w14:paraId="54653074" w14:textId="77777777" w:rsidR="0099680A" w:rsidRDefault="0099680A" w:rsidP="0099680A">
                        <w:pPr>
                          <w:spacing w:line="137" w:lineRule="exact"/>
                          <w:rPr>
                            <w:rFonts w:ascii="Arial"/>
                            <w:b/>
                            <w:sz w:val="14"/>
                          </w:rPr>
                        </w:pPr>
                        <w:r>
                          <w:rPr>
                            <w:rFonts w:ascii="Arial"/>
                            <w:b/>
                            <w:color w:val="202020"/>
                            <w:sz w:val="14"/>
                          </w:rPr>
                          <w:t>1</w:t>
                        </w:r>
                      </w:p>
                    </w:txbxContent>
                  </v:textbox>
                </v:shape>
                <v:shape id="Text Box 147" o:spid="_x0000_s1095" type="#_x0000_t202" style="position:absolute;left:1564;top:1850;width:262;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" filled="f" stroked="f">
                  <v:path arrowok="t"/>
                  <v:textbox inset="0,0,0,0">
                    <w:txbxContent>
                      <w:p w14:paraId="3926159E" w14:textId="77777777" w:rsidR="0099680A" w:rsidRDefault="0099680A" w:rsidP="0099680A">
                        <w:pPr>
                          <w:spacing w:line="137" w:lineRule="exact"/>
                          <w:rPr>
                            <w:rFonts w:ascii="Arial"/>
                            <w:sz w:val="14"/>
                          </w:rPr>
                        </w:pPr>
                        <w:r>
                          <w:rPr>
                            <w:rFonts w:ascii="Arial"/>
                            <w:color w:val="202020"/>
                            <w:sz w:val="14"/>
                          </w:rPr>
                          <w:t>fear</w:t>
                        </w:r>
                      </w:p>
                    </w:txbxContent>
                  </v:textbox>
                </v:shape>
                <v:shape id="Text Box 146" o:spid="_x0000_s1096" type="#_x0000_t202" style="position:absolute;left:2279;top:1850;width:2775;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" filled="f" stroked="f">
                  <v:path arrowok="t"/>
                  <v:textbox inset="0,0,0,0">
                    <w:txbxContent>
                      <w:p w14:paraId="078AE357" w14:textId="77777777" w:rsidR="0099680A" w:rsidRDefault="0099680A" w:rsidP="0099680A">
                        <w:pPr>
                          <w:spacing w:line="137" w:lineRule="exact"/>
                          <w:rPr>
                            <w:rFonts w:ascii="Arial"/>
                            <w:sz w:val="14"/>
                          </w:rPr>
                        </w:pPr>
                        <w:r>
                          <w:rPr>
                            <w:rFonts w:ascii="Arial"/>
                            <w:color w:val="202020"/>
                            <w:sz w:val="14"/>
                          </w:rPr>
                          <w:t>me really sad that me cannot go to cava one</w:t>
                        </w:r>
                      </w:p>
                    </w:txbxContent>
                  </v:textbox>
                </v:shape>
                <v:shape id="Text Box 145" o:spid="_x0000_s1097" type="#_x0000_t202" style="position:absolute;left:675;top:2160;width:98;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" filled="f" stroked="f">
                  <v:path arrowok="t"/>
                  <v:textbox inset="0,0,0,0">
                    <w:txbxContent>
                      <w:p w14:paraId="18E9D1FE" w14:textId="77777777" w:rsidR="0099680A" w:rsidRDefault="0099680A" w:rsidP="0099680A">
                        <w:pPr>
                          <w:spacing w:line="137" w:lineRule="exact"/>
                          <w:rPr>
                            <w:rFonts w:ascii="Arial"/>
                            <w:b/>
                            <w:sz w:val="14"/>
                          </w:rPr>
                        </w:pPr>
                        <w:r>
                          <w:rPr>
                            <w:rFonts w:ascii="Arial"/>
                            <w:b/>
                            <w:color w:val="202020"/>
                            <w:sz w:val="14"/>
                          </w:rPr>
                          <w:t>2</w:t>
                        </w:r>
                      </w:p>
                    </w:txbxContent>
                  </v:textbox>
                </v:shape>
                <v:shape id="Text Box 144" o:spid="_x0000_s1098" type="#_x0000_t202" style="position:absolute;left:1377;top:2160;width:449;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" filled="f" stroked="f">
                  <v:path arrowok="t"/>
                  <v:textbox inset="0,0,0,0">
                    <w:txbxContent>
                      <w:p w14:paraId="24E9F65A" w14:textId="77777777" w:rsidR="0099680A" w:rsidRDefault="0099680A" w:rsidP="0099680A">
                        <w:pPr>
                          <w:spacing w:line="137" w:lineRule="exact"/>
                          <w:rPr>
                            <w:rFonts w:ascii="Arial"/>
                            <w:sz w:val="14"/>
                          </w:rPr>
                        </w:pPr>
                        <w:r>
                          <w:rPr>
                            <w:rFonts w:ascii="Arial"/>
                            <w:color w:val="202020"/>
                            <w:sz w:val="14"/>
                          </w:rPr>
                          <w:t>neutral</w:t>
                        </w:r>
                      </w:p>
                    </w:txbxContent>
                  </v:textbox>
                </v:shape>
                <v:shape id="Text Box 143" o:spid="_x0000_s1099" type="#_x0000_t202" style="position:absolute;left:4427;top:2160;width:628;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" filled="f" stroked="f">
                  <v:path arrowok="t"/>
                  <v:textbox inset="0,0,0,0">
                    <w:txbxContent>
                      <w:p w14:paraId="1BAD0A1E" w14:textId="77777777" w:rsidR="0099680A" w:rsidRDefault="0099680A" w:rsidP="0099680A">
                        <w:pPr>
                          <w:spacing w:line="137" w:lineRule="exact"/>
                          <w:rPr>
                            <w:rFonts w:ascii="Arial"/>
                            <w:sz w:val="14"/>
                          </w:rPr>
                        </w:pPr>
                        <w:r>
                          <w:rPr>
                            <w:rFonts w:ascii="Arial"/>
                            <w:color w:val="202020"/>
                            <w:sz w:val="14"/>
                          </w:rPr>
                          <w:t>thank you</w:t>
                        </w:r>
                      </w:p>
                    </w:txbxContent>
                  </v:textbox>
                </v:shape>
                <v:shape id="Text Box 142" o:spid="_x0000_s1100" type="#_x0000_t202" style="position:absolute;left:675;top:2470;width:98;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" filled="f" stroked="f">
                  <v:path arrowok="t"/>
                  <v:textbox inset="0,0,0,0">
                    <w:txbxContent>
                      <w:p w14:paraId="71FC1667" w14:textId="77777777" w:rsidR="0099680A" w:rsidRDefault="0099680A" w:rsidP="0099680A">
                        <w:pPr>
                          <w:spacing w:line="137" w:lineRule="exact"/>
                          <w:rPr>
                            <w:rFonts w:ascii="Arial"/>
                            <w:b/>
                            <w:sz w:val="14"/>
                          </w:rPr>
                        </w:pPr>
                        <w:r>
                          <w:rPr>
                            <w:rFonts w:ascii="Arial"/>
                            <w:b/>
                            <w:color w:val="202020"/>
                            <w:sz w:val="14"/>
                          </w:rPr>
                          <w:t>3</w:t>
                        </w:r>
                      </w:p>
                    </w:txbxContent>
                  </v:textbox>
                </v:shape>
                <v:shape id="Text Box 141" o:spid="_x0000_s1101" type="#_x0000_t202" style="position:absolute;left:1564;top:2470;width:3491;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" filled="f" stroked="f">
                  <v:path arrowok="t"/>
                  <v:textbox inset="0,0,0,0">
                    <w:txbxContent>
                      <w:p w14:paraId="2FFC1715" w14:textId="77777777" w:rsidR="0099680A" w:rsidRDefault="0099680A" w:rsidP="0099680A">
                        <w:pPr>
                          <w:tabs>
                            <w:tab w:val="left" w:pos="598"/>
                          </w:tabs>
                          <w:spacing w:line="137" w:lineRule="exact"/>
                          <w:rPr>
                            <w:rFonts w:ascii="Arial"/>
                            <w:sz w:val="14"/>
                          </w:rPr>
                        </w:pPr>
                        <w:r>
                          <w:rPr>
                            <w:rFonts w:ascii="Arial"/>
                            <w:color w:val="202020"/>
                            <w:sz w:val="14"/>
                          </w:rPr>
                          <w:t>fear</w:t>
                        </w:r>
                        <w:r>
                          <w:rPr>
                            <w:rFonts w:ascii="Arial"/>
                            <w:color w:val="202020"/>
                            <w:sz w:val="14"/>
                          </w:rPr>
                          <w:tab/>
                          <w:t>is taking the dog to the met then a play date ...</w:t>
                        </w:r>
                      </w:p>
                    </w:txbxContent>
                  </v:textbox>
                </v:shape>
                <v:shape id="Text Box 140" o:spid="_x0000_s1102" type="#_x0000_t202" style="position:absolute;left:675;top:2790;width:98;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" filled="f" stroked="f">
                  <v:path arrowok="t"/>
                  <v:textbox inset="0,0,0,0">
                    <w:txbxContent>
                      <w:p w14:paraId="404A5AF1" w14:textId="77777777" w:rsidR="0099680A" w:rsidRDefault="0099680A" w:rsidP="0099680A">
                        <w:pPr>
                          <w:spacing w:line="137" w:lineRule="exact"/>
                          <w:rPr>
                            <w:rFonts w:ascii="Arial"/>
                            <w:b/>
                            <w:sz w:val="14"/>
                          </w:rPr>
                        </w:pPr>
                        <w:r>
                          <w:rPr>
                            <w:rFonts w:ascii="Arial"/>
                            <w:b/>
                            <w:color w:val="202020"/>
                            <w:sz w:val="14"/>
                          </w:rPr>
                          <w:t>4</w:t>
                        </w:r>
                      </w:p>
                    </w:txbxContent>
                  </v:textbox>
                </v:shape>
                <v:shape id="Text Box 139" o:spid="_x0000_s1103" type="#_x0000_t202" style="position:absolute;left:1564;top:2790;width:3491;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" filled="f" stroked="f">
                  <v:path arrowok="t"/>
                  <v:textbox inset="0,0,0,0">
                    <w:txbxContent>
                      <w:p w14:paraId="453FB48D" w14:textId="77777777" w:rsidR="0099680A" w:rsidRDefault="0099680A" w:rsidP="0099680A">
                        <w:pPr>
                          <w:tabs>
                            <w:tab w:val="left" w:pos="586"/>
                          </w:tabs>
                          <w:spacing w:line="137" w:lineRule="exact"/>
                          <w:rPr>
                            <w:rFonts w:ascii="Arial"/>
                            <w:sz w:val="14"/>
                          </w:rPr>
                        </w:pPr>
                        <w:r>
                          <w:rPr>
                            <w:rFonts w:ascii="Arial"/>
                            <w:color w:val="202020"/>
                            <w:sz w:val="14"/>
                          </w:rPr>
                          <w:t>fear</w:t>
                        </w:r>
                        <w:r>
                          <w:rPr>
                            <w:rFonts w:ascii="Arial"/>
                            <w:color w:val="202020"/>
                            <w:sz w:val="14"/>
                          </w:rPr>
                          <w:tab/>
                          <w:t xml:space="preserve">rude that sucks! why would they tow it from </w:t>
                        </w:r>
                        <w:r>
                          <w:rPr>
                            <w:rFonts w:ascii="Arial"/>
                            <w:color w:val="202020"/>
                            <w:spacing w:val="-3"/>
                            <w:sz w:val="14"/>
                          </w:rPr>
                          <w:t>y...</w:t>
                        </w:r>
                      </w:p>
                    </w:txbxContent>
                  </v:textbox>
                </v:shape>
                <v:shape id="Text Box 138" o:spid="_x0000_s1104" type="#_x0000_t202" style="position:absolute;left:656;top:3100;width:137;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" filled="f" stroked="f">
                  <v:path arrowok="t"/>
                  <v:textbox inset="0,0,0,0">
                    <w:txbxContent>
                      <w:p w14:paraId="362FA7DD" w14:textId="77777777" w:rsidR="0099680A" w:rsidRDefault="0099680A" w:rsidP="0099680A">
                        <w:pPr>
                          <w:spacing w:line="137" w:lineRule="exact"/>
                          <w:rPr>
                            <w:rFonts w:ascii="Arial"/>
                            <w:b/>
                            <w:sz w:val="14"/>
                          </w:rPr>
                        </w:pPr>
                        <w:r>
                          <w:rPr>
                            <w:rFonts w:ascii="Arial"/>
                            <w:b/>
                            <w:color w:val="202020"/>
                            <w:sz w:val="14"/>
                          </w:rPr>
                          <w:t>...</w:t>
                        </w:r>
                      </w:p>
                    </w:txbxContent>
                  </v:textbox>
                </v:shape>
                <v:shape id="Text Box 137" o:spid="_x0000_s1105" type="#_x0000_t202" style="position:absolute;left:1688;top:3100;width:137;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" filled="f" stroked="f">
                  <v:path arrowok="t"/>
                  <v:textbox inset="0,0,0,0">
                    <w:txbxContent>
                      <w:p w14:paraId="1D86B41D" w14:textId="77777777" w:rsidR="0099680A" w:rsidRDefault="0099680A" w:rsidP="0099680A">
                        <w:pPr>
                          <w:spacing w:line="137" w:lineRule="exact"/>
                          <w:rPr>
                            <w:rFonts w:ascii="Arial"/>
                            <w:sz w:val="14"/>
                          </w:rPr>
                        </w:pPr>
                        <w:r>
                          <w:rPr>
                            <w:rFonts w:ascii="Arial"/>
                            <w:color w:val="202020"/>
                            <w:sz w:val="14"/>
                          </w:rPr>
                          <w:t>...</w:t>
                        </w:r>
                      </w:p>
                    </w:txbxContent>
                  </v:textbox>
                </v:shape>
                <v:shape id="Text Box 136" o:spid="_x0000_s1106" type="#_x0000_t202" style="position:absolute;left:4918;top:3100;width:137;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" filled="f" stroked="f">
                  <v:path arrowok="t"/>
                  <v:textbox inset="0,0,0,0">
                    <w:txbxContent>
                      <w:p w14:paraId="680F5958" w14:textId="77777777" w:rsidR="0099680A" w:rsidRDefault="0099680A" w:rsidP="0099680A">
                        <w:pPr>
                          <w:spacing w:line="137" w:lineRule="exact"/>
                          <w:rPr>
                            <w:rFonts w:ascii="Arial"/>
                            <w:sz w:val="14"/>
                          </w:rPr>
                        </w:pPr>
                        <w:r>
                          <w:rPr>
                            <w:rFonts w:ascii="Arial"/>
                            <w:color w:val="202020"/>
                            <w:sz w:val="14"/>
                          </w:rPr>
                          <w:t>...</w:t>
                        </w:r>
                      </w:p>
                    </w:txbxContent>
                  </v:textbox>
                </v:shape>
                <v:shape id="Text Box 135" o:spid="_x0000_s1107" type="#_x0000_t202" style="position:absolute;left:520;top:3420;width:410;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" filled="f" stroked="f">
                  <v:path arrowok="t"/>
                  <v:textbox inset="0,0,0,0">
                    <w:txbxContent>
                      <w:p w14:paraId="41F52EA5" w14:textId="77777777" w:rsidR="0099680A" w:rsidRDefault="0099680A" w:rsidP="0099680A">
                        <w:pPr>
                          <w:spacing w:line="137" w:lineRule="exact"/>
                          <w:rPr>
                            <w:rFonts w:ascii="Arial"/>
                            <w:b/>
                            <w:sz w:val="14"/>
                          </w:rPr>
                        </w:pPr>
                        <w:r>
                          <w:rPr>
                            <w:rFonts w:ascii="Arial"/>
                            <w:b/>
                            <w:color w:val="202020"/>
                            <w:sz w:val="14"/>
                          </w:rPr>
                          <w:t>31856</w:t>
                        </w:r>
                      </w:p>
                    </w:txbxContent>
                  </v:textbox>
                </v:shape>
                <v:shape id="Text Box 134" o:spid="_x0000_s1108" type="#_x0000_t202" style="position:absolute;left:1626;top:3420;width:199;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" filled="f" stroked="f">
                  <v:path arrowok="t"/>
                  <v:textbox inset="0,0,0,0">
                    <w:txbxContent>
                      <w:p w14:paraId="2B1743F3" w14:textId="77777777" w:rsidR="0099680A" w:rsidRDefault="0099680A" w:rsidP="0099680A">
                        <w:pPr>
                          <w:spacing w:line="137" w:lineRule="exact"/>
                          <w:rPr>
                            <w:rFonts w:ascii="Arial"/>
                            <w:sz w:val="14"/>
                          </w:rPr>
                        </w:pPr>
                        <w:r>
                          <w:rPr>
                            <w:rFonts w:ascii="Arial"/>
                            <w:color w:val="202020"/>
                            <w:sz w:val="14"/>
                          </w:rPr>
                          <w:t>joy</w:t>
                        </w:r>
                      </w:p>
                    </w:txbxContent>
                  </v:textbox>
                </v:shape>
                <v:shape id="Text Box 133" o:spid="_x0000_s1109" type="#_x0000_t202" style="position:absolute;left:2959;top:3420;width:2096;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" filled="f" stroked="f">
                  <v:path arrowok="t"/>
                  <v:textbox inset="0,0,0,0">
                    <w:txbxContent>
                      <w:p w14:paraId="48233E17" w14:textId="77777777" w:rsidR="0099680A" w:rsidRDefault="0099680A" w:rsidP="0099680A">
                        <w:pPr>
                          <w:spacing w:line="137" w:lineRule="exact"/>
                          <w:rPr>
                            <w:rFonts w:ascii="Arial"/>
                            <w:sz w:val="14"/>
                          </w:rPr>
                        </w:pPr>
                        <w:r>
                          <w:rPr>
                            <w:rFonts w:ascii="Arial"/>
                            <w:color w:val="202020"/>
                            <w:sz w:val="14"/>
                          </w:rPr>
                          <w:t>passive morning i am stuffed now</w:t>
                        </w:r>
                      </w:p>
                    </w:txbxContent>
                  </v:textbox>
                </v:shape>
                <v:shape id="Text Box 132" o:spid="_x0000_s1110" type="#_x0000_t202" style="position:absolute;left:520;top:3730;width:1306;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" filled="f" stroked="f">
                  <v:path arrowok="t"/>
                  <v:textbox inset="0,0,0,0">
                    <w:txbxContent>
                      <w:p w14:paraId="47ADC355" w14:textId="77777777" w:rsidR="0099680A" w:rsidRDefault="0099680A" w:rsidP="0099680A">
                        <w:pPr>
                          <w:tabs>
                            <w:tab w:val="left" w:pos="763"/>
                          </w:tabs>
                          <w:spacing w:line="137" w:lineRule="exact"/>
                          <w:rPr>
                            <w:rFonts w:ascii="Arial"/>
                            <w:sz w:val="14"/>
                          </w:rPr>
                        </w:pPr>
                        <w:r>
                          <w:rPr>
                            <w:rFonts w:ascii="Arial"/>
                            <w:b/>
                            <w:color w:val="202020"/>
                            <w:sz w:val="14"/>
                          </w:rPr>
                          <w:t>31857</w:t>
                        </w:r>
                        <w:r>
                          <w:rPr>
                            <w:rFonts w:ascii="Arial"/>
                            <w:b/>
                            <w:color w:val="202020"/>
                            <w:sz w:val="14"/>
                          </w:rPr>
                          <w:tab/>
                        </w:r>
                        <w:r>
                          <w:rPr>
                            <w:rFonts w:ascii="Arial"/>
                            <w:color w:val="202020"/>
                            <w:sz w:val="14"/>
                          </w:rPr>
                          <w:t>sadness</w:t>
                        </w:r>
                      </w:p>
                    </w:txbxContent>
                  </v:textbox>
                </v:shape>
                <v:shape id="Text Box 131" o:spid="_x0000_s1111" type="#_x0000_t202" style="position:absolute;left:2552;top:3730;width:2503;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" filled="f" stroked="f">
                  <v:path arrowok="t"/>
                  <v:textbox inset="0,0,0,0">
                    <w:txbxContent>
                      <w:p w14:paraId="4ED1E9DC" w14:textId="77777777" w:rsidR="0099680A" w:rsidRDefault="0099680A" w:rsidP="0099680A">
                        <w:pPr>
                          <w:spacing w:line="137" w:lineRule="exact"/>
                          <w:rPr>
                            <w:rFonts w:ascii="Arial" w:hAnsi="Arial"/>
                            <w:sz w:val="14"/>
                          </w:rPr>
                        </w:pPr>
                        <w:r>
                          <w:rPr>
                            <w:rFonts w:ascii="Arial" w:hAnsi="Arial"/>
                            <w:color w:val="202020"/>
                            <w:sz w:val="14"/>
                          </w:rPr>
                          <w:t>toe it is deﬁnitely of fun to travel ﬁrst cl...</w:t>
                        </w:r>
                      </w:p>
                    </w:txbxContent>
                  </v:textbox>
                </v:shape>
                <v:shape id="Text Box 130" o:spid="_x0000_s1112" type="#_x0000_t202" style="position:absolute;left:520;top:4040;width:410;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" filled="f" stroked="f">
                  <v:path arrowok="t"/>
                  <v:textbox inset="0,0,0,0">
                    <w:txbxContent>
                      <w:p w14:paraId="78BB7EC1" w14:textId="77777777" w:rsidR="0099680A" w:rsidRDefault="0099680A" w:rsidP="0099680A">
                        <w:pPr>
                          <w:spacing w:line="137" w:lineRule="exact"/>
                          <w:rPr>
                            <w:rFonts w:ascii="Arial"/>
                            <w:b/>
                            <w:sz w:val="14"/>
                          </w:rPr>
                        </w:pPr>
                        <w:r>
                          <w:rPr>
                            <w:rFonts w:ascii="Arial"/>
                            <w:b/>
                            <w:color w:val="202020"/>
                            <w:sz w:val="14"/>
                          </w:rPr>
                          <w:t>31858</w:t>
                        </w:r>
                      </w:p>
                    </w:txbxContent>
                  </v:textbox>
                </v:shape>
                <v:shape id="Text Box 129" o:spid="_x0000_s1113" type="#_x0000_t202" style="position:absolute;left:1548;top:4040;width:277;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" filled="f" stroked="f">
                  <v:path arrowok="t"/>
                  <v:textbox inset="0,0,0,0">
                    <w:txbxContent>
                      <w:p w14:paraId="6884029B" w14:textId="77777777" w:rsidR="0099680A" w:rsidRDefault="0099680A" w:rsidP="0099680A">
                        <w:pPr>
                          <w:spacing w:line="137" w:lineRule="exact"/>
                          <w:rPr>
                            <w:rFonts w:ascii="Arial"/>
                            <w:sz w:val="14"/>
                          </w:rPr>
                        </w:pPr>
                        <w:r>
                          <w:rPr>
                            <w:rFonts w:ascii="Arial"/>
                            <w:color w:val="202020"/>
                            <w:sz w:val="14"/>
                          </w:rPr>
                          <w:t>love</w:t>
                        </w:r>
                      </w:p>
                    </w:txbxContent>
                  </v:textbox>
                </v:shape>
                <v:shape id="Text Box 128" o:spid="_x0000_s1114" type="#_x0000_t202" style="position:absolute;left:2350;top:4040;width:2705;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" filled="f" stroked="f">
                  <v:path arrowok="t"/>
                  <v:textbox inset="0,0,0,0">
                    <w:txbxContent>
                      <w:p w14:paraId="58BD9183" w14:textId="77777777" w:rsidR="0099680A" w:rsidRDefault="0099680A" w:rsidP="0099680A">
                        <w:pPr>
                          <w:spacing w:line="137" w:lineRule="exact"/>
                          <w:rPr>
                            <w:rFonts w:ascii="Arial"/>
                            <w:sz w:val="14"/>
                          </w:rPr>
                        </w:pPr>
                        <w:r>
                          <w:rPr>
                            <w:rFonts w:ascii="Arial"/>
                            <w:color w:val="202020"/>
                            <w:sz w:val="14"/>
                          </w:rPr>
                          <w:t>thanks for following it means a lot to me i ...</w:t>
                        </w:r>
                      </w:p>
                    </w:txbxContent>
                  </v:textbox>
                </v:shape>
                <v:shape id="Text Box 127" o:spid="_x0000_s1115" type="#_x0000_t202" style="position:absolute;left:520;top:4360;width:410;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" filled="f" stroked="f">
                  <v:path arrowok="t"/>
                  <v:textbox inset="0,0,0,0">
                    <w:txbxContent>
                      <w:p w14:paraId="1CA1C100" w14:textId="77777777" w:rsidR="0099680A" w:rsidRDefault="0099680A" w:rsidP="0099680A">
                        <w:pPr>
                          <w:spacing w:line="137" w:lineRule="exact"/>
                          <w:rPr>
                            <w:rFonts w:ascii="Arial"/>
                            <w:b/>
                            <w:sz w:val="14"/>
                          </w:rPr>
                        </w:pPr>
                        <w:r>
                          <w:rPr>
                            <w:rFonts w:ascii="Arial"/>
                            <w:b/>
                            <w:color w:val="202020"/>
                            <w:sz w:val="14"/>
                          </w:rPr>
                          <w:t>31859</w:t>
                        </w:r>
                      </w:p>
                    </w:txbxContent>
                  </v:textbox>
                </v:shape>
                <v:shape id="Text Box 126" o:spid="_x0000_s1116" type="#_x0000_t202" style="position:absolute;left:1377;top:4360;width:449;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" filled="f" stroked="f">
                  <v:path arrowok="t"/>
                  <v:textbox inset="0,0,0,0">
                    <w:txbxContent>
                      <w:p w14:paraId="38585825" w14:textId="77777777" w:rsidR="0099680A" w:rsidRDefault="0099680A" w:rsidP="0099680A">
                        <w:pPr>
                          <w:spacing w:line="137" w:lineRule="exact"/>
                          <w:rPr>
                            <w:rFonts w:ascii="Arial"/>
                            <w:sz w:val="14"/>
                          </w:rPr>
                        </w:pPr>
                        <w:r>
                          <w:rPr>
                            <w:rFonts w:ascii="Arial"/>
                            <w:color w:val="202020"/>
                            <w:sz w:val="14"/>
                          </w:rPr>
                          <w:t>neutral</w:t>
                        </w:r>
                      </w:p>
                    </w:txbxContent>
                  </v:textbox>
                </v:shape>
                <v:shape id="Text Box 125" o:spid="_x0000_s1117" type="#_x0000_t202" style="position:absolute;left:3089;top:4360;width:1966;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" filled="f" stroked="f">
                  <v:path arrowok="t"/>
                  <v:textbox inset="0,0,0,0">
                    <w:txbxContent>
                      <w:p w14:paraId="4B0AD9F7" w14:textId="77777777" w:rsidR="0099680A" w:rsidRDefault="0099680A" w:rsidP="0099680A">
                        <w:pPr>
                          <w:spacing w:line="137" w:lineRule="exact"/>
                          <w:rPr>
                            <w:rFonts w:ascii="Arial"/>
                            <w:sz w:val="14"/>
                          </w:rPr>
                        </w:pPr>
                        <w:r>
                          <w:rPr>
                            <w:rFonts w:ascii="Arial"/>
                            <w:color w:val="202020"/>
                            <w:sz w:val="14"/>
                          </w:rPr>
                          <w:t>in going to my dance class now</w:t>
                        </w:r>
                      </w:p>
                    </w:txbxContent>
                  </v:textbox>
                </v:shape>
                <v:shape id="Text Box 124" o:spid="_x0000_s1118" type="#_x0000_t202" style="position:absolute;left:520;top:4670;width:410;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" filled="f" stroked="f">
                  <v:path arrowok="t"/>
                  <v:textbox inset="0,0,0,0">
                    <w:txbxContent>
                      <w:p w14:paraId="37939F0A" w14:textId="77777777" w:rsidR="0099680A" w:rsidRDefault="0099680A" w:rsidP="0099680A">
                        <w:pPr>
                          <w:spacing w:line="137" w:lineRule="exact"/>
                          <w:rPr>
                            <w:rFonts w:ascii="Arial"/>
                            <w:b/>
                            <w:sz w:val="14"/>
                          </w:rPr>
                        </w:pPr>
                        <w:r>
                          <w:rPr>
                            <w:rFonts w:ascii="Arial"/>
                            <w:b/>
                            <w:color w:val="202020"/>
                            <w:sz w:val="14"/>
                          </w:rPr>
                          <w:t>31860</w:t>
                        </w:r>
                      </w:p>
                    </w:txbxContent>
                  </v:textbox>
                </v:shape>
                <v:shape id="Text Box 123" o:spid="_x0000_s1119" type="#_x0000_t202" style="position:absolute;left:1626;top:4670;width:3429;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" filled="f" stroked="f">
                  <v:path arrowok="t"/>
                  <v:textbox inset="0,0,0,0">
                    <w:txbxContent>
                      <w:p w14:paraId="506324CD" w14:textId="77777777" w:rsidR="0099680A" w:rsidRDefault="0099680A" w:rsidP="0099680A">
                        <w:pPr>
                          <w:spacing w:line="137" w:lineRule="exact"/>
                          <w:rPr>
                            <w:rFonts w:ascii="Arial"/>
                            <w:sz w:val="14"/>
                          </w:rPr>
                        </w:pPr>
                        <w:r>
                          <w:rPr>
                            <w:rFonts w:ascii="Arial"/>
                            <w:color w:val="202020"/>
                            <w:sz w:val="14"/>
                          </w:rPr>
                          <w:t>joy early monday charming may only a few weeks left</w:t>
                        </w:r>
                      </w:p>
                    </w:txbxContent>
                  </v:textbox>
                </v:shape>
                <v:shape id="Text Box 122" o:spid="_x0000_s1120" type="#_x0000_t202" style="position:absolute;left:450;top:4970;width:1542;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" filled="f" stroked="f">
                  <v:path arrowok="t"/>
                  <v:textbox inset="0,0,0,0">
                    <w:txbxContent>
                      <w:p w14:paraId="1EA7C9DB" w14:textId="77777777" w:rsidR="0099680A" w:rsidRDefault="0099680A" w:rsidP="0099680A">
                        <w:pPr>
                          <w:spacing w:line="137" w:lineRule="exact"/>
                          <w:rPr>
                            <w:rFonts w:ascii="Arial" w:hAnsi="Arial"/>
                            <w:sz w:val="14"/>
                          </w:rPr>
                        </w:pPr>
                        <w:r>
                          <w:rPr>
                            <w:rFonts w:ascii="Arial" w:hAnsi="Arial"/>
                            <w:color w:val="202020"/>
                            <w:sz w:val="14"/>
                          </w:rPr>
                          <w:t>31861 rows × 2 columns</w:t>
                        </w:r>
                      </w:p>
                    </w:txbxContent>
                  </v:textbox>
                </v:shape>
                <v:shape id="Text Box 121" o:spid="_x0000_s1121" type="#_x0000_t202" style="position:absolute;left:60;top:212;width:6575;height:7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" filled="f" stroked="f">
                  <v:path arrowok="t"/>
                  <v:textbox inset="0,0,0,0">
                    <w:txbxContent>
                      <w:p w14:paraId="2637B8C5" w14:textId="77777777" w:rsidR="0099680A" w:rsidRDefault="0099680A" w:rsidP="0099680A">
                        <w:pPr>
                          <w:spacing w:line="148" w:lineRule="exact"/>
                          <w:rPr>
                            <w:sz w:val="14"/>
                          </w:rPr>
                        </w:pPr>
                        <w:r>
                          <w:rPr>
                            <w:color w:val="202020"/>
                            <w:sz w:val="14"/>
                          </w:rPr>
                          <w:t>train_df['content'] = train_df['content'].apply(lambda text: lower_case(text))</w:t>
                        </w:r>
                      </w:p>
                      <w:p w14:paraId="42B819E2" w14:textId="77777777" w:rsidR="0099680A" w:rsidRDefault="0099680A" w:rsidP="0099680A">
                        <w:pPr>
                          <w:spacing w:line="190" w:lineRule="atLeast"/>
                          <w:ind w:right="169"/>
                          <w:rPr>
                            <w:sz w:val="14"/>
                          </w:rPr>
                        </w:pPr>
                        <w:r>
                          <w:rPr>
                            <w:color w:val="202020"/>
                            <w:sz w:val="14"/>
                          </w:rPr>
                          <w:t>val_df['content'] = val_df['content'].apply(lambda text: lower_case(text)) test_df['content'] = test_df['content'].apply(lambda text: lower_case(text)) train_df</w:t>
                        </w:r>
                      </w:p>
                    </w:txbxContent>
                  </v:textbox>
                </v:shape>
                <v:shape id="Text Box 120" o:spid="_x0000_s1122" type="#_x0000_t202" style="position:absolute;left:2396;width:2705;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" filled="f" stroked="f">
                  <v:path arrowok="t"/>
                  <v:textbox inset="0,0,0,0">
                    <w:txbxContent>
                      <w:p w14:paraId="5F98DC9B" w14:textId="77777777" w:rsidR="0099680A" w:rsidRDefault="0099680A" w:rsidP="0099680A">
                        <w:pPr>
                          <w:spacing w:line="137" w:lineRule="exact"/>
                          <w:rPr>
                            <w:rFonts w:ascii="Arial"/>
                            <w:sz w:val="14"/>
                          </w:rPr>
                        </w:pPr>
                        <w:r>
                          <w:rPr>
                            <w:rFonts w:ascii="Arial"/>
                            <w:color w:val="202020"/>
                            <w:sz w:val="14"/>
                          </w:rPr>
                          <w:t>thanks for following it means a lot to me i ...</w:t>
                        </w:r>
                      </w:p>
                    </w:txbxContent>
                  </v:textbox>
                </v:shape>
                <v:shape id="Text Box 119" o:spid="_x0000_s1123" type="#_x0000_t202" style="position:absolute;left:1548;width:277;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" filled="f" stroked="f">
                  <v:path arrowok="t"/>
                  <v:textbox inset="0,0,0,0">
                    <w:txbxContent>
                      <w:p w14:paraId="6478EB38" w14:textId="77777777" w:rsidR="0099680A" w:rsidRDefault="0099680A" w:rsidP="0099680A">
                        <w:pPr>
                          <w:spacing w:line="137" w:lineRule="exact"/>
                          <w:rPr>
                            <w:rFonts w:ascii="Arial"/>
                            <w:sz w:val="14"/>
                          </w:rPr>
                        </w:pPr>
                        <w:r>
                          <w:rPr>
                            <w:rFonts w:ascii="Arial"/>
                            <w:color w:val="202020"/>
                            <w:sz w:val="14"/>
                          </w:rPr>
                          <w:t>love</w:t>
                        </w:r>
                      </w:p>
                    </w:txbxContent>
                  </v:textbox>
                </v:shape>
                <v:shape id="Text Box 118" o:spid="_x0000_s1124" type="#_x0000_t202" style="position:absolute;left:520;width:410;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" filled="f" stroked="f">
                  <v:path arrowok="t"/>
                  <v:textbox inset="0,0,0,0">
                    <w:txbxContent>
                      <w:p w14:paraId="17ED348C" w14:textId="77777777" w:rsidR="0099680A" w:rsidRDefault="0099680A" w:rsidP="0099680A">
                        <w:pPr>
                          <w:spacing w:line="137" w:lineRule="exact"/>
                          <w:rPr>
                            <w:rFonts w:ascii="Arial"/>
                            <w:b/>
                            <w:sz w:val="14"/>
                          </w:rPr>
                        </w:pPr>
                        <w:r>
                          <w:rPr>
                            <w:rFonts w:ascii="Arial"/>
                            <w:b/>
                            <w:color w:val="202020"/>
                            <w:sz w:val="14"/>
                          </w:rPr>
                          <w:t>31858</w:t>
                        </w:r>
                      </w:p>
                    </w:txbxContent>
                  </v:textbox>
                </v:shape>
                <w10:anchorlock/>
              </v:group>
            </w:pict>
          </mc:Fallback>
        </mc:AlternateContent>
      </w:r>
    </w:p>
    <w:p w14:paraId="52886E86" w14:textId="77777777" w:rsidR="0099680A" w:rsidRDefault="0099680A" w:rsidP="002F06F4">
      <w:pPr>
        <w:rPr>
          <w:rFonts w:ascii="Arial"/>
          <w:sz w:val="6"/>
        </w:rPr>
      </w:pPr>
      <w:r>
        <w:rPr>
          <w:noProof/>
        </w:rPr>
        <mc:AlternateContent>
          <mc:Choice Requires="wps">
            <w:drawing>
              <wp:anchor distT="0" distB="0" distL="0" distR="0" simplePos="0" relativeHeight="251718656" behindDoc="1" locked="0" layoutInCell="1" allowOverlap="1" wp14:anchorId="6F93D3BC" wp14:editId="152EBB9A">
                <wp:simplePos x="0" y="0"/>
                <wp:positionH relativeFrom="page">
                  <wp:posOffset>469900</wp:posOffset>
                </wp:positionH>
                <wp:positionV relativeFrom="paragraph">
                  <wp:posOffset>64135</wp:posOffset>
                </wp:positionV>
                <wp:extent cx="6718300" cy="971550"/>
                <wp:effectExtent l="0" t="0" r="0" b="0"/>
                <wp:wrapTopAndBottom/>
                <wp:docPr id="1642112611" name="Text Box 1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9715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D3B07D" w14:textId="77777777" w:rsidR="0099680A" w:rsidRDefault="0099680A" w:rsidP="0099680A">
                            <w:pPr>
                              <w:pStyle w:val="BodyText"/>
                              <w:spacing w:before="123"/>
                              <w:ind w:left="59"/>
                            </w:pPr>
                            <w:r>
                              <w:rPr>
                                <w:color w:val="202020"/>
                              </w:rPr>
                              <w:t>p = inflect.engine()</w:t>
                            </w:r>
                          </w:p>
                          <w:p w14:paraId="0A266F27" w14:textId="77777777" w:rsidR="0099680A" w:rsidRDefault="0099680A" w:rsidP="0099680A">
                            <w:pPr>
                              <w:pStyle w:val="BodyText"/>
                              <w:spacing w:before="6"/>
                              <w:rPr>
                                <w:sz w:val="19"/>
                              </w:rPr>
                            </w:pPr>
                          </w:p>
                          <w:p w14:paraId="7F82D713" w14:textId="77777777" w:rsidR="0099680A" w:rsidRDefault="0099680A" w:rsidP="0099680A">
                            <w:pPr>
                              <w:pStyle w:val="BodyText"/>
                              <w:spacing w:line="288" w:lineRule="auto"/>
                              <w:ind w:left="396" w:right="7644" w:hanging="337"/>
                            </w:pPr>
                            <w:r>
                              <w:rPr>
                                <w:color w:val="202020"/>
                              </w:rPr>
                              <w:t>def replace_numbers_in_text(text): words = text.split()</w:t>
                            </w:r>
                          </w:p>
                          <w:p w14:paraId="5981DEAD" w14:textId="77777777" w:rsidR="0099680A" w:rsidRDefault="0099680A" w:rsidP="0099680A">
                            <w:pPr>
                              <w:pStyle w:val="BodyText"/>
                              <w:spacing w:line="288" w:lineRule="auto"/>
                              <w:ind w:left="396" w:right="3191" w:hanging="1"/>
                            </w:pPr>
                            <w:r>
                              <w:rPr>
                                <w:color w:val="202020"/>
                              </w:rPr>
                              <w:t>new_words = [p.number_to_words(word) if word.isdigit() else word for word in words] return " ".join(new_word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93D3BC" id="Text Box 116" o:spid="_x0000_s1125" type="#_x0000_t202" style="position:absolute;margin-left:37pt;margin-top:5.05pt;width:529pt;height:76.5pt;z-index:-2515978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" fillcolor="#f6f6f6" stroked="f">
                <v:path arrowok="t"/>
                <v:textbox inset="0,0,0,0">
                  <w:txbxContent>
                    <w:p w14:paraId="2ED3B07D" w14:textId="77777777" w:rsidR="0099680A" w:rsidRDefault="0099680A" w:rsidP="0099680A">
                      <w:pPr>
                        <w:pStyle w:val="BodyText"/>
                        <w:spacing w:before="123"/>
                        <w:ind w:left="59"/>
                      </w:pPr>
                      <w:r>
                        <w:rPr>
                          <w:color w:val="202020"/>
                        </w:rPr>
                        <w:t>p = inflect.engine()</w:t>
                      </w:r>
                    </w:p>
                    <w:p w14:paraId="0A266F27" w14:textId="77777777" w:rsidR="0099680A" w:rsidRDefault="0099680A" w:rsidP="0099680A">
                      <w:pPr>
                        <w:pStyle w:val="BodyText"/>
                        <w:spacing w:before="6"/>
                        <w:rPr>
                          <w:sz w:val="19"/>
                        </w:rPr>
                      </w:pPr>
                    </w:p>
                    <w:p w14:paraId="7F82D713" w14:textId="77777777" w:rsidR="0099680A" w:rsidRDefault="0099680A" w:rsidP="0099680A">
                      <w:pPr>
                        <w:pStyle w:val="BodyText"/>
                        <w:spacing w:line="288" w:lineRule="auto"/>
                        <w:ind w:left="396" w:right="7644" w:hanging="337"/>
                      </w:pPr>
                      <w:r>
                        <w:rPr>
                          <w:color w:val="202020"/>
                        </w:rPr>
                        <w:t>def replace_numbers_in_text(text): words = text.split()</w:t>
                      </w:r>
                    </w:p>
                    <w:p w14:paraId="5981DEAD" w14:textId="77777777" w:rsidR="0099680A" w:rsidRDefault="0099680A" w:rsidP="0099680A">
                      <w:pPr>
                        <w:pStyle w:val="BodyText"/>
                        <w:spacing w:line="288" w:lineRule="auto"/>
                        <w:ind w:left="396" w:right="3191" w:hanging="1"/>
                      </w:pPr>
                      <w:r>
                        <w:rPr>
                          <w:color w:val="202020"/>
                        </w:rPr>
                        <w:t>new_words = [p.number_to_words(word) if word.isdigit() else word for word in words] return " ".join(new_words)</w:t>
                      </w:r>
                    </w:p>
                  </w:txbxContent>
                </v:textbox>
                <w10:wrap type="topAndBottom" anchorx="page"/>
              </v:shape>
            </w:pict>
          </mc:Fallback>
        </mc:AlternateContent>
      </w:r>
      <w:r>
        <w:rPr>
          <w:noProof/>
        </w:rPr>
        <mc:AlternateContent>
          <mc:Choice Requires="wps">
            <w:drawing>
              <wp:anchor distT="0" distB="0" distL="0" distR="0" simplePos="0" relativeHeight="251719680" behindDoc="1" locked="0" layoutInCell="1" allowOverlap="1" wp14:anchorId="3CDFB06D" wp14:editId="6C802940">
                <wp:simplePos x="0" y="0"/>
                <wp:positionH relativeFrom="page">
                  <wp:posOffset>469900</wp:posOffset>
                </wp:positionH>
                <wp:positionV relativeFrom="paragraph">
                  <wp:posOffset>1111885</wp:posOffset>
                </wp:positionV>
                <wp:extent cx="6718300" cy="609600"/>
                <wp:effectExtent l="0" t="0" r="0" b="0"/>
                <wp:wrapTopAndBottom/>
                <wp:docPr id="1013544936" name="Text Box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6096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92B838" w14:textId="77777777" w:rsidR="0099680A" w:rsidRDefault="0099680A" w:rsidP="0099680A">
                            <w:pPr>
                              <w:pStyle w:val="BodyText"/>
                              <w:spacing w:before="123" w:line="288" w:lineRule="auto"/>
                              <w:ind w:left="59" w:right="2855"/>
                            </w:pPr>
                            <w:r>
                              <w:rPr>
                                <w:color w:val="202020"/>
                              </w:rPr>
                              <w:t>train_df['content'] = train_df['content'].apply(lambda text: replace_numbers_in_text(text)) val_df['content'] = val_df['content'].apply(lambda text: replace_numbers_in_text(text)) test_df['content'] = test_df['content'].apply(lambda text: replace_numbers_in_text(text)) train_df</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DFB06D" id="Text Box 115" o:spid="_x0000_s1126" type="#_x0000_t202" style="position:absolute;margin-left:37pt;margin-top:87.55pt;width:529pt;height:48pt;z-index:-2515968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" fillcolor="#f6f6f6" stroked="f">
                <v:path arrowok="t"/>
                <v:textbox inset="0,0,0,0">
                  <w:txbxContent>
                    <w:p w14:paraId="0292B838" w14:textId="77777777" w:rsidR="0099680A" w:rsidRDefault="0099680A" w:rsidP="0099680A">
                      <w:pPr>
                        <w:pStyle w:val="BodyText"/>
                        <w:spacing w:before="123" w:line="288" w:lineRule="auto"/>
                        <w:ind w:left="59" w:right="2855"/>
                      </w:pPr>
                      <w:r>
                        <w:rPr>
                          <w:color w:val="202020"/>
                        </w:rPr>
                        <w:t>train_df['content'] = train_df['content'].apply(lambda text: replace_numbers_in_text(text)) val_df['content'] = val_df['content'].apply(lambda text: replace_numbers_in_text(text)) test_df['content'] = test_df['content'].apply(lambda text: replace_numbers_in_text(text)) train_df</w:t>
                      </w:r>
                    </w:p>
                  </w:txbxContent>
                </v:textbox>
                <w10:wrap type="topAndBottom" anchorx="page"/>
              </v:shape>
            </w:pict>
          </mc:Fallback>
        </mc:AlternateContent>
      </w:r>
    </w:p>
    <w:p w14:paraId="5704EFD5" w14:textId="77777777" w:rsidR="0099680A" w:rsidRDefault="0099680A" w:rsidP="002F06F4">
      <w:pPr>
        <w:rPr>
          <w:rFonts w:ascii="Arial"/>
        </w:rPr>
      </w:pPr>
    </w:p>
    <w:p w14:paraId="7371A075" w14:textId="77777777" w:rsidR="0099680A" w:rsidRDefault="0099680A" w:rsidP="002F06F4">
      <w:pPr>
        <w:rPr>
          <w:rFonts w:ascii="Arial"/>
          <w:sz w:val="12"/>
        </w:rPr>
      </w:pPr>
    </w:p>
    <w:p w14:paraId="69259FCA" w14:textId="77777777" w:rsidR="0099680A" w:rsidRDefault="0099680A" w:rsidP="002F06F4">
      <w:r>
        <w:rPr>
          <w:noProof/>
        </w:rPr>
        <mc:AlternateContent>
          <mc:Choice Requires="wps">
            <w:drawing>
              <wp:anchor distT="0" distB="0" distL="0" distR="0" simplePos="0" relativeHeight="251720704" behindDoc="1" locked="0" layoutInCell="1" allowOverlap="1" wp14:anchorId="0BBB6C6C" wp14:editId="303B1B90">
                <wp:simplePos x="0" y="0"/>
                <wp:positionH relativeFrom="page">
                  <wp:posOffset>755650</wp:posOffset>
                </wp:positionH>
                <wp:positionV relativeFrom="paragraph">
                  <wp:posOffset>144145</wp:posOffset>
                </wp:positionV>
                <wp:extent cx="2952750" cy="6350"/>
                <wp:effectExtent l="0" t="0" r="0" b="0"/>
                <wp:wrapTopAndBottom/>
                <wp:docPr id="33753457" name="Freeform 1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52750" cy="6350"/>
                        </a:xfrm>
                        <a:custGeom>
                          <a:avLst/>
                          <a:gdLst>
                            <a:gd name="T0" fmla="+- 0 5840 1190"/>
                            <a:gd name="T1" fmla="*/ T0 w 4650"/>
                            <a:gd name="T2" fmla="+- 0 227 227"/>
                            <a:gd name="T3" fmla="*/ 227 h 10"/>
                            <a:gd name="T4" fmla="+- 0 2620 1190"/>
                            <a:gd name="T5" fmla="*/ T4 w 4650"/>
                            <a:gd name="T6" fmla="+- 0 227 227"/>
                            <a:gd name="T7" fmla="*/ 227 h 10"/>
                            <a:gd name="T8" fmla="+- 0 1720 1190"/>
                            <a:gd name="T9" fmla="*/ T8 w 4650"/>
                            <a:gd name="T10" fmla="+- 0 227 227"/>
                            <a:gd name="T11" fmla="*/ 227 h 10"/>
                            <a:gd name="T12" fmla="+- 0 1190 1190"/>
                            <a:gd name="T13" fmla="*/ T12 w 4650"/>
                            <a:gd name="T14" fmla="+- 0 227 227"/>
                            <a:gd name="T15" fmla="*/ 227 h 10"/>
                            <a:gd name="T16" fmla="+- 0 1190 1190"/>
                            <a:gd name="T17" fmla="*/ T16 w 4650"/>
                            <a:gd name="T18" fmla="+- 0 237 227"/>
                            <a:gd name="T19" fmla="*/ 237 h 10"/>
                            <a:gd name="T20" fmla="+- 0 1720 1190"/>
                            <a:gd name="T21" fmla="*/ T20 w 4650"/>
                            <a:gd name="T22" fmla="+- 0 237 227"/>
                            <a:gd name="T23" fmla="*/ 237 h 10"/>
                            <a:gd name="T24" fmla="+- 0 2620 1190"/>
                            <a:gd name="T25" fmla="*/ T24 w 4650"/>
                            <a:gd name="T26" fmla="+- 0 237 227"/>
                            <a:gd name="T27" fmla="*/ 237 h 10"/>
                            <a:gd name="T28" fmla="+- 0 5840 1190"/>
                            <a:gd name="T29" fmla="*/ T28 w 4650"/>
                            <a:gd name="T30" fmla="+- 0 237 227"/>
                            <a:gd name="T31" fmla="*/ 237 h 10"/>
                            <a:gd name="T32" fmla="+- 0 5840 1190"/>
                            <a:gd name="T33" fmla="*/ T32 w 4650"/>
                            <a:gd name="T34" fmla="+- 0 227 227"/>
                            <a:gd name="T35" fmla="*/ 227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650" h="10">
                              <a:moveTo>
                                <a:pt x="4650" y="0"/>
                              </a:moveTo>
                              <a:lnTo>
                                <a:pt x="1430" y="0"/>
                              </a:lnTo>
                              <a:lnTo>
                                <a:pt x="530" y="0"/>
                              </a:lnTo>
                              <a:lnTo>
                                <a:pt x="0" y="0"/>
                              </a:lnTo>
                              <a:lnTo>
                                <a:pt x="0" y="10"/>
                              </a:lnTo>
                              <a:lnTo>
                                <a:pt x="530" y="10"/>
                              </a:lnTo>
                              <a:lnTo>
                                <a:pt x="1430" y="10"/>
                              </a:lnTo>
                              <a:lnTo>
                                <a:pt x="4650" y="10"/>
                              </a:lnTo>
                              <a:lnTo>
                                <a:pt x="4650" y="0"/>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920AA1" id="Freeform 114" o:spid="_x0000_s1026" style="position:absolute;margin-left:59.5pt;margin-top:11.35pt;width:232.5pt;height:.5pt;z-index:-2515957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4650,1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" path="m4650,l1430,,530,,,,,10r530,l1430,10r3220,l4650,xe" fillcolor="#d9d9d9" stroked="f">
                <v:path arrowok="t" o:connecttype="custom" o:connectlocs="2952750,144145;908050,144145;336550,144145;0,144145;0,150495;336550,150495;908050,150495;2952750,150495;2952750,144145" o:connectangles="0,0,0,0,0,0,0,0,0"/>
                <w10:wrap type="topAndBottom" anchorx="page"/>
              </v:shape>
            </w:pict>
          </mc:Fallback>
        </mc:AlternateContent>
      </w:r>
      <w:r>
        <w:rPr>
          <w:color w:val="202020"/>
        </w:rPr>
        <w:t>sentiment</w:t>
      </w:r>
      <w:r>
        <w:rPr>
          <w:color w:val="202020"/>
        </w:rPr>
        <w:tab/>
        <w:t>content</w:t>
      </w:r>
    </w:p>
    <w:p w14:paraId="636FE8D0" w14:textId="77777777" w:rsidR="0099680A" w:rsidRDefault="0099680A" w:rsidP="002F06F4">
      <w:pPr>
        <w:rPr>
          <w:sz w:val="14"/>
        </w:rPr>
      </w:pPr>
      <w:r>
        <w:rPr>
          <w:color w:val="202020"/>
          <w:sz w:val="14"/>
        </w:rPr>
        <w:t>sadness</w:t>
      </w:r>
      <w:r>
        <w:rPr>
          <w:color w:val="202020"/>
          <w:sz w:val="14"/>
        </w:rPr>
        <w:tab/>
        <w:t>hit night want john where is he?</w:t>
      </w:r>
    </w:p>
    <w:p w14:paraId="57436AFF" w14:textId="77777777" w:rsidR="0099680A" w:rsidRDefault="0099680A" w:rsidP="002F06F4">
      <w:pPr>
        <w:rPr>
          <w:rFonts w:ascii="Arial"/>
          <w:sz w:val="13"/>
        </w:rPr>
      </w:pPr>
    </w:p>
    <w:p w14:paraId="506CA701" w14:textId="77777777" w:rsidR="0099680A" w:rsidRDefault="0099680A" w:rsidP="002F06F4">
      <w:pPr>
        <w:rPr>
          <w:sz w:val="14"/>
        </w:rPr>
      </w:pPr>
      <w:r>
        <w:rPr>
          <w:color w:val="202020"/>
          <w:sz w:val="14"/>
        </w:rPr>
        <w:t>fear</w:t>
      </w:r>
      <w:r>
        <w:rPr>
          <w:color w:val="202020"/>
          <w:sz w:val="14"/>
        </w:rPr>
        <w:tab/>
        <w:t>me really sad that me cannot go to cava one</w:t>
      </w:r>
    </w:p>
    <w:p w14:paraId="734FC08E" w14:textId="77777777" w:rsidR="0099680A" w:rsidRDefault="0099680A" w:rsidP="002F06F4">
      <w:pPr>
        <w:rPr>
          <w:rFonts w:ascii="Arial"/>
          <w:sz w:val="12"/>
        </w:rPr>
      </w:pPr>
    </w:p>
    <w:p w14:paraId="559AF6B4" w14:textId="77777777" w:rsidR="0099680A" w:rsidRDefault="0099680A" w:rsidP="002F06F4">
      <w:pPr>
        <w:rPr>
          <w:sz w:val="14"/>
        </w:rPr>
      </w:pPr>
      <w:r>
        <w:rPr>
          <w:color w:val="202020"/>
          <w:sz w:val="14"/>
        </w:rPr>
        <w:t>neutral</w:t>
      </w:r>
      <w:r>
        <w:rPr>
          <w:color w:val="202020"/>
          <w:sz w:val="14"/>
        </w:rPr>
        <w:tab/>
        <w:t>thank you</w:t>
      </w:r>
    </w:p>
    <w:p w14:paraId="34F73F9E" w14:textId="77777777" w:rsidR="0099680A" w:rsidRDefault="0099680A" w:rsidP="002F06F4">
      <w:pPr>
        <w:rPr>
          <w:rFonts w:ascii="Arial"/>
          <w:sz w:val="12"/>
        </w:rPr>
      </w:pPr>
    </w:p>
    <w:p w14:paraId="0C505D47" w14:textId="77777777" w:rsidR="0099680A" w:rsidRDefault="0099680A" w:rsidP="002F06F4">
      <w:pPr>
        <w:rPr>
          <w:sz w:val="14"/>
        </w:rPr>
      </w:pPr>
      <w:r>
        <w:rPr>
          <w:color w:val="202020"/>
          <w:sz w:val="14"/>
        </w:rPr>
        <w:t>fear</w:t>
      </w:r>
      <w:r>
        <w:rPr>
          <w:color w:val="202020"/>
          <w:sz w:val="14"/>
        </w:rPr>
        <w:tab/>
        <w:t>is taking the dog to the met then a play date ...</w:t>
      </w:r>
    </w:p>
    <w:p w14:paraId="02172E36" w14:textId="77777777" w:rsidR="0099680A" w:rsidRDefault="0099680A" w:rsidP="002F06F4">
      <w:pPr>
        <w:rPr>
          <w:rFonts w:ascii="Arial"/>
          <w:sz w:val="13"/>
        </w:rPr>
      </w:pPr>
    </w:p>
    <w:p w14:paraId="4E5470AF" w14:textId="77777777" w:rsidR="0099680A" w:rsidRDefault="0099680A" w:rsidP="002F06F4">
      <w:pPr>
        <w:rPr>
          <w:sz w:val="14"/>
        </w:rPr>
      </w:pPr>
      <w:r>
        <w:rPr>
          <w:color w:val="202020"/>
          <w:sz w:val="14"/>
        </w:rPr>
        <w:t>fear</w:t>
      </w:r>
      <w:r>
        <w:rPr>
          <w:color w:val="202020"/>
          <w:sz w:val="14"/>
        </w:rPr>
        <w:tab/>
        <w:t>rude that sucks! why would they tow it from yo...</w:t>
      </w:r>
    </w:p>
    <w:p w14:paraId="1873C3B8" w14:textId="77777777" w:rsidR="0099680A" w:rsidRDefault="0099680A" w:rsidP="002F06F4">
      <w:pPr>
        <w:rPr>
          <w:rFonts w:ascii="Arial"/>
          <w:sz w:val="13"/>
        </w:rPr>
      </w:pPr>
    </w:p>
    <w:p w14:paraId="2C2821AB" w14:textId="77777777" w:rsidR="0099680A" w:rsidRDefault="0099680A" w:rsidP="002F06F4">
      <w:pPr>
        <w:rPr>
          <w:rFonts w:ascii="Arial"/>
          <w:sz w:val="14"/>
        </w:rPr>
      </w:pPr>
      <w:r>
        <w:rPr>
          <w:rFonts w:ascii="Arial"/>
          <w:b/>
          <w:color w:val="202020"/>
          <w:sz w:val="14"/>
        </w:rPr>
        <w:t>...</w:t>
      </w:r>
      <w:r>
        <w:rPr>
          <w:rFonts w:ascii="Arial"/>
          <w:b/>
          <w:color w:val="202020"/>
          <w:sz w:val="14"/>
        </w:rPr>
        <w:tab/>
      </w:r>
      <w:r>
        <w:rPr>
          <w:rFonts w:ascii="Arial"/>
          <w:color w:val="202020"/>
          <w:sz w:val="14"/>
        </w:rPr>
        <w:t>...</w:t>
      </w:r>
      <w:r>
        <w:rPr>
          <w:rFonts w:ascii="Arial"/>
          <w:color w:val="202020"/>
          <w:sz w:val="14"/>
        </w:rPr>
        <w:tab/>
        <w:t>...</w:t>
      </w:r>
    </w:p>
    <w:p w14:paraId="1AA05CF6" w14:textId="77777777" w:rsidR="0099680A" w:rsidRDefault="0099680A" w:rsidP="002F06F4">
      <w:pPr>
        <w:rPr>
          <w:rFonts w:ascii="Arial"/>
          <w:sz w:val="13"/>
        </w:rPr>
      </w:pPr>
    </w:p>
    <w:p w14:paraId="151B19EB" w14:textId="77777777" w:rsidR="0099680A" w:rsidRDefault="0099680A" w:rsidP="002F06F4">
      <w:pPr>
        <w:rPr>
          <w:rFonts w:ascii="Arial" w:hAnsi="Arial"/>
        </w:rPr>
      </w:pPr>
      <w:r>
        <w:rPr>
          <w:rFonts w:ascii="Arial" w:hAnsi="Arial"/>
          <w:b/>
          <w:color w:val="202020"/>
        </w:rPr>
        <w:t>31856</w:t>
      </w:r>
      <w:r>
        <w:rPr>
          <w:rFonts w:ascii="Arial" w:hAnsi="Arial"/>
          <w:b/>
          <w:color w:val="202020"/>
        </w:rPr>
        <w:tab/>
      </w:r>
      <w:r>
        <w:rPr>
          <w:rFonts w:ascii="Arial" w:hAnsi="Arial"/>
          <w:b/>
          <w:color w:val="202020"/>
        </w:rPr>
        <w:tab/>
      </w:r>
      <w:r>
        <w:rPr>
          <w:rFonts w:ascii="Arial" w:hAnsi="Arial"/>
          <w:b/>
          <w:color w:val="202020"/>
        </w:rPr>
        <w:tab/>
      </w:r>
      <w:r>
        <w:rPr>
          <w:rFonts w:ascii="Arial" w:hAnsi="Arial"/>
          <w:b/>
          <w:color w:val="202020"/>
        </w:rPr>
        <w:tab/>
      </w:r>
      <w:r>
        <w:rPr>
          <w:rFonts w:ascii="Arial" w:hAnsi="Arial"/>
          <w:color w:val="202020"/>
        </w:rPr>
        <w:t>joy</w:t>
      </w:r>
      <w:r>
        <w:rPr>
          <w:rFonts w:ascii="Arial" w:hAnsi="Arial"/>
          <w:color w:val="202020"/>
        </w:rPr>
        <w:tab/>
      </w:r>
      <w:r>
        <w:rPr>
          <w:rFonts w:ascii="Arial" w:hAnsi="Arial"/>
          <w:color w:val="202020"/>
        </w:rPr>
        <w:tab/>
      </w:r>
      <w:r>
        <w:rPr>
          <w:rFonts w:ascii="Arial" w:hAnsi="Arial"/>
          <w:color w:val="202020"/>
        </w:rPr>
        <w:tab/>
        <w:t xml:space="preserve">passive morning i am stuffed </w:t>
      </w:r>
      <w:r>
        <w:rPr>
          <w:rFonts w:ascii="Arial" w:hAnsi="Arial"/>
          <w:color w:val="202020"/>
          <w:spacing w:val="-6"/>
        </w:rPr>
        <w:t xml:space="preserve">now </w:t>
      </w:r>
      <w:r>
        <w:rPr>
          <w:rFonts w:ascii="Arial" w:hAnsi="Arial"/>
          <w:b/>
          <w:color w:val="202020"/>
        </w:rPr>
        <w:t xml:space="preserve">31857        </w:t>
      </w:r>
      <w:r>
        <w:rPr>
          <w:rFonts w:ascii="Arial" w:hAnsi="Arial"/>
          <w:b/>
          <w:color w:val="202020"/>
          <w:spacing w:val="23"/>
        </w:rPr>
        <w:t xml:space="preserve"> </w:t>
      </w:r>
      <w:r>
        <w:rPr>
          <w:rFonts w:ascii="Arial" w:hAnsi="Arial"/>
          <w:color w:val="202020"/>
        </w:rPr>
        <w:t>sadness</w:t>
      </w:r>
      <w:r>
        <w:rPr>
          <w:rFonts w:ascii="Arial" w:hAnsi="Arial"/>
          <w:color w:val="202020"/>
        </w:rPr>
        <w:tab/>
      </w:r>
      <w:r>
        <w:rPr>
          <w:rFonts w:ascii="Arial" w:hAnsi="Arial"/>
          <w:color w:val="202020"/>
        </w:rPr>
        <w:tab/>
        <w:t xml:space="preserve">toe it is deﬁnitely of fun to travel ﬁrst cl... </w:t>
      </w:r>
      <w:r>
        <w:rPr>
          <w:rFonts w:ascii="Arial" w:hAnsi="Arial"/>
          <w:b/>
          <w:color w:val="202020"/>
        </w:rPr>
        <w:t>31858</w:t>
      </w:r>
      <w:r>
        <w:rPr>
          <w:rFonts w:ascii="Arial" w:hAnsi="Arial"/>
          <w:b/>
          <w:color w:val="202020"/>
        </w:rPr>
        <w:tab/>
      </w:r>
      <w:r>
        <w:rPr>
          <w:rFonts w:ascii="Arial" w:hAnsi="Arial"/>
          <w:b/>
          <w:color w:val="202020"/>
        </w:rPr>
        <w:tab/>
      </w:r>
      <w:r>
        <w:rPr>
          <w:rFonts w:ascii="Arial" w:hAnsi="Arial"/>
          <w:color w:val="202020"/>
        </w:rPr>
        <w:t>love</w:t>
      </w:r>
      <w:r>
        <w:rPr>
          <w:rFonts w:ascii="Arial" w:hAnsi="Arial"/>
          <w:color w:val="202020"/>
        </w:rPr>
        <w:tab/>
        <w:t xml:space="preserve">thanks for following it means a lot to me i lo... </w:t>
      </w:r>
      <w:r>
        <w:rPr>
          <w:rFonts w:ascii="Arial" w:hAnsi="Arial"/>
          <w:b/>
          <w:color w:val="202020"/>
        </w:rPr>
        <w:t>31859</w:t>
      </w:r>
      <w:r>
        <w:rPr>
          <w:rFonts w:ascii="Arial" w:hAnsi="Arial"/>
          <w:b/>
          <w:color w:val="202020"/>
        </w:rPr>
        <w:tab/>
      </w:r>
      <w:r>
        <w:rPr>
          <w:rFonts w:ascii="Arial" w:hAnsi="Arial"/>
          <w:color w:val="202020"/>
        </w:rPr>
        <w:t>neutral</w:t>
      </w:r>
      <w:r>
        <w:rPr>
          <w:rFonts w:ascii="Arial" w:hAnsi="Arial"/>
          <w:color w:val="202020"/>
        </w:rPr>
        <w:tab/>
      </w:r>
      <w:r>
        <w:rPr>
          <w:rFonts w:ascii="Arial" w:hAnsi="Arial"/>
          <w:color w:val="202020"/>
        </w:rPr>
        <w:tab/>
      </w:r>
      <w:r>
        <w:rPr>
          <w:rFonts w:ascii="Arial" w:hAnsi="Arial"/>
          <w:color w:val="202020"/>
        </w:rPr>
        <w:tab/>
      </w:r>
      <w:r>
        <w:rPr>
          <w:rFonts w:ascii="Arial" w:hAnsi="Arial"/>
          <w:color w:val="202020"/>
        </w:rPr>
        <w:tab/>
        <w:t xml:space="preserve">in going to my dance class now </w:t>
      </w:r>
      <w:r>
        <w:rPr>
          <w:rFonts w:ascii="Arial" w:hAnsi="Arial"/>
          <w:b/>
          <w:color w:val="202020"/>
        </w:rPr>
        <w:t>31860</w:t>
      </w:r>
      <w:r>
        <w:rPr>
          <w:rFonts w:ascii="Arial" w:hAnsi="Arial"/>
          <w:b/>
          <w:color w:val="202020"/>
        </w:rPr>
        <w:tab/>
      </w:r>
      <w:r>
        <w:rPr>
          <w:rFonts w:ascii="Arial" w:hAnsi="Arial"/>
          <w:b/>
          <w:color w:val="202020"/>
        </w:rPr>
        <w:tab/>
      </w:r>
      <w:r>
        <w:rPr>
          <w:rFonts w:ascii="Arial" w:hAnsi="Arial"/>
          <w:b/>
          <w:color w:val="202020"/>
        </w:rPr>
        <w:tab/>
      </w:r>
      <w:r>
        <w:rPr>
          <w:rFonts w:ascii="Arial" w:hAnsi="Arial"/>
          <w:color w:val="202020"/>
        </w:rPr>
        <w:t>joy early monday charming may only a few weeks left 31861 rows × 2 columns</w:t>
      </w:r>
    </w:p>
    <w:p w14:paraId="4BBE09F6" w14:textId="77777777" w:rsidR="0099680A" w:rsidRDefault="0099680A" w:rsidP="002F06F4">
      <w:pPr>
        <w:rPr>
          <w:rFonts w:ascii="Arial"/>
          <w:sz w:val="9"/>
        </w:rPr>
      </w:pPr>
      <w:r>
        <w:rPr>
          <w:noProof/>
        </w:rPr>
        <w:lastRenderedPageBreak/>
        <mc:AlternateContent>
          <mc:Choice Requires="wps">
            <w:drawing>
              <wp:anchor distT="0" distB="0" distL="0" distR="0" simplePos="0" relativeHeight="251721728" behindDoc="1" locked="0" layoutInCell="1" allowOverlap="1" wp14:anchorId="669D4338" wp14:editId="3A28A85D">
                <wp:simplePos x="0" y="0"/>
                <wp:positionH relativeFrom="page">
                  <wp:posOffset>469900</wp:posOffset>
                </wp:positionH>
                <wp:positionV relativeFrom="paragraph">
                  <wp:posOffset>93345</wp:posOffset>
                </wp:positionV>
                <wp:extent cx="6718300" cy="228600"/>
                <wp:effectExtent l="0" t="0" r="0" b="0"/>
                <wp:wrapTopAndBottom/>
                <wp:docPr id="1003917669" name="Rectangle 1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718300" cy="2286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DCE7D6" id="Rectangle 113" o:spid="_x0000_s1026" style="position:absolute;margin-left:37pt;margin-top:7.35pt;width:529pt;height:18pt;z-index:-2515947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" fillcolor="#f6f6f6" stroked="f">
                <v:path arrowok="t"/>
                <w10:wrap type="topAndBottom" anchorx="page"/>
              </v:rect>
            </w:pict>
          </mc:Fallback>
        </mc:AlternateContent>
      </w:r>
    </w:p>
    <w:p w14:paraId="5491080B" w14:textId="77777777" w:rsidR="0099680A" w:rsidRDefault="0099680A" w:rsidP="002F06F4">
      <w:pPr>
        <w:rPr>
          <w:rFonts w:ascii="Arial"/>
          <w:sz w:val="9"/>
        </w:rPr>
        <w:sectPr w:rsidR="0099680A">
          <w:pgSz w:w="11900" w:h="16840"/>
          <w:pgMar w:top="480" w:right="340" w:bottom="440" w:left="580" w:header="280" w:footer="258" w:gutter="0"/>
          <w:cols w:space="720"/>
        </w:sectPr>
      </w:pPr>
    </w:p>
    <w:p w14:paraId="5AEE7A7E" w14:textId="77777777" w:rsidR="0099680A" w:rsidRDefault="0099680A" w:rsidP="002F06F4">
      <w:pPr>
        <w:rPr>
          <w:rFonts w:ascii="Arial"/>
          <w:sz w:val="20"/>
        </w:rPr>
      </w:pPr>
      <w:r>
        <w:rPr>
          <w:noProof/>
        </w:rPr>
        <w:lastRenderedPageBreak/>
        <mc:AlternateContent>
          <mc:Choice Requires="wps">
            <w:drawing>
              <wp:anchor distT="0" distB="0" distL="114300" distR="114300" simplePos="0" relativeHeight="251664384" behindDoc="0" locked="0" layoutInCell="1" allowOverlap="1" wp14:anchorId="44CFDCA3" wp14:editId="755045C8">
                <wp:simplePos x="0" y="0"/>
                <wp:positionH relativeFrom="page">
                  <wp:posOffset>469900</wp:posOffset>
                </wp:positionH>
                <wp:positionV relativeFrom="page">
                  <wp:posOffset>355600</wp:posOffset>
                </wp:positionV>
                <wp:extent cx="6718300" cy="9994900"/>
                <wp:effectExtent l="0" t="0" r="0" b="0"/>
                <wp:wrapNone/>
                <wp:docPr id="80016723" name="Text 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9994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CellSpacing w:w="59" w:type="dxa"/>
                              <w:tblInd w:w="67" w:type="dxa"/>
                              <w:tblLayout w:type="fixed"/>
                              <w:tblCellMar>
                                <w:left w:w="0" w:type="dxa"/>
                                <w:right w:w="0" w:type="dxa"/>
                              </w:tblCellMar>
                              <w:tblLook w:val="01E0" w:firstRow="1" w:lastRow="1" w:firstColumn="1" w:lastColumn="1" w:noHBand="0" w:noVBand="0"/>
                            </w:tblPr>
                            <w:tblGrid>
                              <w:gridCol w:w="10816"/>
                            </w:tblGrid>
                            <w:tr w:rsidR="0099680A" w14:paraId="7659FCA5" w14:textId="77777777">
                              <w:trPr>
                                <w:trHeight w:val="11759"/>
                                <w:tblCellSpacing w:w="59" w:type="dxa"/>
                              </w:trPr>
                              <w:tc>
                                <w:tcPr>
                                  <w:tcW w:w="10580" w:type="dxa"/>
                                  <w:tcBorders>
                                    <w:bottom w:val="nil"/>
                                  </w:tcBorders>
                                  <w:shd w:val="clear" w:color="auto" w:fill="F6F6F6"/>
                                </w:tcPr>
                                <w:p w14:paraId="311F2A6A" w14:textId="77777777" w:rsidR="0099680A" w:rsidRDefault="0099680A">
                                  <w:pPr>
                                    <w:pStyle w:val="TableParagraph"/>
                                    <w:spacing w:before="9"/>
                                    <w:rPr>
                                      <w:sz w:val="18"/>
                                    </w:rPr>
                                  </w:pPr>
                                </w:p>
                                <w:p w14:paraId="13AAF522" w14:textId="77777777" w:rsidR="0099680A" w:rsidRDefault="0099680A">
                                  <w:pPr>
                                    <w:pStyle w:val="TableParagraph"/>
                                    <w:ind w:left="59"/>
                                    <w:rPr>
                                      <w:sz w:val="14"/>
                                    </w:rPr>
                                  </w:pPr>
                                  <w:r>
                                    <w:rPr>
                                      <w:color w:val="202020"/>
                                      <w:sz w:val="14"/>
                                    </w:rPr>
                                    <w:t>sentiment_related_stopwords = [</w:t>
                                  </w:r>
                                </w:p>
                                <w:p w14:paraId="208ADDEA" w14:textId="77777777" w:rsidR="0099680A" w:rsidRDefault="0099680A">
                                  <w:pPr>
                                    <w:pStyle w:val="TableParagraph"/>
                                    <w:spacing w:before="32"/>
                                    <w:ind w:left="396"/>
                                    <w:rPr>
                                      <w:sz w:val="14"/>
                                    </w:rPr>
                                  </w:pPr>
                                  <w:r>
                                    <w:rPr>
                                      <w:color w:val="202020"/>
                                      <w:sz w:val="14"/>
                                    </w:rPr>
                                    <w:t>"not", "no", "never", "none", "nobody", "nothing", "nowhere",</w:t>
                                  </w:r>
                                </w:p>
                                <w:p w14:paraId="0A701534" w14:textId="77777777" w:rsidR="0099680A" w:rsidRDefault="0099680A">
                                  <w:pPr>
                                    <w:pStyle w:val="TableParagraph"/>
                                    <w:spacing w:before="31"/>
                                    <w:ind w:left="396"/>
                                    <w:rPr>
                                      <w:sz w:val="14"/>
                                    </w:rPr>
                                  </w:pPr>
                                  <w:r>
                                    <w:rPr>
                                      <w:color w:val="202020"/>
                                      <w:sz w:val="14"/>
                                    </w:rPr>
                                    <w:t>"love", "hate", "like", "dislike", "enjoy", "unlike",</w:t>
                                  </w:r>
                                </w:p>
                                <w:p w14:paraId="08EA3267" w14:textId="77777777" w:rsidR="0099680A" w:rsidRDefault="0099680A">
                                  <w:pPr>
                                    <w:pStyle w:val="TableParagraph"/>
                                    <w:spacing w:before="31"/>
                                    <w:ind w:left="396"/>
                                    <w:rPr>
                                      <w:sz w:val="14"/>
                                    </w:rPr>
                                  </w:pPr>
                                  <w:r>
                                    <w:rPr>
                                      <w:color w:val="202020"/>
                                      <w:sz w:val="14"/>
                                    </w:rPr>
                                    <w:t>"happy", "sad", "angry", "glad", "mad",</w:t>
                                  </w:r>
                                </w:p>
                                <w:p w14:paraId="1B9C49F9" w14:textId="77777777" w:rsidR="0099680A" w:rsidRDefault="0099680A">
                                  <w:pPr>
                                    <w:pStyle w:val="TableParagraph"/>
                                    <w:spacing w:before="32"/>
                                    <w:ind w:left="396"/>
                                    <w:rPr>
                                      <w:sz w:val="14"/>
                                    </w:rPr>
                                  </w:pPr>
                                  <w:r>
                                    <w:rPr>
                                      <w:color w:val="202020"/>
                                      <w:sz w:val="14"/>
                                    </w:rPr>
                                    <w:t>"good", "bad", "better", "worse",</w:t>
                                  </w:r>
                                </w:p>
                                <w:p w14:paraId="55CEA3E8" w14:textId="77777777" w:rsidR="0099680A" w:rsidRDefault="0099680A">
                                  <w:pPr>
                                    <w:pStyle w:val="TableParagraph"/>
                                    <w:spacing w:before="31" w:line="288" w:lineRule="auto"/>
                                    <w:ind w:left="396" w:right="7391"/>
                                    <w:rPr>
                                      <w:sz w:val="14"/>
                                    </w:rPr>
                                  </w:pPr>
                                  <w:r>
                                    <w:rPr>
                                      <w:color w:val="202020"/>
                                      <w:sz w:val="14"/>
                                    </w:rPr>
                                    <w:t>"beautiful", "ugly", "pretty", "awesome", "terrible", "amazing", "very", "extremely", "so",</w:t>
                                  </w:r>
                                  <w:r>
                                    <w:rPr>
                                      <w:color w:val="202020"/>
                                      <w:spacing w:val="1"/>
                                      <w:sz w:val="14"/>
                                    </w:rPr>
                                    <w:t xml:space="preserve"> </w:t>
                                  </w:r>
                                  <w:r>
                                    <w:rPr>
                                      <w:color w:val="202020"/>
                                      <w:spacing w:val="-3"/>
                                      <w:sz w:val="14"/>
                                    </w:rPr>
                                    <w:t>"too",</w:t>
                                  </w:r>
                                </w:p>
                                <w:p w14:paraId="7372DBF0" w14:textId="77777777" w:rsidR="0099680A" w:rsidRDefault="0099680A">
                                  <w:pPr>
                                    <w:pStyle w:val="TableParagraph"/>
                                    <w:spacing w:line="158" w:lineRule="exact"/>
                                    <w:ind w:left="396"/>
                                    <w:rPr>
                                      <w:sz w:val="14"/>
                                    </w:rPr>
                                  </w:pPr>
                                  <w:r>
                                    <w:rPr>
                                      <w:color w:val="202020"/>
                                      <w:sz w:val="14"/>
                                    </w:rPr>
                                    <w:t>"wow", "yay", "ugh",</w:t>
                                  </w:r>
                                </w:p>
                                <w:p w14:paraId="186C6C2B" w14:textId="77777777" w:rsidR="0099680A" w:rsidRDefault="0099680A">
                                  <w:pPr>
                                    <w:pStyle w:val="TableParagraph"/>
                                    <w:spacing w:before="32" w:line="288" w:lineRule="auto"/>
                                    <w:ind w:left="396" w:right="6971"/>
                                    <w:rPr>
                                      <w:sz w:val="14"/>
                                    </w:rPr>
                                  </w:pPr>
                                  <w:r>
                                    <w:rPr>
                                      <w:color w:val="202020"/>
                                      <w:sz w:val="14"/>
                                    </w:rPr>
                                    <w:t>"why", "how", "what", "when", "where", "well", "okay", "oops",</w:t>
                                  </w:r>
                                </w:p>
                                <w:p w14:paraId="127E6958" w14:textId="77777777" w:rsidR="0099680A" w:rsidRDefault="0099680A">
                                  <w:pPr>
                                    <w:pStyle w:val="TableParagraph"/>
                                    <w:spacing w:line="288" w:lineRule="auto"/>
                                    <w:ind w:left="396" w:right="7997"/>
                                    <w:rPr>
                                      <w:sz w:val="14"/>
                                    </w:rPr>
                                  </w:pPr>
                                  <w:r>
                                    <w:rPr>
                                      <w:color w:val="202020"/>
                                      <w:sz w:val="14"/>
                                    </w:rPr>
                                    <w:t>"can't", "won't", "ain't", ":-)", ":)", ":-(", ":(",</w:t>
                                  </w:r>
                                </w:p>
                                <w:p w14:paraId="169BFF88" w14:textId="77777777" w:rsidR="0099680A" w:rsidRDefault="0099680A">
                                  <w:pPr>
                                    <w:pStyle w:val="TableParagraph"/>
                                    <w:spacing w:line="288" w:lineRule="auto"/>
                                    <w:ind w:left="396" w:right="7223"/>
                                    <w:rPr>
                                      <w:sz w:val="14"/>
                                    </w:rPr>
                                  </w:pPr>
                                  <w:r>
                                    <w:rPr>
                                      <w:color w:val="202020"/>
                                      <w:sz w:val="14"/>
                                    </w:rPr>
                                    <w:t>"imho", "lol", "omg", "btw", "brb", "great", "fantastic", "excellent", "best", "worst", "perfect",</w:t>
                                  </w:r>
                                </w:p>
                                <w:p w14:paraId="79A6BE79" w14:textId="77777777" w:rsidR="0099680A" w:rsidRDefault="0099680A">
                                  <w:pPr>
                                    <w:pStyle w:val="TableParagraph"/>
                                    <w:spacing w:line="288" w:lineRule="auto"/>
                                    <w:ind w:left="396" w:right="7979"/>
                                    <w:rPr>
                                      <w:sz w:val="14"/>
                                    </w:rPr>
                                  </w:pPr>
                                  <w:r>
                                    <w:rPr>
                                      <w:color w:val="202020"/>
                                      <w:sz w:val="14"/>
                                    </w:rPr>
                                    <w:t>"yes", "nope", "maybe", "please", "thank you", "hmm", "uh", "uhh", "uhm",</w:t>
                                  </w:r>
                                </w:p>
                                <w:p w14:paraId="0CE61F65" w14:textId="77777777" w:rsidR="0099680A" w:rsidRDefault="0099680A">
                                  <w:pPr>
                                    <w:pStyle w:val="TableParagraph"/>
                                    <w:spacing w:line="288" w:lineRule="auto"/>
                                    <w:ind w:left="396" w:right="7055"/>
                                    <w:rPr>
                                      <w:sz w:val="14"/>
                                    </w:rPr>
                                  </w:pPr>
                                  <w:r>
                                    <w:rPr>
                                      <w:color w:val="202020"/>
                                      <w:sz w:val="14"/>
                                    </w:rPr>
                                    <w:t>"haha", "hehe", "hi", "hey", "hello", "cool", "awesome", "amazing",</w:t>
                                  </w:r>
                                </w:p>
                                <w:p w14:paraId="734F2DD8" w14:textId="77777777" w:rsidR="0099680A" w:rsidRDefault="0099680A">
                                  <w:pPr>
                                    <w:pStyle w:val="TableParagraph"/>
                                    <w:spacing w:line="158" w:lineRule="exact"/>
                                    <w:ind w:left="396"/>
                                    <w:rPr>
                                      <w:sz w:val="14"/>
                                    </w:rPr>
                                  </w:pPr>
                                  <w:r>
                                    <w:rPr>
                                      <w:color w:val="202020"/>
                                      <w:sz w:val="14"/>
                                    </w:rPr>
                                    <w:t>"even", "ever", "every", "everyone",</w:t>
                                  </w:r>
                                </w:p>
                                <w:p w14:paraId="3F9EB499" w14:textId="77777777" w:rsidR="0099680A" w:rsidRDefault="0099680A">
                                  <w:pPr>
                                    <w:pStyle w:val="TableParagraph"/>
                                    <w:spacing w:before="28"/>
                                    <w:ind w:left="396"/>
                                    <w:rPr>
                                      <w:sz w:val="14"/>
                                    </w:rPr>
                                  </w:pPr>
                                  <w:r>
                                    <w:rPr>
                                      <w:color w:val="202020"/>
                                      <w:sz w:val="14"/>
                                    </w:rPr>
                                    <w:t>"but", "if", "however", "although",</w:t>
                                  </w:r>
                                </w:p>
                                <w:p w14:paraId="4683389C" w14:textId="77777777" w:rsidR="0099680A" w:rsidRDefault="0099680A">
                                  <w:pPr>
                                    <w:pStyle w:val="TableParagraph"/>
                                    <w:spacing w:before="31"/>
                                    <w:ind w:left="396"/>
                                    <w:rPr>
                                      <w:sz w:val="14"/>
                                    </w:rPr>
                                  </w:pPr>
                                  <w:r>
                                    <w:rPr>
                                      <w:color w:val="202020"/>
                                      <w:sz w:val="14"/>
                                    </w:rPr>
                                    <w:t>"while", "unless", "whether", "except",</w:t>
                                  </w:r>
                                </w:p>
                                <w:p w14:paraId="331F8925" w14:textId="77777777" w:rsidR="0099680A" w:rsidRDefault="0099680A">
                                  <w:pPr>
                                    <w:pStyle w:val="TableParagraph"/>
                                    <w:spacing w:before="32"/>
                                    <w:ind w:left="396"/>
                                    <w:rPr>
                                      <w:sz w:val="14"/>
                                    </w:rPr>
                                  </w:pPr>
                                  <w:r>
                                    <w:rPr>
                                      <w:color w:val="202020"/>
                                      <w:sz w:val="14"/>
                                    </w:rPr>
                                    <w:t>"should", "would", "could", "might",</w:t>
                                  </w:r>
                                </w:p>
                                <w:p w14:paraId="5BDD2D6D" w14:textId="77777777" w:rsidR="0099680A" w:rsidRDefault="0099680A">
                                  <w:pPr>
                                    <w:pStyle w:val="TableParagraph"/>
                                    <w:spacing w:before="31"/>
                                    <w:ind w:left="396"/>
                                    <w:rPr>
                                      <w:sz w:val="14"/>
                                    </w:rPr>
                                  </w:pPr>
                                  <w:r>
                                    <w:rPr>
                                      <w:color w:val="202020"/>
                                      <w:sz w:val="14"/>
                                    </w:rPr>
                                    <w:t>"shall", "will", "can",</w:t>
                                  </w:r>
                                </w:p>
                                <w:p w14:paraId="4F249865" w14:textId="77777777" w:rsidR="0099680A" w:rsidRDefault="0099680A">
                                  <w:pPr>
                                    <w:pStyle w:val="TableParagraph"/>
                                    <w:spacing w:before="32"/>
                                    <w:ind w:left="396"/>
                                    <w:rPr>
                                      <w:sz w:val="14"/>
                                    </w:rPr>
                                  </w:pPr>
                                  <w:r>
                                    <w:rPr>
                                      <w:color w:val="202020"/>
                                      <w:sz w:val="14"/>
                                    </w:rPr>
                                    <w:t>"now", "then", "later",</w:t>
                                  </w:r>
                                </w:p>
                                <w:p w14:paraId="49F746D0" w14:textId="77777777" w:rsidR="0099680A" w:rsidRDefault="0099680A">
                                  <w:pPr>
                                    <w:pStyle w:val="TableParagraph"/>
                                    <w:spacing w:before="31"/>
                                    <w:ind w:left="396"/>
                                    <w:rPr>
                                      <w:sz w:val="14"/>
                                    </w:rPr>
                                  </w:pPr>
                                  <w:r>
                                    <w:rPr>
                                      <w:color w:val="202020"/>
                                      <w:sz w:val="14"/>
                                    </w:rPr>
                                    <w:t>"since", "before", "after", "when", "while",</w:t>
                                  </w:r>
                                </w:p>
                                <w:p w14:paraId="2E647786" w14:textId="77777777" w:rsidR="0099680A" w:rsidRDefault="0099680A">
                                  <w:pPr>
                                    <w:pStyle w:val="TableParagraph"/>
                                    <w:spacing w:before="31"/>
                                    <w:ind w:left="396"/>
                                    <w:rPr>
                                      <w:sz w:val="14"/>
                                    </w:rPr>
                                  </w:pPr>
                                  <w:r>
                                    <w:rPr>
                                      <w:color w:val="202020"/>
                                      <w:sz w:val="14"/>
                                    </w:rPr>
                                    <w:t>"about", "above", "below", "over", "under",</w:t>
                                  </w:r>
                                </w:p>
                                <w:p w14:paraId="5F4A20FA" w14:textId="77777777" w:rsidR="0099680A" w:rsidRDefault="0099680A">
                                  <w:pPr>
                                    <w:pStyle w:val="TableParagraph"/>
                                    <w:spacing w:before="32"/>
                                    <w:ind w:left="396"/>
                                    <w:rPr>
                                      <w:sz w:val="14"/>
                                    </w:rPr>
                                  </w:pPr>
                                  <w:r>
                                    <w:rPr>
                                      <w:color w:val="202020"/>
                                      <w:sz w:val="14"/>
                                    </w:rPr>
                                    <w:t>"also", "besides", "instead", "meanwhile",</w:t>
                                  </w:r>
                                </w:p>
                                <w:p w14:paraId="39DFF3BB" w14:textId="77777777" w:rsidR="0099680A" w:rsidRDefault="0099680A">
                                  <w:pPr>
                                    <w:pStyle w:val="TableParagraph"/>
                                    <w:spacing w:before="31"/>
                                    <w:ind w:left="396"/>
                                    <w:rPr>
                                      <w:sz w:val="14"/>
                                    </w:rPr>
                                  </w:pPr>
                                  <w:r>
                                    <w:rPr>
                                      <w:color w:val="202020"/>
                                      <w:sz w:val="14"/>
                                    </w:rPr>
                                    <w:t>"all", "any", "each", "few", "most", "some", "none",</w:t>
                                  </w:r>
                                </w:p>
                                <w:p w14:paraId="5F962FC3" w14:textId="77777777" w:rsidR="0099680A" w:rsidRDefault="0099680A">
                                  <w:pPr>
                                    <w:pStyle w:val="TableParagraph"/>
                                    <w:spacing w:before="32"/>
                                    <w:ind w:left="396"/>
                                    <w:rPr>
                                      <w:sz w:val="14"/>
                                    </w:rPr>
                                  </w:pPr>
                                  <w:r>
                                    <w:rPr>
                                      <w:color w:val="202020"/>
                                      <w:sz w:val="14"/>
                                    </w:rPr>
                                    <w:t>"such", "several", "many", "much", "every", "whole",</w:t>
                                  </w:r>
                                </w:p>
                                <w:p w14:paraId="1FB33C16" w14:textId="77777777" w:rsidR="0099680A" w:rsidRDefault="0099680A">
                                  <w:pPr>
                                    <w:pStyle w:val="TableParagraph"/>
                                    <w:spacing w:before="31"/>
                                    <w:ind w:left="396"/>
                                    <w:rPr>
                                      <w:sz w:val="14"/>
                                    </w:rPr>
                                  </w:pPr>
                                  <w:r>
                                    <w:rPr>
                                      <w:color w:val="202020"/>
                                      <w:sz w:val="14"/>
                                    </w:rPr>
                                    <w:t>"i", "me", "my", "mine", "myself",</w:t>
                                  </w:r>
                                </w:p>
                                <w:p w14:paraId="3A14CF37" w14:textId="77777777" w:rsidR="0099680A" w:rsidRDefault="0099680A">
                                  <w:pPr>
                                    <w:pStyle w:val="TableParagraph"/>
                                    <w:spacing w:before="31"/>
                                    <w:ind w:left="396"/>
                                    <w:rPr>
                                      <w:sz w:val="14"/>
                                    </w:rPr>
                                  </w:pPr>
                                  <w:r>
                                    <w:rPr>
                                      <w:color w:val="202020"/>
                                      <w:sz w:val="14"/>
                                    </w:rPr>
                                    <w:t>"you", "your", "yours", "yourself",</w:t>
                                  </w:r>
                                </w:p>
                                <w:p w14:paraId="4B5E45CD" w14:textId="77777777" w:rsidR="0099680A" w:rsidRDefault="0099680A">
                                  <w:pPr>
                                    <w:pStyle w:val="TableParagraph"/>
                                    <w:spacing w:before="32"/>
                                    <w:ind w:left="396"/>
                                    <w:rPr>
                                      <w:sz w:val="14"/>
                                    </w:rPr>
                                  </w:pPr>
                                  <w:r>
                                    <w:rPr>
                                      <w:color w:val="202020"/>
                                      <w:sz w:val="14"/>
                                    </w:rPr>
                                    <w:t>"he", "him", "his", "himself",</w:t>
                                  </w:r>
                                </w:p>
                                <w:p w14:paraId="7AA8949F" w14:textId="77777777" w:rsidR="0099680A" w:rsidRDefault="0099680A">
                                  <w:pPr>
                                    <w:pStyle w:val="TableParagraph"/>
                                    <w:spacing w:before="31"/>
                                    <w:ind w:left="396"/>
                                    <w:rPr>
                                      <w:sz w:val="14"/>
                                    </w:rPr>
                                  </w:pPr>
                                  <w:r>
                                    <w:rPr>
                                      <w:color w:val="202020"/>
                                      <w:sz w:val="14"/>
                                    </w:rPr>
                                    <w:t>"she", "her", "hers", "herself",</w:t>
                                  </w:r>
                                </w:p>
                                <w:p w14:paraId="305A9F15" w14:textId="77777777" w:rsidR="0099680A" w:rsidRDefault="0099680A">
                                  <w:pPr>
                                    <w:pStyle w:val="TableParagraph"/>
                                    <w:spacing w:before="32"/>
                                    <w:ind w:left="396"/>
                                    <w:rPr>
                                      <w:sz w:val="14"/>
                                    </w:rPr>
                                  </w:pPr>
                                  <w:r>
                                    <w:rPr>
                                      <w:color w:val="202020"/>
                                      <w:sz w:val="14"/>
                                    </w:rPr>
                                    <w:t>"it", "its", "itself",</w:t>
                                  </w:r>
                                </w:p>
                                <w:p w14:paraId="1F95C445" w14:textId="77777777" w:rsidR="0099680A" w:rsidRDefault="0099680A">
                                  <w:pPr>
                                    <w:pStyle w:val="TableParagraph"/>
                                    <w:spacing w:before="31"/>
                                    <w:ind w:left="396"/>
                                    <w:rPr>
                                      <w:sz w:val="14"/>
                                    </w:rPr>
                                  </w:pPr>
                                  <w:r>
                                    <w:rPr>
                                      <w:color w:val="202020"/>
                                      <w:sz w:val="14"/>
                                    </w:rPr>
                                    <w:t>"we", "us", "our", "ours", "ourselves",</w:t>
                                  </w:r>
                                </w:p>
                                <w:p w14:paraId="4F974429" w14:textId="77777777" w:rsidR="0099680A" w:rsidRDefault="0099680A">
                                  <w:pPr>
                                    <w:pStyle w:val="TableParagraph"/>
                                    <w:spacing w:before="31"/>
                                    <w:ind w:left="396"/>
                                    <w:rPr>
                                      <w:sz w:val="14"/>
                                    </w:rPr>
                                  </w:pPr>
                                  <w:r>
                                    <w:rPr>
                                      <w:color w:val="202020"/>
                                      <w:sz w:val="14"/>
                                    </w:rPr>
                                    <w:t>"they", "them", "their", "theirs", "themselves"</w:t>
                                  </w:r>
                                </w:p>
                                <w:p w14:paraId="791EC277" w14:textId="77777777" w:rsidR="0099680A" w:rsidRDefault="0099680A">
                                  <w:pPr>
                                    <w:pStyle w:val="TableParagraph"/>
                                    <w:spacing w:before="32"/>
                                    <w:ind w:left="59"/>
                                    <w:rPr>
                                      <w:sz w:val="14"/>
                                    </w:rPr>
                                  </w:pPr>
                                  <w:r>
                                    <w:rPr>
                                      <w:color w:val="202020"/>
                                      <w:sz w:val="14"/>
                                    </w:rPr>
                                    <w:t>]</w:t>
                                  </w:r>
                                </w:p>
                                <w:p w14:paraId="2C174CD0" w14:textId="77777777" w:rsidR="0099680A" w:rsidRDefault="0099680A">
                                  <w:pPr>
                                    <w:pStyle w:val="TableParagraph"/>
                                    <w:spacing w:before="6"/>
                                    <w:rPr>
                                      <w:sz w:val="19"/>
                                    </w:rPr>
                                  </w:pPr>
                                </w:p>
                                <w:p w14:paraId="14EA8B87" w14:textId="77777777" w:rsidR="0099680A" w:rsidRDefault="0099680A">
                                  <w:pPr>
                                    <w:pStyle w:val="TableParagraph"/>
                                    <w:spacing w:line="288" w:lineRule="auto"/>
                                    <w:ind w:left="59" w:right="6468"/>
                                    <w:rPr>
                                      <w:sz w:val="14"/>
                                    </w:rPr>
                                  </w:pPr>
                                  <w:r>
                                    <w:rPr>
                                      <w:color w:val="202020"/>
                                      <w:sz w:val="14"/>
                                    </w:rPr>
                                    <w:t>nltk_stopwords = set(stopwords.words('english')) def remove_stopwords(text):</w:t>
                                  </w:r>
                                </w:p>
                                <w:p w14:paraId="04F763DB" w14:textId="77777777" w:rsidR="0099680A" w:rsidRDefault="0099680A">
                                  <w:pPr>
                                    <w:pStyle w:val="TableParagraph"/>
                                    <w:spacing w:line="158" w:lineRule="exact"/>
                                    <w:ind w:left="396"/>
                                    <w:rPr>
                                      <w:sz w:val="14"/>
                                    </w:rPr>
                                  </w:pPr>
                                  <w:r>
                                    <w:rPr>
                                      <w:color w:val="202020"/>
                                      <w:sz w:val="14"/>
                                    </w:rPr>
                                    <w:t>words = text.split()</w:t>
                                  </w:r>
                                </w:p>
                                <w:p w14:paraId="21BE89AC" w14:textId="77777777" w:rsidR="0099680A" w:rsidRDefault="0099680A">
                                  <w:pPr>
                                    <w:pStyle w:val="TableParagraph"/>
                                    <w:spacing w:before="31"/>
                                    <w:ind w:left="396"/>
                                    <w:rPr>
                                      <w:sz w:val="14"/>
                                    </w:rPr>
                                  </w:pPr>
                                  <w:r>
                                    <w:rPr>
                                      <w:color w:val="202020"/>
                                      <w:sz w:val="14"/>
                                    </w:rPr>
                                    <w:t>removed_words = [word for word in words if word.lower() in nltk_stopwords and word.lower() not in sentiment_related_stopw</w:t>
                                  </w:r>
                                </w:p>
                                <w:p w14:paraId="25B45F68" w14:textId="77777777" w:rsidR="0099680A" w:rsidRDefault="0099680A">
                                  <w:pPr>
                                    <w:pStyle w:val="TableParagraph"/>
                                    <w:spacing w:before="6"/>
                                    <w:rPr>
                                      <w:sz w:val="19"/>
                                    </w:rPr>
                                  </w:pPr>
                                </w:p>
                                <w:p w14:paraId="13BCDD0B" w14:textId="77777777" w:rsidR="0099680A" w:rsidRDefault="0099680A">
                                  <w:pPr>
                                    <w:pStyle w:val="TableParagraph"/>
                                    <w:spacing w:before="1"/>
                                    <w:ind w:left="396"/>
                                    <w:rPr>
                                      <w:sz w:val="14"/>
                                    </w:rPr>
                                  </w:pPr>
                                  <w:r>
                                    <w:rPr>
                                      <w:color w:val="202020"/>
                                      <w:sz w:val="14"/>
                                    </w:rPr>
                                    <w:t># Create a list of stopwords removed</w:t>
                                  </w:r>
                                </w:p>
                                <w:p w14:paraId="4F78B4AE" w14:textId="77777777" w:rsidR="0099680A" w:rsidRDefault="0099680A">
                                  <w:pPr>
                                    <w:pStyle w:val="TableParagraph"/>
                                    <w:spacing w:before="31" w:line="576" w:lineRule="auto"/>
                                    <w:ind w:left="396" w:right="-2"/>
                                    <w:rPr>
                                      <w:sz w:val="14"/>
                                    </w:rPr>
                                  </w:pPr>
                                  <w:r>
                                    <w:rPr>
                                      <w:color w:val="202020"/>
                                      <w:sz w:val="14"/>
                                    </w:rPr>
                                    <w:t>stopwords_removed = [word for word in words if word.lower() in nltk_stopwords and word.lower() not in sentiment_related_s cleaned_words = [word for word in words if word.lower() not in nltk_stopwords or word.lower() in sentiment_related_stopwo</w:t>
                                  </w:r>
                                </w:p>
                                <w:p w14:paraId="64B84E33" w14:textId="77777777" w:rsidR="0099680A" w:rsidRDefault="0099680A">
                                  <w:pPr>
                                    <w:pStyle w:val="TableParagraph"/>
                                    <w:spacing w:line="288" w:lineRule="auto"/>
                                    <w:ind w:left="396" w:right="5123"/>
                                    <w:rPr>
                                      <w:sz w:val="14"/>
                                    </w:rPr>
                                  </w:pPr>
                                  <w:r>
                                    <w:rPr>
                                      <w:color w:val="202020"/>
                                      <w:sz w:val="14"/>
                                    </w:rPr>
                                    <w:t># Calculate and display the total count of stopwords removed total_stopwords_removed = len(removed_words)</w:t>
                                  </w:r>
                                </w:p>
                                <w:p w14:paraId="0D9CF650" w14:textId="77777777" w:rsidR="0099680A" w:rsidRDefault="0099680A">
                                  <w:pPr>
                                    <w:pStyle w:val="TableParagraph"/>
                                    <w:spacing w:line="158" w:lineRule="exact"/>
                                    <w:ind w:left="396"/>
                                    <w:rPr>
                                      <w:sz w:val="14"/>
                                    </w:rPr>
                                  </w:pPr>
                                  <w:r>
                                    <w:rPr>
                                      <w:color w:val="202020"/>
                                      <w:sz w:val="14"/>
                                    </w:rPr>
                                    <w:t>print(f"Total stopwords removed: {total_stopwords_removed}")</w:t>
                                  </w:r>
                                </w:p>
                                <w:p w14:paraId="59A2113C" w14:textId="77777777" w:rsidR="0099680A" w:rsidRDefault="0099680A">
                                  <w:pPr>
                                    <w:pStyle w:val="TableParagraph"/>
                                    <w:spacing w:before="5"/>
                                    <w:rPr>
                                      <w:sz w:val="19"/>
                                    </w:rPr>
                                  </w:pPr>
                                </w:p>
                                <w:p w14:paraId="397C1126" w14:textId="77777777" w:rsidR="0099680A" w:rsidRDefault="0099680A">
                                  <w:pPr>
                                    <w:pStyle w:val="TableParagraph"/>
                                    <w:spacing w:line="288" w:lineRule="auto"/>
                                    <w:ind w:left="396" w:right="6887"/>
                                    <w:rPr>
                                      <w:sz w:val="14"/>
                                    </w:rPr>
                                  </w:pPr>
                                  <w:r>
                                    <w:rPr>
                                      <w:color w:val="202020"/>
                                      <w:sz w:val="14"/>
                                    </w:rPr>
                                    <w:t># Display the list of stopwords removed print("Stopwords removed:") print(stopwords_removed)</w:t>
                                  </w:r>
                                </w:p>
                                <w:p w14:paraId="67AABD4A" w14:textId="77777777" w:rsidR="0099680A" w:rsidRDefault="0099680A">
                                  <w:pPr>
                                    <w:pStyle w:val="TableParagraph"/>
                                    <w:spacing w:before="8"/>
                                    <w:rPr>
                                      <w:sz w:val="16"/>
                                    </w:rPr>
                                  </w:pPr>
                                </w:p>
                                <w:p w14:paraId="1C2C9B99" w14:textId="77777777" w:rsidR="0099680A" w:rsidRDefault="0099680A">
                                  <w:pPr>
                                    <w:pStyle w:val="TableParagraph"/>
                                    <w:ind w:left="396"/>
                                    <w:rPr>
                                      <w:sz w:val="14"/>
                                    </w:rPr>
                                  </w:pPr>
                                  <w:r>
                                    <w:rPr>
                                      <w:color w:val="202020"/>
                                      <w:sz w:val="14"/>
                                    </w:rPr>
                                    <w:t>return ' '.join(cleaned_words)</w:t>
                                  </w:r>
                                </w:p>
                              </w:tc>
                            </w:tr>
                            <w:tr w:rsidR="0099680A" w14:paraId="6D13996E" w14:textId="77777777">
                              <w:trPr>
                                <w:trHeight w:val="839"/>
                                <w:tblCellSpacing w:w="59" w:type="dxa"/>
                              </w:trPr>
                              <w:tc>
                                <w:tcPr>
                                  <w:tcW w:w="10580" w:type="dxa"/>
                                  <w:tcBorders>
                                    <w:top w:val="nil"/>
                                    <w:bottom w:val="nil"/>
                                  </w:tcBorders>
                                  <w:shd w:val="clear" w:color="auto" w:fill="F6F6F6"/>
                                </w:tcPr>
                                <w:p w14:paraId="753E2B64" w14:textId="77777777" w:rsidR="0099680A" w:rsidRDefault="0099680A">
                                  <w:pPr>
                                    <w:pStyle w:val="TableParagraph"/>
                                    <w:spacing w:before="124" w:line="288" w:lineRule="auto"/>
                                    <w:ind w:left="60" w:right="3442"/>
                                    <w:rPr>
                                      <w:sz w:val="14"/>
                                    </w:rPr>
                                  </w:pPr>
                                  <w:r>
                                    <w:rPr>
                                      <w:color w:val="202020"/>
                                      <w:sz w:val="14"/>
                                    </w:rPr>
                                    <w:t>train_df['content'] = train_df['content'].apply(lambda text: remove_stopwords(text)) val_df['content'] = val_df['content'].apply(lambda text: remove_stopwords(text)) test_df['content'] = test_df['content'].apply(lambda text: remove_stopwords(text)) train_df</w:t>
                                  </w:r>
                                </w:p>
                              </w:tc>
                            </w:tr>
                            <w:tr w:rsidR="0099680A" w14:paraId="6C1A0957" w14:textId="77777777">
                              <w:trPr>
                                <w:trHeight w:val="1599"/>
                                <w:tblCellSpacing w:w="59" w:type="dxa"/>
                              </w:trPr>
                              <w:tc>
                                <w:tcPr>
                                  <w:tcW w:w="10580" w:type="dxa"/>
                                  <w:tcBorders>
                                    <w:top w:val="nil"/>
                                    <w:bottom w:val="nil"/>
                                  </w:tcBorders>
                                  <w:shd w:val="clear" w:color="auto" w:fill="F6F6F6"/>
                                </w:tcPr>
                                <w:p w14:paraId="23F205C7" w14:textId="77777777" w:rsidR="0099680A" w:rsidRDefault="0099680A">
                                  <w:pPr>
                                    <w:pStyle w:val="TableParagraph"/>
                                    <w:spacing w:before="123" w:line="288" w:lineRule="auto"/>
                                    <w:ind w:left="396" w:right="7577" w:hanging="337"/>
                                    <w:rPr>
                                      <w:sz w:val="14"/>
                                    </w:rPr>
                                  </w:pPr>
                                  <w:r>
                                    <w:rPr>
                                      <w:color w:val="202020"/>
                                      <w:sz w:val="14"/>
                                    </w:rPr>
                                    <w:t>def lemmatization(text): lemmatizer=</w:t>
                                  </w:r>
                                  <w:r>
                                    <w:rPr>
                                      <w:color w:val="202020"/>
                                      <w:spacing w:val="-15"/>
                                      <w:sz w:val="14"/>
                                    </w:rPr>
                                    <w:t xml:space="preserve"> </w:t>
                                  </w:r>
                                  <w:r>
                                    <w:rPr>
                                      <w:color w:val="202020"/>
                                      <w:sz w:val="14"/>
                                    </w:rPr>
                                    <w:t>WordNetLemmatizer()</w:t>
                                  </w:r>
                                </w:p>
                                <w:p w14:paraId="16D45DAA" w14:textId="77777777" w:rsidR="0099680A" w:rsidRDefault="0099680A">
                                  <w:pPr>
                                    <w:pStyle w:val="TableParagraph"/>
                                    <w:spacing w:before="2" w:line="380" w:lineRule="exact"/>
                                    <w:ind w:left="396" w:right="6467"/>
                                    <w:rPr>
                                      <w:sz w:val="14"/>
                                    </w:rPr>
                                  </w:pPr>
                                  <w:r>
                                    <w:rPr>
                                      <w:color w:val="202020"/>
                                      <w:sz w:val="14"/>
                                    </w:rPr>
                                    <w:t>text = text.split() text=[lemmatizer.lemmatize(y) for y in text] return " " .join(text)</w:t>
                                  </w:r>
                                </w:p>
                              </w:tc>
                            </w:tr>
                            <w:tr w:rsidR="0099680A" w14:paraId="1BE8A82E" w14:textId="77777777">
                              <w:trPr>
                                <w:trHeight w:val="699"/>
                                <w:tblCellSpacing w:w="59" w:type="dxa"/>
                              </w:trPr>
                              <w:tc>
                                <w:tcPr>
                                  <w:tcW w:w="10580" w:type="dxa"/>
                                  <w:tcBorders>
                                    <w:top w:val="nil"/>
                                  </w:tcBorders>
                                  <w:shd w:val="clear" w:color="auto" w:fill="F6F6F6"/>
                                </w:tcPr>
                                <w:p w14:paraId="3DE52C7E" w14:textId="77777777" w:rsidR="0099680A" w:rsidRDefault="0099680A">
                                  <w:pPr>
                                    <w:pStyle w:val="TableParagraph"/>
                                    <w:spacing w:before="123" w:line="288" w:lineRule="auto"/>
                                    <w:ind w:left="59" w:right="3695"/>
                                    <w:rPr>
                                      <w:sz w:val="14"/>
                                    </w:rPr>
                                  </w:pPr>
                                  <w:r>
                                    <w:rPr>
                                      <w:color w:val="202020"/>
                                      <w:sz w:val="14"/>
                                    </w:rPr>
                                    <w:t>train_df['content'] = train_df['content'].apply(lambda text: lemmatization(text)) val_df['content'] = val_df['content'].apply(lambda text: lemmatization(text))</w:t>
                                  </w:r>
                                </w:p>
                              </w:tc>
                            </w:tr>
                          </w:tbl>
                          <w:p w14:paraId="4788AE59" w14:textId="77777777" w:rsidR="0099680A" w:rsidRDefault="0099680A" w:rsidP="0099680A">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CFDCA3" id="Text Box 112" o:spid="_x0000_s1127" type="#_x0000_t202" style="position:absolute;margin-left:37pt;margin-top:28pt;width:529pt;height:787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" filled="f" stroked="f">
                <v:path arrowok="t"/>
                <v:textbox inset="0,0,0,0">
                  <w:txbxContent>
                    <w:tbl>
                      <w:tblPr>
                        <w:tblW w:w="0" w:type="auto"/>
                        <w:tblCellSpacing w:w="59" w:type="dxa"/>
                        <w:tblInd w:w="67" w:type="dxa"/>
                        <w:tblLayout w:type="fixed"/>
                        <w:tblCellMar>
                          <w:left w:w="0" w:type="dxa"/>
                          <w:right w:w="0" w:type="dxa"/>
                        </w:tblCellMar>
                        <w:tblLook w:val="01E0" w:firstRow="1" w:lastRow="1" w:firstColumn="1" w:lastColumn="1" w:noHBand="0" w:noVBand="0"/>
                      </w:tblPr>
                      <w:tblGrid>
                        <w:gridCol w:w="10816"/>
                      </w:tblGrid>
                      <w:tr w:rsidR="0099680A" w14:paraId="7659FCA5" w14:textId="77777777">
                        <w:trPr>
                          <w:trHeight w:val="11759"/>
                          <w:tblCellSpacing w:w="59" w:type="dxa"/>
                        </w:trPr>
                        <w:tc>
                          <w:tcPr>
                            <w:tcW w:w="10580" w:type="dxa"/>
                            <w:tcBorders>
                              <w:bottom w:val="nil"/>
                            </w:tcBorders>
                            <w:shd w:val="clear" w:color="auto" w:fill="F6F6F6"/>
                          </w:tcPr>
                          <w:p w14:paraId="311F2A6A" w14:textId="77777777" w:rsidR="0099680A" w:rsidRDefault="0099680A">
                            <w:pPr>
                              <w:pStyle w:val="TableParagraph"/>
                              <w:spacing w:before="9"/>
                              <w:rPr>
                                <w:sz w:val="18"/>
                              </w:rPr>
                            </w:pPr>
                          </w:p>
                          <w:p w14:paraId="13AAF522" w14:textId="77777777" w:rsidR="0099680A" w:rsidRDefault="0099680A">
                            <w:pPr>
                              <w:pStyle w:val="TableParagraph"/>
                              <w:ind w:left="59"/>
                              <w:rPr>
                                <w:sz w:val="14"/>
                              </w:rPr>
                            </w:pPr>
                            <w:r>
                              <w:rPr>
                                <w:color w:val="202020"/>
                                <w:sz w:val="14"/>
                              </w:rPr>
                              <w:t>sentiment_related_stopwords = [</w:t>
                            </w:r>
                          </w:p>
                          <w:p w14:paraId="208ADDEA" w14:textId="77777777" w:rsidR="0099680A" w:rsidRDefault="0099680A">
                            <w:pPr>
                              <w:pStyle w:val="TableParagraph"/>
                              <w:spacing w:before="32"/>
                              <w:ind w:left="396"/>
                              <w:rPr>
                                <w:sz w:val="14"/>
                              </w:rPr>
                            </w:pPr>
                            <w:r>
                              <w:rPr>
                                <w:color w:val="202020"/>
                                <w:sz w:val="14"/>
                              </w:rPr>
                              <w:t>"not", "no", "never", "none", "nobody", "nothing", "nowhere",</w:t>
                            </w:r>
                          </w:p>
                          <w:p w14:paraId="0A701534" w14:textId="77777777" w:rsidR="0099680A" w:rsidRDefault="0099680A">
                            <w:pPr>
                              <w:pStyle w:val="TableParagraph"/>
                              <w:spacing w:before="31"/>
                              <w:ind w:left="396"/>
                              <w:rPr>
                                <w:sz w:val="14"/>
                              </w:rPr>
                            </w:pPr>
                            <w:r>
                              <w:rPr>
                                <w:color w:val="202020"/>
                                <w:sz w:val="14"/>
                              </w:rPr>
                              <w:t>"love", "hate", "like", "dislike", "enjoy", "unlike",</w:t>
                            </w:r>
                          </w:p>
                          <w:p w14:paraId="08EA3267" w14:textId="77777777" w:rsidR="0099680A" w:rsidRDefault="0099680A">
                            <w:pPr>
                              <w:pStyle w:val="TableParagraph"/>
                              <w:spacing w:before="31"/>
                              <w:ind w:left="396"/>
                              <w:rPr>
                                <w:sz w:val="14"/>
                              </w:rPr>
                            </w:pPr>
                            <w:r>
                              <w:rPr>
                                <w:color w:val="202020"/>
                                <w:sz w:val="14"/>
                              </w:rPr>
                              <w:t>"happy", "sad", "angry", "glad", "mad",</w:t>
                            </w:r>
                          </w:p>
                          <w:p w14:paraId="1B9C49F9" w14:textId="77777777" w:rsidR="0099680A" w:rsidRDefault="0099680A">
                            <w:pPr>
                              <w:pStyle w:val="TableParagraph"/>
                              <w:spacing w:before="32"/>
                              <w:ind w:left="396"/>
                              <w:rPr>
                                <w:sz w:val="14"/>
                              </w:rPr>
                            </w:pPr>
                            <w:r>
                              <w:rPr>
                                <w:color w:val="202020"/>
                                <w:sz w:val="14"/>
                              </w:rPr>
                              <w:t>"good", "bad", "better", "worse",</w:t>
                            </w:r>
                          </w:p>
                          <w:p w14:paraId="55CEA3E8" w14:textId="77777777" w:rsidR="0099680A" w:rsidRDefault="0099680A">
                            <w:pPr>
                              <w:pStyle w:val="TableParagraph"/>
                              <w:spacing w:before="31" w:line="288" w:lineRule="auto"/>
                              <w:ind w:left="396" w:right="7391"/>
                              <w:rPr>
                                <w:sz w:val="14"/>
                              </w:rPr>
                            </w:pPr>
                            <w:r>
                              <w:rPr>
                                <w:color w:val="202020"/>
                                <w:sz w:val="14"/>
                              </w:rPr>
                              <w:t>"beautiful", "ugly", "pretty", "awesome", "terrible", "amazing", "very", "extremely", "so",</w:t>
                            </w:r>
                            <w:r>
                              <w:rPr>
                                <w:color w:val="202020"/>
                                <w:spacing w:val="1"/>
                                <w:sz w:val="14"/>
                              </w:rPr>
                              <w:t xml:space="preserve"> </w:t>
                            </w:r>
                            <w:r>
                              <w:rPr>
                                <w:color w:val="202020"/>
                                <w:spacing w:val="-3"/>
                                <w:sz w:val="14"/>
                              </w:rPr>
                              <w:t>"too",</w:t>
                            </w:r>
                          </w:p>
                          <w:p w14:paraId="7372DBF0" w14:textId="77777777" w:rsidR="0099680A" w:rsidRDefault="0099680A">
                            <w:pPr>
                              <w:pStyle w:val="TableParagraph"/>
                              <w:spacing w:line="158" w:lineRule="exact"/>
                              <w:ind w:left="396"/>
                              <w:rPr>
                                <w:sz w:val="14"/>
                              </w:rPr>
                            </w:pPr>
                            <w:r>
                              <w:rPr>
                                <w:color w:val="202020"/>
                                <w:sz w:val="14"/>
                              </w:rPr>
                              <w:t>"wow", "yay", "ugh",</w:t>
                            </w:r>
                          </w:p>
                          <w:p w14:paraId="186C6C2B" w14:textId="77777777" w:rsidR="0099680A" w:rsidRDefault="0099680A">
                            <w:pPr>
                              <w:pStyle w:val="TableParagraph"/>
                              <w:spacing w:before="32" w:line="288" w:lineRule="auto"/>
                              <w:ind w:left="396" w:right="6971"/>
                              <w:rPr>
                                <w:sz w:val="14"/>
                              </w:rPr>
                            </w:pPr>
                            <w:r>
                              <w:rPr>
                                <w:color w:val="202020"/>
                                <w:sz w:val="14"/>
                              </w:rPr>
                              <w:t>"why", "how", "what", "when", "where", "well", "okay", "oops",</w:t>
                            </w:r>
                          </w:p>
                          <w:p w14:paraId="127E6958" w14:textId="77777777" w:rsidR="0099680A" w:rsidRDefault="0099680A">
                            <w:pPr>
                              <w:pStyle w:val="TableParagraph"/>
                              <w:spacing w:line="288" w:lineRule="auto"/>
                              <w:ind w:left="396" w:right="7997"/>
                              <w:rPr>
                                <w:sz w:val="14"/>
                              </w:rPr>
                            </w:pPr>
                            <w:r>
                              <w:rPr>
                                <w:color w:val="202020"/>
                                <w:sz w:val="14"/>
                              </w:rPr>
                              <w:t>"can't", "won't", "ain't", ":-)", ":)", ":-(", ":(",</w:t>
                            </w:r>
                          </w:p>
                          <w:p w14:paraId="169BFF88" w14:textId="77777777" w:rsidR="0099680A" w:rsidRDefault="0099680A">
                            <w:pPr>
                              <w:pStyle w:val="TableParagraph"/>
                              <w:spacing w:line="288" w:lineRule="auto"/>
                              <w:ind w:left="396" w:right="7223"/>
                              <w:rPr>
                                <w:sz w:val="14"/>
                              </w:rPr>
                            </w:pPr>
                            <w:r>
                              <w:rPr>
                                <w:color w:val="202020"/>
                                <w:sz w:val="14"/>
                              </w:rPr>
                              <w:t>"imho", "lol", "omg", "btw", "brb", "great", "fantastic", "excellent", "best", "worst", "perfect",</w:t>
                            </w:r>
                          </w:p>
                          <w:p w14:paraId="79A6BE79" w14:textId="77777777" w:rsidR="0099680A" w:rsidRDefault="0099680A">
                            <w:pPr>
                              <w:pStyle w:val="TableParagraph"/>
                              <w:spacing w:line="288" w:lineRule="auto"/>
                              <w:ind w:left="396" w:right="7979"/>
                              <w:rPr>
                                <w:sz w:val="14"/>
                              </w:rPr>
                            </w:pPr>
                            <w:r>
                              <w:rPr>
                                <w:color w:val="202020"/>
                                <w:sz w:val="14"/>
                              </w:rPr>
                              <w:t>"yes", "nope", "maybe", "please", "thank you", "hmm", "uh", "uhh", "uhm",</w:t>
                            </w:r>
                          </w:p>
                          <w:p w14:paraId="0CE61F65" w14:textId="77777777" w:rsidR="0099680A" w:rsidRDefault="0099680A">
                            <w:pPr>
                              <w:pStyle w:val="TableParagraph"/>
                              <w:spacing w:line="288" w:lineRule="auto"/>
                              <w:ind w:left="396" w:right="7055"/>
                              <w:rPr>
                                <w:sz w:val="14"/>
                              </w:rPr>
                            </w:pPr>
                            <w:r>
                              <w:rPr>
                                <w:color w:val="202020"/>
                                <w:sz w:val="14"/>
                              </w:rPr>
                              <w:t>"haha", "hehe", "hi", "hey", "hello", "cool", "awesome", "amazing",</w:t>
                            </w:r>
                          </w:p>
                          <w:p w14:paraId="734F2DD8" w14:textId="77777777" w:rsidR="0099680A" w:rsidRDefault="0099680A">
                            <w:pPr>
                              <w:pStyle w:val="TableParagraph"/>
                              <w:spacing w:line="158" w:lineRule="exact"/>
                              <w:ind w:left="396"/>
                              <w:rPr>
                                <w:sz w:val="14"/>
                              </w:rPr>
                            </w:pPr>
                            <w:r>
                              <w:rPr>
                                <w:color w:val="202020"/>
                                <w:sz w:val="14"/>
                              </w:rPr>
                              <w:t>"even", "ever", "every", "everyone",</w:t>
                            </w:r>
                          </w:p>
                          <w:p w14:paraId="3F9EB499" w14:textId="77777777" w:rsidR="0099680A" w:rsidRDefault="0099680A">
                            <w:pPr>
                              <w:pStyle w:val="TableParagraph"/>
                              <w:spacing w:before="28"/>
                              <w:ind w:left="396"/>
                              <w:rPr>
                                <w:sz w:val="14"/>
                              </w:rPr>
                            </w:pPr>
                            <w:r>
                              <w:rPr>
                                <w:color w:val="202020"/>
                                <w:sz w:val="14"/>
                              </w:rPr>
                              <w:t>"but", "if", "however", "although",</w:t>
                            </w:r>
                          </w:p>
                          <w:p w14:paraId="4683389C" w14:textId="77777777" w:rsidR="0099680A" w:rsidRDefault="0099680A">
                            <w:pPr>
                              <w:pStyle w:val="TableParagraph"/>
                              <w:spacing w:before="31"/>
                              <w:ind w:left="396"/>
                              <w:rPr>
                                <w:sz w:val="14"/>
                              </w:rPr>
                            </w:pPr>
                            <w:r>
                              <w:rPr>
                                <w:color w:val="202020"/>
                                <w:sz w:val="14"/>
                              </w:rPr>
                              <w:t>"while", "unless", "whether", "except",</w:t>
                            </w:r>
                          </w:p>
                          <w:p w14:paraId="331F8925" w14:textId="77777777" w:rsidR="0099680A" w:rsidRDefault="0099680A">
                            <w:pPr>
                              <w:pStyle w:val="TableParagraph"/>
                              <w:spacing w:before="32"/>
                              <w:ind w:left="396"/>
                              <w:rPr>
                                <w:sz w:val="14"/>
                              </w:rPr>
                            </w:pPr>
                            <w:r>
                              <w:rPr>
                                <w:color w:val="202020"/>
                                <w:sz w:val="14"/>
                              </w:rPr>
                              <w:t>"should", "would", "could", "might",</w:t>
                            </w:r>
                          </w:p>
                          <w:p w14:paraId="5BDD2D6D" w14:textId="77777777" w:rsidR="0099680A" w:rsidRDefault="0099680A">
                            <w:pPr>
                              <w:pStyle w:val="TableParagraph"/>
                              <w:spacing w:before="31"/>
                              <w:ind w:left="396"/>
                              <w:rPr>
                                <w:sz w:val="14"/>
                              </w:rPr>
                            </w:pPr>
                            <w:r>
                              <w:rPr>
                                <w:color w:val="202020"/>
                                <w:sz w:val="14"/>
                              </w:rPr>
                              <w:t>"shall", "will", "can",</w:t>
                            </w:r>
                          </w:p>
                          <w:p w14:paraId="4F249865" w14:textId="77777777" w:rsidR="0099680A" w:rsidRDefault="0099680A">
                            <w:pPr>
                              <w:pStyle w:val="TableParagraph"/>
                              <w:spacing w:before="32"/>
                              <w:ind w:left="396"/>
                              <w:rPr>
                                <w:sz w:val="14"/>
                              </w:rPr>
                            </w:pPr>
                            <w:r>
                              <w:rPr>
                                <w:color w:val="202020"/>
                                <w:sz w:val="14"/>
                              </w:rPr>
                              <w:t>"now", "then", "later",</w:t>
                            </w:r>
                          </w:p>
                          <w:p w14:paraId="49F746D0" w14:textId="77777777" w:rsidR="0099680A" w:rsidRDefault="0099680A">
                            <w:pPr>
                              <w:pStyle w:val="TableParagraph"/>
                              <w:spacing w:before="31"/>
                              <w:ind w:left="396"/>
                              <w:rPr>
                                <w:sz w:val="14"/>
                              </w:rPr>
                            </w:pPr>
                            <w:r>
                              <w:rPr>
                                <w:color w:val="202020"/>
                                <w:sz w:val="14"/>
                              </w:rPr>
                              <w:t>"since", "before", "after", "when", "while",</w:t>
                            </w:r>
                          </w:p>
                          <w:p w14:paraId="2E647786" w14:textId="77777777" w:rsidR="0099680A" w:rsidRDefault="0099680A">
                            <w:pPr>
                              <w:pStyle w:val="TableParagraph"/>
                              <w:spacing w:before="31"/>
                              <w:ind w:left="396"/>
                              <w:rPr>
                                <w:sz w:val="14"/>
                              </w:rPr>
                            </w:pPr>
                            <w:r>
                              <w:rPr>
                                <w:color w:val="202020"/>
                                <w:sz w:val="14"/>
                              </w:rPr>
                              <w:t>"about", "above", "below", "over", "under",</w:t>
                            </w:r>
                          </w:p>
                          <w:p w14:paraId="5F4A20FA" w14:textId="77777777" w:rsidR="0099680A" w:rsidRDefault="0099680A">
                            <w:pPr>
                              <w:pStyle w:val="TableParagraph"/>
                              <w:spacing w:before="32"/>
                              <w:ind w:left="396"/>
                              <w:rPr>
                                <w:sz w:val="14"/>
                              </w:rPr>
                            </w:pPr>
                            <w:r>
                              <w:rPr>
                                <w:color w:val="202020"/>
                                <w:sz w:val="14"/>
                              </w:rPr>
                              <w:t>"also", "besides", "instead", "meanwhile",</w:t>
                            </w:r>
                          </w:p>
                          <w:p w14:paraId="39DFF3BB" w14:textId="77777777" w:rsidR="0099680A" w:rsidRDefault="0099680A">
                            <w:pPr>
                              <w:pStyle w:val="TableParagraph"/>
                              <w:spacing w:before="31"/>
                              <w:ind w:left="396"/>
                              <w:rPr>
                                <w:sz w:val="14"/>
                              </w:rPr>
                            </w:pPr>
                            <w:r>
                              <w:rPr>
                                <w:color w:val="202020"/>
                                <w:sz w:val="14"/>
                              </w:rPr>
                              <w:t>"all", "any", "each", "few", "most", "some", "none",</w:t>
                            </w:r>
                          </w:p>
                          <w:p w14:paraId="5F962FC3" w14:textId="77777777" w:rsidR="0099680A" w:rsidRDefault="0099680A">
                            <w:pPr>
                              <w:pStyle w:val="TableParagraph"/>
                              <w:spacing w:before="32"/>
                              <w:ind w:left="396"/>
                              <w:rPr>
                                <w:sz w:val="14"/>
                              </w:rPr>
                            </w:pPr>
                            <w:r>
                              <w:rPr>
                                <w:color w:val="202020"/>
                                <w:sz w:val="14"/>
                              </w:rPr>
                              <w:t>"such", "several", "many", "much", "every", "whole",</w:t>
                            </w:r>
                          </w:p>
                          <w:p w14:paraId="1FB33C16" w14:textId="77777777" w:rsidR="0099680A" w:rsidRDefault="0099680A">
                            <w:pPr>
                              <w:pStyle w:val="TableParagraph"/>
                              <w:spacing w:before="31"/>
                              <w:ind w:left="396"/>
                              <w:rPr>
                                <w:sz w:val="14"/>
                              </w:rPr>
                            </w:pPr>
                            <w:r>
                              <w:rPr>
                                <w:color w:val="202020"/>
                                <w:sz w:val="14"/>
                              </w:rPr>
                              <w:t>"i", "me", "my", "mine", "myself",</w:t>
                            </w:r>
                          </w:p>
                          <w:p w14:paraId="3A14CF37" w14:textId="77777777" w:rsidR="0099680A" w:rsidRDefault="0099680A">
                            <w:pPr>
                              <w:pStyle w:val="TableParagraph"/>
                              <w:spacing w:before="31"/>
                              <w:ind w:left="396"/>
                              <w:rPr>
                                <w:sz w:val="14"/>
                              </w:rPr>
                            </w:pPr>
                            <w:r>
                              <w:rPr>
                                <w:color w:val="202020"/>
                                <w:sz w:val="14"/>
                              </w:rPr>
                              <w:t>"you", "your", "yours", "yourself",</w:t>
                            </w:r>
                          </w:p>
                          <w:p w14:paraId="4B5E45CD" w14:textId="77777777" w:rsidR="0099680A" w:rsidRDefault="0099680A">
                            <w:pPr>
                              <w:pStyle w:val="TableParagraph"/>
                              <w:spacing w:before="32"/>
                              <w:ind w:left="396"/>
                              <w:rPr>
                                <w:sz w:val="14"/>
                              </w:rPr>
                            </w:pPr>
                            <w:r>
                              <w:rPr>
                                <w:color w:val="202020"/>
                                <w:sz w:val="14"/>
                              </w:rPr>
                              <w:t>"he", "him", "his", "himself",</w:t>
                            </w:r>
                          </w:p>
                          <w:p w14:paraId="7AA8949F" w14:textId="77777777" w:rsidR="0099680A" w:rsidRDefault="0099680A">
                            <w:pPr>
                              <w:pStyle w:val="TableParagraph"/>
                              <w:spacing w:before="31"/>
                              <w:ind w:left="396"/>
                              <w:rPr>
                                <w:sz w:val="14"/>
                              </w:rPr>
                            </w:pPr>
                            <w:r>
                              <w:rPr>
                                <w:color w:val="202020"/>
                                <w:sz w:val="14"/>
                              </w:rPr>
                              <w:t>"she", "her", "hers", "herself",</w:t>
                            </w:r>
                          </w:p>
                          <w:p w14:paraId="305A9F15" w14:textId="77777777" w:rsidR="0099680A" w:rsidRDefault="0099680A">
                            <w:pPr>
                              <w:pStyle w:val="TableParagraph"/>
                              <w:spacing w:before="32"/>
                              <w:ind w:left="396"/>
                              <w:rPr>
                                <w:sz w:val="14"/>
                              </w:rPr>
                            </w:pPr>
                            <w:r>
                              <w:rPr>
                                <w:color w:val="202020"/>
                                <w:sz w:val="14"/>
                              </w:rPr>
                              <w:t>"it", "its", "itself",</w:t>
                            </w:r>
                          </w:p>
                          <w:p w14:paraId="1F95C445" w14:textId="77777777" w:rsidR="0099680A" w:rsidRDefault="0099680A">
                            <w:pPr>
                              <w:pStyle w:val="TableParagraph"/>
                              <w:spacing w:before="31"/>
                              <w:ind w:left="396"/>
                              <w:rPr>
                                <w:sz w:val="14"/>
                              </w:rPr>
                            </w:pPr>
                            <w:r>
                              <w:rPr>
                                <w:color w:val="202020"/>
                                <w:sz w:val="14"/>
                              </w:rPr>
                              <w:t>"we", "us", "our", "ours", "ourselves",</w:t>
                            </w:r>
                          </w:p>
                          <w:p w14:paraId="4F974429" w14:textId="77777777" w:rsidR="0099680A" w:rsidRDefault="0099680A">
                            <w:pPr>
                              <w:pStyle w:val="TableParagraph"/>
                              <w:spacing w:before="31"/>
                              <w:ind w:left="396"/>
                              <w:rPr>
                                <w:sz w:val="14"/>
                              </w:rPr>
                            </w:pPr>
                            <w:r>
                              <w:rPr>
                                <w:color w:val="202020"/>
                                <w:sz w:val="14"/>
                              </w:rPr>
                              <w:t>"they", "them", "their", "theirs", "themselves"</w:t>
                            </w:r>
                          </w:p>
                          <w:p w14:paraId="791EC277" w14:textId="77777777" w:rsidR="0099680A" w:rsidRDefault="0099680A">
                            <w:pPr>
                              <w:pStyle w:val="TableParagraph"/>
                              <w:spacing w:before="32"/>
                              <w:ind w:left="59"/>
                              <w:rPr>
                                <w:sz w:val="14"/>
                              </w:rPr>
                            </w:pPr>
                            <w:r>
                              <w:rPr>
                                <w:color w:val="202020"/>
                                <w:sz w:val="14"/>
                              </w:rPr>
                              <w:t>]</w:t>
                            </w:r>
                          </w:p>
                          <w:p w14:paraId="2C174CD0" w14:textId="77777777" w:rsidR="0099680A" w:rsidRDefault="0099680A">
                            <w:pPr>
                              <w:pStyle w:val="TableParagraph"/>
                              <w:spacing w:before="6"/>
                              <w:rPr>
                                <w:sz w:val="19"/>
                              </w:rPr>
                            </w:pPr>
                          </w:p>
                          <w:p w14:paraId="14EA8B87" w14:textId="77777777" w:rsidR="0099680A" w:rsidRDefault="0099680A">
                            <w:pPr>
                              <w:pStyle w:val="TableParagraph"/>
                              <w:spacing w:line="288" w:lineRule="auto"/>
                              <w:ind w:left="59" w:right="6468"/>
                              <w:rPr>
                                <w:sz w:val="14"/>
                              </w:rPr>
                            </w:pPr>
                            <w:r>
                              <w:rPr>
                                <w:color w:val="202020"/>
                                <w:sz w:val="14"/>
                              </w:rPr>
                              <w:t>nltk_stopwords = set(stopwords.words('english')) def remove_stopwords(text):</w:t>
                            </w:r>
                          </w:p>
                          <w:p w14:paraId="04F763DB" w14:textId="77777777" w:rsidR="0099680A" w:rsidRDefault="0099680A">
                            <w:pPr>
                              <w:pStyle w:val="TableParagraph"/>
                              <w:spacing w:line="158" w:lineRule="exact"/>
                              <w:ind w:left="396"/>
                              <w:rPr>
                                <w:sz w:val="14"/>
                              </w:rPr>
                            </w:pPr>
                            <w:r>
                              <w:rPr>
                                <w:color w:val="202020"/>
                                <w:sz w:val="14"/>
                              </w:rPr>
                              <w:t>words = text.split()</w:t>
                            </w:r>
                          </w:p>
                          <w:p w14:paraId="21BE89AC" w14:textId="77777777" w:rsidR="0099680A" w:rsidRDefault="0099680A">
                            <w:pPr>
                              <w:pStyle w:val="TableParagraph"/>
                              <w:spacing w:before="31"/>
                              <w:ind w:left="396"/>
                              <w:rPr>
                                <w:sz w:val="14"/>
                              </w:rPr>
                            </w:pPr>
                            <w:r>
                              <w:rPr>
                                <w:color w:val="202020"/>
                                <w:sz w:val="14"/>
                              </w:rPr>
                              <w:t>removed_words = [word for word in words if word.lower() in nltk_stopwords and word.lower() not in sentiment_related_stopw</w:t>
                            </w:r>
                          </w:p>
                          <w:p w14:paraId="25B45F68" w14:textId="77777777" w:rsidR="0099680A" w:rsidRDefault="0099680A">
                            <w:pPr>
                              <w:pStyle w:val="TableParagraph"/>
                              <w:spacing w:before="6"/>
                              <w:rPr>
                                <w:sz w:val="19"/>
                              </w:rPr>
                            </w:pPr>
                          </w:p>
                          <w:p w14:paraId="13BCDD0B" w14:textId="77777777" w:rsidR="0099680A" w:rsidRDefault="0099680A">
                            <w:pPr>
                              <w:pStyle w:val="TableParagraph"/>
                              <w:spacing w:before="1"/>
                              <w:ind w:left="396"/>
                              <w:rPr>
                                <w:sz w:val="14"/>
                              </w:rPr>
                            </w:pPr>
                            <w:r>
                              <w:rPr>
                                <w:color w:val="202020"/>
                                <w:sz w:val="14"/>
                              </w:rPr>
                              <w:t># Create a list of stopwords removed</w:t>
                            </w:r>
                          </w:p>
                          <w:p w14:paraId="4F78B4AE" w14:textId="77777777" w:rsidR="0099680A" w:rsidRDefault="0099680A">
                            <w:pPr>
                              <w:pStyle w:val="TableParagraph"/>
                              <w:spacing w:before="31" w:line="576" w:lineRule="auto"/>
                              <w:ind w:left="396" w:right="-2"/>
                              <w:rPr>
                                <w:sz w:val="14"/>
                              </w:rPr>
                            </w:pPr>
                            <w:r>
                              <w:rPr>
                                <w:color w:val="202020"/>
                                <w:sz w:val="14"/>
                              </w:rPr>
                              <w:t>stopwords_removed = [word for word in words if word.lower() in nltk_stopwords and word.lower() not in sentiment_related_s cleaned_words = [word for word in words if word.lower() not in nltk_stopwords or word.lower() in sentiment_related_stopwo</w:t>
                            </w:r>
                          </w:p>
                          <w:p w14:paraId="64B84E33" w14:textId="77777777" w:rsidR="0099680A" w:rsidRDefault="0099680A">
                            <w:pPr>
                              <w:pStyle w:val="TableParagraph"/>
                              <w:spacing w:line="288" w:lineRule="auto"/>
                              <w:ind w:left="396" w:right="5123"/>
                              <w:rPr>
                                <w:sz w:val="14"/>
                              </w:rPr>
                            </w:pPr>
                            <w:r>
                              <w:rPr>
                                <w:color w:val="202020"/>
                                <w:sz w:val="14"/>
                              </w:rPr>
                              <w:t># Calculate and display the total count of stopwords removed total_stopwords_removed = len(removed_words)</w:t>
                            </w:r>
                          </w:p>
                          <w:p w14:paraId="0D9CF650" w14:textId="77777777" w:rsidR="0099680A" w:rsidRDefault="0099680A">
                            <w:pPr>
                              <w:pStyle w:val="TableParagraph"/>
                              <w:spacing w:line="158" w:lineRule="exact"/>
                              <w:ind w:left="396"/>
                              <w:rPr>
                                <w:sz w:val="14"/>
                              </w:rPr>
                            </w:pPr>
                            <w:r>
                              <w:rPr>
                                <w:color w:val="202020"/>
                                <w:sz w:val="14"/>
                              </w:rPr>
                              <w:t>print(f"Total stopwords removed: {total_stopwords_removed}")</w:t>
                            </w:r>
                          </w:p>
                          <w:p w14:paraId="59A2113C" w14:textId="77777777" w:rsidR="0099680A" w:rsidRDefault="0099680A">
                            <w:pPr>
                              <w:pStyle w:val="TableParagraph"/>
                              <w:spacing w:before="5"/>
                              <w:rPr>
                                <w:sz w:val="19"/>
                              </w:rPr>
                            </w:pPr>
                          </w:p>
                          <w:p w14:paraId="397C1126" w14:textId="77777777" w:rsidR="0099680A" w:rsidRDefault="0099680A">
                            <w:pPr>
                              <w:pStyle w:val="TableParagraph"/>
                              <w:spacing w:line="288" w:lineRule="auto"/>
                              <w:ind w:left="396" w:right="6887"/>
                              <w:rPr>
                                <w:sz w:val="14"/>
                              </w:rPr>
                            </w:pPr>
                            <w:r>
                              <w:rPr>
                                <w:color w:val="202020"/>
                                <w:sz w:val="14"/>
                              </w:rPr>
                              <w:t># Display the list of stopwords removed print("Stopwords removed:") print(stopwords_removed)</w:t>
                            </w:r>
                          </w:p>
                          <w:p w14:paraId="67AABD4A" w14:textId="77777777" w:rsidR="0099680A" w:rsidRDefault="0099680A">
                            <w:pPr>
                              <w:pStyle w:val="TableParagraph"/>
                              <w:spacing w:before="8"/>
                              <w:rPr>
                                <w:sz w:val="16"/>
                              </w:rPr>
                            </w:pPr>
                          </w:p>
                          <w:p w14:paraId="1C2C9B99" w14:textId="77777777" w:rsidR="0099680A" w:rsidRDefault="0099680A">
                            <w:pPr>
                              <w:pStyle w:val="TableParagraph"/>
                              <w:ind w:left="396"/>
                              <w:rPr>
                                <w:sz w:val="14"/>
                              </w:rPr>
                            </w:pPr>
                            <w:r>
                              <w:rPr>
                                <w:color w:val="202020"/>
                                <w:sz w:val="14"/>
                              </w:rPr>
                              <w:t>return ' '.join(cleaned_words)</w:t>
                            </w:r>
                          </w:p>
                        </w:tc>
                      </w:tr>
                      <w:tr w:rsidR="0099680A" w14:paraId="6D13996E" w14:textId="77777777">
                        <w:trPr>
                          <w:trHeight w:val="839"/>
                          <w:tblCellSpacing w:w="59" w:type="dxa"/>
                        </w:trPr>
                        <w:tc>
                          <w:tcPr>
                            <w:tcW w:w="10580" w:type="dxa"/>
                            <w:tcBorders>
                              <w:top w:val="nil"/>
                              <w:bottom w:val="nil"/>
                            </w:tcBorders>
                            <w:shd w:val="clear" w:color="auto" w:fill="F6F6F6"/>
                          </w:tcPr>
                          <w:p w14:paraId="753E2B64" w14:textId="77777777" w:rsidR="0099680A" w:rsidRDefault="0099680A">
                            <w:pPr>
                              <w:pStyle w:val="TableParagraph"/>
                              <w:spacing w:before="124" w:line="288" w:lineRule="auto"/>
                              <w:ind w:left="60" w:right="3442"/>
                              <w:rPr>
                                <w:sz w:val="14"/>
                              </w:rPr>
                            </w:pPr>
                            <w:r>
                              <w:rPr>
                                <w:color w:val="202020"/>
                                <w:sz w:val="14"/>
                              </w:rPr>
                              <w:t>train_df['content'] = train_df['content'].apply(lambda text: remove_stopwords(text)) val_df['content'] = val_df['content'].apply(lambda text: remove_stopwords(text)) test_df['content'] = test_df['content'].apply(lambda text: remove_stopwords(text)) train_df</w:t>
                            </w:r>
                          </w:p>
                        </w:tc>
                      </w:tr>
                      <w:tr w:rsidR="0099680A" w14:paraId="6C1A0957" w14:textId="77777777">
                        <w:trPr>
                          <w:trHeight w:val="1599"/>
                          <w:tblCellSpacing w:w="59" w:type="dxa"/>
                        </w:trPr>
                        <w:tc>
                          <w:tcPr>
                            <w:tcW w:w="10580" w:type="dxa"/>
                            <w:tcBorders>
                              <w:top w:val="nil"/>
                              <w:bottom w:val="nil"/>
                            </w:tcBorders>
                            <w:shd w:val="clear" w:color="auto" w:fill="F6F6F6"/>
                          </w:tcPr>
                          <w:p w14:paraId="23F205C7" w14:textId="77777777" w:rsidR="0099680A" w:rsidRDefault="0099680A">
                            <w:pPr>
                              <w:pStyle w:val="TableParagraph"/>
                              <w:spacing w:before="123" w:line="288" w:lineRule="auto"/>
                              <w:ind w:left="396" w:right="7577" w:hanging="337"/>
                              <w:rPr>
                                <w:sz w:val="14"/>
                              </w:rPr>
                            </w:pPr>
                            <w:r>
                              <w:rPr>
                                <w:color w:val="202020"/>
                                <w:sz w:val="14"/>
                              </w:rPr>
                              <w:t>def lemmatization(text): lemmatizer=</w:t>
                            </w:r>
                            <w:r>
                              <w:rPr>
                                <w:color w:val="202020"/>
                                <w:spacing w:val="-15"/>
                                <w:sz w:val="14"/>
                              </w:rPr>
                              <w:t xml:space="preserve"> </w:t>
                            </w:r>
                            <w:r>
                              <w:rPr>
                                <w:color w:val="202020"/>
                                <w:sz w:val="14"/>
                              </w:rPr>
                              <w:t>WordNetLemmatizer()</w:t>
                            </w:r>
                          </w:p>
                          <w:p w14:paraId="16D45DAA" w14:textId="77777777" w:rsidR="0099680A" w:rsidRDefault="0099680A">
                            <w:pPr>
                              <w:pStyle w:val="TableParagraph"/>
                              <w:spacing w:before="2" w:line="380" w:lineRule="exact"/>
                              <w:ind w:left="396" w:right="6467"/>
                              <w:rPr>
                                <w:sz w:val="14"/>
                              </w:rPr>
                            </w:pPr>
                            <w:r>
                              <w:rPr>
                                <w:color w:val="202020"/>
                                <w:sz w:val="14"/>
                              </w:rPr>
                              <w:t>text = text.split() text=[lemmatizer.lemmatize(y) for y in text] return " " .join(text)</w:t>
                            </w:r>
                          </w:p>
                        </w:tc>
                      </w:tr>
                      <w:tr w:rsidR="0099680A" w14:paraId="1BE8A82E" w14:textId="77777777">
                        <w:trPr>
                          <w:trHeight w:val="699"/>
                          <w:tblCellSpacing w:w="59" w:type="dxa"/>
                        </w:trPr>
                        <w:tc>
                          <w:tcPr>
                            <w:tcW w:w="10580" w:type="dxa"/>
                            <w:tcBorders>
                              <w:top w:val="nil"/>
                            </w:tcBorders>
                            <w:shd w:val="clear" w:color="auto" w:fill="F6F6F6"/>
                          </w:tcPr>
                          <w:p w14:paraId="3DE52C7E" w14:textId="77777777" w:rsidR="0099680A" w:rsidRDefault="0099680A">
                            <w:pPr>
                              <w:pStyle w:val="TableParagraph"/>
                              <w:spacing w:before="123" w:line="288" w:lineRule="auto"/>
                              <w:ind w:left="59" w:right="3695"/>
                              <w:rPr>
                                <w:sz w:val="14"/>
                              </w:rPr>
                            </w:pPr>
                            <w:r>
                              <w:rPr>
                                <w:color w:val="202020"/>
                                <w:sz w:val="14"/>
                              </w:rPr>
                              <w:t>train_df['content'] = train_df['content'].apply(lambda text: lemmatization(text)) val_df['content'] = val_df['content'].apply(lambda text: lemmatization(text))</w:t>
                            </w:r>
                          </w:p>
                        </w:tc>
                      </w:tr>
                    </w:tbl>
                    <w:p w14:paraId="4788AE59" w14:textId="77777777" w:rsidR="0099680A" w:rsidRDefault="0099680A" w:rsidP="0099680A">
                      <w:pPr>
                        <w:pStyle w:val="BodyText"/>
                      </w:pPr>
                    </w:p>
                  </w:txbxContent>
                </v:textbox>
                <w10:wrap anchorx="page" anchory="page"/>
              </v:shape>
            </w:pict>
          </mc:Fallback>
        </mc:AlternateContent>
      </w:r>
    </w:p>
    <w:p w14:paraId="09DE0E37" w14:textId="77777777" w:rsidR="0099680A" w:rsidRDefault="0099680A" w:rsidP="002F06F4">
      <w:pPr>
        <w:rPr>
          <w:rFonts w:ascii="Arial"/>
          <w:sz w:val="20"/>
        </w:rPr>
      </w:pPr>
    </w:p>
    <w:p w14:paraId="26D410AD" w14:textId="77777777" w:rsidR="0099680A" w:rsidRDefault="0099680A" w:rsidP="002F06F4">
      <w:pPr>
        <w:rPr>
          <w:rFonts w:ascii="Arial"/>
          <w:sz w:val="20"/>
        </w:rPr>
      </w:pPr>
    </w:p>
    <w:p w14:paraId="30907545" w14:textId="77777777" w:rsidR="0099680A" w:rsidRDefault="0099680A" w:rsidP="002F06F4">
      <w:pPr>
        <w:rPr>
          <w:rFonts w:ascii="Arial"/>
          <w:sz w:val="20"/>
        </w:rPr>
      </w:pPr>
    </w:p>
    <w:p w14:paraId="30EFA94A" w14:textId="77777777" w:rsidR="0099680A" w:rsidRDefault="0099680A" w:rsidP="002F06F4">
      <w:pPr>
        <w:rPr>
          <w:rFonts w:ascii="Arial"/>
          <w:sz w:val="20"/>
        </w:rPr>
      </w:pPr>
    </w:p>
    <w:p w14:paraId="753E51D3" w14:textId="77777777" w:rsidR="0099680A" w:rsidRDefault="0099680A" w:rsidP="002F06F4">
      <w:pPr>
        <w:rPr>
          <w:rFonts w:ascii="Arial"/>
          <w:sz w:val="20"/>
        </w:rPr>
      </w:pPr>
    </w:p>
    <w:p w14:paraId="72D5F29A" w14:textId="77777777" w:rsidR="0099680A" w:rsidRDefault="0099680A" w:rsidP="002F06F4">
      <w:pPr>
        <w:rPr>
          <w:rFonts w:ascii="Arial"/>
          <w:sz w:val="20"/>
        </w:rPr>
      </w:pPr>
    </w:p>
    <w:p w14:paraId="14C8EDF7" w14:textId="77777777" w:rsidR="0099680A" w:rsidRDefault="0099680A" w:rsidP="002F06F4">
      <w:pPr>
        <w:rPr>
          <w:rFonts w:ascii="Arial"/>
          <w:sz w:val="20"/>
        </w:rPr>
      </w:pPr>
    </w:p>
    <w:p w14:paraId="7B5DE57C" w14:textId="77777777" w:rsidR="0099680A" w:rsidRDefault="0099680A" w:rsidP="002F06F4">
      <w:pPr>
        <w:rPr>
          <w:rFonts w:ascii="Arial"/>
          <w:sz w:val="20"/>
        </w:rPr>
      </w:pPr>
    </w:p>
    <w:p w14:paraId="5C39AE32" w14:textId="77777777" w:rsidR="0099680A" w:rsidRDefault="0099680A" w:rsidP="002F06F4">
      <w:pPr>
        <w:rPr>
          <w:rFonts w:ascii="Arial"/>
          <w:sz w:val="20"/>
        </w:rPr>
      </w:pPr>
    </w:p>
    <w:p w14:paraId="2BDCA096" w14:textId="77777777" w:rsidR="0099680A" w:rsidRDefault="0099680A" w:rsidP="002F06F4">
      <w:pPr>
        <w:rPr>
          <w:rFonts w:ascii="Arial"/>
          <w:sz w:val="20"/>
        </w:rPr>
      </w:pPr>
    </w:p>
    <w:p w14:paraId="4A096DF6" w14:textId="77777777" w:rsidR="0099680A" w:rsidRDefault="0099680A" w:rsidP="002F06F4">
      <w:pPr>
        <w:rPr>
          <w:rFonts w:ascii="Arial"/>
          <w:sz w:val="20"/>
        </w:rPr>
      </w:pPr>
    </w:p>
    <w:p w14:paraId="66CC5D8B" w14:textId="77777777" w:rsidR="0099680A" w:rsidRDefault="0099680A" w:rsidP="002F06F4">
      <w:pPr>
        <w:rPr>
          <w:rFonts w:ascii="Arial"/>
          <w:sz w:val="20"/>
        </w:rPr>
      </w:pPr>
    </w:p>
    <w:p w14:paraId="492D7BE8" w14:textId="77777777" w:rsidR="0099680A" w:rsidRDefault="0099680A" w:rsidP="002F06F4">
      <w:pPr>
        <w:rPr>
          <w:rFonts w:ascii="Arial"/>
          <w:sz w:val="20"/>
        </w:rPr>
      </w:pPr>
    </w:p>
    <w:p w14:paraId="70F74806" w14:textId="77777777" w:rsidR="0099680A" w:rsidRDefault="0099680A" w:rsidP="002F06F4">
      <w:pPr>
        <w:rPr>
          <w:rFonts w:ascii="Arial"/>
          <w:sz w:val="20"/>
        </w:rPr>
      </w:pPr>
    </w:p>
    <w:p w14:paraId="5992F8BA" w14:textId="77777777" w:rsidR="0099680A" w:rsidRDefault="0099680A" w:rsidP="002F06F4">
      <w:pPr>
        <w:rPr>
          <w:rFonts w:ascii="Arial"/>
          <w:sz w:val="20"/>
        </w:rPr>
      </w:pPr>
    </w:p>
    <w:p w14:paraId="765CDCCC" w14:textId="77777777" w:rsidR="0099680A" w:rsidRDefault="0099680A" w:rsidP="002F06F4">
      <w:pPr>
        <w:rPr>
          <w:rFonts w:ascii="Arial"/>
          <w:sz w:val="20"/>
        </w:rPr>
      </w:pPr>
    </w:p>
    <w:p w14:paraId="638F6728" w14:textId="77777777" w:rsidR="0099680A" w:rsidRDefault="0099680A" w:rsidP="002F06F4">
      <w:pPr>
        <w:rPr>
          <w:rFonts w:ascii="Arial"/>
          <w:sz w:val="20"/>
        </w:rPr>
      </w:pPr>
    </w:p>
    <w:p w14:paraId="0F755CD9" w14:textId="77777777" w:rsidR="0099680A" w:rsidRDefault="0099680A" w:rsidP="002F06F4">
      <w:pPr>
        <w:rPr>
          <w:rFonts w:ascii="Arial"/>
          <w:sz w:val="20"/>
        </w:rPr>
      </w:pPr>
    </w:p>
    <w:p w14:paraId="2477B937" w14:textId="77777777" w:rsidR="0099680A" w:rsidRDefault="0099680A" w:rsidP="002F06F4">
      <w:pPr>
        <w:rPr>
          <w:rFonts w:ascii="Arial"/>
          <w:sz w:val="20"/>
        </w:rPr>
      </w:pPr>
    </w:p>
    <w:p w14:paraId="2009384B" w14:textId="77777777" w:rsidR="0099680A" w:rsidRDefault="0099680A" w:rsidP="002F06F4">
      <w:pPr>
        <w:rPr>
          <w:rFonts w:ascii="Arial"/>
          <w:sz w:val="20"/>
        </w:rPr>
      </w:pPr>
    </w:p>
    <w:p w14:paraId="1CC14966" w14:textId="77777777" w:rsidR="0099680A" w:rsidRDefault="0099680A" w:rsidP="002F06F4">
      <w:pPr>
        <w:rPr>
          <w:rFonts w:ascii="Arial"/>
          <w:sz w:val="20"/>
        </w:rPr>
      </w:pPr>
    </w:p>
    <w:p w14:paraId="3E2991B7" w14:textId="77777777" w:rsidR="0099680A" w:rsidRDefault="0099680A" w:rsidP="002F06F4">
      <w:pPr>
        <w:rPr>
          <w:rFonts w:ascii="Arial"/>
          <w:sz w:val="20"/>
        </w:rPr>
      </w:pPr>
    </w:p>
    <w:p w14:paraId="5BC7F424" w14:textId="77777777" w:rsidR="0099680A" w:rsidRDefault="0099680A" w:rsidP="002F06F4">
      <w:pPr>
        <w:rPr>
          <w:rFonts w:ascii="Arial"/>
          <w:sz w:val="20"/>
        </w:rPr>
      </w:pPr>
    </w:p>
    <w:p w14:paraId="20EE010A" w14:textId="77777777" w:rsidR="0099680A" w:rsidRDefault="0099680A" w:rsidP="002F06F4">
      <w:pPr>
        <w:rPr>
          <w:rFonts w:ascii="Arial"/>
          <w:sz w:val="20"/>
        </w:rPr>
      </w:pPr>
    </w:p>
    <w:p w14:paraId="65AAAF0D" w14:textId="77777777" w:rsidR="0099680A" w:rsidRDefault="0099680A" w:rsidP="002F06F4">
      <w:pPr>
        <w:rPr>
          <w:rFonts w:ascii="Arial"/>
          <w:sz w:val="20"/>
        </w:rPr>
      </w:pPr>
    </w:p>
    <w:p w14:paraId="600A7E6E" w14:textId="77777777" w:rsidR="0099680A" w:rsidRDefault="0099680A" w:rsidP="002F06F4">
      <w:pPr>
        <w:rPr>
          <w:rFonts w:ascii="Arial"/>
          <w:sz w:val="20"/>
        </w:rPr>
      </w:pPr>
    </w:p>
    <w:p w14:paraId="0DA133B5" w14:textId="77777777" w:rsidR="0099680A" w:rsidRDefault="0099680A" w:rsidP="002F06F4">
      <w:pPr>
        <w:rPr>
          <w:rFonts w:ascii="Arial"/>
          <w:sz w:val="20"/>
        </w:rPr>
      </w:pPr>
    </w:p>
    <w:p w14:paraId="7C494FE3" w14:textId="77777777" w:rsidR="0099680A" w:rsidRDefault="0099680A" w:rsidP="002F06F4">
      <w:pPr>
        <w:rPr>
          <w:rFonts w:ascii="Arial"/>
          <w:sz w:val="20"/>
        </w:rPr>
      </w:pPr>
    </w:p>
    <w:p w14:paraId="238AACF4" w14:textId="77777777" w:rsidR="0099680A" w:rsidRDefault="0099680A" w:rsidP="002F06F4">
      <w:pPr>
        <w:rPr>
          <w:rFonts w:ascii="Arial"/>
          <w:sz w:val="20"/>
        </w:rPr>
      </w:pPr>
    </w:p>
    <w:p w14:paraId="1A19DF4A" w14:textId="77777777" w:rsidR="0099680A" w:rsidRDefault="0099680A" w:rsidP="002F06F4">
      <w:pPr>
        <w:rPr>
          <w:rFonts w:ascii="Arial"/>
          <w:sz w:val="20"/>
        </w:rPr>
      </w:pPr>
    </w:p>
    <w:p w14:paraId="6D97DAC5" w14:textId="77777777" w:rsidR="0099680A" w:rsidRDefault="0099680A" w:rsidP="002F06F4">
      <w:pPr>
        <w:rPr>
          <w:rFonts w:ascii="Arial"/>
          <w:sz w:val="20"/>
        </w:rPr>
      </w:pPr>
    </w:p>
    <w:p w14:paraId="75B09CF1" w14:textId="77777777" w:rsidR="0099680A" w:rsidRDefault="0099680A" w:rsidP="002F06F4">
      <w:pPr>
        <w:rPr>
          <w:rFonts w:ascii="Arial"/>
          <w:sz w:val="20"/>
        </w:rPr>
      </w:pPr>
    </w:p>
    <w:p w14:paraId="1381C09D" w14:textId="77777777" w:rsidR="0099680A" w:rsidRDefault="0099680A" w:rsidP="002F06F4">
      <w:pPr>
        <w:rPr>
          <w:rFonts w:ascii="Arial"/>
          <w:sz w:val="20"/>
        </w:rPr>
      </w:pPr>
    </w:p>
    <w:p w14:paraId="73C712A3" w14:textId="77777777" w:rsidR="0099680A" w:rsidRDefault="0099680A" w:rsidP="002F06F4">
      <w:pPr>
        <w:rPr>
          <w:rFonts w:ascii="Arial"/>
          <w:sz w:val="20"/>
        </w:rPr>
      </w:pPr>
    </w:p>
    <w:p w14:paraId="3722DB9F" w14:textId="77777777" w:rsidR="0099680A" w:rsidRDefault="0099680A" w:rsidP="002F06F4">
      <w:pPr>
        <w:rPr>
          <w:rFonts w:ascii="Arial"/>
          <w:sz w:val="20"/>
        </w:rPr>
      </w:pPr>
    </w:p>
    <w:p w14:paraId="4F502586" w14:textId="77777777" w:rsidR="0099680A" w:rsidRDefault="0099680A" w:rsidP="002F06F4">
      <w:pPr>
        <w:rPr>
          <w:rFonts w:ascii="Arial"/>
          <w:sz w:val="23"/>
        </w:rPr>
      </w:pPr>
    </w:p>
    <w:p w14:paraId="50BC5973" w14:textId="77777777" w:rsidR="0099680A" w:rsidRDefault="0099680A" w:rsidP="002F06F4">
      <w:r>
        <w:rPr>
          <w:color w:val="202020"/>
        </w:rPr>
        <w:t>o</w:t>
      </w:r>
    </w:p>
    <w:p w14:paraId="64C06D76" w14:textId="77777777" w:rsidR="0099680A" w:rsidRDefault="0099680A" w:rsidP="002F06F4"/>
    <w:p w14:paraId="45343C28" w14:textId="77777777" w:rsidR="0099680A" w:rsidRDefault="0099680A" w:rsidP="002F06F4"/>
    <w:p w14:paraId="7FF4A0C5" w14:textId="77777777" w:rsidR="0099680A" w:rsidRDefault="0099680A" w:rsidP="002F06F4">
      <w:r>
        <w:rPr>
          <w:color w:val="202020"/>
        </w:rPr>
        <w:t>t r</w:t>
      </w:r>
    </w:p>
    <w:p w14:paraId="66C8A864" w14:textId="77777777" w:rsidR="0099680A" w:rsidRDefault="0099680A" w:rsidP="002F06F4">
      <w:pPr>
        <w:sectPr w:rsidR="0099680A">
          <w:pgSz w:w="11900" w:h="16840"/>
          <w:pgMar w:top="480" w:right="340" w:bottom="440" w:left="580" w:header="280" w:footer="258" w:gutter="0"/>
          <w:cols w:space="720"/>
        </w:sectPr>
      </w:pPr>
    </w:p>
    <w:p w14:paraId="3AF0E3DD" w14:textId="77777777" w:rsidR="0099680A" w:rsidRDefault="0099680A" w:rsidP="002F06F4">
      <w:pPr>
        <w:rPr>
          <w:sz w:val="5"/>
        </w:rPr>
      </w:pPr>
    </w:p>
    <w:p w14:paraId="46625F77" w14:textId="77777777" w:rsidR="0099680A" w:rsidRDefault="0099680A" w:rsidP="002F06F4">
      <w:pPr>
        <w:rPr>
          <w:sz w:val="20"/>
        </w:rPr>
      </w:pPr>
      <w:r>
        <w:rPr>
          <w:noProof/>
          <w:sz w:val="20"/>
        </w:rPr>
        <mc:AlternateContent>
          <mc:Choice Requires="wps">
            <w:drawing>
              <wp:inline distT="0" distB="0" distL="0" distR="0" wp14:anchorId="2392116E" wp14:editId="35B36188">
                <wp:extent cx="6718300" cy="304800"/>
                <wp:effectExtent l="0" t="0" r="0" b="0"/>
                <wp:docPr id="399686481" name="Text Box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048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29EFE6" w14:textId="77777777" w:rsidR="0099680A" w:rsidRDefault="0099680A" w:rsidP="0099680A">
                            <w:pPr>
                              <w:pStyle w:val="BodyText"/>
                              <w:spacing w:before="23" w:line="288" w:lineRule="auto"/>
                              <w:ind w:left="59" w:right="3863"/>
                            </w:pPr>
                            <w:r>
                              <w:rPr>
                                <w:color w:val="202020"/>
                              </w:rPr>
                              <w:t>test_df['content'] = test_df['content'].apply(lambda text: lemmatization(text)) train_df</w:t>
                            </w:r>
                          </w:p>
                        </w:txbxContent>
                      </wps:txbx>
                      <wps:bodyPr rot="0" vert="horz" wrap="square" lIns="0" tIns="0" rIns="0" bIns="0" anchor="t" anchorCtr="0" upright="1">
                        <a:noAutofit/>
                      </wps:bodyPr>
                    </wps:wsp>
                  </a:graphicData>
                </a:graphic>
              </wp:inline>
            </w:drawing>
          </mc:Choice>
          <mc:Fallback>
            <w:pict>
              <v:shape w14:anchorId="2392116E" id="Text Box 111" o:spid="_x0000_s1128" type="#_x0000_t202" style="width:529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" fillcolor="#f6f6f6" stroked="f">
                <v:path arrowok="t"/>
                <v:textbox inset="0,0,0,0">
                  <w:txbxContent>
                    <w:p w14:paraId="3C29EFE6" w14:textId="77777777" w:rsidR="0099680A" w:rsidRDefault="0099680A" w:rsidP="0099680A">
                      <w:pPr>
                        <w:pStyle w:val="BodyText"/>
                        <w:spacing w:before="23" w:line="288" w:lineRule="auto"/>
                        <w:ind w:left="59" w:right="3863"/>
                      </w:pPr>
                      <w:r>
                        <w:rPr>
                          <w:color w:val="202020"/>
                        </w:rPr>
                        <w:t>test_df['content'] = test_df['content'].apply(lambda text: lemmatization(text)) train_df</w:t>
                      </w:r>
                    </w:p>
                  </w:txbxContent>
                </v:textbox>
                <w10:anchorlock/>
              </v:shape>
            </w:pict>
          </mc:Fallback>
        </mc:AlternateContent>
      </w:r>
    </w:p>
    <w:p w14:paraId="46F52B53" w14:textId="77777777" w:rsidR="0099680A" w:rsidRDefault="0099680A" w:rsidP="002F06F4">
      <w:pPr>
        <w:rPr>
          <w:sz w:val="13"/>
        </w:rPr>
      </w:pPr>
    </w:p>
    <w:p w14:paraId="468BF9DA" w14:textId="77777777" w:rsidR="0099680A" w:rsidRDefault="0099680A" w:rsidP="002F06F4">
      <w:r>
        <w:rPr>
          <w:noProof/>
        </w:rPr>
        <mc:AlternateContent>
          <mc:Choice Requires="wps">
            <w:drawing>
              <wp:anchor distT="0" distB="0" distL="0" distR="0" simplePos="0" relativeHeight="251722752" behindDoc="1" locked="0" layoutInCell="1" allowOverlap="1" wp14:anchorId="3DB17D91" wp14:editId="5D2AF160">
                <wp:simplePos x="0" y="0"/>
                <wp:positionH relativeFrom="page">
                  <wp:posOffset>755650</wp:posOffset>
                </wp:positionH>
                <wp:positionV relativeFrom="paragraph">
                  <wp:posOffset>144145</wp:posOffset>
                </wp:positionV>
                <wp:extent cx="2882900" cy="6350"/>
                <wp:effectExtent l="0" t="0" r="0" b="0"/>
                <wp:wrapTopAndBottom/>
                <wp:docPr id="936194497" name="Freeform 1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82900" cy="6350"/>
                        </a:xfrm>
                        <a:custGeom>
                          <a:avLst/>
                          <a:gdLst>
                            <a:gd name="T0" fmla="+- 0 5730 1190"/>
                            <a:gd name="T1" fmla="*/ T0 w 4540"/>
                            <a:gd name="T2" fmla="+- 0 227 227"/>
                            <a:gd name="T3" fmla="*/ 227 h 10"/>
                            <a:gd name="T4" fmla="+- 0 2620 1190"/>
                            <a:gd name="T5" fmla="*/ T4 w 4540"/>
                            <a:gd name="T6" fmla="+- 0 227 227"/>
                            <a:gd name="T7" fmla="*/ 227 h 10"/>
                            <a:gd name="T8" fmla="+- 0 1720 1190"/>
                            <a:gd name="T9" fmla="*/ T8 w 4540"/>
                            <a:gd name="T10" fmla="+- 0 227 227"/>
                            <a:gd name="T11" fmla="*/ 227 h 10"/>
                            <a:gd name="T12" fmla="+- 0 1190 1190"/>
                            <a:gd name="T13" fmla="*/ T12 w 4540"/>
                            <a:gd name="T14" fmla="+- 0 227 227"/>
                            <a:gd name="T15" fmla="*/ 227 h 10"/>
                            <a:gd name="T16" fmla="+- 0 1190 1190"/>
                            <a:gd name="T17" fmla="*/ T16 w 4540"/>
                            <a:gd name="T18" fmla="+- 0 237 227"/>
                            <a:gd name="T19" fmla="*/ 237 h 10"/>
                            <a:gd name="T20" fmla="+- 0 1720 1190"/>
                            <a:gd name="T21" fmla="*/ T20 w 4540"/>
                            <a:gd name="T22" fmla="+- 0 237 227"/>
                            <a:gd name="T23" fmla="*/ 237 h 10"/>
                            <a:gd name="T24" fmla="+- 0 2620 1190"/>
                            <a:gd name="T25" fmla="*/ T24 w 4540"/>
                            <a:gd name="T26" fmla="+- 0 237 227"/>
                            <a:gd name="T27" fmla="*/ 237 h 10"/>
                            <a:gd name="T28" fmla="+- 0 5730 1190"/>
                            <a:gd name="T29" fmla="*/ T28 w 4540"/>
                            <a:gd name="T30" fmla="+- 0 237 227"/>
                            <a:gd name="T31" fmla="*/ 237 h 10"/>
                            <a:gd name="T32" fmla="+- 0 5730 1190"/>
                            <a:gd name="T33" fmla="*/ T32 w 4540"/>
                            <a:gd name="T34" fmla="+- 0 227 227"/>
                            <a:gd name="T35" fmla="*/ 227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540" h="10">
                              <a:moveTo>
                                <a:pt x="4540" y="0"/>
                              </a:moveTo>
                              <a:lnTo>
                                <a:pt x="1430" y="0"/>
                              </a:lnTo>
                              <a:lnTo>
                                <a:pt x="530" y="0"/>
                              </a:lnTo>
                              <a:lnTo>
                                <a:pt x="0" y="0"/>
                              </a:lnTo>
                              <a:lnTo>
                                <a:pt x="0" y="10"/>
                              </a:lnTo>
                              <a:lnTo>
                                <a:pt x="530" y="10"/>
                              </a:lnTo>
                              <a:lnTo>
                                <a:pt x="1430" y="10"/>
                              </a:lnTo>
                              <a:lnTo>
                                <a:pt x="4540" y="10"/>
                              </a:lnTo>
                              <a:lnTo>
                                <a:pt x="4540" y="0"/>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ADE36C" id="Freeform 110" o:spid="_x0000_s1026" style="position:absolute;margin-left:59.5pt;margin-top:11.35pt;width:227pt;height:.5pt;z-index:-251593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4540,1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" path="m4540,l1430,,530,,,,,10r530,l1430,10r3110,l4540,xe" fillcolor="#d9d9d9" stroked="f">
                <v:path arrowok="t" o:connecttype="custom" o:connectlocs="2882900,144145;908050,144145;336550,144145;0,144145;0,150495;336550,150495;908050,150495;2882900,150495;2882900,144145" o:connectangles="0,0,0,0,0,0,0,0,0"/>
                <w10:wrap type="topAndBottom" anchorx="page"/>
              </v:shape>
            </w:pict>
          </mc:Fallback>
        </mc:AlternateContent>
      </w:r>
      <w:r>
        <w:rPr>
          <w:color w:val="202020"/>
        </w:rPr>
        <w:t>sentiment</w:t>
      </w:r>
      <w:r>
        <w:rPr>
          <w:color w:val="202020"/>
        </w:rPr>
        <w:tab/>
        <w:t>content</w:t>
      </w:r>
    </w:p>
    <w:p w14:paraId="02FCECDA" w14:textId="77777777" w:rsidR="0099680A" w:rsidRDefault="0099680A" w:rsidP="002F06F4">
      <w:pPr>
        <w:rPr>
          <w:sz w:val="14"/>
        </w:rPr>
      </w:pPr>
      <w:r>
        <w:rPr>
          <w:color w:val="202020"/>
          <w:sz w:val="14"/>
        </w:rPr>
        <w:t>sadness</w:t>
      </w:r>
      <w:r>
        <w:rPr>
          <w:color w:val="202020"/>
          <w:sz w:val="14"/>
        </w:rPr>
        <w:tab/>
        <w:t>hit night want john where he?</w:t>
      </w:r>
    </w:p>
    <w:p w14:paraId="3C1713B4" w14:textId="77777777" w:rsidR="0099680A" w:rsidRDefault="0099680A" w:rsidP="002F06F4">
      <w:pPr>
        <w:rPr>
          <w:rFonts w:ascii="Arial"/>
          <w:sz w:val="13"/>
        </w:rPr>
      </w:pPr>
    </w:p>
    <w:p w14:paraId="5C5BB62F" w14:textId="77777777" w:rsidR="0099680A" w:rsidRDefault="0099680A" w:rsidP="002F06F4">
      <w:pPr>
        <w:rPr>
          <w:sz w:val="14"/>
        </w:rPr>
      </w:pPr>
      <w:r>
        <w:rPr>
          <w:color w:val="202020"/>
          <w:sz w:val="14"/>
        </w:rPr>
        <w:t>fear</w:t>
      </w:r>
      <w:r>
        <w:rPr>
          <w:color w:val="202020"/>
          <w:sz w:val="14"/>
        </w:rPr>
        <w:tab/>
        <w:t>me really sad me cannot go cava one</w:t>
      </w:r>
    </w:p>
    <w:p w14:paraId="45691918" w14:textId="77777777" w:rsidR="0099680A" w:rsidRDefault="0099680A" w:rsidP="002F06F4">
      <w:pPr>
        <w:rPr>
          <w:rFonts w:ascii="Arial"/>
          <w:sz w:val="12"/>
        </w:rPr>
      </w:pPr>
    </w:p>
    <w:p w14:paraId="6BF47666" w14:textId="77777777" w:rsidR="0099680A" w:rsidRDefault="0099680A" w:rsidP="002F06F4">
      <w:pPr>
        <w:rPr>
          <w:sz w:val="14"/>
        </w:rPr>
      </w:pPr>
      <w:r>
        <w:rPr>
          <w:color w:val="202020"/>
          <w:sz w:val="14"/>
        </w:rPr>
        <w:t>neutral</w:t>
      </w:r>
      <w:r>
        <w:rPr>
          <w:color w:val="202020"/>
          <w:sz w:val="14"/>
        </w:rPr>
        <w:tab/>
        <w:t>thank you</w:t>
      </w:r>
    </w:p>
    <w:p w14:paraId="1C6F083D" w14:textId="77777777" w:rsidR="0099680A" w:rsidRDefault="0099680A" w:rsidP="002F06F4">
      <w:pPr>
        <w:rPr>
          <w:rFonts w:ascii="Arial"/>
          <w:sz w:val="12"/>
        </w:rPr>
      </w:pPr>
    </w:p>
    <w:p w14:paraId="6A9BD643" w14:textId="77777777" w:rsidR="0099680A" w:rsidRDefault="0099680A" w:rsidP="002F06F4">
      <w:pPr>
        <w:rPr>
          <w:sz w:val="14"/>
        </w:rPr>
      </w:pPr>
      <w:r>
        <w:rPr>
          <w:color w:val="202020"/>
          <w:sz w:val="14"/>
        </w:rPr>
        <w:t>fear</w:t>
      </w:r>
      <w:r>
        <w:rPr>
          <w:color w:val="202020"/>
          <w:sz w:val="14"/>
        </w:rPr>
        <w:tab/>
        <w:t>taking dog met then play date annabelle</w:t>
      </w:r>
    </w:p>
    <w:p w14:paraId="7777BAD4" w14:textId="77777777" w:rsidR="0099680A" w:rsidRDefault="0099680A" w:rsidP="002F06F4">
      <w:pPr>
        <w:rPr>
          <w:rFonts w:ascii="Arial"/>
          <w:sz w:val="13"/>
        </w:rPr>
      </w:pPr>
    </w:p>
    <w:p w14:paraId="474745D6" w14:textId="77777777" w:rsidR="0099680A" w:rsidRDefault="0099680A" w:rsidP="002F06F4">
      <w:pPr>
        <w:rPr>
          <w:sz w:val="14"/>
        </w:rPr>
      </w:pPr>
      <w:r>
        <w:rPr>
          <w:color w:val="202020"/>
          <w:sz w:val="14"/>
        </w:rPr>
        <w:t>fear</w:t>
      </w:r>
      <w:r>
        <w:rPr>
          <w:color w:val="202020"/>
          <w:sz w:val="14"/>
        </w:rPr>
        <w:tab/>
        <w:t>rude sucks! why would they tow it your space?</w:t>
      </w:r>
    </w:p>
    <w:p w14:paraId="144EEF19" w14:textId="77777777" w:rsidR="0099680A" w:rsidRDefault="0099680A" w:rsidP="002F06F4">
      <w:pPr>
        <w:rPr>
          <w:rFonts w:ascii="Arial"/>
          <w:sz w:val="13"/>
        </w:rPr>
      </w:pPr>
    </w:p>
    <w:p w14:paraId="33374915" w14:textId="77777777" w:rsidR="0099680A" w:rsidRDefault="0099680A" w:rsidP="002F06F4">
      <w:pPr>
        <w:rPr>
          <w:rFonts w:ascii="Arial"/>
          <w:sz w:val="14"/>
        </w:rPr>
      </w:pPr>
      <w:r>
        <w:rPr>
          <w:rFonts w:ascii="Arial"/>
          <w:b/>
          <w:color w:val="202020"/>
          <w:sz w:val="14"/>
        </w:rPr>
        <w:t>...</w:t>
      </w:r>
      <w:r>
        <w:rPr>
          <w:rFonts w:ascii="Arial"/>
          <w:b/>
          <w:color w:val="202020"/>
          <w:sz w:val="14"/>
        </w:rPr>
        <w:tab/>
      </w:r>
      <w:r>
        <w:rPr>
          <w:rFonts w:ascii="Arial"/>
          <w:color w:val="202020"/>
          <w:sz w:val="14"/>
        </w:rPr>
        <w:t>...</w:t>
      </w:r>
      <w:r>
        <w:rPr>
          <w:rFonts w:ascii="Arial"/>
          <w:color w:val="202020"/>
          <w:sz w:val="14"/>
        </w:rPr>
        <w:tab/>
        <w:t>...</w:t>
      </w:r>
    </w:p>
    <w:p w14:paraId="6AFB6A8A" w14:textId="77777777" w:rsidR="0099680A" w:rsidRDefault="0099680A" w:rsidP="002F06F4">
      <w:pPr>
        <w:rPr>
          <w:rFonts w:ascii="Arial"/>
          <w:sz w:val="13"/>
        </w:rPr>
      </w:pPr>
    </w:p>
    <w:p w14:paraId="4A332E03" w14:textId="77777777" w:rsidR="0099680A" w:rsidRDefault="0099680A" w:rsidP="002F06F4">
      <w:pPr>
        <w:rPr>
          <w:rFonts w:ascii="Arial" w:hAnsi="Arial"/>
        </w:rPr>
      </w:pPr>
      <w:r>
        <w:rPr>
          <w:rFonts w:ascii="Arial" w:hAnsi="Arial"/>
          <w:b/>
          <w:color w:val="202020"/>
        </w:rPr>
        <w:t>31856</w:t>
      </w:r>
      <w:r>
        <w:rPr>
          <w:rFonts w:ascii="Arial" w:hAnsi="Arial"/>
          <w:b/>
          <w:color w:val="202020"/>
        </w:rPr>
        <w:tab/>
      </w:r>
      <w:r>
        <w:rPr>
          <w:rFonts w:ascii="Arial" w:hAnsi="Arial"/>
          <w:b/>
          <w:color w:val="202020"/>
        </w:rPr>
        <w:tab/>
      </w:r>
      <w:r>
        <w:rPr>
          <w:rFonts w:ascii="Arial" w:hAnsi="Arial"/>
          <w:b/>
          <w:color w:val="202020"/>
        </w:rPr>
        <w:tab/>
      </w:r>
      <w:r>
        <w:rPr>
          <w:rFonts w:ascii="Arial" w:hAnsi="Arial"/>
          <w:b/>
          <w:color w:val="202020"/>
        </w:rPr>
        <w:tab/>
      </w:r>
      <w:r>
        <w:rPr>
          <w:rFonts w:ascii="Arial" w:hAnsi="Arial"/>
          <w:color w:val="202020"/>
        </w:rPr>
        <w:t>joy</w:t>
      </w:r>
      <w:r>
        <w:rPr>
          <w:rFonts w:ascii="Arial" w:hAnsi="Arial"/>
          <w:color w:val="202020"/>
        </w:rPr>
        <w:tab/>
      </w:r>
      <w:r>
        <w:rPr>
          <w:rFonts w:ascii="Arial" w:hAnsi="Arial"/>
          <w:color w:val="202020"/>
        </w:rPr>
        <w:tab/>
        <w:t xml:space="preserve">passive morning i stuffed </w:t>
      </w:r>
      <w:r>
        <w:rPr>
          <w:rFonts w:ascii="Arial" w:hAnsi="Arial"/>
          <w:color w:val="202020"/>
          <w:spacing w:val="-6"/>
        </w:rPr>
        <w:t xml:space="preserve">now </w:t>
      </w:r>
      <w:r>
        <w:rPr>
          <w:rFonts w:ascii="Arial" w:hAnsi="Arial"/>
          <w:b/>
          <w:color w:val="202020"/>
        </w:rPr>
        <w:t xml:space="preserve">31857        </w:t>
      </w:r>
      <w:r>
        <w:rPr>
          <w:rFonts w:ascii="Arial" w:hAnsi="Arial"/>
          <w:b/>
          <w:color w:val="202020"/>
          <w:spacing w:val="23"/>
        </w:rPr>
        <w:t xml:space="preserve"> </w:t>
      </w:r>
      <w:r>
        <w:rPr>
          <w:rFonts w:ascii="Arial" w:hAnsi="Arial"/>
          <w:color w:val="202020"/>
        </w:rPr>
        <w:t>sadness</w:t>
      </w:r>
      <w:r>
        <w:rPr>
          <w:rFonts w:ascii="Arial" w:hAnsi="Arial"/>
          <w:color w:val="202020"/>
        </w:rPr>
        <w:tab/>
        <w:t xml:space="preserve">toe it deﬁnitely fun travel ﬁrst class bike ... </w:t>
      </w:r>
      <w:r>
        <w:rPr>
          <w:rFonts w:ascii="Arial" w:hAnsi="Arial"/>
          <w:b/>
          <w:color w:val="202020"/>
        </w:rPr>
        <w:t>31858</w:t>
      </w:r>
      <w:r>
        <w:rPr>
          <w:rFonts w:ascii="Arial" w:hAnsi="Arial"/>
          <w:b/>
          <w:color w:val="202020"/>
        </w:rPr>
        <w:tab/>
      </w:r>
      <w:r>
        <w:rPr>
          <w:rFonts w:ascii="Arial" w:hAnsi="Arial"/>
          <w:b/>
          <w:color w:val="202020"/>
        </w:rPr>
        <w:tab/>
      </w:r>
      <w:r>
        <w:rPr>
          <w:rFonts w:ascii="Arial" w:hAnsi="Arial"/>
          <w:color w:val="202020"/>
        </w:rPr>
        <w:t xml:space="preserve">love thanks following it mean lot me i love hey mon... </w:t>
      </w:r>
      <w:r>
        <w:rPr>
          <w:rFonts w:ascii="Arial" w:hAnsi="Arial"/>
          <w:b/>
          <w:color w:val="202020"/>
        </w:rPr>
        <w:t>31859</w:t>
      </w:r>
      <w:r>
        <w:rPr>
          <w:rFonts w:ascii="Arial" w:hAnsi="Arial"/>
          <w:b/>
          <w:color w:val="202020"/>
        </w:rPr>
        <w:tab/>
      </w:r>
      <w:r>
        <w:rPr>
          <w:rFonts w:ascii="Arial" w:hAnsi="Arial"/>
          <w:color w:val="202020"/>
        </w:rPr>
        <w:t>neutral</w:t>
      </w:r>
      <w:r>
        <w:rPr>
          <w:rFonts w:ascii="Arial" w:hAnsi="Arial"/>
          <w:color w:val="202020"/>
        </w:rPr>
        <w:tab/>
      </w:r>
      <w:r>
        <w:rPr>
          <w:rFonts w:ascii="Arial" w:hAnsi="Arial"/>
          <w:color w:val="202020"/>
        </w:rPr>
        <w:tab/>
      </w:r>
      <w:r>
        <w:rPr>
          <w:rFonts w:ascii="Arial" w:hAnsi="Arial"/>
          <w:color w:val="202020"/>
        </w:rPr>
        <w:tab/>
        <w:t xml:space="preserve">going my dance class now </w:t>
      </w:r>
      <w:r>
        <w:rPr>
          <w:rFonts w:ascii="Arial" w:hAnsi="Arial"/>
          <w:b/>
          <w:color w:val="202020"/>
        </w:rPr>
        <w:t>31860</w:t>
      </w:r>
      <w:r>
        <w:rPr>
          <w:rFonts w:ascii="Arial" w:hAnsi="Arial"/>
          <w:b/>
          <w:color w:val="202020"/>
        </w:rPr>
        <w:tab/>
      </w:r>
      <w:r>
        <w:rPr>
          <w:rFonts w:ascii="Arial" w:hAnsi="Arial"/>
          <w:b/>
          <w:color w:val="202020"/>
        </w:rPr>
        <w:tab/>
      </w:r>
      <w:r>
        <w:rPr>
          <w:rFonts w:ascii="Arial" w:hAnsi="Arial"/>
          <w:b/>
          <w:color w:val="202020"/>
        </w:rPr>
        <w:tab/>
      </w:r>
      <w:r>
        <w:rPr>
          <w:rFonts w:ascii="Arial" w:hAnsi="Arial"/>
          <w:color w:val="202020"/>
        </w:rPr>
        <w:t>joy</w:t>
      </w:r>
      <w:r>
        <w:rPr>
          <w:rFonts w:ascii="Arial" w:hAnsi="Arial"/>
          <w:color w:val="202020"/>
        </w:rPr>
        <w:tab/>
        <w:t>early monday charming may few week left 31861 rows × 2 columns</w:t>
      </w:r>
    </w:p>
    <w:p w14:paraId="287908ED" w14:textId="77777777" w:rsidR="0099680A" w:rsidRDefault="0099680A" w:rsidP="002F06F4">
      <w:pPr>
        <w:rPr>
          <w:rFonts w:ascii="Arial"/>
          <w:sz w:val="10"/>
        </w:rPr>
      </w:pPr>
      <w:r>
        <w:rPr>
          <w:noProof/>
        </w:rPr>
        <mc:AlternateContent>
          <mc:Choice Requires="wps">
            <w:drawing>
              <wp:anchor distT="0" distB="0" distL="0" distR="0" simplePos="0" relativeHeight="251723776" behindDoc="1" locked="0" layoutInCell="1" allowOverlap="1" wp14:anchorId="537AD793" wp14:editId="2AAD0B3B">
                <wp:simplePos x="0" y="0"/>
                <wp:positionH relativeFrom="page">
                  <wp:posOffset>469900</wp:posOffset>
                </wp:positionH>
                <wp:positionV relativeFrom="paragraph">
                  <wp:posOffset>93345</wp:posOffset>
                </wp:positionV>
                <wp:extent cx="6718300" cy="488950"/>
                <wp:effectExtent l="0" t="0" r="0" b="0"/>
                <wp:wrapTopAndBottom/>
                <wp:docPr id="1440322250" name="Text Box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4889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1166A1" w14:textId="77777777" w:rsidR="0099680A" w:rsidRDefault="0099680A" w:rsidP="0099680A">
                            <w:pPr>
                              <w:pStyle w:val="BodyText"/>
                              <w:spacing w:before="123" w:line="288" w:lineRule="auto"/>
                              <w:ind w:left="59" w:right="6384"/>
                            </w:pPr>
                            <w:r>
                              <w:rPr>
                                <w:color w:val="202020"/>
                              </w:rPr>
                              <w:t>train_df.to_csv('./prepd_train.csv', index=False) val_df.to_csv('./prepd_val.csv', index=False) test_df.to_csv('./prepd_test.csv', index=Fals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7AD793" id="Text Box 109" o:spid="_x0000_s1129" type="#_x0000_t202" style="position:absolute;margin-left:37pt;margin-top:7.35pt;width:529pt;height:38.5pt;z-index:-2515927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" fillcolor="#f6f6f6" stroked="f">
                <v:path arrowok="t"/>
                <v:textbox inset="0,0,0,0">
                  <w:txbxContent>
                    <w:p w14:paraId="021166A1" w14:textId="77777777" w:rsidR="0099680A" w:rsidRDefault="0099680A" w:rsidP="0099680A">
                      <w:pPr>
                        <w:pStyle w:val="BodyText"/>
                        <w:spacing w:before="123" w:line="288" w:lineRule="auto"/>
                        <w:ind w:left="59" w:right="6384"/>
                      </w:pPr>
                      <w:r>
                        <w:rPr>
                          <w:color w:val="202020"/>
                        </w:rPr>
                        <w:t>train_df.to_csv('./prepd_train.csv', index=False) val_df.to_csv('./prepd_val.csv', index=False) test_df.to_csv('./prepd_test.csv', index=False)</w:t>
                      </w:r>
                    </w:p>
                  </w:txbxContent>
                </v:textbox>
                <w10:wrap type="topAndBottom" anchorx="page"/>
              </v:shape>
            </w:pict>
          </mc:Fallback>
        </mc:AlternateContent>
      </w:r>
      <w:r>
        <w:rPr>
          <w:noProof/>
        </w:rPr>
        <mc:AlternateContent>
          <mc:Choice Requires="wps">
            <w:drawing>
              <wp:anchor distT="0" distB="0" distL="0" distR="0" simplePos="0" relativeHeight="251724800" behindDoc="1" locked="0" layoutInCell="1" allowOverlap="1" wp14:anchorId="4B948E54" wp14:editId="1D2519B0">
                <wp:simplePos x="0" y="0"/>
                <wp:positionH relativeFrom="page">
                  <wp:posOffset>469900</wp:posOffset>
                </wp:positionH>
                <wp:positionV relativeFrom="paragraph">
                  <wp:posOffset>658495</wp:posOffset>
                </wp:positionV>
                <wp:extent cx="6718300" cy="609600"/>
                <wp:effectExtent l="0" t="0" r="0" b="0"/>
                <wp:wrapTopAndBottom/>
                <wp:docPr id="1088340239"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6096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938A22" w14:textId="77777777" w:rsidR="0099680A" w:rsidRDefault="0099680A" w:rsidP="0099680A">
                            <w:pPr>
                              <w:pStyle w:val="BodyText"/>
                              <w:spacing w:before="123" w:line="288" w:lineRule="auto"/>
                              <w:ind w:left="59" w:right="6552"/>
                            </w:pPr>
                            <w:r>
                              <w:rPr>
                                <w:color w:val="202020"/>
                              </w:rPr>
                              <w:t>train_df_ANN = pd.read_csv('./prepd_train.csv') val_df_ANN = pd.read_csv('./prepd_val.csv') test_df_ANN = pd.read_csv('./prepd_test.csv') train_df_AN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948E54" id="Text Box 108" o:spid="_x0000_s1130" type="#_x0000_t202" style="position:absolute;margin-left:37pt;margin-top:51.85pt;width:529pt;height:48pt;z-index:-2515916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" fillcolor="#f6f6f6" stroked="f">
                <v:path arrowok="t"/>
                <v:textbox inset="0,0,0,0">
                  <w:txbxContent>
                    <w:p w14:paraId="01938A22" w14:textId="77777777" w:rsidR="0099680A" w:rsidRDefault="0099680A" w:rsidP="0099680A">
                      <w:pPr>
                        <w:pStyle w:val="BodyText"/>
                        <w:spacing w:before="123" w:line="288" w:lineRule="auto"/>
                        <w:ind w:left="59" w:right="6552"/>
                      </w:pPr>
                      <w:r>
                        <w:rPr>
                          <w:color w:val="202020"/>
                        </w:rPr>
                        <w:t>train_df_ANN = pd.read_csv('./prepd_train.csv') val_df_ANN = pd.read_csv('./prepd_val.csv') test_df_ANN = pd.read_csv('./prepd_test.csv') train_df_ANN</w:t>
                      </w:r>
                    </w:p>
                  </w:txbxContent>
                </v:textbox>
                <w10:wrap type="topAndBottom" anchorx="page"/>
              </v:shape>
            </w:pict>
          </mc:Fallback>
        </mc:AlternateContent>
      </w:r>
    </w:p>
    <w:p w14:paraId="46582BC9" w14:textId="77777777" w:rsidR="0099680A" w:rsidRDefault="0099680A" w:rsidP="002F06F4">
      <w:pPr>
        <w:rPr>
          <w:rFonts w:ascii="Arial"/>
        </w:rPr>
      </w:pPr>
    </w:p>
    <w:p w14:paraId="3F94A6FF" w14:textId="77777777" w:rsidR="0099680A" w:rsidRDefault="0099680A" w:rsidP="002F06F4">
      <w:pPr>
        <w:rPr>
          <w:rFonts w:ascii="Arial"/>
          <w:sz w:val="12"/>
        </w:rPr>
      </w:pPr>
    </w:p>
    <w:p w14:paraId="44D74A78" w14:textId="77777777" w:rsidR="0099680A" w:rsidRDefault="0099680A" w:rsidP="002F06F4">
      <w:r>
        <w:rPr>
          <w:noProof/>
        </w:rPr>
        <mc:AlternateContent>
          <mc:Choice Requires="wps">
            <w:drawing>
              <wp:anchor distT="0" distB="0" distL="0" distR="0" simplePos="0" relativeHeight="251725824" behindDoc="1" locked="0" layoutInCell="1" allowOverlap="1" wp14:anchorId="3357415E" wp14:editId="3573711D">
                <wp:simplePos x="0" y="0"/>
                <wp:positionH relativeFrom="page">
                  <wp:posOffset>755650</wp:posOffset>
                </wp:positionH>
                <wp:positionV relativeFrom="paragraph">
                  <wp:posOffset>144145</wp:posOffset>
                </wp:positionV>
                <wp:extent cx="2882900" cy="6350"/>
                <wp:effectExtent l="0" t="0" r="0" b="0"/>
                <wp:wrapTopAndBottom/>
                <wp:docPr id="1928272602" name="Freeform 1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82900" cy="6350"/>
                        </a:xfrm>
                        <a:custGeom>
                          <a:avLst/>
                          <a:gdLst>
                            <a:gd name="T0" fmla="+- 0 5730 1190"/>
                            <a:gd name="T1" fmla="*/ T0 w 4540"/>
                            <a:gd name="T2" fmla="+- 0 227 227"/>
                            <a:gd name="T3" fmla="*/ 227 h 10"/>
                            <a:gd name="T4" fmla="+- 0 2620 1190"/>
                            <a:gd name="T5" fmla="*/ T4 w 4540"/>
                            <a:gd name="T6" fmla="+- 0 227 227"/>
                            <a:gd name="T7" fmla="*/ 227 h 10"/>
                            <a:gd name="T8" fmla="+- 0 1720 1190"/>
                            <a:gd name="T9" fmla="*/ T8 w 4540"/>
                            <a:gd name="T10" fmla="+- 0 227 227"/>
                            <a:gd name="T11" fmla="*/ 227 h 10"/>
                            <a:gd name="T12" fmla="+- 0 1190 1190"/>
                            <a:gd name="T13" fmla="*/ T12 w 4540"/>
                            <a:gd name="T14" fmla="+- 0 227 227"/>
                            <a:gd name="T15" fmla="*/ 227 h 10"/>
                            <a:gd name="T16" fmla="+- 0 1190 1190"/>
                            <a:gd name="T17" fmla="*/ T16 w 4540"/>
                            <a:gd name="T18" fmla="+- 0 237 227"/>
                            <a:gd name="T19" fmla="*/ 237 h 10"/>
                            <a:gd name="T20" fmla="+- 0 1720 1190"/>
                            <a:gd name="T21" fmla="*/ T20 w 4540"/>
                            <a:gd name="T22" fmla="+- 0 237 227"/>
                            <a:gd name="T23" fmla="*/ 237 h 10"/>
                            <a:gd name="T24" fmla="+- 0 2620 1190"/>
                            <a:gd name="T25" fmla="*/ T24 w 4540"/>
                            <a:gd name="T26" fmla="+- 0 237 227"/>
                            <a:gd name="T27" fmla="*/ 237 h 10"/>
                            <a:gd name="T28" fmla="+- 0 5730 1190"/>
                            <a:gd name="T29" fmla="*/ T28 w 4540"/>
                            <a:gd name="T30" fmla="+- 0 237 227"/>
                            <a:gd name="T31" fmla="*/ 237 h 10"/>
                            <a:gd name="T32" fmla="+- 0 5730 1190"/>
                            <a:gd name="T33" fmla="*/ T32 w 4540"/>
                            <a:gd name="T34" fmla="+- 0 227 227"/>
                            <a:gd name="T35" fmla="*/ 227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540" h="10">
                              <a:moveTo>
                                <a:pt x="4540" y="0"/>
                              </a:moveTo>
                              <a:lnTo>
                                <a:pt x="1430" y="0"/>
                              </a:lnTo>
                              <a:lnTo>
                                <a:pt x="530" y="0"/>
                              </a:lnTo>
                              <a:lnTo>
                                <a:pt x="0" y="0"/>
                              </a:lnTo>
                              <a:lnTo>
                                <a:pt x="0" y="10"/>
                              </a:lnTo>
                              <a:lnTo>
                                <a:pt x="530" y="10"/>
                              </a:lnTo>
                              <a:lnTo>
                                <a:pt x="1430" y="10"/>
                              </a:lnTo>
                              <a:lnTo>
                                <a:pt x="4540" y="10"/>
                              </a:lnTo>
                              <a:lnTo>
                                <a:pt x="4540" y="0"/>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2C2E2E" id="Freeform 107" o:spid="_x0000_s1026" style="position:absolute;margin-left:59.5pt;margin-top:11.35pt;width:227pt;height:.5pt;z-index:-2515906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4540,1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" path="m4540,l1430,,530,,,,,10r530,l1430,10r3110,l4540,xe" fillcolor="#d9d9d9" stroked="f">
                <v:path arrowok="t" o:connecttype="custom" o:connectlocs="2882900,144145;908050,144145;336550,144145;0,144145;0,150495;336550,150495;908050,150495;2882900,150495;2882900,144145" o:connectangles="0,0,0,0,0,0,0,0,0"/>
                <w10:wrap type="topAndBottom" anchorx="page"/>
              </v:shape>
            </w:pict>
          </mc:Fallback>
        </mc:AlternateContent>
      </w:r>
      <w:r>
        <w:rPr>
          <w:color w:val="202020"/>
        </w:rPr>
        <w:t>sentiment</w:t>
      </w:r>
      <w:r>
        <w:rPr>
          <w:color w:val="202020"/>
        </w:rPr>
        <w:tab/>
        <w:t>content</w:t>
      </w:r>
    </w:p>
    <w:p w14:paraId="1250C286" w14:textId="77777777" w:rsidR="0099680A" w:rsidRDefault="0099680A" w:rsidP="002F06F4">
      <w:pPr>
        <w:rPr>
          <w:sz w:val="14"/>
        </w:rPr>
      </w:pPr>
      <w:r>
        <w:rPr>
          <w:color w:val="202020"/>
          <w:sz w:val="14"/>
        </w:rPr>
        <w:t>sadness</w:t>
      </w:r>
      <w:r>
        <w:rPr>
          <w:color w:val="202020"/>
          <w:sz w:val="14"/>
        </w:rPr>
        <w:tab/>
        <w:t>hit night want john where he?</w:t>
      </w:r>
    </w:p>
    <w:p w14:paraId="3F435BDB" w14:textId="77777777" w:rsidR="0099680A" w:rsidRDefault="0099680A" w:rsidP="002F06F4">
      <w:pPr>
        <w:rPr>
          <w:rFonts w:ascii="Arial"/>
          <w:sz w:val="13"/>
        </w:rPr>
      </w:pPr>
    </w:p>
    <w:p w14:paraId="1627BDD9" w14:textId="77777777" w:rsidR="0099680A" w:rsidRDefault="0099680A" w:rsidP="002F06F4">
      <w:pPr>
        <w:rPr>
          <w:sz w:val="14"/>
        </w:rPr>
      </w:pPr>
      <w:r>
        <w:rPr>
          <w:color w:val="202020"/>
          <w:sz w:val="14"/>
        </w:rPr>
        <w:t>fear</w:t>
      </w:r>
      <w:r>
        <w:rPr>
          <w:color w:val="202020"/>
          <w:sz w:val="14"/>
        </w:rPr>
        <w:tab/>
        <w:t>me really sad me cannot go cava one</w:t>
      </w:r>
    </w:p>
    <w:p w14:paraId="0DAAE6C8" w14:textId="77777777" w:rsidR="0099680A" w:rsidRDefault="0099680A" w:rsidP="002F06F4">
      <w:pPr>
        <w:rPr>
          <w:rFonts w:ascii="Arial"/>
          <w:sz w:val="12"/>
        </w:rPr>
      </w:pPr>
    </w:p>
    <w:p w14:paraId="70643BED" w14:textId="77777777" w:rsidR="0099680A" w:rsidRDefault="0099680A" w:rsidP="002F06F4">
      <w:pPr>
        <w:rPr>
          <w:sz w:val="14"/>
        </w:rPr>
      </w:pPr>
      <w:r>
        <w:rPr>
          <w:color w:val="202020"/>
          <w:sz w:val="14"/>
        </w:rPr>
        <w:t>neutral</w:t>
      </w:r>
      <w:r>
        <w:rPr>
          <w:color w:val="202020"/>
          <w:sz w:val="14"/>
        </w:rPr>
        <w:tab/>
        <w:t>thank you</w:t>
      </w:r>
    </w:p>
    <w:p w14:paraId="505BF8EB" w14:textId="77777777" w:rsidR="0099680A" w:rsidRDefault="0099680A" w:rsidP="002F06F4">
      <w:pPr>
        <w:rPr>
          <w:rFonts w:ascii="Arial"/>
          <w:sz w:val="12"/>
        </w:rPr>
      </w:pPr>
    </w:p>
    <w:p w14:paraId="73693918" w14:textId="77777777" w:rsidR="0099680A" w:rsidRDefault="0099680A" w:rsidP="002F06F4">
      <w:pPr>
        <w:rPr>
          <w:sz w:val="14"/>
        </w:rPr>
      </w:pPr>
      <w:r>
        <w:rPr>
          <w:color w:val="202020"/>
          <w:sz w:val="14"/>
        </w:rPr>
        <w:t>fear</w:t>
      </w:r>
      <w:r>
        <w:rPr>
          <w:color w:val="202020"/>
          <w:sz w:val="14"/>
        </w:rPr>
        <w:tab/>
        <w:t>taking dog met then play date annabelle</w:t>
      </w:r>
    </w:p>
    <w:p w14:paraId="26C032E0" w14:textId="77777777" w:rsidR="0099680A" w:rsidRDefault="0099680A" w:rsidP="002F06F4">
      <w:pPr>
        <w:rPr>
          <w:rFonts w:ascii="Arial"/>
          <w:sz w:val="13"/>
        </w:rPr>
      </w:pPr>
    </w:p>
    <w:p w14:paraId="366C773E" w14:textId="77777777" w:rsidR="0099680A" w:rsidRDefault="0099680A" w:rsidP="002F06F4">
      <w:pPr>
        <w:rPr>
          <w:sz w:val="14"/>
        </w:rPr>
      </w:pPr>
      <w:r>
        <w:rPr>
          <w:color w:val="202020"/>
          <w:sz w:val="14"/>
        </w:rPr>
        <w:t>fear</w:t>
      </w:r>
      <w:r>
        <w:rPr>
          <w:color w:val="202020"/>
          <w:sz w:val="14"/>
        </w:rPr>
        <w:tab/>
        <w:t>rude sucks! why would they tow it your space?</w:t>
      </w:r>
    </w:p>
    <w:p w14:paraId="7A276461" w14:textId="77777777" w:rsidR="0099680A" w:rsidRDefault="0099680A" w:rsidP="002F06F4">
      <w:pPr>
        <w:rPr>
          <w:rFonts w:ascii="Arial"/>
          <w:sz w:val="13"/>
        </w:rPr>
      </w:pPr>
    </w:p>
    <w:p w14:paraId="5442DBCB" w14:textId="77777777" w:rsidR="0099680A" w:rsidRDefault="0099680A" w:rsidP="002F06F4">
      <w:pPr>
        <w:rPr>
          <w:rFonts w:ascii="Arial"/>
          <w:sz w:val="14"/>
        </w:rPr>
      </w:pPr>
      <w:r>
        <w:rPr>
          <w:rFonts w:ascii="Arial"/>
          <w:b/>
          <w:color w:val="202020"/>
          <w:sz w:val="14"/>
        </w:rPr>
        <w:t>...</w:t>
      </w:r>
      <w:r>
        <w:rPr>
          <w:rFonts w:ascii="Arial"/>
          <w:b/>
          <w:color w:val="202020"/>
          <w:sz w:val="14"/>
        </w:rPr>
        <w:tab/>
      </w:r>
      <w:r>
        <w:rPr>
          <w:rFonts w:ascii="Arial"/>
          <w:color w:val="202020"/>
          <w:sz w:val="14"/>
        </w:rPr>
        <w:t>...</w:t>
      </w:r>
      <w:r>
        <w:rPr>
          <w:rFonts w:ascii="Arial"/>
          <w:color w:val="202020"/>
          <w:sz w:val="14"/>
        </w:rPr>
        <w:tab/>
        <w:t>...</w:t>
      </w:r>
    </w:p>
    <w:p w14:paraId="23F6CCA5" w14:textId="77777777" w:rsidR="0099680A" w:rsidRDefault="0099680A" w:rsidP="002F06F4">
      <w:pPr>
        <w:rPr>
          <w:rFonts w:ascii="Arial"/>
          <w:sz w:val="13"/>
        </w:rPr>
      </w:pPr>
    </w:p>
    <w:p w14:paraId="4E159DDF" w14:textId="77777777" w:rsidR="0099680A" w:rsidRDefault="0099680A" w:rsidP="002F06F4">
      <w:pPr>
        <w:rPr>
          <w:rFonts w:ascii="Arial" w:hAnsi="Arial"/>
        </w:rPr>
      </w:pPr>
      <w:r>
        <w:rPr>
          <w:rFonts w:ascii="Arial" w:hAnsi="Arial"/>
          <w:b/>
          <w:color w:val="202020"/>
        </w:rPr>
        <w:t>31856</w:t>
      </w:r>
      <w:r>
        <w:rPr>
          <w:rFonts w:ascii="Arial" w:hAnsi="Arial"/>
          <w:b/>
          <w:color w:val="202020"/>
        </w:rPr>
        <w:tab/>
      </w:r>
      <w:r>
        <w:rPr>
          <w:rFonts w:ascii="Arial" w:hAnsi="Arial"/>
          <w:b/>
          <w:color w:val="202020"/>
        </w:rPr>
        <w:tab/>
      </w:r>
      <w:r>
        <w:rPr>
          <w:rFonts w:ascii="Arial" w:hAnsi="Arial"/>
          <w:b/>
          <w:color w:val="202020"/>
        </w:rPr>
        <w:tab/>
      </w:r>
      <w:r>
        <w:rPr>
          <w:rFonts w:ascii="Arial" w:hAnsi="Arial"/>
          <w:b/>
          <w:color w:val="202020"/>
        </w:rPr>
        <w:tab/>
      </w:r>
      <w:r>
        <w:rPr>
          <w:rFonts w:ascii="Arial" w:hAnsi="Arial"/>
          <w:color w:val="202020"/>
        </w:rPr>
        <w:t>joy</w:t>
      </w:r>
      <w:r>
        <w:rPr>
          <w:rFonts w:ascii="Arial" w:hAnsi="Arial"/>
          <w:color w:val="202020"/>
        </w:rPr>
        <w:tab/>
      </w:r>
      <w:r>
        <w:rPr>
          <w:rFonts w:ascii="Arial" w:hAnsi="Arial"/>
          <w:color w:val="202020"/>
        </w:rPr>
        <w:tab/>
        <w:t xml:space="preserve">passive morning i stuffed </w:t>
      </w:r>
      <w:r>
        <w:rPr>
          <w:rFonts w:ascii="Arial" w:hAnsi="Arial"/>
          <w:color w:val="202020"/>
          <w:spacing w:val="-6"/>
        </w:rPr>
        <w:t xml:space="preserve">now </w:t>
      </w:r>
      <w:r>
        <w:rPr>
          <w:rFonts w:ascii="Arial" w:hAnsi="Arial"/>
          <w:b/>
          <w:color w:val="202020"/>
        </w:rPr>
        <w:t xml:space="preserve">31857        </w:t>
      </w:r>
      <w:r>
        <w:rPr>
          <w:rFonts w:ascii="Arial" w:hAnsi="Arial"/>
          <w:b/>
          <w:color w:val="202020"/>
          <w:spacing w:val="23"/>
        </w:rPr>
        <w:t xml:space="preserve"> </w:t>
      </w:r>
      <w:r>
        <w:rPr>
          <w:rFonts w:ascii="Arial" w:hAnsi="Arial"/>
          <w:color w:val="202020"/>
        </w:rPr>
        <w:t>sadness</w:t>
      </w:r>
      <w:r>
        <w:rPr>
          <w:rFonts w:ascii="Arial" w:hAnsi="Arial"/>
          <w:color w:val="202020"/>
        </w:rPr>
        <w:tab/>
        <w:t xml:space="preserve">toe it deﬁnitely fun travel ﬁrst class bike ... </w:t>
      </w:r>
      <w:r>
        <w:rPr>
          <w:rFonts w:ascii="Arial" w:hAnsi="Arial"/>
          <w:b/>
          <w:color w:val="202020"/>
        </w:rPr>
        <w:t>31858</w:t>
      </w:r>
      <w:r>
        <w:rPr>
          <w:rFonts w:ascii="Arial" w:hAnsi="Arial"/>
          <w:b/>
          <w:color w:val="202020"/>
        </w:rPr>
        <w:tab/>
      </w:r>
      <w:r>
        <w:rPr>
          <w:rFonts w:ascii="Arial" w:hAnsi="Arial"/>
          <w:b/>
          <w:color w:val="202020"/>
        </w:rPr>
        <w:tab/>
      </w:r>
      <w:r>
        <w:rPr>
          <w:rFonts w:ascii="Arial" w:hAnsi="Arial"/>
          <w:color w:val="202020"/>
        </w:rPr>
        <w:t xml:space="preserve">love thanks following it mean lot me i love hey mon... </w:t>
      </w:r>
      <w:r>
        <w:rPr>
          <w:rFonts w:ascii="Arial" w:hAnsi="Arial"/>
          <w:b/>
          <w:color w:val="202020"/>
        </w:rPr>
        <w:t>31859</w:t>
      </w:r>
      <w:r>
        <w:rPr>
          <w:rFonts w:ascii="Arial" w:hAnsi="Arial"/>
          <w:b/>
          <w:color w:val="202020"/>
        </w:rPr>
        <w:tab/>
      </w:r>
      <w:r>
        <w:rPr>
          <w:rFonts w:ascii="Arial" w:hAnsi="Arial"/>
          <w:color w:val="202020"/>
        </w:rPr>
        <w:t>neutral</w:t>
      </w:r>
      <w:r>
        <w:rPr>
          <w:rFonts w:ascii="Arial" w:hAnsi="Arial"/>
          <w:color w:val="202020"/>
        </w:rPr>
        <w:tab/>
      </w:r>
      <w:r>
        <w:rPr>
          <w:rFonts w:ascii="Arial" w:hAnsi="Arial"/>
          <w:color w:val="202020"/>
        </w:rPr>
        <w:tab/>
      </w:r>
      <w:r>
        <w:rPr>
          <w:rFonts w:ascii="Arial" w:hAnsi="Arial"/>
          <w:color w:val="202020"/>
        </w:rPr>
        <w:tab/>
        <w:t xml:space="preserve">going my dance class now </w:t>
      </w:r>
      <w:r>
        <w:rPr>
          <w:rFonts w:ascii="Arial" w:hAnsi="Arial"/>
          <w:b/>
          <w:color w:val="202020"/>
        </w:rPr>
        <w:t>31860</w:t>
      </w:r>
      <w:r>
        <w:rPr>
          <w:rFonts w:ascii="Arial" w:hAnsi="Arial"/>
          <w:b/>
          <w:color w:val="202020"/>
        </w:rPr>
        <w:tab/>
      </w:r>
      <w:r>
        <w:rPr>
          <w:rFonts w:ascii="Arial" w:hAnsi="Arial"/>
          <w:b/>
          <w:color w:val="202020"/>
        </w:rPr>
        <w:tab/>
      </w:r>
      <w:r>
        <w:rPr>
          <w:rFonts w:ascii="Arial" w:hAnsi="Arial"/>
          <w:b/>
          <w:color w:val="202020"/>
        </w:rPr>
        <w:tab/>
      </w:r>
      <w:r>
        <w:rPr>
          <w:rFonts w:ascii="Arial" w:hAnsi="Arial"/>
          <w:color w:val="202020"/>
        </w:rPr>
        <w:t>joy</w:t>
      </w:r>
      <w:r>
        <w:rPr>
          <w:rFonts w:ascii="Arial" w:hAnsi="Arial"/>
          <w:color w:val="202020"/>
        </w:rPr>
        <w:tab/>
        <w:t>early monday charming may few week left 31861 rows × 2 columns</w:t>
      </w:r>
    </w:p>
    <w:p w14:paraId="2E565C3D" w14:textId="77777777" w:rsidR="0099680A" w:rsidRDefault="0099680A" w:rsidP="002F06F4">
      <w:pPr>
        <w:rPr>
          <w:rFonts w:ascii="Arial"/>
          <w:sz w:val="10"/>
        </w:rPr>
      </w:pPr>
      <w:r>
        <w:rPr>
          <w:noProof/>
        </w:rPr>
        <mc:AlternateContent>
          <mc:Choice Requires="wps">
            <w:drawing>
              <wp:anchor distT="0" distB="0" distL="0" distR="0" simplePos="0" relativeHeight="251726848" behindDoc="1" locked="0" layoutInCell="1" allowOverlap="1" wp14:anchorId="28C747B1" wp14:editId="00162932">
                <wp:simplePos x="0" y="0"/>
                <wp:positionH relativeFrom="page">
                  <wp:posOffset>469900</wp:posOffset>
                </wp:positionH>
                <wp:positionV relativeFrom="paragraph">
                  <wp:posOffset>93345</wp:posOffset>
                </wp:positionV>
                <wp:extent cx="6718300" cy="1333500"/>
                <wp:effectExtent l="0" t="0" r="0" b="0"/>
                <wp:wrapTopAndBottom/>
                <wp:docPr id="2128549359" name="Text 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13335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DB0292" w14:textId="77777777" w:rsidR="0099680A" w:rsidRDefault="0099680A" w:rsidP="0099680A">
                            <w:pPr>
                              <w:pStyle w:val="BodyText"/>
                              <w:spacing w:before="123" w:line="288" w:lineRule="auto"/>
                              <w:ind w:left="59" w:right="6216"/>
                            </w:pPr>
                            <w:r>
                              <w:rPr>
                                <w:color w:val="202020"/>
                              </w:rPr>
                              <w:t># Check for NaN values in train_df_ANN['content'] print("NaN values in train_df_ANN['content']:") print(train_df_ANN[train_df_ANN['content'].isna()])</w:t>
                            </w:r>
                          </w:p>
                          <w:p w14:paraId="16FE73CB" w14:textId="77777777" w:rsidR="0099680A" w:rsidRDefault="0099680A" w:rsidP="0099680A">
                            <w:pPr>
                              <w:pStyle w:val="BodyText"/>
                              <w:spacing w:before="8"/>
                              <w:rPr>
                                <w:sz w:val="16"/>
                              </w:rPr>
                            </w:pPr>
                          </w:p>
                          <w:p w14:paraId="3AACFF49" w14:textId="77777777" w:rsidR="0099680A" w:rsidRDefault="0099680A" w:rsidP="0099680A">
                            <w:pPr>
                              <w:pStyle w:val="BodyText"/>
                              <w:spacing w:line="288" w:lineRule="auto"/>
                              <w:ind w:left="59" w:right="6552"/>
                            </w:pPr>
                            <w:r>
                              <w:rPr>
                                <w:color w:val="202020"/>
                              </w:rPr>
                              <w:t># Remove rows with NaN values from train_df_ANN train_df_ANN = train_df_ANN.dropna()</w:t>
                            </w:r>
                          </w:p>
                          <w:p w14:paraId="19CA6F1F" w14:textId="77777777" w:rsidR="0099680A" w:rsidRDefault="0099680A" w:rsidP="0099680A">
                            <w:pPr>
                              <w:pStyle w:val="BodyText"/>
                              <w:spacing w:before="8"/>
                              <w:rPr>
                                <w:sz w:val="16"/>
                              </w:rPr>
                            </w:pPr>
                          </w:p>
                          <w:p w14:paraId="0615C119" w14:textId="77777777" w:rsidR="0099680A" w:rsidRDefault="0099680A" w:rsidP="0099680A">
                            <w:pPr>
                              <w:pStyle w:val="BodyText"/>
                              <w:spacing w:line="288" w:lineRule="auto"/>
                              <w:ind w:left="59" w:right="7056"/>
                            </w:pPr>
                            <w:r>
                              <w:rPr>
                                <w:color w:val="202020"/>
                              </w:rPr>
                              <w:t># Verify that NaN values are removed print("\nNaN values removed:") print("Train shape:", train_df_ANN.shap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C747B1" id="Text Box 106" o:spid="_x0000_s1131" type="#_x0000_t202" style="position:absolute;margin-left:37pt;margin-top:7.35pt;width:529pt;height:105pt;z-index:-2515896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" fillcolor="#f6f6f6" stroked="f">
                <v:path arrowok="t"/>
                <v:textbox inset="0,0,0,0">
                  <w:txbxContent>
                    <w:p w14:paraId="32DB0292" w14:textId="77777777" w:rsidR="0099680A" w:rsidRDefault="0099680A" w:rsidP="0099680A">
                      <w:pPr>
                        <w:pStyle w:val="BodyText"/>
                        <w:spacing w:before="123" w:line="288" w:lineRule="auto"/>
                        <w:ind w:left="59" w:right="6216"/>
                      </w:pPr>
                      <w:r>
                        <w:rPr>
                          <w:color w:val="202020"/>
                        </w:rPr>
                        <w:t># Check for NaN values in train_df_ANN['content'] print("NaN values in train_df_ANN['content']:") print(train_df_ANN[train_df_ANN['content'].isna()])</w:t>
                      </w:r>
                    </w:p>
                    <w:p w14:paraId="16FE73CB" w14:textId="77777777" w:rsidR="0099680A" w:rsidRDefault="0099680A" w:rsidP="0099680A">
                      <w:pPr>
                        <w:pStyle w:val="BodyText"/>
                        <w:spacing w:before="8"/>
                        <w:rPr>
                          <w:sz w:val="16"/>
                        </w:rPr>
                      </w:pPr>
                    </w:p>
                    <w:p w14:paraId="3AACFF49" w14:textId="77777777" w:rsidR="0099680A" w:rsidRDefault="0099680A" w:rsidP="0099680A">
                      <w:pPr>
                        <w:pStyle w:val="BodyText"/>
                        <w:spacing w:line="288" w:lineRule="auto"/>
                        <w:ind w:left="59" w:right="6552"/>
                      </w:pPr>
                      <w:r>
                        <w:rPr>
                          <w:color w:val="202020"/>
                        </w:rPr>
                        <w:t># Remove rows with NaN values from train_df_ANN train_df_ANN = train_df_ANN.dropna()</w:t>
                      </w:r>
                    </w:p>
                    <w:p w14:paraId="19CA6F1F" w14:textId="77777777" w:rsidR="0099680A" w:rsidRDefault="0099680A" w:rsidP="0099680A">
                      <w:pPr>
                        <w:pStyle w:val="BodyText"/>
                        <w:spacing w:before="8"/>
                        <w:rPr>
                          <w:sz w:val="16"/>
                        </w:rPr>
                      </w:pPr>
                    </w:p>
                    <w:p w14:paraId="0615C119" w14:textId="77777777" w:rsidR="0099680A" w:rsidRDefault="0099680A" w:rsidP="0099680A">
                      <w:pPr>
                        <w:pStyle w:val="BodyText"/>
                        <w:spacing w:line="288" w:lineRule="auto"/>
                        <w:ind w:left="59" w:right="7056"/>
                      </w:pPr>
                      <w:r>
                        <w:rPr>
                          <w:color w:val="202020"/>
                        </w:rPr>
                        <w:t># Verify that NaN values are removed print("\nNaN values removed:") print("Train shape:", train_df_ANN.shape)</w:t>
                      </w:r>
                    </w:p>
                  </w:txbxContent>
                </v:textbox>
                <w10:wrap type="topAndBottom" anchorx="page"/>
              </v:shape>
            </w:pict>
          </mc:Fallback>
        </mc:AlternateContent>
      </w:r>
    </w:p>
    <w:p w14:paraId="421D5D09" w14:textId="77777777" w:rsidR="0099680A" w:rsidRDefault="0099680A" w:rsidP="002F06F4">
      <w:r>
        <w:rPr>
          <w:color w:val="202020"/>
        </w:rPr>
        <w:t>NaN values in train_df_ANN['content']:</w:t>
      </w:r>
    </w:p>
    <w:tbl>
      <w:tblPr>
        <w:tblW w:w="0" w:type="auto"/>
        <w:tblInd w:w="567" w:type="dxa"/>
        <w:tblLayout w:type="fixed"/>
        <w:tblCellMar>
          <w:left w:w="0" w:type="dxa"/>
          <w:right w:w="0" w:type="dxa"/>
        </w:tblCellMar>
        <w:tblLook w:val="01E0" w:firstRow="1" w:lastRow="1" w:firstColumn="1" w:lastColumn="1" w:noHBand="0" w:noVBand="0"/>
      </w:tblPr>
      <w:tblGrid>
        <w:gridCol w:w="512"/>
        <w:gridCol w:w="840"/>
        <w:gridCol w:w="680"/>
      </w:tblGrid>
      <w:tr w:rsidR="0099680A" w14:paraId="207803B6" w14:textId="77777777" w:rsidTr="006241A2">
        <w:trPr>
          <w:trHeight w:val="334"/>
        </w:trPr>
        <w:tc>
          <w:tcPr>
            <w:tcW w:w="512" w:type="dxa"/>
          </w:tcPr>
          <w:p w14:paraId="7B870A0B" w14:textId="77777777" w:rsidR="0099680A" w:rsidRDefault="0099680A" w:rsidP="002F06F4">
            <w:pPr>
              <w:rPr>
                <w:sz w:val="14"/>
              </w:rPr>
            </w:pPr>
          </w:p>
          <w:p w14:paraId="069937CB" w14:textId="77777777" w:rsidR="0099680A" w:rsidRDefault="0099680A" w:rsidP="002F06F4">
            <w:pPr>
              <w:rPr>
                <w:sz w:val="14"/>
              </w:rPr>
            </w:pPr>
            <w:r>
              <w:rPr>
                <w:color w:val="202020"/>
                <w:sz w:val="14"/>
              </w:rPr>
              <w:t>608</w:t>
            </w:r>
          </w:p>
        </w:tc>
        <w:tc>
          <w:tcPr>
            <w:tcW w:w="840" w:type="dxa"/>
          </w:tcPr>
          <w:p w14:paraId="3EFE1A86" w14:textId="77777777" w:rsidR="0099680A" w:rsidRDefault="0099680A" w:rsidP="002F06F4">
            <w:pPr>
              <w:rPr>
                <w:sz w:val="14"/>
              </w:rPr>
            </w:pPr>
            <w:r>
              <w:rPr>
                <w:color w:val="202020"/>
                <w:sz w:val="14"/>
              </w:rPr>
              <w:t>sentiment</w:t>
            </w:r>
          </w:p>
          <w:p w14:paraId="354C4DDD" w14:textId="77777777" w:rsidR="0099680A" w:rsidRDefault="0099680A" w:rsidP="002F06F4">
            <w:pPr>
              <w:rPr>
                <w:sz w:val="14"/>
              </w:rPr>
            </w:pPr>
            <w:r>
              <w:rPr>
                <w:color w:val="202020"/>
                <w:sz w:val="14"/>
              </w:rPr>
              <w:t>neutral</w:t>
            </w:r>
          </w:p>
        </w:tc>
        <w:tc>
          <w:tcPr>
            <w:tcW w:w="680" w:type="dxa"/>
          </w:tcPr>
          <w:p w14:paraId="4B53E031" w14:textId="77777777" w:rsidR="0099680A" w:rsidRDefault="0099680A" w:rsidP="002F06F4">
            <w:pPr>
              <w:rPr>
                <w:sz w:val="14"/>
              </w:rPr>
            </w:pPr>
            <w:r>
              <w:rPr>
                <w:color w:val="202020"/>
                <w:sz w:val="14"/>
              </w:rPr>
              <w:t>content</w:t>
            </w:r>
          </w:p>
          <w:p w14:paraId="6BCC8786" w14:textId="77777777" w:rsidR="0099680A" w:rsidRDefault="0099680A" w:rsidP="002F06F4">
            <w:pPr>
              <w:rPr>
                <w:sz w:val="14"/>
              </w:rPr>
            </w:pPr>
            <w:r>
              <w:rPr>
                <w:color w:val="202020"/>
                <w:sz w:val="14"/>
              </w:rPr>
              <w:t>NaN</w:t>
            </w:r>
          </w:p>
        </w:tc>
      </w:tr>
      <w:tr w:rsidR="0099680A" w14:paraId="5B8A41AA" w14:textId="77777777" w:rsidTr="006241A2">
        <w:trPr>
          <w:trHeight w:val="169"/>
        </w:trPr>
        <w:tc>
          <w:tcPr>
            <w:tcW w:w="512" w:type="dxa"/>
          </w:tcPr>
          <w:p w14:paraId="3733237A" w14:textId="77777777" w:rsidR="0099680A" w:rsidRDefault="0099680A" w:rsidP="002F06F4">
            <w:pPr>
              <w:rPr>
                <w:sz w:val="14"/>
              </w:rPr>
            </w:pPr>
            <w:r>
              <w:rPr>
                <w:color w:val="202020"/>
                <w:sz w:val="14"/>
              </w:rPr>
              <w:t>1533</w:t>
            </w:r>
          </w:p>
        </w:tc>
        <w:tc>
          <w:tcPr>
            <w:tcW w:w="840" w:type="dxa"/>
          </w:tcPr>
          <w:p w14:paraId="3FE4C84D" w14:textId="77777777" w:rsidR="0099680A" w:rsidRDefault="0099680A" w:rsidP="002F06F4">
            <w:pPr>
              <w:rPr>
                <w:sz w:val="14"/>
              </w:rPr>
            </w:pPr>
            <w:r>
              <w:rPr>
                <w:color w:val="202020"/>
                <w:sz w:val="14"/>
              </w:rPr>
              <w:t>neutral</w:t>
            </w:r>
          </w:p>
        </w:tc>
        <w:tc>
          <w:tcPr>
            <w:tcW w:w="680" w:type="dxa"/>
          </w:tcPr>
          <w:p w14:paraId="46E508AA" w14:textId="77777777" w:rsidR="0099680A" w:rsidRDefault="0099680A" w:rsidP="002F06F4">
            <w:pPr>
              <w:rPr>
                <w:sz w:val="14"/>
              </w:rPr>
            </w:pPr>
            <w:r>
              <w:rPr>
                <w:color w:val="202020"/>
                <w:sz w:val="14"/>
              </w:rPr>
              <w:t>NaN</w:t>
            </w:r>
          </w:p>
        </w:tc>
      </w:tr>
      <w:tr w:rsidR="0099680A" w14:paraId="2AADAA80" w14:textId="77777777" w:rsidTr="006241A2">
        <w:trPr>
          <w:trHeight w:val="174"/>
        </w:trPr>
        <w:tc>
          <w:tcPr>
            <w:tcW w:w="512" w:type="dxa"/>
          </w:tcPr>
          <w:p w14:paraId="620603C7" w14:textId="77777777" w:rsidR="0099680A" w:rsidRDefault="0099680A" w:rsidP="002F06F4">
            <w:pPr>
              <w:rPr>
                <w:sz w:val="14"/>
              </w:rPr>
            </w:pPr>
            <w:r>
              <w:rPr>
                <w:color w:val="202020"/>
                <w:sz w:val="14"/>
              </w:rPr>
              <w:t>1957</w:t>
            </w:r>
          </w:p>
        </w:tc>
        <w:tc>
          <w:tcPr>
            <w:tcW w:w="840" w:type="dxa"/>
          </w:tcPr>
          <w:p w14:paraId="1BCBCE26" w14:textId="77777777" w:rsidR="0099680A" w:rsidRDefault="0099680A" w:rsidP="002F06F4">
            <w:pPr>
              <w:rPr>
                <w:sz w:val="14"/>
              </w:rPr>
            </w:pPr>
            <w:r>
              <w:rPr>
                <w:color w:val="202020"/>
                <w:sz w:val="14"/>
              </w:rPr>
              <w:t>neutral</w:t>
            </w:r>
          </w:p>
        </w:tc>
        <w:tc>
          <w:tcPr>
            <w:tcW w:w="680" w:type="dxa"/>
          </w:tcPr>
          <w:p w14:paraId="74B04E02" w14:textId="77777777" w:rsidR="0099680A" w:rsidRDefault="0099680A" w:rsidP="002F06F4">
            <w:pPr>
              <w:rPr>
                <w:sz w:val="14"/>
              </w:rPr>
            </w:pPr>
            <w:r>
              <w:rPr>
                <w:color w:val="202020"/>
                <w:sz w:val="14"/>
              </w:rPr>
              <w:t>NaN</w:t>
            </w:r>
          </w:p>
        </w:tc>
      </w:tr>
      <w:tr w:rsidR="0099680A" w14:paraId="16D90D46" w14:textId="77777777" w:rsidTr="006241A2">
        <w:trPr>
          <w:trHeight w:val="174"/>
        </w:trPr>
        <w:tc>
          <w:tcPr>
            <w:tcW w:w="512" w:type="dxa"/>
          </w:tcPr>
          <w:p w14:paraId="6372A912" w14:textId="77777777" w:rsidR="0099680A" w:rsidRDefault="0099680A" w:rsidP="002F06F4">
            <w:pPr>
              <w:rPr>
                <w:sz w:val="14"/>
              </w:rPr>
            </w:pPr>
            <w:r>
              <w:rPr>
                <w:color w:val="202020"/>
                <w:sz w:val="14"/>
              </w:rPr>
              <w:t>2807</w:t>
            </w:r>
          </w:p>
        </w:tc>
        <w:tc>
          <w:tcPr>
            <w:tcW w:w="840" w:type="dxa"/>
          </w:tcPr>
          <w:p w14:paraId="40CCF6B3" w14:textId="77777777" w:rsidR="0099680A" w:rsidRDefault="0099680A" w:rsidP="002F06F4">
            <w:pPr>
              <w:rPr>
                <w:sz w:val="14"/>
              </w:rPr>
            </w:pPr>
            <w:r>
              <w:rPr>
                <w:color w:val="202020"/>
                <w:sz w:val="14"/>
              </w:rPr>
              <w:t>fear</w:t>
            </w:r>
          </w:p>
        </w:tc>
        <w:tc>
          <w:tcPr>
            <w:tcW w:w="680" w:type="dxa"/>
          </w:tcPr>
          <w:p w14:paraId="1220FEBB" w14:textId="77777777" w:rsidR="0099680A" w:rsidRDefault="0099680A" w:rsidP="002F06F4">
            <w:pPr>
              <w:rPr>
                <w:sz w:val="14"/>
              </w:rPr>
            </w:pPr>
            <w:r>
              <w:rPr>
                <w:color w:val="202020"/>
                <w:sz w:val="14"/>
              </w:rPr>
              <w:t>NaN</w:t>
            </w:r>
          </w:p>
        </w:tc>
      </w:tr>
      <w:tr w:rsidR="0099680A" w14:paraId="5A1BB5AF" w14:textId="77777777" w:rsidTr="006241A2">
        <w:trPr>
          <w:trHeight w:val="174"/>
        </w:trPr>
        <w:tc>
          <w:tcPr>
            <w:tcW w:w="512" w:type="dxa"/>
          </w:tcPr>
          <w:p w14:paraId="1FDEF8E5" w14:textId="77777777" w:rsidR="0099680A" w:rsidRDefault="0099680A" w:rsidP="002F06F4">
            <w:pPr>
              <w:rPr>
                <w:sz w:val="14"/>
              </w:rPr>
            </w:pPr>
            <w:r>
              <w:rPr>
                <w:color w:val="202020"/>
                <w:sz w:val="14"/>
              </w:rPr>
              <w:t>2913</w:t>
            </w:r>
          </w:p>
        </w:tc>
        <w:tc>
          <w:tcPr>
            <w:tcW w:w="840" w:type="dxa"/>
          </w:tcPr>
          <w:p w14:paraId="47FF2116" w14:textId="77777777" w:rsidR="0099680A" w:rsidRDefault="0099680A" w:rsidP="002F06F4">
            <w:pPr>
              <w:rPr>
                <w:sz w:val="14"/>
              </w:rPr>
            </w:pPr>
            <w:r>
              <w:rPr>
                <w:color w:val="202020"/>
                <w:sz w:val="14"/>
              </w:rPr>
              <w:t>joy</w:t>
            </w:r>
          </w:p>
        </w:tc>
        <w:tc>
          <w:tcPr>
            <w:tcW w:w="680" w:type="dxa"/>
          </w:tcPr>
          <w:p w14:paraId="21A5362A" w14:textId="77777777" w:rsidR="0099680A" w:rsidRDefault="0099680A" w:rsidP="002F06F4">
            <w:pPr>
              <w:rPr>
                <w:sz w:val="14"/>
              </w:rPr>
            </w:pPr>
            <w:r>
              <w:rPr>
                <w:color w:val="202020"/>
                <w:sz w:val="14"/>
              </w:rPr>
              <w:t>NaN</w:t>
            </w:r>
          </w:p>
        </w:tc>
      </w:tr>
      <w:tr w:rsidR="0099680A" w14:paraId="01ACCDCE" w14:textId="77777777" w:rsidTr="006241A2">
        <w:trPr>
          <w:trHeight w:val="174"/>
        </w:trPr>
        <w:tc>
          <w:tcPr>
            <w:tcW w:w="512" w:type="dxa"/>
          </w:tcPr>
          <w:p w14:paraId="7415DEE6" w14:textId="77777777" w:rsidR="0099680A" w:rsidRDefault="0099680A" w:rsidP="002F06F4">
            <w:pPr>
              <w:rPr>
                <w:sz w:val="14"/>
              </w:rPr>
            </w:pPr>
            <w:r>
              <w:rPr>
                <w:color w:val="202020"/>
                <w:sz w:val="14"/>
              </w:rPr>
              <w:t>...</w:t>
            </w:r>
          </w:p>
        </w:tc>
        <w:tc>
          <w:tcPr>
            <w:tcW w:w="840" w:type="dxa"/>
          </w:tcPr>
          <w:p w14:paraId="06152614" w14:textId="77777777" w:rsidR="0099680A" w:rsidRDefault="0099680A" w:rsidP="002F06F4">
            <w:pPr>
              <w:rPr>
                <w:sz w:val="14"/>
              </w:rPr>
            </w:pPr>
            <w:r>
              <w:rPr>
                <w:color w:val="202020"/>
                <w:sz w:val="14"/>
              </w:rPr>
              <w:t>...</w:t>
            </w:r>
          </w:p>
        </w:tc>
        <w:tc>
          <w:tcPr>
            <w:tcW w:w="680" w:type="dxa"/>
          </w:tcPr>
          <w:p w14:paraId="74627EF1" w14:textId="77777777" w:rsidR="0099680A" w:rsidRDefault="0099680A" w:rsidP="002F06F4">
            <w:pPr>
              <w:rPr>
                <w:sz w:val="14"/>
              </w:rPr>
            </w:pPr>
            <w:r>
              <w:rPr>
                <w:color w:val="202020"/>
                <w:sz w:val="14"/>
              </w:rPr>
              <w:t>...</w:t>
            </w:r>
          </w:p>
        </w:tc>
      </w:tr>
      <w:tr w:rsidR="0099680A" w14:paraId="72B17FD9" w14:textId="77777777" w:rsidTr="006241A2">
        <w:trPr>
          <w:trHeight w:val="169"/>
        </w:trPr>
        <w:tc>
          <w:tcPr>
            <w:tcW w:w="512" w:type="dxa"/>
          </w:tcPr>
          <w:p w14:paraId="5D5FFAD3" w14:textId="77777777" w:rsidR="0099680A" w:rsidRDefault="0099680A" w:rsidP="002F06F4">
            <w:pPr>
              <w:rPr>
                <w:sz w:val="14"/>
              </w:rPr>
            </w:pPr>
            <w:r>
              <w:rPr>
                <w:color w:val="202020"/>
                <w:sz w:val="14"/>
              </w:rPr>
              <w:t>30242</w:t>
            </w:r>
          </w:p>
        </w:tc>
        <w:tc>
          <w:tcPr>
            <w:tcW w:w="840" w:type="dxa"/>
          </w:tcPr>
          <w:p w14:paraId="46266A30" w14:textId="77777777" w:rsidR="0099680A" w:rsidRDefault="0099680A" w:rsidP="002F06F4">
            <w:pPr>
              <w:rPr>
                <w:sz w:val="14"/>
              </w:rPr>
            </w:pPr>
            <w:r>
              <w:rPr>
                <w:color w:val="202020"/>
                <w:sz w:val="14"/>
              </w:rPr>
              <w:t>neutral</w:t>
            </w:r>
          </w:p>
        </w:tc>
        <w:tc>
          <w:tcPr>
            <w:tcW w:w="680" w:type="dxa"/>
          </w:tcPr>
          <w:p w14:paraId="4AC495BE" w14:textId="77777777" w:rsidR="0099680A" w:rsidRDefault="0099680A" w:rsidP="002F06F4">
            <w:pPr>
              <w:rPr>
                <w:sz w:val="14"/>
              </w:rPr>
            </w:pPr>
            <w:r>
              <w:rPr>
                <w:color w:val="202020"/>
                <w:sz w:val="14"/>
              </w:rPr>
              <w:t>NaN</w:t>
            </w:r>
          </w:p>
        </w:tc>
      </w:tr>
      <w:tr w:rsidR="0099680A" w14:paraId="4C053FF2" w14:textId="77777777" w:rsidTr="006241A2">
        <w:trPr>
          <w:trHeight w:val="174"/>
        </w:trPr>
        <w:tc>
          <w:tcPr>
            <w:tcW w:w="512" w:type="dxa"/>
          </w:tcPr>
          <w:p w14:paraId="1E82A244" w14:textId="77777777" w:rsidR="0099680A" w:rsidRDefault="0099680A" w:rsidP="002F06F4">
            <w:pPr>
              <w:rPr>
                <w:sz w:val="14"/>
              </w:rPr>
            </w:pPr>
            <w:r>
              <w:rPr>
                <w:color w:val="202020"/>
                <w:sz w:val="14"/>
              </w:rPr>
              <w:t>30645</w:t>
            </w:r>
          </w:p>
        </w:tc>
        <w:tc>
          <w:tcPr>
            <w:tcW w:w="840" w:type="dxa"/>
          </w:tcPr>
          <w:p w14:paraId="1497DD0D" w14:textId="77777777" w:rsidR="0099680A" w:rsidRDefault="0099680A" w:rsidP="002F06F4">
            <w:pPr>
              <w:rPr>
                <w:sz w:val="14"/>
              </w:rPr>
            </w:pPr>
            <w:r>
              <w:rPr>
                <w:color w:val="202020"/>
                <w:sz w:val="14"/>
              </w:rPr>
              <w:t>fear</w:t>
            </w:r>
          </w:p>
        </w:tc>
        <w:tc>
          <w:tcPr>
            <w:tcW w:w="680" w:type="dxa"/>
          </w:tcPr>
          <w:p w14:paraId="2108071A" w14:textId="77777777" w:rsidR="0099680A" w:rsidRDefault="0099680A" w:rsidP="002F06F4">
            <w:pPr>
              <w:rPr>
                <w:sz w:val="14"/>
              </w:rPr>
            </w:pPr>
            <w:r>
              <w:rPr>
                <w:color w:val="202020"/>
                <w:sz w:val="14"/>
              </w:rPr>
              <w:t>NaN</w:t>
            </w:r>
          </w:p>
        </w:tc>
      </w:tr>
      <w:tr w:rsidR="0099680A" w14:paraId="047545D8" w14:textId="77777777" w:rsidTr="006241A2">
        <w:trPr>
          <w:trHeight w:val="174"/>
        </w:trPr>
        <w:tc>
          <w:tcPr>
            <w:tcW w:w="512" w:type="dxa"/>
          </w:tcPr>
          <w:p w14:paraId="0072F60B" w14:textId="77777777" w:rsidR="0099680A" w:rsidRDefault="0099680A" w:rsidP="002F06F4">
            <w:pPr>
              <w:rPr>
                <w:sz w:val="14"/>
              </w:rPr>
            </w:pPr>
            <w:r>
              <w:rPr>
                <w:color w:val="202020"/>
                <w:sz w:val="14"/>
              </w:rPr>
              <w:t>31056</w:t>
            </w:r>
          </w:p>
        </w:tc>
        <w:tc>
          <w:tcPr>
            <w:tcW w:w="840" w:type="dxa"/>
          </w:tcPr>
          <w:p w14:paraId="5555B047" w14:textId="77777777" w:rsidR="0099680A" w:rsidRDefault="0099680A" w:rsidP="002F06F4">
            <w:pPr>
              <w:rPr>
                <w:sz w:val="14"/>
              </w:rPr>
            </w:pPr>
            <w:r>
              <w:rPr>
                <w:color w:val="202020"/>
                <w:sz w:val="14"/>
              </w:rPr>
              <w:t>neutral</w:t>
            </w:r>
          </w:p>
        </w:tc>
        <w:tc>
          <w:tcPr>
            <w:tcW w:w="680" w:type="dxa"/>
          </w:tcPr>
          <w:p w14:paraId="53587B0B" w14:textId="77777777" w:rsidR="0099680A" w:rsidRDefault="0099680A" w:rsidP="002F06F4">
            <w:pPr>
              <w:rPr>
                <w:sz w:val="14"/>
              </w:rPr>
            </w:pPr>
            <w:r>
              <w:rPr>
                <w:color w:val="202020"/>
                <w:sz w:val="14"/>
              </w:rPr>
              <w:t>NaN</w:t>
            </w:r>
          </w:p>
        </w:tc>
      </w:tr>
      <w:tr w:rsidR="0099680A" w14:paraId="3279EBB1" w14:textId="77777777" w:rsidTr="006241A2">
        <w:trPr>
          <w:trHeight w:val="169"/>
        </w:trPr>
        <w:tc>
          <w:tcPr>
            <w:tcW w:w="512" w:type="dxa"/>
          </w:tcPr>
          <w:p w14:paraId="220511B7" w14:textId="77777777" w:rsidR="0099680A" w:rsidRDefault="0099680A" w:rsidP="002F06F4">
            <w:pPr>
              <w:rPr>
                <w:sz w:val="14"/>
              </w:rPr>
            </w:pPr>
            <w:r>
              <w:rPr>
                <w:color w:val="202020"/>
                <w:sz w:val="14"/>
              </w:rPr>
              <w:t>31455</w:t>
            </w:r>
          </w:p>
        </w:tc>
        <w:tc>
          <w:tcPr>
            <w:tcW w:w="840" w:type="dxa"/>
          </w:tcPr>
          <w:p w14:paraId="37854D55" w14:textId="77777777" w:rsidR="0099680A" w:rsidRDefault="0099680A" w:rsidP="002F06F4">
            <w:pPr>
              <w:rPr>
                <w:sz w:val="14"/>
              </w:rPr>
            </w:pPr>
            <w:r>
              <w:rPr>
                <w:color w:val="202020"/>
                <w:sz w:val="14"/>
              </w:rPr>
              <w:t>neutral</w:t>
            </w:r>
          </w:p>
        </w:tc>
        <w:tc>
          <w:tcPr>
            <w:tcW w:w="680" w:type="dxa"/>
          </w:tcPr>
          <w:p w14:paraId="0FF48408" w14:textId="77777777" w:rsidR="0099680A" w:rsidRDefault="0099680A" w:rsidP="002F06F4">
            <w:pPr>
              <w:rPr>
                <w:sz w:val="14"/>
              </w:rPr>
            </w:pPr>
            <w:r>
              <w:rPr>
                <w:color w:val="202020"/>
                <w:sz w:val="14"/>
              </w:rPr>
              <w:t>NaN</w:t>
            </w:r>
          </w:p>
        </w:tc>
      </w:tr>
      <w:tr w:rsidR="0099680A" w14:paraId="050F5CF3" w14:textId="77777777" w:rsidTr="006241A2">
        <w:trPr>
          <w:trHeight w:val="154"/>
        </w:trPr>
        <w:tc>
          <w:tcPr>
            <w:tcW w:w="512" w:type="dxa"/>
          </w:tcPr>
          <w:p w14:paraId="0A53B567" w14:textId="77777777" w:rsidR="0099680A" w:rsidRDefault="0099680A" w:rsidP="002F06F4">
            <w:pPr>
              <w:rPr>
                <w:sz w:val="14"/>
              </w:rPr>
            </w:pPr>
            <w:r>
              <w:rPr>
                <w:color w:val="202020"/>
                <w:sz w:val="14"/>
              </w:rPr>
              <w:t>31842</w:t>
            </w:r>
          </w:p>
        </w:tc>
        <w:tc>
          <w:tcPr>
            <w:tcW w:w="840" w:type="dxa"/>
          </w:tcPr>
          <w:p w14:paraId="4862EA90" w14:textId="77777777" w:rsidR="0099680A" w:rsidRDefault="0099680A" w:rsidP="002F06F4">
            <w:pPr>
              <w:rPr>
                <w:sz w:val="14"/>
              </w:rPr>
            </w:pPr>
            <w:r>
              <w:rPr>
                <w:color w:val="202020"/>
                <w:sz w:val="14"/>
              </w:rPr>
              <w:t>neutral</w:t>
            </w:r>
          </w:p>
        </w:tc>
        <w:tc>
          <w:tcPr>
            <w:tcW w:w="680" w:type="dxa"/>
          </w:tcPr>
          <w:p w14:paraId="15CD6E5B" w14:textId="77777777" w:rsidR="0099680A" w:rsidRDefault="0099680A" w:rsidP="002F06F4">
            <w:pPr>
              <w:rPr>
                <w:sz w:val="14"/>
              </w:rPr>
            </w:pPr>
            <w:r>
              <w:rPr>
                <w:color w:val="202020"/>
                <w:sz w:val="14"/>
              </w:rPr>
              <w:t>NaN</w:t>
            </w:r>
          </w:p>
        </w:tc>
      </w:tr>
    </w:tbl>
    <w:p w14:paraId="396D791F" w14:textId="77777777" w:rsidR="0099680A" w:rsidRDefault="0099680A" w:rsidP="002F06F4">
      <w:pPr>
        <w:rPr>
          <w:sz w:val="14"/>
        </w:rPr>
        <w:sectPr w:rsidR="0099680A">
          <w:pgSz w:w="11900" w:h="16840"/>
          <w:pgMar w:top="480" w:right="340" w:bottom="440" w:left="580" w:header="280" w:footer="258" w:gutter="0"/>
          <w:cols w:space="720"/>
        </w:sectPr>
      </w:pPr>
    </w:p>
    <w:p w14:paraId="37CC5F7F" w14:textId="77777777" w:rsidR="0099680A" w:rsidRDefault="0099680A" w:rsidP="002F06F4">
      <w:r>
        <w:rPr>
          <w:color w:val="202020"/>
        </w:rPr>
        <w:lastRenderedPageBreak/>
        <w:t>[82 rows x 2 columns]</w:t>
      </w:r>
    </w:p>
    <w:p w14:paraId="36785EAF" w14:textId="77777777" w:rsidR="0099680A" w:rsidRDefault="0099680A" w:rsidP="002F06F4">
      <w:pPr>
        <w:rPr>
          <w:sz w:val="16"/>
        </w:rPr>
      </w:pPr>
    </w:p>
    <w:p w14:paraId="42D5275B" w14:textId="77777777" w:rsidR="0099680A" w:rsidRDefault="0099680A" w:rsidP="002F06F4">
      <w:r>
        <w:rPr>
          <w:color w:val="202020"/>
        </w:rPr>
        <w:t>NaN values removed:</w:t>
      </w:r>
    </w:p>
    <w:p w14:paraId="0653A85A" w14:textId="77777777" w:rsidR="0099680A" w:rsidRDefault="0099680A" w:rsidP="002F06F4">
      <w:r>
        <w:rPr>
          <w:color w:val="202020"/>
        </w:rPr>
        <w:t>Train shape: (31779, 2)</w:t>
      </w:r>
    </w:p>
    <w:p w14:paraId="526E3373" w14:textId="77777777" w:rsidR="0099680A" w:rsidRDefault="0099680A" w:rsidP="002F06F4">
      <w:pPr>
        <w:rPr>
          <w:sz w:val="17"/>
        </w:rPr>
      </w:pPr>
      <w:r>
        <w:rPr>
          <w:noProof/>
        </w:rPr>
        <mc:AlternateContent>
          <mc:Choice Requires="wps">
            <w:drawing>
              <wp:anchor distT="0" distB="0" distL="0" distR="0" simplePos="0" relativeHeight="251727872" behindDoc="1" locked="0" layoutInCell="1" allowOverlap="1" wp14:anchorId="6D37191C" wp14:editId="75CB3EFB">
                <wp:simplePos x="0" y="0"/>
                <wp:positionH relativeFrom="page">
                  <wp:posOffset>469900</wp:posOffset>
                </wp:positionH>
                <wp:positionV relativeFrom="paragraph">
                  <wp:posOffset>139065</wp:posOffset>
                </wp:positionV>
                <wp:extent cx="6718300" cy="1574800"/>
                <wp:effectExtent l="0" t="0" r="0" b="0"/>
                <wp:wrapTopAndBottom/>
                <wp:docPr id="577132907"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15748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09D01C" w14:textId="77777777" w:rsidR="0099680A" w:rsidRDefault="0099680A" w:rsidP="0099680A">
                            <w:pPr>
                              <w:pStyle w:val="BodyText"/>
                              <w:spacing w:before="123" w:line="288" w:lineRule="auto"/>
                              <w:ind w:left="59" w:right="6552"/>
                            </w:pPr>
                            <w:r>
                              <w:rPr>
                                <w:color w:val="202020"/>
                              </w:rPr>
                              <w:t># Check for NaN values in val_df_ANN['content'] print("NaN values in val_df_ANN['content']:") print(val_df_ANN[val_df_ANN['content'].isna()])</w:t>
                            </w:r>
                          </w:p>
                          <w:p w14:paraId="77818814" w14:textId="77777777" w:rsidR="0099680A" w:rsidRDefault="0099680A" w:rsidP="0099680A">
                            <w:pPr>
                              <w:pStyle w:val="BodyText"/>
                              <w:spacing w:before="8"/>
                              <w:rPr>
                                <w:sz w:val="16"/>
                              </w:rPr>
                            </w:pPr>
                          </w:p>
                          <w:p w14:paraId="3F4E532A" w14:textId="77777777" w:rsidR="0099680A" w:rsidRDefault="0099680A" w:rsidP="0099680A">
                            <w:pPr>
                              <w:pStyle w:val="BodyText"/>
                              <w:spacing w:line="288" w:lineRule="auto"/>
                              <w:ind w:left="59" w:right="6720"/>
                            </w:pPr>
                            <w:r>
                              <w:rPr>
                                <w:color w:val="202020"/>
                              </w:rPr>
                              <w:t># Remove rows with NaN values from val_df_ANN val_df_ANN = val_df_ANN.dropna()</w:t>
                            </w:r>
                          </w:p>
                          <w:p w14:paraId="3AD93B50" w14:textId="77777777" w:rsidR="0099680A" w:rsidRDefault="0099680A" w:rsidP="0099680A">
                            <w:pPr>
                              <w:pStyle w:val="BodyText"/>
                              <w:spacing w:before="8"/>
                              <w:rPr>
                                <w:sz w:val="16"/>
                              </w:rPr>
                            </w:pPr>
                          </w:p>
                          <w:p w14:paraId="3AC549B9" w14:textId="77777777" w:rsidR="0099680A" w:rsidRDefault="0099680A" w:rsidP="0099680A">
                            <w:pPr>
                              <w:pStyle w:val="BodyText"/>
                              <w:spacing w:line="288" w:lineRule="auto"/>
                              <w:ind w:left="59" w:right="6636"/>
                            </w:pPr>
                            <w:r>
                              <w:rPr>
                                <w:color w:val="202020"/>
                              </w:rPr>
                              <w:t># Verify that NaN values are removed print("\nNaN values removed from val_df_ANN:") print("Validation shape:", val_df_ANN.shap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37191C" id="Text Box 105" o:spid="_x0000_s1132" type="#_x0000_t202" style="position:absolute;margin-left:37pt;margin-top:10.95pt;width:529pt;height:124pt;z-index:-2515886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" fillcolor="#f6f6f6" stroked="f">
                <v:path arrowok="t"/>
                <v:textbox inset="0,0,0,0">
                  <w:txbxContent>
                    <w:p w14:paraId="3409D01C" w14:textId="77777777" w:rsidR="0099680A" w:rsidRDefault="0099680A" w:rsidP="0099680A">
                      <w:pPr>
                        <w:pStyle w:val="BodyText"/>
                        <w:spacing w:before="123" w:line="288" w:lineRule="auto"/>
                        <w:ind w:left="59" w:right="6552"/>
                      </w:pPr>
                      <w:r>
                        <w:rPr>
                          <w:color w:val="202020"/>
                        </w:rPr>
                        <w:t># Check for NaN values in val_df_ANN['content'] print("NaN values in val_df_ANN['content']:") print(val_df_ANN[val_df_ANN['content'].isna()])</w:t>
                      </w:r>
                    </w:p>
                    <w:p w14:paraId="77818814" w14:textId="77777777" w:rsidR="0099680A" w:rsidRDefault="0099680A" w:rsidP="0099680A">
                      <w:pPr>
                        <w:pStyle w:val="BodyText"/>
                        <w:spacing w:before="8"/>
                        <w:rPr>
                          <w:sz w:val="16"/>
                        </w:rPr>
                      </w:pPr>
                    </w:p>
                    <w:p w14:paraId="3F4E532A" w14:textId="77777777" w:rsidR="0099680A" w:rsidRDefault="0099680A" w:rsidP="0099680A">
                      <w:pPr>
                        <w:pStyle w:val="BodyText"/>
                        <w:spacing w:line="288" w:lineRule="auto"/>
                        <w:ind w:left="59" w:right="6720"/>
                      </w:pPr>
                      <w:r>
                        <w:rPr>
                          <w:color w:val="202020"/>
                        </w:rPr>
                        <w:t># Remove rows with NaN values from val_df_ANN val_df_ANN = val_df_ANN.dropna()</w:t>
                      </w:r>
                    </w:p>
                    <w:p w14:paraId="3AD93B50" w14:textId="77777777" w:rsidR="0099680A" w:rsidRDefault="0099680A" w:rsidP="0099680A">
                      <w:pPr>
                        <w:pStyle w:val="BodyText"/>
                        <w:spacing w:before="8"/>
                        <w:rPr>
                          <w:sz w:val="16"/>
                        </w:rPr>
                      </w:pPr>
                    </w:p>
                    <w:p w14:paraId="3AC549B9" w14:textId="77777777" w:rsidR="0099680A" w:rsidRDefault="0099680A" w:rsidP="0099680A">
                      <w:pPr>
                        <w:pStyle w:val="BodyText"/>
                        <w:spacing w:line="288" w:lineRule="auto"/>
                        <w:ind w:left="59" w:right="6636"/>
                      </w:pPr>
                      <w:r>
                        <w:rPr>
                          <w:color w:val="202020"/>
                        </w:rPr>
                        <w:t># Verify that NaN values are removed print("\nNaN values removed from val_df_ANN:") print("Validation shape:", val_df_ANN.shape)</w:t>
                      </w:r>
                    </w:p>
                  </w:txbxContent>
                </v:textbox>
                <w10:wrap type="topAndBottom" anchorx="page"/>
              </v:shape>
            </w:pict>
          </mc:Fallback>
        </mc:AlternateContent>
      </w:r>
    </w:p>
    <w:p w14:paraId="68B8A9CD" w14:textId="77777777" w:rsidR="0099680A" w:rsidRDefault="0099680A" w:rsidP="002F06F4">
      <w:r>
        <w:rPr>
          <w:color w:val="202020"/>
        </w:rPr>
        <w:t>NaN values in val_df_ANN['content']:</w:t>
      </w:r>
    </w:p>
    <w:tbl>
      <w:tblPr>
        <w:tblW w:w="0" w:type="auto"/>
        <w:tblInd w:w="567" w:type="dxa"/>
        <w:tblLayout w:type="fixed"/>
        <w:tblCellMar>
          <w:left w:w="0" w:type="dxa"/>
          <w:right w:w="0" w:type="dxa"/>
        </w:tblCellMar>
        <w:tblLook w:val="01E0" w:firstRow="1" w:lastRow="1" w:firstColumn="1" w:lastColumn="1" w:noHBand="0" w:noVBand="0"/>
      </w:tblPr>
      <w:tblGrid>
        <w:gridCol w:w="428"/>
        <w:gridCol w:w="840"/>
        <w:gridCol w:w="680"/>
      </w:tblGrid>
      <w:tr w:rsidR="0099680A" w14:paraId="2130AAD6" w14:textId="77777777" w:rsidTr="006241A2">
        <w:trPr>
          <w:trHeight w:val="329"/>
        </w:trPr>
        <w:tc>
          <w:tcPr>
            <w:tcW w:w="428" w:type="dxa"/>
          </w:tcPr>
          <w:p w14:paraId="0F571450" w14:textId="77777777" w:rsidR="0099680A" w:rsidRDefault="0099680A" w:rsidP="002F06F4">
            <w:pPr>
              <w:rPr>
                <w:sz w:val="14"/>
              </w:rPr>
            </w:pPr>
          </w:p>
          <w:p w14:paraId="1AB2F7B0" w14:textId="77777777" w:rsidR="0099680A" w:rsidRDefault="0099680A" w:rsidP="002F06F4">
            <w:pPr>
              <w:rPr>
                <w:sz w:val="14"/>
              </w:rPr>
            </w:pPr>
            <w:r>
              <w:rPr>
                <w:color w:val="202020"/>
                <w:sz w:val="14"/>
              </w:rPr>
              <w:t>95</w:t>
            </w:r>
          </w:p>
        </w:tc>
        <w:tc>
          <w:tcPr>
            <w:tcW w:w="840" w:type="dxa"/>
          </w:tcPr>
          <w:p w14:paraId="5ED4DE5F" w14:textId="77777777" w:rsidR="0099680A" w:rsidRDefault="0099680A" w:rsidP="002F06F4">
            <w:pPr>
              <w:rPr>
                <w:sz w:val="14"/>
              </w:rPr>
            </w:pPr>
            <w:r>
              <w:rPr>
                <w:color w:val="202020"/>
                <w:sz w:val="14"/>
              </w:rPr>
              <w:t>sentiment</w:t>
            </w:r>
          </w:p>
          <w:p w14:paraId="2763CEA3" w14:textId="77777777" w:rsidR="0099680A" w:rsidRDefault="0099680A" w:rsidP="002F06F4">
            <w:pPr>
              <w:rPr>
                <w:sz w:val="14"/>
              </w:rPr>
            </w:pPr>
            <w:r>
              <w:rPr>
                <w:color w:val="202020"/>
                <w:sz w:val="14"/>
              </w:rPr>
              <w:t>neutral</w:t>
            </w:r>
          </w:p>
        </w:tc>
        <w:tc>
          <w:tcPr>
            <w:tcW w:w="680" w:type="dxa"/>
          </w:tcPr>
          <w:p w14:paraId="3AFAFAD0" w14:textId="77777777" w:rsidR="0099680A" w:rsidRDefault="0099680A" w:rsidP="002F06F4">
            <w:pPr>
              <w:rPr>
                <w:sz w:val="14"/>
              </w:rPr>
            </w:pPr>
            <w:r>
              <w:rPr>
                <w:color w:val="202020"/>
                <w:sz w:val="14"/>
              </w:rPr>
              <w:t>content</w:t>
            </w:r>
          </w:p>
          <w:p w14:paraId="4974CEDC" w14:textId="77777777" w:rsidR="0099680A" w:rsidRDefault="0099680A" w:rsidP="002F06F4">
            <w:pPr>
              <w:rPr>
                <w:sz w:val="14"/>
              </w:rPr>
            </w:pPr>
            <w:r>
              <w:rPr>
                <w:color w:val="202020"/>
                <w:sz w:val="14"/>
              </w:rPr>
              <w:t>NaN</w:t>
            </w:r>
          </w:p>
        </w:tc>
      </w:tr>
      <w:tr w:rsidR="0099680A" w14:paraId="7E2F3819" w14:textId="77777777" w:rsidTr="006241A2">
        <w:trPr>
          <w:trHeight w:val="174"/>
        </w:trPr>
        <w:tc>
          <w:tcPr>
            <w:tcW w:w="428" w:type="dxa"/>
          </w:tcPr>
          <w:p w14:paraId="63169035" w14:textId="77777777" w:rsidR="0099680A" w:rsidRDefault="0099680A" w:rsidP="002F06F4">
            <w:pPr>
              <w:rPr>
                <w:sz w:val="14"/>
              </w:rPr>
            </w:pPr>
            <w:r>
              <w:rPr>
                <w:color w:val="202020"/>
                <w:sz w:val="14"/>
              </w:rPr>
              <w:t>125</w:t>
            </w:r>
          </w:p>
        </w:tc>
        <w:tc>
          <w:tcPr>
            <w:tcW w:w="840" w:type="dxa"/>
          </w:tcPr>
          <w:p w14:paraId="73A7317E" w14:textId="77777777" w:rsidR="0099680A" w:rsidRDefault="0099680A" w:rsidP="002F06F4">
            <w:pPr>
              <w:rPr>
                <w:sz w:val="14"/>
              </w:rPr>
            </w:pPr>
            <w:r>
              <w:rPr>
                <w:color w:val="202020"/>
                <w:sz w:val="14"/>
              </w:rPr>
              <w:t>neutral</w:t>
            </w:r>
          </w:p>
        </w:tc>
        <w:tc>
          <w:tcPr>
            <w:tcW w:w="680" w:type="dxa"/>
          </w:tcPr>
          <w:p w14:paraId="7022B2B8" w14:textId="77777777" w:rsidR="0099680A" w:rsidRDefault="0099680A" w:rsidP="002F06F4">
            <w:pPr>
              <w:rPr>
                <w:sz w:val="14"/>
              </w:rPr>
            </w:pPr>
            <w:r>
              <w:rPr>
                <w:color w:val="202020"/>
                <w:sz w:val="14"/>
              </w:rPr>
              <w:t>NaN</w:t>
            </w:r>
          </w:p>
        </w:tc>
      </w:tr>
      <w:tr w:rsidR="0099680A" w14:paraId="2A130D1B" w14:textId="77777777" w:rsidTr="006241A2">
        <w:trPr>
          <w:trHeight w:val="169"/>
        </w:trPr>
        <w:tc>
          <w:tcPr>
            <w:tcW w:w="428" w:type="dxa"/>
          </w:tcPr>
          <w:p w14:paraId="74880FA4" w14:textId="77777777" w:rsidR="0099680A" w:rsidRDefault="0099680A" w:rsidP="002F06F4">
            <w:pPr>
              <w:rPr>
                <w:sz w:val="14"/>
              </w:rPr>
            </w:pPr>
            <w:r>
              <w:rPr>
                <w:color w:val="202020"/>
                <w:sz w:val="14"/>
              </w:rPr>
              <w:t>201</w:t>
            </w:r>
          </w:p>
        </w:tc>
        <w:tc>
          <w:tcPr>
            <w:tcW w:w="840" w:type="dxa"/>
          </w:tcPr>
          <w:p w14:paraId="22CCEA76" w14:textId="77777777" w:rsidR="0099680A" w:rsidRDefault="0099680A" w:rsidP="002F06F4">
            <w:pPr>
              <w:rPr>
                <w:sz w:val="14"/>
              </w:rPr>
            </w:pPr>
            <w:r>
              <w:rPr>
                <w:color w:val="202020"/>
                <w:sz w:val="14"/>
              </w:rPr>
              <w:t>neutral</w:t>
            </w:r>
          </w:p>
        </w:tc>
        <w:tc>
          <w:tcPr>
            <w:tcW w:w="680" w:type="dxa"/>
          </w:tcPr>
          <w:p w14:paraId="2A4B694A" w14:textId="77777777" w:rsidR="0099680A" w:rsidRDefault="0099680A" w:rsidP="002F06F4">
            <w:pPr>
              <w:rPr>
                <w:sz w:val="14"/>
              </w:rPr>
            </w:pPr>
            <w:r>
              <w:rPr>
                <w:color w:val="202020"/>
                <w:sz w:val="14"/>
              </w:rPr>
              <w:t>NaN</w:t>
            </w:r>
          </w:p>
        </w:tc>
      </w:tr>
      <w:tr w:rsidR="0099680A" w14:paraId="1905BA4D" w14:textId="77777777" w:rsidTr="006241A2">
        <w:trPr>
          <w:trHeight w:val="174"/>
        </w:trPr>
        <w:tc>
          <w:tcPr>
            <w:tcW w:w="428" w:type="dxa"/>
          </w:tcPr>
          <w:p w14:paraId="37EA9AC1" w14:textId="77777777" w:rsidR="0099680A" w:rsidRDefault="0099680A" w:rsidP="002F06F4">
            <w:pPr>
              <w:rPr>
                <w:sz w:val="14"/>
              </w:rPr>
            </w:pPr>
            <w:r>
              <w:rPr>
                <w:color w:val="202020"/>
                <w:sz w:val="14"/>
              </w:rPr>
              <w:t>733</w:t>
            </w:r>
          </w:p>
        </w:tc>
        <w:tc>
          <w:tcPr>
            <w:tcW w:w="840" w:type="dxa"/>
          </w:tcPr>
          <w:p w14:paraId="3E3F9EB4" w14:textId="77777777" w:rsidR="0099680A" w:rsidRDefault="0099680A" w:rsidP="002F06F4">
            <w:pPr>
              <w:rPr>
                <w:sz w:val="14"/>
              </w:rPr>
            </w:pPr>
            <w:r>
              <w:rPr>
                <w:color w:val="202020"/>
                <w:sz w:val="14"/>
              </w:rPr>
              <w:t>neutral</w:t>
            </w:r>
          </w:p>
        </w:tc>
        <w:tc>
          <w:tcPr>
            <w:tcW w:w="680" w:type="dxa"/>
          </w:tcPr>
          <w:p w14:paraId="29B828E6" w14:textId="77777777" w:rsidR="0099680A" w:rsidRDefault="0099680A" w:rsidP="002F06F4">
            <w:pPr>
              <w:rPr>
                <w:sz w:val="14"/>
              </w:rPr>
            </w:pPr>
            <w:r>
              <w:rPr>
                <w:color w:val="202020"/>
                <w:sz w:val="14"/>
              </w:rPr>
              <w:t>NaN</w:t>
            </w:r>
          </w:p>
        </w:tc>
      </w:tr>
      <w:tr w:rsidR="0099680A" w14:paraId="00F54B07" w14:textId="77777777" w:rsidTr="006241A2">
        <w:trPr>
          <w:trHeight w:val="174"/>
        </w:trPr>
        <w:tc>
          <w:tcPr>
            <w:tcW w:w="428" w:type="dxa"/>
          </w:tcPr>
          <w:p w14:paraId="0BC8DF09" w14:textId="77777777" w:rsidR="0099680A" w:rsidRDefault="0099680A" w:rsidP="002F06F4">
            <w:pPr>
              <w:rPr>
                <w:sz w:val="14"/>
              </w:rPr>
            </w:pPr>
            <w:r>
              <w:rPr>
                <w:color w:val="202020"/>
                <w:sz w:val="14"/>
              </w:rPr>
              <w:t>784</w:t>
            </w:r>
          </w:p>
        </w:tc>
        <w:tc>
          <w:tcPr>
            <w:tcW w:w="840" w:type="dxa"/>
          </w:tcPr>
          <w:p w14:paraId="3421258D" w14:textId="77777777" w:rsidR="0099680A" w:rsidRDefault="0099680A" w:rsidP="002F06F4">
            <w:pPr>
              <w:rPr>
                <w:sz w:val="14"/>
              </w:rPr>
            </w:pPr>
            <w:r>
              <w:rPr>
                <w:color w:val="202020"/>
                <w:sz w:val="14"/>
              </w:rPr>
              <w:t>neutral</w:t>
            </w:r>
          </w:p>
        </w:tc>
        <w:tc>
          <w:tcPr>
            <w:tcW w:w="680" w:type="dxa"/>
          </w:tcPr>
          <w:p w14:paraId="76AA5E6C" w14:textId="77777777" w:rsidR="0099680A" w:rsidRDefault="0099680A" w:rsidP="002F06F4">
            <w:pPr>
              <w:rPr>
                <w:sz w:val="14"/>
              </w:rPr>
            </w:pPr>
            <w:r>
              <w:rPr>
                <w:color w:val="202020"/>
                <w:sz w:val="14"/>
              </w:rPr>
              <w:t>NaN</w:t>
            </w:r>
          </w:p>
        </w:tc>
      </w:tr>
      <w:tr w:rsidR="0099680A" w14:paraId="6C61FB0E" w14:textId="77777777" w:rsidTr="006241A2">
        <w:trPr>
          <w:trHeight w:val="169"/>
        </w:trPr>
        <w:tc>
          <w:tcPr>
            <w:tcW w:w="428" w:type="dxa"/>
          </w:tcPr>
          <w:p w14:paraId="5D4BED56" w14:textId="77777777" w:rsidR="0099680A" w:rsidRDefault="0099680A" w:rsidP="002F06F4">
            <w:pPr>
              <w:rPr>
                <w:sz w:val="14"/>
              </w:rPr>
            </w:pPr>
            <w:r>
              <w:rPr>
                <w:color w:val="202020"/>
                <w:sz w:val="14"/>
              </w:rPr>
              <w:t>1878</w:t>
            </w:r>
          </w:p>
        </w:tc>
        <w:tc>
          <w:tcPr>
            <w:tcW w:w="840" w:type="dxa"/>
          </w:tcPr>
          <w:p w14:paraId="44DCD303" w14:textId="77777777" w:rsidR="0099680A" w:rsidRDefault="0099680A" w:rsidP="002F06F4">
            <w:pPr>
              <w:rPr>
                <w:sz w:val="14"/>
              </w:rPr>
            </w:pPr>
            <w:r>
              <w:rPr>
                <w:color w:val="202020"/>
                <w:sz w:val="14"/>
              </w:rPr>
              <w:t>neutral</w:t>
            </w:r>
          </w:p>
        </w:tc>
        <w:tc>
          <w:tcPr>
            <w:tcW w:w="680" w:type="dxa"/>
          </w:tcPr>
          <w:p w14:paraId="6697E611" w14:textId="77777777" w:rsidR="0099680A" w:rsidRDefault="0099680A" w:rsidP="002F06F4">
            <w:pPr>
              <w:rPr>
                <w:sz w:val="14"/>
              </w:rPr>
            </w:pPr>
            <w:r>
              <w:rPr>
                <w:color w:val="202020"/>
                <w:sz w:val="14"/>
              </w:rPr>
              <w:t>NaN</w:t>
            </w:r>
          </w:p>
        </w:tc>
      </w:tr>
      <w:tr w:rsidR="0099680A" w14:paraId="570936A6" w14:textId="77777777" w:rsidTr="006241A2">
        <w:trPr>
          <w:trHeight w:val="174"/>
        </w:trPr>
        <w:tc>
          <w:tcPr>
            <w:tcW w:w="428" w:type="dxa"/>
          </w:tcPr>
          <w:p w14:paraId="05E942F9" w14:textId="77777777" w:rsidR="0099680A" w:rsidRDefault="0099680A" w:rsidP="002F06F4">
            <w:pPr>
              <w:rPr>
                <w:sz w:val="14"/>
              </w:rPr>
            </w:pPr>
            <w:r>
              <w:rPr>
                <w:color w:val="202020"/>
                <w:sz w:val="14"/>
              </w:rPr>
              <w:t>1892</w:t>
            </w:r>
          </w:p>
        </w:tc>
        <w:tc>
          <w:tcPr>
            <w:tcW w:w="840" w:type="dxa"/>
          </w:tcPr>
          <w:p w14:paraId="60BAF9BC" w14:textId="77777777" w:rsidR="0099680A" w:rsidRDefault="0099680A" w:rsidP="002F06F4">
            <w:pPr>
              <w:rPr>
                <w:sz w:val="14"/>
              </w:rPr>
            </w:pPr>
            <w:r>
              <w:rPr>
                <w:color w:val="202020"/>
                <w:sz w:val="14"/>
              </w:rPr>
              <w:t>neutral</w:t>
            </w:r>
          </w:p>
        </w:tc>
        <w:tc>
          <w:tcPr>
            <w:tcW w:w="680" w:type="dxa"/>
          </w:tcPr>
          <w:p w14:paraId="000B92BE" w14:textId="77777777" w:rsidR="0099680A" w:rsidRDefault="0099680A" w:rsidP="002F06F4">
            <w:pPr>
              <w:rPr>
                <w:sz w:val="14"/>
              </w:rPr>
            </w:pPr>
            <w:r>
              <w:rPr>
                <w:color w:val="202020"/>
                <w:sz w:val="14"/>
              </w:rPr>
              <w:t>NaN</w:t>
            </w:r>
          </w:p>
        </w:tc>
      </w:tr>
      <w:tr w:rsidR="0099680A" w14:paraId="67184409" w14:textId="77777777" w:rsidTr="006241A2">
        <w:trPr>
          <w:trHeight w:val="174"/>
        </w:trPr>
        <w:tc>
          <w:tcPr>
            <w:tcW w:w="428" w:type="dxa"/>
          </w:tcPr>
          <w:p w14:paraId="17825DEB" w14:textId="77777777" w:rsidR="0099680A" w:rsidRDefault="0099680A" w:rsidP="002F06F4">
            <w:pPr>
              <w:rPr>
                <w:sz w:val="14"/>
              </w:rPr>
            </w:pPr>
            <w:r>
              <w:rPr>
                <w:color w:val="202020"/>
                <w:sz w:val="14"/>
              </w:rPr>
              <w:t>2367</w:t>
            </w:r>
          </w:p>
        </w:tc>
        <w:tc>
          <w:tcPr>
            <w:tcW w:w="840" w:type="dxa"/>
          </w:tcPr>
          <w:p w14:paraId="7F59B8CA" w14:textId="77777777" w:rsidR="0099680A" w:rsidRDefault="0099680A" w:rsidP="002F06F4">
            <w:pPr>
              <w:rPr>
                <w:sz w:val="14"/>
              </w:rPr>
            </w:pPr>
            <w:r>
              <w:rPr>
                <w:color w:val="202020"/>
                <w:sz w:val="14"/>
              </w:rPr>
              <w:t>neutral</w:t>
            </w:r>
          </w:p>
        </w:tc>
        <w:tc>
          <w:tcPr>
            <w:tcW w:w="680" w:type="dxa"/>
          </w:tcPr>
          <w:p w14:paraId="301314F8" w14:textId="77777777" w:rsidR="0099680A" w:rsidRDefault="0099680A" w:rsidP="002F06F4">
            <w:pPr>
              <w:rPr>
                <w:sz w:val="14"/>
              </w:rPr>
            </w:pPr>
            <w:r>
              <w:rPr>
                <w:color w:val="202020"/>
                <w:sz w:val="14"/>
              </w:rPr>
              <w:t>NaN</w:t>
            </w:r>
          </w:p>
        </w:tc>
      </w:tr>
      <w:tr w:rsidR="0099680A" w14:paraId="14CC72A2" w14:textId="77777777" w:rsidTr="006241A2">
        <w:trPr>
          <w:trHeight w:val="169"/>
        </w:trPr>
        <w:tc>
          <w:tcPr>
            <w:tcW w:w="428" w:type="dxa"/>
          </w:tcPr>
          <w:p w14:paraId="28F6F439" w14:textId="77777777" w:rsidR="0099680A" w:rsidRDefault="0099680A" w:rsidP="002F06F4">
            <w:pPr>
              <w:rPr>
                <w:sz w:val="14"/>
              </w:rPr>
            </w:pPr>
            <w:r>
              <w:rPr>
                <w:color w:val="202020"/>
                <w:sz w:val="14"/>
              </w:rPr>
              <w:t>3013</w:t>
            </w:r>
          </w:p>
        </w:tc>
        <w:tc>
          <w:tcPr>
            <w:tcW w:w="840" w:type="dxa"/>
          </w:tcPr>
          <w:p w14:paraId="2503F837" w14:textId="77777777" w:rsidR="0099680A" w:rsidRDefault="0099680A" w:rsidP="002F06F4">
            <w:pPr>
              <w:rPr>
                <w:sz w:val="14"/>
              </w:rPr>
            </w:pPr>
            <w:r>
              <w:rPr>
                <w:color w:val="202020"/>
                <w:sz w:val="14"/>
              </w:rPr>
              <w:t>fear</w:t>
            </w:r>
          </w:p>
        </w:tc>
        <w:tc>
          <w:tcPr>
            <w:tcW w:w="680" w:type="dxa"/>
          </w:tcPr>
          <w:p w14:paraId="245610BA" w14:textId="77777777" w:rsidR="0099680A" w:rsidRDefault="0099680A" w:rsidP="002F06F4">
            <w:pPr>
              <w:rPr>
                <w:sz w:val="14"/>
              </w:rPr>
            </w:pPr>
            <w:r>
              <w:rPr>
                <w:color w:val="202020"/>
                <w:sz w:val="14"/>
              </w:rPr>
              <w:t>NaN</w:t>
            </w:r>
          </w:p>
        </w:tc>
      </w:tr>
      <w:tr w:rsidR="0099680A" w14:paraId="413A1340" w14:textId="77777777" w:rsidTr="006241A2">
        <w:trPr>
          <w:trHeight w:val="154"/>
        </w:trPr>
        <w:tc>
          <w:tcPr>
            <w:tcW w:w="428" w:type="dxa"/>
          </w:tcPr>
          <w:p w14:paraId="02567A23" w14:textId="77777777" w:rsidR="0099680A" w:rsidRDefault="0099680A" w:rsidP="002F06F4">
            <w:pPr>
              <w:rPr>
                <w:sz w:val="14"/>
              </w:rPr>
            </w:pPr>
            <w:r>
              <w:rPr>
                <w:color w:val="202020"/>
                <w:sz w:val="14"/>
              </w:rPr>
              <w:t>3123</w:t>
            </w:r>
          </w:p>
        </w:tc>
        <w:tc>
          <w:tcPr>
            <w:tcW w:w="840" w:type="dxa"/>
          </w:tcPr>
          <w:p w14:paraId="4A98368E" w14:textId="77777777" w:rsidR="0099680A" w:rsidRDefault="0099680A" w:rsidP="002F06F4">
            <w:pPr>
              <w:rPr>
                <w:sz w:val="14"/>
              </w:rPr>
            </w:pPr>
            <w:r>
              <w:rPr>
                <w:color w:val="202020"/>
                <w:sz w:val="14"/>
              </w:rPr>
              <w:t>neutral</w:t>
            </w:r>
          </w:p>
        </w:tc>
        <w:tc>
          <w:tcPr>
            <w:tcW w:w="680" w:type="dxa"/>
          </w:tcPr>
          <w:p w14:paraId="4C71B503" w14:textId="77777777" w:rsidR="0099680A" w:rsidRDefault="0099680A" w:rsidP="002F06F4">
            <w:pPr>
              <w:rPr>
                <w:sz w:val="14"/>
              </w:rPr>
            </w:pPr>
            <w:r>
              <w:rPr>
                <w:color w:val="202020"/>
                <w:sz w:val="14"/>
              </w:rPr>
              <w:t>NaN</w:t>
            </w:r>
          </w:p>
        </w:tc>
      </w:tr>
    </w:tbl>
    <w:p w14:paraId="6C014BF3" w14:textId="77777777" w:rsidR="0099680A" w:rsidRDefault="0099680A" w:rsidP="002F06F4">
      <w:pPr>
        <w:rPr>
          <w:sz w:val="17"/>
        </w:rPr>
      </w:pPr>
    </w:p>
    <w:p w14:paraId="08CB90FB" w14:textId="77777777" w:rsidR="0099680A" w:rsidRDefault="0099680A" w:rsidP="002F06F4">
      <w:r>
        <w:rPr>
          <w:color w:val="202020"/>
        </w:rPr>
        <w:t>NaN values removed from val_df_ANN: Validation shape: (3973, 2)</w:t>
      </w:r>
    </w:p>
    <w:p w14:paraId="0485AFA6" w14:textId="77777777" w:rsidR="0099680A" w:rsidRDefault="0099680A" w:rsidP="002F06F4">
      <w:pPr>
        <w:rPr>
          <w:sz w:val="17"/>
        </w:rPr>
      </w:pPr>
      <w:r>
        <w:rPr>
          <w:noProof/>
        </w:rPr>
        <mc:AlternateContent>
          <mc:Choice Requires="wps">
            <w:drawing>
              <wp:anchor distT="0" distB="0" distL="0" distR="0" simplePos="0" relativeHeight="251728896" behindDoc="1" locked="0" layoutInCell="1" allowOverlap="1" wp14:anchorId="113C1BBF" wp14:editId="4A012BE7">
                <wp:simplePos x="0" y="0"/>
                <wp:positionH relativeFrom="page">
                  <wp:posOffset>469900</wp:posOffset>
                </wp:positionH>
                <wp:positionV relativeFrom="paragraph">
                  <wp:posOffset>138430</wp:posOffset>
                </wp:positionV>
                <wp:extent cx="6718300" cy="1454150"/>
                <wp:effectExtent l="0" t="0" r="0" b="0"/>
                <wp:wrapTopAndBottom/>
                <wp:docPr id="163959321"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14541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B412AB" w14:textId="77777777" w:rsidR="0099680A" w:rsidRDefault="0099680A" w:rsidP="0099680A">
                            <w:pPr>
                              <w:pStyle w:val="BodyText"/>
                              <w:spacing w:before="123" w:line="288" w:lineRule="auto"/>
                              <w:ind w:left="59" w:right="6384"/>
                            </w:pPr>
                            <w:r>
                              <w:rPr>
                                <w:color w:val="202020"/>
                              </w:rPr>
                              <w:t># Check for NaN values in test_df_ANN['content'] print("\nNaN values in test_df_ANN['content']:") print(test_df_ANN[test_df_ANN['content'].isna()])</w:t>
                            </w:r>
                          </w:p>
                          <w:p w14:paraId="343D0B74" w14:textId="77777777" w:rsidR="0099680A" w:rsidRDefault="0099680A" w:rsidP="0099680A">
                            <w:pPr>
                              <w:pStyle w:val="BodyText"/>
                              <w:spacing w:before="8"/>
                              <w:rPr>
                                <w:sz w:val="16"/>
                              </w:rPr>
                            </w:pPr>
                          </w:p>
                          <w:p w14:paraId="24ED391C" w14:textId="77777777" w:rsidR="0099680A" w:rsidRDefault="0099680A" w:rsidP="0099680A">
                            <w:pPr>
                              <w:pStyle w:val="BodyText"/>
                              <w:spacing w:line="288" w:lineRule="auto"/>
                              <w:ind w:left="59" w:right="6636"/>
                            </w:pPr>
                            <w:r>
                              <w:rPr>
                                <w:color w:val="202020"/>
                              </w:rPr>
                              <w:t># Remove rows with NaN values from test_df_ANN test_df_ANN = test_df_ANN.dropna()</w:t>
                            </w:r>
                          </w:p>
                          <w:p w14:paraId="3BB4A417" w14:textId="77777777" w:rsidR="0099680A" w:rsidRDefault="0099680A" w:rsidP="0099680A">
                            <w:pPr>
                              <w:pStyle w:val="BodyText"/>
                              <w:spacing w:before="8"/>
                              <w:rPr>
                                <w:sz w:val="16"/>
                              </w:rPr>
                            </w:pPr>
                          </w:p>
                          <w:p w14:paraId="1C07D3AF" w14:textId="77777777" w:rsidR="0099680A" w:rsidRDefault="0099680A" w:rsidP="0099680A">
                            <w:pPr>
                              <w:pStyle w:val="BodyText"/>
                              <w:spacing w:line="288" w:lineRule="auto"/>
                              <w:ind w:left="59" w:right="6552"/>
                            </w:pPr>
                            <w:r>
                              <w:rPr>
                                <w:color w:val="202020"/>
                              </w:rPr>
                              <w:t># Verify that NaN values are removed print("\nNaN values removed from test_df_ANN:") print("Test shape:", test_df_ANN.shap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3C1BBF" id="Text Box 104" o:spid="_x0000_s1133" type="#_x0000_t202" style="position:absolute;margin-left:37pt;margin-top:10.9pt;width:529pt;height:114.5pt;z-index:-2515875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" fillcolor="#f6f6f6" stroked="f">
                <v:path arrowok="t"/>
                <v:textbox inset="0,0,0,0">
                  <w:txbxContent>
                    <w:p w14:paraId="41B412AB" w14:textId="77777777" w:rsidR="0099680A" w:rsidRDefault="0099680A" w:rsidP="0099680A">
                      <w:pPr>
                        <w:pStyle w:val="BodyText"/>
                        <w:spacing w:before="123" w:line="288" w:lineRule="auto"/>
                        <w:ind w:left="59" w:right="6384"/>
                      </w:pPr>
                      <w:r>
                        <w:rPr>
                          <w:color w:val="202020"/>
                        </w:rPr>
                        <w:t># Check for NaN values in test_df_ANN['content'] print("\nNaN values in test_df_ANN['content']:") print(test_df_ANN[test_df_ANN['content'].isna()])</w:t>
                      </w:r>
                    </w:p>
                    <w:p w14:paraId="343D0B74" w14:textId="77777777" w:rsidR="0099680A" w:rsidRDefault="0099680A" w:rsidP="0099680A">
                      <w:pPr>
                        <w:pStyle w:val="BodyText"/>
                        <w:spacing w:before="8"/>
                        <w:rPr>
                          <w:sz w:val="16"/>
                        </w:rPr>
                      </w:pPr>
                    </w:p>
                    <w:p w14:paraId="24ED391C" w14:textId="77777777" w:rsidR="0099680A" w:rsidRDefault="0099680A" w:rsidP="0099680A">
                      <w:pPr>
                        <w:pStyle w:val="BodyText"/>
                        <w:spacing w:line="288" w:lineRule="auto"/>
                        <w:ind w:left="59" w:right="6636"/>
                      </w:pPr>
                      <w:r>
                        <w:rPr>
                          <w:color w:val="202020"/>
                        </w:rPr>
                        <w:t># Remove rows with NaN values from test_df_ANN test_df_ANN = test_df_ANN.dropna()</w:t>
                      </w:r>
                    </w:p>
                    <w:p w14:paraId="3BB4A417" w14:textId="77777777" w:rsidR="0099680A" w:rsidRDefault="0099680A" w:rsidP="0099680A">
                      <w:pPr>
                        <w:pStyle w:val="BodyText"/>
                        <w:spacing w:before="8"/>
                        <w:rPr>
                          <w:sz w:val="16"/>
                        </w:rPr>
                      </w:pPr>
                    </w:p>
                    <w:p w14:paraId="1C07D3AF" w14:textId="77777777" w:rsidR="0099680A" w:rsidRDefault="0099680A" w:rsidP="0099680A">
                      <w:pPr>
                        <w:pStyle w:val="BodyText"/>
                        <w:spacing w:line="288" w:lineRule="auto"/>
                        <w:ind w:left="59" w:right="6552"/>
                      </w:pPr>
                      <w:r>
                        <w:rPr>
                          <w:color w:val="202020"/>
                        </w:rPr>
                        <w:t># Verify that NaN values are removed print("\nNaN values removed from test_df_ANN:") print("Test shape:", test_df_ANN.shape)</w:t>
                      </w:r>
                    </w:p>
                  </w:txbxContent>
                </v:textbox>
                <w10:wrap type="topAndBottom" anchorx="page"/>
              </v:shape>
            </w:pict>
          </mc:Fallback>
        </mc:AlternateContent>
      </w:r>
    </w:p>
    <w:p w14:paraId="17B02B34" w14:textId="77777777" w:rsidR="0099680A" w:rsidRDefault="0099680A" w:rsidP="002F06F4"/>
    <w:p w14:paraId="5C7630B2" w14:textId="77777777" w:rsidR="0099680A" w:rsidRDefault="0099680A" w:rsidP="002F06F4">
      <w:r>
        <w:rPr>
          <w:color w:val="202020"/>
        </w:rPr>
        <w:t>NaN values in test_df_ANN['content']: sentiment content</w:t>
      </w:r>
    </w:p>
    <w:tbl>
      <w:tblPr>
        <w:tblW w:w="0" w:type="auto"/>
        <w:tblInd w:w="567" w:type="dxa"/>
        <w:tblLayout w:type="fixed"/>
        <w:tblCellMar>
          <w:left w:w="0" w:type="dxa"/>
          <w:right w:w="0" w:type="dxa"/>
        </w:tblCellMar>
        <w:tblLook w:val="01E0" w:firstRow="1" w:lastRow="1" w:firstColumn="1" w:lastColumn="1" w:noHBand="0" w:noVBand="0"/>
      </w:tblPr>
      <w:tblGrid>
        <w:gridCol w:w="512"/>
        <w:gridCol w:w="924"/>
        <w:gridCol w:w="512"/>
      </w:tblGrid>
      <w:tr w:rsidR="0099680A" w14:paraId="7B6C27A3" w14:textId="77777777" w:rsidTr="006241A2">
        <w:trPr>
          <w:trHeight w:val="154"/>
        </w:trPr>
        <w:tc>
          <w:tcPr>
            <w:tcW w:w="512" w:type="dxa"/>
          </w:tcPr>
          <w:p w14:paraId="3D370F74" w14:textId="77777777" w:rsidR="0099680A" w:rsidRDefault="0099680A" w:rsidP="002F06F4">
            <w:pPr>
              <w:rPr>
                <w:sz w:val="14"/>
              </w:rPr>
            </w:pPr>
            <w:r>
              <w:rPr>
                <w:color w:val="202020"/>
                <w:sz w:val="14"/>
              </w:rPr>
              <w:t>610</w:t>
            </w:r>
          </w:p>
        </w:tc>
        <w:tc>
          <w:tcPr>
            <w:tcW w:w="924" w:type="dxa"/>
          </w:tcPr>
          <w:p w14:paraId="0458B979" w14:textId="77777777" w:rsidR="0099680A" w:rsidRDefault="0099680A" w:rsidP="002F06F4">
            <w:pPr>
              <w:rPr>
                <w:sz w:val="14"/>
              </w:rPr>
            </w:pPr>
            <w:r>
              <w:rPr>
                <w:color w:val="202020"/>
                <w:sz w:val="14"/>
              </w:rPr>
              <w:t>neutral</w:t>
            </w:r>
          </w:p>
        </w:tc>
        <w:tc>
          <w:tcPr>
            <w:tcW w:w="512" w:type="dxa"/>
          </w:tcPr>
          <w:p w14:paraId="5AD012C0" w14:textId="77777777" w:rsidR="0099680A" w:rsidRDefault="0099680A" w:rsidP="002F06F4">
            <w:pPr>
              <w:rPr>
                <w:sz w:val="14"/>
              </w:rPr>
            </w:pPr>
            <w:r>
              <w:rPr>
                <w:color w:val="202020"/>
                <w:sz w:val="14"/>
              </w:rPr>
              <w:t>NaN</w:t>
            </w:r>
          </w:p>
        </w:tc>
      </w:tr>
      <w:tr w:rsidR="0099680A" w14:paraId="626B0440" w14:textId="77777777" w:rsidTr="006241A2">
        <w:trPr>
          <w:trHeight w:val="174"/>
        </w:trPr>
        <w:tc>
          <w:tcPr>
            <w:tcW w:w="512" w:type="dxa"/>
          </w:tcPr>
          <w:p w14:paraId="7F399AE3" w14:textId="77777777" w:rsidR="0099680A" w:rsidRDefault="0099680A" w:rsidP="002F06F4">
            <w:pPr>
              <w:rPr>
                <w:sz w:val="14"/>
              </w:rPr>
            </w:pPr>
            <w:r>
              <w:rPr>
                <w:color w:val="202020"/>
                <w:sz w:val="14"/>
              </w:rPr>
              <w:t>822</w:t>
            </w:r>
          </w:p>
        </w:tc>
        <w:tc>
          <w:tcPr>
            <w:tcW w:w="924" w:type="dxa"/>
          </w:tcPr>
          <w:p w14:paraId="5FF7EE46" w14:textId="77777777" w:rsidR="0099680A" w:rsidRDefault="0099680A" w:rsidP="002F06F4">
            <w:pPr>
              <w:rPr>
                <w:sz w:val="14"/>
              </w:rPr>
            </w:pPr>
            <w:r>
              <w:rPr>
                <w:color w:val="202020"/>
                <w:sz w:val="14"/>
              </w:rPr>
              <w:t>neutral</w:t>
            </w:r>
          </w:p>
        </w:tc>
        <w:tc>
          <w:tcPr>
            <w:tcW w:w="512" w:type="dxa"/>
          </w:tcPr>
          <w:p w14:paraId="457CDE5A" w14:textId="77777777" w:rsidR="0099680A" w:rsidRDefault="0099680A" w:rsidP="002F06F4">
            <w:pPr>
              <w:rPr>
                <w:sz w:val="14"/>
              </w:rPr>
            </w:pPr>
            <w:r>
              <w:rPr>
                <w:color w:val="202020"/>
                <w:sz w:val="14"/>
              </w:rPr>
              <w:t>NaN</w:t>
            </w:r>
          </w:p>
        </w:tc>
      </w:tr>
      <w:tr w:rsidR="0099680A" w14:paraId="5D9E408D" w14:textId="77777777" w:rsidTr="006241A2">
        <w:trPr>
          <w:trHeight w:val="174"/>
        </w:trPr>
        <w:tc>
          <w:tcPr>
            <w:tcW w:w="512" w:type="dxa"/>
          </w:tcPr>
          <w:p w14:paraId="3E8EF81F" w14:textId="77777777" w:rsidR="0099680A" w:rsidRDefault="0099680A" w:rsidP="002F06F4">
            <w:pPr>
              <w:rPr>
                <w:sz w:val="14"/>
              </w:rPr>
            </w:pPr>
            <w:r>
              <w:rPr>
                <w:color w:val="202020"/>
                <w:sz w:val="14"/>
              </w:rPr>
              <w:t>1109</w:t>
            </w:r>
          </w:p>
        </w:tc>
        <w:tc>
          <w:tcPr>
            <w:tcW w:w="924" w:type="dxa"/>
          </w:tcPr>
          <w:p w14:paraId="0DD1942F" w14:textId="77777777" w:rsidR="0099680A" w:rsidRDefault="0099680A" w:rsidP="002F06F4">
            <w:pPr>
              <w:rPr>
                <w:sz w:val="14"/>
              </w:rPr>
            </w:pPr>
            <w:r>
              <w:rPr>
                <w:color w:val="202020"/>
                <w:sz w:val="14"/>
              </w:rPr>
              <w:t>neutral</w:t>
            </w:r>
          </w:p>
        </w:tc>
        <w:tc>
          <w:tcPr>
            <w:tcW w:w="512" w:type="dxa"/>
          </w:tcPr>
          <w:p w14:paraId="3C2E7729" w14:textId="77777777" w:rsidR="0099680A" w:rsidRDefault="0099680A" w:rsidP="002F06F4">
            <w:pPr>
              <w:rPr>
                <w:sz w:val="14"/>
              </w:rPr>
            </w:pPr>
            <w:r>
              <w:rPr>
                <w:color w:val="202020"/>
                <w:sz w:val="14"/>
              </w:rPr>
              <w:t>NaN</w:t>
            </w:r>
          </w:p>
        </w:tc>
      </w:tr>
      <w:tr w:rsidR="0099680A" w14:paraId="4868A3C3" w14:textId="77777777" w:rsidTr="006241A2">
        <w:trPr>
          <w:trHeight w:val="169"/>
        </w:trPr>
        <w:tc>
          <w:tcPr>
            <w:tcW w:w="512" w:type="dxa"/>
          </w:tcPr>
          <w:p w14:paraId="1B1F4734" w14:textId="77777777" w:rsidR="0099680A" w:rsidRDefault="0099680A" w:rsidP="002F06F4">
            <w:pPr>
              <w:rPr>
                <w:sz w:val="14"/>
              </w:rPr>
            </w:pPr>
            <w:r>
              <w:rPr>
                <w:color w:val="202020"/>
                <w:sz w:val="14"/>
              </w:rPr>
              <w:t>2768</w:t>
            </w:r>
          </w:p>
        </w:tc>
        <w:tc>
          <w:tcPr>
            <w:tcW w:w="924" w:type="dxa"/>
          </w:tcPr>
          <w:p w14:paraId="19FB5189" w14:textId="77777777" w:rsidR="0099680A" w:rsidRDefault="0099680A" w:rsidP="002F06F4">
            <w:pPr>
              <w:rPr>
                <w:sz w:val="14"/>
              </w:rPr>
            </w:pPr>
            <w:r>
              <w:rPr>
                <w:color w:val="202020"/>
                <w:sz w:val="14"/>
              </w:rPr>
              <w:t>neutral</w:t>
            </w:r>
          </w:p>
        </w:tc>
        <w:tc>
          <w:tcPr>
            <w:tcW w:w="512" w:type="dxa"/>
          </w:tcPr>
          <w:p w14:paraId="5973BEB9" w14:textId="77777777" w:rsidR="0099680A" w:rsidRDefault="0099680A" w:rsidP="002F06F4">
            <w:pPr>
              <w:rPr>
                <w:sz w:val="14"/>
              </w:rPr>
            </w:pPr>
            <w:r>
              <w:rPr>
                <w:color w:val="202020"/>
                <w:sz w:val="14"/>
              </w:rPr>
              <w:t>NaN</w:t>
            </w:r>
          </w:p>
        </w:tc>
      </w:tr>
      <w:tr w:rsidR="0099680A" w14:paraId="4EA56356" w14:textId="77777777" w:rsidTr="006241A2">
        <w:trPr>
          <w:trHeight w:val="154"/>
        </w:trPr>
        <w:tc>
          <w:tcPr>
            <w:tcW w:w="512" w:type="dxa"/>
          </w:tcPr>
          <w:p w14:paraId="715F4089" w14:textId="77777777" w:rsidR="0099680A" w:rsidRDefault="0099680A" w:rsidP="002F06F4">
            <w:pPr>
              <w:rPr>
                <w:sz w:val="14"/>
              </w:rPr>
            </w:pPr>
            <w:r>
              <w:rPr>
                <w:color w:val="202020"/>
                <w:sz w:val="14"/>
              </w:rPr>
              <w:t>3460</w:t>
            </w:r>
          </w:p>
        </w:tc>
        <w:tc>
          <w:tcPr>
            <w:tcW w:w="924" w:type="dxa"/>
          </w:tcPr>
          <w:p w14:paraId="6E3BB9A8" w14:textId="77777777" w:rsidR="0099680A" w:rsidRDefault="0099680A" w:rsidP="002F06F4">
            <w:pPr>
              <w:rPr>
                <w:sz w:val="14"/>
              </w:rPr>
            </w:pPr>
            <w:r>
              <w:rPr>
                <w:color w:val="202020"/>
                <w:sz w:val="14"/>
              </w:rPr>
              <w:t>neutral</w:t>
            </w:r>
          </w:p>
        </w:tc>
        <w:tc>
          <w:tcPr>
            <w:tcW w:w="512" w:type="dxa"/>
          </w:tcPr>
          <w:p w14:paraId="044E65D6" w14:textId="77777777" w:rsidR="0099680A" w:rsidRDefault="0099680A" w:rsidP="002F06F4">
            <w:pPr>
              <w:rPr>
                <w:sz w:val="14"/>
              </w:rPr>
            </w:pPr>
            <w:r>
              <w:rPr>
                <w:color w:val="202020"/>
                <w:sz w:val="14"/>
              </w:rPr>
              <w:t>NaN</w:t>
            </w:r>
          </w:p>
        </w:tc>
      </w:tr>
    </w:tbl>
    <w:p w14:paraId="39E0B49B" w14:textId="77777777" w:rsidR="0099680A" w:rsidRDefault="0099680A" w:rsidP="002F06F4">
      <w:pPr>
        <w:rPr>
          <w:sz w:val="17"/>
        </w:rPr>
      </w:pPr>
    </w:p>
    <w:p w14:paraId="7C7D7A64" w14:textId="77777777" w:rsidR="0099680A" w:rsidRDefault="0099680A" w:rsidP="002F06F4">
      <w:r>
        <w:rPr>
          <w:color w:val="202020"/>
        </w:rPr>
        <w:t>NaN values removed from test_df_ANN: Test shape: (3978, 2)</w:t>
      </w:r>
    </w:p>
    <w:p w14:paraId="74CD5798" w14:textId="77777777" w:rsidR="0099680A" w:rsidRDefault="0099680A" w:rsidP="002F06F4">
      <w:pPr>
        <w:rPr>
          <w:sz w:val="17"/>
        </w:rPr>
      </w:pPr>
      <w:r>
        <w:rPr>
          <w:noProof/>
        </w:rPr>
        <mc:AlternateContent>
          <mc:Choice Requires="wps">
            <w:drawing>
              <wp:anchor distT="0" distB="0" distL="0" distR="0" simplePos="0" relativeHeight="251729920" behindDoc="1" locked="0" layoutInCell="1" allowOverlap="1" wp14:anchorId="29FE1BA1" wp14:editId="1476B9BF">
                <wp:simplePos x="0" y="0"/>
                <wp:positionH relativeFrom="page">
                  <wp:posOffset>469900</wp:posOffset>
                </wp:positionH>
                <wp:positionV relativeFrom="paragraph">
                  <wp:posOffset>138430</wp:posOffset>
                </wp:positionV>
                <wp:extent cx="6718300" cy="488950"/>
                <wp:effectExtent l="0" t="0" r="0" b="0"/>
                <wp:wrapTopAndBottom/>
                <wp:docPr id="1152685456"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4889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E76A63" w14:textId="77777777" w:rsidR="0099680A" w:rsidRDefault="0099680A" w:rsidP="0099680A">
                            <w:pPr>
                              <w:pStyle w:val="BodyText"/>
                              <w:spacing w:before="123" w:line="288" w:lineRule="auto"/>
                              <w:ind w:left="59" w:right="6216"/>
                            </w:pPr>
                            <w:r>
                              <w:rPr>
                                <w:color w:val="202020"/>
                              </w:rPr>
                              <w:t>train_df_ANN.to_csv('./fin_train.csv', index=False) val_df_ANN.to_csv('./fin_val.csv', index=False) test_df_ANN.to_csv('./fin_test.csv', index=Fals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FE1BA1" id="Text Box 103" o:spid="_x0000_s1134" type="#_x0000_t202" style="position:absolute;margin-left:37pt;margin-top:10.9pt;width:529pt;height:38.5pt;z-index:-2515865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" fillcolor="#f6f6f6" stroked="f">
                <v:path arrowok="t"/>
                <v:textbox inset="0,0,0,0">
                  <w:txbxContent>
                    <w:p w14:paraId="77E76A63" w14:textId="77777777" w:rsidR="0099680A" w:rsidRDefault="0099680A" w:rsidP="0099680A">
                      <w:pPr>
                        <w:pStyle w:val="BodyText"/>
                        <w:spacing w:before="123" w:line="288" w:lineRule="auto"/>
                        <w:ind w:left="59" w:right="6216"/>
                      </w:pPr>
                      <w:r>
                        <w:rPr>
                          <w:color w:val="202020"/>
                        </w:rPr>
                        <w:t>train_df_ANN.to_csv('./fin_train.csv', index=False) val_df_ANN.to_csv('./fin_val.csv', index=False) test_df_ANN.to_csv('./fin_test.csv', index=False)</w:t>
                      </w:r>
                    </w:p>
                  </w:txbxContent>
                </v:textbox>
                <w10:wrap type="topAndBottom" anchorx="page"/>
              </v:shape>
            </w:pict>
          </mc:Fallback>
        </mc:AlternateContent>
      </w:r>
      <w:r>
        <w:rPr>
          <w:noProof/>
        </w:rPr>
        <mc:AlternateContent>
          <mc:Choice Requires="wps">
            <w:drawing>
              <wp:anchor distT="0" distB="0" distL="0" distR="0" simplePos="0" relativeHeight="251730944" behindDoc="1" locked="0" layoutInCell="1" allowOverlap="1" wp14:anchorId="29C08817" wp14:editId="5A319A91">
                <wp:simplePos x="0" y="0"/>
                <wp:positionH relativeFrom="page">
                  <wp:posOffset>469900</wp:posOffset>
                </wp:positionH>
                <wp:positionV relativeFrom="paragraph">
                  <wp:posOffset>703580</wp:posOffset>
                </wp:positionV>
                <wp:extent cx="6718300" cy="609600"/>
                <wp:effectExtent l="0" t="0" r="0" b="0"/>
                <wp:wrapTopAndBottom/>
                <wp:docPr id="772207741"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6096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4FB6B7" w14:textId="77777777" w:rsidR="0099680A" w:rsidRDefault="0099680A" w:rsidP="0099680A">
                            <w:pPr>
                              <w:pStyle w:val="BodyText"/>
                              <w:spacing w:before="123" w:line="288" w:lineRule="auto"/>
                              <w:ind w:left="59" w:right="6720"/>
                            </w:pPr>
                            <w:r>
                              <w:rPr>
                                <w:color w:val="202020"/>
                              </w:rPr>
                              <w:t>train_df_ANN = pd.read_csv('./fin_train.csv') val_df_ANN = pd.read_csv('./fin_val.csv') test_df_ANN = pd.read_csv('./fin_test.csv') train_df_AN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C08817" id="Text Box 102" o:spid="_x0000_s1135" type="#_x0000_t202" style="position:absolute;margin-left:37pt;margin-top:55.4pt;width:529pt;height:48pt;z-index:-2515855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" fillcolor="#f6f6f6" stroked="f">
                <v:path arrowok="t"/>
                <v:textbox inset="0,0,0,0">
                  <w:txbxContent>
                    <w:p w14:paraId="2A4FB6B7" w14:textId="77777777" w:rsidR="0099680A" w:rsidRDefault="0099680A" w:rsidP="0099680A">
                      <w:pPr>
                        <w:pStyle w:val="BodyText"/>
                        <w:spacing w:before="123" w:line="288" w:lineRule="auto"/>
                        <w:ind w:left="59" w:right="6720"/>
                      </w:pPr>
                      <w:r>
                        <w:rPr>
                          <w:color w:val="202020"/>
                        </w:rPr>
                        <w:t>train_df_ANN = pd.read_csv('./fin_train.csv') val_df_ANN = pd.read_csv('./fin_val.csv') test_df_ANN = pd.read_csv('./fin_test.csv') train_df_ANN</w:t>
                      </w:r>
                    </w:p>
                  </w:txbxContent>
                </v:textbox>
                <w10:wrap type="topAndBottom" anchorx="page"/>
              </v:shape>
            </w:pict>
          </mc:Fallback>
        </mc:AlternateContent>
      </w:r>
    </w:p>
    <w:p w14:paraId="04A6596F" w14:textId="77777777" w:rsidR="0099680A" w:rsidRDefault="0099680A" w:rsidP="002F06F4"/>
    <w:p w14:paraId="7CC1AA7F" w14:textId="77777777" w:rsidR="0099680A" w:rsidRDefault="0099680A" w:rsidP="002F06F4">
      <w:pPr>
        <w:sectPr w:rsidR="0099680A">
          <w:pgSz w:w="11900" w:h="16840"/>
          <w:pgMar w:top="480" w:right="340" w:bottom="440" w:left="580" w:header="280" w:footer="258" w:gutter="0"/>
          <w:cols w:space="720"/>
        </w:sectPr>
      </w:pPr>
    </w:p>
    <w:p w14:paraId="2CB6CCAA" w14:textId="77777777" w:rsidR="0099680A" w:rsidRDefault="0099680A" w:rsidP="002F06F4">
      <w:pPr>
        <w:rPr>
          <w:sz w:val="20"/>
        </w:rPr>
      </w:pPr>
    </w:p>
    <w:tbl>
      <w:tblPr>
        <w:tblW w:w="0" w:type="auto"/>
        <w:tblInd w:w="167" w:type="dxa"/>
        <w:tblLayout w:type="fixed"/>
        <w:tblCellMar>
          <w:left w:w="0" w:type="dxa"/>
          <w:right w:w="0" w:type="dxa"/>
        </w:tblCellMar>
        <w:tblLook w:val="01E0" w:firstRow="1" w:lastRow="1" w:firstColumn="1" w:lastColumn="1" w:noHBand="0" w:noVBand="0"/>
      </w:tblPr>
      <w:tblGrid>
        <w:gridCol w:w="901"/>
        <w:gridCol w:w="1297"/>
        <w:gridCol w:w="8382"/>
      </w:tblGrid>
      <w:tr w:rsidR="0099680A" w14:paraId="1F70F550" w14:textId="77777777" w:rsidTr="006241A2">
        <w:trPr>
          <w:trHeight w:val="215"/>
        </w:trPr>
        <w:tc>
          <w:tcPr>
            <w:tcW w:w="901" w:type="dxa"/>
            <w:tcBorders>
              <w:bottom w:val="single" w:sz="4" w:space="0" w:color="D9D9D9"/>
            </w:tcBorders>
          </w:tcPr>
          <w:p w14:paraId="7BD6596A" w14:textId="77777777" w:rsidR="0099680A" w:rsidRDefault="0099680A" w:rsidP="002F06F4">
            <w:pPr>
              <w:rPr>
                <w:sz w:val="14"/>
              </w:rPr>
            </w:pPr>
          </w:p>
        </w:tc>
        <w:tc>
          <w:tcPr>
            <w:tcW w:w="1297" w:type="dxa"/>
            <w:tcBorders>
              <w:bottom w:val="single" w:sz="4" w:space="0" w:color="D9D9D9"/>
            </w:tcBorders>
          </w:tcPr>
          <w:p w14:paraId="69313888" w14:textId="77777777" w:rsidR="0099680A" w:rsidRDefault="0099680A" w:rsidP="002F06F4">
            <w:pPr>
              <w:rPr>
                <w:b/>
                <w:sz w:val="14"/>
              </w:rPr>
            </w:pPr>
            <w:r>
              <w:rPr>
                <w:b/>
                <w:color w:val="202020"/>
                <w:sz w:val="14"/>
              </w:rPr>
              <w:t>sentiment</w:t>
            </w:r>
          </w:p>
        </w:tc>
        <w:tc>
          <w:tcPr>
            <w:tcW w:w="8382" w:type="dxa"/>
            <w:tcBorders>
              <w:bottom w:val="single" w:sz="4" w:space="0" w:color="D9D9D9"/>
            </w:tcBorders>
          </w:tcPr>
          <w:p w14:paraId="2052B185" w14:textId="77777777" w:rsidR="0099680A" w:rsidRDefault="0099680A" w:rsidP="002F06F4">
            <w:pPr>
              <w:rPr>
                <w:b/>
                <w:sz w:val="14"/>
              </w:rPr>
            </w:pPr>
            <w:r>
              <w:rPr>
                <w:b/>
                <w:color w:val="202020"/>
                <w:sz w:val="14"/>
              </w:rPr>
              <w:t>content</w:t>
            </w:r>
          </w:p>
        </w:tc>
      </w:tr>
      <w:tr w:rsidR="0099680A" w14:paraId="43242088" w14:textId="77777777" w:rsidTr="006241A2">
        <w:trPr>
          <w:trHeight w:val="322"/>
        </w:trPr>
        <w:tc>
          <w:tcPr>
            <w:tcW w:w="901" w:type="dxa"/>
            <w:tcBorders>
              <w:top w:val="single" w:sz="4" w:space="0" w:color="D9D9D9"/>
            </w:tcBorders>
          </w:tcPr>
          <w:p w14:paraId="4B7FC82B" w14:textId="77777777" w:rsidR="0099680A" w:rsidRDefault="0099680A" w:rsidP="002F06F4">
            <w:pPr>
              <w:rPr>
                <w:rFonts w:ascii="Trebuchet MS"/>
                <w:b/>
                <w:sz w:val="14"/>
              </w:rPr>
            </w:pPr>
            <w:r>
              <w:rPr>
                <w:rFonts w:ascii="Trebuchet MS"/>
                <w:b/>
                <w:color w:val="202020"/>
                <w:w w:val="94"/>
                <w:sz w:val="14"/>
              </w:rPr>
              <w:t>0</w:t>
            </w:r>
          </w:p>
        </w:tc>
        <w:tc>
          <w:tcPr>
            <w:tcW w:w="1297" w:type="dxa"/>
            <w:tcBorders>
              <w:top w:val="single" w:sz="4" w:space="0" w:color="D9D9D9"/>
            </w:tcBorders>
          </w:tcPr>
          <w:p w14:paraId="002EE5C1" w14:textId="77777777" w:rsidR="0099680A" w:rsidRDefault="0099680A" w:rsidP="002F06F4">
            <w:pPr>
              <w:rPr>
                <w:rFonts w:ascii="Arial"/>
                <w:sz w:val="14"/>
              </w:rPr>
            </w:pPr>
            <w:r>
              <w:rPr>
                <w:rFonts w:ascii="Arial"/>
                <w:color w:val="202020"/>
                <w:sz w:val="14"/>
              </w:rPr>
              <w:t>sadness</w:t>
            </w:r>
          </w:p>
        </w:tc>
        <w:tc>
          <w:tcPr>
            <w:tcW w:w="8382" w:type="dxa"/>
            <w:tcBorders>
              <w:top w:val="single" w:sz="4" w:space="0" w:color="D9D9D9"/>
            </w:tcBorders>
          </w:tcPr>
          <w:p w14:paraId="2230BF35" w14:textId="77777777" w:rsidR="0099680A" w:rsidRDefault="0099680A" w:rsidP="002F06F4">
            <w:pPr>
              <w:rPr>
                <w:rFonts w:ascii="Arial"/>
                <w:sz w:val="14"/>
              </w:rPr>
            </w:pPr>
            <w:r>
              <w:rPr>
                <w:rFonts w:ascii="Arial"/>
                <w:color w:val="202020"/>
                <w:sz w:val="14"/>
              </w:rPr>
              <w:t>hit night want john where he?</w:t>
            </w:r>
          </w:p>
        </w:tc>
      </w:tr>
      <w:tr w:rsidR="0099680A" w14:paraId="57ED796F" w14:textId="77777777" w:rsidTr="006241A2">
        <w:trPr>
          <w:trHeight w:val="314"/>
        </w:trPr>
        <w:tc>
          <w:tcPr>
            <w:tcW w:w="901" w:type="dxa"/>
          </w:tcPr>
          <w:p w14:paraId="5C00E62F" w14:textId="77777777" w:rsidR="0099680A" w:rsidRDefault="0099680A" w:rsidP="002F06F4">
            <w:pPr>
              <w:rPr>
                <w:rFonts w:ascii="Trebuchet MS"/>
                <w:b/>
                <w:sz w:val="14"/>
              </w:rPr>
            </w:pPr>
            <w:r>
              <w:rPr>
                <w:rFonts w:ascii="Trebuchet MS"/>
                <w:b/>
                <w:color w:val="202020"/>
                <w:w w:val="94"/>
                <w:sz w:val="14"/>
              </w:rPr>
              <w:t>1</w:t>
            </w:r>
          </w:p>
        </w:tc>
        <w:tc>
          <w:tcPr>
            <w:tcW w:w="1297" w:type="dxa"/>
          </w:tcPr>
          <w:p w14:paraId="298B7EAE" w14:textId="77777777" w:rsidR="0099680A" w:rsidRDefault="0099680A" w:rsidP="002F06F4">
            <w:pPr>
              <w:rPr>
                <w:rFonts w:ascii="Arial"/>
                <w:sz w:val="14"/>
              </w:rPr>
            </w:pPr>
            <w:r>
              <w:rPr>
                <w:rFonts w:ascii="Arial"/>
                <w:color w:val="202020"/>
                <w:sz w:val="14"/>
              </w:rPr>
              <w:t>fear</w:t>
            </w:r>
          </w:p>
        </w:tc>
        <w:tc>
          <w:tcPr>
            <w:tcW w:w="8382" w:type="dxa"/>
          </w:tcPr>
          <w:p w14:paraId="67879860" w14:textId="77777777" w:rsidR="0099680A" w:rsidRDefault="0099680A" w:rsidP="002F06F4">
            <w:pPr>
              <w:rPr>
                <w:rFonts w:ascii="Arial"/>
                <w:sz w:val="14"/>
              </w:rPr>
            </w:pPr>
            <w:r>
              <w:rPr>
                <w:rFonts w:ascii="Arial"/>
                <w:color w:val="202020"/>
                <w:sz w:val="14"/>
              </w:rPr>
              <w:t>me really sad me cannot go cava one</w:t>
            </w:r>
          </w:p>
        </w:tc>
      </w:tr>
      <w:tr w:rsidR="0099680A" w14:paraId="2F1B396C" w14:textId="77777777" w:rsidTr="006241A2">
        <w:trPr>
          <w:trHeight w:val="252"/>
        </w:trPr>
        <w:tc>
          <w:tcPr>
            <w:tcW w:w="901" w:type="dxa"/>
          </w:tcPr>
          <w:p w14:paraId="4C587A01" w14:textId="77777777" w:rsidR="0099680A" w:rsidRDefault="0099680A" w:rsidP="002F06F4">
            <w:pPr>
              <w:rPr>
                <w:rFonts w:ascii="Trebuchet MS"/>
                <w:b/>
                <w:sz w:val="14"/>
              </w:rPr>
            </w:pPr>
            <w:r>
              <w:rPr>
                <w:rFonts w:ascii="Trebuchet MS"/>
                <w:b/>
                <w:color w:val="202020"/>
                <w:w w:val="94"/>
                <w:sz w:val="14"/>
              </w:rPr>
              <w:t>2</w:t>
            </w:r>
          </w:p>
        </w:tc>
        <w:tc>
          <w:tcPr>
            <w:tcW w:w="1297" w:type="dxa"/>
          </w:tcPr>
          <w:p w14:paraId="794D5AAB" w14:textId="77777777" w:rsidR="0099680A" w:rsidRDefault="0099680A" w:rsidP="002F06F4">
            <w:pPr>
              <w:rPr>
                <w:rFonts w:ascii="Arial"/>
                <w:sz w:val="14"/>
              </w:rPr>
            </w:pPr>
            <w:r>
              <w:rPr>
                <w:rFonts w:ascii="Arial"/>
                <w:color w:val="202020"/>
                <w:sz w:val="14"/>
              </w:rPr>
              <w:t>neutral</w:t>
            </w:r>
          </w:p>
        </w:tc>
        <w:tc>
          <w:tcPr>
            <w:tcW w:w="8382" w:type="dxa"/>
          </w:tcPr>
          <w:p w14:paraId="279C37F3" w14:textId="77777777" w:rsidR="0099680A" w:rsidRDefault="0099680A" w:rsidP="002F06F4">
            <w:pPr>
              <w:rPr>
                <w:rFonts w:ascii="Arial"/>
                <w:sz w:val="14"/>
              </w:rPr>
            </w:pPr>
            <w:r>
              <w:rPr>
                <w:rFonts w:ascii="Arial"/>
                <w:color w:val="202020"/>
                <w:sz w:val="14"/>
              </w:rPr>
              <w:t>thank you</w:t>
            </w:r>
          </w:p>
        </w:tc>
      </w:tr>
      <w:tr w:rsidR="0099680A" w14:paraId="604CD1BD" w14:textId="77777777" w:rsidTr="006241A2">
        <w:trPr>
          <w:trHeight w:val="389"/>
        </w:trPr>
        <w:tc>
          <w:tcPr>
            <w:tcW w:w="10580" w:type="dxa"/>
            <w:gridSpan w:val="3"/>
            <w:shd w:val="clear" w:color="auto" w:fill="F6F6F6"/>
          </w:tcPr>
          <w:p w14:paraId="4276BD66" w14:textId="77777777" w:rsidR="0099680A" w:rsidRDefault="0099680A" w:rsidP="002F06F4">
            <w:pPr>
              <w:rPr>
                <w:sz w:val="14"/>
              </w:rPr>
            </w:pPr>
            <w:r>
              <w:rPr>
                <w:color w:val="202020"/>
                <w:sz w:val="14"/>
              </w:rPr>
              <w:t>type(test_df_ANN)</w:t>
            </w:r>
          </w:p>
        </w:tc>
      </w:tr>
    </w:tbl>
    <w:p w14:paraId="7E1717C6" w14:textId="77777777" w:rsidR="0099680A" w:rsidRDefault="0099680A" w:rsidP="002F06F4">
      <w:r>
        <w:rPr>
          <w:noProof/>
        </w:rPr>
        <mc:AlternateContent>
          <mc:Choice Requires="wpg">
            <w:drawing>
              <wp:anchor distT="0" distB="0" distL="0" distR="0" simplePos="0" relativeHeight="251731968" behindDoc="1" locked="0" layoutInCell="1" allowOverlap="1" wp14:anchorId="3C03A011" wp14:editId="72207B86">
                <wp:simplePos x="0" y="0"/>
                <wp:positionH relativeFrom="page">
                  <wp:posOffset>469900</wp:posOffset>
                </wp:positionH>
                <wp:positionV relativeFrom="paragraph">
                  <wp:posOffset>242570</wp:posOffset>
                </wp:positionV>
                <wp:extent cx="6718300" cy="1268730"/>
                <wp:effectExtent l="0" t="0" r="0" b="0"/>
                <wp:wrapTopAndBottom/>
                <wp:docPr id="299593381" name="Group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18300" cy="1268730"/>
                          <a:chOff x="740" y="382"/>
                          <a:chExt cx="10580" cy="1998"/>
                        </a:xfrm>
                      </wpg:grpSpPr>
                      <wps:wsp>
                        <wps:cNvPr id="544416670" name="Rectangle 101"/>
                        <wps:cNvSpPr>
                          <a:spLocks/>
                        </wps:cNvSpPr>
                        <wps:spPr bwMode="auto">
                          <a:xfrm>
                            <a:off x="740" y="469"/>
                            <a:ext cx="10580" cy="191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12504421" name="Text Box 100"/>
                        <wps:cNvSpPr txBox="1">
                          <a:spLocks/>
                        </wps:cNvSpPr>
                        <wps:spPr bwMode="auto">
                          <a:xfrm>
                            <a:off x="800" y="382"/>
                            <a:ext cx="1365"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103DA1" w14:textId="77777777" w:rsidR="0099680A" w:rsidRDefault="0099680A" w:rsidP="0099680A">
                              <w:pPr>
                                <w:spacing w:line="139" w:lineRule="exact"/>
                                <w:ind w:right="53"/>
                                <w:jc w:val="center"/>
                                <w:rPr>
                                  <w:rFonts w:ascii="Trebuchet MS"/>
                                  <w:b/>
                                  <w:sz w:val="14"/>
                                </w:rPr>
                              </w:pPr>
                              <w:r>
                                <w:rPr>
                                  <w:rFonts w:ascii="Trebuchet MS"/>
                                  <w:b/>
                                  <w:color w:val="202020"/>
                                  <w:w w:val="85"/>
                                  <w:sz w:val="14"/>
                                </w:rPr>
                                <w:t>...</w:t>
                              </w:r>
                            </w:p>
                            <w:p w14:paraId="4919304A" w14:textId="77777777" w:rsidR="0099680A" w:rsidRDefault="0099680A" w:rsidP="0099680A">
                              <w:pPr>
                                <w:spacing w:before="72" w:line="151" w:lineRule="exact"/>
                                <w:ind w:right="18"/>
                                <w:jc w:val="center"/>
                                <w:rPr>
                                  <w:sz w:val="14"/>
                                </w:rPr>
                              </w:pPr>
                              <w:r>
                                <w:rPr>
                                  <w:color w:val="202020"/>
                                  <w:sz w:val="14"/>
                                </w:rPr>
                                <w:t>#Preprocess text</w:t>
                              </w:r>
                            </w:p>
                          </w:txbxContent>
                        </wps:txbx>
                        <wps:bodyPr rot="0" vert="horz" wrap="square" lIns="0" tIns="0" rIns="0" bIns="0" anchor="t" anchorCtr="0" upright="1">
                          <a:noAutofit/>
                        </wps:bodyPr>
                      </wps:wsp>
                      <wps:wsp>
                        <wps:cNvPr id="1016461951" name="Text Box 99"/>
                        <wps:cNvSpPr txBox="1">
                          <a:spLocks/>
                        </wps:cNvSpPr>
                        <wps:spPr bwMode="auto">
                          <a:xfrm>
                            <a:off x="2428" y="382"/>
                            <a:ext cx="137"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E7DCE9" w14:textId="77777777" w:rsidR="0099680A" w:rsidRDefault="0099680A" w:rsidP="0099680A">
                              <w:pPr>
                                <w:spacing w:line="137" w:lineRule="exact"/>
                                <w:rPr>
                                  <w:rFonts w:ascii="Arial"/>
                                  <w:sz w:val="14"/>
                                </w:rPr>
                              </w:pPr>
                              <w:r>
                                <w:rPr>
                                  <w:rFonts w:ascii="Arial"/>
                                  <w:color w:val="202020"/>
                                  <w:sz w:val="14"/>
                                </w:rPr>
                                <w:t>...</w:t>
                              </w:r>
                            </w:p>
                          </w:txbxContent>
                        </wps:txbx>
                        <wps:bodyPr rot="0" vert="horz" wrap="square" lIns="0" tIns="0" rIns="0" bIns="0" anchor="t" anchorCtr="0" upright="1">
                          <a:noAutofit/>
                        </wps:bodyPr>
                      </wps:wsp>
                      <wps:wsp>
                        <wps:cNvPr id="2076648494" name="Text Box 98"/>
                        <wps:cNvSpPr txBox="1">
                          <a:spLocks/>
                        </wps:cNvSpPr>
                        <wps:spPr bwMode="auto">
                          <a:xfrm>
                            <a:off x="5541" y="382"/>
                            <a:ext cx="137"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427D1C" w14:textId="77777777" w:rsidR="0099680A" w:rsidRDefault="0099680A" w:rsidP="0099680A">
                              <w:pPr>
                                <w:spacing w:line="137" w:lineRule="exact"/>
                                <w:rPr>
                                  <w:rFonts w:ascii="Arial"/>
                                  <w:sz w:val="14"/>
                                </w:rPr>
                              </w:pPr>
                              <w:r>
                                <w:rPr>
                                  <w:rFonts w:ascii="Arial"/>
                                  <w:color w:val="202020"/>
                                  <w:sz w:val="14"/>
                                </w:rPr>
                                <w:t>...</w:t>
                              </w:r>
                            </w:p>
                          </w:txbxContent>
                        </wps:txbx>
                        <wps:bodyPr rot="0" vert="horz" wrap="square" lIns="0" tIns="0" rIns="0" bIns="0" anchor="t" anchorCtr="0" upright="1">
                          <a:noAutofit/>
                        </wps:bodyPr>
                      </wps:wsp>
                      <wps:wsp>
                        <wps:cNvPr id="1521644258" name="Text Box 97"/>
                        <wps:cNvSpPr txBox="1">
                          <a:spLocks/>
                        </wps:cNvSpPr>
                        <wps:spPr bwMode="auto">
                          <a:xfrm>
                            <a:off x="800" y="794"/>
                            <a:ext cx="3549" cy="1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A5962C" w14:textId="77777777" w:rsidR="0099680A" w:rsidRDefault="0099680A" w:rsidP="0099680A">
                              <w:pPr>
                                <w:spacing w:line="148" w:lineRule="exact"/>
                                <w:rPr>
                                  <w:sz w:val="14"/>
                                </w:rPr>
                              </w:pPr>
                              <w:r>
                                <w:rPr>
                                  <w:color w:val="202020"/>
                                  <w:sz w:val="14"/>
                                </w:rPr>
                                <w:t>x_train = train_df_ANN['content'].values</w:t>
                              </w:r>
                            </w:p>
                            <w:p w14:paraId="727EDAFE" w14:textId="77777777" w:rsidR="0099680A" w:rsidRDefault="0099680A" w:rsidP="0099680A">
                              <w:pPr>
                                <w:spacing w:before="31"/>
                                <w:rPr>
                                  <w:sz w:val="14"/>
                                </w:rPr>
                              </w:pPr>
                              <w:r>
                                <w:rPr>
                                  <w:color w:val="202020"/>
                                  <w:sz w:val="14"/>
                                </w:rPr>
                                <w:t>Y_train = train_df_ANN['sentiment'].values</w:t>
                              </w:r>
                            </w:p>
                            <w:p w14:paraId="07A42748" w14:textId="77777777" w:rsidR="0099680A" w:rsidRDefault="0099680A" w:rsidP="0099680A">
                              <w:pPr>
                                <w:spacing w:before="6"/>
                                <w:rPr>
                                  <w:sz w:val="19"/>
                                </w:rPr>
                              </w:pPr>
                            </w:p>
                            <w:p w14:paraId="3F83A2F0" w14:textId="77777777" w:rsidR="0099680A" w:rsidRDefault="0099680A" w:rsidP="0099680A">
                              <w:pPr>
                                <w:spacing w:line="288" w:lineRule="auto"/>
                                <w:ind w:right="168"/>
                                <w:rPr>
                                  <w:sz w:val="14"/>
                                </w:rPr>
                              </w:pPr>
                              <w:r>
                                <w:rPr>
                                  <w:color w:val="202020"/>
                                  <w:sz w:val="14"/>
                                </w:rPr>
                                <w:t>x_test = test_df_ANN['content'].values Y_test = test_df_ANN['sentiment'].values</w:t>
                              </w:r>
                            </w:p>
                            <w:p w14:paraId="380EAA5A" w14:textId="77777777" w:rsidR="0099680A" w:rsidRDefault="0099680A" w:rsidP="0099680A">
                              <w:pPr>
                                <w:spacing w:before="11"/>
                                <w:rPr>
                                  <w:sz w:val="13"/>
                                </w:rPr>
                              </w:pPr>
                            </w:p>
                            <w:p w14:paraId="25AA1E61" w14:textId="77777777" w:rsidR="0099680A" w:rsidRDefault="0099680A" w:rsidP="0099680A">
                              <w:pPr>
                                <w:spacing w:line="190" w:lineRule="atLeast"/>
                                <w:ind w:right="336"/>
                                <w:rPr>
                                  <w:sz w:val="14"/>
                                </w:rPr>
                              </w:pPr>
                              <w:r>
                                <w:rPr>
                                  <w:color w:val="202020"/>
                                  <w:sz w:val="14"/>
                                </w:rPr>
                                <w:t>x_val = val_df_ANN['content'].values Y_val = val_df_ANN['sentiment'].values</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03A011" id="Group 96" o:spid="_x0000_s1136" style="position:absolute;margin-left:37pt;margin-top:19.1pt;width:529pt;height:99.9pt;z-index:-251584512;mso-wrap-distance-left:0;mso-wrap-distance-right:0;mso-position-horizontal-relative:page;mso-position-vertical-relative:text" coordorigin="740,382" coordsize="10580,199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">
                <v:rect id="Rectangle 101" o:spid="_x0000_s1137" style="position:absolute;left:740;top:469;width:10580;height:19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" fillcolor="#f6f6f6" stroked="f">
                  <v:path arrowok="t"/>
                </v:rect>
                <v:shape id="Text Box 100" o:spid="_x0000_s1138" type="#_x0000_t202" style="position:absolute;left:800;top:382;width:1365;height:3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" filled="f" stroked="f">
                  <v:path arrowok="t"/>
                  <v:textbox inset="0,0,0,0">
                    <w:txbxContent>
                      <w:p w14:paraId="4B103DA1" w14:textId="77777777" w:rsidR="0099680A" w:rsidRDefault="0099680A" w:rsidP="0099680A">
                        <w:pPr>
                          <w:spacing w:line="139" w:lineRule="exact"/>
                          <w:ind w:right="53"/>
                          <w:jc w:val="center"/>
                          <w:rPr>
                            <w:rFonts w:ascii="Trebuchet MS"/>
                            <w:b/>
                            <w:sz w:val="14"/>
                          </w:rPr>
                        </w:pPr>
                        <w:r>
                          <w:rPr>
                            <w:rFonts w:ascii="Trebuchet MS"/>
                            <w:b/>
                            <w:color w:val="202020"/>
                            <w:w w:val="85"/>
                            <w:sz w:val="14"/>
                          </w:rPr>
                          <w:t>...</w:t>
                        </w:r>
                      </w:p>
                      <w:p w14:paraId="4919304A" w14:textId="77777777" w:rsidR="0099680A" w:rsidRDefault="0099680A" w:rsidP="0099680A">
                        <w:pPr>
                          <w:spacing w:before="72" w:line="151" w:lineRule="exact"/>
                          <w:ind w:right="18"/>
                          <w:jc w:val="center"/>
                          <w:rPr>
                            <w:sz w:val="14"/>
                          </w:rPr>
                        </w:pPr>
                        <w:r>
                          <w:rPr>
                            <w:color w:val="202020"/>
                            <w:sz w:val="14"/>
                          </w:rPr>
                          <w:t>#Preprocess text</w:t>
                        </w:r>
                      </w:p>
                    </w:txbxContent>
                  </v:textbox>
                </v:shape>
                <v:shape id="Text Box 99" o:spid="_x0000_s1139" type="#_x0000_t202" style="position:absolute;left:2428;top:382;width:137;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" filled="f" stroked="f">
                  <v:path arrowok="t"/>
                  <v:textbox inset="0,0,0,0">
                    <w:txbxContent>
                      <w:p w14:paraId="4EE7DCE9" w14:textId="77777777" w:rsidR="0099680A" w:rsidRDefault="0099680A" w:rsidP="0099680A">
                        <w:pPr>
                          <w:spacing w:line="137" w:lineRule="exact"/>
                          <w:rPr>
                            <w:rFonts w:ascii="Arial"/>
                            <w:sz w:val="14"/>
                          </w:rPr>
                        </w:pPr>
                        <w:r>
                          <w:rPr>
                            <w:rFonts w:ascii="Arial"/>
                            <w:color w:val="202020"/>
                            <w:sz w:val="14"/>
                          </w:rPr>
                          <w:t>...</w:t>
                        </w:r>
                      </w:p>
                    </w:txbxContent>
                  </v:textbox>
                </v:shape>
                <v:shape id="Text Box 98" o:spid="_x0000_s1140" type="#_x0000_t202" style="position:absolute;left:5541;top:382;width:137;height: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" filled="f" stroked="f">
                  <v:path arrowok="t"/>
                  <v:textbox inset="0,0,0,0">
                    <w:txbxContent>
                      <w:p w14:paraId="5A427D1C" w14:textId="77777777" w:rsidR="0099680A" w:rsidRDefault="0099680A" w:rsidP="0099680A">
                        <w:pPr>
                          <w:spacing w:line="137" w:lineRule="exact"/>
                          <w:rPr>
                            <w:rFonts w:ascii="Arial"/>
                            <w:sz w:val="14"/>
                          </w:rPr>
                        </w:pPr>
                        <w:r>
                          <w:rPr>
                            <w:rFonts w:ascii="Arial"/>
                            <w:color w:val="202020"/>
                            <w:sz w:val="14"/>
                          </w:rPr>
                          <w:t>...</w:t>
                        </w:r>
                      </w:p>
                    </w:txbxContent>
                  </v:textbox>
                </v:shape>
                <v:shape id="Text Box 97" o:spid="_x0000_s1141" type="#_x0000_t202" style="position:absolute;left:800;top:794;width:3549;height:14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" filled="f" stroked="f">
                  <v:path arrowok="t"/>
                  <v:textbox inset="0,0,0,0">
                    <w:txbxContent>
                      <w:p w14:paraId="33A5962C" w14:textId="77777777" w:rsidR="0099680A" w:rsidRDefault="0099680A" w:rsidP="0099680A">
                        <w:pPr>
                          <w:spacing w:line="148" w:lineRule="exact"/>
                          <w:rPr>
                            <w:sz w:val="14"/>
                          </w:rPr>
                        </w:pPr>
                        <w:r>
                          <w:rPr>
                            <w:color w:val="202020"/>
                            <w:sz w:val="14"/>
                          </w:rPr>
                          <w:t>x_train = train_df_ANN['content'].values</w:t>
                        </w:r>
                      </w:p>
                      <w:p w14:paraId="727EDAFE" w14:textId="77777777" w:rsidR="0099680A" w:rsidRDefault="0099680A" w:rsidP="0099680A">
                        <w:pPr>
                          <w:spacing w:before="31"/>
                          <w:rPr>
                            <w:sz w:val="14"/>
                          </w:rPr>
                        </w:pPr>
                        <w:r>
                          <w:rPr>
                            <w:color w:val="202020"/>
                            <w:sz w:val="14"/>
                          </w:rPr>
                          <w:t>Y_train = train_df_ANN['sentiment'].values</w:t>
                        </w:r>
                      </w:p>
                      <w:p w14:paraId="07A42748" w14:textId="77777777" w:rsidR="0099680A" w:rsidRDefault="0099680A" w:rsidP="0099680A">
                        <w:pPr>
                          <w:spacing w:before="6"/>
                          <w:rPr>
                            <w:sz w:val="19"/>
                          </w:rPr>
                        </w:pPr>
                      </w:p>
                      <w:p w14:paraId="3F83A2F0" w14:textId="77777777" w:rsidR="0099680A" w:rsidRDefault="0099680A" w:rsidP="0099680A">
                        <w:pPr>
                          <w:spacing w:line="288" w:lineRule="auto"/>
                          <w:ind w:right="168"/>
                          <w:rPr>
                            <w:sz w:val="14"/>
                          </w:rPr>
                        </w:pPr>
                        <w:r>
                          <w:rPr>
                            <w:color w:val="202020"/>
                            <w:sz w:val="14"/>
                          </w:rPr>
                          <w:t>x_test = test_df_ANN['content'].values Y_test = test_df_ANN['sentiment'].values</w:t>
                        </w:r>
                      </w:p>
                      <w:p w14:paraId="380EAA5A" w14:textId="77777777" w:rsidR="0099680A" w:rsidRDefault="0099680A" w:rsidP="0099680A">
                        <w:pPr>
                          <w:spacing w:before="11"/>
                          <w:rPr>
                            <w:sz w:val="13"/>
                          </w:rPr>
                        </w:pPr>
                      </w:p>
                      <w:p w14:paraId="25AA1E61" w14:textId="77777777" w:rsidR="0099680A" w:rsidRDefault="0099680A" w:rsidP="0099680A">
                        <w:pPr>
                          <w:spacing w:line="190" w:lineRule="atLeast"/>
                          <w:ind w:right="336"/>
                          <w:rPr>
                            <w:sz w:val="14"/>
                          </w:rPr>
                        </w:pPr>
                        <w:r>
                          <w:rPr>
                            <w:color w:val="202020"/>
                            <w:sz w:val="14"/>
                          </w:rPr>
                          <w:t>x_val = val_df_ANN['content'].values Y_val = val_df_ANN['sentiment'].values</w:t>
                        </w:r>
                      </w:p>
                    </w:txbxContent>
                  </v:textbox>
                </v:shape>
                <w10:wrap type="topAndBottom" anchorx="page"/>
              </v:group>
            </w:pict>
          </mc:Fallback>
        </mc:AlternateContent>
      </w:r>
      <w:r>
        <w:rPr>
          <w:noProof/>
        </w:rPr>
        <mc:AlternateContent>
          <mc:Choice Requires="wps">
            <w:drawing>
              <wp:anchor distT="0" distB="0" distL="114300" distR="114300" simplePos="0" relativeHeight="251685888" behindDoc="1" locked="0" layoutInCell="1" allowOverlap="1" wp14:anchorId="632FAB3B" wp14:editId="36C8D179">
                <wp:simplePos x="0" y="0"/>
                <wp:positionH relativeFrom="page">
                  <wp:posOffset>899160</wp:posOffset>
                </wp:positionH>
                <wp:positionV relativeFrom="paragraph">
                  <wp:posOffset>45720</wp:posOffset>
                </wp:positionV>
                <wp:extent cx="2694305" cy="88900"/>
                <wp:effectExtent l="0" t="0" r="0" b="0"/>
                <wp:wrapNone/>
                <wp:docPr id="1116187669"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694305"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2A38EA" w14:textId="77777777" w:rsidR="0099680A" w:rsidRDefault="0099680A" w:rsidP="0099680A">
                            <w:pPr>
                              <w:pStyle w:val="BodyText"/>
                              <w:tabs>
                                <w:tab w:val="left" w:pos="888"/>
                                <w:tab w:val="left" w:pos="1363"/>
                              </w:tabs>
                              <w:spacing w:line="139" w:lineRule="exact"/>
                              <w:rPr>
                                <w:rFonts w:ascii="Arial"/>
                              </w:rPr>
                            </w:pPr>
                            <w:r>
                              <w:rPr>
                                <w:rFonts w:ascii="Trebuchet MS"/>
                                <w:b/>
                                <w:color w:val="202020"/>
                              </w:rPr>
                              <w:t>4</w:t>
                            </w:r>
                            <w:r>
                              <w:rPr>
                                <w:rFonts w:ascii="Trebuchet MS"/>
                                <w:b/>
                                <w:color w:val="202020"/>
                              </w:rPr>
                              <w:tab/>
                            </w:r>
                            <w:r>
                              <w:rPr>
                                <w:rFonts w:ascii="Arial"/>
                                <w:color w:val="202020"/>
                              </w:rPr>
                              <w:t>fear</w:t>
                            </w:r>
                            <w:r>
                              <w:rPr>
                                <w:rFonts w:ascii="Arial"/>
                                <w:color w:val="202020"/>
                              </w:rPr>
                              <w:tab/>
                              <w:t>rude sucks! why would they tow it your</w:t>
                            </w:r>
                            <w:r>
                              <w:rPr>
                                <w:rFonts w:ascii="Arial"/>
                                <w:color w:val="202020"/>
                                <w:spacing w:val="4"/>
                              </w:rPr>
                              <w:t xml:space="preserve"> </w:t>
                            </w:r>
                            <w:r>
                              <w:rPr>
                                <w:rFonts w:ascii="Arial"/>
                                <w:color w:val="202020"/>
                                <w:spacing w:val="-4"/>
                              </w:rPr>
                              <w:t>spac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2FAB3B" id="Text Box 95" o:spid="_x0000_s1142" type="#_x0000_t202" style="position:absolute;margin-left:70.8pt;margin-top:3.6pt;width:212.15pt;height:7pt;z-index:-2516305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" filled="f" stroked="f">
                <v:path arrowok="t"/>
                <v:textbox inset="0,0,0,0">
                  <w:txbxContent>
                    <w:p w14:paraId="112A38EA" w14:textId="77777777" w:rsidR="0099680A" w:rsidRDefault="0099680A" w:rsidP="0099680A">
                      <w:pPr>
                        <w:pStyle w:val="BodyText"/>
                        <w:tabs>
                          <w:tab w:val="left" w:pos="888"/>
                          <w:tab w:val="left" w:pos="1363"/>
                        </w:tabs>
                        <w:spacing w:line="139" w:lineRule="exact"/>
                        <w:rPr>
                          <w:rFonts w:ascii="Arial"/>
                        </w:rPr>
                      </w:pPr>
                      <w:r>
                        <w:rPr>
                          <w:rFonts w:ascii="Trebuchet MS"/>
                          <w:b/>
                          <w:color w:val="202020"/>
                        </w:rPr>
                        <w:t>4</w:t>
                      </w:r>
                      <w:r>
                        <w:rPr>
                          <w:rFonts w:ascii="Trebuchet MS"/>
                          <w:b/>
                          <w:color w:val="202020"/>
                        </w:rPr>
                        <w:tab/>
                      </w:r>
                      <w:r>
                        <w:rPr>
                          <w:rFonts w:ascii="Arial"/>
                          <w:color w:val="202020"/>
                        </w:rPr>
                        <w:t>fear</w:t>
                      </w:r>
                      <w:r>
                        <w:rPr>
                          <w:rFonts w:ascii="Arial"/>
                          <w:color w:val="202020"/>
                        </w:rPr>
                        <w:tab/>
                        <w:t>rude sucks! why would they tow it your</w:t>
                      </w:r>
                      <w:r>
                        <w:rPr>
                          <w:rFonts w:ascii="Arial"/>
                          <w:color w:val="202020"/>
                          <w:spacing w:val="4"/>
                        </w:rPr>
                        <w:t xml:space="preserve"> </w:t>
                      </w:r>
                      <w:r>
                        <w:rPr>
                          <w:rFonts w:ascii="Arial"/>
                          <w:color w:val="202020"/>
                          <w:spacing w:val="-4"/>
                        </w:rPr>
                        <w:t>space?</w:t>
                      </w:r>
                    </w:p>
                  </w:txbxContent>
                </v:textbox>
                <w10:wrap anchorx="page"/>
              </v:shape>
            </w:pict>
          </mc:Fallback>
        </mc:AlternateContent>
      </w:r>
      <w:r>
        <w:rPr>
          <w:noProof/>
        </w:rPr>
        <mc:AlternateContent>
          <mc:Choice Requires="wps">
            <w:drawing>
              <wp:anchor distT="0" distB="0" distL="114300" distR="114300" simplePos="0" relativeHeight="251686912" behindDoc="1" locked="0" layoutInCell="1" allowOverlap="1" wp14:anchorId="5118DD08" wp14:editId="41E46016">
                <wp:simplePos x="0" y="0"/>
                <wp:positionH relativeFrom="page">
                  <wp:posOffset>899160</wp:posOffset>
                </wp:positionH>
                <wp:positionV relativeFrom="paragraph">
                  <wp:posOffset>-157480</wp:posOffset>
                </wp:positionV>
                <wp:extent cx="2694305" cy="88900"/>
                <wp:effectExtent l="0" t="0" r="0" b="0"/>
                <wp:wrapNone/>
                <wp:docPr id="1854742955"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694305"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B31455" w14:textId="77777777" w:rsidR="0099680A" w:rsidRDefault="0099680A" w:rsidP="0099680A">
                            <w:pPr>
                              <w:pStyle w:val="BodyText"/>
                              <w:tabs>
                                <w:tab w:val="left" w:pos="888"/>
                                <w:tab w:val="left" w:pos="1759"/>
                              </w:tabs>
                              <w:spacing w:line="139" w:lineRule="exact"/>
                              <w:rPr>
                                <w:rFonts w:ascii="Arial"/>
                              </w:rPr>
                            </w:pPr>
                            <w:r>
                              <w:rPr>
                                <w:rFonts w:ascii="Trebuchet MS"/>
                                <w:b/>
                                <w:color w:val="202020"/>
                              </w:rPr>
                              <w:t>3</w:t>
                            </w:r>
                            <w:r>
                              <w:rPr>
                                <w:rFonts w:ascii="Trebuchet MS"/>
                                <w:b/>
                                <w:color w:val="202020"/>
                              </w:rPr>
                              <w:tab/>
                            </w:r>
                            <w:r>
                              <w:rPr>
                                <w:rFonts w:ascii="Arial"/>
                                <w:color w:val="202020"/>
                              </w:rPr>
                              <w:t>fear</w:t>
                            </w:r>
                            <w:r>
                              <w:rPr>
                                <w:rFonts w:ascii="Arial"/>
                                <w:color w:val="202020"/>
                              </w:rPr>
                              <w:tab/>
                              <w:t>taking dog met then play date</w:t>
                            </w:r>
                            <w:r>
                              <w:rPr>
                                <w:rFonts w:ascii="Arial"/>
                                <w:color w:val="202020"/>
                                <w:spacing w:val="7"/>
                              </w:rPr>
                              <w:t xml:space="preserve"> </w:t>
                            </w:r>
                            <w:r>
                              <w:rPr>
                                <w:rFonts w:ascii="Arial"/>
                                <w:color w:val="202020"/>
                                <w:spacing w:val="-3"/>
                              </w:rPr>
                              <w:t>annabell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18DD08" id="Text Box 94" o:spid="_x0000_s1143" type="#_x0000_t202" style="position:absolute;margin-left:70.8pt;margin-top:-12.4pt;width:212.15pt;height:7pt;z-index:-2516295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" filled="f" stroked="f">
                <v:path arrowok="t"/>
                <v:textbox inset="0,0,0,0">
                  <w:txbxContent>
                    <w:p w14:paraId="02B31455" w14:textId="77777777" w:rsidR="0099680A" w:rsidRDefault="0099680A" w:rsidP="0099680A">
                      <w:pPr>
                        <w:pStyle w:val="BodyText"/>
                        <w:tabs>
                          <w:tab w:val="left" w:pos="888"/>
                          <w:tab w:val="left" w:pos="1759"/>
                        </w:tabs>
                        <w:spacing w:line="139" w:lineRule="exact"/>
                        <w:rPr>
                          <w:rFonts w:ascii="Arial"/>
                        </w:rPr>
                      </w:pPr>
                      <w:r>
                        <w:rPr>
                          <w:rFonts w:ascii="Trebuchet MS"/>
                          <w:b/>
                          <w:color w:val="202020"/>
                        </w:rPr>
                        <w:t>3</w:t>
                      </w:r>
                      <w:r>
                        <w:rPr>
                          <w:rFonts w:ascii="Trebuchet MS"/>
                          <w:b/>
                          <w:color w:val="202020"/>
                        </w:rPr>
                        <w:tab/>
                      </w:r>
                      <w:r>
                        <w:rPr>
                          <w:rFonts w:ascii="Arial"/>
                          <w:color w:val="202020"/>
                        </w:rPr>
                        <w:t>fear</w:t>
                      </w:r>
                      <w:r>
                        <w:rPr>
                          <w:rFonts w:ascii="Arial"/>
                          <w:color w:val="202020"/>
                        </w:rPr>
                        <w:tab/>
                        <w:t>taking dog met then play date</w:t>
                      </w:r>
                      <w:r>
                        <w:rPr>
                          <w:rFonts w:ascii="Arial"/>
                          <w:color w:val="202020"/>
                          <w:spacing w:val="7"/>
                        </w:rPr>
                        <w:t xml:space="preserve"> </w:t>
                      </w:r>
                      <w:r>
                        <w:rPr>
                          <w:rFonts w:ascii="Arial"/>
                          <w:color w:val="202020"/>
                          <w:spacing w:val="-3"/>
                        </w:rPr>
                        <w:t>annabelle</w:t>
                      </w:r>
                    </w:p>
                  </w:txbxContent>
                </v:textbox>
                <w10:wrap anchorx="page"/>
              </v:shape>
            </w:pict>
          </mc:Fallback>
        </mc:AlternateContent>
      </w:r>
      <w:r>
        <w:rPr>
          <w:noProof/>
        </w:rPr>
        <mc:AlternateContent>
          <mc:Choice Requires="wps">
            <w:drawing>
              <wp:anchor distT="0" distB="0" distL="114300" distR="114300" simplePos="0" relativeHeight="251688960" behindDoc="1" locked="0" layoutInCell="1" allowOverlap="1" wp14:anchorId="71470035" wp14:editId="4BDFF7C0">
                <wp:simplePos x="0" y="0"/>
                <wp:positionH relativeFrom="page">
                  <wp:posOffset>469900</wp:posOffset>
                </wp:positionH>
                <wp:positionV relativeFrom="paragraph">
                  <wp:posOffset>0</wp:posOffset>
                </wp:positionV>
                <wp:extent cx="6718300" cy="222250"/>
                <wp:effectExtent l="0" t="0" r="0" b="0"/>
                <wp:wrapNone/>
                <wp:docPr id="438471194"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718300" cy="222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0F507A" id="Rectangle 93" o:spid="_x0000_s1026" style="position:absolute;margin-left:37pt;margin-top:0;width:529pt;height:17.5pt;z-index:-251627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" stroked="f">
                <v:path arrowok="t"/>
                <w10:wrap anchorx="page"/>
              </v:rect>
            </w:pict>
          </mc:Fallback>
        </mc:AlternateContent>
      </w:r>
      <w:r>
        <w:rPr>
          <w:color w:val="202020"/>
        </w:rPr>
        <w:t>pandas.core.frame.DataFrame</w:t>
      </w:r>
    </w:p>
    <w:p w14:paraId="56F7F825" w14:textId="77777777" w:rsidR="0099680A" w:rsidRDefault="0099680A" w:rsidP="002F06F4">
      <w:pPr>
        <w:rPr>
          <w:sz w:val="11"/>
        </w:rPr>
      </w:pPr>
    </w:p>
    <w:p w14:paraId="01F78EF8" w14:textId="77777777" w:rsidR="0099680A" w:rsidRDefault="0099680A" w:rsidP="002F06F4">
      <w:pPr>
        <w:rPr>
          <w:rFonts w:ascii="Roboto"/>
          <w:sz w:val="20"/>
        </w:rPr>
      </w:pPr>
      <w:r>
        <w:rPr>
          <w:noProof/>
        </w:rPr>
        <mc:AlternateContent>
          <mc:Choice Requires="wps">
            <w:drawing>
              <wp:anchor distT="0" distB="0" distL="114300" distR="114300" simplePos="0" relativeHeight="251687936" behindDoc="1" locked="0" layoutInCell="1" allowOverlap="1" wp14:anchorId="6A305C63" wp14:editId="5C55216C">
                <wp:simplePos x="0" y="0"/>
                <wp:positionH relativeFrom="page">
                  <wp:posOffset>755650</wp:posOffset>
                </wp:positionH>
                <wp:positionV relativeFrom="paragraph">
                  <wp:posOffset>-1169035</wp:posOffset>
                </wp:positionV>
                <wp:extent cx="2837815" cy="1073150"/>
                <wp:effectExtent l="0" t="0" r="0" b="0"/>
                <wp:wrapNone/>
                <wp:docPr id="476823155"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837815" cy="1073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DE49AC" w14:textId="77777777" w:rsidR="0099680A" w:rsidRDefault="0099680A" w:rsidP="0099680A">
                            <w:pPr>
                              <w:pStyle w:val="BodyText"/>
                              <w:tabs>
                                <w:tab w:val="left" w:pos="1176"/>
                                <w:tab w:val="left" w:pos="2626"/>
                              </w:tabs>
                              <w:spacing w:line="139" w:lineRule="exact"/>
                              <w:ind w:left="69"/>
                              <w:jc w:val="both"/>
                              <w:rPr>
                                <w:rFonts w:ascii="Arial"/>
                              </w:rPr>
                            </w:pPr>
                            <w:r>
                              <w:rPr>
                                <w:rFonts w:ascii="Trebuchet MS"/>
                                <w:b/>
                                <w:color w:val="202020"/>
                              </w:rPr>
                              <w:t>31774</w:t>
                            </w:r>
                            <w:r>
                              <w:rPr>
                                <w:rFonts w:ascii="Trebuchet MS"/>
                                <w:b/>
                                <w:color w:val="202020"/>
                              </w:rPr>
                              <w:tab/>
                            </w:r>
                            <w:r>
                              <w:rPr>
                                <w:rFonts w:ascii="Arial"/>
                                <w:color w:val="202020"/>
                              </w:rPr>
                              <w:t>joy</w:t>
                            </w:r>
                            <w:r>
                              <w:rPr>
                                <w:rFonts w:ascii="Arial"/>
                                <w:color w:val="202020"/>
                              </w:rPr>
                              <w:tab/>
                              <w:t>passive morning i stuffed</w:t>
                            </w:r>
                            <w:r>
                              <w:rPr>
                                <w:rFonts w:ascii="Arial"/>
                                <w:color w:val="202020"/>
                                <w:spacing w:val="-2"/>
                              </w:rPr>
                              <w:t xml:space="preserve"> </w:t>
                            </w:r>
                            <w:r>
                              <w:rPr>
                                <w:rFonts w:ascii="Arial"/>
                                <w:color w:val="202020"/>
                                <w:spacing w:val="-7"/>
                              </w:rPr>
                              <w:t>now</w:t>
                            </w:r>
                          </w:p>
                          <w:p w14:paraId="02BD3EA7" w14:textId="77777777" w:rsidR="0099680A" w:rsidRDefault="0099680A" w:rsidP="0099680A">
                            <w:pPr>
                              <w:pStyle w:val="BodyText"/>
                              <w:spacing w:before="9"/>
                              <w:rPr>
                                <w:rFonts w:ascii="Arial"/>
                                <w:sz w:val="12"/>
                              </w:rPr>
                            </w:pPr>
                          </w:p>
                          <w:p w14:paraId="31194730" w14:textId="77777777" w:rsidR="0099680A" w:rsidRDefault="0099680A" w:rsidP="0099680A">
                            <w:pPr>
                              <w:pStyle w:val="BodyText"/>
                              <w:tabs>
                                <w:tab w:val="left" w:pos="927"/>
                                <w:tab w:val="left" w:pos="1098"/>
                                <w:tab w:val="left" w:pos="1176"/>
                                <w:tab w:val="left" w:pos="1861"/>
                                <w:tab w:val="left" w:pos="2826"/>
                              </w:tabs>
                              <w:spacing w:line="463" w:lineRule="auto"/>
                              <w:ind w:left="69"/>
                              <w:jc w:val="both"/>
                              <w:rPr>
                                <w:rFonts w:ascii="Arial" w:hAnsi="Arial"/>
                              </w:rPr>
                            </w:pPr>
                            <w:r>
                              <w:rPr>
                                <w:rFonts w:ascii="Trebuchet MS" w:hAnsi="Trebuchet MS"/>
                                <w:b/>
                                <w:color w:val="202020"/>
                              </w:rPr>
                              <w:t xml:space="preserve">31775       </w:t>
                            </w:r>
                            <w:r>
                              <w:rPr>
                                <w:rFonts w:ascii="Trebuchet MS" w:hAnsi="Trebuchet MS"/>
                                <w:b/>
                                <w:color w:val="202020"/>
                                <w:spacing w:val="20"/>
                              </w:rPr>
                              <w:t xml:space="preserve"> </w:t>
                            </w:r>
                            <w:r>
                              <w:rPr>
                                <w:rFonts w:ascii="Arial" w:hAnsi="Arial"/>
                                <w:color w:val="202020"/>
                              </w:rPr>
                              <w:t>sadness</w:t>
                            </w:r>
                            <w:r>
                              <w:rPr>
                                <w:rFonts w:ascii="Arial" w:hAnsi="Arial"/>
                                <w:color w:val="202020"/>
                              </w:rPr>
                              <w:tab/>
                              <w:t xml:space="preserve">toe it deﬁnitely fun travel ﬁrst class bike </w:t>
                            </w:r>
                            <w:r>
                              <w:rPr>
                                <w:rFonts w:ascii="Arial" w:hAnsi="Arial"/>
                                <w:color w:val="202020"/>
                                <w:spacing w:val="-7"/>
                              </w:rPr>
                              <w:t xml:space="preserve">... </w:t>
                            </w:r>
                            <w:r>
                              <w:rPr>
                                <w:rFonts w:ascii="Trebuchet MS" w:hAnsi="Trebuchet MS"/>
                                <w:b/>
                                <w:color w:val="202020"/>
                              </w:rPr>
                              <w:t>31776</w:t>
                            </w:r>
                            <w:r>
                              <w:rPr>
                                <w:rFonts w:ascii="Trebuchet MS" w:hAnsi="Trebuchet MS"/>
                                <w:b/>
                                <w:color w:val="202020"/>
                              </w:rPr>
                              <w:tab/>
                            </w:r>
                            <w:r>
                              <w:rPr>
                                <w:rFonts w:ascii="Trebuchet MS" w:hAnsi="Trebuchet MS"/>
                                <w:b/>
                                <w:color w:val="202020"/>
                              </w:rPr>
                              <w:tab/>
                            </w:r>
                            <w:r>
                              <w:rPr>
                                <w:rFonts w:ascii="Arial" w:hAnsi="Arial"/>
                                <w:color w:val="202020"/>
                              </w:rPr>
                              <w:t xml:space="preserve">love thanks following it mean lot me i love hey </w:t>
                            </w:r>
                            <w:r>
                              <w:rPr>
                                <w:rFonts w:ascii="Arial" w:hAnsi="Arial"/>
                                <w:color w:val="202020"/>
                                <w:spacing w:val="-4"/>
                              </w:rPr>
                              <w:t xml:space="preserve">mon... </w:t>
                            </w:r>
                            <w:r>
                              <w:rPr>
                                <w:rFonts w:ascii="Trebuchet MS" w:hAnsi="Trebuchet MS"/>
                                <w:b/>
                                <w:color w:val="202020"/>
                              </w:rPr>
                              <w:t>31777</w:t>
                            </w:r>
                            <w:r>
                              <w:rPr>
                                <w:rFonts w:ascii="Trebuchet MS" w:hAnsi="Trebuchet MS"/>
                                <w:b/>
                                <w:color w:val="202020"/>
                              </w:rPr>
                              <w:tab/>
                            </w:r>
                            <w:r>
                              <w:rPr>
                                <w:rFonts w:ascii="Arial" w:hAnsi="Arial"/>
                                <w:color w:val="202020"/>
                              </w:rPr>
                              <w:t>neutral</w:t>
                            </w:r>
                            <w:r>
                              <w:rPr>
                                <w:rFonts w:ascii="Arial" w:hAnsi="Arial"/>
                                <w:color w:val="202020"/>
                              </w:rPr>
                              <w:tab/>
                            </w:r>
                            <w:r>
                              <w:rPr>
                                <w:rFonts w:ascii="Arial" w:hAnsi="Arial"/>
                                <w:color w:val="202020"/>
                              </w:rPr>
                              <w:tab/>
                              <w:t xml:space="preserve">going my dance class </w:t>
                            </w:r>
                            <w:r>
                              <w:rPr>
                                <w:rFonts w:ascii="Arial" w:hAnsi="Arial"/>
                                <w:color w:val="202020"/>
                                <w:spacing w:val="-7"/>
                              </w:rPr>
                              <w:t xml:space="preserve">now </w:t>
                            </w:r>
                            <w:r>
                              <w:rPr>
                                <w:rFonts w:ascii="Trebuchet MS" w:hAnsi="Trebuchet MS"/>
                                <w:b/>
                                <w:color w:val="202020"/>
                              </w:rPr>
                              <w:t>31778</w:t>
                            </w:r>
                            <w:r>
                              <w:rPr>
                                <w:rFonts w:ascii="Trebuchet MS" w:hAnsi="Trebuchet MS"/>
                                <w:b/>
                                <w:color w:val="202020"/>
                              </w:rPr>
                              <w:tab/>
                            </w:r>
                            <w:r>
                              <w:rPr>
                                <w:rFonts w:ascii="Trebuchet MS" w:hAnsi="Trebuchet MS"/>
                                <w:b/>
                                <w:color w:val="202020"/>
                              </w:rPr>
                              <w:tab/>
                            </w:r>
                            <w:r>
                              <w:rPr>
                                <w:rFonts w:ascii="Trebuchet MS" w:hAnsi="Trebuchet MS"/>
                                <w:b/>
                                <w:color w:val="202020"/>
                              </w:rPr>
                              <w:tab/>
                            </w:r>
                            <w:r>
                              <w:rPr>
                                <w:rFonts w:ascii="Arial" w:hAnsi="Arial"/>
                                <w:color w:val="202020"/>
                              </w:rPr>
                              <w:t>joy</w:t>
                            </w:r>
                            <w:r>
                              <w:rPr>
                                <w:rFonts w:ascii="Arial" w:hAnsi="Arial"/>
                                <w:color w:val="202020"/>
                              </w:rPr>
                              <w:tab/>
                              <w:t xml:space="preserve">early monday charming may few week </w:t>
                            </w:r>
                            <w:r>
                              <w:rPr>
                                <w:rFonts w:ascii="Arial" w:hAnsi="Arial"/>
                                <w:color w:val="202020"/>
                                <w:spacing w:val="-5"/>
                              </w:rPr>
                              <w:t>left</w:t>
                            </w:r>
                          </w:p>
                          <w:p w14:paraId="31CCD0F6" w14:textId="77777777" w:rsidR="0099680A" w:rsidRDefault="0099680A" w:rsidP="0099680A">
                            <w:pPr>
                              <w:pStyle w:val="BodyText"/>
                              <w:spacing w:line="146" w:lineRule="exact"/>
                              <w:jc w:val="both"/>
                              <w:rPr>
                                <w:rFonts w:ascii="Arial" w:hAnsi="Arial"/>
                              </w:rPr>
                            </w:pPr>
                            <w:r>
                              <w:rPr>
                                <w:rFonts w:ascii="Arial" w:hAnsi="Arial"/>
                                <w:color w:val="202020"/>
                              </w:rPr>
                              <w:t>31779 rows × 2 colum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305C63" id="Text Box 92" o:spid="_x0000_s1144" type="#_x0000_t202" style="position:absolute;margin-left:59.5pt;margin-top:-92.05pt;width:223.45pt;height:84.5pt;z-index:-2516285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" filled="f" stroked="f">
                <v:path arrowok="t"/>
                <v:textbox inset="0,0,0,0">
                  <w:txbxContent>
                    <w:p w14:paraId="78DE49AC" w14:textId="77777777" w:rsidR="0099680A" w:rsidRDefault="0099680A" w:rsidP="0099680A">
                      <w:pPr>
                        <w:pStyle w:val="BodyText"/>
                        <w:tabs>
                          <w:tab w:val="left" w:pos="1176"/>
                          <w:tab w:val="left" w:pos="2626"/>
                        </w:tabs>
                        <w:spacing w:line="139" w:lineRule="exact"/>
                        <w:ind w:left="69"/>
                        <w:jc w:val="both"/>
                        <w:rPr>
                          <w:rFonts w:ascii="Arial"/>
                        </w:rPr>
                      </w:pPr>
                      <w:r>
                        <w:rPr>
                          <w:rFonts w:ascii="Trebuchet MS"/>
                          <w:b/>
                          <w:color w:val="202020"/>
                        </w:rPr>
                        <w:t>31774</w:t>
                      </w:r>
                      <w:r>
                        <w:rPr>
                          <w:rFonts w:ascii="Trebuchet MS"/>
                          <w:b/>
                          <w:color w:val="202020"/>
                        </w:rPr>
                        <w:tab/>
                      </w:r>
                      <w:r>
                        <w:rPr>
                          <w:rFonts w:ascii="Arial"/>
                          <w:color w:val="202020"/>
                        </w:rPr>
                        <w:t>joy</w:t>
                      </w:r>
                      <w:r>
                        <w:rPr>
                          <w:rFonts w:ascii="Arial"/>
                          <w:color w:val="202020"/>
                        </w:rPr>
                        <w:tab/>
                        <w:t>passive morning i stuffed</w:t>
                      </w:r>
                      <w:r>
                        <w:rPr>
                          <w:rFonts w:ascii="Arial"/>
                          <w:color w:val="202020"/>
                          <w:spacing w:val="-2"/>
                        </w:rPr>
                        <w:t xml:space="preserve"> </w:t>
                      </w:r>
                      <w:r>
                        <w:rPr>
                          <w:rFonts w:ascii="Arial"/>
                          <w:color w:val="202020"/>
                          <w:spacing w:val="-7"/>
                        </w:rPr>
                        <w:t>now</w:t>
                      </w:r>
                    </w:p>
                    <w:p w14:paraId="02BD3EA7" w14:textId="77777777" w:rsidR="0099680A" w:rsidRDefault="0099680A" w:rsidP="0099680A">
                      <w:pPr>
                        <w:pStyle w:val="BodyText"/>
                        <w:spacing w:before="9"/>
                        <w:rPr>
                          <w:rFonts w:ascii="Arial"/>
                          <w:sz w:val="12"/>
                        </w:rPr>
                      </w:pPr>
                    </w:p>
                    <w:p w14:paraId="31194730" w14:textId="77777777" w:rsidR="0099680A" w:rsidRDefault="0099680A" w:rsidP="0099680A">
                      <w:pPr>
                        <w:pStyle w:val="BodyText"/>
                        <w:tabs>
                          <w:tab w:val="left" w:pos="927"/>
                          <w:tab w:val="left" w:pos="1098"/>
                          <w:tab w:val="left" w:pos="1176"/>
                          <w:tab w:val="left" w:pos="1861"/>
                          <w:tab w:val="left" w:pos="2826"/>
                        </w:tabs>
                        <w:spacing w:line="463" w:lineRule="auto"/>
                        <w:ind w:left="69"/>
                        <w:jc w:val="both"/>
                        <w:rPr>
                          <w:rFonts w:ascii="Arial" w:hAnsi="Arial"/>
                        </w:rPr>
                      </w:pPr>
                      <w:r>
                        <w:rPr>
                          <w:rFonts w:ascii="Trebuchet MS" w:hAnsi="Trebuchet MS"/>
                          <w:b/>
                          <w:color w:val="202020"/>
                        </w:rPr>
                        <w:t xml:space="preserve">31775       </w:t>
                      </w:r>
                      <w:r>
                        <w:rPr>
                          <w:rFonts w:ascii="Trebuchet MS" w:hAnsi="Trebuchet MS"/>
                          <w:b/>
                          <w:color w:val="202020"/>
                          <w:spacing w:val="20"/>
                        </w:rPr>
                        <w:t xml:space="preserve"> </w:t>
                      </w:r>
                      <w:r>
                        <w:rPr>
                          <w:rFonts w:ascii="Arial" w:hAnsi="Arial"/>
                          <w:color w:val="202020"/>
                        </w:rPr>
                        <w:t>sadness</w:t>
                      </w:r>
                      <w:r>
                        <w:rPr>
                          <w:rFonts w:ascii="Arial" w:hAnsi="Arial"/>
                          <w:color w:val="202020"/>
                        </w:rPr>
                        <w:tab/>
                        <w:t xml:space="preserve">toe it deﬁnitely fun travel ﬁrst class bike </w:t>
                      </w:r>
                      <w:r>
                        <w:rPr>
                          <w:rFonts w:ascii="Arial" w:hAnsi="Arial"/>
                          <w:color w:val="202020"/>
                          <w:spacing w:val="-7"/>
                        </w:rPr>
                        <w:t xml:space="preserve">... </w:t>
                      </w:r>
                      <w:r>
                        <w:rPr>
                          <w:rFonts w:ascii="Trebuchet MS" w:hAnsi="Trebuchet MS"/>
                          <w:b/>
                          <w:color w:val="202020"/>
                        </w:rPr>
                        <w:t>31776</w:t>
                      </w:r>
                      <w:r>
                        <w:rPr>
                          <w:rFonts w:ascii="Trebuchet MS" w:hAnsi="Trebuchet MS"/>
                          <w:b/>
                          <w:color w:val="202020"/>
                        </w:rPr>
                        <w:tab/>
                      </w:r>
                      <w:r>
                        <w:rPr>
                          <w:rFonts w:ascii="Trebuchet MS" w:hAnsi="Trebuchet MS"/>
                          <w:b/>
                          <w:color w:val="202020"/>
                        </w:rPr>
                        <w:tab/>
                      </w:r>
                      <w:r>
                        <w:rPr>
                          <w:rFonts w:ascii="Arial" w:hAnsi="Arial"/>
                          <w:color w:val="202020"/>
                        </w:rPr>
                        <w:t xml:space="preserve">love thanks following it mean lot me i love hey </w:t>
                      </w:r>
                      <w:r>
                        <w:rPr>
                          <w:rFonts w:ascii="Arial" w:hAnsi="Arial"/>
                          <w:color w:val="202020"/>
                          <w:spacing w:val="-4"/>
                        </w:rPr>
                        <w:t xml:space="preserve">mon... </w:t>
                      </w:r>
                      <w:r>
                        <w:rPr>
                          <w:rFonts w:ascii="Trebuchet MS" w:hAnsi="Trebuchet MS"/>
                          <w:b/>
                          <w:color w:val="202020"/>
                        </w:rPr>
                        <w:t>31777</w:t>
                      </w:r>
                      <w:r>
                        <w:rPr>
                          <w:rFonts w:ascii="Trebuchet MS" w:hAnsi="Trebuchet MS"/>
                          <w:b/>
                          <w:color w:val="202020"/>
                        </w:rPr>
                        <w:tab/>
                      </w:r>
                      <w:r>
                        <w:rPr>
                          <w:rFonts w:ascii="Arial" w:hAnsi="Arial"/>
                          <w:color w:val="202020"/>
                        </w:rPr>
                        <w:t>neutral</w:t>
                      </w:r>
                      <w:r>
                        <w:rPr>
                          <w:rFonts w:ascii="Arial" w:hAnsi="Arial"/>
                          <w:color w:val="202020"/>
                        </w:rPr>
                        <w:tab/>
                      </w:r>
                      <w:r>
                        <w:rPr>
                          <w:rFonts w:ascii="Arial" w:hAnsi="Arial"/>
                          <w:color w:val="202020"/>
                        </w:rPr>
                        <w:tab/>
                        <w:t xml:space="preserve">going my dance class </w:t>
                      </w:r>
                      <w:r>
                        <w:rPr>
                          <w:rFonts w:ascii="Arial" w:hAnsi="Arial"/>
                          <w:color w:val="202020"/>
                          <w:spacing w:val="-7"/>
                        </w:rPr>
                        <w:t xml:space="preserve">now </w:t>
                      </w:r>
                      <w:r>
                        <w:rPr>
                          <w:rFonts w:ascii="Trebuchet MS" w:hAnsi="Trebuchet MS"/>
                          <w:b/>
                          <w:color w:val="202020"/>
                        </w:rPr>
                        <w:t>31778</w:t>
                      </w:r>
                      <w:r>
                        <w:rPr>
                          <w:rFonts w:ascii="Trebuchet MS" w:hAnsi="Trebuchet MS"/>
                          <w:b/>
                          <w:color w:val="202020"/>
                        </w:rPr>
                        <w:tab/>
                      </w:r>
                      <w:r>
                        <w:rPr>
                          <w:rFonts w:ascii="Trebuchet MS" w:hAnsi="Trebuchet MS"/>
                          <w:b/>
                          <w:color w:val="202020"/>
                        </w:rPr>
                        <w:tab/>
                      </w:r>
                      <w:r>
                        <w:rPr>
                          <w:rFonts w:ascii="Trebuchet MS" w:hAnsi="Trebuchet MS"/>
                          <w:b/>
                          <w:color w:val="202020"/>
                        </w:rPr>
                        <w:tab/>
                      </w:r>
                      <w:r>
                        <w:rPr>
                          <w:rFonts w:ascii="Arial" w:hAnsi="Arial"/>
                          <w:color w:val="202020"/>
                        </w:rPr>
                        <w:t>joy</w:t>
                      </w:r>
                      <w:r>
                        <w:rPr>
                          <w:rFonts w:ascii="Arial" w:hAnsi="Arial"/>
                          <w:color w:val="202020"/>
                        </w:rPr>
                        <w:tab/>
                        <w:t xml:space="preserve">early monday charming may few week </w:t>
                      </w:r>
                      <w:r>
                        <w:rPr>
                          <w:rFonts w:ascii="Arial" w:hAnsi="Arial"/>
                          <w:color w:val="202020"/>
                          <w:spacing w:val="-5"/>
                        </w:rPr>
                        <w:t>left</w:t>
                      </w:r>
                    </w:p>
                    <w:p w14:paraId="31CCD0F6" w14:textId="77777777" w:rsidR="0099680A" w:rsidRDefault="0099680A" w:rsidP="0099680A">
                      <w:pPr>
                        <w:pStyle w:val="BodyText"/>
                        <w:spacing w:line="146" w:lineRule="exact"/>
                        <w:jc w:val="both"/>
                        <w:rPr>
                          <w:rFonts w:ascii="Arial" w:hAnsi="Arial"/>
                        </w:rPr>
                      </w:pPr>
                      <w:r>
                        <w:rPr>
                          <w:rFonts w:ascii="Arial" w:hAnsi="Arial"/>
                          <w:color w:val="202020"/>
                        </w:rPr>
                        <w:t>31779 rows × 2 columns</w:t>
                      </w:r>
                    </w:p>
                  </w:txbxContent>
                </v:textbox>
                <w10:wrap anchorx="page"/>
              </v:shape>
            </w:pict>
          </mc:Fallback>
        </mc:AlternateContent>
      </w:r>
      <w:r>
        <w:rPr>
          <w:noProof/>
        </w:rPr>
        <mc:AlternateContent>
          <mc:Choice Requires="wps">
            <w:drawing>
              <wp:anchor distT="0" distB="0" distL="114300" distR="114300" simplePos="0" relativeHeight="251665408" behindDoc="0" locked="0" layoutInCell="1" allowOverlap="1" wp14:anchorId="48F015CF" wp14:editId="3D817D6B">
                <wp:simplePos x="0" y="0"/>
                <wp:positionH relativeFrom="page">
                  <wp:posOffset>378460</wp:posOffset>
                </wp:positionH>
                <wp:positionV relativeFrom="paragraph">
                  <wp:posOffset>123825</wp:posOffset>
                </wp:positionV>
                <wp:extent cx="69215" cy="34925"/>
                <wp:effectExtent l="0" t="0" r="0" b="0"/>
                <wp:wrapNone/>
                <wp:docPr id="700394840" name="Freeform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9215" cy="34925"/>
                        </a:xfrm>
                        <a:custGeom>
                          <a:avLst/>
                          <a:gdLst>
                            <a:gd name="T0" fmla="+- 0 650 596"/>
                            <a:gd name="T1" fmla="*/ T0 w 109"/>
                            <a:gd name="T2" fmla="+- 0 250 195"/>
                            <a:gd name="T3" fmla="*/ 250 h 55"/>
                            <a:gd name="T4" fmla="+- 0 596 596"/>
                            <a:gd name="T5" fmla="*/ T4 w 109"/>
                            <a:gd name="T6" fmla="+- 0 195 195"/>
                            <a:gd name="T7" fmla="*/ 195 h 55"/>
                            <a:gd name="T8" fmla="+- 0 704 596"/>
                            <a:gd name="T9" fmla="*/ T8 w 109"/>
                            <a:gd name="T10" fmla="+- 0 195 195"/>
                            <a:gd name="T11" fmla="*/ 195 h 55"/>
                            <a:gd name="T12" fmla="+- 0 650 596"/>
                            <a:gd name="T13" fmla="*/ T12 w 109"/>
                            <a:gd name="T14" fmla="+- 0 250 195"/>
                            <a:gd name="T15" fmla="*/ 250 h 55"/>
                          </a:gdLst>
                          <a:ahLst/>
                          <a:cxnLst>
                            <a:cxn ang="0">
                              <a:pos x="T1" y="T3"/>
                            </a:cxn>
                            <a:cxn ang="0">
                              <a:pos x="T5" y="T7"/>
                            </a:cxn>
                            <a:cxn ang="0">
                              <a:pos x="T9" y="T11"/>
                            </a:cxn>
                            <a:cxn ang="0">
                              <a:pos x="T13" y="T15"/>
                            </a:cxn>
                          </a:cxnLst>
                          <a:rect l="0" t="0" r="r" b="b"/>
                          <a:pathLst>
                            <a:path w="109" h="55">
                              <a:moveTo>
                                <a:pt x="54" y="55"/>
                              </a:moveTo>
                              <a:lnTo>
                                <a:pt x="0" y="0"/>
                              </a:lnTo>
                              <a:lnTo>
                                <a:pt x="108" y="0"/>
                              </a:lnTo>
                              <a:lnTo>
                                <a:pt x="54" y="55"/>
                              </a:lnTo>
                              <a:close/>
                            </a:path>
                          </a:pathLst>
                        </a:custGeom>
                        <a:solidFill>
                          <a:srgbClr val="2020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8FB43B" id="Freeform 91" o:spid="_x0000_s1026" style="position:absolute;margin-left:29.8pt;margin-top:9.75pt;width:5.45pt;height:2.7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09,5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" path="m54,55l,,108,,54,55xe" fillcolor="#202020" stroked="f">
                <v:path arrowok="t" o:connecttype="custom" o:connectlocs="34290,158750;0,123825;68580,123825;34290,158750" o:connectangles="0,0,0,0"/>
                <w10:wrap anchorx="page"/>
              </v:shape>
            </w:pict>
          </mc:Fallback>
        </mc:AlternateContent>
      </w:r>
      <w:r>
        <w:rPr>
          <w:rFonts w:ascii="Roboto"/>
          <w:color w:val="202020"/>
          <w:sz w:val="20"/>
        </w:rPr>
        <w:t>TF-IDF</w:t>
      </w:r>
    </w:p>
    <w:p w14:paraId="1134664F" w14:textId="77777777" w:rsidR="0099680A" w:rsidRDefault="0099680A" w:rsidP="002F06F4">
      <w:pPr>
        <w:rPr>
          <w:rFonts w:ascii="Roboto"/>
          <w:sz w:val="16"/>
        </w:rPr>
      </w:pPr>
      <w:r>
        <w:rPr>
          <w:rFonts w:ascii="Roboto"/>
          <w:color w:val="202020"/>
          <w:sz w:val="16"/>
        </w:rPr>
        <w:t>The word counts suffer some issues: most frequent words are usually not important (like stop words), while they take high focus/count. TFIDF (Term Frequency - Inverse Document) is a way to adjust those counts:</w:t>
      </w:r>
    </w:p>
    <w:p w14:paraId="2245B09B" w14:textId="77777777" w:rsidR="0099680A" w:rsidRDefault="0099680A" w:rsidP="002F06F4">
      <w:pPr>
        <w:rPr>
          <w:rFonts w:ascii="Roboto"/>
          <w:sz w:val="16"/>
        </w:rPr>
      </w:pPr>
      <w:r>
        <w:rPr>
          <w:rFonts w:ascii="Roboto"/>
          <w:color w:val="202020"/>
          <w:sz w:val="16"/>
        </w:rPr>
        <w:t>TF: #mentions within a document IDF: #mentions across all docs</w:t>
      </w:r>
    </w:p>
    <w:p w14:paraId="6694F4DC" w14:textId="77777777" w:rsidR="0099680A" w:rsidRDefault="0099680A" w:rsidP="002F06F4">
      <w:pPr>
        <w:rPr>
          <w:rFonts w:ascii="Roboto"/>
          <w:sz w:val="16"/>
        </w:rPr>
      </w:pPr>
      <w:r>
        <w:rPr>
          <w:rFonts w:ascii="Roboto"/>
          <w:color w:val="202020"/>
          <w:sz w:val="16"/>
        </w:rPr>
        <w:t>So it gives higher importance to rare words across all docs (IDF++, TFIDF--), while it emphasyses on words appearing mostly in THIS doc (TF++, TFIDF--).</w:t>
      </w:r>
    </w:p>
    <w:p w14:paraId="7B8291DB" w14:textId="77777777" w:rsidR="0099680A" w:rsidRDefault="0099680A" w:rsidP="002F06F4">
      <w:pPr>
        <w:rPr>
          <w:rFonts w:ascii="Roboto"/>
          <w:sz w:val="16"/>
        </w:rPr>
      </w:pPr>
      <w:r>
        <w:rPr>
          <w:rFonts w:ascii="Roboto"/>
          <w:color w:val="202020"/>
          <w:sz w:val="16"/>
        </w:rPr>
        <w:t>If a word appearing only in the current doc/sentence, it has TFIDF=1. If a word appears in all docs/sents but not the current one, it has TFIDF=0. If a word (stop word for example) appearing a lot in the current doc/sent and also in ALL others, it will have high TF (count) and much higher</w:t>
      </w:r>
    </w:p>
    <w:p w14:paraId="5B227B03" w14:textId="77777777" w:rsidR="0099680A" w:rsidRDefault="0099680A" w:rsidP="002F06F4">
      <w:pPr>
        <w:rPr>
          <w:rFonts w:ascii="Roboto"/>
          <w:sz w:val="16"/>
        </w:rPr>
      </w:pPr>
      <w:r>
        <w:rPr>
          <w:rFonts w:ascii="Roboto"/>
          <w:color w:val="202020"/>
          <w:sz w:val="16"/>
        </w:rPr>
        <w:t>IDF (discount), so low TFIDF overall.</w:t>
      </w:r>
    </w:p>
    <w:p w14:paraId="54D6170D" w14:textId="77777777" w:rsidR="0099680A" w:rsidRDefault="0099680A" w:rsidP="002F06F4">
      <w:pPr>
        <w:rPr>
          <w:rFonts w:ascii="Roboto"/>
          <w:sz w:val="16"/>
        </w:rPr>
      </w:pPr>
      <w:r>
        <w:rPr>
          <w:noProof/>
        </w:rPr>
        <mc:AlternateContent>
          <mc:Choice Requires="wps">
            <w:drawing>
              <wp:anchor distT="0" distB="0" distL="0" distR="0" simplePos="0" relativeHeight="251732992" behindDoc="1" locked="0" layoutInCell="1" allowOverlap="1" wp14:anchorId="2BB535D5" wp14:editId="61DEFC8D">
                <wp:simplePos x="0" y="0"/>
                <wp:positionH relativeFrom="page">
                  <wp:posOffset>469900</wp:posOffset>
                </wp:positionH>
                <wp:positionV relativeFrom="paragraph">
                  <wp:posOffset>156845</wp:posOffset>
                </wp:positionV>
                <wp:extent cx="6718300" cy="971550"/>
                <wp:effectExtent l="0" t="0" r="0" b="0"/>
                <wp:wrapTopAndBottom/>
                <wp:docPr id="1317428134"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9715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9BF4FAE" w14:textId="77777777" w:rsidR="0099680A" w:rsidRDefault="0099680A" w:rsidP="0099680A">
                            <w:pPr>
                              <w:pStyle w:val="BodyText"/>
                              <w:spacing w:before="123"/>
                              <w:ind w:left="59"/>
                            </w:pPr>
                            <w:r>
                              <w:rPr>
                                <w:color w:val="202020"/>
                              </w:rPr>
                              <w:t>def train_model_tfidf(model, data, targets):</w:t>
                            </w:r>
                          </w:p>
                          <w:p w14:paraId="1B60A107" w14:textId="77777777" w:rsidR="0099680A" w:rsidRDefault="0099680A" w:rsidP="0099680A">
                            <w:pPr>
                              <w:pStyle w:val="BodyText"/>
                              <w:spacing w:before="32" w:line="288" w:lineRule="auto"/>
                              <w:ind w:left="396" w:right="4367"/>
                            </w:pPr>
                            <w:r>
                              <w:rPr>
                                <w:color w:val="202020"/>
                              </w:rPr>
                              <w:t># Create a Pipeline object with a TfidfVectorizer and the given model text_clf = Pipeline([('vect',TfidfVectorizer()),</w:t>
                            </w:r>
                          </w:p>
                          <w:p w14:paraId="650E42B6" w14:textId="77777777" w:rsidR="0099680A" w:rsidRDefault="0099680A" w:rsidP="0099680A">
                            <w:pPr>
                              <w:pStyle w:val="BodyText"/>
                              <w:spacing w:line="288" w:lineRule="auto"/>
                              <w:ind w:left="396" w:right="6905" w:firstLine="1764"/>
                            </w:pPr>
                            <w:r>
                              <w:rPr>
                                <w:color w:val="202020"/>
                              </w:rPr>
                              <w:t xml:space="preserve">('clf',  model)]) # Fit the model on the data and </w:t>
                            </w:r>
                            <w:r>
                              <w:rPr>
                                <w:color w:val="202020"/>
                                <w:spacing w:val="-3"/>
                              </w:rPr>
                              <w:t xml:space="preserve">targets </w:t>
                            </w:r>
                            <w:r>
                              <w:rPr>
                                <w:color w:val="202020"/>
                              </w:rPr>
                              <w:t>text_clf.fit(data, targets)</w:t>
                            </w:r>
                          </w:p>
                          <w:p w14:paraId="6F2230A8" w14:textId="77777777" w:rsidR="0099680A" w:rsidRDefault="0099680A" w:rsidP="0099680A">
                            <w:pPr>
                              <w:pStyle w:val="BodyText"/>
                              <w:spacing w:line="158" w:lineRule="exact"/>
                              <w:ind w:left="396"/>
                            </w:pPr>
                            <w:r>
                              <w:rPr>
                                <w:color w:val="202020"/>
                              </w:rPr>
                              <w:t>return text_clf</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B535D5" id="Text Box 90" o:spid="_x0000_s1145" type="#_x0000_t202" style="position:absolute;margin-left:37pt;margin-top:12.35pt;width:529pt;height:76.5pt;z-index:-2515834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" fillcolor="#f6f6f6" stroked="f">
                <v:path arrowok="t"/>
                <v:textbox inset="0,0,0,0">
                  <w:txbxContent>
                    <w:p w14:paraId="59BF4FAE" w14:textId="77777777" w:rsidR="0099680A" w:rsidRDefault="0099680A" w:rsidP="0099680A">
                      <w:pPr>
                        <w:pStyle w:val="BodyText"/>
                        <w:spacing w:before="123"/>
                        <w:ind w:left="59"/>
                      </w:pPr>
                      <w:r>
                        <w:rPr>
                          <w:color w:val="202020"/>
                        </w:rPr>
                        <w:t>def train_model_tfidf(model, data, targets):</w:t>
                      </w:r>
                    </w:p>
                    <w:p w14:paraId="1B60A107" w14:textId="77777777" w:rsidR="0099680A" w:rsidRDefault="0099680A" w:rsidP="0099680A">
                      <w:pPr>
                        <w:pStyle w:val="BodyText"/>
                        <w:spacing w:before="32" w:line="288" w:lineRule="auto"/>
                        <w:ind w:left="396" w:right="4367"/>
                      </w:pPr>
                      <w:r>
                        <w:rPr>
                          <w:color w:val="202020"/>
                        </w:rPr>
                        <w:t># Create a Pipeline object with a TfidfVectorizer and the given model text_clf = Pipeline([('vect',TfidfVectorizer()),</w:t>
                      </w:r>
                    </w:p>
                    <w:p w14:paraId="650E42B6" w14:textId="77777777" w:rsidR="0099680A" w:rsidRDefault="0099680A" w:rsidP="0099680A">
                      <w:pPr>
                        <w:pStyle w:val="BodyText"/>
                        <w:spacing w:line="288" w:lineRule="auto"/>
                        <w:ind w:left="396" w:right="6905" w:firstLine="1764"/>
                      </w:pPr>
                      <w:r>
                        <w:rPr>
                          <w:color w:val="202020"/>
                        </w:rPr>
                        <w:t xml:space="preserve">('clf',  model)]) # Fit the model on the data and </w:t>
                      </w:r>
                      <w:r>
                        <w:rPr>
                          <w:color w:val="202020"/>
                          <w:spacing w:val="-3"/>
                        </w:rPr>
                        <w:t xml:space="preserve">targets </w:t>
                      </w:r>
                      <w:r>
                        <w:rPr>
                          <w:color w:val="202020"/>
                        </w:rPr>
                        <w:t>text_clf.fit(data, targets)</w:t>
                      </w:r>
                    </w:p>
                    <w:p w14:paraId="6F2230A8" w14:textId="77777777" w:rsidR="0099680A" w:rsidRDefault="0099680A" w:rsidP="0099680A">
                      <w:pPr>
                        <w:pStyle w:val="BodyText"/>
                        <w:spacing w:line="158" w:lineRule="exact"/>
                        <w:ind w:left="396"/>
                      </w:pPr>
                      <w:r>
                        <w:rPr>
                          <w:color w:val="202020"/>
                        </w:rPr>
                        <w:t>return text_clf</w:t>
                      </w:r>
                    </w:p>
                  </w:txbxContent>
                </v:textbox>
                <w10:wrap type="topAndBottom" anchorx="page"/>
              </v:shape>
            </w:pict>
          </mc:Fallback>
        </mc:AlternateContent>
      </w:r>
      <w:r>
        <w:rPr>
          <w:noProof/>
        </w:rPr>
        <mc:AlternateContent>
          <mc:Choice Requires="wps">
            <w:drawing>
              <wp:anchor distT="0" distB="0" distL="0" distR="0" simplePos="0" relativeHeight="251734016" behindDoc="1" locked="0" layoutInCell="1" allowOverlap="1" wp14:anchorId="428B94B3" wp14:editId="7FD46AF2">
                <wp:simplePos x="0" y="0"/>
                <wp:positionH relativeFrom="page">
                  <wp:posOffset>469900</wp:posOffset>
                </wp:positionH>
                <wp:positionV relativeFrom="paragraph">
                  <wp:posOffset>1204595</wp:posOffset>
                </wp:positionV>
                <wp:extent cx="6718300" cy="971550"/>
                <wp:effectExtent l="0" t="0" r="0" b="0"/>
                <wp:wrapTopAndBottom/>
                <wp:docPr id="173422071"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9715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E7242E" w14:textId="77777777" w:rsidR="0099680A" w:rsidRDefault="0099680A" w:rsidP="0099680A">
                            <w:pPr>
                              <w:pStyle w:val="BodyText"/>
                              <w:spacing w:before="123"/>
                              <w:ind w:left="59"/>
                            </w:pPr>
                            <w:r>
                              <w:rPr>
                                <w:color w:val="202020"/>
                              </w:rPr>
                              <w:t>#Train the model with the training data</w:t>
                            </w:r>
                          </w:p>
                          <w:p w14:paraId="6E63F2B1" w14:textId="77777777" w:rsidR="0099680A" w:rsidRDefault="0099680A" w:rsidP="0099680A">
                            <w:pPr>
                              <w:pStyle w:val="BodyText"/>
                              <w:spacing w:before="32"/>
                              <w:ind w:left="59"/>
                            </w:pPr>
                            <w:r>
                              <w:rPr>
                                <w:color w:val="202020"/>
                              </w:rPr>
                              <w:t>DT = train_model_tfidf(DecisionTreeClassifier(random_state = 0), x_train, Y_train)</w:t>
                            </w:r>
                          </w:p>
                          <w:p w14:paraId="0B62656B" w14:textId="77777777" w:rsidR="0099680A" w:rsidRDefault="0099680A" w:rsidP="0099680A">
                            <w:pPr>
                              <w:pStyle w:val="BodyText"/>
                              <w:spacing w:before="6"/>
                              <w:rPr>
                                <w:sz w:val="19"/>
                              </w:rPr>
                            </w:pPr>
                          </w:p>
                          <w:p w14:paraId="58D969C0" w14:textId="77777777" w:rsidR="0099680A" w:rsidRDefault="0099680A" w:rsidP="0099680A">
                            <w:pPr>
                              <w:pStyle w:val="BodyText"/>
                              <w:spacing w:line="288" w:lineRule="auto"/>
                              <w:ind w:left="59" w:right="7644"/>
                            </w:pPr>
                            <w:r>
                              <w:rPr>
                                <w:color w:val="202020"/>
                              </w:rPr>
                              <w:t>#test the model with the test data y_pred=DT.predict(x_tes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8B94B3" id="Text Box 89" o:spid="_x0000_s1146" type="#_x0000_t202" style="position:absolute;margin-left:37pt;margin-top:94.85pt;width:529pt;height:76.5pt;z-index:-2515824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" fillcolor="#f6f6f6" stroked="f">
                <v:path arrowok="t"/>
                <v:textbox inset="0,0,0,0">
                  <w:txbxContent>
                    <w:p w14:paraId="70E7242E" w14:textId="77777777" w:rsidR="0099680A" w:rsidRDefault="0099680A" w:rsidP="0099680A">
                      <w:pPr>
                        <w:pStyle w:val="BodyText"/>
                        <w:spacing w:before="123"/>
                        <w:ind w:left="59"/>
                      </w:pPr>
                      <w:r>
                        <w:rPr>
                          <w:color w:val="202020"/>
                        </w:rPr>
                        <w:t>#Train the model with the training data</w:t>
                      </w:r>
                    </w:p>
                    <w:p w14:paraId="6E63F2B1" w14:textId="77777777" w:rsidR="0099680A" w:rsidRDefault="0099680A" w:rsidP="0099680A">
                      <w:pPr>
                        <w:pStyle w:val="BodyText"/>
                        <w:spacing w:before="32"/>
                        <w:ind w:left="59"/>
                      </w:pPr>
                      <w:r>
                        <w:rPr>
                          <w:color w:val="202020"/>
                        </w:rPr>
                        <w:t>DT = train_model_tfidf(DecisionTreeClassifier(random_state = 0), x_train, Y_train)</w:t>
                      </w:r>
                    </w:p>
                    <w:p w14:paraId="0B62656B" w14:textId="77777777" w:rsidR="0099680A" w:rsidRDefault="0099680A" w:rsidP="0099680A">
                      <w:pPr>
                        <w:pStyle w:val="BodyText"/>
                        <w:spacing w:before="6"/>
                        <w:rPr>
                          <w:sz w:val="19"/>
                        </w:rPr>
                      </w:pPr>
                    </w:p>
                    <w:p w14:paraId="58D969C0" w14:textId="77777777" w:rsidR="0099680A" w:rsidRDefault="0099680A" w:rsidP="0099680A">
                      <w:pPr>
                        <w:pStyle w:val="BodyText"/>
                        <w:spacing w:line="288" w:lineRule="auto"/>
                        <w:ind w:left="59" w:right="7644"/>
                      </w:pPr>
                      <w:r>
                        <w:rPr>
                          <w:color w:val="202020"/>
                        </w:rPr>
                        <w:t>#test the model with the test data y_pred=DT.predict(x_test)</w:t>
                      </w:r>
                    </w:p>
                  </w:txbxContent>
                </v:textbox>
                <w10:wrap type="topAndBottom" anchorx="page"/>
              </v:shape>
            </w:pict>
          </mc:Fallback>
        </mc:AlternateContent>
      </w:r>
      <w:r>
        <w:rPr>
          <w:noProof/>
        </w:rPr>
        <mc:AlternateContent>
          <mc:Choice Requires="wps">
            <w:drawing>
              <wp:anchor distT="0" distB="0" distL="0" distR="0" simplePos="0" relativeHeight="251735040" behindDoc="1" locked="0" layoutInCell="1" allowOverlap="1" wp14:anchorId="1317B08A" wp14:editId="0EDC63E5">
                <wp:simplePos x="0" y="0"/>
                <wp:positionH relativeFrom="page">
                  <wp:posOffset>469900</wp:posOffset>
                </wp:positionH>
                <wp:positionV relativeFrom="paragraph">
                  <wp:posOffset>2252345</wp:posOffset>
                </wp:positionV>
                <wp:extent cx="6718300" cy="3067050"/>
                <wp:effectExtent l="0" t="0" r="0" b="0"/>
                <wp:wrapTopAndBottom/>
                <wp:docPr id="683439801"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0670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794200" w14:textId="77777777" w:rsidR="0099680A" w:rsidRDefault="0099680A" w:rsidP="0099680A">
                            <w:pPr>
                              <w:pStyle w:val="BodyText"/>
                              <w:rPr>
                                <w:rFonts w:ascii="Roboto"/>
                              </w:rPr>
                            </w:pPr>
                          </w:p>
                          <w:p w14:paraId="1DE5DC9C" w14:textId="77777777" w:rsidR="0099680A" w:rsidRDefault="0099680A" w:rsidP="0099680A">
                            <w:pPr>
                              <w:pStyle w:val="BodyText"/>
                              <w:spacing w:before="10"/>
                              <w:rPr>
                                <w:rFonts w:ascii="Roboto"/>
                                <w:sz w:val="9"/>
                              </w:rPr>
                            </w:pPr>
                          </w:p>
                          <w:p w14:paraId="164D01A6" w14:textId="77777777" w:rsidR="0099680A" w:rsidRDefault="0099680A" w:rsidP="0099680A">
                            <w:pPr>
                              <w:pStyle w:val="BodyText"/>
                              <w:ind w:left="59"/>
                            </w:pPr>
                            <w:r>
                              <w:rPr>
                                <w:color w:val="202020"/>
                              </w:rPr>
                              <w:t># Calculate confusion matrix</w:t>
                            </w:r>
                          </w:p>
                          <w:p w14:paraId="234500E4" w14:textId="77777777" w:rsidR="0099680A" w:rsidRDefault="0099680A" w:rsidP="0099680A">
                            <w:pPr>
                              <w:pStyle w:val="BodyText"/>
                              <w:spacing w:before="31"/>
                              <w:ind w:left="59"/>
                            </w:pPr>
                            <w:r>
                              <w:rPr>
                                <w:color w:val="202020"/>
                              </w:rPr>
                              <w:t>confusion = confusion_matrix(Y_test, y_pred)</w:t>
                            </w:r>
                          </w:p>
                          <w:p w14:paraId="293FFE86" w14:textId="77777777" w:rsidR="0099680A" w:rsidRDefault="0099680A" w:rsidP="0099680A">
                            <w:pPr>
                              <w:pStyle w:val="BodyText"/>
                              <w:spacing w:before="6"/>
                              <w:rPr>
                                <w:sz w:val="19"/>
                              </w:rPr>
                            </w:pPr>
                          </w:p>
                          <w:p w14:paraId="17143067" w14:textId="77777777" w:rsidR="0099680A" w:rsidRDefault="0099680A" w:rsidP="0099680A">
                            <w:pPr>
                              <w:pStyle w:val="BodyText"/>
                              <w:spacing w:line="288" w:lineRule="auto"/>
                              <w:ind w:left="59" w:right="8316"/>
                            </w:pPr>
                            <w:r>
                              <w:rPr>
                                <w:color w:val="202020"/>
                              </w:rPr>
                              <w:t># Plot confusion matrix plt.figure(figsize=(8, 6))</w:t>
                            </w:r>
                          </w:p>
                          <w:p w14:paraId="7C918B19" w14:textId="77777777" w:rsidR="0099680A" w:rsidRDefault="0099680A" w:rsidP="0099680A">
                            <w:pPr>
                              <w:pStyle w:val="BodyText"/>
                              <w:spacing w:line="288" w:lineRule="auto"/>
                              <w:ind w:left="59" w:right="5040"/>
                            </w:pPr>
                            <w:r>
                              <w:rPr>
                                <w:color w:val="202020"/>
                              </w:rPr>
                              <w:t>plt.imshow(confusion, interpolation='nearest', cmap=plt.cm.Blues) plt.title('Confusion Matrix')</w:t>
                            </w:r>
                          </w:p>
                          <w:p w14:paraId="76923A4F" w14:textId="77777777" w:rsidR="0099680A" w:rsidRDefault="0099680A" w:rsidP="0099680A">
                            <w:pPr>
                              <w:pStyle w:val="BodyText"/>
                              <w:spacing w:line="158" w:lineRule="exact"/>
                              <w:ind w:left="59"/>
                            </w:pPr>
                            <w:r>
                              <w:rPr>
                                <w:color w:val="202020"/>
                              </w:rPr>
                              <w:t>plt.colorbar()</w:t>
                            </w:r>
                          </w:p>
                          <w:p w14:paraId="62D3EF32" w14:textId="77777777" w:rsidR="0099680A" w:rsidRDefault="0099680A" w:rsidP="0099680A">
                            <w:pPr>
                              <w:pStyle w:val="BodyText"/>
                              <w:spacing w:before="31" w:line="288" w:lineRule="auto"/>
                              <w:ind w:left="59" w:right="5124"/>
                            </w:pPr>
                            <w:r>
                              <w:rPr>
                                <w:color w:val="202020"/>
                              </w:rPr>
                              <w:t>classes = ['joy', 'fear', 'neutral', 'love', 'sadness', 'other'] tick_marks = np.arange(len(classes))</w:t>
                            </w:r>
                          </w:p>
                          <w:p w14:paraId="778C2CCC" w14:textId="77777777" w:rsidR="0099680A" w:rsidRDefault="0099680A" w:rsidP="0099680A">
                            <w:pPr>
                              <w:pStyle w:val="BodyText"/>
                              <w:spacing w:line="288" w:lineRule="auto"/>
                              <w:ind w:left="59" w:right="6804"/>
                            </w:pPr>
                            <w:r>
                              <w:rPr>
                                <w:color w:val="202020"/>
                              </w:rPr>
                              <w:t>plt.xticks(tick_marks, classes, rotation=45) plt.yticks(tick_marks, classes) plt.xlabel('Predicted Labels') plt.ylabel('True Labels')</w:t>
                            </w:r>
                          </w:p>
                          <w:p w14:paraId="579F93EE" w14:textId="77777777" w:rsidR="0099680A" w:rsidRDefault="0099680A" w:rsidP="0099680A">
                            <w:pPr>
                              <w:pStyle w:val="BodyText"/>
                              <w:spacing w:before="7"/>
                              <w:rPr>
                                <w:sz w:val="16"/>
                              </w:rPr>
                            </w:pPr>
                          </w:p>
                          <w:p w14:paraId="1FFAFB30" w14:textId="77777777" w:rsidR="0099680A" w:rsidRDefault="0099680A" w:rsidP="0099680A">
                            <w:pPr>
                              <w:pStyle w:val="BodyText"/>
                              <w:spacing w:line="288" w:lineRule="auto"/>
                              <w:ind w:left="59" w:right="6720"/>
                            </w:pPr>
                            <w:r>
                              <w:rPr>
                                <w:color w:val="202020"/>
                              </w:rPr>
                              <w:t># Display confusion matrix values on the plot for i in range(len(classes)):</w:t>
                            </w:r>
                          </w:p>
                          <w:p w14:paraId="7A831F39" w14:textId="77777777" w:rsidR="0099680A" w:rsidRDefault="0099680A" w:rsidP="0099680A">
                            <w:pPr>
                              <w:pStyle w:val="BodyText"/>
                              <w:spacing w:line="158" w:lineRule="exact"/>
                              <w:ind w:left="396"/>
                            </w:pPr>
                            <w:r>
                              <w:rPr>
                                <w:color w:val="202020"/>
                              </w:rPr>
                              <w:t>for j in range(len(classes)):</w:t>
                            </w:r>
                          </w:p>
                          <w:p w14:paraId="1351D628" w14:textId="77777777" w:rsidR="0099680A" w:rsidRDefault="0099680A" w:rsidP="0099680A">
                            <w:pPr>
                              <w:pStyle w:val="BodyText"/>
                              <w:spacing w:before="31" w:line="576" w:lineRule="auto"/>
                              <w:ind w:left="59" w:right="-1" w:firstLine="672"/>
                            </w:pPr>
                            <w:r>
                              <w:rPr>
                                <w:color w:val="202020"/>
                              </w:rPr>
                              <w:t>plt.text(j, i, str(confusion[i][j]), horizontalalignment='center', color='white' if confusion[i][j] &gt; confusion.max() plt.show()</w:t>
                            </w:r>
                          </w:p>
                          <w:p w14:paraId="4591672A" w14:textId="77777777" w:rsidR="0099680A" w:rsidRDefault="0099680A" w:rsidP="0099680A">
                            <w:pPr>
                              <w:pStyle w:val="BodyText"/>
                              <w:spacing w:line="157" w:lineRule="exact"/>
                              <w:ind w:left="59"/>
                            </w:pPr>
                            <w:r>
                              <w:rPr>
                                <w:color w:val="202020"/>
                              </w:rPr>
                              <w:t># Classification Repor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17B08A" id="Text Box 88" o:spid="_x0000_s1147" type="#_x0000_t202" style="position:absolute;margin-left:37pt;margin-top:177.35pt;width:529pt;height:241.5pt;z-index:-2515814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" fillcolor="#f6f6f6" stroked="f">
                <v:path arrowok="t"/>
                <v:textbox inset="0,0,0,0">
                  <w:txbxContent>
                    <w:p w14:paraId="43794200" w14:textId="77777777" w:rsidR="0099680A" w:rsidRDefault="0099680A" w:rsidP="0099680A">
                      <w:pPr>
                        <w:pStyle w:val="BodyText"/>
                        <w:rPr>
                          <w:rFonts w:ascii="Roboto"/>
                        </w:rPr>
                      </w:pPr>
                    </w:p>
                    <w:p w14:paraId="1DE5DC9C" w14:textId="77777777" w:rsidR="0099680A" w:rsidRDefault="0099680A" w:rsidP="0099680A">
                      <w:pPr>
                        <w:pStyle w:val="BodyText"/>
                        <w:spacing w:before="10"/>
                        <w:rPr>
                          <w:rFonts w:ascii="Roboto"/>
                          <w:sz w:val="9"/>
                        </w:rPr>
                      </w:pPr>
                    </w:p>
                    <w:p w14:paraId="164D01A6" w14:textId="77777777" w:rsidR="0099680A" w:rsidRDefault="0099680A" w:rsidP="0099680A">
                      <w:pPr>
                        <w:pStyle w:val="BodyText"/>
                        <w:ind w:left="59"/>
                      </w:pPr>
                      <w:r>
                        <w:rPr>
                          <w:color w:val="202020"/>
                        </w:rPr>
                        <w:t># Calculate confusion matrix</w:t>
                      </w:r>
                    </w:p>
                    <w:p w14:paraId="234500E4" w14:textId="77777777" w:rsidR="0099680A" w:rsidRDefault="0099680A" w:rsidP="0099680A">
                      <w:pPr>
                        <w:pStyle w:val="BodyText"/>
                        <w:spacing w:before="31"/>
                        <w:ind w:left="59"/>
                      </w:pPr>
                      <w:r>
                        <w:rPr>
                          <w:color w:val="202020"/>
                        </w:rPr>
                        <w:t>confusion = confusion_matrix(Y_test, y_pred)</w:t>
                      </w:r>
                    </w:p>
                    <w:p w14:paraId="293FFE86" w14:textId="77777777" w:rsidR="0099680A" w:rsidRDefault="0099680A" w:rsidP="0099680A">
                      <w:pPr>
                        <w:pStyle w:val="BodyText"/>
                        <w:spacing w:before="6"/>
                        <w:rPr>
                          <w:sz w:val="19"/>
                        </w:rPr>
                      </w:pPr>
                    </w:p>
                    <w:p w14:paraId="17143067" w14:textId="77777777" w:rsidR="0099680A" w:rsidRDefault="0099680A" w:rsidP="0099680A">
                      <w:pPr>
                        <w:pStyle w:val="BodyText"/>
                        <w:spacing w:line="288" w:lineRule="auto"/>
                        <w:ind w:left="59" w:right="8316"/>
                      </w:pPr>
                      <w:r>
                        <w:rPr>
                          <w:color w:val="202020"/>
                        </w:rPr>
                        <w:t># Plot confusion matrix plt.figure(figsize=(8, 6))</w:t>
                      </w:r>
                    </w:p>
                    <w:p w14:paraId="7C918B19" w14:textId="77777777" w:rsidR="0099680A" w:rsidRDefault="0099680A" w:rsidP="0099680A">
                      <w:pPr>
                        <w:pStyle w:val="BodyText"/>
                        <w:spacing w:line="288" w:lineRule="auto"/>
                        <w:ind w:left="59" w:right="5040"/>
                      </w:pPr>
                      <w:r>
                        <w:rPr>
                          <w:color w:val="202020"/>
                        </w:rPr>
                        <w:t>plt.imshow(confusion, interpolation='nearest', cmap=plt.cm.Blues) plt.title('Confusion Matrix')</w:t>
                      </w:r>
                    </w:p>
                    <w:p w14:paraId="76923A4F" w14:textId="77777777" w:rsidR="0099680A" w:rsidRDefault="0099680A" w:rsidP="0099680A">
                      <w:pPr>
                        <w:pStyle w:val="BodyText"/>
                        <w:spacing w:line="158" w:lineRule="exact"/>
                        <w:ind w:left="59"/>
                      </w:pPr>
                      <w:r>
                        <w:rPr>
                          <w:color w:val="202020"/>
                        </w:rPr>
                        <w:t>plt.colorbar()</w:t>
                      </w:r>
                    </w:p>
                    <w:p w14:paraId="62D3EF32" w14:textId="77777777" w:rsidR="0099680A" w:rsidRDefault="0099680A" w:rsidP="0099680A">
                      <w:pPr>
                        <w:pStyle w:val="BodyText"/>
                        <w:spacing w:before="31" w:line="288" w:lineRule="auto"/>
                        <w:ind w:left="59" w:right="5124"/>
                      </w:pPr>
                      <w:r>
                        <w:rPr>
                          <w:color w:val="202020"/>
                        </w:rPr>
                        <w:t>classes = ['joy', 'fear', 'neutral', 'love', 'sadness', 'other'] tick_marks = np.arange(len(classes))</w:t>
                      </w:r>
                    </w:p>
                    <w:p w14:paraId="778C2CCC" w14:textId="77777777" w:rsidR="0099680A" w:rsidRDefault="0099680A" w:rsidP="0099680A">
                      <w:pPr>
                        <w:pStyle w:val="BodyText"/>
                        <w:spacing w:line="288" w:lineRule="auto"/>
                        <w:ind w:left="59" w:right="6804"/>
                      </w:pPr>
                      <w:r>
                        <w:rPr>
                          <w:color w:val="202020"/>
                        </w:rPr>
                        <w:t>plt.xticks(tick_marks, classes, rotation=45) plt.yticks(tick_marks, classes) plt.xlabel('Predicted Labels') plt.ylabel('True Labels')</w:t>
                      </w:r>
                    </w:p>
                    <w:p w14:paraId="579F93EE" w14:textId="77777777" w:rsidR="0099680A" w:rsidRDefault="0099680A" w:rsidP="0099680A">
                      <w:pPr>
                        <w:pStyle w:val="BodyText"/>
                        <w:spacing w:before="7"/>
                        <w:rPr>
                          <w:sz w:val="16"/>
                        </w:rPr>
                      </w:pPr>
                    </w:p>
                    <w:p w14:paraId="1FFAFB30" w14:textId="77777777" w:rsidR="0099680A" w:rsidRDefault="0099680A" w:rsidP="0099680A">
                      <w:pPr>
                        <w:pStyle w:val="BodyText"/>
                        <w:spacing w:line="288" w:lineRule="auto"/>
                        <w:ind w:left="59" w:right="6720"/>
                      </w:pPr>
                      <w:r>
                        <w:rPr>
                          <w:color w:val="202020"/>
                        </w:rPr>
                        <w:t># Display confusion matrix values on the plot for i in range(len(classes)):</w:t>
                      </w:r>
                    </w:p>
                    <w:p w14:paraId="7A831F39" w14:textId="77777777" w:rsidR="0099680A" w:rsidRDefault="0099680A" w:rsidP="0099680A">
                      <w:pPr>
                        <w:pStyle w:val="BodyText"/>
                        <w:spacing w:line="158" w:lineRule="exact"/>
                        <w:ind w:left="396"/>
                      </w:pPr>
                      <w:r>
                        <w:rPr>
                          <w:color w:val="202020"/>
                        </w:rPr>
                        <w:t>for j in range(len(classes)):</w:t>
                      </w:r>
                    </w:p>
                    <w:p w14:paraId="1351D628" w14:textId="77777777" w:rsidR="0099680A" w:rsidRDefault="0099680A" w:rsidP="0099680A">
                      <w:pPr>
                        <w:pStyle w:val="BodyText"/>
                        <w:spacing w:before="31" w:line="576" w:lineRule="auto"/>
                        <w:ind w:left="59" w:right="-1" w:firstLine="672"/>
                      </w:pPr>
                      <w:r>
                        <w:rPr>
                          <w:color w:val="202020"/>
                        </w:rPr>
                        <w:t>plt.text(j, i, str(confusion[i][j]), horizontalalignment='center', color='white' if confusion[i][j] &gt; confusion.max() plt.show()</w:t>
                      </w:r>
                    </w:p>
                    <w:p w14:paraId="4591672A" w14:textId="77777777" w:rsidR="0099680A" w:rsidRDefault="0099680A" w:rsidP="0099680A">
                      <w:pPr>
                        <w:pStyle w:val="BodyText"/>
                        <w:spacing w:line="157" w:lineRule="exact"/>
                        <w:ind w:left="59"/>
                      </w:pPr>
                      <w:r>
                        <w:rPr>
                          <w:color w:val="202020"/>
                        </w:rPr>
                        <w:t># Classification Report</w:t>
                      </w:r>
                    </w:p>
                  </w:txbxContent>
                </v:textbox>
                <w10:wrap type="topAndBottom" anchorx="page"/>
              </v:shape>
            </w:pict>
          </mc:Fallback>
        </mc:AlternateContent>
      </w:r>
    </w:p>
    <w:p w14:paraId="343F3C51" w14:textId="77777777" w:rsidR="0099680A" w:rsidRDefault="0099680A" w:rsidP="002F06F4">
      <w:pPr>
        <w:rPr>
          <w:rFonts w:ascii="Roboto"/>
          <w:sz w:val="6"/>
        </w:rPr>
      </w:pPr>
    </w:p>
    <w:p w14:paraId="78F9CD28" w14:textId="77777777" w:rsidR="0099680A" w:rsidRDefault="0099680A" w:rsidP="002F06F4">
      <w:pPr>
        <w:rPr>
          <w:rFonts w:ascii="Roboto"/>
          <w:sz w:val="6"/>
        </w:rPr>
      </w:pPr>
    </w:p>
    <w:p w14:paraId="224080A7" w14:textId="77777777" w:rsidR="0099680A" w:rsidRDefault="0099680A" w:rsidP="002F06F4">
      <w:pPr>
        <w:rPr>
          <w:rFonts w:ascii="Roboto"/>
          <w:sz w:val="6"/>
        </w:rPr>
        <w:sectPr w:rsidR="0099680A">
          <w:pgSz w:w="11900" w:h="16840"/>
          <w:pgMar w:top="480" w:right="340" w:bottom="440" w:left="580" w:header="280" w:footer="258" w:gutter="0"/>
          <w:cols w:space="720"/>
        </w:sectPr>
      </w:pPr>
    </w:p>
    <w:p w14:paraId="1F9449BB" w14:textId="77777777" w:rsidR="0099680A" w:rsidRDefault="0099680A" w:rsidP="002F06F4">
      <w:pPr>
        <w:rPr>
          <w:rFonts w:ascii="Roboto"/>
          <w:sz w:val="4"/>
        </w:rPr>
      </w:pPr>
    </w:p>
    <w:p w14:paraId="16DD5437" w14:textId="77777777" w:rsidR="0099680A" w:rsidRDefault="0099680A" w:rsidP="002F06F4">
      <w:pPr>
        <w:rPr>
          <w:rFonts w:ascii="Roboto"/>
          <w:sz w:val="20"/>
        </w:rPr>
      </w:pPr>
      <w:r>
        <w:rPr>
          <w:rFonts w:ascii="Roboto"/>
          <w:noProof/>
          <w:sz w:val="20"/>
        </w:rPr>
        <mc:AlternateContent>
          <mc:Choice Requires="wps">
            <w:drawing>
              <wp:inline distT="0" distB="0" distL="0" distR="0" wp14:anchorId="37F0FFCA" wp14:editId="3391B9AE">
                <wp:extent cx="6718300" cy="304800"/>
                <wp:effectExtent l="0" t="0" r="0" b="0"/>
                <wp:docPr id="600341350"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048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C02959" w14:textId="77777777" w:rsidR="0099680A" w:rsidRDefault="0099680A" w:rsidP="0099680A">
                            <w:pPr>
                              <w:pStyle w:val="BodyText"/>
                              <w:spacing w:before="23"/>
                              <w:ind w:left="59"/>
                            </w:pPr>
                            <w:r>
                              <w:rPr>
                                <w:color w:val="202020"/>
                              </w:rPr>
                              <w:t>print("Classification Report:\n", classification_report(Y_test, y_pred))</w:t>
                            </w:r>
                          </w:p>
                        </w:txbxContent>
                      </wps:txbx>
                      <wps:bodyPr rot="0" vert="horz" wrap="square" lIns="0" tIns="0" rIns="0" bIns="0" anchor="t" anchorCtr="0" upright="1">
                        <a:noAutofit/>
                      </wps:bodyPr>
                    </wps:wsp>
                  </a:graphicData>
                </a:graphic>
              </wp:inline>
            </w:drawing>
          </mc:Choice>
          <mc:Fallback>
            <w:pict>
              <v:shape w14:anchorId="37F0FFCA" id="Text Box 87" o:spid="_x0000_s1148" type="#_x0000_t202" style="width:529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" fillcolor="#f6f6f6" stroked="f">
                <v:path arrowok="t"/>
                <v:textbox inset="0,0,0,0">
                  <w:txbxContent>
                    <w:p w14:paraId="1BC02959" w14:textId="77777777" w:rsidR="0099680A" w:rsidRDefault="0099680A" w:rsidP="0099680A">
                      <w:pPr>
                        <w:pStyle w:val="BodyText"/>
                        <w:spacing w:before="23"/>
                        <w:ind w:left="59"/>
                      </w:pPr>
                      <w:r>
                        <w:rPr>
                          <w:color w:val="202020"/>
                        </w:rPr>
                        <w:t>print("Classification Report:\n", classification_report(Y_test, y_pred))</w:t>
                      </w:r>
                    </w:p>
                  </w:txbxContent>
                </v:textbox>
                <w10:anchorlock/>
              </v:shape>
            </w:pict>
          </mc:Fallback>
        </mc:AlternateContent>
      </w:r>
    </w:p>
    <w:p w14:paraId="43F48E2F" w14:textId="77777777" w:rsidR="0099680A" w:rsidRDefault="0099680A" w:rsidP="002F06F4">
      <w:pPr>
        <w:rPr>
          <w:rFonts w:ascii="Roboto"/>
          <w:sz w:val="5"/>
        </w:rPr>
      </w:pPr>
    </w:p>
    <w:p w14:paraId="17FF7080" w14:textId="77777777" w:rsidR="0099680A" w:rsidRDefault="0099680A" w:rsidP="002F06F4">
      <w:pPr>
        <w:rPr>
          <w:rFonts w:ascii="Roboto"/>
          <w:sz w:val="20"/>
        </w:rPr>
      </w:pPr>
      <w:r>
        <w:rPr>
          <w:rFonts w:ascii="Roboto"/>
          <w:noProof/>
          <w:sz w:val="20"/>
        </w:rPr>
        <w:drawing>
          <wp:inline distT="0" distB="0" distL="0" distR="0" wp14:anchorId="788D251E" wp14:editId="59D5F917">
            <wp:extent cx="2980277" cy="2635662"/>
            <wp:effectExtent l="0" t="0" r="0" b="0"/>
            <wp:docPr id="1177145416" name="Picture 11771454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145416" name="Picture 1177145416" descr="A screenshot of a computer&#10;&#10;Description automatically generated"/>
                    <pic:cNvPicPr/>
                  </pic:nvPicPr>
                  <pic:blipFill>
                    <a:blip r:embed="rId46" cstate="print"/>
                    <a:stretch>
                      <a:fillRect/>
                    </a:stretch>
                  </pic:blipFill>
                  <pic:spPr>
                    <a:xfrm>
                      <a:off x="0" y="0"/>
                      <a:ext cx="2980277" cy="2635662"/>
                    </a:xfrm>
                    <a:prstGeom prst="rect">
                      <a:avLst/>
                    </a:prstGeom>
                  </pic:spPr>
                </pic:pic>
              </a:graphicData>
            </a:graphic>
          </wp:inline>
        </w:drawing>
      </w:r>
    </w:p>
    <w:p w14:paraId="3D8BA6A8" w14:textId="77777777" w:rsidR="0099680A" w:rsidRDefault="0099680A" w:rsidP="002F06F4">
      <w:r>
        <w:rPr>
          <w:color w:val="202020"/>
        </w:rPr>
        <w:t>Classification Report:</w:t>
      </w:r>
    </w:p>
    <w:tbl>
      <w:tblPr>
        <w:tblW w:w="0" w:type="auto"/>
        <w:tblInd w:w="567" w:type="dxa"/>
        <w:tblLayout w:type="fixed"/>
        <w:tblCellMar>
          <w:left w:w="0" w:type="dxa"/>
          <w:right w:w="0" w:type="dxa"/>
        </w:tblCellMar>
        <w:tblLook w:val="01E0" w:firstRow="1" w:lastRow="1" w:firstColumn="1" w:lastColumn="1" w:noHBand="0" w:noVBand="0"/>
      </w:tblPr>
      <w:tblGrid>
        <w:gridCol w:w="1184"/>
        <w:gridCol w:w="1050"/>
        <w:gridCol w:w="756"/>
        <w:gridCol w:w="882"/>
        <w:gridCol w:w="764"/>
      </w:tblGrid>
      <w:tr w:rsidR="0099680A" w14:paraId="5650944A" w14:textId="77777777" w:rsidTr="006241A2">
        <w:trPr>
          <w:trHeight w:val="244"/>
        </w:trPr>
        <w:tc>
          <w:tcPr>
            <w:tcW w:w="1184" w:type="dxa"/>
          </w:tcPr>
          <w:p w14:paraId="318551CD" w14:textId="77777777" w:rsidR="0099680A" w:rsidRDefault="0099680A" w:rsidP="002F06F4">
            <w:pPr>
              <w:rPr>
                <w:sz w:val="14"/>
              </w:rPr>
            </w:pPr>
          </w:p>
        </w:tc>
        <w:tc>
          <w:tcPr>
            <w:tcW w:w="1050" w:type="dxa"/>
          </w:tcPr>
          <w:p w14:paraId="629FE5FC" w14:textId="77777777" w:rsidR="0099680A" w:rsidRDefault="0099680A" w:rsidP="002F06F4">
            <w:pPr>
              <w:rPr>
                <w:sz w:val="14"/>
              </w:rPr>
            </w:pPr>
            <w:r>
              <w:rPr>
                <w:color w:val="202020"/>
                <w:sz w:val="14"/>
              </w:rPr>
              <w:t>precision</w:t>
            </w:r>
          </w:p>
        </w:tc>
        <w:tc>
          <w:tcPr>
            <w:tcW w:w="756" w:type="dxa"/>
          </w:tcPr>
          <w:p w14:paraId="2B46DD73" w14:textId="77777777" w:rsidR="0099680A" w:rsidRDefault="0099680A" w:rsidP="002F06F4">
            <w:pPr>
              <w:rPr>
                <w:sz w:val="14"/>
              </w:rPr>
            </w:pPr>
            <w:r>
              <w:rPr>
                <w:color w:val="202020"/>
                <w:sz w:val="14"/>
              </w:rPr>
              <w:t>recall</w:t>
            </w:r>
          </w:p>
        </w:tc>
        <w:tc>
          <w:tcPr>
            <w:tcW w:w="882" w:type="dxa"/>
          </w:tcPr>
          <w:p w14:paraId="58AA43A4" w14:textId="77777777" w:rsidR="0099680A" w:rsidRDefault="0099680A" w:rsidP="002F06F4">
            <w:pPr>
              <w:rPr>
                <w:sz w:val="14"/>
              </w:rPr>
            </w:pPr>
            <w:r>
              <w:rPr>
                <w:color w:val="202020"/>
                <w:sz w:val="14"/>
              </w:rPr>
              <w:t>f1-score</w:t>
            </w:r>
          </w:p>
        </w:tc>
        <w:tc>
          <w:tcPr>
            <w:tcW w:w="764" w:type="dxa"/>
          </w:tcPr>
          <w:p w14:paraId="16F1D3A1" w14:textId="77777777" w:rsidR="0099680A" w:rsidRDefault="0099680A" w:rsidP="002F06F4">
            <w:pPr>
              <w:rPr>
                <w:sz w:val="14"/>
              </w:rPr>
            </w:pPr>
            <w:r>
              <w:rPr>
                <w:color w:val="202020"/>
                <w:sz w:val="14"/>
              </w:rPr>
              <w:t>support</w:t>
            </w:r>
          </w:p>
        </w:tc>
      </w:tr>
      <w:tr w:rsidR="0099680A" w14:paraId="389CBEC7" w14:textId="77777777" w:rsidTr="006241A2">
        <w:trPr>
          <w:trHeight w:val="259"/>
        </w:trPr>
        <w:tc>
          <w:tcPr>
            <w:tcW w:w="1184" w:type="dxa"/>
          </w:tcPr>
          <w:p w14:paraId="6C55BBB0" w14:textId="77777777" w:rsidR="0099680A" w:rsidRDefault="0099680A" w:rsidP="002F06F4">
            <w:pPr>
              <w:rPr>
                <w:sz w:val="14"/>
              </w:rPr>
            </w:pPr>
            <w:r>
              <w:rPr>
                <w:color w:val="202020"/>
                <w:sz w:val="14"/>
              </w:rPr>
              <w:t>fear</w:t>
            </w:r>
          </w:p>
        </w:tc>
        <w:tc>
          <w:tcPr>
            <w:tcW w:w="1050" w:type="dxa"/>
          </w:tcPr>
          <w:p w14:paraId="300E42DA" w14:textId="77777777" w:rsidR="0099680A" w:rsidRDefault="0099680A" w:rsidP="002F06F4">
            <w:pPr>
              <w:rPr>
                <w:sz w:val="14"/>
              </w:rPr>
            </w:pPr>
            <w:r>
              <w:rPr>
                <w:color w:val="202020"/>
                <w:sz w:val="14"/>
              </w:rPr>
              <w:t>0.30</w:t>
            </w:r>
          </w:p>
        </w:tc>
        <w:tc>
          <w:tcPr>
            <w:tcW w:w="756" w:type="dxa"/>
          </w:tcPr>
          <w:p w14:paraId="2E277F09" w14:textId="77777777" w:rsidR="0099680A" w:rsidRDefault="0099680A" w:rsidP="002F06F4">
            <w:pPr>
              <w:rPr>
                <w:sz w:val="14"/>
              </w:rPr>
            </w:pPr>
            <w:r>
              <w:rPr>
                <w:color w:val="202020"/>
                <w:sz w:val="14"/>
              </w:rPr>
              <w:t>0.33</w:t>
            </w:r>
          </w:p>
        </w:tc>
        <w:tc>
          <w:tcPr>
            <w:tcW w:w="882" w:type="dxa"/>
          </w:tcPr>
          <w:p w14:paraId="3C414DF1" w14:textId="77777777" w:rsidR="0099680A" w:rsidRDefault="0099680A" w:rsidP="002F06F4">
            <w:pPr>
              <w:rPr>
                <w:sz w:val="14"/>
              </w:rPr>
            </w:pPr>
            <w:r>
              <w:rPr>
                <w:color w:val="202020"/>
                <w:sz w:val="14"/>
              </w:rPr>
              <w:t>0.31</w:t>
            </w:r>
          </w:p>
        </w:tc>
        <w:tc>
          <w:tcPr>
            <w:tcW w:w="764" w:type="dxa"/>
          </w:tcPr>
          <w:p w14:paraId="3057EFF1" w14:textId="77777777" w:rsidR="0099680A" w:rsidRDefault="0099680A" w:rsidP="002F06F4">
            <w:pPr>
              <w:rPr>
                <w:sz w:val="14"/>
              </w:rPr>
            </w:pPr>
            <w:r>
              <w:rPr>
                <w:color w:val="202020"/>
                <w:sz w:val="14"/>
              </w:rPr>
              <w:t>808</w:t>
            </w:r>
          </w:p>
        </w:tc>
      </w:tr>
      <w:tr w:rsidR="0099680A" w14:paraId="6E961437" w14:textId="77777777" w:rsidTr="006241A2">
        <w:trPr>
          <w:trHeight w:val="174"/>
        </w:trPr>
        <w:tc>
          <w:tcPr>
            <w:tcW w:w="1184" w:type="dxa"/>
          </w:tcPr>
          <w:p w14:paraId="704FA40B" w14:textId="77777777" w:rsidR="0099680A" w:rsidRDefault="0099680A" w:rsidP="002F06F4">
            <w:pPr>
              <w:rPr>
                <w:sz w:val="14"/>
              </w:rPr>
            </w:pPr>
            <w:r>
              <w:rPr>
                <w:color w:val="202020"/>
                <w:sz w:val="14"/>
              </w:rPr>
              <w:t>joy</w:t>
            </w:r>
          </w:p>
        </w:tc>
        <w:tc>
          <w:tcPr>
            <w:tcW w:w="1050" w:type="dxa"/>
          </w:tcPr>
          <w:p w14:paraId="3A552C56" w14:textId="77777777" w:rsidR="0099680A" w:rsidRDefault="0099680A" w:rsidP="002F06F4">
            <w:pPr>
              <w:rPr>
                <w:sz w:val="14"/>
              </w:rPr>
            </w:pPr>
            <w:r>
              <w:rPr>
                <w:color w:val="202020"/>
                <w:sz w:val="14"/>
              </w:rPr>
              <w:t>0.37</w:t>
            </w:r>
          </w:p>
        </w:tc>
        <w:tc>
          <w:tcPr>
            <w:tcW w:w="756" w:type="dxa"/>
          </w:tcPr>
          <w:p w14:paraId="7092C046" w14:textId="77777777" w:rsidR="0099680A" w:rsidRDefault="0099680A" w:rsidP="002F06F4">
            <w:pPr>
              <w:rPr>
                <w:sz w:val="14"/>
              </w:rPr>
            </w:pPr>
            <w:r>
              <w:rPr>
                <w:color w:val="202020"/>
                <w:sz w:val="14"/>
              </w:rPr>
              <w:t>0.37</w:t>
            </w:r>
          </w:p>
        </w:tc>
        <w:tc>
          <w:tcPr>
            <w:tcW w:w="882" w:type="dxa"/>
          </w:tcPr>
          <w:p w14:paraId="48E71FE3" w14:textId="77777777" w:rsidR="0099680A" w:rsidRDefault="0099680A" w:rsidP="002F06F4">
            <w:pPr>
              <w:rPr>
                <w:sz w:val="14"/>
              </w:rPr>
            </w:pPr>
            <w:r>
              <w:rPr>
                <w:color w:val="202020"/>
                <w:sz w:val="14"/>
              </w:rPr>
              <w:t>0.37</w:t>
            </w:r>
          </w:p>
        </w:tc>
        <w:tc>
          <w:tcPr>
            <w:tcW w:w="764" w:type="dxa"/>
          </w:tcPr>
          <w:p w14:paraId="65BF1503" w14:textId="77777777" w:rsidR="0099680A" w:rsidRDefault="0099680A" w:rsidP="002F06F4">
            <w:pPr>
              <w:rPr>
                <w:sz w:val="14"/>
              </w:rPr>
            </w:pPr>
            <w:r>
              <w:rPr>
                <w:color w:val="202020"/>
                <w:sz w:val="14"/>
              </w:rPr>
              <w:t>960</w:t>
            </w:r>
          </w:p>
        </w:tc>
      </w:tr>
      <w:tr w:rsidR="0099680A" w14:paraId="437DEAA8" w14:textId="77777777" w:rsidTr="006241A2">
        <w:trPr>
          <w:trHeight w:val="174"/>
        </w:trPr>
        <w:tc>
          <w:tcPr>
            <w:tcW w:w="1184" w:type="dxa"/>
          </w:tcPr>
          <w:p w14:paraId="0E92730D" w14:textId="77777777" w:rsidR="0099680A" w:rsidRDefault="0099680A" w:rsidP="002F06F4">
            <w:pPr>
              <w:rPr>
                <w:sz w:val="14"/>
              </w:rPr>
            </w:pPr>
            <w:r>
              <w:rPr>
                <w:color w:val="202020"/>
                <w:sz w:val="14"/>
              </w:rPr>
              <w:t>love</w:t>
            </w:r>
          </w:p>
        </w:tc>
        <w:tc>
          <w:tcPr>
            <w:tcW w:w="1050" w:type="dxa"/>
          </w:tcPr>
          <w:p w14:paraId="235470F2" w14:textId="77777777" w:rsidR="0099680A" w:rsidRDefault="0099680A" w:rsidP="002F06F4">
            <w:pPr>
              <w:rPr>
                <w:sz w:val="14"/>
              </w:rPr>
            </w:pPr>
            <w:r>
              <w:rPr>
                <w:color w:val="202020"/>
                <w:sz w:val="14"/>
              </w:rPr>
              <w:t>0.32</w:t>
            </w:r>
          </w:p>
        </w:tc>
        <w:tc>
          <w:tcPr>
            <w:tcW w:w="756" w:type="dxa"/>
          </w:tcPr>
          <w:p w14:paraId="797DC8BB" w14:textId="77777777" w:rsidR="0099680A" w:rsidRDefault="0099680A" w:rsidP="002F06F4">
            <w:pPr>
              <w:rPr>
                <w:sz w:val="14"/>
              </w:rPr>
            </w:pPr>
            <w:r>
              <w:rPr>
                <w:color w:val="202020"/>
                <w:sz w:val="14"/>
              </w:rPr>
              <w:t>0.30</w:t>
            </w:r>
          </w:p>
        </w:tc>
        <w:tc>
          <w:tcPr>
            <w:tcW w:w="882" w:type="dxa"/>
          </w:tcPr>
          <w:p w14:paraId="698A9F73" w14:textId="77777777" w:rsidR="0099680A" w:rsidRDefault="0099680A" w:rsidP="002F06F4">
            <w:pPr>
              <w:rPr>
                <w:sz w:val="14"/>
              </w:rPr>
            </w:pPr>
            <w:r>
              <w:rPr>
                <w:color w:val="202020"/>
                <w:sz w:val="14"/>
              </w:rPr>
              <w:t>0.31</w:t>
            </w:r>
          </w:p>
        </w:tc>
        <w:tc>
          <w:tcPr>
            <w:tcW w:w="764" w:type="dxa"/>
          </w:tcPr>
          <w:p w14:paraId="0613DFD0" w14:textId="77777777" w:rsidR="0099680A" w:rsidRDefault="0099680A" w:rsidP="002F06F4">
            <w:pPr>
              <w:rPr>
                <w:sz w:val="14"/>
              </w:rPr>
            </w:pPr>
            <w:r>
              <w:rPr>
                <w:color w:val="202020"/>
                <w:sz w:val="14"/>
              </w:rPr>
              <w:t>381</w:t>
            </w:r>
          </w:p>
        </w:tc>
      </w:tr>
      <w:tr w:rsidR="0099680A" w14:paraId="3C4A8CFC" w14:textId="77777777" w:rsidTr="006241A2">
        <w:trPr>
          <w:trHeight w:val="174"/>
        </w:trPr>
        <w:tc>
          <w:tcPr>
            <w:tcW w:w="1184" w:type="dxa"/>
          </w:tcPr>
          <w:p w14:paraId="509FFC6E" w14:textId="77777777" w:rsidR="0099680A" w:rsidRDefault="0099680A" w:rsidP="002F06F4">
            <w:pPr>
              <w:rPr>
                <w:sz w:val="14"/>
              </w:rPr>
            </w:pPr>
            <w:r>
              <w:rPr>
                <w:color w:val="202020"/>
                <w:sz w:val="14"/>
              </w:rPr>
              <w:t>neutral</w:t>
            </w:r>
          </w:p>
        </w:tc>
        <w:tc>
          <w:tcPr>
            <w:tcW w:w="1050" w:type="dxa"/>
          </w:tcPr>
          <w:p w14:paraId="24A3FA27" w14:textId="77777777" w:rsidR="0099680A" w:rsidRDefault="0099680A" w:rsidP="002F06F4">
            <w:pPr>
              <w:rPr>
                <w:sz w:val="14"/>
              </w:rPr>
            </w:pPr>
            <w:r>
              <w:rPr>
                <w:color w:val="202020"/>
                <w:sz w:val="14"/>
              </w:rPr>
              <w:t>0.30</w:t>
            </w:r>
          </w:p>
        </w:tc>
        <w:tc>
          <w:tcPr>
            <w:tcW w:w="756" w:type="dxa"/>
          </w:tcPr>
          <w:p w14:paraId="41C07D1D" w14:textId="77777777" w:rsidR="0099680A" w:rsidRDefault="0099680A" w:rsidP="002F06F4">
            <w:pPr>
              <w:rPr>
                <w:sz w:val="14"/>
              </w:rPr>
            </w:pPr>
            <w:r>
              <w:rPr>
                <w:color w:val="202020"/>
                <w:sz w:val="14"/>
              </w:rPr>
              <w:t>0.37</w:t>
            </w:r>
          </w:p>
        </w:tc>
        <w:tc>
          <w:tcPr>
            <w:tcW w:w="882" w:type="dxa"/>
          </w:tcPr>
          <w:p w14:paraId="108C9E4D" w14:textId="77777777" w:rsidR="0099680A" w:rsidRDefault="0099680A" w:rsidP="002F06F4">
            <w:pPr>
              <w:rPr>
                <w:sz w:val="14"/>
              </w:rPr>
            </w:pPr>
            <w:r>
              <w:rPr>
                <w:color w:val="202020"/>
                <w:sz w:val="14"/>
              </w:rPr>
              <w:t>0.33</w:t>
            </w:r>
          </w:p>
        </w:tc>
        <w:tc>
          <w:tcPr>
            <w:tcW w:w="764" w:type="dxa"/>
          </w:tcPr>
          <w:p w14:paraId="7DA19E80" w14:textId="77777777" w:rsidR="0099680A" w:rsidRDefault="0099680A" w:rsidP="002F06F4">
            <w:pPr>
              <w:rPr>
                <w:sz w:val="14"/>
              </w:rPr>
            </w:pPr>
            <w:r>
              <w:rPr>
                <w:color w:val="202020"/>
                <w:sz w:val="14"/>
              </w:rPr>
              <w:t>794</w:t>
            </w:r>
          </w:p>
        </w:tc>
      </w:tr>
      <w:tr w:rsidR="0099680A" w14:paraId="54187DEA" w14:textId="77777777" w:rsidTr="006241A2">
        <w:trPr>
          <w:trHeight w:val="174"/>
        </w:trPr>
        <w:tc>
          <w:tcPr>
            <w:tcW w:w="1184" w:type="dxa"/>
          </w:tcPr>
          <w:p w14:paraId="130F7C63" w14:textId="77777777" w:rsidR="0099680A" w:rsidRDefault="0099680A" w:rsidP="002F06F4">
            <w:pPr>
              <w:rPr>
                <w:sz w:val="14"/>
              </w:rPr>
            </w:pPr>
            <w:r>
              <w:rPr>
                <w:color w:val="202020"/>
                <w:sz w:val="14"/>
              </w:rPr>
              <w:t>other</w:t>
            </w:r>
          </w:p>
        </w:tc>
        <w:tc>
          <w:tcPr>
            <w:tcW w:w="1050" w:type="dxa"/>
          </w:tcPr>
          <w:p w14:paraId="54239776" w14:textId="77777777" w:rsidR="0099680A" w:rsidRDefault="0099680A" w:rsidP="002F06F4">
            <w:pPr>
              <w:rPr>
                <w:sz w:val="14"/>
              </w:rPr>
            </w:pPr>
            <w:r>
              <w:rPr>
                <w:color w:val="202020"/>
                <w:sz w:val="14"/>
              </w:rPr>
              <w:t>0.17</w:t>
            </w:r>
          </w:p>
        </w:tc>
        <w:tc>
          <w:tcPr>
            <w:tcW w:w="756" w:type="dxa"/>
          </w:tcPr>
          <w:p w14:paraId="74767E3A" w14:textId="77777777" w:rsidR="0099680A" w:rsidRDefault="0099680A" w:rsidP="002F06F4">
            <w:pPr>
              <w:rPr>
                <w:sz w:val="14"/>
              </w:rPr>
            </w:pPr>
            <w:r>
              <w:rPr>
                <w:color w:val="202020"/>
                <w:sz w:val="14"/>
              </w:rPr>
              <w:t>0.11</w:t>
            </w:r>
          </w:p>
        </w:tc>
        <w:tc>
          <w:tcPr>
            <w:tcW w:w="882" w:type="dxa"/>
          </w:tcPr>
          <w:p w14:paraId="00D57AA6" w14:textId="77777777" w:rsidR="0099680A" w:rsidRDefault="0099680A" w:rsidP="002F06F4">
            <w:pPr>
              <w:rPr>
                <w:sz w:val="14"/>
              </w:rPr>
            </w:pPr>
            <w:r>
              <w:rPr>
                <w:color w:val="202020"/>
                <w:sz w:val="14"/>
              </w:rPr>
              <w:t>0.13</w:t>
            </w:r>
          </w:p>
        </w:tc>
        <w:tc>
          <w:tcPr>
            <w:tcW w:w="764" w:type="dxa"/>
          </w:tcPr>
          <w:p w14:paraId="18CEE449" w14:textId="77777777" w:rsidR="0099680A" w:rsidRDefault="0099680A" w:rsidP="002F06F4">
            <w:pPr>
              <w:rPr>
                <w:sz w:val="14"/>
              </w:rPr>
            </w:pPr>
            <w:r>
              <w:rPr>
                <w:color w:val="202020"/>
                <w:sz w:val="14"/>
              </w:rPr>
              <w:t>390</w:t>
            </w:r>
          </w:p>
        </w:tc>
      </w:tr>
      <w:tr w:rsidR="0099680A" w14:paraId="25803011" w14:textId="77777777" w:rsidTr="006241A2">
        <w:trPr>
          <w:trHeight w:val="259"/>
        </w:trPr>
        <w:tc>
          <w:tcPr>
            <w:tcW w:w="1184" w:type="dxa"/>
          </w:tcPr>
          <w:p w14:paraId="4AA36498" w14:textId="77777777" w:rsidR="0099680A" w:rsidRDefault="0099680A" w:rsidP="002F06F4">
            <w:pPr>
              <w:rPr>
                <w:sz w:val="14"/>
              </w:rPr>
            </w:pPr>
            <w:r>
              <w:rPr>
                <w:color w:val="202020"/>
                <w:sz w:val="14"/>
              </w:rPr>
              <w:t>sadness</w:t>
            </w:r>
          </w:p>
        </w:tc>
        <w:tc>
          <w:tcPr>
            <w:tcW w:w="1050" w:type="dxa"/>
          </w:tcPr>
          <w:p w14:paraId="7956F0A2" w14:textId="77777777" w:rsidR="0099680A" w:rsidRDefault="0099680A" w:rsidP="002F06F4">
            <w:pPr>
              <w:rPr>
                <w:sz w:val="14"/>
              </w:rPr>
            </w:pPr>
            <w:r>
              <w:rPr>
                <w:color w:val="202020"/>
                <w:sz w:val="14"/>
              </w:rPr>
              <w:t>0.26</w:t>
            </w:r>
          </w:p>
        </w:tc>
        <w:tc>
          <w:tcPr>
            <w:tcW w:w="756" w:type="dxa"/>
          </w:tcPr>
          <w:p w14:paraId="175A79C1" w14:textId="77777777" w:rsidR="0099680A" w:rsidRDefault="0099680A" w:rsidP="002F06F4">
            <w:pPr>
              <w:rPr>
                <w:sz w:val="14"/>
              </w:rPr>
            </w:pPr>
            <w:r>
              <w:rPr>
                <w:color w:val="202020"/>
                <w:sz w:val="14"/>
              </w:rPr>
              <w:t>0.21</w:t>
            </w:r>
          </w:p>
        </w:tc>
        <w:tc>
          <w:tcPr>
            <w:tcW w:w="882" w:type="dxa"/>
          </w:tcPr>
          <w:p w14:paraId="04FDA12E" w14:textId="77777777" w:rsidR="0099680A" w:rsidRDefault="0099680A" w:rsidP="002F06F4">
            <w:pPr>
              <w:rPr>
                <w:sz w:val="14"/>
              </w:rPr>
            </w:pPr>
            <w:r>
              <w:rPr>
                <w:color w:val="202020"/>
                <w:sz w:val="14"/>
              </w:rPr>
              <w:t>0.23</w:t>
            </w:r>
          </w:p>
        </w:tc>
        <w:tc>
          <w:tcPr>
            <w:tcW w:w="764" w:type="dxa"/>
          </w:tcPr>
          <w:p w14:paraId="111D20CE" w14:textId="77777777" w:rsidR="0099680A" w:rsidRDefault="0099680A" w:rsidP="002F06F4">
            <w:pPr>
              <w:rPr>
                <w:sz w:val="14"/>
              </w:rPr>
            </w:pPr>
            <w:r>
              <w:rPr>
                <w:color w:val="202020"/>
                <w:sz w:val="14"/>
              </w:rPr>
              <w:t>645</w:t>
            </w:r>
          </w:p>
        </w:tc>
      </w:tr>
      <w:tr w:rsidR="0099680A" w14:paraId="755A6D6C" w14:textId="77777777" w:rsidTr="006241A2">
        <w:trPr>
          <w:trHeight w:val="259"/>
        </w:trPr>
        <w:tc>
          <w:tcPr>
            <w:tcW w:w="1184" w:type="dxa"/>
          </w:tcPr>
          <w:p w14:paraId="41C0BC9D" w14:textId="77777777" w:rsidR="0099680A" w:rsidRDefault="0099680A" w:rsidP="002F06F4">
            <w:pPr>
              <w:rPr>
                <w:sz w:val="14"/>
              </w:rPr>
            </w:pPr>
            <w:r>
              <w:rPr>
                <w:color w:val="202020"/>
                <w:sz w:val="14"/>
              </w:rPr>
              <w:t>accuracy</w:t>
            </w:r>
          </w:p>
        </w:tc>
        <w:tc>
          <w:tcPr>
            <w:tcW w:w="1050" w:type="dxa"/>
          </w:tcPr>
          <w:p w14:paraId="1A10B4F8" w14:textId="77777777" w:rsidR="0099680A" w:rsidRDefault="0099680A" w:rsidP="002F06F4">
            <w:pPr>
              <w:rPr>
                <w:sz w:val="14"/>
              </w:rPr>
            </w:pPr>
          </w:p>
        </w:tc>
        <w:tc>
          <w:tcPr>
            <w:tcW w:w="756" w:type="dxa"/>
          </w:tcPr>
          <w:p w14:paraId="0DFB5115" w14:textId="77777777" w:rsidR="0099680A" w:rsidRDefault="0099680A" w:rsidP="002F06F4">
            <w:pPr>
              <w:rPr>
                <w:sz w:val="14"/>
              </w:rPr>
            </w:pPr>
          </w:p>
        </w:tc>
        <w:tc>
          <w:tcPr>
            <w:tcW w:w="882" w:type="dxa"/>
          </w:tcPr>
          <w:p w14:paraId="7D6254F0" w14:textId="77777777" w:rsidR="0099680A" w:rsidRDefault="0099680A" w:rsidP="002F06F4">
            <w:pPr>
              <w:rPr>
                <w:sz w:val="14"/>
              </w:rPr>
            </w:pPr>
            <w:r>
              <w:rPr>
                <w:color w:val="202020"/>
                <w:sz w:val="14"/>
              </w:rPr>
              <w:t>0.30</w:t>
            </w:r>
          </w:p>
        </w:tc>
        <w:tc>
          <w:tcPr>
            <w:tcW w:w="764" w:type="dxa"/>
          </w:tcPr>
          <w:p w14:paraId="406171E0" w14:textId="77777777" w:rsidR="0099680A" w:rsidRDefault="0099680A" w:rsidP="002F06F4">
            <w:pPr>
              <w:rPr>
                <w:sz w:val="14"/>
              </w:rPr>
            </w:pPr>
            <w:r>
              <w:rPr>
                <w:color w:val="202020"/>
                <w:sz w:val="14"/>
              </w:rPr>
              <w:t>3978</w:t>
            </w:r>
          </w:p>
        </w:tc>
      </w:tr>
      <w:tr w:rsidR="0099680A" w14:paraId="3F374A39" w14:textId="77777777" w:rsidTr="006241A2">
        <w:trPr>
          <w:trHeight w:val="169"/>
        </w:trPr>
        <w:tc>
          <w:tcPr>
            <w:tcW w:w="1184" w:type="dxa"/>
          </w:tcPr>
          <w:p w14:paraId="2924BA47" w14:textId="77777777" w:rsidR="0099680A" w:rsidRDefault="0099680A" w:rsidP="002F06F4">
            <w:pPr>
              <w:rPr>
                <w:sz w:val="14"/>
              </w:rPr>
            </w:pPr>
            <w:r>
              <w:rPr>
                <w:color w:val="202020"/>
                <w:sz w:val="14"/>
              </w:rPr>
              <w:t>macro avg</w:t>
            </w:r>
          </w:p>
        </w:tc>
        <w:tc>
          <w:tcPr>
            <w:tcW w:w="1050" w:type="dxa"/>
          </w:tcPr>
          <w:p w14:paraId="010AFAF5" w14:textId="77777777" w:rsidR="0099680A" w:rsidRDefault="0099680A" w:rsidP="002F06F4">
            <w:pPr>
              <w:rPr>
                <w:sz w:val="14"/>
              </w:rPr>
            </w:pPr>
            <w:r>
              <w:rPr>
                <w:color w:val="202020"/>
                <w:sz w:val="14"/>
              </w:rPr>
              <w:t>0.29</w:t>
            </w:r>
          </w:p>
        </w:tc>
        <w:tc>
          <w:tcPr>
            <w:tcW w:w="756" w:type="dxa"/>
          </w:tcPr>
          <w:p w14:paraId="1D4A2F38" w14:textId="77777777" w:rsidR="0099680A" w:rsidRDefault="0099680A" w:rsidP="002F06F4">
            <w:pPr>
              <w:rPr>
                <w:sz w:val="14"/>
              </w:rPr>
            </w:pPr>
            <w:r>
              <w:rPr>
                <w:color w:val="202020"/>
                <w:sz w:val="14"/>
              </w:rPr>
              <w:t>0.28</w:t>
            </w:r>
          </w:p>
        </w:tc>
        <w:tc>
          <w:tcPr>
            <w:tcW w:w="882" w:type="dxa"/>
          </w:tcPr>
          <w:p w14:paraId="4202433F" w14:textId="77777777" w:rsidR="0099680A" w:rsidRDefault="0099680A" w:rsidP="002F06F4">
            <w:pPr>
              <w:rPr>
                <w:sz w:val="14"/>
              </w:rPr>
            </w:pPr>
            <w:r>
              <w:rPr>
                <w:color w:val="202020"/>
                <w:sz w:val="14"/>
              </w:rPr>
              <w:t>0.28</w:t>
            </w:r>
          </w:p>
        </w:tc>
        <w:tc>
          <w:tcPr>
            <w:tcW w:w="764" w:type="dxa"/>
          </w:tcPr>
          <w:p w14:paraId="6BDAAD4D" w14:textId="77777777" w:rsidR="0099680A" w:rsidRDefault="0099680A" w:rsidP="002F06F4">
            <w:pPr>
              <w:rPr>
                <w:sz w:val="14"/>
              </w:rPr>
            </w:pPr>
            <w:r>
              <w:rPr>
                <w:color w:val="202020"/>
                <w:sz w:val="14"/>
              </w:rPr>
              <w:t>3978</w:t>
            </w:r>
          </w:p>
        </w:tc>
      </w:tr>
      <w:tr w:rsidR="0099680A" w14:paraId="31FFDA05" w14:textId="77777777" w:rsidTr="006241A2">
        <w:trPr>
          <w:trHeight w:val="154"/>
        </w:trPr>
        <w:tc>
          <w:tcPr>
            <w:tcW w:w="1184" w:type="dxa"/>
          </w:tcPr>
          <w:p w14:paraId="4727523C" w14:textId="77777777" w:rsidR="0099680A" w:rsidRDefault="0099680A" w:rsidP="002F06F4">
            <w:pPr>
              <w:rPr>
                <w:sz w:val="14"/>
              </w:rPr>
            </w:pPr>
            <w:r>
              <w:rPr>
                <w:color w:val="202020"/>
                <w:sz w:val="14"/>
              </w:rPr>
              <w:t>weighted avg</w:t>
            </w:r>
          </w:p>
        </w:tc>
        <w:tc>
          <w:tcPr>
            <w:tcW w:w="1050" w:type="dxa"/>
          </w:tcPr>
          <w:p w14:paraId="4A8AA65B" w14:textId="77777777" w:rsidR="0099680A" w:rsidRDefault="0099680A" w:rsidP="002F06F4">
            <w:pPr>
              <w:rPr>
                <w:sz w:val="14"/>
              </w:rPr>
            </w:pPr>
            <w:r>
              <w:rPr>
                <w:color w:val="202020"/>
                <w:sz w:val="14"/>
              </w:rPr>
              <w:t>0.30</w:t>
            </w:r>
          </w:p>
        </w:tc>
        <w:tc>
          <w:tcPr>
            <w:tcW w:w="756" w:type="dxa"/>
          </w:tcPr>
          <w:p w14:paraId="441CD3BD" w14:textId="77777777" w:rsidR="0099680A" w:rsidRDefault="0099680A" w:rsidP="002F06F4">
            <w:pPr>
              <w:rPr>
                <w:sz w:val="14"/>
              </w:rPr>
            </w:pPr>
            <w:r>
              <w:rPr>
                <w:color w:val="202020"/>
                <w:sz w:val="14"/>
              </w:rPr>
              <w:t>0.30</w:t>
            </w:r>
          </w:p>
        </w:tc>
        <w:tc>
          <w:tcPr>
            <w:tcW w:w="882" w:type="dxa"/>
          </w:tcPr>
          <w:p w14:paraId="20F3DBF8" w14:textId="77777777" w:rsidR="0099680A" w:rsidRDefault="0099680A" w:rsidP="002F06F4">
            <w:pPr>
              <w:rPr>
                <w:sz w:val="14"/>
              </w:rPr>
            </w:pPr>
            <w:r>
              <w:rPr>
                <w:color w:val="202020"/>
                <w:sz w:val="14"/>
              </w:rPr>
              <w:t>0.30</w:t>
            </w:r>
          </w:p>
        </w:tc>
        <w:tc>
          <w:tcPr>
            <w:tcW w:w="764" w:type="dxa"/>
          </w:tcPr>
          <w:p w14:paraId="464A788F" w14:textId="77777777" w:rsidR="0099680A" w:rsidRDefault="0099680A" w:rsidP="002F06F4">
            <w:pPr>
              <w:rPr>
                <w:sz w:val="14"/>
              </w:rPr>
            </w:pPr>
            <w:r>
              <w:rPr>
                <w:color w:val="202020"/>
                <w:sz w:val="14"/>
              </w:rPr>
              <w:t>3978</w:t>
            </w:r>
          </w:p>
        </w:tc>
      </w:tr>
    </w:tbl>
    <w:p w14:paraId="3F5BC403" w14:textId="77777777" w:rsidR="0099680A" w:rsidRDefault="0099680A" w:rsidP="002F06F4"/>
    <w:p w14:paraId="3E7B8AE5" w14:textId="77777777" w:rsidR="0099680A" w:rsidRDefault="0099680A" w:rsidP="002F06F4"/>
    <w:p w14:paraId="248C4AEF" w14:textId="77777777" w:rsidR="0099680A" w:rsidRDefault="0099680A" w:rsidP="002F06F4"/>
    <w:p w14:paraId="35238133" w14:textId="77777777" w:rsidR="0099680A" w:rsidRDefault="0099680A" w:rsidP="002F06F4">
      <w:pPr>
        <w:rPr>
          <w:sz w:val="12"/>
        </w:rPr>
      </w:pPr>
    </w:p>
    <w:p w14:paraId="2E205B38" w14:textId="77777777" w:rsidR="0099680A" w:rsidRDefault="0099680A" w:rsidP="002F06F4">
      <w:r>
        <w:rPr>
          <w:noProof/>
        </w:rPr>
        <mc:AlternateContent>
          <mc:Choice Requires="wps">
            <w:drawing>
              <wp:anchor distT="0" distB="0" distL="114300" distR="114300" simplePos="0" relativeHeight="251666432" behindDoc="0" locked="0" layoutInCell="1" allowOverlap="1" wp14:anchorId="00C1D7AD" wp14:editId="277BC60A">
                <wp:simplePos x="0" y="0"/>
                <wp:positionH relativeFrom="page">
                  <wp:posOffset>378460</wp:posOffset>
                </wp:positionH>
                <wp:positionV relativeFrom="paragraph">
                  <wp:posOffset>108585</wp:posOffset>
                </wp:positionV>
                <wp:extent cx="69215" cy="34925"/>
                <wp:effectExtent l="0" t="0" r="0" b="0"/>
                <wp:wrapNone/>
                <wp:docPr id="827957082" name="Freeform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9215" cy="34925"/>
                        </a:xfrm>
                        <a:custGeom>
                          <a:avLst/>
                          <a:gdLst>
                            <a:gd name="T0" fmla="+- 0 650 596"/>
                            <a:gd name="T1" fmla="*/ T0 w 109"/>
                            <a:gd name="T2" fmla="+- 0 225 171"/>
                            <a:gd name="T3" fmla="*/ 225 h 55"/>
                            <a:gd name="T4" fmla="+- 0 596 596"/>
                            <a:gd name="T5" fmla="*/ T4 w 109"/>
                            <a:gd name="T6" fmla="+- 0 171 171"/>
                            <a:gd name="T7" fmla="*/ 171 h 55"/>
                            <a:gd name="T8" fmla="+- 0 704 596"/>
                            <a:gd name="T9" fmla="*/ T8 w 109"/>
                            <a:gd name="T10" fmla="+- 0 171 171"/>
                            <a:gd name="T11" fmla="*/ 171 h 55"/>
                            <a:gd name="T12" fmla="+- 0 650 596"/>
                            <a:gd name="T13" fmla="*/ T12 w 109"/>
                            <a:gd name="T14" fmla="+- 0 225 171"/>
                            <a:gd name="T15" fmla="*/ 225 h 55"/>
                          </a:gdLst>
                          <a:ahLst/>
                          <a:cxnLst>
                            <a:cxn ang="0">
                              <a:pos x="T1" y="T3"/>
                            </a:cxn>
                            <a:cxn ang="0">
                              <a:pos x="T5" y="T7"/>
                            </a:cxn>
                            <a:cxn ang="0">
                              <a:pos x="T9" y="T11"/>
                            </a:cxn>
                            <a:cxn ang="0">
                              <a:pos x="T13" y="T15"/>
                            </a:cxn>
                          </a:cxnLst>
                          <a:rect l="0" t="0" r="r" b="b"/>
                          <a:pathLst>
                            <a:path w="109" h="55">
                              <a:moveTo>
                                <a:pt x="54" y="54"/>
                              </a:moveTo>
                              <a:lnTo>
                                <a:pt x="0" y="0"/>
                              </a:lnTo>
                              <a:lnTo>
                                <a:pt x="108" y="0"/>
                              </a:lnTo>
                              <a:lnTo>
                                <a:pt x="54" y="54"/>
                              </a:lnTo>
                              <a:close/>
                            </a:path>
                          </a:pathLst>
                        </a:custGeom>
                        <a:solidFill>
                          <a:srgbClr val="2020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DE5B05" id="Freeform 86" o:spid="_x0000_s1026" style="position:absolute;margin-left:29.8pt;margin-top:8.55pt;width:5.45pt;height:2.7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09,5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" path="m54,54l,,108,,54,54xe" fillcolor="#202020" stroked="f">
                <v:path arrowok="t" o:connecttype="custom" o:connectlocs="34290,142875;0,108585;68580,108585;34290,142875" o:connectangles="0,0,0,0"/>
                <w10:wrap anchorx="page"/>
              </v:shape>
            </w:pict>
          </mc:Fallback>
        </mc:AlternateContent>
      </w:r>
      <w:r>
        <w:rPr>
          <w:color w:val="202020"/>
        </w:rPr>
        <w:t>Word embedding pipeline to fit the dataframe</w:t>
      </w:r>
    </w:p>
    <w:p w14:paraId="2A583715" w14:textId="77777777" w:rsidR="0099680A" w:rsidRDefault="0099680A" w:rsidP="002F06F4">
      <w:pPr>
        <w:rPr>
          <w:rFonts w:ascii="Roboto"/>
        </w:rPr>
      </w:pPr>
      <w:r>
        <w:rPr>
          <w:noProof/>
        </w:rPr>
        <mc:AlternateContent>
          <mc:Choice Requires="wps">
            <w:drawing>
              <wp:anchor distT="0" distB="0" distL="0" distR="0" simplePos="0" relativeHeight="251736064" behindDoc="1" locked="0" layoutInCell="1" allowOverlap="1" wp14:anchorId="52693E55" wp14:editId="2A8919E9">
                <wp:simplePos x="0" y="0"/>
                <wp:positionH relativeFrom="page">
                  <wp:posOffset>469900</wp:posOffset>
                </wp:positionH>
                <wp:positionV relativeFrom="paragraph">
                  <wp:posOffset>222250</wp:posOffset>
                </wp:positionV>
                <wp:extent cx="6718300" cy="609600"/>
                <wp:effectExtent l="0" t="0" r="0" b="0"/>
                <wp:wrapTopAndBottom/>
                <wp:docPr id="41215459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6096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4128AA" w14:textId="77777777" w:rsidR="0099680A" w:rsidRDefault="0099680A" w:rsidP="0099680A">
                            <w:pPr>
                              <w:pStyle w:val="BodyText"/>
                              <w:spacing w:before="123" w:line="288" w:lineRule="auto"/>
                              <w:ind w:left="59" w:right="7056"/>
                            </w:pPr>
                            <w:r>
                              <w:rPr>
                                <w:color w:val="202020"/>
                              </w:rPr>
                              <w:t>train_df = pd.read_csv('./fin_train.csv') val_df = pd.read_csv('./fin_val.csv') test_df = pd.read_csv('./fin_train.csv')</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693E55" id="Text Box 85" o:spid="_x0000_s1149" type="#_x0000_t202" style="position:absolute;margin-left:37pt;margin-top:17.5pt;width:529pt;height:48pt;z-index:-2515804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" fillcolor="#f6f6f6" stroked="f">
                <v:path arrowok="t"/>
                <v:textbox inset="0,0,0,0">
                  <w:txbxContent>
                    <w:p w14:paraId="134128AA" w14:textId="77777777" w:rsidR="0099680A" w:rsidRDefault="0099680A" w:rsidP="0099680A">
                      <w:pPr>
                        <w:pStyle w:val="BodyText"/>
                        <w:spacing w:before="123" w:line="288" w:lineRule="auto"/>
                        <w:ind w:left="59" w:right="7056"/>
                      </w:pPr>
                      <w:r>
                        <w:rPr>
                          <w:color w:val="202020"/>
                        </w:rPr>
                        <w:t>train_df = pd.read_csv('./fin_train.csv') val_df = pd.read_csv('./fin_val.csv') test_df = pd.read_csv('./fin_train.csv')</w:t>
                      </w:r>
                    </w:p>
                  </w:txbxContent>
                </v:textbox>
                <w10:wrap type="topAndBottom" anchorx="page"/>
              </v:shape>
            </w:pict>
          </mc:Fallback>
        </mc:AlternateContent>
      </w:r>
      <w:r>
        <w:rPr>
          <w:noProof/>
        </w:rPr>
        <mc:AlternateContent>
          <mc:Choice Requires="wps">
            <w:drawing>
              <wp:anchor distT="0" distB="0" distL="0" distR="0" simplePos="0" relativeHeight="251737088" behindDoc="1" locked="0" layoutInCell="1" allowOverlap="1" wp14:anchorId="68B3C553" wp14:editId="53A5FE82">
                <wp:simplePos x="0" y="0"/>
                <wp:positionH relativeFrom="page">
                  <wp:posOffset>469900</wp:posOffset>
                </wp:positionH>
                <wp:positionV relativeFrom="paragraph">
                  <wp:posOffset>908050</wp:posOffset>
                </wp:positionV>
                <wp:extent cx="6718300" cy="1574800"/>
                <wp:effectExtent l="0" t="0" r="0" b="0"/>
                <wp:wrapTopAndBottom/>
                <wp:docPr id="78324388"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15748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CE566B" w14:textId="77777777" w:rsidR="0099680A" w:rsidRDefault="0099680A" w:rsidP="0099680A">
                            <w:pPr>
                              <w:pStyle w:val="BodyText"/>
                              <w:spacing w:before="123"/>
                              <w:ind w:left="59"/>
                            </w:pPr>
                            <w:r>
                              <w:rPr>
                                <w:color w:val="202020"/>
                              </w:rPr>
                              <w:t>## Text Preprocessing</w:t>
                            </w:r>
                          </w:p>
                          <w:p w14:paraId="30D61E04" w14:textId="77777777" w:rsidR="0099680A" w:rsidRDefault="0099680A" w:rsidP="0099680A">
                            <w:pPr>
                              <w:pStyle w:val="BodyText"/>
                              <w:spacing w:before="32" w:line="288" w:lineRule="auto"/>
                              <w:ind w:left="59" w:right="7560"/>
                            </w:pPr>
                            <w:r>
                              <w:rPr>
                                <w:color w:val="202020"/>
                              </w:rPr>
                              <w:t>#Splitting the text from the labels X_trn = train_df['content']</w:t>
                            </w:r>
                          </w:p>
                          <w:p w14:paraId="214A3C72" w14:textId="77777777" w:rsidR="0099680A" w:rsidRDefault="0099680A" w:rsidP="0099680A">
                            <w:pPr>
                              <w:pStyle w:val="BodyText"/>
                              <w:spacing w:line="158" w:lineRule="exact"/>
                              <w:ind w:left="59"/>
                            </w:pPr>
                            <w:r>
                              <w:rPr>
                                <w:color w:val="202020"/>
                              </w:rPr>
                              <w:t>y_trn = train_df['sentiment']</w:t>
                            </w:r>
                          </w:p>
                          <w:p w14:paraId="37FDB5B6" w14:textId="77777777" w:rsidR="0099680A" w:rsidRDefault="0099680A" w:rsidP="0099680A">
                            <w:pPr>
                              <w:pStyle w:val="BodyText"/>
                              <w:spacing w:before="6"/>
                              <w:rPr>
                                <w:sz w:val="19"/>
                              </w:rPr>
                            </w:pPr>
                          </w:p>
                          <w:p w14:paraId="1B30C7DC" w14:textId="77777777" w:rsidR="0099680A" w:rsidRDefault="0099680A" w:rsidP="0099680A">
                            <w:pPr>
                              <w:pStyle w:val="BodyText"/>
                              <w:spacing w:line="288" w:lineRule="auto"/>
                              <w:ind w:left="59" w:right="8148"/>
                            </w:pPr>
                            <w:r>
                              <w:rPr>
                                <w:color w:val="202020"/>
                              </w:rPr>
                              <w:t>X_tst = test_df['content'] Y_tst = test_df['sentiment']</w:t>
                            </w:r>
                          </w:p>
                          <w:p w14:paraId="396FF400" w14:textId="77777777" w:rsidR="0099680A" w:rsidRDefault="0099680A" w:rsidP="0099680A">
                            <w:pPr>
                              <w:pStyle w:val="BodyText"/>
                              <w:spacing w:before="8"/>
                              <w:rPr>
                                <w:sz w:val="16"/>
                              </w:rPr>
                            </w:pPr>
                          </w:p>
                          <w:p w14:paraId="16F07CDE" w14:textId="77777777" w:rsidR="0099680A" w:rsidRDefault="0099680A" w:rsidP="0099680A">
                            <w:pPr>
                              <w:pStyle w:val="BodyText"/>
                              <w:spacing w:line="288" w:lineRule="auto"/>
                              <w:ind w:left="59" w:right="8232"/>
                            </w:pPr>
                            <w:r>
                              <w:rPr>
                                <w:color w:val="202020"/>
                              </w:rPr>
                              <w:t>X_val = val_df['content'] y_val = val_df['sentiment']</w:t>
                            </w:r>
                          </w:p>
                          <w:p w14:paraId="22F31476" w14:textId="77777777" w:rsidR="0099680A" w:rsidRDefault="0099680A" w:rsidP="0099680A">
                            <w:pPr>
                              <w:pStyle w:val="BodyText"/>
                              <w:spacing w:before="8"/>
                              <w:rPr>
                                <w:sz w:val="16"/>
                              </w:rPr>
                            </w:pPr>
                          </w:p>
                          <w:p w14:paraId="6264B51A" w14:textId="77777777" w:rsidR="0099680A" w:rsidRDefault="0099680A" w:rsidP="0099680A">
                            <w:pPr>
                              <w:pStyle w:val="BodyText"/>
                              <w:ind w:left="59"/>
                            </w:pPr>
                            <w:r>
                              <w:rPr>
                                <w:color w:val="202020"/>
                              </w:rPr>
                              <w:t>y_trn.value_cou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B3C553" id="Text Box 84" o:spid="_x0000_s1150" type="#_x0000_t202" style="position:absolute;margin-left:37pt;margin-top:71.5pt;width:529pt;height:124pt;z-index:-2515793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" fillcolor="#f6f6f6" stroked="f">
                <v:path arrowok="t"/>
                <v:textbox inset="0,0,0,0">
                  <w:txbxContent>
                    <w:p w14:paraId="32CE566B" w14:textId="77777777" w:rsidR="0099680A" w:rsidRDefault="0099680A" w:rsidP="0099680A">
                      <w:pPr>
                        <w:pStyle w:val="BodyText"/>
                        <w:spacing w:before="123"/>
                        <w:ind w:left="59"/>
                      </w:pPr>
                      <w:r>
                        <w:rPr>
                          <w:color w:val="202020"/>
                        </w:rPr>
                        <w:t>## Text Preprocessing</w:t>
                      </w:r>
                    </w:p>
                    <w:p w14:paraId="30D61E04" w14:textId="77777777" w:rsidR="0099680A" w:rsidRDefault="0099680A" w:rsidP="0099680A">
                      <w:pPr>
                        <w:pStyle w:val="BodyText"/>
                        <w:spacing w:before="32" w:line="288" w:lineRule="auto"/>
                        <w:ind w:left="59" w:right="7560"/>
                      </w:pPr>
                      <w:r>
                        <w:rPr>
                          <w:color w:val="202020"/>
                        </w:rPr>
                        <w:t>#Splitting the text from the labels X_trn = train_df['content']</w:t>
                      </w:r>
                    </w:p>
                    <w:p w14:paraId="214A3C72" w14:textId="77777777" w:rsidR="0099680A" w:rsidRDefault="0099680A" w:rsidP="0099680A">
                      <w:pPr>
                        <w:pStyle w:val="BodyText"/>
                        <w:spacing w:line="158" w:lineRule="exact"/>
                        <w:ind w:left="59"/>
                      </w:pPr>
                      <w:r>
                        <w:rPr>
                          <w:color w:val="202020"/>
                        </w:rPr>
                        <w:t>y_trn = train_df['sentiment']</w:t>
                      </w:r>
                    </w:p>
                    <w:p w14:paraId="37FDB5B6" w14:textId="77777777" w:rsidR="0099680A" w:rsidRDefault="0099680A" w:rsidP="0099680A">
                      <w:pPr>
                        <w:pStyle w:val="BodyText"/>
                        <w:spacing w:before="6"/>
                        <w:rPr>
                          <w:sz w:val="19"/>
                        </w:rPr>
                      </w:pPr>
                    </w:p>
                    <w:p w14:paraId="1B30C7DC" w14:textId="77777777" w:rsidR="0099680A" w:rsidRDefault="0099680A" w:rsidP="0099680A">
                      <w:pPr>
                        <w:pStyle w:val="BodyText"/>
                        <w:spacing w:line="288" w:lineRule="auto"/>
                        <w:ind w:left="59" w:right="8148"/>
                      </w:pPr>
                      <w:r>
                        <w:rPr>
                          <w:color w:val="202020"/>
                        </w:rPr>
                        <w:t>X_tst = test_df['content'] Y_tst = test_df['sentiment']</w:t>
                      </w:r>
                    </w:p>
                    <w:p w14:paraId="396FF400" w14:textId="77777777" w:rsidR="0099680A" w:rsidRDefault="0099680A" w:rsidP="0099680A">
                      <w:pPr>
                        <w:pStyle w:val="BodyText"/>
                        <w:spacing w:before="8"/>
                        <w:rPr>
                          <w:sz w:val="16"/>
                        </w:rPr>
                      </w:pPr>
                    </w:p>
                    <w:p w14:paraId="16F07CDE" w14:textId="77777777" w:rsidR="0099680A" w:rsidRDefault="0099680A" w:rsidP="0099680A">
                      <w:pPr>
                        <w:pStyle w:val="BodyText"/>
                        <w:spacing w:line="288" w:lineRule="auto"/>
                        <w:ind w:left="59" w:right="8232"/>
                      </w:pPr>
                      <w:r>
                        <w:rPr>
                          <w:color w:val="202020"/>
                        </w:rPr>
                        <w:t>X_val = val_df['content'] y_val = val_df['sentiment']</w:t>
                      </w:r>
                    </w:p>
                    <w:p w14:paraId="22F31476" w14:textId="77777777" w:rsidR="0099680A" w:rsidRDefault="0099680A" w:rsidP="0099680A">
                      <w:pPr>
                        <w:pStyle w:val="BodyText"/>
                        <w:spacing w:before="8"/>
                        <w:rPr>
                          <w:sz w:val="16"/>
                        </w:rPr>
                      </w:pPr>
                    </w:p>
                    <w:p w14:paraId="6264B51A" w14:textId="77777777" w:rsidR="0099680A" w:rsidRDefault="0099680A" w:rsidP="0099680A">
                      <w:pPr>
                        <w:pStyle w:val="BodyText"/>
                        <w:ind w:left="59"/>
                      </w:pPr>
                      <w:r>
                        <w:rPr>
                          <w:color w:val="202020"/>
                        </w:rPr>
                        <w:t>y_trn.value_counts()</w:t>
                      </w:r>
                    </w:p>
                  </w:txbxContent>
                </v:textbox>
                <w10:wrap type="topAndBottom" anchorx="page"/>
              </v:shape>
            </w:pict>
          </mc:Fallback>
        </mc:AlternateContent>
      </w:r>
    </w:p>
    <w:p w14:paraId="1545DBE6" w14:textId="77777777" w:rsidR="0099680A" w:rsidRDefault="0099680A" w:rsidP="002F06F4">
      <w:pPr>
        <w:rPr>
          <w:rFonts w:ascii="Roboto"/>
          <w:sz w:val="6"/>
        </w:rPr>
      </w:pPr>
    </w:p>
    <w:p w14:paraId="3411D408" w14:textId="77777777" w:rsidR="0099680A" w:rsidRDefault="0099680A" w:rsidP="002F06F4">
      <w:r>
        <w:rPr>
          <w:color w:val="202020"/>
        </w:rPr>
        <w:t>joy</w:t>
      </w:r>
      <w:r>
        <w:rPr>
          <w:color w:val="202020"/>
        </w:rPr>
        <w:tab/>
        <w:t>7371</w:t>
      </w:r>
    </w:p>
    <w:p w14:paraId="2B0009B4" w14:textId="77777777" w:rsidR="0099680A" w:rsidRDefault="0099680A" w:rsidP="002F06F4">
      <w:r>
        <w:rPr>
          <w:color w:val="202020"/>
        </w:rPr>
        <w:t>neutral</w:t>
      </w:r>
      <w:r>
        <w:rPr>
          <w:color w:val="202020"/>
        </w:rPr>
        <w:tab/>
        <w:t>6852</w:t>
      </w:r>
    </w:p>
    <w:p w14:paraId="3B810D37" w14:textId="77777777" w:rsidR="0099680A" w:rsidRDefault="0099680A" w:rsidP="002F06F4">
      <w:r>
        <w:rPr>
          <w:color w:val="202020"/>
        </w:rPr>
        <w:t>fear</w:t>
      </w:r>
      <w:r>
        <w:rPr>
          <w:color w:val="202020"/>
        </w:rPr>
        <w:tab/>
        <w:t>6804</w:t>
      </w:r>
    </w:p>
    <w:p w14:paraId="60E4D41D" w14:textId="77777777" w:rsidR="0099680A" w:rsidRDefault="0099680A" w:rsidP="002F06F4">
      <w:r>
        <w:rPr>
          <w:color w:val="202020"/>
        </w:rPr>
        <w:t>sadness</w:t>
      </w:r>
      <w:r>
        <w:rPr>
          <w:color w:val="202020"/>
        </w:rPr>
        <w:tab/>
        <w:t>4841</w:t>
      </w:r>
    </w:p>
    <w:p w14:paraId="45AA5445" w14:textId="77777777" w:rsidR="0099680A" w:rsidRDefault="0099680A" w:rsidP="002F06F4">
      <w:r>
        <w:rPr>
          <w:color w:val="202020"/>
        </w:rPr>
        <w:t>love</w:t>
      </w:r>
      <w:r>
        <w:rPr>
          <w:color w:val="202020"/>
        </w:rPr>
        <w:tab/>
        <w:t>3042</w:t>
      </w:r>
    </w:p>
    <w:p w14:paraId="326FBEF2" w14:textId="77777777" w:rsidR="0099680A" w:rsidRDefault="0099680A" w:rsidP="002F06F4">
      <w:r>
        <w:rPr>
          <w:color w:val="202020"/>
        </w:rPr>
        <w:t>other</w:t>
      </w:r>
      <w:r>
        <w:rPr>
          <w:color w:val="202020"/>
        </w:rPr>
        <w:tab/>
        <w:t>2869</w:t>
      </w:r>
    </w:p>
    <w:p w14:paraId="03FD28A1" w14:textId="77777777" w:rsidR="0099680A" w:rsidRDefault="0099680A" w:rsidP="002F06F4">
      <w:r>
        <w:rPr>
          <w:color w:val="202020"/>
        </w:rPr>
        <w:t>Name: sentiment, dtype: int64</w:t>
      </w:r>
    </w:p>
    <w:p w14:paraId="220C4C62" w14:textId="77777777" w:rsidR="0099680A" w:rsidRDefault="0099680A" w:rsidP="002F06F4">
      <w:pPr>
        <w:rPr>
          <w:sz w:val="17"/>
        </w:rPr>
      </w:pPr>
      <w:r>
        <w:rPr>
          <w:noProof/>
        </w:rPr>
        <w:lastRenderedPageBreak/>
        <mc:AlternateContent>
          <mc:Choice Requires="wps">
            <w:drawing>
              <wp:anchor distT="0" distB="0" distL="0" distR="0" simplePos="0" relativeHeight="251738112" behindDoc="1" locked="0" layoutInCell="1" allowOverlap="1" wp14:anchorId="222196A6" wp14:editId="7D9D1479">
                <wp:simplePos x="0" y="0"/>
                <wp:positionH relativeFrom="page">
                  <wp:posOffset>469900</wp:posOffset>
                </wp:positionH>
                <wp:positionV relativeFrom="paragraph">
                  <wp:posOffset>138430</wp:posOffset>
                </wp:positionV>
                <wp:extent cx="6718300" cy="1212850"/>
                <wp:effectExtent l="0" t="0" r="0" b="0"/>
                <wp:wrapTopAndBottom/>
                <wp:docPr id="909780768"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12128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819C6E" w14:textId="77777777" w:rsidR="0099680A" w:rsidRDefault="0099680A" w:rsidP="0099680A">
                            <w:pPr>
                              <w:pStyle w:val="BodyText"/>
                              <w:spacing w:before="123"/>
                              <w:ind w:left="59"/>
                            </w:pPr>
                            <w:r>
                              <w:rPr>
                                <w:color w:val="202020"/>
                              </w:rPr>
                              <w:t># Encode labels</w:t>
                            </w:r>
                          </w:p>
                          <w:p w14:paraId="285AF344" w14:textId="77777777" w:rsidR="0099680A" w:rsidRDefault="0099680A" w:rsidP="0099680A">
                            <w:pPr>
                              <w:pStyle w:val="BodyText"/>
                              <w:spacing w:before="32"/>
                              <w:ind w:left="59"/>
                            </w:pPr>
                            <w:r>
                              <w:rPr>
                                <w:color w:val="202020"/>
                              </w:rPr>
                              <w:t>le = LabelEncoder()</w:t>
                            </w:r>
                          </w:p>
                          <w:p w14:paraId="4433403C" w14:textId="77777777" w:rsidR="0099680A" w:rsidRDefault="0099680A" w:rsidP="0099680A">
                            <w:pPr>
                              <w:pStyle w:val="BodyText"/>
                              <w:spacing w:before="31" w:line="288" w:lineRule="auto"/>
                              <w:ind w:left="59" w:right="7829"/>
                            </w:pPr>
                            <w:r>
                              <w:rPr>
                                <w:color w:val="202020"/>
                              </w:rPr>
                              <w:t>y_trn = le.fit_transform(y_trn) y_tst = le.transform(Y_tst) y_val = le.transform(y_val) #print the labels after</w:t>
                            </w:r>
                            <w:r>
                              <w:rPr>
                                <w:color w:val="202020"/>
                                <w:spacing w:val="7"/>
                              </w:rPr>
                              <w:t xml:space="preserve"> </w:t>
                            </w:r>
                            <w:r>
                              <w:rPr>
                                <w:color w:val="202020"/>
                                <w:spacing w:val="-3"/>
                              </w:rPr>
                              <w:t>encoding</w:t>
                            </w:r>
                          </w:p>
                          <w:p w14:paraId="7D34110A" w14:textId="77777777" w:rsidR="0099680A" w:rsidRDefault="0099680A" w:rsidP="0099680A">
                            <w:pPr>
                              <w:pStyle w:val="BodyText"/>
                              <w:spacing w:line="288" w:lineRule="auto"/>
                              <w:ind w:left="59" w:right="6737"/>
                            </w:pPr>
                            <w:r>
                              <w:rPr>
                                <w:color w:val="202020"/>
                              </w:rPr>
                              <w:t>original_labels = le.inverse_transform(y_trn) print(set(y_trn))  print(set(original_labe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2196A6" id="Text Box 83" o:spid="_x0000_s1151" type="#_x0000_t202" style="position:absolute;margin-left:37pt;margin-top:10.9pt;width:529pt;height:95.5pt;z-index:-2515783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" fillcolor="#f6f6f6" stroked="f">
                <v:path arrowok="t"/>
                <v:textbox inset="0,0,0,0">
                  <w:txbxContent>
                    <w:p w14:paraId="15819C6E" w14:textId="77777777" w:rsidR="0099680A" w:rsidRDefault="0099680A" w:rsidP="0099680A">
                      <w:pPr>
                        <w:pStyle w:val="BodyText"/>
                        <w:spacing w:before="123"/>
                        <w:ind w:left="59"/>
                      </w:pPr>
                      <w:r>
                        <w:rPr>
                          <w:color w:val="202020"/>
                        </w:rPr>
                        <w:t># Encode labels</w:t>
                      </w:r>
                    </w:p>
                    <w:p w14:paraId="285AF344" w14:textId="77777777" w:rsidR="0099680A" w:rsidRDefault="0099680A" w:rsidP="0099680A">
                      <w:pPr>
                        <w:pStyle w:val="BodyText"/>
                        <w:spacing w:before="32"/>
                        <w:ind w:left="59"/>
                      </w:pPr>
                      <w:r>
                        <w:rPr>
                          <w:color w:val="202020"/>
                        </w:rPr>
                        <w:t>le = LabelEncoder()</w:t>
                      </w:r>
                    </w:p>
                    <w:p w14:paraId="4433403C" w14:textId="77777777" w:rsidR="0099680A" w:rsidRDefault="0099680A" w:rsidP="0099680A">
                      <w:pPr>
                        <w:pStyle w:val="BodyText"/>
                        <w:spacing w:before="31" w:line="288" w:lineRule="auto"/>
                        <w:ind w:left="59" w:right="7829"/>
                      </w:pPr>
                      <w:r>
                        <w:rPr>
                          <w:color w:val="202020"/>
                        </w:rPr>
                        <w:t>y_trn = le.fit_transform(y_trn) y_tst = le.transform(Y_tst) y_val = le.transform(y_val) #print the labels after</w:t>
                      </w:r>
                      <w:r>
                        <w:rPr>
                          <w:color w:val="202020"/>
                          <w:spacing w:val="7"/>
                        </w:rPr>
                        <w:t xml:space="preserve"> </w:t>
                      </w:r>
                      <w:r>
                        <w:rPr>
                          <w:color w:val="202020"/>
                          <w:spacing w:val="-3"/>
                        </w:rPr>
                        <w:t>encoding</w:t>
                      </w:r>
                    </w:p>
                    <w:p w14:paraId="7D34110A" w14:textId="77777777" w:rsidR="0099680A" w:rsidRDefault="0099680A" w:rsidP="0099680A">
                      <w:pPr>
                        <w:pStyle w:val="BodyText"/>
                        <w:spacing w:line="288" w:lineRule="auto"/>
                        <w:ind w:left="59" w:right="6737"/>
                      </w:pPr>
                      <w:r>
                        <w:rPr>
                          <w:color w:val="202020"/>
                        </w:rPr>
                        <w:t>original_labels = le.inverse_transform(y_trn) print(set(y_trn))  print(set(original_labels))</w:t>
                      </w:r>
                    </w:p>
                  </w:txbxContent>
                </v:textbox>
                <w10:wrap type="topAndBottom" anchorx="page"/>
              </v:shape>
            </w:pict>
          </mc:Fallback>
        </mc:AlternateContent>
      </w:r>
    </w:p>
    <w:p w14:paraId="4CDAFF4D" w14:textId="77777777" w:rsidR="0099680A" w:rsidRDefault="0099680A" w:rsidP="002F06F4">
      <w:r>
        <w:rPr>
          <w:color w:val="202020"/>
        </w:rPr>
        <w:t>{0, 1, 2, 3, 4, 5}</w:t>
      </w:r>
    </w:p>
    <w:p w14:paraId="0881138E" w14:textId="77777777" w:rsidR="0099680A" w:rsidRDefault="0099680A" w:rsidP="002F06F4">
      <w:r>
        <w:rPr>
          <w:color w:val="202020"/>
        </w:rPr>
        <w:t>{'love', 'neutral', 'joy', 'other', 'sadness', 'fear'}</w:t>
      </w:r>
    </w:p>
    <w:p w14:paraId="5AD7D53F" w14:textId="77777777" w:rsidR="0099680A" w:rsidRDefault="0099680A" w:rsidP="002F06F4">
      <w:pPr>
        <w:sectPr w:rsidR="0099680A">
          <w:pgSz w:w="11900" w:h="16840"/>
          <w:pgMar w:top="480" w:right="340" w:bottom="440" w:left="580" w:header="280" w:footer="258" w:gutter="0"/>
          <w:cols w:space="720"/>
        </w:sectPr>
      </w:pPr>
    </w:p>
    <w:p w14:paraId="251CC79A" w14:textId="77777777" w:rsidR="0099680A" w:rsidRDefault="0099680A" w:rsidP="002F06F4">
      <w:pPr>
        <w:rPr>
          <w:sz w:val="25"/>
        </w:rPr>
      </w:pPr>
    </w:p>
    <w:p w14:paraId="5C222022" w14:textId="77777777" w:rsidR="0099680A" w:rsidRDefault="0099680A" w:rsidP="002F06F4">
      <w:pPr>
        <w:rPr>
          <w:sz w:val="20"/>
        </w:rPr>
      </w:pPr>
      <w:r>
        <w:rPr>
          <w:noProof/>
          <w:sz w:val="20"/>
        </w:rPr>
        <mc:AlternateContent>
          <mc:Choice Requires="wps">
            <w:drawing>
              <wp:inline distT="0" distB="0" distL="0" distR="0" wp14:anchorId="0E2772AD" wp14:editId="1A670F1F">
                <wp:extent cx="6718300" cy="730250"/>
                <wp:effectExtent l="0" t="0" r="0" b="0"/>
                <wp:docPr id="1588126945"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7302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970CA1" w14:textId="77777777" w:rsidR="0099680A" w:rsidRDefault="0099680A" w:rsidP="0099680A">
                            <w:pPr>
                              <w:pStyle w:val="BodyText"/>
                              <w:spacing w:before="123" w:line="288" w:lineRule="auto"/>
                              <w:ind w:left="59" w:right="5544"/>
                            </w:pPr>
                            <w:r>
                              <w:rPr>
                                <w:color w:val="202020"/>
                              </w:rPr>
                              <w:t>#Convert the class vector (integers) to binary class matrix y_train = to_categorical(y_trn)</w:t>
                            </w:r>
                          </w:p>
                          <w:p w14:paraId="77CC37AE" w14:textId="77777777" w:rsidR="0099680A" w:rsidRDefault="0099680A" w:rsidP="0099680A">
                            <w:pPr>
                              <w:pStyle w:val="BodyText"/>
                              <w:spacing w:line="288" w:lineRule="auto"/>
                              <w:ind w:left="59" w:right="7980"/>
                            </w:pPr>
                            <w:r>
                              <w:rPr>
                                <w:color w:val="202020"/>
                              </w:rPr>
                              <w:t>y_test = to_categorical(y_tst) y_val = to_categorical(y_val) print(y_train)</w:t>
                            </w:r>
                          </w:p>
                        </w:txbxContent>
                      </wps:txbx>
                      <wps:bodyPr rot="0" vert="horz" wrap="square" lIns="0" tIns="0" rIns="0" bIns="0" anchor="t" anchorCtr="0" upright="1">
                        <a:noAutofit/>
                      </wps:bodyPr>
                    </wps:wsp>
                  </a:graphicData>
                </a:graphic>
              </wp:inline>
            </w:drawing>
          </mc:Choice>
          <mc:Fallback>
            <w:pict>
              <v:shape w14:anchorId="0E2772AD" id="Text Box 82" o:spid="_x0000_s1152" type="#_x0000_t202" style="width:529pt;height: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" fillcolor="#f6f6f6" stroked="f">
                <v:path arrowok="t"/>
                <v:textbox inset="0,0,0,0">
                  <w:txbxContent>
                    <w:p w14:paraId="02970CA1" w14:textId="77777777" w:rsidR="0099680A" w:rsidRDefault="0099680A" w:rsidP="0099680A">
                      <w:pPr>
                        <w:pStyle w:val="BodyText"/>
                        <w:spacing w:before="123" w:line="288" w:lineRule="auto"/>
                        <w:ind w:left="59" w:right="5544"/>
                      </w:pPr>
                      <w:r>
                        <w:rPr>
                          <w:color w:val="202020"/>
                        </w:rPr>
                        <w:t>#Convert the class vector (integers) to binary class matrix y_train = to_categorical(y_trn)</w:t>
                      </w:r>
                    </w:p>
                    <w:p w14:paraId="77CC37AE" w14:textId="77777777" w:rsidR="0099680A" w:rsidRDefault="0099680A" w:rsidP="0099680A">
                      <w:pPr>
                        <w:pStyle w:val="BodyText"/>
                        <w:spacing w:line="288" w:lineRule="auto"/>
                        <w:ind w:left="59" w:right="7980"/>
                      </w:pPr>
                      <w:r>
                        <w:rPr>
                          <w:color w:val="202020"/>
                        </w:rPr>
                        <w:t>y_test = to_categorical(y_tst) y_val = to_categorical(y_val) print(y_train)</w:t>
                      </w:r>
                    </w:p>
                  </w:txbxContent>
                </v:textbox>
                <w10:anchorlock/>
              </v:shape>
            </w:pict>
          </mc:Fallback>
        </mc:AlternateContent>
      </w:r>
    </w:p>
    <w:p w14:paraId="2437933E" w14:textId="77777777" w:rsidR="0099680A" w:rsidRDefault="0099680A" w:rsidP="002F06F4">
      <w:r>
        <w:rPr>
          <w:color w:val="202020"/>
        </w:rPr>
        <w:t>[[0. 0. 0. 0. 0. 1.]</w:t>
      </w:r>
    </w:p>
    <w:p w14:paraId="031871AB" w14:textId="77777777" w:rsidR="0099680A" w:rsidRDefault="0099680A" w:rsidP="002F06F4">
      <w:r>
        <w:rPr>
          <w:color w:val="202020"/>
        </w:rPr>
        <w:t>[1. 0. 0. 0. 0. 0.]</w:t>
      </w:r>
    </w:p>
    <w:p w14:paraId="5BCD4CD0" w14:textId="77777777" w:rsidR="0099680A" w:rsidRDefault="0099680A" w:rsidP="002F06F4">
      <w:r>
        <w:rPr>
          <w:color w:val="202020"/>
        </w:rPr>
        <w:t>[0. 0. 0. 1. 0. 0.]</w:t>
      </w:r>
    </w:p>
    <w:p w14:paraId="6E08C165" w14:textId="77777777" w:rsidR="0099680A" w:rsidRDefault="0099680A" w:rsidP="002F06F4">
      <w:r>
        <w:rPr>
          <w:color w:val="202020"/>
        </w:rPr>
        <w:t>...</w:t>
      </w:r>
    </w:p>
    <w:p w14:paraId="60F03DDE" w14:textId="77777777" w:rsidR="0099680A" w:rsidRDefault="0099680A" w:rsidP="002F06F4">
      <w:r>
        <w:rPr>
          <w:color w:val="202020"/>
        </w:rPr>
        <w:t>[0. 0. 1. 0. 0. 0.]</w:t>
      </w:r>
    </w:p>
    <w:p w14:paraId="7B82695A" w14:textId="77777777" w:rsidR="0099680A" w:rsidRDefault="0099680A" w:rsidP="002F06F4">
      <w:r>
        <w:rPr>
          <w:color w:val="202020"/>
        </w:rPr>
        <w:t>[0. 0. 0. 1. 0. 0.]</w:t>
      </w:r>
    </w:p>
    <w:p w14:paraId="55109DA0" w14:textId="77777777" w:rsidR="0099680A" w:rsidRDefault="0099680A" w:rsidP="002F06F4">
      <w:r>
        <w:rPr>
          <w:color w:val="202020"/>
        </w:rPr>
        <w:t>[0. 1. 0. 0. 0. 0.]]</w:t>
      </w:r>
    </w:p>
    <w:p w14:paraId="797BEDBF" w14:textId="77777777" w:rsidR="0099680A" w:rsidRDefault="0099680A" w:rsidP="002F06F4"/>
    <w:p w14:paraId="225CA46F" w14:textId="77777777" w:rsidR="0099680A" w:rsidRDefault="0099680A" w:rsidP="002F06F4">
      <w:pPr>
        <w:rPr>
          <w:sz w:val="16"/>
        </w:rPr>
      </w:pPr>
    </w:p>
    <w:p w14:paraId="571D0D77" w14:textId="77777777" w:rsidR="0099680A" w:rsidRDefault="0099680A" w:rsidP="002F06F4">
      <w:r>
        <w:rPr>
          <w:noProof/>
        </w:rPr>
        <mc:AlternateContent>
          <mc:Choice Requires="wps">
            <w:drawing>
              <wp:anchor distT="0" distB="0" distL="114300" distR="114300" simplePos="0" relativeHeight="251667456" behindDoc="0" locked="0" layoutInCell="1" allowOverlap="1" wp14:anchorId="7EBBDB8B" wp14:editId="07E2680C">
                <wp:simplePos x="0" y="0"/>
                <wp:positionH relativeFrom="page">
                  <wp:posOffset>378460</wp:posOffset>
                </wp:positionH>
                <wp:positionV relativeFrom="paragraph">
                  <wp:posOffset>101600</wp:posOffset>
                </wp:positionV>
                <wp:extent cx="69215" cy="34925"/>
                <wp:effectExtent l="0" t="0" r="0" b="0"/>
                <wp:wrapNone/>
                <wp:docPr id="804156635" name="Freeform 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9215" cy="34925"/>
                        </a:xfrm>
                        <a:custGeom>
                          <a:avLst/>
                          <a:gdLst>
                            <a:gd name="T0" fmla="+- 0 650 596"/>
                            <a:gd name="T1" fmla="*/ T0 w 109"/>
                            <a:gd name="T2" fmla="+- 0 214 160"/>
                            <a:gd name="T3" fmla="*/ 214 h 55"/>
                            <a:gd name="T4" fmla="+- 0 596 596"/>
                            <a:gd name="T5" fmla="*/ T4 w 109"/>
                            <a:gd name="T6" fmla="+- 0 160 160"/>
                            <a:gd name="T7" fmla="*/ 160 h 55"/>
                            <a:gd name="T8" fmla="+- 0 704 596"/>
                            <a:gd name="T9" fmla="*/ T8 w 109"/>
                            <a:gd name="T10" fmla="+- 0 160 160"/>
                            <a:gd name="T11" fmla="*/ 160 h 55"/>
                            <a:gd name="T12" fmla="+- 0 650 596"/>
                            <a:gd name="T13" fmla="*/ T12 w 109"/>
                            <a:gd name="T14" fmla="+- 0 214 160"/>
                            <a:gd name="T15" fmla="*/ 214 h 55"/>
                          </a:gdLst>
                          <a:ahLst/>
                          <a:cxnLst>
                            <a:cxn ang="0">
                              <a:pos x="T1" y="T3"/>
                            </a:cxn>
                            <a:cxn ang="0">
                              <a:pos x="T5" y="T7"/>
                            </a:cxn>
                            <a:cxn ang="0">
                              <a:pos x="T9" y="T11"/>
                            </a:cxn>
                            <a:cxn ang="0">
                              <a:pos x="T13" y="T15"/>
                            </a:cxn>
                          </a:cxnLst>
                          <a:rect l="0" t="0" r="r" b="b"/>
                          <a:pathLst>
                            <a:path w="109" h="55">
                              <a:moveTo>
                                <a:pt x="54" y="54"/>
                              </a:moveTo>
                              <a:lnTo>
                                <a:pt x="0" y="0"/>
                              </a:lnTo>
                              <a:lnTo>
                                <a:pt x="108" y="0"/>
                              </a:lnTo>
                              <a:lnTo>
                                <a:pt x="54" y="54"/>
                              </a:lnTo>
                              <a:close/>
                            </a:path>
                          </a:pathLst>
                        </a:custGeom>
                        <a:solidFill>
                          <a:srgbClr val="2020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A5A122" id="Freeform 81" o:spid="_x0000_s1026" style="position:absolute;margin-left:29.8pt;margin-top:8pt;width:5.45pt;height:2.7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09,5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" path="m54,54l,,108,,54,54xe" fillcolor="#202020" stroked="f">
                <v:path arrowok="t" o:connecttype="custom" o:connectlocs="34290,135890;0,101600;68580,101600;34290,135890" o:connectangles="0,0,0,0"/>
                <w10:wrap anchorx="page"/>
              </v:shape>
            </w:pict>
          </mc:Fallback>
        </mc:AlternateContent>
      </w:r>
      <w:r>
        <w:rPr>
          <w:color w:val="202020"/>
        </w:rPr>
        <w:t>Tokenizing</w:t>
      </w:r>
    </w:p>
    <w:p w14:paraId="109A7197" w14:textId="77777777" w:rsidR="0099680A" w:rsidRDefault="0099680A" w:rsidP="002F06F4">
      <w:pPr>
        <w:rPr>
          <w:rFonts w:ascii="Roboto"/>
          <w:sz w:val="23"/>
        </w:rPr>
      </w:pPr>
      <w:r>
        <w:rPr>
          <w:noProof/>
        </w:rPr>
        <mc:AlternateContent>
          <mc:Choice Requires="wps">
            <w:drawing>
              <wp:anchor distT="0" distB="0" distL="0" distR="0" simplePos="0" relativeHeight="251739136" behindDoc="1" locked="0" layoutInCell="1" allowOverlap="1" wp14:anchorId="13BE5447" wp14:editId="07B3D8F3">
                <wp:simplePos x="0" y="0"/>
                <wp:positionH relativeFrom="page">
                  <wp:posOffset>469900</wp:posOffset>
                </wp:positionH>
                <wp:positionV relativeFrom="paragraph">
                  <wp:posOffset>208280</wp:posOffset>
                </wp:positionV>
                <wp:extent cx="6718300" cy="488950"/>
                <wp:effectExtent l="0" t="0" r="0" b="0"/>
                <wp:wrapTopAndBottom/>
                <wp:docPr id="603203692"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4889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2D428D" w14:textId="77777777" w:rsidR="0099680A" w:rsidRDefault="0099680A" w:rsidP="0099680A">
                            <w:pPr>
                              <w:pStyle w:val="BodyText"/>
                              <w:spacing w:before="123"/>
                              <w:ind w:left="59"/>
                            </w:pPr>
                            <w:r>
                              <w:rPr>
                                <w:color w:val="202020"/>
                              </w:rPr>
                              <w:t># Tokenize words</w:t>
                            </w:r>
                          </w:p>
                          <w:p w14:paraId="265EE0AF" w14:textId="77777777" w:rsidR="0099680A" w:rsidRDefault="0099680A" w:rsidP="0099680A">
                            <w:pPr>
                              <w:pStyle w:val="BodyText"/>
                              <w:spacing w:before="32" w:line="288" w:lineRule="auto"/>
                              <w:ind w:left="59" w:right="5712"/>
                            </w:pPr>
                            <w:r>
                              <w:rPr>
                                <w:color w:val="202020"/>
                              </w:rPr>
                              <w:t>tokenizer = Tokenizer(oov_token='UNK') tokenizer.fit_on_texts(pd.concat([X_trn, X_tst], axis=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BE5447" id="Text Box 80" o:spid="_x0000_s1153" type="#_x0000_t202" style="position:absolute;margin-left:37pt;margin-top:16.4pt;width:529pt;height:38.5pt;z-index:-2515773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" fillcolor="#f6f6f6" stroked="f">
                <v:path arrowok="t"/>
                <v:textbox inset="0,0,0,0">
                  <w:txbxContent>
                    <w:p w14:paraId="1F2D428D" w14:textId="77777777" w:rsidR="0099680A" w:rsidRDefault="0099680A" w:rsidP="0099680A">
                      <w:pPr>
                        <w:pStyle w:val="BodyText"/>
                        <w:spacing w:before="123"/>
                        <w:ind w:left="59"/>
                      </w:pPr>
                      <w:r>
                        <w:rPr>
                          <w:color w:val="202020"/>
                        </w:rPr>
                        <w:t># Tokenize words</w:t>
                      </w:r>
                    </w:p>
                    <w:p w14:paraId="265EE0AF" w14:textId="77777777" w:rsidR="0099680A" w:rsidRDefault="0099680A" w:rsidP="0099680A">
                      <w:pPr>
                        <w:pStyle w:val="BodyText"/>
                        <w:spacing w:before="32" w:line="288" w:lineRule="auto"/>
                        <w:ind w:left="59" w:right="5712"/>
                      </w:pPr>
                      <w:r>
                        <w:rPr>
                          <w:color w:val="202020"/>
                        </w:rPr>
                        <w:t>tokenizer = Tokenizer(oov_token='UNK') tokenizer.fit_on_texts(pd.concat([X_trn, X_tst], axis=0))</w:t>
                      </w:r>
                    </w:p>
                  </w:txbxContent>
                </v:textbox>
                <w10:wrap type="topAndBottom" anchorx="page"/>
              </v:shape>
            </w:pict>
          </mc:Fallback>
        </mc:AlternateContent>
      </w:r>
      <w:r>
        <w:rPr>
          <w:noProof/>
        </w:rPr>
        <mc:AlternateContent>
          <mc:Choice Requires="wps">
            <w:drawing>
              <wp:anchor distT="0" distB="0" distL="0" distR="0" simplePos="0" relativeHeight="251740160" behindDoc="1" locked="0" layoutInCell="1" allowOverlap="1" wp14:anchorId="19969BC0" wp14:editId="41E1D470">
                <wp:simplePos x="0" y="0"/>
                <wp:positionH relativeFrom="page">
                  <wp:posOffset>469900</wp:posOffset>
                </wp:positionH>
                <wp:positionV relativeFrom="paragraph">
                  <wp:posOffset>773430</wp:posOffset>
                </wp:positionV>
                <wp:extent cx="6718300" cy="488950"/>
                <wp:effectExtent l="0" t="0" r="0" b="0"/>
                <wp:wrapTopAndBottom/>
                <wp:docPr id="346385247"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4889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6F442E" w14:textId="77777777" w:rsidR="0099680A" w:rsidRDefault="0099680A" w:rsidP="0099680A">
                            <w:pPr>
                              <w:pStyle w:val="BodyText"/>
                              <w:spacing w:before="123" w:line="288" w:lineRule="auto"/>
                              <w:ind w:left="59" w:right="6048"/>
                            </w:pPr>
                            <w:r>
                              <w:rPr>
                                <w:color w:val="202020"/>
                              </w:rPr>
                              <w:t>sequences_train = tokenizer.texts_to_sequences(X_trn) sequences_test = tokenizer.texts_to_sequences(X_tst) sequences_val = tokenizer.texts_to_sequences(X_va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969BC0" id="Text Box 79" o:spid="_x0000_s1154" type="#_x0000_t202" style="position:absolute;margin-left:37pt;margin-top:60.9pt;width:529pt;height:38.5pt;z-index:-2515763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" fillcolor="#f6f6f6" stroked="f">
                <v:path arrowok="t"/>
                <v:textbox inset="0,0,0,0">
                  <w:txbxContent>
                    <w:p w14:paraId="0D6F442E" w14:textId="77777777" w:rsidR="0099680A" w:rsidRDefault="0099680A" w:rsidP="0099680A">
                      <w:pPr>
                        <w:pStyle w:val="BodyText"/>
                        <w:spacing w:before="123" w:line="288" w:lineRule="auto"/>
                        <w:ind w:left="59" w:right="6048"/>
                      </w:pPr>
                      <w:r>
                        <w:rPr>
                          <w:color w:val="202020"/>
                        </w:rPr>
                        <w:t>sequences_train = tokenizer.texts_to_sequences(X_trn) sequences_test = tokenizer.texts_to_sequences(X_tst) sequences_val = tokenizer.texts_to_sequences(X_val)</w:t>
                      </w:r>
                    </w:p>
                  </w:txbxContent>
                </v:textbox>
                <w10:wrap type="topAndBottom" anchorx="page"/>
              </v:shape>
            </w:pict>
          </mc:Fallback>
        </mc:AlternateContent>
      </w:r>
      <w:r>
        <w:rPr>
          <w:noProof/>
        </w:rPr>
        <mc:AlternateContent>
          <mc:Choice Requires="wps">
            <w:drawing>
              <wp:anchor distT="0" distB="0" distL="0" distR="0" simplePos="0" relativeHeight="251741184" behindDoc="1" locked="0" layoutInCell="1" allowOverlap="1" wp14:anchorId="0F9FB5AA" wp14:editId="7D090096">
                <wp:simplePos x="0" y="0"/>
                <wp:positionH relativeFrom="page">
                  <wp:posOffset>469900</wp:posOffset>
                </wp:positionH>
                <wp:positionV relativeFrom="paragraph">
                  <wp:posOffset>1338580</wp:posOffset>
                </wp:positionV>
                <wp:extent cx="6718300" cy="368300"/>
                <wp:effectExtent l="0" t="0" r="0" b="0"/>
                <wp:wrapTopAndBottom/>
                <wp:docPr id="273053687"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683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8EFC65" w14:textId="77777777" w:rsidR="0099680A" w:rsidRDefault="0099680A" w:rsidP="0099680A">
                            <w:pPr>
                              <w:pStyle w:val="BodyText"/>
                              <w:spacing w:before="124" w:line="288" w:lineRule="auto"/>
                              <w:ind w:left="60" w:right="6131"/>
                            </w:pPr>
                            <w:r>
                              <w:rPr>
                                <w:color w:val="202020"/>
                              </w:rPr>
                              <w:t>#print the sentence after converting them to indexes sequences_trai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9FB5AA" id="Text Box 78" o:spid="_x0000_s1155" type="#_x0000_t202" style="position:absolute;margin-left:37pt;margin-top:105.4pt;width:529pt;height:29pt;z-index:-2515752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" fillcolor="#f6f6f6" stroked="f">
                <v:path arrowok="t"/>
                <v:textbox inset="0,0,0,0">
                  <w:txbxContent>
                    <w:p w14:paraId="478EFC65" w14:textId="77777777" w:rsidR="0099680A" w:rsidRDefault="0099680A" w:rsidP="0099680A">
                      <w:pPr>
                        <w:pStyle w:val="BodyText"/>
                        <w:spacing w:before="124" w:line="288" w:lineRule="auto"/>
                        <w:ind w:left="60" w:right="6131"/>
                      </w:pPr>
                      <w:r>
                        <w:rPr>
                          <w:color w:val="202020"/>
                        </w:rPr>
                        <w:t>#print the sentence after converting them to indexes sequences_train</w:t>
                      </w:r>
                    </w:p>
                  </w:txbxContent>
                </v:textbox>
                <w10:wrap type="topAndBottom" anchorx="page"/>
              </v:shape>
            </w:pict>
          </mc:Fallback>
        </mc:AlternateContent>
      </w:r>
    </w:p>
    <w:p w14:paraId="10045BCA" w14:textId="77777777" w:rsidR="0099680A" w:rsidRDefault="0099680A" w:rsidP="002F06F4">
      <w:pPr>
        <w:rPr>
          <w:rFonts w:ascii="Roboto"/>
          <w:sz w:val="6"/>
        </w:rPr>
      </w:pPr>
    </w:p>
    <w:p w14:paraId="12421520" w14:textId="77777777" w:rsidR="0099680A" w:rsidRDefault="0099680A" w:rsidP="002F06F4">
      <w:pPr>
        <w:rPr>
          <w:rFonts w:ascii="Roboto"/>
          <w:sz w:val="6"/>
        </w:rPr>
      </w:pPr>
    </w:p>
    <w:p w14:paraId="0C311DB5" w14:textId="77777777" w:rsidR="0099680A" w:rsidRDefault="0099680A" w:rsidP="002F06F4">
      <w:pPr>
        <w:rPr>
          <w:rFonts w:ascii="Roboto"/>
          <w:sz w:val="12"/>
        </w:rPr>
      </w:pPr>
    </w:p>
    <w:p w14:paraId="534D5B41" w14:textId="77777777" w:rsidR="0099680A" w:rsidRDefault="0099680A" w:rsidP="002F06F4">
      <w:pPr>
        <w:rPr>
          <w:rFonts w:ascii="Roboto"/>
          <w:sz w:val="23"/>
        </w:rPr>
      </w:pPr>
      <w:r>
        <w:rPr>
          <w:noProof/>
        </w:rPr>
        <mc:AlternateContent>
          <mc:Choice Requires="wps">
            <w:drawing>
              <wp:anchor distT="0" distB="0" distL="114300" distR="114300" simplePos="0" relativeHeight="251668480" behindDoc="0" locked="0" layoutInCell="1" allowOverlap="1" wp14:anchorId="5D6885C8" wp14:editId="0DE13D46">
                <wp:simplePos x="0" y="0"/>
                <wp:positionH relativeFrom="page">
                  <wp:posOffset>378460</wp:posOffset>
                </wp:positionH>
                <wp:positionV relativeFrom="paragraph">
                  <wp:posOffset>147320</wp:posOffset>
                </wp:positionV>
                <wp:extent cx="69215" cy="34925"/>
                <wp:effectExtent l="0" t="0" r="0" b="0"/>
                <wp:wrapNone/>
                <wp:docPr id="1030960176" name="Freeform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9215" cy="34925"/>
                        </a:xfrm>
                        <a:custGeom>
                          <a:avLst/>
                          <a:gdLst>
                            <a:gd name="T0" fmla="+- 0 650 596"/>
                            <a:gd name="T1" fmla="*/ T0 w 109"/>
                            <a:gd name="T2" fmla="+- 0 286 232"/>
                            <a:gd name="T3" fmla="*/ 286 h 55"/>
                            <a:gd name="T4" fmla="+- 0 596 596"/>
                            <a:gd name="T5" fmla="*/ T4 w 109"/>
                            <a:gd name="T6" fmla="+- 0 232 232"/>
                            <a:gd name="T7" fmla="*/ 232 h 55"/>
                            <a:gd name="T8" fmla="+- 0 704 596"/>
                            <a:gd name="T9" fmla="*/ T8 w 109"/>
                            <a:gd name="T10" fmla="+- 0 232 232"/>
                            <a:gd name="T11" fmla="*/ 232 h 55"/>
                            <a:gd name="T12" fmla="+- 0 650 596"/>
                            <a:gd name="T13" fmla="*/ T12 w 109"/>
                            <a:gd name="T14" fmla="+- 0 286 232"/>
                            <a:gd name="T15" fmla="*/ 286 h 55"/>
                          </a:gdLst>
                          <a:ahLst/>
                          <a:cxnLst>
                            <a:cxn ang="0">
                              <a:pos x="T1" y="T3"/>
                            </a:cxn>
                            <a:cxn ang="0">
                              <a:pos x="T5" y="T7"/>
                            </a:cxn>
                            <a:cxn ang="0">
                              <a:pos x="T9" y="T11"/>
                            </a:cxn>
                            <a:cxn ang="0">
                              <a:pos x="T13" y="T15"/>
                            </a:cxn>
                          </a:cxnLst>
                          <a:rect l="0" t="0" r="r" b="b"/>
                          <a:pathLst>
                            <a:path w="109" h="55">
                              <a:moveTo>
                                <a:pt x="54" y="54"/>
                              </a:moveTo>
                              <a:lnTo>
                                <a:pt x="0" y="0"/>
                              </a:lnTo>
                              <a:lnTo>
                                <a:pt x="108" y="0"/>
                              </a:lnTo>
                              <a:lnTo>
                                <a:pt x="54" y="54"/>
                              </a:lnTo>
                              <a:close/>
                            </a:path>
                          </a:pathLst>
                        </a:custGeom>
                        <a:solidFill>
                          <a:srgbClr val="2020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63DAE4" id="Freeform 77" o:spid="_x0000_s1026" style="position:absolute;margin-left:29.8pt;margin-top:11.6pt;width:5.45pt;height:2.7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09,5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" path="m54,54l,,108,,54,54xe" fillcolor="#202020" stroked="f">
                <v:path arrowok="t" o:connecttype="custom" o:connectlocs="34290,181610;0,147320;68580,147320;34290,181610" o:connectangles="0,0,0,0"/>
                <w10:wrap anchorx="page"/>
              </v:shape>
            </w:pict>
          </mc:Fallback>
        </mc:AlternateContent>
      </w:r>
      <w:r>
        <w:rPr>
          <w:rFonts w:ascii="Roboto"/>
          <w:color w:val="202020"/>
          <w:sz w:val="23"/>
        </w:rPr>
        <w:t>Padding</w:t>
      </w:r>
    </w:p>
    <w:p w14:paraId="59B2B6C9" w14:textId="77777777" w:rsidR="0099680A" w:rsidRDefault="0099680A" w:rsidP="002F06F4">
      <w:pPr>
        <w:rPr>
          <w:rFonts w:ascii="Roboto"/>
          <w:sz w:val="25"/>
        </w:rPr>
      </w:pPr>
    </w:p>
    <w:p w14:paraId="381B259F" w14:textId="77777777" w:rsidR="0099680A" w:rsidRDefault="0099680A" w:rsidP="002F06F4">
      <w:r>
        <w:rPr>
          <w:noProof/>
        </w:rPr>
        <mc:AlternateContent>
          <mc:Choice Requires="wps">
            <w:drawing>
              <wp:anchor distT="0" distB="0" distL="0" distR="0" simplePos="0" relativeHeight="251742208" behindDoc="1" locked="0" layoutInCell="1" allowOverlap="1" wp14:anchorId="14F86453" wp14:editId="182D78FB">
                <wp:simplePos x="0" y="0"/>
                <wp:positionH relativeFrom="page">
                  <wp:posOffset>469900</wp:posOffset>
                </wp:positionH>
                <wp:positionV relativeFrom="paragraph">
                  <wp:posOffset>558165</wp:posOffset>
                </wp:positionV>
                <wp:extent cx="6718300" cy="368300"/>
                <wp:effectExtent l="0" t="0" r="0" b="0"/>
                <wp:wrapTopAndBottom/>
                <wp:docPr id="1561038318"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683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79D842" w14:textId="77777777" w:rsidR="0099680A" w:rsidRDefault="0099680A" w:rsidP="0099680A">
                            <w:pPr>
                              <w:pStyle w:val="BodyText"/>
                              <w:spacing w:before="123" w:line="288" w:lineRule="auto"/>
                              <w:ind w:left="59" w:right="6216"/>
                            </w:pPr>
                            <w:r>
                              <w:rPr>
                                <w:color w:val="202020"/>
                              </w:rPr>
                              <w:t>maxlen = max([len(t) for t in train_df['content']]) maxle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F86453" id="Text Box 76" o:spid="_x0000_s1156" type="#_x0000_t202" style="position:absolute;margin-left:37pt;margin-top:43.95pt;width:529pt;height:29pt;z-index:-2515742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" fillcolor="#f6f6f6" stroked="f">
                <v:path arrowok="t"/>
                <v:textbox inset="0,0,0,0">
                  <w:txbxContent>
                    <w:p w14:paraId="5D79D842" w14:textId="77777777" w:rsidR="0099680A" w:rsidRDefault="0099680A" w:rsidP="0099680A">
                      <w:pPr>
                        <w:pStyle w:val="BodyText"/>
                        <w:spacing w:before="123" w:line="288" w:lineRule="auto"/>
                        <w:ind w:left="59" w:right="6216"/>
                      </w:pPr>
                      <w:r>
                        <w:rPr>
                          <w:color w:val="202020"/>
                        </w:rPr>
                        <w:t>maxlen = max([len(t) for t in train_df['content']]) maxlen</w:t>
                      </w:r>
                    </w:p>
                  </w:txbxContent>
                </v:textbox>
                <w10:wrap type="topAndBottom" anchorx="page"/>
              </v:shape>
            </w:pict>
          </mc:Fallback>
        </mc:AlternateContent>
      </w:r>
      <w:r>
        <w:rPr>
          <w:color w:val="202020"/>
        </w:rPr>
        <w:t>The vectors we obtain are generally not of equal lengths For that, we might need to pad the sequences to max len.</w:t>
      </w:r>
    </w:p>
    <w:p w14:paraId="047F0E1F" w14:textId="77777777" w:rsidR="0099680A" w:rsidRDefault="0099680A" w:rsidP="002F06F4">
      <w:r>
        <w:rPr>
          <w:color w:val="202020"/>
        </w:rPr>
        <w:t>211</w:t>
      </w:r>
    </w:p>
    <w:p w14:paraId="194D6812" w14:textId="77777777" w:rsidR="0099680A" w:rsidRDefault="0099680A" w:rsidP="002F06F4">
      <w:pPr>
        <w:rPr>
          <w:sz w:val="18"/>
        </w:rPr>
      </w:pPr>
      <w:r>
        <w:rPr>
          <w:noProof/>
        </w:rPr>
        <mc:AlternateContent>
          <mc:Choice Requires="wps">
            <w:drawing>
              <wp:anchor distT="0" distB="0" distL="0" distR="0" simplePos="0" relativeHeight="251743232" behindDoc="1" locked="0" layoutInCell="1" allowOverlap="1" wp14:anchorId="2386EAD6" wp14:editId="09EBC952">
                <wp:simplePos x="0" y="0"/>
                <wp:positionH relativeFrom="page">
                  <wp:posOffset>469900</wp:posOffset>
                </wp:positionH>
                <wp:positionV relativeFrom="paragraph">
                  <wp:posOffset>144780</wp:posOffset>
                </wp:positionV>
                <wp:extent cx="6718300" cy="850900"/>
                <wp:effectExtent l="0" t="0" r="0" b="0"/>
                <wp:wrapTopAndBottom/>
                <wp:docPr id="426003223"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8509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7983BF" w14:textId="77777777" w:rsidR="0099680A" w:rsidRDefault="0099680A" w:rsidP="0099680A">
                            <w:pPr>
                              <w:pStyle w:val="BodyText"/>
                              <w:spacing w:before="123" w:line="288" w:lineRule="auto"/>
                              <w:ind w:left="59" w:right="4368"/>
                            </w:pPr>
                            <w:r>
                              <w:rPr>
                                <w:color w:val="202020"/>
                              </w:rPr>
                              <w:t>X_train = pad_sequences(sequences_train, maxlen=maxlen, truncating='pre') X_test = pad_sequences(sequences_test, maxlen=maxlen, truncating='pre') X_vald = pad_sequences(sequences_val, maxlen=maxlen, truncating='pre')</w:t>
                            </w:r>
                          </w:p>
                          <w:p w14:paraId="0EC02B34" w14:textId="77777777" w:rsidR="0099680A" w:rsidRDefault="0099680A" w:rsidP="0099680A">
                            <w:pPr>
                              <w:pStyle w:val="BodyText"/>
                              <w:spacing w:before="8"/>
                              <w:rPr>
                                <w:sz w:val="16"/>
                              </w:rPr>
                            </w:pPr>
                          </w:p>
                          <w:p w14:paraId="7D46242E" w14:textId="77777777" w:rsidR="0099680A" w:rsidRDefault="0099680A" w:rsidP="0099680A">
                            <w:pPr>
                              <w:pStyle w:val="BodyText"/>
                              <w:spacing w:line="288" w:lineRule="auto"/>
                              <w:ind w:left="59" w:right="7056"/>
                            </w:pPr>
                            <w:r>
                              <w:rPr>
                                <w:color w:val="202020"/>
                              </w:rPr>
                              <w:t>vocabSize = len(tokenizer.index_word) + 1 print(f"Vocabulary size = {vocabSiz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86EAD6" id="Text Box 75" o:spid="_x0000_s1157" type="#_x0000_t202" style="position:absolute;margin-left:37pt;margin-top:11.4pt;width:529pt;height:67pt;z-index:-2515732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" fillcolor="#f6f6f6" stroked="f">
                <v:path arrowok="t"/>
                <v:textbox inset="0,0,0,0">
                  <w:txbxContent>
                    <w:p w14:paraId="567983BF" w14:textId="77777777" w:rsidR="0099680A" w:rsidRDefault="0099680A" w:rsidP="0099680A">
                      <w:pPr>
                        <w:pStyle w:val="BodyText"/>
                        <w:spacing w:before="123" w:line="288" w:lineRule="auto"/>
                        <w:ind w:left="59" w:right="4368"/>
                      </w:pPr>
                      <w:r>
                        <w:rPr>
                          <w:color w:val="202020"/>
                        </w:rPr>
                        <w:t>X_train = pad_sequences(sequences_train, maxlen=maxlen, truncating='pre') X_test = pad_sequences(sequences_test, maxlen=maxlen, truncating='pre') X_vald = pad_sequences(sequences_val, maxlen=maxlen, truncating='pre')</w:t>
                      </w:r>
                    </w:p>
                    <w:p w14:paraId="0EC02B34" w14:textId="77777777" w:rsidR="0099680A" w:rsidRDefault="0099680A" w:rsidP="0099680A">
                      <w:pPr>
                        <w:pStyle w:val="BodyText"/>
                        <w:spacing w:before="8"/>
                        <w:rPr>
                          <w:sz w:val="16"/>
                        </w:rPr>
                      </w:pPr>
                    </w:p>
                    <w:p w14:paraId="7D46242E" w14:textId="77777777" w:rsidR="0099680A" w:rsidRDefault="0099680A" w:rsidP="0099680A">
                      <w:pPr>
                        <w:pStyle w:val="BodyText"/>
                        <w:spacing w:line="288" w:lineRule="auto"/>
                        <w:ind w:left="59" w:right="7056"/>
                      </w:pPr>
                      <w:r>
                        <w:rPr>
                          <w:color w:val="202020"/>
                        </w:rPr>
                        <w:t>vocabSize = len(tokenizer.index_word) + 1 print(f"Vocabulary size = {vocabSize}")</w:t>
                      </w:r>
                    </w:p>
                  </w:txbxContent>
                </v:textbox>
                <w10:wrap type="topAndBottom" anchorx="page"/>
              </v:shape>
            </w:pict>
          </mc:Fallback>
        </mc:AlternateContent>
      </w:r>
    </w:p>
    <w:p w14:paraId="499E45D7" w14:textId="77777777" w:rsidR="0099680A" w:rsidRDefault="0099680A" w:rsidP="002F06F4">
      <w:r>
        <w:rPr>
          <w:color w:val="202020"/>
        </w:rPr>
        <w:t>Vocabulary size = 20268</w:t>
      </w:r>
    </w:p>
    <w:p w14:paraId="57EA3800" w14:textId="77777777" w:rsidR="0099680A" w:rsidRDefault="0099680A" w:rsidP="002F06F4">
      <w:pPr>
        <w:rPr>
          <w:sz w:val="17"/>
        </w:rPr>
      </w:pPr>
      <w:r>
        <w:rPr>
          <w:noProof/>
        </w:rPr>
        <mc:AlternateContent>
          <mc:Choice Requires="wps">
            <w:drawing>
              <wp:anchor distT="0" distB="0" distL="0" distR="0" simplePos="0" relativeHeight="251744256" behindDoc="1" locked="0" layoutInCell="1" allowOverlap="1" wp14:anchorId="3596FD65" wp14:editId="7C83E4C7">
                <wp:simplePos x="0" y="0"/>
                <wp:positionH relativeFrom="page">
                  <wp:posOffset>469900</wp:posOffset>
                </wp:positionH>
                <wp:positionV relativeFrom="paragraph">
                  <wp:posOffset>138430</wp:posOffset>
                </wp:positionV>
                <wp:extent cx="6718300" cy="368300"/>
                <wp:effectExtent l="0" t="0" r="0" b="0"/>
                <wp:wrapTopAndBottom/>
                <wp:docPr id="196051250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683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B9A5CD" w14:textId="77777777" w:rsidR="0099680A" w:rsidRDefault="0099680A" w:rsidP="0099680A">
                            <w:pPr>
                              <w:pStyle w:val="BodyText"/>
                              <w:spacing w:before="123" w:line="288" w:lineRule="auto"/>
                              <w:ind w:left="59" w:right="8988"/>
                            </w:pPr>
                            <w:r>
                              <w:rPr>
                                <w:color w:val="202020"/>
                              </w:rPr>
                              <w:t>#before sequences_train[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96FD65" id="Text Box 74" o:spid="_x0000_s1158" type="#_x0000_t202" style="position:absolute;margin-left:37pt;margin-top:10.9pt;width:529pt;height:29pt;z-index:-2515722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" fillcolor="#f6f6f6" stroked="f">
                <v:path arrowok="t"/>
                <v:textbox inset="0,0,0,0">
                  <w:txbxContent>
                    <w:p w14:paraId="67B9A5CD" w14:textId="77777777" w:rsidR="0099680A" w:rsidRDefault="0099680A" w:rsidP="0099680A">
                      <w:pPr>
                        <w:pStyle w:val="BodyText"/>
                        <w:spacing w:before="123" w:line="288" w:lineRule="auto"/>
                        <w:ind w:left="59" w:right="8988"/>
                      </w:pPr>
                      <w:r>
                        <w:rPr>
                          <w:color w:val="202020"/>
                        </w:rPr>
                        <w:t>#before sequences_train[0]</w:t>
                      </w:r>
                    </w:p>
                  </w:txbxContent>
                </v:textbox>
                <w10:wrap type="topAndBottom" anchorx="page"/>
              </v:shape>
            </w:pict>
          </mc:Fallback>
        </mc:AlternateContent>
      </w:r>
    </w:p>
    <w:p w14:paraId="4F732B3F" w14:textId="77777777" w:rsidR="0099680A" w:rsidRDefault="0099680A" w:rsidP="002F06F4">
      <w:r>
        <w:rPr>
          <w:color w:val="202020"/>
        </w:rPr>
        <w:t>[373, 43, 37, 982, 167, 28]</w:t>
      </w:r>
    </w:p>
    <w:p w14:paraId="104EE229" w14:textId="77777777" w:rsidR="0099680A" w:rsidRDefault="0099680A" w:rsidP="002F06F4">
      <w:pPr>
        <w:rPr>
          <w:sz w:val="17"/>
        </w:rPr>
      </w:pPr>
      <w:r>
        <w:rPr>
          <w:noProof/>
        </w:rPr>
        <mc:AlternateContent>
          <mc:Choice Requires="wps">
            <w:drawing>
              <wp:anchor distT="0" distB="0" distL="0" distR="0" simplePos="0" relativeHeight="251745280" behindDoc="1" locked="0" layoutInCell="1" allowOverlap="1" wp14:anchorId="6AECA55E" wp14:editId="139109C0">
                <wp:simplePos x="0" y="0"/>
                <wp:positionH relativeFrom="page">
                  <wp:posOffset>469900</wp:posOffset>
                </wp:positionH>
                <wp:positionV relativeFrom="paragraph">
                  <wp:posOffset>138430</wp:posOffset>
                </wp:positionV>
                <wp:extent cx="6718300" cy="368300"/>
                <wp:effectExtent l="0" t="0" r="0" b="0"/>
                <wp:wrapTopAndBottom/>
                <wp:docPr id="3315601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683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9612EA" w14:textId="77777777" w:rsidR="0099680A" w:rsidRDefault="0099680A" w:rsidP="0099680A">
                            <w:pPr>
                              <w:pStyle w:val="BodyText"/>
                              <w:spacing w:before="123" w:line="288" w:lineRule="auto"/>
                              <w:ind w:left="59" w:right="9660"/>
                            </w:pPr>
                            <w:r>
                              <w:rPr>
                                <w:color w:val="202020"/>
                              </w:rPr>
                              <w:t>#after X_train[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ECA55E" id="Text Box 73" o:spid="_x0000_s1159" type="#_x0000_t202" style="position:absolute;margin-left:37pt;margin-top:10.9pt;width:529pt;height:29pt;z-index:-2515712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" fillcolor="#f6f6f6" stroked="f">
                <v:path arrowok="t"/>
                <v:textbox inset="0,0,0,0">
                  <w:txbxContent>
                    <w:p w14:paraId="109612EA" w14:textId="77777777" w:rsidR="0099680A" w:rsidRDefault="0099680A" w:rsidP="0099680A">
                      <w:pPr>
                        <w:pStyle w:val="BodyText"/>
                        <w:spacing w:before="123" w:line="288" w:lineRule="auto"/>
                        <w:ind w:left="59" w:right="9660"/>
                      </w:pPr>
                      <w:r>
                        <w:rPr>
                          <w:color w:val="202020"/>
                        </w:rPr>
                        <w:t>#after X_train[0]</w:t>
                      </w:r>
                    </w:p>
                  </w:txbxContent>
                </v:textbox>
                <w10:wrap type="topAndBottom" anchorx="page"/>
              </v:shape>
            </w:pict>
          </mc:Fallback>
        </mc:AlternateContent>
      </w:r>
    </w:p>
    <w:p w14:paraId="3D47034E" w14:textId="77777777" w:rsidR="0099680A" w:rsidRDefault="0099680A" w:rsidP="002F06F4"/>
    <w:tbl>
      <w:tblPr>
        <w:tblW w:w="0" w:type="auto"/>
        <w:tblInd w:w="567" w:type="dxa"/>
        <w:tblLayout w:type="fixed"/>
        <w:tblCellMar>
          <w:left w:w="0" w:type="dxa"/>
          <w:right w:w="0" w:type="dxa"/>
        </w:tblCellMar>
        <w:tblLook w:val="01E0" w:firstRow="1" w:lastRow="1" w:firstColumn="1" w:lastColumn="1" w:noHBand="0" w:noVBand="0"/>
      </w:tblPr>
      <w:tblGrid>
        <w:gridCol w:w="722"/>
        <w:gridCol w:w="378"/>
        <w:gridCol w:w="420"/>
        <w:gridCol w:w="420"/>
        <w:gridCol w:w="420"/>
        <w:gridCol w:w="420"/>
        <w:gridCol w:w="420"/>
        <w:gridCol w:w="420"/>
        <w:gridCol w:w="420"/>
        <w:gridCol w:w="420"/>
        <w:gridCol w:w="336"/>
        <w:gridCol w:w="462"/>
        <w:gridCol w:w="420"/>
        <w:gridCol w:w="386"/>
      </w:tblGrid>
      <w:tr w:rsidR="0099680A" w14:paraId="43C1AB10" w14:textId="77777777" w:rsidTr="006241A2">
        <w:trPr>
          <w:trHeight w:val="159"/>
        </w:trPr>
        <w:tc>
          <w:tcPr>
            <w:tcW w:w="722" w:type="dxa"/>
          </w:tcPr>
          <w:p w14:paraId="68569AF4" w14:textId="77777777" w:rsidR="0099680A" w:rsidRDefault="0099680A" w:rsidP="002F06F4">
            <w:pPr>
              <w:rPr>
                <w:sz w:val="14"/>
              </w:rPr>
            </w:pPr>
            <w:r>
              <w:rPr>
                <w:color w:val="202020"/>
                <w:sz w:val="14"/>
              </w:rPr>
              <w:t>array([</w:t>
            </w:r>
          </w:p>
        </w:tc>
        <w:tc>
          <w:tcPr>
            <w:tcW w:w="378" w:type="dxa"/>
          </w:tcPr>
          <w:p w14:paraId="5D8377C1" w14:textId="77777777" w:rsidR="0099680A" w:rsidRDefault="0099680A" w:rsidP="002F06F4">
            <w:pPr>
              <w:rPr>
                <w:sz w:val="14"/>
              </w:rPr>
            </w:pPr>
            <w:r>
              <w:rPr>
                <w:color w:val="202020"/>
                <w:sz w:val="14"/>
              </w:rPr>
              <w:t>0,</w:t>
            </w:r>
          </w:p>
        </w:tc>
        <w:tc>
          <w:tcPr>
            <w:tcW w:w="420" w:type="dxa"/>
          </w:tcPr>
          <w:p w14:paraId="1795FD49" w14:textId="77777777" w:rsidR="0099680A" w:rsidRDefault="0099680A" w:rsidP="002F06F4">
            <w:pPr>
              <w:rPr>
                <w:sz w:val="14"/>
              </w:rPr>
            </w:pPr>
            <w:r>
              <w:rPr>
                <w:color w:val="202020"/>
                <w:sz w:val="14"/>
              </w:rPr>
              <w:t>0,</w:t>
            </w:r>
          </w:p>
        </w:tc>
        <w:tc>
          <w:tcPr>
            <w:tcW w:w="420" w:type="dxa"/>
          </w:tcPr>
          <w:p w14:paraId="702288A6" w14:textId="77777777" w:rsidR="0099680A" w:rsidRDefault="0099680A" w:rsidP="002F06F4">
            <w:pPr>
              <w:rPr>
                <w:sz w:val="14"/>
              </w:rPr>
            </w:pPr>
            <w:r>
              <w:rPr>
                <w:color w:val="202020"/>
                <w:sz w:val="14"/>
              </w:rPr>
              <w:t>0,</w:t>
            </w:r>
          </w:p>
        </w:tc>
        <w:tc>
          <w:tcPr>
            <w:tcW w:w="420" w:type="dxa"/>
          </w:tcPr>
          <w:p w14:paraId="77E12BCE" w14:textId="77777777" w:rsidR="0099680A" w:rsidRDefault="0099680A" w:rsidP="002F06F4">
            <w:pPr>
              <w:rPr>
                <w:sz w:val="14"/>
              </w:rPr>
            </w:pPr>
            <w:r>
              <w:rPr>
                <w:color w:val="202020"/>
                <w:sz w:val="14"/>
              </w:rPr>
              <w:t>0,</w:t>
            </w:r>
          </w:p>
        </w:tc>
        <w:tc>
          <w:tcPr>
            <w:tcW w:w="420" w:type="dxa"/>
          </w:tcPr>
          <w:p w14:paraId="145A866F" w14:textId="77777777" w:rsidR="0099680A" w:rsidRDefault="0099680A" w:rsidP="002F06F4">
            <w:pPr>
              <w:rPr>
                <w:sz w:val="14"/>
              </w:rPr>
            </w:pPr>
            <w:r>
              <w:rPr>
                <w:color w:val="202020"/>
                <w:sz w:val="14"/>
              </w:rPr>
              <w:t>0,</w:t>
            </w:r>
          </w:p>
        </w:tc>
        <w:tc>
          <w:tcPr>
            <w:tcW w:w="420" w:type="dxa"/>
          </w:tcPr>
          <w:p w14:paraId="6FE408E4" w14:textId="77777777" w:rsidR="0099680A" w:rsidRDefault="0099680A" w:rsidP="002F06F4">
            <w:pPr>
              <w:rPr>
                <w:sz w:val="14"/>
              </w:rPr>
            </w:pPr>
            <w:r>
              <w:rPr>
                <w:color w:val="202020"/>
                <w:sz w:val="14"/>
              </w:rPr>
              <w:t>0,</w:t>
            </w:r>
          </w:p>
        </w:tc>
        <w:tc>
          <w:tcPr>
            <w:tcW w:w="420" w:type="dxa"/>
          </w:tcPr>
          <w:p w14:paraId="1A36185A" w14:textId="77777777" w:rsidR="0099680A" w:rsidRDefault="0099680A" w:rsidP="002F06F4">
            <w:pPr>
              <w:rPr>
                <w:sz w:val="14"/>
              </w:rPr>
            </w:pPr>
            <w:r>
              <w:rPr>
                <w:color w:val="202020"/>
                <w:sz w:val="14"/>
              </w:rPr>
              <w:t>0,</w:t>
            </w:r>
          </w:p>
        </w:tc>
        <w:tc>
          <w:tcPr>
            <w:tcW w:w="420" w:type="dxa"/>
          </w:tcPr>
          <w:p w14:paraId="2851028C" w14:textId="77777777" w:rsidR="0099680A" w:rsidRDefault="0099680A" w:rsidP="002F06F4">
            <w:pPr>
              <w:rPr>
                <w:sz w:val="14"/>
              </w:rPr>
            </w:pPr>
            <w:r>
              <w:rPr>
                <w:color w:val="202020"/>
                <w:sz w:val="14"/>
              </w:rPr>
              <w:t>0,</w:t>
            </w:r>
          </w:p>
        </w:tc>
        <w:tc>
          <w:tcPr>
            <w:tcW w:w="420" w:type="dxa"/>
          </w:tcPr>
          <w:p w14:paraId="46DB8422" w14:textId="77777777" w:rsidR="0099680A" w:rsidRDefault="0099680A" w:rsidP="002F06F4">
            <w:pPr>
              <w:rPr>
                <w:sz w:val="14"/>
              </w:rPr>
            </w:pPr>
            <w:r>
              <w:rPr>
                <w:color w:val="202020"/>
                <w:sz w:val="14"/>
              </w:rPr>
              <w:t>0,</w:t>
            </w:r>
          </w:p>
        </w:tc>
        <w:tc>
          <w:tcPr>
            <w:tcW w:w="336" w:type="dxa"/>
          </w:tcPr>
          <w:p w14:paraId="6E68ECEE" w14:textId="77777777" w:rsidR="0099680A" w:rsidRDefault="0099680A" w:rsidP="002F06F4">
            <w:pPr>
              <w:rPr>
                <w:sz w:val="14"/>
              </w:rPr>
            </w:pPr>
            <w:r>
              <w:rPr>
                <w:color w:val="202020"/>
                <w:sz w:val="14"/>
              </w:rPr>
              <w:t>0,</w:t>
            </w:r>
          </w:p>
        </w:tc>
        <w:tc>
          <w:tcPr>
            <w:tcW w:w="462" w:type="dxa"/>
          </w:tcPr>
          <w:p w14:paraId="4A566BD5" w14:textId="77777777" w:rsidR="0099680A" w:rsidRDefault="0099680A" w:rsidP="002F06F4">
            <w:pPr>
              <w:rPr>
                <w:sz w:val="14"/>
              </w:rPr>
            </w:pPr>
            <w:r>
              <w:rPr>
                <w:color w:val="202020"/>
                <w:sz w:val="14"/>
              </w:rPr>
              <w:t>0,</w:t>
            </w:r>
          </w:p>
        </w:tc>
        <w:tc>
          <w:tcPr>
            <w:tcW w:w="420" w:type="dxa"/>
          </w:tcPr>
          <w:p w14:paraId="7073B081" w14:textId="77777777" w:rsidR="0099680A" w:rsidRDefault="0099680A" w:rsidP="002F06F4">
            <w:pPr>
              <w:rPr>
                <w:sz w:val="14"/>
              </w:rPr>
            </w:pPr>
            <w:r>
              <w:rPr>
                <w:color w:val="202020"/>
                <w:sz w:val="14"/>
              </w:rPr>
              <w:t>0,</w:t>
            </w:r>
          </w:p>
        </w:tc>
        <w:tc>
          <w:tcPr>
            <w:tcW w:w="386" w:type="dxa"/>
          </w:tcPr>
          <w:p w14:paraId="214734CF" w14:textId="77777777" w:rsidR="0099680A" w:rsidRDefault="0099680A" w:rsidP="002F06F4">
            <w:pPr>
              <w:rPr>
                <w:sz w:val="14"/>
              </w:rPr>
            </w:pPr>
            <w:r>
              <w:rPr>
                <w:color w:val="202020"/>
                <w:sz w:val="14"/>
              </w:rPr>
              <w:t>0,</w:t>
            </w:r>
          </w:p>
        </w:tc>
      </w:tr>
      <w:tr w:rsidR="0099680A" w14:paraId="61099F54" w14:textId="77777777" w:rsidTr="006241A2">
        <w:trPr>
          <w:trHeight w:val="174"/>
        </w:trPr>
        <w:tc>
          <w:tcPr>
            <w:tcW w:w="722" w:type="dxa"/>
          </w:tcPr>
          <w:p w14:paraId="77CC51B0" w14:textId="77777777" w:rsidR="0099680A" w:rsidRDefault="0099680A" w:rsidP="002F06F4">
            <w:pPr>
              <w:rPr>
                <w:sz w:val="10"/>
              </w:rPr>
            </w:pPr>
          </w:p>
        </w:tc>
        <w:tc>
          <w:tcPr>
            <w:tcW w:w="378" w:type="dxa"/>
          </w:tcPr>
          <w:p w14:paraId="7466B4B6" w14:textId="77777777" w:rsidR="0099680A" w:rsidRDefault="0099680A" w:rsidP="002F06F4">
            <w:pPr>
              <w:rPr>
                <w:sz w:val="14"/>
              </w:rPr>
            </w:pPr>
            <w:r>
              <w:rPr>
                <w:color w:val="202020"/>
                <w:sz w:val="14"/>
              </w:rPr>
              <w:t>0,</w:t>
            </w:r>
          </w:p>
        </w:tc>
        <w:tc>
          <w:tcPr>
            <w:tcW w:w="420" w:type="dxa"/>
          </w:tcPr>
          <w:p w14:paraId="232F99FD" w14:textId="77777777" w:rsidR="0099680A" w:rsidRDefault="0099680A" w:rsidP="002F06F4">
            <w:pPr>
              <w:rPr>
                <w:sz w:val="14"/>
              </w:rPr>
            </w:pPr>
            <w:r>
              <w:rPr>
                <w:color w:val="202020"/>
                <w:sz w:val="14"/>
              </w:rPr>
              <w:t>0,</w:t>
            </w:r>
          </w:p>
        </w:tc>
        <w:tc>
          <w:tcPr>
            <w:tcW w:w="420" w:type="dxa"/>
          </w:tcPr>
          <w:p w14:paraId="743339BA" w14:textId="77777777" w:rsidR="0099680A" w:rsidRDefault="0099680A" w:rsidP="002F06F4">
            <w:pPr>
              <w:rPr>
                <w:sz w:val="14"/>
              </w:rPr>
            </w:pPr>
            <w:r>
              <w:rPr>
                <w:color w:val="202020"/>
                <w:sz w:val="14"/>
              </w:rPr>
              <w:t>0,</w:t>
            </w:r>
          </w:p>
        </w:tc>
        <w:tc>
          <w:tcPr>
            <w:tcW w:w="420" w:type="dxa"/>
          </w:tcPr>
          <w:p w14:paraId="6C3A84F6" w14:textId="77777777" w:rsidR="0099680A" w:rsidRDefault="0099680A" w:rsidP="002F06F4">
            <w:pPr>
              <w:rPr>
                <w:sz w:val="14"/>
              </w:rPr>
            </w:pPr>
            <w:r>
              <w:rPr>
                <w:color w:val="202020"/>
                <w:sz w:val="14"/>
              </w:rPr>
              <w:t>0,</w:t>
            </w:r>
          </w:p>
        </w:tc>
        <w:tc>
          <w:tcPr>
            <w:tcW w:w="420" w:type="dxa"/>
          </w:tcPr>
          <w:p w14:paraId="1C0BBCE4" w14:textId="77777777" w:rsidR="0099680A" w:rsidRDefault="0099680A" w:rsidP="002F06F4">
            <w:pPr>
              <w:rPr>
                <w:sz w:val="14"/>
              </w:rPr>
            </w:pPr>
            <w:r>
              <w:rPr>
                <w:color w:val="202020"/>
                <w:sz w:val="14"/>
              </w:rPr>
              <w:t>0,</w:t>
            </w:r>
          </w:p>
        </w:tc>
        <w:tc>
          <w:tcPr>
            <w:tcW w:w="420" w:type="dxa"/>
          </w:tcPr>
          <w:p w14:paraId="095A437C" w14:textId="77777777" w:rsidR="0099680A" w:rsidRDefault="0099680A" w:rsidP="002F06F4">
            <w:pPr>
              <w:rPr>
                <w:sz w:val="14"/>
              </w:rPr>
            </w:pPr>
            <w:r>
              <w:rPr>
                <w:color w:val="202020"/>
                <w:sz w:val="14"/>
              </w:rPr>
              <w:t>0,</w:t>
            </w:r>
          </w:p>
        </w:tc>
        <w:tc>
          <w:tcPr>
            <w:tcW w:w="420" w:type="dxa"/>
          </w:tcPr>
          <w:p w14:paraId="66DB988D" w14:textId="77777777" w:rsidR="0099680A" w:rsidRDefault="0099680A" w:rsidP="002F06F4">
            <w:pPr>
              <w:rPr>
                <w:sz w:val="14"/>
              </w:rPr>
            </w:pPr>
            <w:r>
              <w:rPr>
                <w:color w:val="202020"/>
                <w:sz w:val="14"/>
              </w:rPr>
              <w:t>0,</w:t>
            </w:r>
          </w:p>
        </w:tc>
        <w:tc>
          <w:tcPr>
            <w:tcW w:w="420" w:type="dxa"/>
          </w:tcPr>
          <w:p w14:paraId="11785562" w14:textId="77777777" w:rsidR="0099680A" w:rsidRDefault="0099680A" w:rsidP="002F06F4">
            <w:pPr>
              <w:rPr>
                <w:sz w:val="14"/>
              </w:rPr>
            </w:pPr>
            <w:r>
              <w:rPr>
                <w:color w:val="202020"/>
                <w:sz w:val="14"/>
              </w:rPr>
              <w:t>0,</w:t>
            </w:r>
          </w:p>
        </w:tc>
        <w:tc>
          <w:tcPr>
            <w:tcW w:w="420" w:type="dxa"/>
          </w:tcPr>
          <w:p w14:paraId="50704341" w14:textId="77777777" w:rsidR="0099680A" w:rsidRDefault="0099680A" w:rsidP="002F06F4">
            <w:pPr>
              <w:rPr>
                <w:sz w:val="14"/>
              </w:rPr>
            </w:pPr>
            <w:r>
              <w:rPr>
                <w:color w:val="202020"/>
                <w:sz w:val="14"/>
              </w:rPr>
              <w:t>0,</w:t>
            </w:r>
          </w:p>
        </w:tc>
        <w:tc>
          <w:tcPr>
            <w:tcW w:w="336" w:type="dxa"/>
          </w:tcPr>
          <w:p w14:paraId="7DD0E65B" w14:textId="77777777" w:rsidR="0099680A" w:rsidRDefault="0099680A" w:rsidP="002F06F4">
            <w:pPr>
              <w:rPr>
                <w:sz w:val="14"/>
              </w:rPr>
            </w:pPr>
            <w:r>
              <w:rPr>
                <w:color w:val="202020"/>
                <w:sz w:val="14"/>
              </w:rPr>
              <w:t>0,</w:t>
            </w:r>
          </w:p>
        </w:tc>
        <w:tc>
          <w:tcPr>
            <w:tcW w:w="462" w:type="dxa"/>
          </w:tcPr>
          <w:p w14:paraId="522237C7" w14:textId="77777777" w:rsidR="0099680A" w:rsidRDefault="0099680A" w:rsidP="002F06F4">
            <w:pPr>
              <w:rPr>
                <w:sz w:val="14"/>
              </w:rPr>
            </w:pPr>
            <w:r>
              <w:rPr>
                <w:color w:val="202020"/>
                <w:sz w:val="14"/>
              </w:rPr>
              <w:t>0,</w:t>
            </w:r>
          </w:p>
        </w:tc>
        <w:tc>
          <w:tcPr>
            <w:tcW w:w="420" w:type="dxa"/>
          </w:tcPr>
          <w:p w14:paraId="05C2BDEA" w14:textId="77777777" w:rsidR="0099680A" w:rsidRDefault="0099680A" w:rsidP="002F06F4">
            <w:pPr>
              <w:rPr>
                <w:sz w:val="14"/>
              </w:rPr>
            </w:pPr>
            <w:r>
              <w:rPr>
                <w:color w:val="202020"/>
                <w:sz w:val="14"/>
              </w:rPr>
              <w:t>0,</w:t>
            </w:r>
          </w:p>
        </w:tc>
        <w:tc>
          <w:tcPr>
            <w:tcW w:w="386" w:type="dxa"/>
          </w:tcPr>
          <w:p w14:paraId="1AFC6DB6" w14:textId="77777777" w:rsidR="0099680A" w:rsidRDefault="0099680A" w:rsidP="002F06F4">
            <w:pPr>
              <w:rPr>
                <w:sz w:val="14"/>
              </w:rPr>
            </w:pPr>
            <w:r>
              <w:rPr>
                <w:color w:val="202020"/>
                <w:sz w:val="14"/>
              </w:rPr>
              <w:t>0,</w:t>
            </w:r>
          </w:p>
        </w:tc>
      </w:tr>
      <w:tr w:rsidR="0099680A" w14:paraId="4BE46420" w14:textId="77777777" w:rsidTr="006241A2">
        <w:trPr>
          <w:trHeight w:val="169"/>
        </w:trPr>
        <w:tc>
          <w:tcPr>
            <w:tcW w:w="722" w:type="dxa"/>
          </w:tcPr>
          <w:p w14:paraId="49324CE8" w14:textId="77777777" w:rsidR="0099680A" w:rsidRDefault="0099680A" w:rsidP="002F06F4">
            <w:pPr>
              <w:rPr>
                <w:sz w:val="10"/>
              </w:rPr>
            </w:pPr>
          </w:p>
        </w:tc>
        <w:tc>
          <w:tcPr>
            <w:tcW w:w="378" w:type="dxa"/>
          </w:tcPr>
          <w:p w14:paraId="29BD2FA2" w14:textId="77777777" w:rsidR="0099680A" w:rsidRDefault="0099680A" w:rsidP="002F06F4">
            <w:pPr>
              <w:rPr>
                <w:sz w:val="14"/>
              </w:rPr>
            </w:pPr>
            <w:r>
              <w:rPr>
                <w:color w:val="202020"/>
                <w:sz w:val="14"/>
              </w:rPr>
              <w:t>0,</w:t>
            </w:r>
          </w:p>
        </w:tc>
        <w:tc>
          <w:tcPr>
            <w:tcW w:w="420" w:type="dxa"/>
          </w:tcPr>
          <w:p w14:paraId="59D91B0A" w14:textId="77777777" w:rsidR="0099680A" w:rsidRDefault="0099680A" w:rsidP="002F06F4">
            <w:pPr>
              <w:rPr>
                <w:sz w:val="14"/>
              </w:rPr>
            </w:pPr>
            <w:r>
              <w:rPr>
                <w:color w:val="202020"/>
                <w:sz w:val="14"/>
              </w:rPr>
              <w:t>0,</w:t>
            </w:r>
          </w:p>
        </w:tc>
        <w:tc>
          <w:tcPr>
            <w:tcW w:w="420" w:type="dxa"/>
          </w:tcPr>
          <w:p w14:paraId="78EF2985" w14:textId="77777777" w:rsidR="0099680A" w:rsidRDefault="0099680A" w:rsidP="002F06F4">
            <w:pPr>
              <w:rPr>
                <w:sz w:val="14"/>
              </w:rPr>
            </w:pPr>
            <w:r>
              <w:rPr>
                <w:color w:val="202020"/>
                <w:sz w:val="14"/>
              </w:rPr>
              <w:t>0,</w:t>
            </w:r>
          </w:p>
        </w:tc>
        <w:tc>
          <w:tcPr>
            <w:tcW w:w="420" w:type="dxa"/>
          </w:tcPr>
          <w:p w14:paraId="0A18B9D2" w14:textId="77777777" w:rsidR="0099680A" w:rsidRDefault="0099680A" w:rsidP="002F06F4">
            <w:pPr>
              <w:rPr>
                <w:sz w:val="14"/>
              </w:rPr>
            </w:pPr>
            <w:r>
              <w:rPr>
                <w:color w:val="202020"/>
                <w:sz w:val="14"/>
              </w:rPr>
              <w:t>0,</w:t>
            </w:r>
          </w:p>
        </w:tc>
        <w:tc>
          <w:tcPr>
            <w:tcW w:w="420" w:type="dxa"/>
          </w:tcPr>
          <w:p w14:paraId="719D7358" w14:textId="77777777" w:rsidR="0099680A" w:rsidRDefault="0099680A" w:rsidP="002F06F4">
            <w:pPr>
              <w:rPr>
                <w:sz w:val="14"/>
              </w:rPr>
            </w:pPr>
            <w:r>
              <w:rPr>
                <w:color w:val="202020"/>
                <w:sz w:val="14"/>
              </w:rPr>
              <w:t>0,</w:t>
            </w:r>
          </w:p>
        </w:tc>
        <w:tc>
          <w:tcPr>
            <w:tcW w:w="420" w:type="dxa"/>
          </w:tcPr>
          <w:p w14:paraId="405EF0CD" w14:textId="77777777" w:rsidR="0099680A" w:rsidRDefault="0099680A" w:rsidP="002F06F4">
            <w:pPr>
              <w:rPr>
                <w:sz w:val="14"/>
              </w:rPr>
            </w:pPr>
            <w:r>
              <w:rPr>
                <w:color w:val="202020"/>
                <w:sz w:val="14"/>
              </w:rPr>
              <w:t>0,</w:t>
            </w:r>
          </w:p>
        </w:tc>
        <w:tc>
          <w:tcPr>
            <w:tcW w:w="420" w:type="dxa"/>
          </w:tcPr>
          <w:p w14:paraId="1548CFCD" w14:textId="77777777" w:rsidR="0099680A" w:rsidRDefault="0099680A" w:rsidP="002F06F4">
            <w:pPr>
              <w:rPr>
                <w:sz w:val="14"/>
              </w:rPr>
            </w:pPr>
            <w:r>
              <w:rPr>
                <w:color w:val="202020"/>
                <w:sz w:val="14"/>
              </w:rPr>
              <w:t>0,</w:t>
            </w:r>
          </w:p>
        </w:tc>
        <w:tc>
          <w:tcPr>
            <w:tcW w:w="420" w:type="dxa"/>
          </w:tcPr>
          <w:p w14:paraId="2558B175" w14:textId="77777777" w:rsidR="0099680A" w:rsidRDefault="0099680A" w:rsidP="002F06F4">
            <w:pPr>
              <w:rPr>
                <w:sz w:val="14"/>
              </w:rPr>
            </w:pPr>
            <w:r>
              <w:rPr>
                <w:color w:val="202020"/>
                <w:sz w:val="14"/>
              </w:rPr>
              <w:t>0,</w:t>
            </w:r>
          </w:p>
        </w:tc>
        <w:tc>
          <w:tcPr>
            <w:tcW w:w="420" w:type="dxa"/>
          </w:tcPr>
          <w:p w14:paraId="569CA201" w14:textId="77777777" w:rsidR="0099680A" w:rsidRDefault="0099680A" w:rsidP="002F06F4">
            <w:pPr>
              <w:rPr>
                <w:sz w:val="14"/>
              </w:rPr>
            </w:pPr>
            <w:r>
              <w:rPr>
                <w:color w:val="202020"/>
                <w:sz w:val="14"/>
              </w:rPr>
              <w:t>0,</w:t>
            </w:r>
          </w:p>
        </w:tc>
        <w:tc>
          <w:tcPr>
            <w:tcW w:w="336" w:type="dxa"/>
          </w:tcPr>
          <w:p w14:paraId="51FFEBA9" w14:textId="77777777" w:rsidR="0099680A" w:rsidRDefault="0099680A" w:rsidP="002F06F4">
            <w:pPr>
              <w:rPr>
                <w:sz w:val="14"/>
              </w:rPr>
            </w:pPr>
            <w:r>
              <w:rPr>
                <w:color w:val="202020"/>
                <w:sz w:val="14"/>
              </w:rPr>
              <w:t>0,</w:t>
            </w:r>
          </w:p>
        </w:tc>
        <w:tc>
          <w:tcPr>
            <w:tcW w:w="462" w:type="dxa"/>
          </w:tcPr>
          <w:p w14:paraId="6200906E" w14:textId="77777777" w:rsidR="0099680A" w:rsidRDefault="0099680A" w:rsidP="002F06F4">
            <w:pPr>
              <w:rPr>
                <w:sz w:val="14"/>
              </w:rPr>
            </w:pPr>
            <w:r>
              <w:rPr>
                <w:color w:val="202020"/>
                <w:sz w:val="14"/>
              </w:rPr>
              <w:t>0,</w:t>
            </w:r>
          </w:p>
        </w:tc>
        <w:tc>
          <w:tcPr>
            <w:tcW w:w="420" w:type="dxa"/>
          </w:tcPr>
          <w:p w14:paraId="4AB1A43A" w14:textId="77777777" w:rsidR="0099680A" w:rsidRDefault="0099680A" w:rsidP="002F06F4">
            <w:pPr>
              <w:rPr>
                <w:sz w:val="14"/>
              </w:rPr>
            </w:pPr>
            <w:r>
              <w:rPr>
                <w:color w:val="202020"/>
                <w:sz w:val="14"/>
              </w:rPr>
              <w:t>0,</w:t>
            </w:r>
          </w:p>
        </w:tc>
        <w:tc>
          <w:tcPr>
            <w:tcW w:w="386" w:type="dxa"/>
          </w:tcPr>
          <w:p w14:paraId="1BF61DDD" w14:textId="77777777" w:rsidR="0099680A" w:rsidRDefault="0099680A" w:rsidP="002F06F4">
            <w:pPr>
              <w:rPr>
                <w:sz w:val="14"/>
              </w:rPr>
            </w:pPr>
            <w:r>
              <w:rPr>
                <w:color w:val="202020"/>
                <w:sz w:val="14"/>
              </w:rPr>
              <w:t>0,</w:t>
            </w:r>
          </w:p>
        </w:tc>
      </w:tr>
      <w:tr w:rsidR="0099680A" w14:paraId="3EADA851" w14:textId="77777777" w:rsidTr="006241A2">
        <w:trPr>
          <w:trHeight w:val="174"/>
        </w:trPr>
        <w:tc>
          <w:tcPr>
            <w:tcW w:w="722" w:type="dxa"/>
          </w:tcPr>
          <w:p w14:paraId="13E20C59" w14:textId="77777777" w:rsidR="0099680A" w:rsidRDefault="0099680A" w:rsidP="002F06F4">
            <w:pPr>
              <w:rPr>
                <w:sz w:val="10"/>
              </w:rPr>
            </w:pPr>
          </w:p>
        </w:tc>
        <w:tc>
          <w:tcPr>
            <w:tcW w:w="378" w:type="dxa"/>
          </w:tcPr>
          <w:p w14:paraId="62007B4F" w14:textId="77777777" w:rsidR="0099680A" w:rsidRDefault="0099680A" w:rsidP="002F06F4">
            <w:pPr>
              <w:rPr>
                <w:sz w:val="14"/>
              </w:rPr>
            </w:pPr>
            <w:r>
              <w:rPr>
                <w:color w:val="202020"/>
                <w:sz w:val="14"/>
              </w:rPr>
              <w:t>0,</w:t>
            </w:r>
          </w:p>
        </w:tc>
        <w:tc>
          <w:tcPr>
            <w:tcW w:w="420" w:type="dxa"/>
          </w:tcPr>
          <w:p w14:paraId="478782C1" w14:textId="77777777" w:rsidR="0099680A" w:rsidRDefault="0099680A" w:rsidP="002F06F4">
            <w:pPr>
              <w:rPr>
                <w:sz w:val="14"/>
              </w:rPr>
            </w:pPr>
            <w:r>
              <w:rPr>
                <w:color w:val="202020"/>
                <w:sz w:val="14"/>
              </w:rPr>
              <w:t>0,</w:t>
            </w:r>
          </w:p>
        </w:tc>
        <w:tc>
          <w:tcPr>
            <w:tcW w:w="420" w:type="dxa"/>
          </w:tcPr>
          <w:p w14:paraId="34B00606" w14:textId="77777777" w:rsidR="0099680A" w:rsidRDefault="0099680A" w:rsidP="002F06F4">
            <w:pPr>
              <w:rPr>
                <w:sz w:val="14"/>
              </w:rPr>
            </w:pPr>
            <w:r>
              <w:rPr>
                <w:color w:val="202020"/>
                <w:sz w:val="14"/>
              </w:rPr>
              <w:t>0,</w:t>
            </w:r>
          </w:p>
        </w:tc>
        <w:tc>
          <w:tcPr>
            <w:tcW w:w="420" w:type="dxa"/>
          </w:tcPr>
          <w:p w14:paraId="5FE3DAD6" w14:textId="77777777" w:rsidR="0099680A" w:rsidRDefault="0099680A" w:rsidP="002F06F4">
            <w:pPr>
              <w:rPr>
                <w:sz w:val="14"/>
              </w:rPr>
            </w:pPr>
            <w:r>
              <w:rPr>
                <w:color w:val="202020"/>
                <w:sz w:val="14"/>
              </w:rPr>
              <w:t>0,</w:t>
            </w:r>
          </w:p>
        </w:tc>
        <w:tc>
          <w:tcPr>
            <w:tcW w:w="420" w:type="dxa"/>
          </w:tcPr>
          <w:p w14:paraId="434F2899" w14:textId="77777777" w:rsidR="0099680A" w:rsidRDefault="0099680A" w:rsidP="002F06F4">
            <w:pPr>
              <w:rPr>
                <w:sz w:val="14"/>
              </w:rPr>
            </w:pPr>
            <w:r>
              <w:rPr>
                <w:color w:val="202020"/>
                <w:sz w:val="14"/>
              </w:rPr>
              <w:t>0,</w:t>
            </w:r>
          </w:p>
        </w:tc>
        <w:tc>
          <w:tcPr>
            <w:tcW w:w="420" w:type="dxa"/>
          </w:tcPr>
          <w:p w14:paraId="4ED53BCA" w14:textId="77777777" w:rsidR="0099680A" w:rsidRDefault="0099680A" w:rsidP="002F06F4">
            <w:pPr>
              <w:rPr>
                <w:sz w:val="14"/>
              </w:rPr>
            </w:pPr>
            <w:r>
              <w:rPr>
                <w:color w:val="202020"/>
                <w:sz w:val="14"/>
              </w:rPr>
              <w:t>0,</w:t>
            </w:r>
          </w:p>
        </w:tc>
        <w:tc>
          <w:tcPr>
            <w:tcW w:w="420" w:type="dxa"/>
          </w:tcPr>
          <w:p w14:paraId="656395CA" w14:textId="77777777" w:rsidR="0099680A" w:rsidRDefault="0099680A" w:rsidP="002F06F4">
            <w:pPr>
              <w:rPr>
                <w:sz w:val="14"/>
              </w:rPr>
            </w:pPr>
            <w:r>
              <w:rPr>
                <w:color w:val="202020"/>
                <w:sz w:val="14"/>
              </w:rPr>
              <w:t>0,</w:t>
            </w:r>
          </w:p>
        </w:tc>
        <w:tc>
          <w:tcPr>
            <w:tcW w:w="420" w:type="dxa"/>
          </w:tcPr>
          <w:p w14:paraId="38764551" w14:textId="77777777" w:rsidR="0099680A" w:rsidRDefault="0099680A" w:rsidP="002F06F4">
            <w:pPr>
              <w:rPr>
                <w:sz w:val="14"/>
              </w:rPr>
            </w:pPr>
            <w:r>
              <w:rPr>
                <w:color w:val="202020"/>
                <w:sz w:val="14"/>
              </w:rPr>
              <w:t>0,</w:t>
            </w:r>
          </w:p>
        </w:tc>
        <w:tc>
          <w:tcPr>
            <w:tcW w:w="420" w:type="dxa"/>
          </w:tcPr>
          <w:p w14:paraId="2C4E1396" w14:textId="77777777" w:rsidR="0099680A" w:rsidRDefault="0099680A" w:rsidP="002F06F4">
            <w:pPr>
              <w:rPr>
                <w:sz w:val="14"/>
              </w:rPr>
            </w:pPr>
            <w:r>
              <w:rPr>
                <w:color w:val="202020"/>
                <w:sz w:val="14"/>
              </w:rPr>
              <w:t>0,</w:t>
            </w:r>
          </w:p>
        </w:tc>
        <w:tc>
          <w:tcPr>
            <w:tcW w:w="336" w:type="dxa"/>
          </w:tcPr>
          <w:p w14:paraId="4A522F31" w14:textId="77777777" w:rsidR="0099680A" w:rsidRDefault="0099680A" w:rsidP="002F06F4">
            <w:pPr>
              <w:rPr>
                <w:sz w:val="14"/>
              </w:rPr>
            </w:pPr>
            <w:r>
              <w:rPr>
                <w:color w:val="202020"/>
                <w:sz w:val="14"/>
              </w:rPr>
              <w:t>0,</w:t>
            </w:r>
          </w:p>
        </w:tc>
        <w:tc>
          <w:tcPr>
            <w:tcW w:w="462" w:type="dxa"/>
          </w:tcPr>
          <w:p w14:paraId="4DE95280" w14:textId="77777777" w:rsidR="0099680A" w:rsidRDefault="0099680A" w:rsidP="002F06F4">
            <w:pPr>
              <w:rPr>
                <w:sz w:val="14"/>
              </w:rPr>
            </w:pPr>
            <w:r>
              <w:rPr>
                <w:color w:val="202020"/>
                <w:sz w:val="14"/>
              </w:rPr>
              <w:t>0,</w:t>
            </w:r>
          </w:p>
        </w:tc>
        <w:tc>
          <w:tcPr>
            <w:tcW w:w="420" w:type="dxa"/>
          </w:tcPr>
          <w:p w14:paraId="0B0EE154" w14:textId="77777777" w:rsidR="0099680A" w:rsidRDefault="0099680A" w:rsidP="002F06F4">
            <w:pPr>
              <w:rPr>
                <w:sz w:val="14"/>
              </w:rPr>
            </w:pPr>
            <w:r>
              <w:rPr>
                <w:color w:val="202020"/>
                <w:sz w:val="14"/>
              </w:rPr>
              <w:t>0,</w:t>
            </w:r>
          </w:p>
        </w:tc>
        <w:tc>
          <w:tcPr>
            <w:tcW w:w="386" w:type="dxa"/>
          </w:tcPr>
          <w:p w14:paraId="54E70B69" w14:textId="77777777" w:rsidR="0099680A" w:rsidRDefault="0099680A" w:rsidP="002F06F4">
            <w:pPr>
              <w:rPr>
                <w:sz w:val="14"/>
              </w:rPr>
            </w:pPr>
            <w:r>
              <w:rPr>
                <w:color w:val="202020"/>
                <w:sz w:val="14"/>
              </w:rPr>
              <w:t>0,</w:t>
            </w:r>
          </w:p>
        </w:tc>
      </w:tr>
      <w:tr w:rsidR="0099680A" w14:paraId="0EEED50C" w14:textId="77777777" w:rsidTr="006241A2">
        <w:trPr>
          <w:trHeight w:val="174"/>
        </w:trPr>
        <w:tc>
          <w:tcPr>
            <w:tcW w:w="722" w:type="dxa"/>
          </w:tcPr>
          <w:p w14:paraId="271EF7DB" w14:textId="77777777" w:rsidR="0099680A" w:rsidRDefault="0099680A" w:rsidP="002F06F4">
            <w:pPr>
              <w:rPr>
                <w:sz w:val="10"/>
              </w:rPr>
            </w:pPr>
          </w:p>
        </w:tc>
        <w:tc>
          <w:tcPr>
            <w:tcW w:w="378" w:type="dxa"/>
          </w:tcPr>
          <w:p w14:paraId="6A174A86" w14:textId="77777777" w:rsidR="0099680A" w:rsidRDefault="0099680A" w:rsidP="002F06F4">
            <w:pPr>
              <w:rPr>
                <w:sz w:val="14"/>
              </w:rPr>
            </w:pPr>
            <w:r>
              <w:rPr>
                <w:color w:val="202020"/>
                <w:sz w:val="14"/>
              </w:rPr>
              <w:t>0,</w:t>
            </w:r>
          </w:p>
        </w:tc>
        <w:tc>
          <w:tcPr>
            <w:tcW w:w="420" w:type="dxa"/>
          </w:tcPr>
          <w:p w14:paraId="1A92D8D7" w14:textId="77777777" w:rsidR="0099680A" w:rsidRDefault="0099680A" w:rsidP="002F06F4">
            <w:pPr>
              <w:rPr>
                <w:sz w:val="14"/>
              </w:rPr>
            </w:pPr>
            <w:r>
              <w:rPr>
                <w:color w:val="202020"/>
                <w:sz w:val="14"/>
              </w:rPr>
              <w:t>0,</w:t>
            </w:r>
          </w:p>
        </w:tc>
        <w:tc>
          <w:tcPr>
            <w:tcW w:w="420" w:type="dxa"/>
          </w:tcPr>
          <w:p w14:paraId="0E9561A3" w14:textId="77777777" w:rsidR="0099680A" w:rsidRDefault="0099680A" w:rsidP="002F06F4">
            <w:pPr>
              <w:rPr>
                <w:sz w:val="14"/>
              </w:rPr>
            </w:pPr>
            <w:r>
              <w:rPr>
                <w:color w:val="202020"/>
                <w:sz w:val="14"/>
              </w:rPr>
              <w:t>0,</w:t>
            </w:r>
          </w:p>
        </w:tc>
        <w:tc>
          <w:tcPr>
            <w:tcW w:w="420" w:type="dxa"/>
          </w:tcPr>
          <w:p w14:paraId="13CF602B" w14:textId="77777777" w:rsidR="0099680A" w:rsidRDefault="0099680A" w:rsidP="002F06F4">
            <w:pPr>
              <w:rPr>
                <w:sz w:val="14"/>
              </w:rPr>
            </w:pPr>
            <w:r>
              <w:rPr>
                <w:color w:val="202020"/>
                <w:sz w:val="14"/>
              </w:rPr>
              <w:t>0,</w:t>
            </w:r>
          </w:p>
        </w:tc>
        <w:tc>
          <w:tcPr>
            <w:tcW w:w="420" w:type="dxa"/>
          </w:tcPr>
          <w:p w14:paraId="15A8FCB5" w14:textId="77777777" w:rsidR="0099680A" w:rsidRDefault="0099680A" w:rsidP="002F06F4">
            <w:pPr>
              <w:rPr>
                <w:sz w:val="14"/>
              </w:rPr>
            </w:pPr>
            <w:r>
              <w:rPr>
                <w:color w:val="202020"/>
                <w:sz w:val="14"/>
              </w:rPr>
              <w:t>0,</w:t>
            </w:r>
          </w:p>
        </w:tc>
        <w:tc>
          <w:tcPr>
            <w:tcW w:w="420" w:type="dxa"/>
          </w:tcPr>
          <w:p w14:paraId="0EF3703E" w14:textId="77777777" w:rsidR="0099680A" w:rsidRDefault="0099680A" w:rsidP="002F06F4">
            <w:pPr>
              <w:rPr>
                <w:sz w:val="14"/>
              </w:rPr>
            </w:pPr>
            <w:r>
              <w:rPr>
                <w:color w:val="202020"/>
                <w:sz w:val="14"/>
              </w:rPr>
              <w:t>0,</w:t>
            </w:r>
          </w:p>
        </w:tc>
        <w:tc>
          <w:tcPr>
            <w:tcW w:w="420" w:type="dxa"/>
          </w:tcPr>
          <w:p w14:paraId="2C25AEC0" w14:textId="77777777" w:rsidR="0099680A" w:rsidRDefault="0099680A" w:rsidP="002F06F4">
            <w:pPr>
              <w:rPr>
                <w:sz w:val="14"/>
              </w:rPr>
            </w:pPr>
            <w:r>
              <w:rPr>
                <w:color w:val="202020"/>
                <w:sz w:val="14"/>
              </w:rPr>
              <w:t>0,</w:t>
            </w:r>
          </w:p>
        </w:tc>
        <w:tc>
          <w:tcPr>
            <w:tcW w:w="420" w:type="dxa"/>
          </w:tcPr>
          <w:p w14:paraId="3CADC661" w14:textId="77777777" w:rsidR="0099680A" w:rsidRDefault="0099680A" w:rsidP="002F06F4">
            <w:pPr>
              <w:rPr>
                <w:sz w:val="14"/>
              </w:rPr>
            </w:pPr>
            <w:r>
              <w:rPr>
                <w:color w:val="202020"/>
                <w:sz w:val="14"/>
              </w:rPr>
              <w:t>0,</w:t>
            </w:r>
          </w:p>
        </w:tc>
        <w:tc>
          <w:tcPr>
            <w:tcW w:w="420" w:type="dxa"/>
          </w:tcPr>
          <w:p w14:paraId="71A04DC7" w14:textId="77777777" w:rsidR="0099680A" w:rsidRDefault="0099680A" w:rsidP="002F06F4">
            <w:pPr>
              <w:rPr>
                <w:sz w:val="14"/>
              </w:rPr>
            </w:pPr>
            <w:r>
              <w:rPr>
                <w:color w:val="202020"/>
                <w:sz w:val="14"/>
              </w:rPr>
              <w:t>0,</w:t>
            </w:r>
          </w:p>
        </w:tc>
        <w:tc>
          <w:tcPr>
            <w:tcW w:w="336" w:type="dxa"/>
          </w:tcPr>
          <w:p w14:paraId="2DD4C3A1" w14:textId="77777777" w:rsidR="0099680A" w:rsidRDefault="0099680A" w:rsidP="002F06F4">
            <w:pPr>
              <w:rPr>
                <w:sz w:val="14"/>
              </w:rPr>
            </w:pPr>
            <w:r>
              <w:rPr>
                <w:color w:val="202020"/>
                <w:sz w:val="14"/>
              </w:rPr>
              <w:t>0,</w:t>
            </w:r>
          </w:p>
        </w:tc>
        <w:tc>
          <w:tcPr>
            <w:tcW w:w="462" w:type="dxa"/>
          </w:tcPr>
          <w:p w14:paraId="5661C689" w14:textId="77777777" w:rsidR="0099680A" w:rsidRDefault="0099680A" w:rsidP="002F06F4">
            <w:pPr>
              <w:rPr>
                <w:sz w:val="14"/>
              </w:rPr>
            </w:pPr>
            <w:r>
              <w:rPr>
                <w:color w:val="202020"/>
                <w:sz w:val="14"/>
              </w:rPr>
              <w:t>0,</w:t>
            </w:r>
          </w:p>
        </w:tc>
        <w:tc>
          <w:tcPr>
            <w:tcW w:w="420" w:type="dxa"/>
          </w:tcPr>
          <w:p w14:paraId="000A67D1" w14:textId="77777777" w:rsidR="0099680A" w:rsidRDefault="0099680A" w:rsidP="002F06F4">
            <w:pPr>
              <w:rPr>
                <w:sz w:val="14"/>
              </w:rPr>
            </w:pPr>
            <w:r>
              <w:rPr>
                <w:color w:val="202020"/>
                <w:sz w:val="14"/>
              </w:rPr>
              <w:t>0,</w:t>
            </w:r>
          </w:p>
        </w:tc>
        <w:tc>
          <w:tcPr>
            <w:tcW w:w="386" w:type="dxa"/>
          </w:tcPr>
          <w:p w14:paraId="2A3D5B93" w14:textId="77777777" w:rsidR="0099680A" w:rsidRDefault="0099680A" w:rsidP="002F06F4">
            <w:pPr>
              <w:rPr>
                <w:sz w:val="14"/>
              </w:rPr>
            </w:pPr>
            <w:r>
              <w:rPr>
                <w:color w:val="202020"/>
                <w:sz w:val="14"/>
              </w:rPr>
              <w:t>0,</w:t>
            </w:r>
          </w:p>
        </w:tc>
      </w:tr>
      <w:tr w:rsidR="0099680A" w14:paraId="1E5E4AC5" w14:textId="77777777" w:rsidTr="006241A2">
        <w:trPr>
          <w:trHeight w:val="174"/>
        </w:trPr>
        <w:tc>
          <w:tcPr>
            <w:tcW w:w="722" w:type="dxa"/>
          </w:tcPr>
          <w:p w14:paraId="7B6FE8C6" w14:textId="77777777" w:rsidR="0099680A" w:rsidRDefault="0099680A" w:rsidP="002F06F4">
            <w:pPr>
              <w:rPr>
                <w:sz w:val="10"/>
              </w:rPr>
            </w:pPr>
          </w:p>
        </w:tc>
        <w:tc>
          <w:tcPr>
            <w:tcW w:w="378" w:type="dxa"/>
          </w:tcPr>
          <w:p w14:paraId="0F41F5B5" w14:textId="77777777" w:rsidR="0099680A" w:rsidRDefault="0099680A" w:rsidP="002F06F4">
            <w:pPr>
              <w:rPr>
                <w:sz w:val="14"/>
              </w:rPr>
            </w:pPr>
            <w:r>
              <w:rPr>
                <w:color w:val="202020"/>
                <w:sz w:val="14"/>
              </w:rPr>
              <w:t>0,</w:t>
            </w:r>
          </w:p>
        </w:tc>
        <w:tc>
          <w:tcPr>
            <w:tcW w:w="420" w:type="dxa"/>
          </w:tcPr>
          <w:p w14:paraId="707BEB4E" w14:textId="77777777" w:rsidR="0099680A" w:rsidRDefault="0099680A" w:rsidP="002F06F4">
            <w:pPr>
              <w:rPr>
                <w:sz w:val="14"/>
              </w:rPr>
            </w:pPr>
            <w:r>
              <w:rPr>
                <w:color w:val="202020"/>
                <w:sz w:val="14"/>
              </w:rPr>
              <w:t>0,</w:t>
            </w:r>
          </w:p>
        </w:tc>
        <w:tc>
          <w:tcPr>
            <w:tcW w:w="420" w:type="dxa"/>
          </w:tcPr>
          <w:p w14:paraId="5CFF0546" w14:textId="77777777" w:rsidR="0099680A" w:rsidRDefault="0099680A" w:rsidP="002F06F4">
            <w:pPr>
              <w:rPr>
                <w:sz w:val="14"/>
              </w:rPr>
            </w:pPr>
            <w:r>
              <w:rPr>
                <w:color w:val="202020"/>
                <w:sz w:val="14"/>
              </w:rPr>
              <w:t>0,</w:t>
            </w:r>
          </w:p>
        </w:tc>
        <w:tc>
          <w:tcPr>
            <w:tcW w:w="420" w:type="dxa"/>
          </w:tcPr>
          <w:p w14:paraId="3E7A24AC" w14:textId="77777777" w:rsidR="0099680A" w:rsidRDefault="0099680A" w:rsidP="002F06F4">
            <w:pPr>
              <w:rPr>
                <w:sz w:val="14"/>
              </w:rPr>
            </w:pPr>
            <w:r>
              <w:rPr>
                <w:color w:val="202020"/>
                <w:sz w:val="14"/>
              </w:rPr>
              <w:t>0,</w:t>
            </w:r>
          </w:p>
        </w:tc>
        <w:tc>
          <w:tcPr>
            <w:tcW w:w="420" w:type="dxa"/>
          </w:tcPr>
          <w:p w14:paraId="6EDDB6F1" w14:textId="77777777" w:rsidR="0099680A" w:rsidRDefault="0099680A" w:rsidP="002F06F4">
            <w:pPr>
              <w:rPr>
                <w:sz w:val="14"/>
              </w:rPr>
            </w:pPr>
            <w:r>
              <w:rPr>
                <w:color w:val="202020"/>
                <w:sz w:val="14"/>
              </w:rPr>
              <w:t>0,</w:t>
            </w:r>
          </w:p>
        </w:tc>
        <w:tc>
          <w:tcPr>
            <w:tcW w:w="420" w:type="dxa"/>
          </w:tcPr>
          <w:p w14:paraId="4AC0414C" w14:textId="77777777" w:rsidR="0099680A" w:rsidRDefault="0099680A" w:rsidP="002F06F4">
            <w:pPr>
              <w:rPr>
                <w:sz w:val="14"/>
              </w:rPr>
            </w:pPr>
            <w:r>
              <w:rPr>
                <w:color w:val="202020"/>
                <w:sz w:val="14"/>
              </w:rPr>
              <w:t>0,</w:t>
            </w:r>
          </w:p>
        </w:tc>
        <w:tc>
          <w:tcPr>
            <w:tcW w:w="420" w:type="dxa"/>
          </w:tcPr>
          <w:p w14:paraId="4C95E34A" w14:textId="77777777" w:rsidR="0099680A" w:rsidRDefault="0099680A" w:rsidP="002F06F4">
            <w:pPr>
              <w:rPr>
                <w:sz w:val="14"/>
              </w:rPr>
            </w:pPr>
            <w:r>
              <w:rPr>
                <w:color w:val="202020"/>
                <w:sz w:val="14"/>
              </w:rPr>
              <w:t>0,</w:t>
            </w:r>
          </w:p>
        </w:tc>
        <w:tc>
          <w:tcPr>
            <w:tcW w:w="420" w:type="dxa"/>
          </w:tcPr>
          <w:p w14:paraId="2D3D7031" w14:textId="77777777" w:rsidR="0099680A" w:rsidRDefault="0099680A" w:rsidP="002F06F4">
            <w:pPr>
              <w:rPr>
                <w:sz w:val="14"/>
              </w:rPr>
            </w:pPr>
            <w:r>
              <w:rPr>
                <w:color w:val="202020"/>
                <w:sz w:val="14"/>
              </w:rPr>
              <w:t>0,</w:t>
            </w:r>
          </w:p>
        </w:tc>
        <w:tc>
          <w:tcPr>
            <w:tcW w:w="420" w:type="dxa"/>
          </w:tcPr>
          <w:p w14:paraId="2905C744" w14:textId="77777777" w:rsidR="0099680A" w:rsidRDefault="0099680A" w:rsidP="002F06F4">
            <w:pPr>
              <w:rPr>
                <w:sz w:val="14"/>
              </w:rPr>
            </w:pPr>
            <w:r>
              <w:rPr>
                <w:color w:val="202020"/>
                <w:sz w:val="14"/>
              </w:rPr>
              <w:t>0,</w:t>
            </w:r>
          </w:p>
        </w:tc>
        <w:tc>
          <w:tcPr>
            <w:tcW w:w="336" w:type="dxa"/>
          </w:tcPr>
          <w:p w14:paraId="5DBA4FC5" w14:textId="77777777" w:rsidR="0099680A" w:rsidRDefault="0099680A" w:rsidP="002F06F4">
            <w:pPr>
              <w:rPr>
                <w:sz w:val="14"/>
              </w:rPr>
            </w:pPr>
            <w:r>
              <w:rPr>
                <w:color w:val="202020"/>
                <w:sz w:val="14"/>
              </w:rPr>
              <w:t>0,</w:t>
            </w:r>
          </w:p>
        </w:tc>
        <w:tc>
          <w:tcPr>
            <w:tcW w:w="462" w:type="dxa"/>
          </w:tcPr>
          <w:p w14:paraId="4F933120" w14:textId="77777777" w:rsidR="0099680A" w:rsidRDefault="0099680A" w:rsidP="002F06F4">
            <w:pPr>
              <w:rPr>
                <w:sz w:val="14"/>
              </w:rPr>
            </w:pPr>
            <w:r>
              <w:rPr>
                <w:color w:val="202020"/>
                <w:sz w:val="14"/>
              </w:rPr>
              <w:t>0,</w:t>
            </w:r>
          </w:p>
        </w:tc>
        <w:tc>
          <w:tcPr>
            <w:tcW w:w="420" w:type="dxa"/>
          </w:tcPr>
          <w:p w14:paraId="5CD07C6E" w14:textId="77777777" w:rsidR="0099680A" w:rsidRDefault="0099680A" w:rsidP="002F06F4">
            <w:pPr>
              <w:rPr>
                <w:sz w:val="14"/>
              </w:rPr>
            </w:pPr>
            <w:r>
              <w:rPr>
                <w:color w:val="202020"/>
                <w:sz w:val="14"/>
              </w:rPr>
              <w:t>0,</w:t>
            </w:r>
          </w:p>
        </w:tc>
        <w:tc>
          <w:tcPr>
            <w:tcW w:w="386" w:type="dxa"/>
          </w:tcPr>
          <w:p w14:paraId="45425FB4" w14:textId="77777777" w:rsidR="0099680A" w:rsidRDefault="0099680A" w:rsidP="002F06F4">
            <w:pPr>
              <w:rPr>
                <w:sz w:val="14"/>
              </w:rPr>
            </w:pPr>
            <w:r>
              <w:rPr>
                <w:color w:val="202020"/>
                <w:sz w:val="14"/>
              </w:rPr>
              <w:t>0,</w:t>
            </w:r>
          </w:p>
        </w:tc>
      </w:tr>
      <w:tr w:rsidR="0099680A" w14:paraId="753CE8A1" w14:textId="77777777" w:rsidTr="006241A2">
        <w:trPr>
          <w:trHeight w:val="174"/>
        </w:trPr>
        <w:tc>
          <w:tcPr>
            <w:tcW w:w="722" w:type="dxa"/>
          </w:tcPr>
          <w:p w14:paraId="22671AE5" w14:textId="77777777" w:rsidR="0099680A" w:rsidRDefault="0099680A" w:rsidP="002F06F4">
            <w:pPr>
              <w:rPr>
                <w:sz w:val="10"/>
              </w:rPr>
            </w:pPr>
          </w:p>
        </w:tc>
        <w:tc>
          <w:tcPr>
            <w:tcW w:w="378" w:type="dxa"/>
          </w:tcPr>
          <w:p w14:paraId="687F86ED" w14:textId="77777777" w:rsidR="0099680A" w:rsidRDefault="0099680A" w:rsidP="002F06F4">
            <w:pPr>
              <w:rPr>
                <w:sz w:val="14"/>
              </w:rPr>
            </w:pPr>
            <w:r>
              <w:rPr>
                <w:color w:val="202020"/>
                <w:sz w:val="14"/>
              </w:rPr>
              <w:t>0,</w:t>
            </w:r>
          </w:p>
        </w:tc>
        <w:tc>
          <w:tcPr>
            <w:tcW w:w="420" w:type="dxa"/>
          </w:tcPr>
          <w:p w14:paraId="7F6813BA" w14:textId="77777777" w:rsidR="0099680A" w:rsidRDefault="0099680A" w:rsidP="002F06F4">
            <w:pPr>
              <w:rPr>
                <w:sz w:val="14"/>
              </w:rPr>
            </w:pPr>
            <w:r>
              <w:rPr>
                <w:color w:val="202020"/>
                <w:sz w:val="14"/>
              </w:rPr>
              <w:t>0,</w:t>
            </w:r>
          </w:p>
        </w:tc>
        <w:tc>
          <w:tcPr>
            <w:tcW w:w="420" w:type="dxa"/>
          </w:tcPr>
          <w:p w14:paraId="56C9BA69" w14:textId="77777777" w:rsidR="0099680A" w:rsidRDefault="0099680A" w:rsidP="002F06F4">
            <w:pPr>
              <w:rPr>
                <w:sz w:val="14"/>
              </w:rPr>
            </w:pPr>
            <w:r>
              <w:rPr>
                <w:color w:val="202020"/>
                <w:sz w:val="14"/>
              </w:rPr>
              <w:t>0,</w:t>
            </w:r>
          </w:p>
        </w:tc>
        <w:tc>
          <w:tcPr>
            <w:tcW w:w="420" w:type="dxa"/>
          </w:tcPr>
          <w:p w14:paraId="14012118" w14:textId="77777777" w:rsidR="0099680A" w:rsidRDefault="0099680A" w:rsidP="002F06F4">
            <w:pPr>
              <w:rPr>
                <w:sz w:val="14"/>
              </w:rPr>
            </w:pPr>
            <w:r>
              <w:rPr>
                <w:color w:val="202020"/>
                <w:sz w:val="14"/>
              </w:rPr>
              <w:t>0,</w:t>
            </w:r>
          </w:p>
        </w:tc>
        <w:tc>
          <w:tcPr>
            <w:tcW w:w="420" w:type="dxa"/>
          </w:tcPr>
          <w:p w14:paraId="0A5F4C1F" w14:textId="77777777" w:rsidR="0099680A" w:rsidRDefault="0099680A" w:rsidP="002F06F4">
            <w:pPr>
              <w:rPr>
                <w:sz w:val="14"/>
              </w:rPr>
            </w:pPr>
            <w:r>
              <w:rPr>
                <w:color w:val="202020"/>
                <w:sz w:val="14"/>
              </w:rPr>
              <w:t>0,</w:t>
            </w:r>
          </w:p>
        </w:tc>
        <w:tc>
          <w:tcPr>
            <w:tcW w:w="420" w:type="dxa"/>
          </w:tcPr>
          <w:p w14:paraId="04F7EFCC" w14:textId="77777777" w:rsidR="0099680A" w:rsidRDefault="0099680A" w:rsidP="002F06F4">
            <w:pPr>
              <w:rPr>
                <w:sz w:val="14"/>
              </w:rPr>
            </w:pPr>
            <w:r>
              <w:rPr>
                <w:color w:val="202020"/>
                <w:sz w:val="14"/>
              </w:rPr>
              <w:t>0,</w:t>
            </w:r>
          </w:p>
        </w:tc>
        <w:tc>
          <w:tcPr>
            <w:tcW w:w="420" w:type="dxa"/>
          </w:tcPr>
          <w:p w14:paraId="36B710DE" w14:textId="77777777" w:rsidR="0099680A" w:rsidRDefault="0099680A" w:rsidP="002F06F4">
            <w:pPr>
              <w:rPr>
                <w:sz w:val="14"/>
              </w:rPr>
            </w:pPr>
            <w:r>
              <w:rPr>
                <w:color w:val="202020"/>
                <w:sz w:val="14"/>
              </w:rPr>
              <w:t>0,</w:t>
            </w:r>
          </w:p>
        </w:tc>
        <w:tc>
          <w:tcPr>
            <w:tcW w:w="420" w:type="dxa"/>
          </w:tcPr>
          <w:p w14:paraId="280EF17D" w14:textId="77777777" w:rsidR="0099680A" w:rsidRDefault="0099680A" w:rsidP="002F06F4">
            <w:pPr>
              <w:rPr>
                <w:sz w:val="14"/>
              </w:rPr>
            </w:pPr>
            <w:r>
              <w:rPr>
                <w:color w:val="202020"/>
                <w:sz w:val="14"/>
              </w:rPr>
              <w:t>0,</w:t>
            </w:r>
          </w:p>
        </w:tc>
        <w:tc>
          <w:tcPr>
            <w:tcW w:w="420" w:type="dxa"/>
          </w:tcPr>
          <w:p w14:paraId="6052FDE8" w14:textId="77777777" w:rsidR="0099680A" w:rsidRDefault="0099680A" w:rsidP="002F06F4">
            <w:pPr>
              <w:rPr>
                <w:sz w:val="14"/>
              </w:rPr>
            </w:pPr>
            <w:r>
              <w:rPr>
                <w:color w:val="202020"/>
                <w:sz w:val="14"/>
              </w:rPr>
              <w:t>0,</w:t>
            </w:r>
          </w:p>
        </w:tc>
        <w:tc>
          <w:tcPr>
            <w:tcW w:w="336" w:type="dxa"/>
          </w:tcPr>
          <w:p w14:paraId="6AE3A1A5" w14:textId="77777777" w:rsidR="0099680A" w:rsidRDefault="0099680A" w:rsidP="002F06F4">
            <w:pPr>
              <w:rPr>
                <w:sz w:val="14"/>
              </w:rPr>
            </w:pPr>
            <w:r>
              <w:rPr>
                <w:color w:val="202020"/>
                <w:sz w:val="14"/>
              </w:rPr>
              <w:t>0,</w:t>
            </w:r>
          </w:p>
        </w:tc>
        <w:tc>
          <w:tcPr>
            <w:tcW w:w="462" w:type="dxa"/>
          </w:tcPr>
          <w:p w14:paraId="39BD1427" w14:textId="77777777" w:rsidR="0099680A" w:rsidRDefault="0099680A" w:rsidP="002F06F4">
            <w:pPr>
              <w:rPr>
                <w:sz w:val="14"/>
              </w:rPr>
            </w:pPr>
            <w:r>
              <w:rPr>
                <w:color w:val="202020"/>
                <w:sz w:val="14"/>
              </w:rPr>
              <w:t>0,</w:t>
            </w:r>
          </w:p>
        </w:tc>
        <w:tc>
          <w:tcPr>
            <w:tcW w:w="420" w:type="dxa"/>
          </w:tcPr>
          <w:p w14:paraId="25BAF483" w14:textId="77777777" w:rsidR="0099680A" w:rsidRDefault="0099680A" w:rsidP="002F06F4">
            <w:pPr>
              <w:rPr>
                <w:sz w:val="14"/>
              </w:rPr>
            </w:pPr>
            <w:r>
              <w:rPr>
                <w:color w:val="202020"/>
                <w:sz w:val="14"/>
              </w:rPr>
              <w:t>0,</w:t>
            </w:r>
          </w:p>
        </w:tc>
        <w:tc>
          <w:tcPr>
            <w:tcW w:w="386" w:type="dxa"/>
          </w:tcPr>
          <w:p w14:paraId="1042FEFD" w14:textId="77777777" w:rsidR="0099680A" w:rsidRDefault="0099680A" w:rsidP="002F06F4">
            <w:pPr>
              <w:rPr>
                <w:sz w:val="14"/>
              </w:rPr>
            </w:pPr>
            <w:r>
              <w:rPr>
                <w:color w:val="202020"/>
                <w:sz w:val="14"/>
              </w:rPr>
              <w:t>0,</w:t>
            </w:r>
          </w:p>
        </w:tc>
      </w:tr>
      <w:tr w:rsidR="0099680A" w14:paraId="5741D828" w14:textId="77777777" w:rsidTr="006241A2">
        <w:trPr>
          <w:trHeight w:val="169"/>
        </w:trPr>
        <w:tc>
          <w:tcPr>
            <w:tcW w:w="722" w:type="dxa"/>
          </w:tcPr>
          <w:p w14:paraId="3CB55596" w14:textId="77777777" w:rsidR="0099680A" w:rsidRDefault="0099680A" w:rsidP="002F06F4">
            <w:pPr>
              <w:rPr>
                <w:sz w:val="10"/>
              </w:rPr>
            </w:pPr>
          </w:p>
        </w:tc>
        <w:tc>
          <w:tcPr>
            <w:tcW w:w="378" w:type="dxa"/>
          </w:tcPr>
          <w:p w14:paraId="13A120F4" w14:textId="77777777" w:rsidR="0099680A" w:rsidRDefault="0099680A" w:rsidP="002F06F4">
            <w:pPr>
              <w:rPr>
                <w:sz w:val="14"/>
              </w:rPr>
            </w:pPr>
            <w:r>
              <w:rPr>
                <w:color w:val="202020"/>
                <w:sz w:val="14"/>
              </w:rPr>
              <w:t>0,</w:t>
            </w:r>
          </w:p>
        </w:tc>
        <w:tc>
          <w:tcPr>
            <w:tcW w:w="420" w:type="dxa"/>
          </w:tcPr>
          <w:p w14:paraId="2779F2BB" w14:textId="77777777" w:rsidR="0099680A" w:rsidRDefault="0099680A" w:rsidP="002F06F4">
            <w:pPr>
              <w:rPr>
                <w:sz w:val="14"/>
              </w:rPr>
            </w:pPr>
            <w:r>
              <w:rPr>
                <w:color w:val="202020"/>
                <w:sz w:val="14"/>
              </w:rPr>
              <w:t>0,</w:t>
            </w:r>
          </w:p>
        </w:tc>
        <w:tc>
          <w:tcPr>
            <w:tcW w:w="420" w:type="dxa"/>
          </w:tcPr>
          <w:p w14:paraId="0C61AB5B" w14:textId="77777777" w:rsidR="0099680A" w:rsidRDefault="0099680A" w:rsidP="002F06F4">
            <w:pPr>
              <w:rPr>
                <w:sz w:val="14"/>
              </w:rPr>
            </w:pPr>
            <w:r>
              <w:rPr>
                <w:color w:val="202020"/>
                <w:sz w:val="14"/>
              </w:rPr>
              <w:t>0,</w:t>
            </w:r>
          </w:p>
        </w:tc>
        <w:tc>
          <w:tcPr>
            <w:tcW w:w="420" w:type="dxa"/>
          </w:tcPr>
          <w:p w14:paraId="19F7771C" w14:textId="77777777" w:rsidR="0099680A" w:rsidRDefault="0099680A" w:rsidP="002F06F4">
            <w:pPr>
              <w:rPr>
                <w:sz w:val="14"/>
              </w:rPr>
            </w:pPr>
            <w:r>
              <w:rPr>
                <w:color w:val="202020"/>
                <w:sz w:val="14"/>
              </w:rPr>
              <w:t>0,</w:t>
            </w:r>
          </w:p>
        </w:tc>
        <w:tc>
          <w:tcPr>
            <w:tcW w:w="420" w:type="dxa"/>
          </w:tcPr>
          <w:p w14:paraId="45A137BA" w14:textId="77777777" w:rsidR="0099680A" w:rsidRDefault="0099680A" w:rsidP="002F06F4">
            <w:pPr>
              <w:rPr>
                <w:sz w:val="14"/>
              </w:rPr>
            </w:pPr>
            <w:r>
              <w:rPr>
                <w:color w:val="202020"/>
                <w:sz w:val="14"/>
              </w:rPr>
              <w:t>0,</w:t>
            </w:r>
          </w:p>
        </w:tc>
        <w:tc>
          <w:tcPr>
            <w:tcW w:w="420" w:type="dxa"/>
          </w:tcPr>
          <w:p w14:paraId="54E3AA25" w14:textId="77777777" w:rsidR="0099680A" w:rsidRDefault="0099680A" w:rsidP="002F06F4">
            <w:pPr>
              <w:rPr>
                <w:sz w:val="14"/>
              </w:rPr>
            </w:pPr>
            <w:r>
              <w:rPr>
                <w:color w:val="202020"/>
                <w:sz w:val="14"/>
              </w:rPr>
              <w:t>0,</w:t>
            </w:r>
          </w:p>
        </w:tc>
        <w:tc>
          <w:tcPr>
            <w:tcW w:w="420" w:type="dxa"/>
          </w:tcPr>
          <w:p w14:paraId="3D032389" w14:textId="77777777" w:rsidR="0099680A" w:rsidRDefault="0099680A" w:rsidP="002F06F4">
            <w:pPr>
              <w:rPr>
                <w:sz w:val="14"/>
              </w:rPr>
            </w:pPr>
            <w:r>
              <w:rPr>
                <w:color w:val="202020"/>
                <w:sz w:val="14"/>
              </w:rPr>
              <w:t>0,</w:t>
            </w:r>
          </w:p>
        </w:tc>
        <w:tc>
          <w:tcPr>
            <w:tcW w:w="420" w:type="dxa"/>
          </w:tcPr>
          <w:p w14:paraId="3C770D4C" w14:textId="77777777" w:rsidR="0099680A" w:rsidRDefault="0099680A" w:rsidP="002F06F4">
            <w:pPr>
              <w:rPr>
                <w:sz w:val="14"/>
              </w:rPr>
            </w:pPr>
            <w:r>
              <w:rPr>
                <w:color w:val="202020"/>
                <w:sz w:val="14"/>
              </w:rPr>
              <w:t>0,</w:t>
            </w:r>
          </w:p>
        </w:tc>
        <w:tc>
          <w:tcPr>
            <w:tcW w:w="420" w:type="dxa"/>
          </w:tcPr>
          <w:p w14:paraId="3E45DDDF" w14:textId="77777777" w:rsidR="0099680A" w:rsidRDefault="0099680A" w:rsidP="002F06F4">
            <w:pPr>
              <w:rPr>
                <w:sz w:val="14"/>
              </w:rPr>
            </w:pPr>
            <w:r>
              <w:rPr>
                <w:color w:val="202020"/>
                <w:sz w:val="14"/>
              </w:rPr>
              <w:t>0,</w:t>
            </w:r>
          </w:p>
        </w:tc>
        <w:tc>
          <w:tcPr>
            <w:tcW w:w="336" w:type="dxa"/>
          </w:tcPr>
          <w:p w14:paraId="195D95DF" w14:textId="77777777" w:rsidR="0099680A" w:rsidRDefault="0099680A" w:rsidP="002F06F4">
            <w:pPr>
              <w:rPr>
                <w:sz w:val="14"/>
              </w:rPr>
            </w:pPr>
            <w:r>
              <w:rPr>
                <w:color w:val="202020"/>
                <w:sz w:val="14"/>
              </w:rPr>
              <w:t>0,</w:t>
            </w:r>
          </w:p>
        </w:tc>
        <w:tc>
          <w:tcPr>
            <w:tcW w:w="462" w:type="dxa"/>
          </w:tcPr>
          <w:p w14:paraId="364B4808" w14:textId="77777777" w:rsidR="0099680A" w:rsidRDefault="0099680A" w:rsidP="002F06F4">
            <w:pPr>
              <w:rPr>
                <w:sz w:val="14"/>
              </w:rPr>
            </w:pPr>
            <w:r>
              <w:rPr>
                <w:color w:val="202020"/>
                <w:sz w:val="14"/>
              </w:rPr>
              <w:t>0,</w:t>
            </w:r>
          </w:p>
        </w:tc>
        <w:tc>
          <w:tcPr>
            <w:tcW w:w="420" w:type="dxa"/>
          </w:tcPr>
          <w:p w14:paraId="01172158" w14:textId="77777777" w:rsidR="0099680A" w:rsidRDefault="0099680A" w:rsidP="002F06F4">
            <w:pPr>
              <w:rPr>
                <w:sz w:val="14"/>
              </w:rPr>
            </w:pPr>
            <w:r>
              <w:rPr>
                <w:color w:val="202020"/>
                <w:sz w:val="14"/>
              </w:rPr>
              <w:t>0,</w:t>
            </w:r>
          </w:p>
        </w:tc>
        <w:tc>
          <w:tcPr>
            <w:tcW w:w="386" w:type="dxa"/>
          </w:tcPr>
          <w:p w14:paraId="6F66D68D" w14:textId="77777777" w:rsidR="0099680A" w:rsidRDefault="0099680A" w:rsidP="002F06F4">
            <w:pPr>
              <w:rPr>
                <w:sz w:val="14"/>
              </w:rPr>
            </w:pPr>
            <w:r>
              <w:rPr>
                <w:color w:val="202020"/>
                <w:sz w:val="14"/>
              </w:rPr>
              <w:t>0,</w:t>
            </w:r>
          </w:p>
        </w:tc>
      </w:tr>
      <w:tr w:rsidR="0099680A" w14:paraId="1A444B74" w14:textId="77777777" w:rsidTr="006241A2">
        <w:trPr>
          <w:trHeight w:val="174"/>
        </w:trPr>
        <w:tc>
          <w:tcPr>
            <w:tcW w:w="722" w:type="dxa"/>
          </w:tcPr>
          <w:p w14:paraId="140E625B" w14:textId="77777777" w:rsidR="0099680A" w:rsidRDefault="0099680A" w:rsidP="002F06F4">
            <w:pPr>
              <w:rPr>
                <w:sz w:val="10"/>
              </w:rPr>
            </w:pPr>
          </w:p>
        </w:tc>
        <w:tc>
          <w:tcPr>
            <w:tcW w:w="378" w:type="dxa"/>
          </w:tcPr>
          <w:p w14:paraId="06DFFF26" w14:textId="77777777" w:rsidR="0099680A" w:rsidRDefault="0099680A" w:rsidP="002F06F4">
            <w:pPr>
              <w:rPr>
                <w:sz w:val="14"/>
              </w:rPr>
            </w:pPr>
            <w:r>
              <w:rPr>
                <w:color w:val="202020"/>
                <w:sz w:val="14"/>
              </w:rPr>
              <w:t>0,</w:t>
            </w:r>
          </w:p>
        </w:tc>
        <w:tc>
          <w:tcPr>
            <w:tcW w:w="420" w:type="dxa"/>
          </w:tcPr>
          <w:p w14:paraId="5A4C1039" w14:textId="77777777" w:rsidR="0099680A" w:rsidRDefault="0099680A" w:rsidP="002F06F4">
            <w:pPr>
              <w:rPr>
                <w:sz w:val="14"/>
              </w:rPr>
            </w:pPr>
            <w:r>
              <w:rPr>
                <w:color w:val="202020"/>
                <w:sz w:val="14"/>
              </w:rPr>
              <w:t>0,</w:t>
            </w:r>
          </w:p>
        </w:tc>
        <w:tc>
          <w:tcPr>
            <w:tcW w:w="420" w:type="dxa"/>
          </w:tcPr>
          <w:p w14:paraId="3317361F" w14:textId="77777777" w:rsidR="0099680A" w:rsidRDefault="0099680A" w:rsidP="002F06F4">
            <w:pPr>
              <w:rPr>
                <w:sz w:val="14"/>
              </w:rPr>
            </w:pPr>
            <w:r>
              <w:rPr>
                <w:color w:val="202020"/>
                <w:sz w:val="14"/>
              </w:rPr>
              <w:t>0,</w:t>
            </w:r>
          </w:p>
        </w:tc>
        <w:tc>
          <w:tcPr>
            <w:tcW w:w="420" w:type="dxa"/>
          </w:tcPr>
          <w:p w14:paraId="1C840DD1" w14:textId="77777777" w:rsidR="0099680A" w:rsidRDefault="0099680A" w:rsidP="002F06F4">
            <w:pPr>
              <w:rPr>
                <w:sz w:val="14"/>
              </w:rPr>
            </w:pPr>
            <w:r>
              <w:rPr>
                <w:color w:val="202020"/>
                <w:sz w:val="14"/>
              </w:rPr>
              <w:t>0,</w:t>
            </w:r>
          </w:p>
        </w:tc>
        <w:tc>
          <w:tcPr>
            <w:tcW w:w="420" w:type="dxa"/>
          </w:tcPr>
          <w:p w14:paraId="1112DA81" w14:textId="77777777" w:rsidR="0099680A" w:rsidRDefault="0099680A" w:rsidP="002F06F4">
            <w:pPr>
              <w:rPr>
                <w:sz w:val="14"/>
              </w:rPr>
            </w:pPr>
            <w:r>
              <w:rPr>
                <w:color w:val="202020"/>
                <w:sz w:val="14"/>
              </w:rPr>
              <w:t>0,</w:t>
            </w:r>
          </w:p>
        </w:tc>
        <w:tc>
          <w:tcPr>
            <w:tcW w:w="420" w:type="dxa"/>
          </w:tcPr>
          <w:p w14:paraId="1B553698" w14:textId="77777777" w:rsidR="0099680A" w:rsidRDefault="0099680A" w:rsidP="002F06F4">
            <w:pPr>
              <w:rPr>
                <w:sz w:val="14"/>
              </w:rPr>
            </w:pPr>
            <w:r>
              <w:rPr>
                <w:color w:val="202020"/>
                <w:sz w:val="14"/>
              </w:rPr>
              <w:t>0,</w:t>
            </w:r>
          </w:p>
        </w:tc>
        <w:tc>
          <w:tcPr>
            <w:tcW w:w="420" w:type="dxa"/>
          </w:tcPr>
          <w:p w14:paraId="2F1C33BF" w14:textId="77777777" w:rsidR="0099680A" w:rsidRDefault="0099680A" w:rsidP="002F06F4">
            <w:pPr>
              <w:rPr>
                <w:sz w:val="14"/>
              </w:rPr>
            </w:pPr>
            <w:r>
              <w:rPr>
                <w:color w:val="202020"/>
                <w:sz w:val="14"/>
              </w:rPr>
              <w:t>0,</w:t>
            </w:r>
          </w:p>
        </w:tc>
        <w:tc>
          <w:tcPr>
            <w:tcW w:w="420" w:type="dxa"/>
          </w:tcPr>
          <w:p w14:paraId="67F9E7A6" w14:textId="77777777" w:rsidR="0099680A" w:rsidRDefault="0099680A" w:rsidP="002F06F4">
            <w:pPr>
              <w:rPr>
                <w:sz w:val="14"/>
              </w:rPr>
            </w:pPr>
            <w:r>
              <w:rPr>
                <w:color w:val="202020"/>
                <w:sz w:val="14"/>
              </w:rPr>
              <w:t>0,</w:t>
            </w:r>
          </w:p>
        </w:tc>
        <w:tc>
          <w:tcPr>
            <w:tcW w:w="420" w:type="dxa"/>
          </w:tcPr>
          <w:p w14:paraId="7938AD28" w14:textId="77777777" w:rsidR="0099680A" w:rsidRDefault="0099680A" w:rsidP="002F06F4">
            <w:pPr>
              <w:rPr>
                <w:sz w:val="14"/>
              </w:rPr>
            </w:pPr>
            <w:r>
              <w:rPr>
                <w:color w:val="202020"/>
                <w:sz w:val="14"/>
              </w:rPr>
              <w:t>0,</w:t>
            </w:r>
          </w:p>
        </w:tc>
        <w:tc>
          <w:tcPr>
            <w:tcW w:w="336" w:type="dxa"/>
          </w:tcPr>
          <w:p w14:paraId="0E57E047" w14:textId="77777777" w:rsidR="0099680A" w:rsidRDefault="0099680A" w:rsidP="002F06F4">
            <w:pPr>
              <w:rPr>
                <w:sz w:val="14"/>
              </w:rPr>
            </w:pPr>
            <w:r>
              <w:rPr>
                <w:color w:val="202020"/>
                <w:sz w:val="14"/>
              </w:rPr>
              <w:t>0,</w:t>
            </w:r>
          </w:p>
        </w:tc>
        <w:tc>
          <w:tcPr>
            <w:tcW w:w="462" w:type="dxa"/>
          </w:tcPr>
          <w:p w14:paraId="5C43CA4D" w14:textId="77777777" w:rsidR="0099680A" w:rsidRDefault="0099680A" w:rsidP="002F06F4">
            <w:pPr>
              <w:rPr>
                <w:sz w:val="14"/>
              </w:rPr>
            </w:pPr>
            <w:r>
              <w:rPr>
                <w:color w:val="202020"/>
                <w:sz w:val="14"/>
              </w:rPr>
              <w:t>0,</w:t>
            </w:r>
          </w:p>
        </w:tc>
        <w:tc>
          <w:tcPr>
            <w:tcW w:w="420" w:type="dxa"/>
          </w:tcPr>
          <w:p w14:paraId="2FB4C2E4" w14:textId="77777777" w:rsidR="0099680A" w:rsidRDefault="0099680A" w:rsidP="002F06F4">
            <w:pPr>
              <w:rPr>
                <w:sz w:val="14"/>
              </w:rPr>
            </w:pPr>
            <w:r>
              <w:rPr>
                <w:color w:val="202020"/>
                <w:sz w:val="14"/>
              </w:rPr>
              <w:t>0,</w:t>
            </w:r>
          </w:p>
        </w:tc>
        <w:tc>
          <w:tcPr>
            <w:tcW w:w="386" w:type="dxa"/>
          </w:tcPr>
          <w:p w14:paraId="44A57347" w14:textId="77777777" w:rsidR="0099680A" w:rsidRDefault="0099680A" w:rsidP="002F06F4">
            <w:pPr>
              <w:rPr>
                <w:sz w:val="14"/>
              </w:rPr>
            </w:pPr>
            <w:r>
              <w:rPr>
                <w:color w:val="202020"/>
                <w:sz w:val="14"/>
              </w:rPr>
              <w:t>0,</w:t>
            </w:r>
          </w:p>
        </w:tc>
      </w:tr>
      <w:tr w:rsidR="0099680A" w14:paraId="4C4E86BF" w14:textId="77777777" w:rsidTr="006241A2">
        <w:trPr>
          <w:trHeight w:val="174"/>
        </w:trPr>
        <w:tc>
          <w:tcPr>
            <w:tcW w:w="722" w:type="dxa"/>
          </w:tcPr>
          <w:p w14:paraId="490F60C1" w14:textId="77777777" w:rsidR="0099680A" w:rsidRDefault="0099680A" w:rsidP="002F06F4">
            <w:pPr>
              <w:rPr>
                <w:sz w:val="10"/>
              </w:rPr>
            </w:pPr>
          </w:p>
        </w:tc>
        <w:tc>
          <w:tcPr>
            <w:tcW w:w="378" w:type="dxa"/>
          </w:tcPr>
          <w:p w14:paraId="6DFFAE1E" w14:textId="77777777" w:rsidR="0099680A" w:rsidRDefault="0099680A" w:rsidP="002F06F4">
            <w:pPr>
              <w:rPr>
                <w:sz w:val="14"/>
              </w:rPr>
            </w:pPr>
            <w:r>
              <w:rPr>
                <w:color w:val="202020"/>
                <w:sz w:val="14"/>
              </w:rPr>
              <w:t>0,</w:t>
            </w:r>
          </w:p>
        </w:tc>
        <w:tc>
          <w:tcPr>
            <w:tcW w:w="420" w:type="dxa"/>
          </w:tcPr>
          <w:p w14:paraId="04C7A538" w14:textId="77777777" w:rsidR="0099680A" w:rsidRDefault="0099680A" w:rsidP="002F06F4">
            <w:pPr>
              <w:rPr>
                <w:sz w:val="14"/>
              </w:rPr>
            </w:pPr>
            <w:r>
              <w:rPr>
                <w:color w:val="202020"/>
                <w:sz w:val="14"/>
              </w:rPr>
              <w:t>0,</w:t>
            </w:r>
          </w:p>
        </w:tc>
        <w:tc>
          <w:tcPr>
            <w:tcW w:w="420" w:type="dxa"/>
          </w:tcPr>
          <w:p w14:paraId="7A1A139B" w14:textId="77777777" w:rsidR="0099680A" w:rsidRDefault="0099680A" w:rsidP="002F06F4">
            <w:pPr>
              <w:rPr>
                <w:sz w:val="14"/>
              </w:rPr>
            </w:pPr>
            <w:r>
              <w:rPr>
                <w:color w:val="202020"/>
                <w:sz w:val="14"/>
              </w:rPr>
              <w:t>0,</w:t>
            </w:r>
          </w:p>
        </w:tc>
        <w:tc>
          <w:tcPr>
            <w:tcW w:w="420" w:type="dxa"/>
          </w:tcPr>
          <w:p w14:paraId="556F1F56" w14:textId="77777777" w:rsidR="0099680A" w:rsidRDefault="0099680A" w:rsidP="002F06F4">
            <w:pPr>
              <w:rPr>
                <w:sz w:val="14"/>
              </w:rPr>
            </w:pPr>
            <w:r>
              <w:rPr>
                <w:color w:val="202020"/>
                <w:sz w:val="14"/>
              </w:rPr>
              <w:t>0,</w:t>
            </w:r>
          </w:p>
        </w:tc>
        <w:tc>
          <w:tcPr>
            <w:tcW w:w="420" w:type="dxa"/>
          </w:tcPr>
          <w:p w14:paraId="2312142A" w14:textId="77777777" w:rsidR="0099680A" w:rsidRDefault="0099680A" w:rsidP="002F06F4">
            <w:pPr>
              <w:rPr>
                <w:sz w:val="14"/>
              </w:rPr>
            </w:pPr>
            <w:r>
              <w:rPr>
                <w:color w:val="202020"/>
                <w:sz w:val="14"/>
              </w:rPr>
              <w:t>0,</w:t>
            </w:r>
          </w:p>
        </w:tc>
        <w:tc>
          <w:tcPr>
            <w:tcW w:w="420" w:type="dxa"/>
          </w:tcPr>
          <w:p w14:paraId="079C54A5" w14:textId="77777777" w:rsidR="0099680A" w:rsidRDefault="0099680A" w:rsidP="002F06F4">
            <w:pPr>
              <w:rPr>
                <w:sz w:val="14"/>
              </w:rPr>
            </w:pPr>
            <w:r>
              <w:rPr>
                <w:color w:val="202020"/>
                <w:sz w:val="14"/>
              </w:rPr>
              <w:t>0,</w:t>
            </w:r>
          </w:p>
        </w:tc>
        <w:tc>
          <w:tcPr>
            <w:tcW w:w="420" w:type="dxa"/>
          </w:tcPr>
          <w:p w14:paraId="1367F910" w14:textId="77777777" w:rsidR="0099680A" w:rsidRDefault="0099680A" w:rsidP="002F06F4">
            <w:pPr>
              <w:rPr>
                <w:sz w:val="14"/>
              </w:rPr>
            </w:pPr>
            <w:r>
              <w:rPr>
                <w:color w:val="202020"/>
                <w:sz w:val="14"/>
              </w:rPr>
              <w:t>0,</w:t>
            </w:r>
          </w:p>
        </w:tc>
        <w:tc>
          <w:tcPr>
            <w:tcW w:w="420" w:type="dxa"/>
          </w:tcPr>
          <w:p w14:paraId="16CA9A5B" w14:textId="77777777" w:rsidR="0099680A" w:rsidRDefault="0099680A" w:rsidP="002F06F4">
            <w:pPr>
              <w:rPr>
                <w:sz w:val="14"/>
              </w:rPr>
            </w:pPr>
            <w:r>
              <w:rPr>
                <w:color w:val="202020"/>
                <w:sz w:val="14"/>
              </w:rPr>
              <w:t>0,</w:t>
            </w:r>
          </w:p>
        </w:tc>
        <w:tc>
          <w:tcPr>
            <w:tcW w:w="420" w:type="dxa"/>
          </w:tcPr>
          <w:p w14:paraId="759049BB" w14:textId="77777777" w:rsidR="0099680A" w:rsidRDefault="0099680A" w:rsidP="002F06F4">
            <w:pPr>
              <w:rPr>
                <w:sz w:val="14"/>
              </w:rPr>
            </w:pPr>
            <w:r>
              <w:rPr>
                <w:color w:val="202020"/>
                <w:sz w:val="14"/>
              </w:rPr>
              <w:t>0,</w:t>
            </w:r>
          </w:p>
        </w:tc>
        <w:tc>
          <w:tcPr>
            <w:tcW w:w="336" w:type="dxa"/>
          </w:tcPr>
          <w:p w14:paraId="3B697F5F" w14:textId="77777777" w:rsidR="0099680A" w:rsidRDefault="0099680A" w:rsidP="002F06F4">
            <w:pPr>
              <w:rPr>
                <w:sz w:val="14"/>
              </w:rPr>
            </w:pPr>
            <w:r>
              <w:rPr>
                <w:color w:val="202020"/>
                <w:sz w:val="14"/>
              </w:rPr>
              <w:t>0,</w:t>
            </w:r>
          </w:p>
        </w:tc>
        <w:tc>
          <w:tcPr>
            <w:tcW w:w="462" w:type="dxa"/>
          </w:tcPr>
          <w:p w14:paraId="594843D7" w14:textId="77777777" w:rsidR="0099680A" w:rsidRDefault="0099680A" w:rsidP="002F06F4">
            <w:pPr>
              <w:rPr>
                <w:sz w:val="14"/>
              </w:rPr>
            </w:pPr>
            <w:r>
              <w:rPr>
                <w:color w:val="202020"/>
                <w:sz w:val="14"/>
              </w:rPr>
              <w:t>0,</w:t>
            </w:r>
          </w:p>
        </w:tc>
        <w:tc>
          <w:tcPr>
            <w:tcW w:w="420" w:type="dxa"/>
          </w:tcPr>
          <w:p w14:paraId="445F7143" w14:textId="77777777" w:rsidR="0099680A" w:rsidRDefault="0099680A" w:rsidP="002F06F4">
            <w:pPr>
              <w:rPr>
                <w:sz w:val="14"/>
              </w:rPr>
            </w:pPr>
            <w:r>
              <w:rPr>
                <w:color w:val="202020"/>
                <w:sz w:val="14"/>
              </w:rPr>
              <w:t>0,</w:t>
            </w:r>
          </w:p>
        </w:tc>
        <w:tc>
          <w:tcPr>
            <w:tcW w:w="386" w:type="dxa"/>
          </w:tcPr>
          <w:p w14:paraId="1C88EF3C" w14:textId="77777777" w:rsidR="0099680A" w:rsidRDefault="0099680A" w:rsidP="002F06F4">
            <w:pPr>
              <w:rPr>
                <w:sz w:val="14"/>
              </w:rPr>
            </w:pPr>
            <w:r>
              <w:rPr>
                <w:color w:val="202020"/>
                <w:sz w:val="14"/>
              </w:rPr>
              <w:t>0,</w:t>
            </w:r>
          </w:p>
        </w:tc>
      </w:tr>
      <w:tr w:rsidR="0099680A" w14:paraId="435FC006" w14:textId="77777777" w:rsidTr="006241A2">
        <w:trPr>
          <w:trHeight w:val="169"/>
        </w:trPr>
        <w:tc>
          <w:tcPr>
            <w:tcW w:w="722" w:type="dxa"/>
          </w:tcPr>
          <w:p w14:paraId="7B941ED5" w14:textId="77777777" w:rsidR="0099680A" w:rsidRDefault="0099680A" w:rsidP="002F06F4">
            <w:pPr>
              <w:rPr>
                <w:sz w:val="10"/>
              </w:rPr>
            </w:pPr>
          </w:p>
        </w:tc>
        <w:tc>
          <w:tcPr>
            <w:tcW w:w="378" w:type="dxa"/>
          </w:tcPr>
          <w:p w14:paraId="7C6FBC39" w14:textId="77777777" w:rsidR="0099680A" w:rsidRDefault="0099680A" w:rsidP="002F06F4">
            <w:pPr>
              <w:rPr>
                <w:sz w:val="14"/>
              </w:rPr>
            </w:pPr>
            <w:r>
              <w:rPr>
                <w:color w:val="202020"/>
                <w:sz w:val="14"/>
              </w:rPr>
              <w:t>0,</w:t>
            </w:r>
          </w:p>
        </w:tc>
        <w:tc>
          <w:tcPr>
            <w:tcW w:w="420" w:type="dxa"/>
          </w:tcPr>
          <w:p w14:paraId="6594D7CE" w14:textId="77777777" w:rsidR="0099680A" w:rsidRDefault="0099680A" w:rsidP="002F06F4">
            <w:pPr>
              <w:rPr>
                <w:sz w:val="14"/>
              </w:rPr>
            </w:pPr>
            <w:r>
              <w:rPr>
                <w:color w:val="202020"/>
                <w:sz w:val="14"/>
              </w:rPr>
              <w:t>0,</w:t>
            </w:r>
          </w:p>
        </w:tc>
        <w:tc>
          <w:tcPr>
            <w:tcW w:w="420" w:type="dxa"/>
          </w:tcPr>
          <w:p w14:paraId="1A27F8D8" w14:textId="77777777" w:rsidR="0099680A" w:rsidRDefault="0099680A" w:rsidP="002F06F4">
            <w:pPr>
              <w:rPr>
                <w:sz w:val="14"/>
              </w:rPr>
            </w:pPr>
            <w:r>
              <w:rPr>
                <w:color w:val="202020"/>
                <w:sz w:val="14"/>
              </w:rPr>
              <w:t>0,</w:t>
            </w:r>
          </w:p>
        </w:tc>
        <w:tc>
          <w:tcPr>
            <w:tcW w:w="420" w:type="dxa"/>
          </w:tcPr>
          <w:p w14:paraId="0A822561" w14:textId="77777777" w:rsidR="0099680A" w:rsidRDefault="0099680A" w:rsidP="002F06F4">
            <w:pPr>
              <w:rPr>
                <w:sz w:val="14"/>
              </w:rPr>
            </w:pPr>
            <w:r>
              <w:rPr>
                <w:color w:val="202020"/>
                <w:sz w:val="14"/>
              </w:rPr>
              <w:t>0,</w:t>
            </w:r>
          </w:p>
        </w:tc>
        <w:tc>
          <w:tcPr>
            <w:tcW w:w="420" w:type="dxa"/>
          </w:tcPr>
          <w:p w14:paraId="3DE0A27A" w14:textId="77777777" w:rsidR="0099680A" w:rsidRDefault="0099680A" w:rsidP="002F06F4">
            <w:pPr>
              <w:rPr>
                <w:sz w:val="14"/>
              </w:rPr>
            </w:pPr>
            <w:r>
              <w:rPr>
                <w:color w:val="202020"/>
                <w:sz w:val="14"/>
              </w:rPr>
              <w:t>0,</w:t>
            </w:r>
          </w:p>
        </w:tc>
        <w:tc>
          <w:tcPr>
            <w:tcW w:w="420" w:type="dxa"/>
          </w:tcPr>
          <w:p w14:paraId="6DC5EA8C" w14:textId="77777777" w:rsidR="0099680A" w:rsidRDefault="0099680A" w:rsidP="002F06F4">
            <w:pPr>
              <w:rPr>
                <w:sz w:val="14"/>
              </w:rPr>
            </w:pPr>
            <w:r>
              <w:rPr>
                <w:color w:val="202020"/>
                <w:sz w:val="14"/>
              </w:rPr>
              <w:t>0,</w:t>
            </w:r>
          </w:p>
        </w:tc>
        <w:tc>
          <w:tcPr>
            <w:tcW w:w="420" w:type="dxa"/>
          </w:tcPr>
          <w:p w14:paraId="5CC400F5" w14:textId="77777777" w:rsidR="0099680A" w:rsidRDefault="0099680A" w:rsidP="002F06F4">
            <w:pPr>
              <w:rPr>
                <w:sz w:val="14"/>
              </w:rPr>
            </w:pPr>
            <w:r>
              <w:rPr>
                <w:color w:val="202020"/>
                <w:sz w:val="14"/>
              </w:rPr>
              <w:t>0,</w:t>
            </w:r>
          </w:p>
        </w:tc>
        <w:tc>
          <w:tcPr>
            <w:tcW w:w="420" w:type="dxa"/>
          </w:tcPr>
          <w:p w14:paraId="666599D5" w14:textId="77777777" w:rsidR="0099680A" w:rsidRDefault="0099680A" w:rsidP="002F06F4">
            <w:pPr>
              <w:rPr>
                <w:sz w:val="14"/>
              </w:rPr>
            </w:pPr>
            <w:r>
              <w:rPr>
                <w:color w:val="202020"/>
                <w:sz w:val="14"/>
              </w:rPr>
              <w:t>0,</w:t>
            </w:r>
          </w:p>
        </w:tc>
        <w:tc>
          <w:tcPr>
            <w:tcW w:w="420" w:type="dxa"/>
          </w:tcPr>
          <w:p w14:paraId="62CB709F" w14:textId="77777777" w:rsidR="0099680A" w:rsidRDefault="0099680A" w:rsidP="002F06F4">
            <w:pPr>
              <w:rPr>
                <w:sz w:val="14"/>
              </w:rPr>
            </w:pPr>
            <w:r>
              <w:rPr>
                <w:color w:val="202020"/>
                <w:sz w:val="14"/>
              </w:rPr>
              <w:t>0,</w:t>
            </w:r>
          </w:p>
        </w:tc>
        <w:tc>
          <w:tcPr>
            <w:tcW w:w="336" w:type="dxa"/>
          </w:tcPr>
          <w:p w14:paraId="31AC6159" w14:textId="77777777" w:rsidR="0099680A" w:rsidRDefault="0099680A" w:rsidP="002F06F4">
            <w:pPr>
              <w:rPr>
                <w:sz w:val="14"/>
              </w:rPr>
            </w:pPr>
            <w:r>
              <w:rPr>
                <w:color w:val="202020"/>
                <w:sz w:val="14"/>
              </w:rPr>
              <w:t>0,</w:t>
            </w:r>
          </w:p>
        </w:tc>
        <w:tc>
          <w:tcPr>
            <w:tcW w:w="462" w:type="dxa"/>
          </w:tcPr>
          <w:p w14:paraId="3D1F6827" w14:textId="77777777" w:rsidR="0099680A" w:rsidRDefault="0099680A" w:rsidP="002F06F4">
            <w:pPr>
              <w:rPr>
                <w:sz w:val="14"/>
              </w:rPr>
            </w:pPr>
            <w:r>
              <w:rPr>
                <w:color w:val="202020"/>
                <w:sz w:val="14"/>
              </w:rPr>
              <w:t>0,</w:t>
            </w:r>
          </w:p>
        </w:tc>
        <w:tc>
          <w:tcPr>
            <w:tcW w:w="420" w:type="dxa"/>
          </w:tcPr>
          <w:p w14:paraId="78EB6B51" w14:textId="77777777" w:rsidR="0099680A" w:rsidRDefault="0099680A" w:rsidP="002F06F4">
            <w:pPr>
              <w:rPr>
                <w:sz w:val="14"/>
              </w:rPr>
            </w:pPr>
            <w:r>
              <w:rPr>
                <w:color w:val="202020"/>
                <w:sz w:val="14"/>
              </w:rPr>
              <w:t>0,</w:t>
            </w:r>
          </w:p>
        </w:tc>
        <w:tc>
          <w:tcPr>
            <w:tcW w:w="386" w:type="dxa"/>
          </w:tcPr>
          <w:p w14:paraId="7A8109BE" w14:textId="77777777" w:rsidR="0099680A" w:rsidRDefault="0099680A" w:rsidP="002F06F4">
            <w:pPr>
              <w:rPr>
                <w:sz w:val="14"/>
              </w:rPr>
            </w:pPr>
            <w:r>
              <w:rPr>
                <w:color w:val="202020"/>
                <w:sz w:val="14"/>
              </w:rPr>
              <w:t>0,</w:t>
            </w:r>
          </w:p>
        </w:tc>
      </w:tr>
      <w:tr w:rsidR="0099680A" w14:paraId="31375EDC" w14:textId="77777777" w:rsidTr="006241A2">
        <w:trPr>
          <w:trHeight w:val="174"/>
        </w:trPr>
        <w:tc>
          <w:tcPr>
            <w:tcW w:w="722" w:type="dxa"/>
          </w:tcPr>
          <w:p w14:paraId="4B5685B7" w14:textId="77777777" w:rsidR="0099680A" w:rsidRDefault="0099680A" w:rsidP="002F06F4">
            <w:pPr>
              <w:rPr>
                <w:sz w:val="10"/>
              </w:rPr>
            </w:pPr>
          </w:p>
        </w:tc>
        <w:tc>
          <w:tcPr>
            <w:tcW w:w="378" w:type="dxa"/>
          </w:tcPr>
          <w:p w14:paraId="515487A9" w14:textId="77777777" w:rsidR="0099680A" w:rsidRDefault="0099680A" w:rsidP="002F06F4">
            <w:pPr>
              <w:rPr>
                <w:sz w:val="14"/>
              </w:rPr>
            </w:pPr>
            <w:r>
              <w:rPr>
                <w:color w:val="202020"/>
                <w:sz w:val="14"/>
              </w:rPr>
              <w:t>0,</w:t>
            </w:r>
          </w:p>
        </w:tc>
        <w:tc>
          <w:tcPr>
            <w:tcW w:w="420" w:type="dxa"/>
          </w:tcPr>
          <w:p w14:paraId="32E5317E" w14:textId="77777777" w:rsidR="0099680A" w:rsidRDefault="0099680A" w:rsidP="002F06F4">
            <w:pPr>
              <w:rPr>
                <w:sz w:val="14"/>
              </w:rPr>
            </w:pPr>
            <w:r>
              <w:rPr>
                <w:color w:val="202020"/>
                <w:sz w:val="14"/>
              </w:rPr>
              <w:t>0,</w:t>
            </w:r>
          </w:p>
        </w:tc>
        <w:tc>
          <w:tcPr>
            <w:tcW w:w="420" w:type="dxa"/>
          </w:tcPr>
          <w:p w14:paraId="1DA8731C" w14:textId="77777777" w:rsidR="0099680A" w:rsidRDefault="0099680A" w:rsidP="002F06F4">
            <w:pPr>
              <w:rPr>
                <w:sz w:val="14"/>
              </w:rPr>
            </w:pPr>
            <w:r>
              <w:rPr>
                <w:color w:val="202020"/>
                <w:sz w:val="14"/>
              </w:rPr>
              <w:t>0,</w:t>
            </w:r>
          </w:p>
        </w:tc>
        <w:tc>
          <w:tcPr>
            <w:tcW w:w="420" w:type="dxa"/>
          </w:tcPr>
          <w:p w14:paraId="6254C5D2" w14:textId="77777777" w:rsidR="0099680A" w:rsidRDefault="0099680A" w:rsidP="002F06F4">
            <w:pPr>
              <w:rPr>
                <w:sz w:val="14"/>
              </w:rPr>
            </w:pPr>
            <w:r>
              <w:rPr>
                <w:color w:val="202020"/>
                <w:sz w:val="14"/>
              </w:rPr>
              <w:t>0,</w:t>
            </w:r>
          </w:p>
        </w:tc>
        <w:tc>
          <w:tcPr>
            <w:tcW w:w="420" w:type="dxa"/>
          </w:tcPr>
          <w:p w14:paraId="69360285" w14:textId="77777777" w:rsidR="0099680A" w:rsidRDefault="0099680A" w:rsidP="002F06F4">
            <w:pPr>
              <w:rPr>
                <w:sz w:val="14"/>
              </w:rPr>
            </w:pPr>
            <w:r>
              <w:rPr>
                <w:color w:val="202020"/>
                <w:sz w:val="14"/>
              </w:rPr>
              <w:t>0,</w:t>
            </w:r>
          </w:p>
        </w:tc>
        <w:tc>
          <w:tcPr>
            <w:tcW w:w="420" w:type="dxa"/>
          </w:tcPr>
          <w:p w14:paraId="580BA479" w14:textId="77777777" w:rsidR="0099680A" w:rsidRDefault="0099680A" w:rsidP="002F06F4">
            <w:pPr>
              <w:rPr>
                <w:sz w:val="14"/>
              </w:rPr>
            </w:pPr>
            <w:r>
              <w:rPr>
                <w:color w:val="202020"/>
                <w:sz w:val="14"/>
              </w:rPr>
              <w:t>0,</w:t>
            </w:r>
          </w:p>
        </w:tc>
        <w:tc>
          <w:tcPr>
            <w:tcW w:w="420" w:type="dxa"/>
          </w:tcPr>
          <w:p w14:paraId="51B18EF9" w14:textId="77777777" w:rsidR="0099680A" w:rsidRDefault="0099680A" w:rsidP="002F06F4">
            <w:pPr>
              <w:rPr>
                <w:sz w:val="14"/>
              </w:rPr>
            </w:pPr>
            <w:r>
              <w:rPr>
                <w:color w:val="202020"/>
                <w:sz w:val="14"/>
              </w:rPr>
              <w:t>0,</w:t>
            </w:r>
          </w:p>
        </w:tc>
        <w:tc>
          <w:tcPr>
            <w:tcW w:w="420" w:type="dxa"/>
          </w:tcPr>
          <w:p w14:paraId="23C6B835" w14:textId="77777777" w:rsidR="0099680A" w:rsidRDefault="0099680A" w:rsidP="002F06F4">
            <w:pPr>
              <w:rPr>
                <w:sz w:val="14"/>
              </w:rPr>
            </w:pPr>
            <w:r>
              <w:rPr>
                <w:color w:val="202020"/>
                <w:sz w:val="14"/>
              </w:rPr>
              <w:t>0,</w:t>
            </w:r>
          </w:p>
        </w:tc>
        <w:tc>
          <w:tcPr>
            <w:tcW w:w="420" w:type="dxa"/>
          </w:tcPr>
          <w:p w14:paraId="19958340" w14:textId="77777777" w:rsidR="0099680A" w:rsidRDefault="0099680A" w:rsidP="002F06F4">
            <w:pPr>
              <w:rPr>
                <w:sz w:val="14"/>
              </w:rPr>
            </w:pPr>
            <w:r>
              <w:rPr>
                <w:color w:val="202020"/>
                <w:sz w:val="14"/>
              </w:rPr>
              <w:t>0,</w:t>
            </w:r>
          </w:p>
        </w:tc>
        <w:tc>
          <w:tcPr>
            <w:tcW w:w="336" w:type="dxa"/>
          </w:tcPr>
          <w:p w14:paraId="17D8F85B" w14:textId="77777777" w:rsidR="0099680A" w:rsidRDefault="0099680A" w:rsidP="002F06F4">
            <w:pPr>
              <w:rPr>
                <w:sz w:val="14"/>
              </w:rPr>
            </w:pPr>
            <w:r>
              <w:rPr>
                <w:color w:val="202020"/>
                <w:sz w:val="14"/>
              </w:rPr>
              <w:t>0,</w:t>
            </w:r>
          </w:p>
        </w:tc>
        <w:tc>
          <w:tcPr>
            <w:tcW w:w="462" w:type="dxa"/>
          </w:tcPr>
          <w:p w14:paraId="79BC872F" w14:textId="77777777" w:rsidR="0099680A" w:rsidRDefault="0099680A" w:rsidP="002F06F4">
            <w:pPr>
              <w:rPr>
                <w:sz w:val="14"/>
              </w:rPr>
            </w:pPr>
            <w:r>
              <w:rPr>
                <w:color w:val="202020"/>
                <w:sz w:val="14"/>
              </w:rPr>
              <w:t>0,</w:t>
            </w:r>
          </w:p>
        </w:tc>
        <w:tc>
          <w:tcPr>
            <w:tcW w:w="420" w:type="dxa"/>
          </w:tcPr>
          <w:p w14:paraId="509B04E4" w14:textId="77777777" w:rsidR="0099680A" w:rsidRDefault="0099680A" w:rsidP="002F06F4">
            <w:pPr>
              <w:rPr>
                <w:sz w:val="14"/>
              </w:rPr>
            </w:pPr>
            <w:r>
              <w:rPr>
                <w:color w:val="202020"/>
                <w:sz w:val="14"/>
              </w:rPr>
              <w:t>0,</w:t>
            </w:r>
          </w:p>
        </w:tc>
        <w:tc>
          <w:tcPr>
            <w:tcW w:w="386" w:type="dxa"/>
          </w:tcPr>
          <w:p w14:paraId="6617918B" w14:textId="77777777" w:rsidR="0099680A" w:rsidRDefault="0099680A" w:rsidP="002F06F4">
            <w:pPr>
              <w:rPr>
                <w:sz w:val="14"/>
              </w:rPr>
            </w:pPr>
            <w:r>
              <w:rPr>
                <w:color w:val="202020"/>
                <w:sz w:val="14"/>
              </w:rPr>
              <w:t>0,</w:t>
            </w:r>
          </w:p>
        </w:tc>
      </w:tr>
      <w:tr w:rsidR="0099680A" w14:paraId="61D66227" w14:textId="77777777" w:rsidTr="006241A2">
        <w:trPr>
          <w:trHeight w:val="174"/>
        </w:trPr>
        <w:tc>
          <w:tcPr>
            <w:tcW w:w="722" w:type="dxa"/>
          </w:tcPr>
          <w:p w14:paraId="343EDDD6" w14:textId="77777777" w:rsidR="0099680A" w:rsidRDefault="0099680A" w:rsidP="002F06F4">
            <w:pPr>
              <w:rPr>
                <w:sz w:val="10"/>
              </w:rPr>
            </w:pPr>
          </w:p>
        </w:tc>
        <w:tc>
          <w:tcPr>
            <w:tcW w:w="378" w:type="dxa"/>
          </w:tcPr>
          <w:p w14:paraId="6AD13242" w14:textId="77777777" w:rsidR="0099680A" w:rsidRDefault="0099680A" w:rsidP="002F06F4">
            <w:pPr>
              <w:rPr>
                <w:sz w:val="14"/>
              </w:rPr>
            </w:pPr>
            <w:r>
              <w:rPr>
                <w:color w:val="202020"/>
                <w:sz w:val="14"/>
              </w:rPr>
              <w:t>0,</w:t>
            </w:r>
          </w:p>
        </w:tc>
        <w:tc>
          <w:tcPr>
            <w:tcW w:w="420" w:type="dxa"/>
          </w:tcPr>
          <w:p w14:paraId="7681EDCF" w14:textId="77777777" w:rsidR="0099680A" w:rsidRDefault="0099680A" w:rsidP="002F06F4">
            <w:pPr>
              <w:rPr>
                <w:sz w:val="14"/>
              </w:rPr>
            </w:pPr>
            <w:r>
              <w:rPr>
                <w:color w:val="202020"/>
                <w:sz w:val="14"/>
              </w:rPr>
              <w:t>0,</w:t>
            </w:r>
          </w:p>
        </w:tc>
        <w:tc>
          <w:tcPr>
            <w:tcW w:w="420" w:type="dxa"/>
          </w:tcPr>
          <w:p w14:paraId="718D0453" w14:textId="77777777" w:rsidR="0099680A" w:rsidRDefault="0099680A" w:rsidP="002F06F4">
            <w:pPr>
              <w:rPr>
                <w:sz w:val="14"/>
              </w:rPr>
            </w:pPr>
            <w:r>
              <w:rPr>
                <w:color w:val="202020"/>
                <w:sz w:val="14"/>
              </w:rPr>
              <w:t>0,</w:t>
            </w:r>
          </w:p>
        </w:tc>
        <w:tc>
          <w:tcPr>
            <w:tcW w:w="420" w:type="dxa"/>
          </w:tcPr>
          <w:p w14:paraId="49EBD42B" w14:textId="77777777" w:rsidR="0099680A" w:rsidRDefault="0099680A" w:rsidP="002F06F4">
            <w:pPr>
              <w:rPr>
                <w:sz w:val="14"/>
              </w:rPr>
            </w:pPr>
            <w:r>
              <w:rPr>
                <w:color w:val="202020"/>
                <w:sz w:val="14"/>
              </w:rPr>
              <w:t>0,</w:t>
            </w:r>
          </w:p>
        </w:tc>
        <w:tc>
          <w:tcPr>
            <w:tcW w:w="420" w:type="dxa"/>
          </w:tcPr>
          <w:p w14:paraId="773764BD" w14:textId="77777777" w:rsidR="0099680A" w:rsidRDefault="0099680A" w:rsidP="002F06F4">
            <w:pPr>
              <w:rPr>
                <w:sz w:val="14"/>
              </w:rPr>
            </w:pPr>
            <w:r>
              <w:rPr>
                <w:color w:val="202020"/>
                <w:sz w:val="14"/>
              </w:rPr>
              <w:t>0,</w:t>
            </w:r>
          </w:p>
        </w:tc>
        <w:tc>
          <w:tcPr>
            <w:tcW w:w="420" w:type="dxa"/>
          </w:tcPr>
          <w:p w14:paraId="23208ED0" w14:textId="77777777" w:rsidR="0099680A" w:rsidRDefault="0099680A" w:rsidP="002F06F4">
            <w:pPr>
              <w:rPr>
                <w:sz w:val="14"/>
              </w:rPr>
            </w:pPr>
            <w:r>
              <w:rPr>
                <w:color w:val="202020"/>
                <w:sz w:val="14"/>
              </w:rPr>
              <w:t>0,</w:t>
            </w:r>
          </w:p>
        </w:tc>
        <w:tc>
          <w:tcPr>
            <w:tcW w:w="420" w:type="dxa"/>
          </w:tcPr>
          <w:p w14:paraId="3313879F" w14:textId="77777777" w:rsidR="0099680A" w:rsidRDefault="0099680A" w:rsidP="002F06F4">
            <w:pPr>
              <w:rPr>
                <w:sz w:val="14"/>
              </w:rPr>
            </w:pPr>
            <w:r>
              <w:rPr>
                <w:color w:val="202020"/>
                <w:sz w:val="14"/>
              </w:rPr>
              <w:t>0,</w:t>
            </w:r>
          </w:p>
        </w:tc>
        <w:tc>
          <w:tcPr>
            <w:tcW w:w="420" w:type="dxa"/>
          </w:tcPr>
          <w:p w14:paraId="0F46B23C" w14:textId="77777777" w:rsidR="0099680A" w:rsidRDefault="0099680A" w:rsidP="002F06F4">
            <w:pPr>
              <w:rPr>
                <w:sz w:val="14"/>
              </w:rPr>
            </w:pPr>
            <w:r>
              <w:rPr>
                <w:color w:val="202020"/>
                <w:sz w:val="14"/>
              </w:rPr>
              <w:t>0,</w:t>
            </w:r>
          </w:p>
        </w:tc>
        <w:tc>
          <w:tcPr>
            <w:tcW w:w="420" w:type="dxa"/>
          </w:tcPr>
          <w:p w14:paraId="2630689D" w14:textId="77777777" w:rsidR="0099680A" w:rsidRDefault="0099680A" w:rsidP="002F06F4">
            <w:pPr>
              <w:rPr>
                <w:sz w:val="14"/>
              </w:rPr>
            </w:pPr>
            <w:r>
              <w:rPr>
                <w:color w:val="202020"/>
                <w:sz w:val="14"/>
              </w:rPr>
              <w:t>0,</w:t>
            </w:r>
          </w:p>
        </w:tc>
        <w:tc>
          <w:tcPr>
            <w:tcW w:w="336" w:type="dxa"/>
          </w:tcPr>
          <w:p w14:paraId="2A2A0715" w14:textId="77777777" w:rsidR="0099680A" w:rsidRDefault="0099680A" w:rsidP="002F06F4">
            <w:pPr>
              <w:rPr>
                <w:sz w:val="14"/>
              </w:rPr>
            </w:pPr>
            <w:r>
              <w:rPr>
                <w:color w:val="202020"/>
                <w:sz w:val="14"/>
              </w:rPr>
              <w:t>0,</w:t>
            </w:r>
          </w:p>
        </w:tc>
        <w:tc>
          <w:tcPr>
            <w:tcW w:w="462" w:type="dxa"/>
          </w:tcPr>
          <w:p w14:paraId="295E8560" w14:textId="77777777" w:rsidR="0099680A" w:rsidRDefault="0099680A" w:rsidP="002F06F4">
            <w:pPr>
              <w:rPr>
                <w:sz w:val="14"/>
              </w:rPr>
            </w:pPr>
            <w:r>
              <w:rPr>
                <w:color w:val="202020"/>
                <w:sz w:val="14"/>
              </w:rPr>
              <w:t>0,</w:t>
            </w:r>
          </w:p>
        </w:tc>
        <w:tc>
          <w:tcPr>
            <w:tcW w:w="420" w:type="dxa"/>
          </w:tcPr>
          <w:p w14:paraId="2A2F7810" w14:textId="77777777" w:rsidR="0099680A" w:rsidRDefault="0099680A" w:rsidP="002F06F4">
            <w:pPr>
              <w:rPr>
                <w:sz w:val="14"/>
              </w:rPr>
            </w:pPr>
            <w:r>
              <w:rPr>
                <w:color w:val="202020"/>
                <w:sz w:val="14"/>
              </w:rPr>
              <w:t>0,</w:t>
            </w:r>
          </w:p>
        </w:tc>
        <w:tc>
          <w:tcPr>
            <w:tcW w:w="386" w:type="dxa"/>
          </w:tcPr>
          <w:p w14:paraId="7A1DBC86" w14:textId="77777777" w:rsidR="0099680A" w:rsidRDefault="0099680A" w:rsidP="002F06F4">
            <w:pPr>
              <w:rPr>
                <w:sz w:val="14"/>
              </w:rPr>
            </w:pPr>
            <w:r>
              <w:rPr>
                <w:color w:val="202020"/>
                <w:sz w:val="14"/>
              </w:rPr>
              <w:t>0,</w:t>
            </w:r>
          </w:p>
        </w:tc>
      </w:tr>
      <w:tr w:rsidR="0099680A" w14:paraId="7D7BC3F5" w14:textId="77777777" w:rsidTr="006241A2">
        <w:trPr>
          <w:trHeight w:val="169"/>
        </w:trPr>
        <w:tc>
          <w:tcPr>
            <w:tcW w:w="722" w:type="dxa"/>
          </w:tcPr>
          <w:p w14:paraId="78806D92" w14:textId="77777777" w:rsidR="0099680A" w:rsidRDefault="0099680A" w:rsidP="002F06F4">
            <w:pPr>
              <w:rPr>
                <w:sz w:val="10"/>
              </w:rPr>
            </w:pPr>
          </w:p>
        </w:tc>
        <w:tc>
          <w:tcPr>
            <w:tcW w:w="378" w:type="dxa"/>
          </w:tcPr>
          <w:p w14:paraId="71F88075" w14:textId="77777777" w:rsidR="0099680A" w:rsidRDefault="0099680A" w:rsidP="002F06F4">
            <w:pPr>
              <w:rPr>
                <w:sz w:val="14"/>
              </w:rPr>
            </w:pPr>
            <w:r>
              <w:rPr>
                <w:color w:val="202020"/>
                <w:sz w:val="14"/>
              </w:rPr>
              <w:t>0,</w:t>
            </w:r>
          </w:p>
        </w:tc>
        <w:tc>
          <w:tcPr>
            <w:tcW w:w="420" w:type="dxa"/>
          </w:tcPr>
          <w:p w14:paraId="6565039C" w14:textId="77777777" w:rsidR="0099680A" w:rsidRDefault="0099680A" w:rsidP="002F06F4">
            <w:pPr>
              <w:rPr>
                <w:sz w:val="14"/>
              </w:rPr>
            </w:pPr>
            <w:r>
              <w:rPr>
                <w:color w:val="202020"/>
                <w:sz w:val="14"/>
              </w:rPr>
              <w:t>0,</w:t>
            </w:r>
          </w:p>
        </w:tc>
        <w:tc>
          <w:tcPr>
            <w:tcW w:w="420" w:type="dxa"/>
          </w:tcPr>
          <w:p w14:paraId="6F48624B" w14:textId="77777777" w:rsidR="0099680A" w:rsidRDefault="0099680A" w:rsidP="002F06F4">
            <w:pPr>
              <w:rPr>
                <w:sz w:val="14"/>
              </w:rPr>
            </w:pPr>
            <w:r>
              <w:rPr>
                <w:color w:val="202020"/>
                <w:sz w:val="14"/>
              </w:rPr>
              <w:t>0,</w:t>
            </w:r>
          </w:p>
        </w:tc>
        <w:tc>
          <w:tcPr>
            <w:tcW w:w="420" w:type="dxa"/>
          </w:tcPr>
          <w:p w14:paraId="46EFC34B" w14:textId="77777777" w:rsidR="0099680A" w:rsidRDefault="0099680A" w:rsidP="002F06F4">
            <w:pPr>
              <w:rPr>
                <w:sz w:val="14"/>
              </w:rPr>
            </w:pPr>
            <w:r>
              <w:rPr>
                <w:color w:val="202020"/>
                <w:sz w:val="14"/>
              </w:rPr>
              <w:t>0,</w:t>
            </w:r>
          </w:p>
        </w:tc>
        <w:tc>
          <w:tcPr>
            <w:tcW w:w="420" w:type="dxa"/>
          </w:tcPr>
          <w:p w14:paraId="7723EB62" w14:textId="77777777" w:rsidR="0099680A" w:rsidRDefault="0099680A" w:rsidP="002F06F4">
            <w:pPr>
              <w:rPr>
                <w:sz w:val="14"/>
              </w:rPr>
            </w:pPr>
            <w:r>
              <w:rPr>
                <w:color w:val="202020"/>
                <w:sz w:val="14"/>
              </w:rPr>
              <w:t>0,</w:t>
            </w:r>
          </w:p>
        </w:tc>
        <w:tc>
          <w:tcPr>
            <w:tcW w:w="420" w:type="dxa"/>
          </w:tcPr>
          <w:p w14:paraId="380A1852" w14:textId="77777777" w:rsidR="0099680A" w:rsidRDefault="0099680A" w:rsidP="002F06F4">
            <w:pPr>
              <w:rPr>
                <w:sz w:val="14"/>
              </w:rPr>
            </w:pPr>
            <w:r>
              <w:rPr>
                <w:color w:val="202020"/>
                <w:sz w:val="14"/>
              </w:rPr>
              <w:t>0,</w:t>
            </w:r>
          </w:p>
        </w:tc>
        <w:tc>
          <w:tcPr>
            <w:tcW w:w="420" w:type="dxa"/>
          </w:tcPr>
          <w:p w14:paraId="7653D63B" w14:textId="77777777" w:rsidR="0099680A" w:rsidRDefault="0099680A" w:rsidP="002F06F4">
            <w:pPr>
              <w:rPr>
                <w:sz w:val="14"/>
              </w:rPr>
            </w:pPr>
            <w:r>
              <w:rPr>
                <w:color w:val="202020"/>
                <w:sz w:val="14"/>
              </w:rPr>
              <w:t>0,</w:t>
            </w:r>
          </w:p>
        </w:tc>
        <w:tc>
          <w:tcPr>
            <w:tcW w:w="420" w:type="dxa"/>
          </w:tcPr>
          <w:p w14:paraId="094E8A7A" w14:textId="77777777" w:rsidR="0099680A" w:rsidRDefault="0099680A" w:rsidP="002F06F4">
            <w:pPr>
              <w:rPr>
                <w:sz w:val="14"/>
              </w:rPr>
            </w:pPr>
            <w:r>
              <w:rPr>
                <w:color w:val="202020"/>
                <w:sz w:val="14"/>
              </w:rPr>
              <w:t>0,</w:t>
            </w:r>
          </w:p>
        </w:tc>
        <w:tc>
          <w:tcPr>
            <w:tcW w:w="420" w:type="dxa"/>
          </w:tcPr>
          <w:p w14:paraId="2523134F" w14:textId="77777777" w:rsidR="0099680A" w:rsidRDefault="0099680A" w:rsidP="002F06F4">
            <w:pPr>
              <w:rPr>
                <w:sz w:val="14"/>
              </w:rPr>
            </w:pPr>
            <w:r>
              <w:rPr>
                <w:color w:val="202020"/>
                <w:sz w:val="14"/>
              </w:rPr>
              <w:t>0,</w:t>
            </w:r>
          </w:p>
        </w:tc>
        <w:tc>
          <w:tcPr>
            <w:tcW w:w="336" w:type="dxa"/>
          </w:tcPr>
          <w:p w14:paraId="4DA87EE3" w14:textId="77777777" w:rsidR="0099680A" w:rsidRDefault="0099680A" w:rsidP="002F06F4">
            <w:pPr>
              <w:rPr>
                <w:sz w:val="14"/>
              </w:rPr>
            </w:pPr>
            <w:r>
              <w:rPr>
                <w:color w:val="202020"/>
                <w:sz w:val="14"/>
              </w:rPr>
              <w:t>0,</w:t>
            </w:r>
          </w:p>
        </w:tc>
        <w:tc>
          <w:tcPr>
            <w:tcW w:w="462" w:type="dxa"/>
          </w:tcPr>
          <w:p w14:paraId="5418A55A" w14:textId="77777777" w:rsidR="0099680A" w:rsidRDefault="0099680A" w:rsidP="002F06F4">
            <w:pPr>
              <w:rPr>
                <w:sz w:val="14"/>
              </w:rPr>
            </w:pPr>
            <w:r>
              <w:rPr>
                <w:color w:val="202020"/>
                <w:sz w:val="14"/>
              </w:rPr>
              <w:t>0,</w:t>
            </w:r>
          </w:p>
        </w:tc>
        <w:tc>
          <w:tcPr>
            <w:tcW w:w="420" w:type="dxa"/>
          </w:tcPr>
          <w:p w14:paraId="508C5432" w14:textId="77777777" w:rsidR="0099680A" w:rsidRDefault="0099680A" w:rsidP="002F06F4">
            <w:pPr>
              <w:rPr>
                <w:sz w:val="14"/>
              </w:rPr>
            </w:pPr>
            <w:r>
              <w:rPr>
                <w:color w:val="202020"/>
                <w:sz w:val="14"/>
              </w:rPr>
              <w:t>0,</w:t>
            </w:r>
          </w:p>
        </w:tc>
        <w:tc>
          <w:tcPr>
            <w:tcW w:w="386" w:type="dxa"/>
          </w:tcPr>
          <w:p w14:paraId="3286EE96" w14:textId="77777777" w:rsidR="0099680A" w:rsidRDefault="0099680A" w:rsidP="002F06F4">
            <w:pPr>
              <w:rPr>
                <w:sz w:val="14"/>
              </w:rPr>
            </w:pPr>
            <w:r>
              <w:rPr>
                <w:color w:val="202020"/>
                <w:sz w:val="14"/>
              </w:rPr>
              <w:t>0,</w:t>
            </w:r>
          </w:p>
        </w:tc>
      </w:tr>
      <w:tr w:rsidR="0099680A" w14:paraId="219645F7" w14:textId="77777777" w:rsidTr="006241A2">
        <w:trPr>
          <w:trHeight w:val="174"/>
        </w:trPr>
        <w:tc>
          <w:tcPr>
            <w:tcW w:w="722" w:type="dxa"/>
          </w:tcPr>
          <w:p w14:paraId="10199B8C" w14:textId="77777777" w:rsidR="0099680A" w:rsidRDefault="0099680A" w:rsidP="002F06F4">
            <w:pPr>
              <w:rPr>
                <w:sz w:val="10"/>
              </w:rPr>
            </w:pPr>
          </w:p>
        </w:tc>
        <w:tc>
          <w:tcPr>
            <w:tcW w:w="378" w:type="dxa"/>
          </w:tcPr>
          <w:p w14:paraId="417101FB" w14:textId="77777777" w:rsidR="0099680A" w:rsidRDefault="0099680A" w:rsidP="002F06F4">
            <w:pPr>
              <w:rPr>
                <w:sz w:val="14"/>
              </w:rPr>
            </w:pPr>
            <w:r>
              <w:rPr>
                <w:color w:val="202020"/>
                <w:sz w:val="14"/>
              </w:rPr>
              <w:t>0,</w:t>
            </w:r>
          </w:p>
        </w:tc>
        <w:tc>
          <w:tcPr>
            <w:tcW w:w="420" w:type="dxa"/>
          </w:tcPr>
          <w:p w14:paraId="2765D5E6" w14:textId="77777777" w:rsidR="0099680A" w:rsidRDefault="0099680A" w:rsidP="002F06F4">
            <w:pPr>
              <w:rPr>
                <w:sz w:val="14"/>
              </w:rPr>
            </w:pPr>
            <w:r>
              <w:rPr>
                <w:color w:val="202020"/>
                <w:sz w:val="14"/>
              </w:rPr>
              <w:t>0,</w:t>
            </w:r>
          </w:p>
        </w:tc>
        <w:tc>
          <w:tcPr>
            <w:tcW w:w="420" w:type="dxa"/>
          </w:tcPr>
          <w:p w14:paraId="08CB989F" w14:textId="77777777" w:rsidR="0099680A" w:rsidRDefault="0099680A" w:rsidP="002F06F4">
            <w:pPr>
              <w:rPr>
                <w:sz w:val="14"/>
              </w:rPr>
            </w:pPr>
            <w:r>
              <w:rPr>
                <w:color w:val="202020"/>
                <w:sz w:val="14"/>
              </w:rPr>
              <w:t>0,</w:t>
            </w:r>
          </w:p>
        </w:tc>
        <w:tc>
          <w:tcPr>
            <w:tcW w:w="420" w:type="dxa"/>
          </w:tcPr>
          <w:p w14:paraId="05AACADB" w14:textId="77777777" w:rsidR="0099680A" w:rsidRDefault="0099680A" w:rsidP="002F06F4">
            <w:pPr>
              <w:rPr>
                <w:sz w:val="14"/>
              </w:rPr>
            </w:pPr>
            <w:r>
              <w:rPr>
                <w:color w:val="202020"/>
                <w:sz w:val="14"/>
              </w:rPr>
              <w:t>0,</w:t>
            </w:r>
          </w:p>
        </w:tc>
        <w:tc>
          <w:tcPr>
            <w:tcW w:w="420" w:type="dxa"/>
          </w:tcPr>
          <w:p w14:paraId="0434E4CA" w14:textId="77777777" w:rsidR="0099680A" w:rsidRDefault="0099680A" w:rsidP="002F06F4">
            <w:pPr>
              <w:rPr>
                <w:sz w:val="14"/>
              </w:rPr>
            </w:pPr>
            <w:r>
              <w:rPr>
                <w:color w:val="202020"/>
                <w:sz w:val="14"/>
              </w:rPr>
              <w:t>0,</w:t>
            </w:r>
          </w:p>
        </w:tc>
        <w:tc>
          <w:tcPr>
            <w:tcW w:w="420" w:type="dxa"/>
          </w:tcPr>
          <w:p w14:paraId="7C39D9D1" w14:textId="77777777" w:rsidR="0099680A" w:rsidRDefault="0099680A" w:rsidP="002F06F4">
            <w:pPr>
              <w:rPr>
                <w:sz w:val="14"/>
              </w:rPr>
            </w:pPr>
            <w:r>
              <w:rPr>
                <w:color w:val="202020"/>
                <w:sz w:val="14"/>
              </w:rPr>
              <w:t>0,</w:t>
            </w:r>
          </w:p>
        </w:tc>
        <w:tc>
          <w:tcPr>
            <w:tcW w:w="420" w:type="dxa"/>
          </w:tcPr>
          <w:p w14:paraId="52662F38" w14:textId="77777777" w:rsidR="0099680A" w:rsidRDefault="0099680A" w:rsidP="002F06F4">
            <w:pPr>
              <w:rPr>
                <w:sz w:val="14"/>
              </w:rPr>
            </w:pPr>
            <w:r>
              <w:rPr>
                <w:color w:val="202020"/>
                <w:sz w:val="14"/>
              </w:rPr>
              <w:t>0,</w:t>
            </w:r>
          </w:p>
        </w:tc>
        <w:tc>
          <w:tcPr>
            <w:tcW w:w="420" w:type="dxa"/>
          </w:tcPr>
          <w:p w14:paraId="352E60C5" w14:textId="77777777" w:rsidR="0099680A" w:rsidRDefault="0099680A" w:rsidP="002F06F4">
            <w:pPr>
              <w:rPr>
                <w:sz w:val="14"/>
              </w:rPr>
            </w:pPr>
            <w:r>
              <w:rPr>
                <w:color w:val="202020"/>
                <w:sz w:val="14"/>
              </w:rPr>
              <w:t>0,</w:t>
            </w:r>
          </w:p>
        </w:tc>
        <w:tc>
          <w:tcPr>
            <w:tcW w:w="420" w:type="dxa"/>
          </w:tcPr>
          <w:p w14:paraId="4F432ED8" w14:textId="77777777" w:rsidR="0099680A" w:rsidRDefault="0099680A" w:rsidP="002F06F4">
            <w:pPr>
              <w:rPr>
                <w:sz w:val="14"/>
              </w:rPr>
            </w:pPr>
            <w:r>
              <w:rPr>
                <w:color w:val="202020"/>
                <w:sz w:val="14"/>
              </w:rPr>
              <w:t>0,</w:t>
            </w:r>
          </w:p>
        </w:tc>
        <w:tc>
          <w:tcPr>
            <w:tcW w:w="336" w:type="dxa"/>
          </w:tcPr>
          <w:p w14:paraId="5F690708" w14:textId="77777777" w:rsidR="0099680A" w:rsidRDefault="0099680A" w:rsidP="002F06F4">
            <w:pPr>
              <w:rPr>
                <w:sz w:val="14"/>
              </w:rPr>
            </w:pPr>
            <w:r>
              <w:rPr>
                <w:color w:val="202020"/>
                <w:sz w:val="14"/>
              </w:rPr>
              <w:t>0,</w:t>
            </w:r>
          </w:p>
        </w:tc>
        <w:tc>
          <w:tcPr>
            <w:tcW w:w="462" w:type="dxa"/>
          </w:tcPr>
          <w:p w14:paraId="5B3FB3B1" w14:textId="77777777" w:rsidR="0099680A" w:rsidRDefault="0099680A" w:rsidP="002F06F4">
            <w:pPr>
              <w:rPr>
                <w:sz w:val="14"/>
              </w:rPr>
            </w:pPr>
            <w:r>
              <w:rPr>
                <w:color w:val="202020"/>
                <w:sz w:val="14"/>
              </w:rPr>
              <w:t>0,</w:t>
            </w:r>
          </w:p>
        </w:tc>
        <w:tc>
          <w:tcPr>
            <w:tcW w:w="420" w:type="dxa"/>
          </w:tcPr>
          <w:p w14:paraId="35DD7BD2" w14:textId="77777777" w:rsidR="0099680A" w:rsidRDefault="0099680A" w:rsidP="002F06F4">
            <w:pPr>
              <w:rPr>
                <w:sz w:val="14"/>
              </w:rPr>
            </w:pPr>
            <w:r>
              <w:rPr>
                <w:color w:val="202020"/>
                <w:sz w:val="14"/>
              </w:rPr>
              <w:t>0,</w:t>
            </w:r>
          </w:p>
        </w:tc>
        <w:tc>
          <w:tcPr>
            <w:tcW w:w="386" w:type="dxa"/>
          </w:tcPr>
          <w:p w14:paraId="0CE3FE0F" w14:textId="77777777" w:rsidR="0099680A" w:rsidRDefault="0099680A" w:rsidP="002F06F4">
            <w:pPr>
              <w:rPr>
                <w:sz w:val="14"/>
              </w:rPr>
            </w:pPr>
            <w:r>
              <w:rPr>
                <w:color w:val="202020"/>
                <w:sz w:val="14"/>
              </w:rPr>
              <w:t>0,</w:t>
            </w:r>
          </w:p>
        </w:tc>
      </w:tr>
      <w:tr w:rsidR="0099680A" w14:paraId="3B04990C" w14:textId="77777777" w:rsidTr="006241A2">
        <w:trPr>
          <w:trHeight w:val="159"/>
        </w:trPr>
        <w:tc>
          <w:tcPr>
            <w:tcW w:w="722" w:type="dxa"/>
          </w:tcPr>
          <w:p w14:paraId="1D06D745" w14:textId="77777777" w:rsidR="0099680A" w:rsidRDefault="0099680A" w:rsidP="002F06F4">
            <w:pPr>
              <w:rPr>
                <w:sz w:val="10"/>
              </w:rPr>
            </w:pPr>
          </w:p>
        </w:tc>
        <w:tc>
          <w:tcPr>
            <w:tcW w:w="378" w:type="dxa"/>
          </w:tcPr>
          <w:p w14:paraId="2A7D30EF" w14:textId="77777777" w:rsidR="0099680A" w:rsidRDefault="0099680A" w:rsidP="002F06F4">
            <w:pPr>
              <w:rPr>
                <w:sz w:val="14"/>
              </w:rPr>
            </w:pPr>
            <w:r>
              <w:rPr>
                <w:color w:val="202020"/>
                <w:sz w:val="14"/>
              </w:rPr>
              <w:t>0,</w:t>
            </w:r>
          </w:p>
        </w:tc>
        <w:tc>
          <w:tcPr>
            <w:tcW w:w="420" w:type="dxa"/>
          </w:tcPr>
          <w:p w14:paraId="1FCB0383" w14:textId="77777777" w:rsidR="0099680A" w:rsidRDefault="0099680A" w:rsidP="002F06F4">
            <w:pPr>
              <w:rPr>
                <w:sz w:val="14"/>
              </w:rPr>
            </w:pPr>
            <w:r>
              <w:rPr>
                <w:color w:val="202020"/>
                <w:sz w:val="14"/>
              </w:rPr>
              <w:t>0,</w:t>
            </w:r>
          </w:p>
        </w:tc>
        <w:tc>
          <w:tcPr>
            <w:tcW w:w="420" w:type="dxa"/>
          </w:tcPr>
          <w:p w14:paraId="4A528564" w14:textId="77777777" w:rsidR="0099680A" w:rsidRDefault="0099680A" w:rsidP="002F06F4">
            <w:pPr>
              <w:rPr>
                <w:sz w:val="14"/>
              </w:rPr>
            </w:pPr>
            <w:r>
              <w:rPr>
                <w:color w:val="202020"/>
                <w:sz w:val="14"/>
              </w:rPr>
              <w:t>0,</w:t>
            </w:r>
          </w:p>
        </w:tc>
        <w:tc>
          <w:tcPr>
            <w:tcW w:w="420" w:type="dxa"/>
          </w:tcPr>
          <w:p w14:paraId="5AD42E22" w14:textId="77777777" w:rsidR="0099680A" w:rsidRDefault="0099680A" w:rsidP="002F06F4">
            <w:pPr>
              <w:rPr>
                <w:sz w:val="14"/>
              </w:rPr>
            </w:pPr>
            <w:r>
              <w:rPr>
                <w:color w:val="202020"/>
                <w:sz w:val="14"/>
              </w:rPr>
              <w:t>0,</w:t>
            </w:r>
          </w:p>
        </w:tc>
        <w:tc>
          <w:tcPr>
            <w:tcW w:w="420" w:type="dxa"/>
          </w:tcPr>
          <w:p w14:paraId="18FAC245" w14:textId="77777777" w:rsidR="0099680A" w:rsidRDefault="0099680A" w:rsidP="002F06F4">
            <w:pPr>
              <w:rPr>
                <w:sz w:val="14"/>
              </w:rPr>
            </w:pPr>
            <w:r>
              <w:rPr>
                <w:color w:val="202020"/>
                <w:sz w:val="14"/>
              </w:rPr>
              <w:t>0,</w:t>
            </w:r>
          </w:p>
        </w:tc>
        <w:tc>
          <w:tcPr>
            <w:tcW w:w="420" w:type="dxa"/>
          </w:tcPr>
          <w:p w14:paraId="66FB8477" w14:textId="77777777" w:rsidR="0099680A" w:rsidRDefault="0099680A" w:rsidP="002F06F4">
            <w:pPr>
              <w:rPr>
                <w:sz w:val="14"/>
              </w:rPr>
            </w:pPr>
            <w:r>
              <w:rPr>
                <w:color w:val="202020"/>
                <w:sz w:val="14"/>
              </w:rPr>
              <w:t>0,</w:t>
            </w:r>
          </w:p>
        </w:tc>
        <w:tc>
          <w:tcPr>
            <w:tcW w:w="420" w:type="dxa"/>
          </w:tcPr>
          <w:p w14:paraId="5A15BA4C" w14:textId="77777777" w:rsidR="0099680A" w:rsidRDefault="0099680A" w:rsidP="002F06F4">
            <w:pPr>
              <w:rPr>
                <w:sz w:val="14"/>
              </w:rPr>
            </w:pPr>
            <w:r>
              <w:rPr>
                <w:color w:val="202020"/>
                <w:sz w:val="14"/>
              </w:rPr>
              <w:t>0,</w:t>
            </w:r>
          </w:p>
        </w:tc>
        <w:tc>
          <w:tcPr>
            <w:tcW w:w="420" w:type="dxa"/>
          </w:tcPr>
          <w:p w14:paraId="0E98D320" w14:textId="77777777" w:rsidR="0099680A" w:rsidRDefault="0099680A" w:rsidP="002F06F4">
            <w:pPr>
              <w:rPr>
                <w:sz w:val="14"/>
              </w:rPr>
            </w:pPr>
            <w:r>
              <w:rPr>
                <w:color w:val="202020"/>
                <w:sz w:val="14"/>
              </w:rPr>
              <w:t>0,</w:t>
            </w:r>
          </w:p>
        </w:tc>
        <w:tc>
          <w:tcPr>
            <w:tcW w:w="420" w:type="dxa"/>
          </w:tcPr>
          <w:p w14:paraId="17E81A1D" w14:textId="77777777" w:rsidR="0099680A" w:rsidRDefault="0099680A" w:rsidP="002F06F4">
            <w:pPr>
              <w:rPr>
                <w:sz w:val="14"/>
              </w:rPr>
            </w:pPr>
            <w:r>
              <w:rPr>
                <w:color w:val="202020"/>
                <w:sz w:val="14"/>
              </w:rPr>
              <w:t>0,</w:t>
            </w:r>
          </w:p>
        </w:tc>
        <w:tc>
          <w:tcPr>
            <w:tcW w:w="336" w:type="dxa"/>
          </w:tcPr>
          <w:p w14:paraId="3E3E99CF" w14:textId="77777777" w:rsidR="0099680A" w:rsidRDefault="0099680A" w:rsidP="002F06F4">
            <w:pPr>
              <w:rPr>
                <w:sz w:val="14"/>
              </w:rPr>
            </w:pPr>
            <w:r>
              <w:rPr>
                <w:color w:val="202020"/>
                <w:sz w:val="14"/>
              </w:rPr>
              <w:t>0,</w:t>
            </w:r>
          </w:p>
        </w:tc>
        <w:tc>
          <w:tcPr>
            <w:tcW w:w="462" w:type="dxa"/>
          </w:tcPr>
          <w:p w14:paraId="029F7AC9" w14:textId="77777777" w:rsidR="0099680A" w:rsidRDefault="0099680A" w:rsidP="002F06F4">
            <w:pPr>
              <w:rPr>
                <w:sz w:val="14"/>
              </w:rPr>
            </w:pPr>
            <w:r>
              <w:rPr>
                <w:color w:val="202020"/>
                <w:sz w:val="14"/>
              </w:rPr>
              <w:t>373,</w:t>
            </w:r>
          </w:p>
        </w:tc>
        <w:tc>
          <w:tcPr>
            <w:tcW w:w="420" w:type="dxa"/>
          </w:tcPr>
          <w:p w14:paraId="3B3629AA" w14:textId="77777777" w:rsidR="0099680A" w:rsidRDefault="0099680A" w:rsidP="002F06F4">
            <w:pPr>
              <w:rPr>
                <w:sz w:val="14"/>
              </w:rPr>
            </w:pPr>
            <w:r>
              <w:rPr>
                <w:color w:val="202020"/>
                <w:sz w:val="14"/>
              </w:rPr>
              <w:t>43,</w:t>
            </w:r>
          </w:p>
        </w:tc>
        <w:tc>
          <w:tcPr>
            <w:tcW w:w="386" w:type="dxa"/>
          </w:tcPr>
          <w:p w14:paraId="27E944E4" w14:textId="77777777" w:rsidR="0099680A" w:rsidRDefault="0099680A" w:rsidP="002F06F4">
            <w:pPr>
              <w:rPr>
                <w:sz w:val="14"/>
              </w:rPr>
            </w:pPr>
            <w:r>
              <w:rPr>
                <w:color w:val="202020"/>
                <w:sz w:val="14"/>
              </w:rPr>
              <w:t>37,</w:t>
            </w:r>
          </w:p>
        </w:tc>
      </w:tr>
    </w:tbl>
    <w:p w14:paraId="3A70405E" w14:textId="77777777" w:rsidR="0099680A" w:rsidRDefault="0099680A" w:rsidP="002F06F4">
      <w:r>
        <w:rPr>
          <w:color w:val="202020"/>
        </w:rPr>
        <w:t>982, 167, 28], dtype=int32)</w:t>
      </w:r>
    </w:p>
    <w:p w14:paraId="7F623C46" w14:textId="77777777" w:rsidR="0099680A" w:rsidRDefault="0099680A" w:rsidP="002F06F4">
      <w:pPr>
        <w:sectPr w:rsidR="0099680A">
          <w:pgSz w:w="11900" w:h="16840"/>
          <w:pgMar w:top="480" w:right="340" w:bottom="440" w:left="580" w:header="280" w:footer="258" w:gutter="0"/>
          <w:cols w:space="720"/>
        </w:sectPr>
      </w:pPr>
    </w:p>
    <w:p w14:paraId="76AF395F" w14:textId="77777777" w:rsidR="0099680A" w:rsidRDefault="0099680A" w:rsidP="002F06F4">
      <w:pPr>
        <w:rPr>
          <w:sz w:val="10"/>
        </w:rPr>
      </w:pPr>
    </w:p>
    <w:p w14:paraId="3B38D9BD" w14:textId="77777777" w:rsidR="0099680A" w:rsidRDefault="0099680A" w:rsidP="002F06F4">
      <w:r>
        <w:rPr>
          <w:noProof/>
        </w:rPr>
        <mc:AlternateContent>
          <mc:Choice Requires="wps">
            <w:drawing>
              <wp:anchor distT="0" distB="0" distL="114300" distR="114300" simplePos="0" relativeHeight="251669504" behindDoc="0" locked="0" layoutInCell="1" allowOverlap="1" wp14:anchorId="3E2FD54E" wp14:editId="4C16E0E9">
                <wp:simplePos x="0" y="0"/>
                <wp:positionH relativeFrom="page">
                  <wp:posOffset>378460</wp:posOffset>
                </wp:positionH>
                <wp:positionV relativeFrom="paragraph">
                  <wp:posOffset>141605</wp:posOffset>
                </wp:positionV>
                <wp:extent cx="69215" cy="34925"/>
                <wp:effectExtent l="0" t="0" r="0" b="0"/>
                <wp:wrapNone/>
                <wp:docPr id="1023225399" name="Freeform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9215" cy="34925"/>
                        </a:xfrm>
                        <a:custGeom>
                          <a:avLst/>
                          <a:gdLst>
                            <a:gd name="T0" fmla="+- 0 650 596"/>
                            <a:gd name="T1" fmla="*/ T0 w 109"/>
                            <a:gd name="T2" fmla="+- 0 277 223"/>
                            <a:gd name="T3" fmla="*/ 277 h 55"/>
                            <a:gd name="T4" fmla="+- 0 596 596"/>
                            <a:gd name="T5" fmla="*/ T4 w 109"/>
                            <a:gd name="T6" fmla="+- 0 223 223"/>
                            <a:gd name="T7" fmla="*/ 223 h 55"/>
                            <a:gd name="T8" fmla="+- 0 704 596"/>
                            <a:gd name="T9" fmla="*/ T8 w 109"/>
                            <a:gd name="T10" fmla="+- 0 223 223"/>
                            <a:gd name="T11" fmla="*/ 223 h 55"/>
                            <a:gd name="T12" fmla="+- 0 650 596"/>
                            <a:gd name="T13" fmla="*/ T12 w 109"/>
                            <a:gd name="T14" fmla="+- 0 277 223"/>
                            <a:gd name="T15" fmla="*/ 277 h 55"/>
                          </a:gdLst>
                          <a:ahLst/>
                          <a:cxnLst>
                            <a:cxn ang="0">
                              <a:pos x="T1" y="T3"/>
                            </a:cxn>
                            <a:cxn ang="0">
                              <a:pos x="T5" y="T7"/>
                            </a:cxn>
                            <a:cxn ang="0">
                              <a:pos x="T9" y="T11"/>
                            </a:cxn>
                            <a:cxn ang="0">
                              <a:pos x="T13" y="T15"/>
                            </a:cxn>
                          </a:cxnLst>
                          <a:rect l="0" t="0" r="r" b="b"/>
                          <a:pathLst>
                            <a:path w="109" h="55">
                              <a:moveTo>
                                <a:pt x="54" y="54"/>
                              </a:moveTo>
                              <a:lnTo>
                                <a:pt x="0" y="0"/>
                              </a:lnTo>
                              <a:lnTo>
                                <a:pt x="108" y="0"/>
                              </a:lnTo>
                              <a:lnTo>
                                <a:pt x="54" y="54"/>
                              </a:lnTo>
                              <a:close/>
                            </a:path>
                          </a:pathLst>
                        </a:custGeom>
                        <a:solidFill>
                          <a:srgbClr val="2020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7F8DFD" id="Freeform 72" o:spid="_x0000_s1026" style="position:absolute;margin-left:29.8pt;margin-top:11.15pt;width:5.45pt;height:2.7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09,5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" path="m54,54l,,108,,54,54xe" fillcolor="#202020" stroked="f">
                <v:path arrowok="t" o:connecttype="custom" o:connectlocs="34290,175895;0,141605;68580,141605;34290,175895" o:connectangles="0,0,0,0"/>
                <w10:wrap anchorx="page"/>
              </v:shape>
            </w:pict>
          </mc:Fallback>
        </mc:AlternateContent>
      </w:r>
      <w:r>
        <w:rPr>
          <w:color w:val="202020"/>
        </w:rPr>
        <w:t>Word Embedding</w:t>
      </w:r>
    </w:p>
    <w:p w14:paraId="0F05F49D" w14:textId="77777777" w:rsidR="0099680A" w:rsidRDefault="0099680A" w:rsidP="002F06F4">
      <w:pPr>
        <w:rPr>
          <w:rFonts w:ascii="Roboto"/>
          <w:sz w:val="25"/>
        </w:rPr>
      </w:pPr>
    </w:p>
    <w:p w14:paraId="7285F36A" w14:textId="77777777" w:rsidR="0099680A" w:rsidRDefault="0099680A" w:rsidP="002F06F4">
      <w:pPr>
        <w:rPr>
          <w:rFonts w:ascii="Roboto"/>
          <w:b/>
          <w:sz w:val="16"/>
        </w:rPr>
      </w:pPr>
      <w:r>
        <w:rPr>
          <w:rFonts w:ascii="Roboto"/>
          <w:b/>
          <w:color w:val="202020"/>
          <w:sz w:val="16"/>
        </w:rPr>
        <w:t>This code defines the following variables:</w:t>
      </w:r>
    </w:p>
    <w:p w14:paraId="17D8152F" w14:textId="77777777" w:rsidR="0099680A" w:rsidRDefault="0099680A" w:rsidP="002F06F4">
      <w:pPr>
        <w:rPr>
          <w:rFonts w:ascii="Roboto"/>
          <w:sz w:val="16"/>
        </w:rPr>
      </w:pPr>
      <w:r>
        <w:rPr>
          <w:rFonts w:ascii="Roboto"/>
          <w:b/>
          <w:color w:val="202020"/>
          <w:sz w:val="16"/>
        </w:rPr>
        <w:t>path_to_glove_file</w:t>
      </w:r>
      <w:r>
        <w:rPr>
          <w:rFonts w:ascii="Roboto"/>
          <w:color w:val="202020"/>
          <w:sz w:val="16"/>
        </w:rPr>
        <w:t>: The file path to the GloVe word vectors file.</w:t>
      </w:r>
    </w:p>
    <w:p w14:paraId="57B1604C" w14:textId="77777777" w:rsidR="0099680A" w:rsidRDefault="0099680A" w:rsidP="002F06F4">
      <w:r>
        <w:rPr>
          <w:b/>
          <w:color w:val="202020"/>
        </w:rPr>
        <w:t>num_tokens</w:t>
      </w:r>
      <w:r>
        <w:rPr>
          <w:color w:val="202020"/>
        </w:rPr>
        <w:t>: The size of the vocabulary. This is typically the number of unique words in the dataset.</w:t>
      </w:r>
    </w:p>
    <w:p w14:paraId="4AC8349A" w14:textId="77777777" w:rsidR="0099680A" w:rsidRDefault="0099680A" w:rsidP="002F06F4">
      <w:pPr>
        <w:rPr>
          <w:rFonts w:ascii="Roboto"/>
          <w:sz w:val="16"/>
        </w:rPr>
      </w:pPr>
      <w:r>
        <w:rPr>
          <w:rFonts w:ascii="Roboto"/>
          <w:b/>
          <w:color w:val="202020"/>
          <w:sz w:val="16"/>
        </w:rPr>
        <w:t>embedding_dim</w:t>
      </w:r>
      <w:r>
        <w:rPr>
          <w:rFonts w:ascii="Roboto"/>
          <w:color w:val="202020"/>
          <w:sz w:val="16"/>
        </w:rPr>
        <w:t>: The dimensionality of the word vectors. This is usually set to a fixed value (e.g., 200, 300, etc.) depending on the size of the word vectors file that is being used.</w:t>
      </w:r>
    </w:p>
    <w:p w14:paraId="7D96CE7C" w14:textId="77777777" w:rsidR="0099680A" w:rsidRDefault="0099680A" w:rsidP="002F06F4">
      <w:pPr>
        <w:rPr>
          <w:rFonts w:ascii="Roboto"/>
          <w:sz w:val="16"/>
        </w:rPr>
      </w:pPr>
      <w:r>
        <w:rPr>
          <w:rFonts w:ascii="Roboto"/>
          <w:b/>
          <w:color w:val="202020"/>
          <w:sz w:val="16"/>
        </w:rPr>
        <w:t>hits</w:t>
      </w:r>
      <w:r>
        <w:rPr>
          <w:rFonts w:ascii="Roboto"/>
          <w:color w:val="202020"/>
          <w:sz w:val="16"/>
        </w:rPr>
        <w:t>: A counter for the number of words that are found in the embeddings_index dictionary.</w:t>
      </w:r>
    </w:p>
    <w:p w14:paraId="1D7C6362" w14:textId="77777777" w:rsidR="0099680A" w:rsidRDefault="0099680A" w:rsidP="002F06F4">
      <w:pPr>
        <w:rPr>
          <w:rFonts w:ascii="Roboto"/>
          <w:sz w:val="16"/>
        </w:rPr>
      </w:pPr>
      <w:r>
        <w:rPr>
          <w:rFonts w:ascii="Roboto"/>
          <w:b/>
          <w:color w:val="202020"/>
          <w:sz w:val="16"/>
        </w:rPr>
        <w:t>misses</w:t>
      </w:r>
      <w:r>
        <w:rPr>
          <w:rFonts w:ascii="Roboto"/>
          <w:color w:val="202020"/>
          <w:sz w:val="16"/>
        </w:rPr>
        <w:t>: A counter for the number of words that are not found in the embeddings_index dictionary.</w:t>
      </w:r>
    </w:p>
    <w:p w14:paraId="47FD75A7" w14:textId="77777777" w:rsidR="0099680A" w:rsidRDefault="0099680A" w:rsidP="002F06F4">
      <w:pPr>
        <w:rPr>
          <w:rFonts w:ascii="Roboto"/>
          <w:sz w:val="16"/>
        </w:rPr>
      </w:pPr>
      <w:r>
        <w:rPr>
          <w:rFonts w:ascii="Roboto"/>
          <w:b/>
          <w:color w:val="202020"/>
          <w:sz w:val="16"/>
        </w:rPr>
        <w:t>embeddings_index</w:t>
      </w:r>
      <w:r>
        <w:rPr>
          <w:rFonts w:ascii="Roboto"/>
          <w:color w:val="202020"/>
          <w:sz w:val="16"/>
        </w:rPr>
        <w:t>: A dictionary that will store the word vectors, with the words as keys and the word vectors as values.</w:t>
      </w:r>
    </w:p>
    <w:p w14:paraId="61975358" w14:textId="77777777" w:rsidR="0099680A" w:rsidRDefault="0099680A" w:rsidP="002F06F4">
      <w:pPr>
        <w:rPr>
          <w:rFonts w:ascii="Roboto"/>
          <w:sz w:val="17"/>
        </w:rPr>
      </w:pPr>
      <w:r>
        <w:rPr>
          <w:noProof/>
        </w:rPr>
        <mc:AlternateContent>
          <mc:Choice Requires="wps">
            <w:drawing>
              <wp:anchor distT="0" distB="0" distL="0" distR="0" simplePos="0" relativeHeight="251746304" behindDoc="1" locked="0" layoutInCell="1" allowOverlap="1" wp14:anchorId="24BF20BD" wp14:editId="5357C12F">
                <wp:simplePos x="0" y="0"/>
                <wp:positionH relativeFrom="page">
                  <wp:posOffset>469900</wp:posOffset>
                </wp:positionH>
                <wp:positionV relativeFrom="paragraph">
                  <wp:posOffset>163195</wp:posOffset>
                </wp:positionV>
                <wp:extent cx="6718300" cy="730250"/>
                <wp:effectExtent l="0" t="0" r="0" b="0"/>
                <wp:wrapTopAndBottom/>
                <wp:docPr id="1771573745"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7302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5F6BD9" w14:textId="77777777" w:rsidR="0099680A" w:rsidRDefault="0099680A" w:rsidP="0099680A">
                            <w:pPr>
                              <w:pStyle w:val="BodyText"/>
                              <w:spacing w:before="123"/>
                              <w:ind w:left="59"/>
                            </w:pPr>
                            <w:r>
                              <w:rPr>
                                <w:color w:val="202020"/>
                              </w:rPr>
                              <w:t># download embeddings</w:t>
                            </w:r>
                          </w:p>
                          <w:p w14:paraId="77B95306" w14:textId="77777777" w:rsidR="0099680A" w:rsidRDefault="0099680A" w:rsidP="0099680A">
                            <w:pPr>
                              <w:pStyle w:val="BodyText"/>
                              <w:spacing w:before="6"/>
                              <w:rPr>
                                <w:sz w:val="19"/>
                              </w:rPr>
                            </w:pPr>
                          </w:p>
                          <w:p w14:paraId="1BB2FC4D" w14:textId="77777777" w:rsidR="0099680A" w:rsidRDefault="0099680A" w:rsidP="0099680A">
                            <w:pPr>
                              <w:pStyle w:val="BodyText"/>
                              <w:ind w:left="59"/>
                            </w:pPr>
                            <w:r>
                              <w:rPr>
                                <w:color w:val="202020"/>
                              </w:rPr>
                              <w:t>if not os.path.isfile('./glove.twitter.27B.zip'):</w:t>
                            </w:r>
                          </w:p>
                          <w:p w14:paraId="3C85D7D6" w14:textId="77777777" w:rsidR="0099680A" w:rsidRDefault="0099680A" w:rsidP="0099680A">
                            <w:pPr>
                              <w:pStyle w:val="BodyText"/>
                              <w:spacing w:before="32"/>
                              <w:ind w:left="396"/>
                            </w:pPr>
                            <w:r>
                              <w:rPr>
                                <w:color w:val="202020"/>
                              </w:rPr>
                              <w:t>!wget 'https://nlp.stanford.edu/data/glove.twitter.27B.zip'</w:t>
                            </w:r>
                          </w:p>
                          <w:p w14:paraId="75B5F99E" w14:textId="77777777" w:rsidR="0099680A" w:rsidRDefault="0099680A" w:rsidP="0099680A">
                            <w:pPr>
                              <w:pStyle w:val="BodyText"/>
                              <w:spacing w:before="31"/>
                              <w:ind w:left="396"/>
                            </w:pPr>
                            <w:r>
                              <w:rPr>
                                <w:color w:val="202020"/>
                              </w:rPr>
                              <w:t>!unzip './glove.twitter.27B.zi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BF20BD" id="Text Box 71" o:spid="_x0000_s1160" type="#_x0000_t202" style="position:absolute;margin-left:37pt;margin-top:12.85pt;width:529pt;height:57.5pt;z-index:-2515701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" fillcolor="#f6f6f6" stroked="f">
                <v:path arrowok="t"/>
                <v:textbox inset="0,0,0,0">
                  <w:txbxContent>
                    <w:p w14:paraId="505F6BD9" w14:textId="77777777" w:rsidR="0099680A" w:rsidRDefault="0099680A" w:rsidP="0099680A">
                      <w:pPr>
                        <w:pStyle w:val="BodyText"/>
                        <w:spacing w:before="123"/>
                        <w:ind w:left="59"/>
                      </w:pPr>
                      <w:r>
                        <w:rPr>
                          <w:color w:val="202020"/>
                        </w:rPr>
                        <w:t># download embeddings</w:t>
                      </w:r>
                    </w:p>
                    <w:p w14:paraId="77B95306" w14:textId="77777777" w:rsidR="0099680A" w:rsidRDefault="0099680A" w:rsidP="0099680A">
                      <w:pPr>
                        <w:pStyle w:val="BodyText"/>
                        <w:spacing w:before="6"/>
                        <w:rPr>
                          <w:sz w:val="19"/>
                        </w:rPr>
                      </w:pPr>
                    </w:p>
                    <w:p w14:paraId="1BB2FC4D" w14:textId="77777777" w:rsidR="0099680A" w:rsidRDefault="0099680A" w:rsidP="0099680A">
                      <w:pPr>
                        <w:pStyle w:val="BodyText"/>
                        <w:ind w:left="59"/>
                      </w:pPr>
                      <w:r>
                        <w:rPr>
                          <w:color w:val="202020"/>
                        </w:rPr>
                        <w:t>if not os.path.isfile('./glove.twitter.27B.zip'):</w:t>
                      </w:r>
                    </w:p>
                    <w:p w14:paraId="3C85D7D6" w14:textId="77777777" w:rsidR="0099680A" w:rsidRDefault="0099680A" w:rsidP="0099680A">
                      <w:pPr>
                        <w:pStyle w:val="BodyText"/>
                        <w:spacing w:before="32"/>
                        <w:ind w:left="396"/>
                      </w:pPr>
                      <w:r>
                        <w:rPr>
                          <w:color w:val="202020"/>
                        </w:rPr>
                        <w:t>!wget 'https://nlp.stanford.edu/data/glove.twitter.27B.zip'</w:t>
                      </w:r>
                    </w:p>
                    <w:p w14:paraId="75B5F99E" w14:textId="77777777" w:rsidR="0099680A" w:rsidRDefault="0099680A" w:rsidP="0099680A">
                      <w:pPr>
                        <w:pStyle w:val="BodyText"/>
                        <w:spacing w:before="31"/>
                        <w:ind w:left="396"/>
                      </w:pPr>
                      <w:r>
                        <w:rPr>
                          <w:color w:val="202020"/>
                        </w:rPr>
                        <w:t>!unzip './glove.twitter.27B.zip'</w:t>
                      </w:r>
                    </w:p>
                  </w:txbxContent>
                </v:textbox>
                <w10:wrap type="topAndBottom" anchorx="page"/>
              </v:shape>
            </w:pict>
          </mc:Fallback>
        </mc:AlternateContent>
      </w:r>
      <w:r>
        <w:rPr>
          <w:noProof/>
        </w:rPr>
        <mc:AlternateContent>
          <mc:Choice Requires="wps">
            <w:drawing>
              <wp:anchor distT="0" distB="0" distL="0" distR="0" simplePos="0" relativeHeight="251747328" behindDoc="1" locked="0" layoutInCell="1" allowOverlap="1" wp14:anchorId="689B0FB3" wp14:editId="1FB627E3">
                <wp:simplePos x="0" y="0"/>
                <wp:positionH relativeFrom="page">
                  <wp:posOffset>469900</wp:posOffset>
                </wp:positionH>
                <wp:positionV relativeFrom="paragraph">
                  <wp:posOffset>969645</wp:posOffset>
                </wp:positionV>
                <wp:extent cx="6718300" cy="1212850"/>
                <wp:effectExtent l="0" t="0" r="0" b="0"/>
                <wp:wrapTopAndBottom/>
                <wp:docPr id="1825713137"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12128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3129DA" w14:textId="77777777" w:rsidR="0099680A" w:rsidRDefault="0099680A" w:rsidP="0099680A">
                            <w:pPr>
                              <w:pStyle w:val="BodyText"/>
                              <w:spacing w:before="123"/>
                              <w:ind w:left="59"/>
                            </w:pPr>
                            <w:r>
                              <w:rPr>
                                <w:color w:val="202020"/>
                              </w:rPr>
                              <w:t># Read GloVE embeddings</w:t>
                            </w:r>
                          </w:p>
                          <w:p w14:paraId="061F714E" w14:textId="77777777" w:rsidR="0099680A" w:rsidRDefault="0099680A" w:rsidP="0099680A">
                            <w:pPr>
                              <w:pStyle w:val="BodyText"/>
                              <w:spacing w:before="6"/>
                              <w:rPr>
                                <w:sz w:val="19"/>
                              </w:rPr>
                            </w:pPr>
                          </w:p>
                          <w:p w14:paraId="7F4A8065" w14:textId="77777777" w:rsidR="0099680A" w:rsidRDefault="0099680A" w:rsidP="0099680A">
                            <w:pPr>
                              <w:pStyle w:val="BodyText"/>
                              <w:spacing w:line="288" w:lineRule="auto"/>
                              <w:ind w:left="59" w:right="6216"/>
                            </w:pPr>
                            <w:r>
                              <w:rPr>
                                <w:color w:val="202020"/>
                              </w:rPr>
                              <w:t>path_to_glove_file = './glove.twitter.27B.200d.txt' num_tokens = vocabSize</w:t>
                            </w:r>
                          </w:p>
                          <w:p w14:paraId="682C9255" w14:textId="77777777" w:rsidR="0099680A" w:rsidRDefault="0099680A" w:rsidP="0099680A">
                            <w:pPr>
                              <w:pStyle w:val="BodyText"/>
                              <w:spacing w:line="288" w:lineRule="auto"/>
                              <w:ind w:left="59" w:right="6552"/>
                            </w:pPr>
                            <w:r>
                              <w:rPr>
                                <w:color w:val="202020"/>
                              </w:rPr>
                              <w:t>embedding_dim = 200 #latent factors or features hits = 0</w:t>
                            </w:r>
                          </w:p>
                          <w:p w14:paraId="10F6B999" w14:textId="77777777" w:rsidR="0099680A" w:rsidRDefault="0099680A" w:rsidP="0099680A">
                            <w:pPr>
                              <w:pStyle w:val="BodyText"/>
                              <w:spacing w:line="288" w:lineRule="auto"/>
                              <w:ind w:left="59" w:right="8736"/>
                            </w:pPr>
                            <w:r>
                              <w:rPr>
                                <w:color w:val="202020"/>
                              </w:rPr>
                              <w:t>misses = 0 embeddings_index =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9B0FB3" id="Text Box 70" o:spid="_x0000_s1161" type="#_x0000_t202" style="position:absolute;margin-left:37pt;margin-top:76.35pt;width:529pt;height:95.5pt;z-index:-2515691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" fillcolor="#f6f6f6" stroked="f">
                <v:path arrowok="t"/>
                <v:textbox inset="0,0,0,0">
                  <w:txbxContent>
                    <w:p w14:paraId="713129DA" w14:textId="77777777" w:rsidR="0099680A" w:rsidRDefault="0099680A" w:rsidP="0099680A">
                      <w:pPr>
                        <w:pStyle w:val="BodyText"/>
                        <w:spacing w:before="123"/>
                        <w:ind w:left="59"/>
                      </w:pPr>
                      <w:r>
                        <w:rPr>
                          <w:color w:val="202020"/>
                        </w:rPr>
                        <w:t># Read GloVE embeddings</w:t>
                      </w:r>
                    </w:p>
                    <w:p w14:paraId="061F714E" w14:textId="77777777" w:rsidR="0099680A" w:rsidRDefault="0099680A" w:rsidP="0099680A">
                      <w:pPr>
                        <w:pStyle w:val="BodyText"/>
                        <w:spacing w:before="6"/>
                        <w:rPr>
                          <w:sz w:val="19"/>
                        </w:rPr>
                      </w:pPr>
                    </w:p>
                    <w:p w14:paraId="7F4A8065" w14:textId="77777777" w:rsidR="0099680A" w:rsidRDefault="0099680A" w:rsidP="0099680A">
                      <w:pPr>
                        <w:pStyle w:val="BodyText"/>
                        <w:spacing w:line="288" w:lineRule="auto"/>
                        <w:ind w:left="59" w:right="6216"/>
                      </w:pPr>
                      <w:r>
                        <w:rPr>
                          <w:color w:val="202020"/>
                        </w:rPr>
                        <w:t>path_to_glove_file = './glove.twitter.27B.200d.txt' num_tokens = vocabSize</w:t>
                      </w:r>
                    </w:p>
                    <w:p w14:paraId="682C9255" w14:textId="77777777" w:rsidR="0099680A" w:rsidRDefault="0099680A" w:rsidP="0099680A">
                      <w:pPr>
                        <w:pStyle w:val="BodyText"/>
                        <w:spacing w:line="288" w:lineRule="auto"/>
                        <w:ind w:left="59" w:right="6552"/>
                      </w:pPr>
                      <w:r>
                        <w:rPr>
                          <w:color w:val="202020"/>
                        </w:rPr>
                        <w:t>embedding_dim = 200 #latent factors or features hits = 0</w:t>
                      </w:r>
                    </w:p>
                    <w:p w14:paraId="10F6B999" w14:textId="77777777" w:rsidR="0099680A" w:rsidRDefault="0099680A" w:rsidP="0099680A">
                      <w:pPr>
                        <w:pStyle w:val="BodyText"/>
                        <w:spacing w:line="288" w:lineRule="auto"/>
                        <w:ind w:left="59" w:right="8736"/>
                      </w:pPr>
                      <w:r>
                        <w:rPr>
                          <w:color w:val="202020"/>
                        </w:rPr>
                        <w:t>misses = 0 embeddings_index = {}</w:t>
                      </w:r>
                    </w:p>
                  </w:txbxContent>
                </v:textbox>
                <w10:wrap type="topAndBottom" anchorx="page"/>
              </v:shape>
            </w:pict>
          </mc:Fallback>
        </mc:AlternateContent>
      </w:r>
    </w:p>
    <w:p w14:paraId="05654258" w14:textId="77777777" w:rsidR="0099680A" w:rsidRDefault="0099680A" w:rsidP="002F06F4">
      <w:pPr>
        <w:rPr>
          <w:rFonts w:ascii="Roboto"/>
          <w:sz w:val="6"/>
        </w:rPr>
      </w:pPr>
    </w:p>
    <w:p w14:paraId="18AEE89D" w14:textId="77777777" w:rsidR="0099680A" w:rsidRDefault="0099680A" w:rsidP="002F06F4">
      <w:pPr>
        <w:rPr>
          <w:rFonts w:ascii="Roboto"/>
          <w:sz w:val="8"/>
        </w:rPr>
      </w:pPr>
    </w:p>
    <w:p w14:paraId="091E7CD2" w14:textId="77777777" w:rsidR="0099680A" w:rsidRDefault="0099680A" w:rsidP="002F06F4">
      <w:pPr>
        <w:rPr>
          <w:rFonts w:ascii="Roboto"/>
          <w:sz w:val="16"/>
        </w:rPr>
      </w:pPr>
      <w:r>
        <w:rPr>
          <w:rFonts w:ascii="Roboto"/>
          <w:color w:val="202020"/>
          <w:sz w:val="16"/>
        </w:rPr>
        <w:t>I will intialize an embedding matrix with all zero values and then looping through the vocabulary (as defined by the tokenizer object) to assign word vectors to the corresponding rows of the embedding matrix. The word_index attribute of the tokenizer object is a dictionary that maps words to their indices in the vocabulary.</w:t>
      </w:r>
    </w:p>
    <w:p w14:paraId="71A73716" w14:textId="77777777" w:rsidR="0099680A" w:rsidRDefault="0099680A" w:rsidP="002F06F4">
      <w:pPr>
        <w:rPr>
          <w:rFonts w:ascii="Roboto"/>
          <w:sz w:val="16"/>
        </w:rPr>
      </w:pPr>
      <w:r>
        <w:rPr>
          <w:rFonts w:ascii="Roboto"/>
          <w:color w:val="202020"/>
          <w:sz w:val="16"/>
        </w:rPr>
        <w:t>The embedding matrix will have a size of num_tokens rows and embedding_dim columns, where num_tokens is the size of the vocabulary and embedding_dim is the dimensionality of the word vectors.</w:t>
      </w:r>
    </w:p>
    <w:p w14:paraId="36F94D0A" w14:textId="77777777" w:rsidR="0099680A" w:rsidRDefault="0099680A" w:rsidP="002F06F4">
      <w:pPr>
        <w:rPr>
          <w:rFonts w:ascii="Roboto"/>
          <w:sz w:val="16"/>
        </w:rPr>
      </w:pPr>
      <w:r>
        <w:rPr>
          <w:rFonts w:ascii="Roboto"/>
          <w:color w:val="202020"/>
          <w:sz w:val="16"/>
        </w:rPr>
        <w:t>For each word in the vocabulary, the code looks up the corresponding word vector in the embeddings_index dictionary and assigns it to the corresponding row of the embedding matrix. If the word is not found in the embeddings_index dictionary (i.e., if embedding_vector is None), the code increments the misses counter and the row of the embedding matrix remains all-zeros. If the word is found in the embeddings_index</w:t>
      </w:r>
    </w:p>
    <w:p w14:paraId="150D50D4" w14:textId="77777777" w:rsidR="0099680A" w:rsidRDefault="0099680A" w:rsidP="002F06F4">
      <w:pPr>
        <w:rPr>
          <w:rFonts w:ascii="Roboto"/>
          <w:sz w:val="16"/>
        </w:rPr>
      </w:pPr>
      <w:r>
        <w:rPr>
          <w:rFonts w:ascii="Roboto"/>
          <w:color w:val="202020"/>
          <w:sz w:val="16"/>
        </w:rPr>
        <w:t>dictionary, the code increments the hits counter and assigns the word vector to the corresponding row of the embedding matrix. Finally, the code prints out the number of words that were converted (hits) and the number that were not found in the embeddings_index dictionary</w:t>
      </w:r>
    </w:p>
    <w:p w14:paraId="3AE2807A" w14:textId="77777777" w:rsidR="0099680A" w:rsidRDefault="0099680A" w:rsidP="002F06F4">
      <w:pPr>
        <w:rPr>
          <w:rFonts w:ascii="Roboto"/>
          <w:sz w:val="16"/>
        </w:rPr>
      </w:pPr>
      <w:r>
        <w:rPr>
          <w:rFonts w:ascii="Roboto"/>
          <w:color w:val="202020"/>
          <w:sz w:val="16"/>
        </w:rPr>
        <w:t>(misses).</w:t>
      </w:r>
    </w:p>
    <w:p w14:paraId="1E678949" w14:textId="77777777" w:rsidR="0099680A" w:rsidRDefault="0099680A" w:rsidP="002F06F4">
      <w:pPr>
        <w:rPr>
          <w:rFonts w:ascii="Roboto"/>
          <w:sz w:val="17"/>
        </w:rPr>
      </w:pPr>
      <w:r>
        <w:rPr>
          <w:noProof/>
        </w:rPr>
        <mc:AlternateContent>
          <mc:Choice Requires="wps">
            <w:drawing>
              <wp:anchor distT="0" distB="0" distL="0" distR="0" simplePos="0" relativeHeight="251748352" behindDoc="1" locked="0" layoutInCell="1" allowOverlap="1" wp14:anchorId="2A24EB7C" wp14:editId="656ABA7A">
                <wp:simplePos x="0" y="0"/>
                <wp:positionH relativeFrom="page">
                  <wp:posOffset>469900</wp:posOffset>
                </wp:positionH>
                <wp:positionV relativeFrom="paragraph">
                  <wp:posOffset>159385</wp:posOffset>
                </wp:positionV>
                <wp:extent cx="6718300" cy="2660650"/>
                <wp:effectExtent l="0" t="0" r="0" b="0"/>
                <wp:wrapTopAndBottom/>
                <wp:docPr id="1835590207"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26606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B9E90B" w14:textId="77777777" w:rsidR="0099680A" w:rsidRDefault="0099680A" w:rsidP="0099680A">
                            <w:pPr>
                              <w:pStyle w:val="BodyText"/>
                              <w:spacing w:before="123"/>
                              <w:ind w:left="59"/>
                            </w:pPr>
                            <w:r>
                              <w:rPr>
                                <w:color w:val="202020"/>
                              </w:rPr>
                              <w:t># Read word vectors</w:t>
                            </w:r>
                          </w:p>
                          <w:p w14:paraId="372E2283" w14:textId="77777777" w:rsidR="0099680A" w:rsidRDefault="0099680A" w:rsidP="0099680A">
                            <w:pPr>
                              <w:pStyle w:val="BodyText"/>
                              <w:spacing w:before="32" w:line="288" w:lineRule="auto"/>
                              <w:ind w:left="396" w:right="7560" w:hanging="337"/>
                            </w:pPr>
                            <w:r>
                              <w:rPr>
                                <w:color w:val="202020"/>
                              </w:rPr>
                              <w:t>with open(path_to_glove_file) as f: for line in f:</w:t>
                            </w:r>
                          </w:p>
                          <w:p w14:paraId="7FEEDB6B" w14:textId="77777777" w:rsidR="0099680A" w:rsidRDefault="0099680A" w:rsidP="0099680A">
                            <w:pPr>
                              <w:pStyle w:val="BodyText"/>
                              <w:spacing w:line="158" w:lineRule="exact"/>
                              <w:ind w:left="732"/>
                            </w:pPr>
                            <w:r>
                              <w:rPr>
                                <w:color w:val="202020"/>
                              </w:rPr>
                              <w:t>word, coefs = line.split(maxsplit=1)</w:t>
                            </w:r>
                          </w:p>
                          <w:p w14:paraId="0964A44A" w14:textId="77777777" w:rsidR="0099680A" w:rsidRDefault="0099680A" w:rsidP="0099680A">
                            <w:pPr>
                              <w:pStyle w:val="BodyText"/>
                              <w:spacing w:before="31" w:line="288" w:lineRule="auto"/>
                              <w:ind w:left="732" w:right="6299"/>
                            </w:pPr>
                            <w:r>
                              <w:rPr>
                                <w:color w:val="202020"/>
                              </w:rPr>
                              <w:t>coefs = np.fromstring(coefs, "f", sep=" ") embeddings_index[word] = coefs</w:t>
                            </w:r>
                          </w:p>
                          <w:p w14:paraId="74FF6DA4" w14:textId="77777777" w:rsidR="0099680A" w:rsidRDefault="0099680A" w:rsidP="0099680A">
                            <w:pPr>
                              <w:pStyle w:val="BodyText"/>
                              <w:spacing w:line="158" w:lineRule="exact"/>
                              <w:ind w:left="59"/>
                            </w:pPr>
                            <w:r>
                              <w:rPr>
                                <w:color w:val="202020"/>
                              </w:rPr>
                              <w:t>print("Found %s word vectors." % len(embeddings_index))</w:t>
                            </w:r>
                          </w:p>
                          <w:p w14:paraId="061E26B7" w14:textId="77777777" w:rsidR="0099680A" w:rsidRDefault="0099680A" w:rsidP="0099680A">
                            <w:pPr>
                              <w:pStyle w:val="BodyText"/>
                              <w:spacing w:before="6"/>
                              <w:rPr>
                                <w:sz w:val="19"/>
                              </w:rPr>
                            </w:pPr>
                          </w:p>
                          <w:p w14:paraId="4DBFF0F4" w14:textId="77777777" w:rsidR="0099680A" w:rsidRDefault="0099680A" w:rsidP="0099680A">
                            <w:pPr>
                              <w:pStyle w:val="BodyText"/>
                              <w:spacing w:line="288" w:lineRule="auto"/>
                              <w:ind w:left="59" w:right="5796"/>
                            </w:pPr>
                            <w:r>
                              <w:rPr>
                                <w:color w:val="202020"/>
                              </w:rPr>
                              <w:t># Assign word vectors to our dictionary/vocabulary embedding_matrix = np.zeros((num_tokens, embedding_dim)) for word, i in tokenizer.word_index.items():</w:t>
                            </w:r>
                          </w:p>
                          <w:p w14:paraId="578B9C80" w14:textId="77777777" w:rsidR="0099680A" w:rsidRDefault="0099680A" w:rsidP="0099680A">
                            <w:pPr>
                              <w:pStyle w:val="BodyText"/>
                              <w:spacing w:line="288" w:lineRule="auto"/>
                              <w:ind w:left="396" w:right="6384" w:hanging="1"/>
                            </w:pPr>
                            <w:r>
                              <w:rPr>
                                <w:color w:val="202020"/>
                              </w:rPr>
                              <w:t>embedding_vector = embeddings_index.get(word) if embedding_vector is not None:</w:t>
                            </w:r>
                          </w:p>
                          <w:p w14:paraId="21FFCEDE" w14:textId="77777777" w:rsidR="0099680A" w:rsidRDefault="0099680A" w:rsidP="0099680A">
                            <w:pPr>
                              <w:pStyle w:val="BodyText"/>
                              <w:spacing w:line="158" w:lineRule="exact"/>
                              <w:ind w:left="732"/>
                            </w:pPr>
                            <w:r>
                              <w:rPr>
                                <w:color w:val="202020"/>
                              </w:rPr>
                              <w:t># Words not found in embedding index will be all-zeros.</w:t>
                            </w:r>
                          </w:p>
                          <w:p w14:paraId="6DAFD17E" w14:textId="77777777" w:rsidR="0099680A" w:rsidRDefault="0099680A" w:rsidP="0099680A">
                            <w:pPr>
                              <w:pStyle w:val="BodyText"/>
                              <w:spacing w:before="31" w:line="288" w:lineRule="auto"/>
                              <w:ind w:left="732" w:right="4955"/>
                            </w:pPr>
                            <w:r>
                              <w:rPr>
                                <w:color w:val="202020"/>
                              </w:rPr>
                              <w:t># This includes the representation for "padding" and "OOV" embedding_matrix[i] = embedding_vector</w:t>
                            </w:r>
                          </w:p>
                          <w:p w14:paraId="0D04CD7B" w14:textId="77777777" w:rsidR="0099680A" w:rsidRDefault="0099680A" w:rsidP="0099680A">
                            <w:pPr>
                              <w:pStyle w:val="BodyText"/>
                              <w:spacing w:line="288" w:lineRule="auto"/>
                              <w:ind w:left="396" w:right="9071" w:firstLine="336"/>
                            </w:pPr>
                            <w:r>
                              <w:rPr>
                                <w:color w:val="202020"/>
                              </w:rPr>
                              <w:t>hits += 1 else:</w:t>
                            </w:r>
                          </w:p>
                          <w:p w14:paraId="0C4BA128" w14:textId="77777777" w:rsidR="0099680A" w:rsidRDefault="0099680A" w:rsidP="0099680A">
                            <w:pPr>
                              <w:pStyle w:val="BodyText"/>
                              <w:spacing w:line="158" w:lineRule="exact"/>
                              <w:ind w:left="732"/>
                            </w:pPr>
                            <w:r>
                              <w:rPr>
                                <w:color w:val="202020"/>
                              </w:rPr>
                              <w:t>misses += 1</w:t>
                            </w:r>
                          </w:p>
                          <w:p w14:paraId="4C723B38" w14:textId="77777777" w:rsidR="0099680A" w:rsidRDefault="0099680A" w:rsidP="0099680A">
                            <w:pPr>
                              <w:pStyle w:val="BodyText"/>
                              <w:spacing w:before="30"/>
                              <w:ind w:left="59"/>
                            </w:pPr>
                            <w:r>
                              <w:rPr>
                                <w:color w:val="202020"/>
                              </w:rPr>
                              <w:t>print("Converted %d words (%d misses)" % (hits, miss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24EB7C" id="Text Box 69" o:spid="_x0000_s1162" type="#_x0000_t202" style="position:absolute;margin-left:37pt;margin-top:12.55pt;width:529pt;height:209.5pt;z-index:-25156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" fillcolor="#f6f6f6" stroked="f">
                <v:path arrowok="t"/>
                <v:textbox inset="0,0,0,0">
                  <w:txbxContent>
                    <w:p w14:paraId="40B9E90B" w14:textId="77777777" w:rsidR="0099680A" w:rsidRDefault="0099680A" w:rsidP="0099680A">
                      <w:pPr>
                        <w:pStyle w:val="BodyText"/>
                        <w:spacing w:before="123"/>
                        <w:ind w:left="59"/>
                      </w:pPr>
                      <w:r>
                        <w:rPr>
                          <w:color w:val="202020"/>
                        </w:rPr>
                        <w:t># Read word vectors</w:t>
                      </w:r>
                    </w:p>
                    <w:p w14:paraId="372E2283" w14:textId="77777777" w:rsidR="0099680A" w:rsidRDefault="0099680A" w:rsidP="0099680A">
                      <w:pPr>
                        <w:pStyle w:val="BodyText"/>
                        <w:spacing w:before="32" w:line="288" w:lineRule="auto"/>
                        <w:ind w:left="396" w:right="7560" w:hanging="337"/>
                      </w:pPr>
                      <w:r>
                        <w:rPr>
                          <w:color w:val="202020"/>
                        </w:rPr>
                        <w:t>with open(path_to_glove_file) as f: for line in f:</w:t>
                      </w:r>
                    </w:p>
                    <w:p w14:paraId="7FEEDB6B" w14:textId="77777777" w:rsidR="0099680A" w:rsidRDefault="0099680A" w:rsidP="0099680A">
                      <w:pPr>
                        <w:pStyle w:val="BodyText"/>
                        <w:spacing w:line="158" w:lineRule="exact"/>
                        <w:ind w:left="732"/>
                      </w:pPr>
                      <w:r>
                        <w:rPr>
                          <w:color w:val="202020"/>
                        </w:rPr>
                        <w:t>word, coefs = line.split(maxsplit=1)</w:t>
                      </w:r>
                    </w:p>
                    <w:p w14:paraId="0964A44A" w14:textId="77777777" w:rsidR="0099680A" w:rsidRDefault="0099680A" w:rsidP="0099680A">
                      <w:pPr>
                        <w:pStyle w:val="BodyText"/>
                        <w:spacing w:before="31" w:line="288" w:lineRule="auto"/>
                        <w:ind w:left="732" w:right="6299"/>
                      </w:pPr>
                      <w:r>
                        <w:rPr>
                          <w:color w:val="202020"/>
                        </w:rPr>
                        <w:t>coefs = np.fromstring(coefs, "f", sep=" ") embeddings_index[word] = coefs</w:t>
                      </w:r>
                    </w:p>
                    <w:p w14:paraId="74FF6DA4" w14:textId="77777777" w:rsidR="0099680A" w:rsidRDefault="0099680A" w:rsidP="0099680A">
                      <w:pPr>
                        <w:pStyle w:val="BodyText"/>
                        <w:spacing w:line="158" w:lineRule="exact"/>
                        <w:ind w:left="59"/>
                      </w:pPr>
                      <w:r>
                        <w:rPr>
                          <w:color w:val="202020"/>
                        </w:rPr>
                        <w:t>print("Found %s word vectors." % len(embeddings_index))</w:t>
                      </w:r>
                    </w:p>
                    <w:p w14:paraId="061E26B7" w14:textId="77777777" w:rsidR="0099680A" w:rsidRDefault="0099680A" w:rsidP="0099680A">
                      <w:pPr>
                        <w:pStyle w:val="BodyText"/>
                        <w:spacing w:before="6"/>
                        <w:rPr>
                          <w:sz w:val="19"/>
                        </w:rPr>
                      </w:pPr>
                    </w:p>
                    <w:p w14:paraId="4DBFF0F4" w14:textId="77777777" w:rsidR="0099680A" w:rsidRDefault="0099680A" w:rsidP="0099680A">
                      <w:pPr>
                        <w:pStyle w:val="BodyText"/>
                        <w:spacing w:line="288" w:lineRule="auto"/>
                        <w:ind w:left="59" w:right="5796"/>
                      </w:pPr>
                      <w:r>
                        <w:rPr>
                          <w:color w:val="202020"/>
                        </w:rPr>
                        <w:t># Assign word vectors to our dictionary/vocabulary embedding_matrix = np.zeros((num_tokens, embedding_dim)) for word, i in tokenizer.word_index.items():</w:t>
                      </w:r>
                    </w:p>
                    <w:p w14:paraId="578B9C80" w14:textId="77777777" w:rsidR="0099680A" w:rsidRDefault="0099680A" w:rsidP="0099680A">
                      <w:pPr>
                        <w:pStyle w:val="BodyText"/>
                        <w:spacing w:line="288" w:lineRule="auto"/>
                        <w:ind w:left="396" w:right="6384" w:hanging="1"/>
                      </w:pPr>
                      <w:r>
                        <w:rPr>
                          <w:color w:val="202020"/>
                        </w:rPr>
                        <w:t>embedding_vector = embeddings_index.get(word) if embedding_vector is not None:</w:t>
                      </w:r>
                    </w:p>
                    <w:p w14:paraId="21FFCEDE" w14:textId="77777777" w:rsidR="0099680A" w:rsidRDefault="0099680A" w:rsidP="0099680A">
                      <w:pPr>
                        <w:pStyle w:val="BodyText"/>
                        <w:spacing w:line="158" w:lineRule="exact"/>
                        <w:ind w:left="732"/>
                      </w:pPr>
                      <w:r>
                        <w:rPr>
                          <w:color w:val="202020"/>
                        </w:rPr>
                        <w:t># Words not found in embedding index will be all-zeros.</w:t>
                      </w:r>
                    </w:p>
                    <w:p w14:paraId="6DAFD17E" w14:textId="77777777" w:rsidR="0099680A" w:rsidRDefault="0099680A" w:rsidP="0099680A">
                      <w:pPr>
                        <w:pStyle w:val="BodyText"/>
                        <w:spacing w:before="31" w:line="288" w:lineRule="auto"/>
                        <w:ind w:left="732" w:right="4955"/>
                      </w:pPr>
                      <w:r>
                        <w:rPr>
                          <w:color w:val="202020"/>
                        </w:rPr>
                        <w:t># This includes the representation for "padding" and "OOV" embedding_matrix[i] = embedding_vector</w:t>
                      </w:r>
                    </w:p>
                    <w:p w14:paraId="0D04CD7B" w14:textId="77777777" w:rsidR="0099680A" w:rsidRDefault="0099680A" w:rsidP="0099680A">
                      <w:pPr>
                        <w:pStyle w:val="BodyText"/>
                        <w:spacing w:line="288" w:lineRule="auto"/>
                        <w:ind w:left="396" w:right="9071" w:firstLine="336"/>
                      </w:pPr>
                      <w:r>
                        <w:rPr>
                          <w:color w:val="202020"/>
                        </w:rPr>
                        <w:t>hits += 1 else:</w:t>
                      </w:r>
                    </w:p>
                    <w:p w14:paraId="0C4BA128" w14:textId="77777777" w:rsidR="0099680A" w:rsidRDefault="0099680A" w:rsidP="0099680A">
                      <w:pPr>
                        <w:pStyle w:val="BodyText"/>
                        <w:spacing w:line="158" w:lineRule="exact"/>
                        <w:ind w:left="732"/>
                      </w:pPr>
                      <w:r>
                        <w:rPr>
                          <w:color w:val="202020"/>
                        </w:rPr>
                        <w:t>misses += 1</w:t>
                      </w:r>
                    </w:p>
                    <w:p w14:paraId="4C723B38" w14:textId="77777777" w:rsidR="0099680A" w:rsidRDefault="0099680A" w:rsidP="0099680A">
                      <w:pPr>
                        <w:pStyle w:val="BodyText"/>
                        <w:spacing w:before="30"/>
                        <w:ind w:left="59"/>
                      </w:pPr>
                      <w:r>
                        <w:rPr>
                          <w:color w:val="202020"/>
                        </w:rPr>
                        <w:t>print("Converted %d words (%d misses)" % (hits, misses))</w:t>
                      </w:r>
                    </w:p>
                  </w:txbxContent>
                </v:textbox>
                <w10:wrap type="topAndBottom" anchorx="page"/>
              </v:shape>
            </w:pict>
          </mc:Fallback>
        </mc:AlternateContent>
      </w:r>
    </w:p>
    <w:p w14:paraId="050A7B82" w14:textId="77777777" w:rsidR="0099680A" w:rsidRDefault="0099680A" w:rsidP="002F06F4">
      <w:r>
        <w:rPr>
          <w:color w:val="202020"/>
        </w:rPr>
        <w:t>Found 1193514 word vectors. Converted 13700 words (6567 misses)</w:t>
      </w:r>
    </w:p>
    <w:p w14:paraId="7E30D05D" w14:textId="77777777" w:rsidR="0099680A" w:rsidRDefault="0099680A" w:rsidP="002F06F4"/>
    <w:p w14:paraId="31B66B15" w14:textId="77777777" w:rsidR="0099680A" w:rsidRDefault="0099680A" w:rsidP="002F06F4">
      <w:pPr>
        <w:rPr>
          <w:sz w:val="18"/>
        </w:rPr>
      </w:pPr>
    </w:p>
    <w:p w14:paraId="3E36E2AA" w14:textId="77777777" w:rsidR="0099680A" w:rsidRDefault="0099680A" w:rsidP="002F06F4">
      <w:r>
        <w:rPr>
          <w:noProof/>
        </w:rPr>
        <mc:AlternateContent>
          <mc:Choice Requires="wps">
            <w:drawing>
              <wp:anchor distT="0" distB="0" distL="114300" distR="114300" simplePos="0" relativeHeight="251670528" behindDoc="0" locked="0" layoutInCell="1" allowOverlap="1" wp14:anchorId="4A80D0A2" wp14:editId="4AD0A96C">
                <wp:simplePos x="0" y="0"/>
                <wp:positionH relativeFrom="page">
                  <wp:posOffset>378460</wp:posOffset>
                </wp:positionH>
                <wp:positionV relativeFrom="paragraph">
                  <wp:posOffset>108585</wp:posOffset>
                </wp:positionV>
                <wp:extent cx="69215" cy="34925"/>
                <wp:effectExtent l="0" t="0" r="0" b="0"/>
                <wp:wrapNone/>
                <wp:docPr id="116661920" name="Freeform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9215" cy="34925"/>
                        </a:xfrm>
                        <a:custGeom>
                          <a:avLst/>
                          <a:gdLst>
                            <a:gd name="T0" fmla="+- 0 650 596"/>
                            <a:gd name="T1" fmla="*/ T0 w 109"/>
                            <a:gd name="T2" fmla="+- 0 226 171"/>
                            <a:gd name="T3" fmla="*/ 226 h 55"/>
                            <a:gd name="T4" fmla="+- 0 596 596"/>
                            <a:gd name="T5" fmla="*/ T4 w 109"/>
                            <a:gd name="T6" fmla="+- 0 171 171"/>
                            <a:gd name="T7" fmla="*/ 171 h 55"/>
                            <a:gd name="T8" fmla="+- 0 704 596"/>
                            <a:gd name="T9" fmla="*/ T8 w 109"/>
                            <a:gd name="T10" fmla="+- 0 171 171"/>
                            <a:gd name="T11" fmla="*/ 171 h 55"/>
                            <a:gd name="T12" fmla="+- 0 650 596"/>
                            <a:gd name="T13" fmla="*/ T12 w 109"/>
                            <a:gd name="T14" fmla="+- 0 226 171"/>
                            <a:gd name="T15" fmla="*/ 226 h 55"/>
                          </a:gdLst>
                          <a:ahLst/>
                          <a:cxnLst>
                            <a:cxn ang="0">
                              <a:pos x="T1" y="T3"/>
                            </a:cxn>
                            <a:cxn ang="0">
                              <a:pos x="T5" y="T7"/>
                            </a:cxn>
                            <a:cxn ang="0">
                              <a:pos x="T9" y="T11"/>
                            </a:cxn>
                            <a:cxn ang="0">
                              <a:pos x="T13" y="T15"/>
                            </a:cxn>
                          </a:cxnLst>
                          <a:rect l="0" t="0" r="r" b="b"/>
                          <a:pathLst>
                            <a:path w="109" h="55">
                              <a:moveTo>
                                <a:pt x="54" y="55"/>
                              </a:moveTo>
                              <a:lnTo>
                                <a:pt x="0" y="0"/>
                              </a:lnTo>
                              <a:lnTo>
                                <a:pt x="108" y="0"/>
                              </a:lnTo>
                              <a:lnTo>
                                <a:pt x="54" y="55"/>
                              </a:lnTo>
                              <a:close/>
                            </a:path>
                          </a:pathLst>
                        </a:custGeom>
                        <a:solidFill>
                          <a:srgbClr val="2020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0481EE" id="Freeform 68" o:spid="_x0000_s1026" style="position:absolute;margin-left:29.8pt;margin-top:8.55pt;width:5.45pt;height:2.75pt;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09,5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" path="m54,55l,,108,,54,55xe" fillcolor="#202020" stroked="f">
                <v:path arrowok="t" o:connecttype="custom" o:connectlocs="34290,143510;0,108585;68580,108585;34290,143510" o:connectangles="0,0,0,0"/>
                <w10:wrap anchorx="page"/>
              </v:shape>
            </w:pict>
          </mc:Fallback>
        </mc:AlternateContent>
      </w:r>
      <w:r>
        <w:rPr>
          <w:color w:val="202020"/>
        </w:rPr>
        <w:t>Model Training</w:t>
      </w:r>
    </w:p>
    <w:p w14:paraId="5AA26C06" w14:textId="77777777" w:rsidR="0099680A" w:rsidRDefault="0099680A" w:rsidP="002F06F4">
      <w:pPr>
        <w:sectPr w:rsidR="0099680A">
          <w:pgSz w:w="11900" w:h="16840"/>
          <w:pgMar w:top="480" w:right="340" w:bottom="440" w:left="580" w:header="280" w:footer="258" w:gutter="0"/>
          <w:cols w:space="720"/>
        </w:sectPr>
      </w:pPr>
    </w:p>
    <w:p w14:paraId="2416FAF9" w14:textId="77777777" w:rsidR="0099680A" w:rsidRDefault="0099680A" w:rsidP="002F06F4">
      <w:pPr>
        <w:rPr>
          <w:rFonts w:ascii="Roboto"/>
          <w:sz w:val="13"/>
        </w:rPr>
      </w:pPr>
    </w:p>
    <w:p w14:paraId="20A6DF4D" w14:textId="77777777" w:rsidR="0099680A" w:rsidRDefault="0099680A" w:rsidP="002F06F4">
      <w:pPr>
        <w:rPr>
          <w:rFonts w:ascii="Roboto"/>
          <w:sz w:val="18"/>
        </w:rPr>
      </w:pPr>
      <w:r>
        <w:rPr>
          <w:noProof/>
        </w:rPr>
        <mc:AlternateContent>
          <mc:Choice Requires="wps">
            <w:drawing>
              <wp:anchor distT="0" distB="0" distL="114300" distR="114300" simplePos="0" relativeHeight="251671552" behindDoc="0" locked="0" layoutInCell="1" allowOverlap="1" wp14:anchorId="42007484" wp14:editId="2682D574">
                <wp:simplePos x="0" y="0"/>
                <wp:positionH relativeFrom="page">
                  <wp:posOffset>378460</wp:posOffset>
                </wp:positionH>
                <wp:positionV relativeFrom="paragraph">
                  <wp:posOffset>123825</wp:posOffset>
                </wp:positionV>
                <wp:extent cx="69215" cy="34925"/>
                <wp:effectExtent l="0" t="0" r="0" b="0"/>
                <wp:wrapNone/>
                <wp:docPr id="628293041" name="Freeform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9215" cy="34925"/>
                        </a:xfrm>
                        <a:custGeom>
                          <a:avLst/>
                          <a:gdLst>
                            <a:gd name="T0" fmla="+- 0 650 596"/>
                            <a:gd name="T1" fmla="*/ T0 w 109"/>
                            <a:gd name="T2" fmla="+- 0 249 195"/>
                            <a:gd name="T3" fmla="*/ 249 h 55"/>
                            <a:gd name="T4" fmla="+- 0 596 596"/>
                            <a:gd name="T5" fmla="*/ T4 w 109"/>
                            <a:gd name="T6" fmla="+- 0 195 195"/>
                            <a:gd name="T7" fmla="*/ 195 h 55"/>
                            <a:gd name="T8" fmla="+- 0 704 596"/>
                            <a:gd name="T9" fmla="*/ T8 w 109"/>
                            <a:gd name="T10" fmla="+- 0 195 195"/>
                            <a:gd name="T11" fmla="*/ 195 h 55"/>
                            <a:gd name="T12" fmla="+- 0 650 596"/>
                            <a:gd name="T13" fmla="*/ T12 w 109"/>
                            <a:gd name="T14" fmla="+- 0 249 195"/>
                            <a:gd name="T15" fmla="*/ 249 h 55"/>
                          </a:gdLst>
                          <a:ahLst/>
                          <a:cxnLst>
                            <a:cxn ang="0">
                              <a:pos x="T1" y="T3"/>
                            </a:cxn>
                            <a:cxn ang="0">
                              <a:pos x="T5" y="T7"/>
                            </a:cxn>
                            <a:cxn ang="0">
                              <a:pos x="T9" y="T11"/>
                            </a:cxn>
                            <a:cxn ang="0">
                              <a:pos x="T13" y="T15"/>
                            </a:cxn>
                          </a:cxnLst>
                          <a:rect l="0" t="0" r="r" b="b"/>
                          <a:pathLst>
                            <a:path w="109" h="55">
                              <a:moveTo>
                                <a:pt x="54" y="54"/>
                              </a:moveTo>
                              <a:lnTo>
                                <a:pt x="0" y="0"/>
                              </a:lnTo>
                              <a:lnTo>
                                <a:pt x="108" y="0"/>
                              </a:lnTo>
                              <a:lnTo>
                                <a:pt x="54" y="54"/>
                              </a:lnTo>
                              <a:close/>
                            </a:path>
                          </a:pathLst>
                        </a:custGeom>
                        <a:solidFill>
                          <a:srgbClr val="2020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1DE093" id="Freeform 67" o:spid="_x0000_s1026" style="position:absolute;margin-left:29.8pt;margin-top:9.75pt;width:5.45pt;height:2.7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09,5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" path="m54,54l,,108,,54,54xe" fillcolor="#202020" stroked="f">
                <v:path arrowok="t" o:connecttype="custom" o:connectlocs="34290,158115;0,123825;68580,123825;34290,158115" o:connectangles="0,0,0,0"/>
                <w10:wrap anchorx="page"/>
              </v:shape>
            </w:pict>
          </mc:Fallback>
        </mc:AlternateContent>
      </w:r>
      <w:r>
        <w:rPr>
          <w:rFonts w:ascii="Roboto"/>
          <w:color w:val="202020"/>
          <w:sz w:val="18"/>
        </w:rPr>
        <w:t>training GRU</w:t>
      </w:r>
    </w:p>
    <w:p w14:paraId="3CD15355" w14:textId="77777777" w:rsidR="0099680A" w:rsidRDefault="0099680A" w:rsidP="002F06F4">
      <w:pPr>
        <w:rPr>
          <w:rFonts w:ascii="Roboto"/>
          <w:sz w:val="20"/>
        </w:rPr>
      </w:pPr>
      <w:r>
        <w:rPr>
          <w:noProof/>
        </w:rPr>
        <mc:AlternateContent>
          <mc:Choice Requires="wps">
            <w:drawing>
              <wp:anchor distT="0" distB="0" distL="0" distR="0" simplePos="0" relativeHeight="251749376" behindDoc="1" locked="0" layoutInCell="1" allowOverlap="1" wp14:anchorId="04439365" wp14:editId="2F7A2B69">
                <wp:simplePos x="0" y="0"/>
                <wp:positionH relativeFrom="page">
                  <wp:posOffset>469900</wp:posOffset>
                </wp:positionH>
                <wp:positionV relativeFrom="paragraph">
                  <wp:posOffset>185420</wp:posOffset>
                </wp:positionV>
                <wp:extent cx="6718300" cy="850900"/>
                <wp:effectExtent l="0" t="0" r="0" b="0"/>
                <wp:wrapTopAndBottom/>
                <wp:docPr id="1675498728"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8509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835B9E" w14:textId="77777777" w:rsidR="0099680A" w:rsidRDefault="0099680A" w:rsidP="0099680A">
                            <w:pPr>
                              <w:pStyle w:val="BodyText"/>
                              <w:spacing w:before="123" w:line="288" w:lineRule="auto"/>
                              <w:ind w:left="59" w:right="5964"/>
                            </w:pPr>
                            <w:r>
                              <w:rPr>
                                <w:color w:val="202020"/>
                              </w:rPr>
                              <w:t>#to stop the training when the loss starts to increase callback = EarlyStopping(</w:t>
                            </w:r>
                          </w:p>
                          <w:p w14:paraId="795EC7B0" w14:textId="77777777" w:rsidR="0099680A" w:rsidRDefault="0099680A" w:rsidP="0099680A">
                            <w:pPr>
                              <w:pStyle w:val="BodyText"/>
                              <w:spacing w:line="288" w:lineRule="auto"/>
                              <w:ind w:left="396" w:right="7979"/>
                            </w:pPr>
                            <w:r>
                              <w:rPr>
                                <w:color w:val="202020"/>
                              </w:rPr>
                              <w:t>monitor="val_loss", patience=3, restore_best_weights=True,</w:t>
                            </w:r>
                          </w:p>
                          <w:p w14:paraId="441F9E8D" w14:textId="77777777" w:rsidR="0099680A" w:rsidRDefault="0099680A" w:rsidP="0099680A">
                            <w:pPr>
                              <w:pStyle w:val="BodyText"/>
                              <w:spacing w:line="158" w:lineRule="exact"/>
                              <w:ind w:left="59"/>
                            </w:pPr>
                            <w:r>
                              <w:rPr>
                                <w:color w:val="2020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439365" id="Text Box 66" o:spid="_x0000_s1163" type="#_x0000_t202" style="position:absolute;margin-left:37pt;margin-top:14.6pt;width:529pt;height:67pt;z-index:-2515671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" fillcolor="#f6f6f6" stroked="f">
                <v:path arrowok="t"/>
                <v:textbox inset="0,0,0,0">
                  <w:txbxContent>
                    <w:p w14:paraId="7B835B9E" w14:textId="77777777" w:rsidR="0099680A" w:rsidRDefault="0099680A" w:rsidP="0099680A">
                      <w:pPr>
                        <w:pStyle w:val="BodyText"/>
                        <w:spacing w:before="123" w:line="288" w:lineRule="auto"/>
                        <w:ind w:left="59" w:right="5964"/>
                      </w:pPr>
                      <w:r>
                        <w:rPr>
                          <w:color w:val="202020"/>
                        </w:rPr>
                        <w:t>#to stop the training when the loss starts to increase callback = EarlyStopping(</w:t>
                      </w:r>
                    </w:p>
                    <w:p w14:paraId="795EC7B0" w14:textId="77777777" w:rsidR="0099680A" w:rsidRDefault="0099680A" w:rsidP="0099680A">
                      <w:pPr>
                        <w:pStyle w:val="BodyText"/>
                        <w:spacing w:line="288" w:lineRule="auto"/>
                        <w:ind w:left="396" w:right="7979"/>
                      </w:pPr>
                      <w:r>
                        <w:rPr>
                          <w:color w:val="202020"/>
                        </w:rPr>
                        <w:t>monitor="val_loss", patience=3, restore_best_weights=True,</w:t>
                      </w:r>
                    </w:p>
                    <w:p w14:paraId="441F9E8D" w14:textId="77777777" w:rsidR="0099680A" w:rsidRDefault="0099680A" w:rsidP="0099680A">
                      <w:pPr>
                        <w:pStyle w:val="BodyText"/>
                        <w:spacing w:line="158" w:lineRule="exact"/>
                        <w:ind w:left="59"/>
                      </w:pPr>
                      <w:r>
                        <w:rPr>
                          <w:color w:val="202020"/>
                        </w:rPr>
                        <w:t>)</w:t>
                      </w:r>
                    </w:p>
                  </w:txbxContent>
                </v:textbox>
                <w10:wrap type="topAndBottom" anchorx="page"/>
              </v:shape>
            </w:pict>
          </mc:Fallback>
        </mc:AlternateContent>
      </w:r>
    </w:p>
    <w:p w14:paraId="4576ACDC" w14:textId="77777777" w:rsidR="0099680A" w:rsidRDefault="0099680A" w:rsidP="002F06F4">
      <w:pPr>
        <w:rPr>
          <w:rFonts w:ascii="Roboto"/>
          <w:sz w:val="8"/>
        </w:rPr>
      </w:pPr>
    </w:p>
    <w:p w14:paraId="74D24A9C" w14:textId="77777777" w:rsidR="0099680A" w:rsidRDefault="0099680A" w:rsidP="002F06F4">
      <w:r>
        <w:rPr>
          <w:color w:val="202020"/>
        </w:rPr>
        <w:t>Embedding Layer: The model begins with an embedding layer. This layer converts integer-encoded input sequences into dense vectors of fixed size, allowing the model to learn relationships between different words based on their context. The weights parameter initializes the embedding layer with pre-trained word vectors, making the model aware of semantic relationships between words. The embedding layer is not trainable in your case (trainable=False), so the pre-trained embeddings will not be updated during training.</w:t>
      </w:r>
    </w:p>
    <w:p w14:paraId="428548F2" w14:textId="77777777" w:rsidR="0099680A" w:rsidRDefault="0099680A" w:rsidP="002F06F4">
      <w:pPr>
        <w:rPr>
          <w:rFonts w:ascii="Roboto"/>
          <w:sz w:val="16"/>
        </w:rPr>
      </w:pPr>
      <w:r>
        <w:rPr>
          <w:rFonts w:ascii="Roboto"/>
          <w:color w:val="202020"/>
          <w:sz w:val="16"/>
        </w:rPr>
        <w:t>Bidirectional GRU Layers: The architecture employs three Bidirectional GRU layers stacked on top of each other. Each Bidirectional GRU processes the input sequence in both forward and backward directions, capturing contextual information from both past and future tokens. This bidirectional nature allows the model to better understand the context of each word within the entire sequence.</w:t>
      </w:r>
    </w:p>
    <w:p w14:paraId="0E4C3293" w14:textId="77777777" w:rsidR="0099680A" w:rsidRDefault="0099680A" w:rsidP="002F06F4">
      <w:pPr>
        <w:rPr>
          <w:rFonts w:ascii="Roboto"/>
          <w:sz w:val="16"/>
        </w:rPr>
      </w:pPr>
      <w:r>
        <w:rPr>
          <w:rFonts w:ascii="Roboto"/>
          <w:color w:val="202020"/>
          <w:sz w:val="16"/>
        </w:rPr>
        <w:t>The first Bidirectional GRU layer has 256 units with dropout and recurrent dropout to prevent overfitting. It returns sequences because of return_sequences=True, which is necessary for the subsequent layers to receive sequence data.</w:t>
      </w:r>
    </w:p>
    <w:p w14:paraId="1C3CEFE5" w14:textId="77777777" w:rsidR="0099680A" w:rsidRDefault="0099680A" w:rsidP="002F06F4">
      <w:pPr>
        <w:rPr>
          <w:rFonts w:ascii="Roboto"/>
          <w:sz w:val="16"/>
        </w:rPr>
      </w:pPr>
      <w:r>
        <w:rPr>
          <w:rFonts w:ascii="Roboto"/>
          <w:color w:val="202020"/>
          <w:sz w:val="16"/>
        </w:rPr>
        <w:t>The second Bidirectional GRU layer also has 128 units, dropout, and recurrent dropout, and it also returns sequences.</w:t>
      </w:r>
    </w:p>
    <w:p w14:paraId="68CBEA66" w14:textId="77777777" w:rsidR="0099680A" w:rsidRDefault="0099680A" w:rsidP="002F06F4">
      <w:pPr>
        <w:rPr>
          <w:rFonts w:ascii="Roboto"/>
          <w:sz w:val="16"/>
        </w:rPr>
      </w:pPr>
      <w:r>
        <w:rPr>
          <w:rFonts w:ascii="Roboto"/>
          <w:color w:val="202020"/>
          <w:sz w:val="16"/>
        </w:rPr>
        <w:t>The third Bidirectional GRU layer has 64 units, dropout, and recurrent dropout. It doesn't return sequences, as it's intended to provide a final representation of the entire sequence.</w:t>
      </w:r>
    </w:p>
    <w:p w14:paraId="71EC2C75" w14:textId="77777777" w:rsidR="0099680A" w:rsidRDefault="0099680A" w:rsidP="002F06F4">
      <w:pPr>
        <w:rPr>
          <w:rFonts w:ascii="Roboto"/>
          <w:sz w:val="16"/>
        </w:rPr>
      </w:pPr>
      <w:r>
        <w:rPr>
          <w:rFonts w:ascii="Roboto"/>
          <w:color w:val="202020"/>
          <w:sz w:val="16"/>
        </w:rPr>
        <w:t>Dense Layer: The final layer of the model is a Dense layer with 6 units (assuming it's a multi-class classification problem) and a softmax activation function. This layer converts the learned features from the previous layers into class probabilities.</w:t>
      </w:r>
    </w:p>
    <w:p w14:paraId="0C7289CE" w14:textId="77777777" w:rsidR="0099680A" w:rsidRDefault="0099680A" w:rsidP="002F06F4">
      <w:pPr>
        <w:rPr>
          <w:rFonts w:ascii="Roboto"/>
          <w:sz w:val="16"/>
        </w:rPr>
      </w:pPr>
      <w:r>
        <w:rPr>
          <w:rFonts w:ascii="Roboto"/>
          <w:color w:val="202020"/>
          <w:sz w:val="16"/>
        </w:rPr>
        <w:t>Now, comparing this architecture with a single layer of GRU:</w:t>
      </w:r>
    </w:p>
    <w:p w14:paraId="211D5CB5" w14:textId="77777777" w:rsidR="0099680A" w:rsidRDefault="0099680A" w:rsidP="002F06F4">
      <w:pPr>
        <w:rPr>
          <w:rFonts w:ascii="Roboto"/>
          <w:sz w:val="16"/>
        </w:rPr>
      </w:pPr>
      <w:r>
        <w:rPr>
          <w:rFonts w:ascii="Roboto"/>
          <w:color w:val="202020"/>
          <w:sz w:val="16"/>
        </w:rPr>
        <w:t>Depth</w:t>
      </w:r>
      <w:r>
        <w:rPr>
          <w:rFonts w:ascii="Roboto"/>
          <w:color w:val="202020"/>
          <w:spacing w:val="-3"/>
          <w:sz w:val="16"/>
        </w:rPr>
        <w:t xml:space="preserve"> </w:t>
      </w:r>
      <w:r>
        <w:rPr>
          <w:rFonts w:ascii="Roboto"/>
          <w:color w:val="202020"/>
          <w:sz w:val="16"/>
        </w:rPr>
        <w:t>of</w:t>
      </w:r>
      <w:r>
        <w:rPr>
          <w:rFonts w:ascii="Roboto"/>
          <w:color w:val="202020"/>
          <w:spacing w:val="-2"/>
          <w:sz w:val="16"/>
        </w:rPr>
        <w:t xml:space="preserve"> </w:t>
      </w:r>
      <w:r>
        <w:rPr>
          <w:rFonts w:ascii="Roboto"/>
          <w:color w:val="202020"/>
          <w:sz w:val="16"/>
        </w:rPr>
        <w:t>Representation:</w:t>
      </w:r>
      <w:r>
        <w:rPr>
          <w:rFonts w:ascii="Roboto"/>
          <w:color w:val="202020"/>
          <w:spacing w:val="-5"/>
          <w:sz w:val="16"/>
        </w:rPr>
        <w:t xml:space="preserve"> </w:t>
      </w:r>
      <w:r>
        <w:rPr>
          <w:rFonts w:ascii="Roboto"/>
          <w:color w:val="202020"/>
          <w:sz w:val="16"/>
        </w:rPr>
        <w:t>The</w:t>
      </w:r>
      <w:r>
        <w:rPr>
          <w:rFonts w:ascii="Roboto"/>
          <w:color w:val="202020"/>
          <w:spacing w:val="-2"/>
          <w:sz w:val="16"/>
        </w:rPr>
        <w:t xml:space="preserve"> </w:t>
      </w:r>
      <w:r>
        <w:rPr>
          <w:rFonts w:ascii="Roboto"/>
          <w:color w:val="202020"/>
          <w:sz w:val="16"/>
        </w:rPr>
        <w:t>main</w:t>
      </w:r>
      <w:r>
        <w:rPr>
          <w:rFonts w:ascii="Roboto"/>
          <w:color w:val="202020"/>
          <w:spacing w:val="-2"/>
          <w:sz w:val="16"/>
        </w:rPr>
        <w:t xml:space="preserve"> </w:t>
      </w:r>
      <w:r>
        <w:rPr>
          <w:rFonts w:ascii="Roboto"/>
          <w:color w:val="202020"/>
          <w:sz w:val="16"/>
        </w:rPr>
        <w:t>advantage</w:t>
      </w:r>
      <w:r>
        <w:rPr>
          <w:rFonts w:ascii="Roboto"/>
          <w:color w:val="202020"/>
          <w:spacing w:val="-2"/>
          <w:sz w:val="16"/>
        </w:rPr>
        <w:t xml:space="preserve"> </w:t>
      </w:r>
      <w:r>
        <w:rPr>
          <w:rFonts w:ascii="Roboto"/>
          <w:color w:val="202020"/>
          <w:sz w:val="16"/>
        </w:rPr>
        <w:t>of</w:t>
      </w:r>
      <w:r>
        <w:rPr>
          <w:rFonts w:ascii="Roboto"/>
          <w:color w:val="202020"/>
          <w:spacing w:val="-2"/>
          <w:sz w:val="16"/>
        </w:rPr>
        <w:t xml:space="preserve"> </w:t>
      </w:r>
      <w:r>
        <w:rPr>
          <w:rFonts w:ascii="Roboto"/>
          <w:color w:val="202020"/>
          <w:sz w:val="16"/>
        </w:rPr>
        <w:t>the</w:t>
      </w:r>
      <w:r>
        <w:rPr>
          <w:rFonts w:ascii="Roboto"/>
          <w:color w:val="202020"/>
          <w:spacing w:val="-3"/>
          <w:sz w:val="16"/>
        </w:rPr>
        <w:t xml:space="preserve"> </w:t>
      </w:r>
      <w:r>
        <w:rPr>
          <w:rFonts w:ascii="Roboto"/>
          <w:color w:val="202020"/>
          <w:sz w:val="16"/>
        </w:rPr>
        <w:t>provided</w:t>
      </w:r>
      <w:r>
        <w:rPr>
          <w:rFonts w:ascii="Roboto"/>
          <w:color w:val="202020"/>
          <w:spacing w:val="-2"/>
          <w:sz w:val="16"/>
        </w:rPr>
        <w:t xml:space="preserve"> </w:t>
      </w:r>
      <w:r>
        <w:rPr>
          <w:rFonts w:ascii="Roboto"/>
          <w:color w:val="202020"/>
          <w:sz w:val="16"/>
        </w:rPr>
        <w:t>architecture</w:t>
      </w:r>
      <w:r>
        <w:rPr>
          <w:rFonts w:ascii="Roboto"/>
          <w:color w:val="202020"/>
          <w:spacing w:val="-2"/>
          <w:sz w:val="16"/>
        </w:rPr>
        <w:t xml:space="preserve"> </w:t>
      </w:r>
      <w:r>
        <w:rPr>
          <w:rFonts w:ascii="Roboto"/>
          <w:color w:val="202020"/>
          <w:sz w:val="16"/>
        </w:rPr>
        <w:t>is</w:t>
      </w:r>
      <w:r>
        <w:rPr>
          <w:rFonts w:ascii="Roboto"/>
          <w:color w:val="202020"/>
          <w:spacing w:val="-2"/>
          <w:sz w:val="16"/>
        </w:rPr>
        <w:t xml:space="preserve"> </w:t>
      </w:r>
      <w:r>
        <w:rPr>
          <w:rFonts w:ascii="Roboto"/>
          <w:color w:val="202020"/>
          <w:sz w:val="16"/>
        </w:rPr>
        <w:t>its</w:t>
      </w:r>
      <w:r>
        <w:rPr>
          <w:rFonts w:ascii="Roboto"/>
          <w:color w:val="202020"/>
          <w:spacing w:val="-2"/>
          <w:sz w:val="16"/>
        </w:rPr>
        <w:t xml:space="preserve"> </w:t>
      </w:r>
      <w:r>
        <w:rPr>
          <w:rFonts w:ascii="Roboto"/>
          <w:color w:val="202020"/>
          <w:sz w:val="16"/>
        </w:rPr>
        <w:t>depth.</w:t>
      </w:r>
      <w:r>
        <w:rPr>
          <w:rFonts w:ascii="Roboto"/>
          <w:color w:val="202020"/>
          <w:spacing w:val="-5"/>
          <w:sz w:val="16"/>
        </w:rPr>
        <w:t xml:space="preserve"> </w:t>
      </w:r>
      <w:r>
        <w:rPr>
          <w:rFonts w:ascii="Roboto"/>
          <w:color w:val="202020"/>
          <w:sz w:val="16"/>
        </w:rPr>
        <w:t>The</w:t>
      </w:r>
      <w:r>
        <w:rPr>
          <w:rFonts w:ascii="Roboto"/>
          <w:color w:val="202020"/>
          <w:spacing w:val="-2"/>
          <w:sz w:val="16"/>
        </w:rPr>
        <w:t xml:space="preserve"> </w:t>
      </w:r>
      <w:r>
        <w:rPr>
          <w:rFonts w:ascii="Roboto"/>
          <w:color w:val="202020"/>
          <w:sz w:val="16"/>
        </w:rPr>
        <w:t>stacking</w:t>
      </w:r>
      <w:r>
        <w:rPr>
          <w:rFonts w:ascii="Roboto"/>
          <w:color w:val="202020"/>
          <w:spacing w:val="-3"/>
          <w:sz w:val="16"/>
        </w:rPr>
        <w:t xml:space="preserve"> </w:t>
      </w:r>
      <w:r>
        <w:rPr>
          <w:rFonts w:ascii="Roboto"/>
          <w:color w:val="202020"/>
          <w:sz w:val="16"/>
        </w:rPr>
        <w:t>of</w:t>
      </w:r>
      <w:r>
        <w:rPr>
          <w:rFonts w:ascii="Roboto"/>
          <w:color w:val="202020"/>
          <w:spacing w:val="-2"/>
          <w:sz w:val="16"/>
        </w:rPr>
        <w:t xml:space="preserve"> </w:t>
      </w:r>
      <w:r>
        <w:rPr>
          <w:rFonts w:ascii="Roboto"/>
          <w:color w:val="202020"/>
          <w:sz w:val="16"/>
        </w:rPr>
        <w:t>multiple</w:t>
      </w:r>
      <w:r>
        <w:rPr>
          <w:rFonts w:ascii="Roboto"/>
          <w:color w:val="202020"/>
          <w:spacing w:val="-2"/>
          <w:sz w:val="16"/>
        </w:rPr>
        <w:t xml:space="preserve"> </w:t>
      </w:r>
      <w:r>
        <w:rPr>
          <w:rFonts w:ascii="Roboto"/>
          <w:color w:val="202020"/>
          <w:sz w:val="16"/>
        </w:rPr>
        <w:t>Bidirectional</w:t>
      </w:r>
      <w:r>
        <w:rPr>
          <w:rFonts w:ascii="Roboto"/>
          <w:color w:val="202020"/>
          <w:spacing w:val="-2"/>
          <w:sz w:val="16"/>
        </w:rPr>
        <w:t xml:space="preserve"> </w:t>
      </w:r>
      <w:r>
        <w:rPr>
          <w:rFonts w:ascii="Roboto"/>
          <w:color w:val="202020"/>
          <w:sz w:val="16"/>
        </w:rPr>
        <w:t>GRU</w:t>
      </w:r>
      <w:r>
        <w:rPr>
          <w:rFonts w:ascii="Roboto"/>
          <w:color w:val="202020"/>
          <w:spacing w:val="-2"/>
          <w:sz w:val="16"/>
        </w:rPr>
        <w:t xml:space="preserve"> </w:t>
      </w:r>
      <w:r>
        <w:rPr>
          <w:rFonts w:ascii="Roboto"/>
          <w:color w:val="202020"/>
          <w:sz w:val="16"/>
        </w:rPr>
        <w:t>layers</w:t>
      </w:r>
      <w:r>
        <w:rPr>
          <w:rFonts w:ascii="Roboto"/>
          <w:color w:val="202020"/>
          <w:spacing w:val="-2"/>
          <w:sz w:val="16"/>
        </w:rPr>
        <w:t xml:space="preserve"> </w:t>
      </w:r>
      <w:r>
        <w:rPr>
          <w:rFonts w:ascii="Roboto"/>
          <w:color w:val="202020"/>
          <w:sz w:val="16"/>
        </w:rPr>
        <w:t>allows the</w:t>
      </w:r>
      <w:r>
        <w:rPr>
          <w:rFonts w:ascii="Roboto"/>
          <w:color w:val="202020"/>
          <w:spacing w:val="-4"/>
          <w:sz w:val="16"/>
        </w:rPr>
        <w:t xml:space="preserve"> </w:t>
      </w:r>
      <w:r>
        <w:rPr>
          <w:rFonts w:ascii="Roboto"/>
          <w:color w:val="202020"/>
          <w:sz w:val="16"/>
        </w:rPr>
        <w:t>model</w:t>
      </w:r>
      <w:r>
        <w:rPr>
          <w:rFonts w:ascii="Roboto"/>
          <w:color w:val="202020"/>
          <w:spacing w:val="-4"/>
          <w:sz w:val="16"/>
        </w:rPr>
        <w:t xml:space="preserve"> </w:t>
      </w:r>
      <w:r>
        <w:rPr>
          <w:rFonts w:ascii="Roboto"/>
          <w:color w:val="202020"/>
          <w:sz w:val="16"/>
        </w:rPr>
        <w:t>to</w:t>
      </w:r>
      <w:r>
        <w:rPr>
          <w:rFonts w:ascii="Roboto"/>
          <w:color w:val="202020"/>
          <w:spacing w:val="-4"/>
          <w:sz w:val="16"/>
        </w:rPr>
        <w:t xml:space="preserve"> </w:t>
      </w:r>
      <w:r>
        <w:rPr>
          <w:rFonts w:ascii="Roboto"/>
          <w:color w:val="202020"/>
          <w:sz w:val="16"/>
        </w:rPr>
        <w:t>learn</w:t>
      </w:r>
      <w:r>
        <w:rPr>
          <w:rFonts w:ascii="Roboto"/>
          <w:color w:val="202020"/>
          <w:spacing w:val="-4"/>
          <w:sz w:val="16"/>
        </w:rPr>
        <w:t xml:space="preserve"> </w:t>
      </w:r>
      <w:r>
        <w:rPr>
          <w:rFonts w:ascii="Roboto"/>
          <w:color w:val="202020"/>
          <w:sz w:val="16"/>
        </w:rPr>
        <w:t>hierarchical</w:t>
      </w:r>
      <w:r>
        <w:rPr>
          <w:rFonts w:ascii="Roboto"/>
          <w:color w:val="202020"/>
          <w:spacing w:val="-3"/>
          <w:sz w:val="16"/>
        </w:rPr>
        <w:t xml:space="preserve"> </w:t>
      </w:r>
      <w:r>
        <w:rPr>
          <w:rFonts w:ascii="Roboto"/>
          <w:color w:val="202020"/>
          <w:sz w:val="16"/>
        </w:rPr>
        <w:t>features</w:t>
      </w:r>
      <w:r>
        <w:rPr>
          <w:rFonts w:ascii="Roboto"/>
          <w:color w:val="202020"/>
          <w:spacing w:val="-4"/>
          <w:sz w:val="16"/>
        </w:rPr>
        <w:t xml:space="preserve"> </w:t>
      </w:r>
      <w:r>
        <w:rPr>
          <w:rFonts w:ascii="Roboto"/>
          <w:color w:val="202020"/>
          <w:sz w:val="16"/>
        </w:rPr>
        <w:t>and</w:t>
      </w:r>
      <w:r>
        <w:rPr>
          <w:rFonts w:ascii="Roboto"/>
          <w:color w:val="202020"/>
          <w:spacing w:val="-4"/>
          <w:sz w:val="16"/>
        </w:rPr>
        <w:t xml:space="preserve"> </w:t>
      </w:r>
      <w:r>
        <w:rPr>
          <w:rFonts w:ascii="Roboto"/>
          <w:color w:val="202020"/>
          <w:sz w:val="16"/>
        </w:rPr>
        <w:t>abstract</w:t>
      </w:r>
      <w:r>
        <w:rPr>
          <w:rFonts w:ascii="Roboto"/>
          <w:color w:val="202020"/>
          <w:spacing w:val="-4"/>
          <w:sz w:val="16"/>
        </w:rPr>
        <w:t xml:space="preserve"> </w:t>
      </w:r>
      <w:r>
        <w:rPr>
          <w:rFonts w:ascii="Roboto"/>
          <w:color w:val="202020"/>
          <w:sz w:val="16"/>
        </w:rPr>
        <w:t>representations</w:t>
      </w:r>
      <w:r>
        <w:rPr>
          <w:rFonts w:ascii="Roboto"/>
          <w:color w:val="202020"/>
          <w:spacing w:val="-4"/>
          <w:sz w:val="16"/>
        </w:rPr>
        <w:t xml:space="preserve"> </w:t>
      </w:r>
      <w:r>
        <w:rPr>
          <w:rFonts w:ascii="Roboto"/>
          <w:color w:val="202020"/>
          <w:sz w:val="16"/>
        </w:rPr>
        <w:t>at</w:t>
      </w:r>
      <w:r>
        <w:rPr>
          <w:rFonts w:ascii="Roboto"/>
          <w:color w:val="202020"/>
          <w:spacing w:val="-3"/>
          <w:sz w:val="16"/>
        </w:rPr>
        <w:t xml:space="preserve"> </w:t>
      </w:r>
      <w:r>
        <w:rPr>
          <w:rFonts w:ascii="Roboto"/>
          <w:color w:val="202020"/>
          <w:sz w:val="16"/>
        </w:rPr>
        <w:t>different</w:t>
      </w:r>
      <w:r>
        <w:rPr>
          <w:rFonts w:ascii="Roboto"/>
          <w:color w:val="202020"/>
          <w:spacing w:val="-4"/>
          <w:sz w:val="16"/>
        </w:rPr>
        <w:t xml:space="preserve"> </w:t>
      </w:r>
      <w:r>
        <w:rPr>
          <w:rFonts w:ascii="Roboto"/>
          <w:color w:val="202020"/>
          <w:sz w:val="16"/>
        </w:rPr>
        <w:t>levels</w:t>
      </w:r>
      <w:r>
        <w:rPr>
          <w:rFonts w:ascii="Roboto"/>
          <w:color w:val="202020"/>
          <w:spacing w:val="-4"/>
          <w:sz w:val="16"/>
        </w:rPr>
        <w:t xml:space="preserve"> </w:t>
      </w:r>
      <w:r>
        <w:rPr>
          <w:rFonts w:ascii="Roboto"/>
          <w:color w:val="202020"/>
          <w:sz w:val="16"/>
        </w:rPr>
        <w:t>of</w:t>
      </w:r>
      <w:r>
        <w:rPr>
          <w:rFonts w:ascii="Roboto"/>
          <w:color w:val="202020"/>
          <w:spacing w:val="-4"/>
          <w:sz w:val="16"/>
        </w:rPr>
        <w:t xml:space="preserve"> </w:t>
      </w:r>
      <w:r>
        <w:rPr>
          <w:rFonts w:ascii="Roboto"/>
          <w:color w:val="202020"/>
          <w:sz w:val="16"/>
        </w:rPr>
        <w:t>granularity.</w:t>
      </w:r>
      <w:r>
        <w:rPr>
          <w:rFonts w:ascii="Roboto"/>
          <w:color w:val="202020"/>
          <w:spacing w:val="-3"/>
          <w:sz w:val="16"/>
        </w:rPr>
        <w:t xml:space="preserve"> </w:t>
      </w:r>
      <w:r>
        <w:rPr>
          <w:rFonts w:ascii="Roboto"/>
          <w:color w:val="202020"/>
          <w:sz w:val="16"/>
        </w:rPr>
        <w:t>It</w:t>
      </w:r>
      <w:r>
        <w:rPr>
          <w:rFonts w:ascii="Roboto"/>
          <w:color w:val="202020"/>
          <w:spacing w:val="-4"/>
          <w:sz w:val="16"/>
        </w:rPr>
        <w:t xml:space="preserve"> </w:t>
      </w:r>
      <w:r>
        <w:rPr>
          <w:rFonts w:ascii="Roboto"/>
          <w:color w:val="202020"/>
          <w:sz w:val="16"/>
        </w:rPr>
        <w:t>captures</w:t>
      </w:r>
      <w:r>
        <w:rPr>
          <w:rFonts w:ascii="Roboto"/>
          <w:color w:val="202020"/>
          <w:spacing w:val="-4"/>
          <w:sz w:val="16"/>
        </w:rPr>
        <w:t xml:space="preserve"> </w:t>
      </w:r>
      <w:r>
        <w:rPr>
          <w:rFonts w:ascii="Roboto"/>
          <w:color w:val="202020"/>
          <w:sz w:val="16"/>
        </w:rPr>
        <w:t>increasingly</w:t>
      </w:r>
      <w:r>
        <w:rPr>
          <w:rFonts w:ascii="Roboto"/>
          <w:color w:val="202020"/>
          <w:spacing w:val="-4"/>
          <w:sz w:val="16"/>
        </w:rPr>
        <w:t xml:space="preserve"> </w:t>
      </w:r>
      <w:r>
        <w:rPr>
          <w:rFonts w:ascii="Roboto"/>
          <w:color w:val="202020"/>
          <w:sz w:val="16"/>
        </w:rPr>
        <w:t>complex</w:t>
      </w:r>
      <w:r>
        <w:rPr>
          <w:rFonts w:ascii="Roboto"/>
          <w:color w:val="202020"/>
          <w:spacing w:val="-4"/>
          <w:sz w:val="16"/>
        </w:rPr>
        <w:t xml:space="preserve"> </w:t>
      </w:r>
      <w:r>
        <w:rPr>
          <w:rFonts w:ascii="Roboto"/>
          <w:color w:val="202020"/>
          <w:sz w:val="16"/>
        </w:rPr>
        <w:t>patterns in the input</w:t>
      </w:r>
      <w:r>
        <w:rPr>
          <w:rFonts w:ascii="Roboto"/>
          <w:color w:val="202020"/>
          <w:spacing w:val="-4"/>
          <w:sz w:val="16"/>
        </w:rPr>
        <w:t xml:space="preserve"> </w:t>
      </w:r>
      <w:r>
        <w:rPr>
          <w:rFonts w:ascii="Roboto"/>
          <w:color w:val="202020"/>
          <w:sz w:val="16"/>
        </w:rPr>
        <w:t>sequence.</w:t>
      </w:r>
    </w:p>
    <w:p w14:paraId="7E7A606B" w14:textId="77777777" w:rsidR="0099680A" w:rsidRDefault="0099680A" w:rsidP="002F06F4">
      <w:pPr>
        <w:rPr>
          <w:rFonts w:ascii="Roboto"/>
          <w:sz w:val="16"/>
        </w:rPr>
      </w:pPr>
      <w:r>
        <w:rPr>
          <w:rFonts w:ascii="Roboto"/>
          <w:color w:val="202020"/>
          <w:sz w:val="16"/>
        </w:rPr>
        <w:t>Contextual Understanding: The use of multiple Bidirectional GRU layers helps the model understand the context of each word within a broader context of the entire sequence. This can be crucial for tasks like sentiment analysis, where the sentiment of a sentence can depend on the context of the words around it.</w:t>
      </w:r>
    </w:p>
    <w:p w14:paraId="37D1F2D1" w14:textId="77777777" w:rsidR="0099680A" w:rsidRDefault="0099680A" w:rsidP="002F06F4">
      <w:pPr>
        <w:rPr>
          <w:rFonts w:ascii="Roboto"/>
          <w:sz w:val="16"/>
        </w:rPr>
      </w:pPr>
      <w:r>
        <w:rPr>
          <w:rFonts w:ascii="Roboto"/>
          <w:color w:val="202020"/>
          <w:sz w:val="16"/>
        </w:rPr>
        <w:t>Feature</w:t>
      </w:r>
      <w:r>
        <w:rPr>
          <w:rFonts w:ascii="Roboto"/>
          <w:color w:val="202020"/>
          <w:spacing w:val="-4"/>
          <w:sz w:val="16"/>
        </w:rPr>
        <w:t xml:space="preserve"> </w:t>
      </w:r>
      <w:r>
        <w:rPr>
          <w:rFonts w:ascii="Roboto"/>
          <w:color w:val="202020"/>
          <w:sz w:val="16"/>
        </w:rPr>
        <w:t>Learning:</w:t>
      </w:r>
      <w:r>
        <w:rPr>
          <w:rFonts w:ascii="Roboto"/>
          <w:color w:val="202020"/>
          <w:spacing w:val="-3"/>
          <w:sz w:val="16"/>
        </w:rPr>
        <w:t xml:space="preserve"> </w:t>
      </w:r>
      <w:r>
        <w:rPr>
          <w:rFonts w:ascii="Roboto"/>
          <w:color w:val="202020"/>
          <w:sz w:val="16"/>
        </w:rPr>
        <w:t>Each</w:t>
      </w:r>
      <w:r>
        <w:rPr>
          <w:rFonts w:ascii="Roboto"/>
          <w:color w:val="202020"/>
          <w:spacing w:val="-3"/>
          <w:sz w:val="16"/>
        </w:rPr>
        <w:t xml:space="preserve"> </w:t>
      </w:r>
      <w:r>
        <w:rPr>
          <w:rFonts w:ascii="Roboto"/>
          <w:color w:val="202020"/>
          <w:sz w:val="16"/>
        </w:rPr>
        <w:t>Bidirectional</w:t>
      </w:r>
      <w:r>
        <w:rPr>
          <w:rFonts w:ascii="Roboto"/>
          <w:color w:val="202020"/>
          <w:spacing w:val="-3"/>
          <w:sz w:val="16"/>
        </w:rPr>
        <w:t xml:space="preserve"> </w:t>
      </w:r>
      <w:r>
        <w:rPr>
          <w:rFonts w:ascii="Roboto"/>
          <w:color w:val="202020"/>
          <w:sz w:val="16"/>
        </w:rPr>
        <w:t>GRU</w:t>
      </w:r>
      <w:r>
        <w:rPr>
          <w:rFonts w:ascii="Roboto"/>
          <w:color w:val="202020"/>
          <w:spacing w:val="-3"/>
          <w:sz w:val="16"/>
        </w:rPr>
        <w:t xml:space="preserve"> </w:t>
      </w:r>
      <w:r>
        <w:rPr>
          <w:rFonts w:ascii="Roboto"/>
          <w:color w:val="202020"/>
          <w:sz w:val="16"/>
        </w:rPr>
        <w:t>layer</w:t>
      </w:r>
      <w:r>
        <w:rPr>
          <w:rFonts w:ascii="Roboto"/>
          <w:color w:val="202020"/>
          <w:spacing w:val="-3"/>
          <w:sz w:val="16"/>
        </w:rPr>
        <w:t xml:space="preserve"> </w:t>
      </w:r>
      <w:r>
        <w:rPr>
          <w:rFonts w:ascii="Roboto"/>
          <w:color w:val="202020"/>
          <w:sz w:val="16"/>
        </w:rPr>
        <w:t>learns</w:t>
      </w:r>
      <w:r>
        <w:rPr>
          <w:rFonts w:ascii="Roboto"/>
          <w:color w:val="202020"/>
          <w:spacing w:val="-3"/>
          <w:sz w:val="16"/>
        </w:rPr>
        <w:t xml:space="preserve"> </w:t>
      </w:r>
      <w:r>
        <w:rPr>
          <w:rFonts w:ascii="Roboto"/>
          <w:color w:val="202020"/>
          <w:sz w:val="16"/>
        </w:rPr>
        <w:t>a</w:t>
      </w:r>
      <w:r>
        <w:rPr>
          <w:rFonts w:ascii="Roboto"/>
          <w:color w:val="202020"/>
          <w:spacing w:val="-3"/>
          <w:sz w:val="16"/>
        </w:rPr>
        <w:t xml:space="preserve"> </w:t>
      </w:r>
      <w:r>
        <w:rPr>
          <w:rFonts w:ascii="Roboto"/>
          <w:color w:val="202020"/>
          <w:sz w:val="16"/>
        </w:rPr>
        <w:t>different</w:t>
      </w:r>
      <w:r>
        <w:rPr>
          <w:rFonts w:ascii="Roboto"/>
          <w:color w:val="202020"/>
          <w:spacing w:val="-3"/>
          <w:sz w:val="16"/>
        </w:rPr>
        <w:t xml:space="preserve"> </w:t>
      </w:r>
      <w:r>
        <w:rPr>
          <w:rFonts w:ascii="Roboto"/>
          <w:color w:val="202020"/>
          <w:sz w:val="16"/>
        </w:rPr>
        <w:t>level</w:t>
      </w:r>
      <w:r>
        <w:rPr>
          <w:rFonts w:ascii="Roboto"/>
          <w:color w:val="202020"/>
          <w:spacing w:val="-3"/>
          <w:sz w:val="16"/>
        </w:rPr>
        <w:t xml:space="preserve"> </w:t>
      </w:r>
      <w:r>
        <w:rPr>
          <w:rFonts w:ascii="Roboto"/>
          <w:color w:val="202020"/>
          <w:sz w:val="16"/>
        </w:rPr>
        <w:t>of</w:t>
      </w:r>
      <w:r>
        <w:rPr>
          <w:rFonts w:ascii="Roboto"/>
          <w:color w:val="202020"/>
          <w:spacing w:val="-3"/>
          <w:sz w:val="16"/>
        </w:rPr>
        <w:t xml:space="preserve"> </w:t>
      </w:r>
      <w:r>
        <w:rPr>
          <w:rFonts w:ascii="Roboto"/>
          <w:color w:val="202020"/>
          <w:sz w:val="16"/>
        </w:rPr>
        <w:t>representation.</w:t>
      </w:r>
      <w:r>
        <w:rPr>
          <w:rFonts w:ascii="Roboto"/>
          <w:color w:val="202020"/>
          <w:spacing w:val="-3"/>
          <w:sz w:val="16"/>
        </w:rPr>
        <w:t xml:space="preserve"> </w:t>
      </w:r>
      <w:r>
        <w:rPr>
          <w:rFonts w:ascii="Roboto"/>
          <w:color w:val="202020"/>
          <w:sz w:val="16"/>
        </w:rPr>
        <w:t>Shallower</w:t>
      </w:r>
      <w:r>
        <w:rPr>
          <w:rFonts w:ascii="Roboto"/>
          <w:color w:val="202020"/>
          <w:spacing w:val="-3"/>
          <w:sz w:val="16"/>
        </w:rPr>
        <w:t xml:space="preserve"> </w:t>
      </w:r>
      <w:r>
        <w:rPr>
          <w:rFonts w:ascii="Roboto"/>
          <w:color w:val="202020"/>
          <w:sz w:val="16"/>
        </w:rPr>
        <w:t>layers</w:t>
      </w:r>
      <w:r>
        <w:rPr>
          <w:rFonts w:ascii="Roboto"/>
          <w:color w:val="202020"/>
          <w:spacing w:val="-3"/>
          <w:sz w:val="16"/>
        </w:rPr>
        <w:t xml:space="preserve"> </w:t>
      </w:r>
      <w:r>
        <w:rPr>
          <w:rFonts w:ascii="Roboto"/>
          <w:color w:val="202020"/>
          <w:sz w:val="16"/>
        </w:rPr>
        <w:t>may</w:t>
      </w:r>
      <w:r>
        <w:rPr>
          <w:rFonts w:ascii="Roboto"/>
          <w:color w:val="202020"/>
          <w:spacing w:val="-3"/>
          <w:sz w:val="16"/>
        </w:rPr>
        <w:t xml:space="preserve"> </w:t>
      </w:r>
      <w:r>
        <w:rPr>
          <w:rFonts w:ascii="Roboto"/>
          <w:color w:val="202020"/>
          <w:sz w:val="16"/>
        </w:rPr>
        <w:t>capture</w:t>
      </w:r>
      <w:r>
        <w:rPr>
          <w:rFonts w:ascii="Roboto"/>
          <w:color w:val="202020"/>
          <w:spacing w:val="-3"/>
          <w:sz w:val="16"/>
        </w:rPr>
        <w:t xml:space="preserve"> </w:t>
      </w:r>
      <w:r>
        <w:rPr>
          <w:rFonts w:ascii="Roboto"/>
          <w:color w:val="202020"/>
          <w:sz w:val="16"/>
        </w:rPr>
        <w:t>basic</w:t>
      </w:r>
      <w:r>
        <w:rPr>
          <w:rFonts w:ascii="Roboto"/>
          <w:color w:val="202020"/>
          <w:spacing w:val="-3"/>
          <w:sz w:val="16"/>
        </w:rPr>
        <w:t xml:space="preserve"> </w:t>
      </w:r>
      <w:r>
        <w:rPr>
          <w:rFonts w:ascii="Roboto"/>
          <w:color w:val="202020"/>
          <w:sz w:val="16"/>
        </w:rPr>
        <w:t>syntactic structures,</w:t>
      </w:r>
      <w:r>
        <w:rPr>
          <w:rFonts w:ascii="Roboto"/>
          <w:color w:val="202020"/>
          <w:spacing w:val="-4"/>
          <w:sz w:val="16"/>
        </w:rPr>
        <w:t xml:space="preserve"> </w:t>
      </w:r>
      <w:r>
        <w:rPr>
          <w:rFonts w:ascii="Roboto"/>
          <w:color w:val="202020"/>
          <w:sz w:val="16"/>
        </w:rPr>
        <w:t>while</w:t>
      </w:r>
      <w:r>
        <w:rPr>
          <w:rFonts w:ascii="Roboto"/>
          <w:color w:val="202020"/>
          <w:spacing w:val="-3"/>
          <w:sz w:val="16"/>
        </w:rPr>
        <w:t xml:space="preserve"> </w:t>
      </w:r>
      <w:r>
        <w:rPr>
          <w:rFonts w:ascii="Roboto"/>
          <w:color w:val="202020"/>
          <w:sz w:val="16"/>
        </w:rPr>
        <w:t>deeper</w:t>
      </w:r>
      <w:r>
        <w:rPr>
          <w:rFonts w:ascii="Roboto"/>
          <w:color w:val="202020"/>
          <w:spacing w:val="-3"/>
          <w:sz w:val="16"/>
        </w:rPr>
        <w:t xml:space="preserve"> </w:t>
      </w:r>
      <w:r>
        <w:rPr>
          <w:rFonts w:ascii="Roboto"/>
          <w:color w:val="202020"/>
          <w:sz w:val="16"/>
        </w:rPr>
        <w:t>layers</w:t>
      </w:r>
      <w:r>
        <w:rPr>
          <w:rFonts w:ascii="Roboto"/>
          <w:color w:val="202020"/>
          <w:spacing w:val="-4"/>
          <w:sz w:val="16"/>
        </w:rPr>
        <w:t xml:space="preserve"> </w:t>
      </w:r>
      <w:r>
        <w:rPr>
          <w:rFonts w:ascii="Roboto"/>
          <w:color w:val="202020"/>
          <w:sz w:val="16"/>
        </w:rPr>
        <w:t>capture</w:t>
      </w:r>
      <w:r>
        <w:rPr>
          <w:rFonts w:ascii="Roboto"/>
          <w:color w:val="202020"/>
          <w:spacing w:val="-3"/>
          <w:sz w:val="16"/>
        </w:rPr>
        <w:t xml:space="preserve"> </w:t>
      </w:r>
      <w:r>
        <w:rPr>
          <w:rFonts w:ascii="Roboto"/>
          <w:color w:val="202020"/>
          <w:sz w:val="16"/>
        </w:rPr>
        <w:t>more</w:t>
      </w:r>
      <w:r>
        <w:rPr>
          <w:rFonts w:ascii="Roboto"/>
          <w:color w:val="202020"/>
          <w:spacing w:val="-3"/>
          <w:sz w:val="16"/>
        </w:rPr>
        <w:t xml:space="preserve"> </w:t>
      </w:r>
      <w:r>
        <w:rPr>
          <w:rFonts w:ascii="Roboto"/>
          <w:color w:val="202020"/>
          <w:sz w:val="16"/>
        </w:rPr>
        <w:t>abstract</w:t>
      </w:r>
      <w:r>
        <w:rPr>
          <w:rFonts w:ascii="Roboto"/>
          <w:color w:val="202020"/>
          <w:spacing w:val="-4"/>
          <w:sz w:val="16"/>
        </w:rPr>
        <w:t xml:space="preserve"> </w:t>
      </w:r>
      <w:r>
        <w:rPr>
          <w:rFonts w:ascii="Roboto"/>
          <w:color w:val="202020"/>
          <w:sz w:val="16"/>
        </w:rPr>
        <w:t>semantics.</w:t>
      </w:r>
      <w:r>
        <w:rPr>
          <w:rFonts w:ascii="Roboto"/>
          <w:color w:val="202020"/>
          <w:spacing w:val="-6"/>
          <w:sz w:val="16"/>
        </w:rPr>
        <w:t xml:space="preserve"> </w:t>
      </w:r>
      <w:r>
        <w:rPr>
          <w:rFonts w:ascii="Roboto"/>
          <w:color w:val="202020"/>
          <w:sz w:val="16"/>
        </w:rPr>
        <w:t>This</w:t>
      </w:r>
      <w:r>
        <w:rPr>
          <w:rFonts w:ascii="Roboto"/>
          <w:color w:val="202020"/>
          <w:spacing w:val="-3"/>
          <w:sz w:val="16"/>
        </w:rPr>
        <w:t xml:space="preserve"> </w:t>
      </w:r>
      <w:r>
        <w:rPr>
          <w:rFonts w:ascii="Roboto"/>
          <w:color w:val="202020"/>
          <w:sz w:val="16"/>
        </w:rPr>
        <w:t>hierarchy</w:t>
      </w:r>
      <w:r>
        <w:rPr>
          <w:rFonts w:ascii="Roboto"/>
          <w:color w:val="202020"/>
          <w:spacing w:val="-3"/>
          <w:sz w:val="16"/>
        </w:rPr>
        <w:t xml:space="preserve"> </w:t>
      </w:r>
      <w:r>
        <w:rPr>
          <w:rFonts w:ascii="Roboto"/>
          <w:color w:val="202020"/>
          <w:sz w:val="16"/>
        </w:rPr>
        <w:t>of</w:t>
      </w:r>
      <w:r>
        <w:rPr>
          <w:rFonts w:ascii="Roboto"/>
          <w:color w:val="202020"/>
          <w:spacing w:val="-3"/>
          <w:sz w:val="16"/>
        </w:rPr>
        <w:t xml:space="preserve"> </w:t>
      </w:r>
      <w:r>
        <w:rPr>
          <w:rFonts w:ascii="Roboto"/>
          <w:color w:val="202020"/>
          <w:sz w:val="16"/>
        </w:rPr>
        <w:t>feature</w:t>
      </w:r>
      <w:r>
        <w:rPr>
          <w:rFonts w:ascii="Roboto"/>
          <w:color w:val="202020"/>
          <w:spacing w:val="-4"/>
          <w:sz w:val="16"/>
        </w:rPr>
        <w:t xml:space="preserve"> </w:t>
      </w:r>
      <w:r>
        <w:rPr>
          <w:rFonts w:ascii="Roboto"/>
          <w:color w:val="202020"/>
          <w:sz w:val="16"/>
        </w:rPr>
        <w:t>learning</w:t>
      </w:r>
      <w:r>
        <w:rPr>
          <w:rFonts w:ascii="Roboto"/>
          <w:color w:val="202020"/>
          <w:spacing w:val="-3"/>
          <w:sz w:val="16"/>
        </w:rPr>
        <w:t xml:space="preserve"> </w:t>
      </w:r>
      <w:r>
        <w:rPr>
          <w:rFonts w:ascii="Roboto"/>
          <w:color w:val="202020"/>
          <w:sz w:val="16"/>
        </w:rPr>
        <w:t>can</w:t>
      </w:r>
      <w:r>
        <w:rPr>
          <w:rFonts w:ascii="Roboto"/>
          <w:color w:val="202020"/>
          <w:spacing w:val="-3"/>
          <w:sz w:val="16"/>
        </w:rPr>
        <w:t xml:space="preserve"> </w:t>
      </w:r>
      <w:r>
        <w:rPr>
          <w:rFonts w:ascii="Roboto"/>
          <w:color w:val="202020"/>
          <w:sz w:val="16"/>
        </w:rPr>
        <w:t>improve</w:t>
      </w:r>
      <w:r>
        <w:rPr>
          <w:rFonts w:ascii="Roboto"/>
          <w:color w:val="202020"/>
          <w:spacing w:val="-4"/>
          <w:sz w:val="16"/>
        </w:rPr>
        <w:t xml:space="preserve"> </w:t>
      </w:r>
      <w:r>
        <w:rPr>
          <w:rFonts w:ascii="Roboto"/>
          <w:color w:val="202020"/>
          <w:sz w:val="16"/>
        </w:rPr>
        <w:t>the</w:t>
      </w:r>
      <w:r>
        <w:rPr>
          <w:rFonts w:ascii="Roboto"/>
          <w:color w:val="202020"/>
          <w:spacing w:val="-3"/>
          <w:sz w:val="16"/>
        </w:rPr>
        <w:t xml:space="preserve"> </w:t>
      </w:r>
      <w:r>
        <w:rPr>
          <w:rFonts w:ascii="Roboto"/>
          <w:color w:val="202020"/>
          <w:sz w:val="16"/>
        </w:rPr>
        <w:t>model's</w:t>
      </w:r>
      <w:r>
        <w:rPr>
          <w:rFonts w:ascii="Roboto"/>
          <w:color w:val="202020"/>
          <w:spacing w:val="-3"/>
          <w:sz w:val="16"/>
        </w:rPr>
        <w:t xml:space="preserve"> </w:t>
      </w:r>
      <w:r>
        <w:rPr>
          <w:rFonts w:ascii="Roboto"/>
          <w:color w:val="202020"/>
          <w:sz w:val="16"/>
        </w:rPr>
        <w:t>ability</w:t>
      </w:r>
      <w:r>
        <w:rPr>
          <w:rFonts w:ascii="Roboto"/>
          <w:color w:val="202020"/>
          <w:spacing w:val="-4"/>
          <w:sz w:val="16"/>
        </w:rPr>
        <w:t xml:space="preserve"> </w:t>
      </w:r>
      <w:r>
        <w:rPr>
          <w:rFonts w:ascii="Roboto"/>
          <w:color w:val="202020"/>
          <w:sz w:val="16"/>
        </w:rPr>
        <w:t>to distinguish between subtle linguistic</w:t>
      </w:r>
      <w:r>
        <w:rPr>
          <w:rFonts w:ascii="Roboto"/>
          <w:color w:val="202020"/>
          <w:spacing w:val="-5"/>
          <w:sz w:val="16"/>
        </w:rPr>
        <w:t xml:space="preserve"> </w:t>
      </w:r>
      <w:r>
        <w:rPr>
          <w:rFonts w:ascii="Roboto"/>
          <w:color w:val="202020"/>
          <w:sz w:val="16"/>
        </w:rPr>
        <w:t>nuances.</w:t>
      </w:r>
    </w:p>
    <w:p w14:paraId="0C5CFED7" w14:textId="77777777" w:rsidR="0099680A" w:rsidRDefault="0099680A" w:rsidP="002F06F4">
      <w:pPr>
        <w:rPr>
          <w:rFonts w:ascii="Roboto"/>
          <w:sz w:val="16"/>
        </w:rPr>
      </w:pPr>
      <w:r>
        <w:rPr>
          <w:rFonts w:ascii="Roboto"/>
          <w:color w:val="202020"/>
          <w:sz w:val="16"/>
        </w:rPr>
        <w:t>Overall, the provided architecture with stacked Bidirectional GRU layers is likely to perform better than a single-layer GRU architecture because it can learn more intricate and contextual representations from the input data. However, it's important to note that the effectiveness of the architecture can also depend on the specific characteristics of your dataset and task.</w:t>
      </w:r>
    </w:p>
    <w:p w14:paraId="66A93972" w14:textId="77777777" w:rsidR="0099680A" w:rsidRDefault="0099680A" w:rsidP="002F06F4">
      <w:pPr>
        <w:rPr>
          <w:rFonts w:ascii="Roboto"/>
          <w:sz w:val="13"/>
        </w:rPr>
      </w:pPr>
      <w:r>
        <w:rPr>
          <w:noProof/>
        </w:rPr>
        <mc:AlternateContent>
          <mc:Choice Requires="wps">
            <w:drawing>
              <wp:anchor distT="0" distB="0" distL="0" distR="0" simplePos="0" relativeHeight="251750400" behindDoc="1" locked="0" layoutInCell="1" allowOverlap="1" wp14:anchorId="7CE02AF1" wp14:editId="3EDC4A8C">
                <wp:simplePos x="0" y="0"/>
                <wp:positionH relativeFrom="page">
                  <wp:posOffset>469900</wp:posOffset>
                </wp:positionH>
                <wp:positionV relativeFrom="paragraph">
                  <wp:posOffset>127000</wp:posOffset>
                </wp:positionV>
                <wp:extent cx="6718300" cy="2057400"/>
                <wp:effectExtent l="0" t="0" r="0" b="0"/>
                <wp:wrapTopAndBottom/>
                <wp:docPr id="2083188383"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20574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B4E261" w14:textId="77777777" w:rsidR="0099680A" w:rsidRDefault="0099680A" w:rsidP="0099680A">
                            <w:pPr>
                              <w:pStyle w:val="BodyText"/>
                              <w:rPr>
                                <w:rFonts w:ascii="Roboto"/>
                              </w:rPr>
                            </w:pPr>
                          </w:p>
                          <w:p w14:paraId="6B5D7B20" w14:textId="77777777" w:rsidR="0099680A" w:rsidRDefault="0099680A" w:rsidP="0099680A">
                            <w:pPr>
                              <w:pStyle w:val="BodyText"/>
                              <w:rPr>
                                <w:rFonts w:ascii="Roboto"/>
                              </w:rPr>
                            </w:pPr>
                          </w:p>
                          <w:p w14:paraId="7C497D4C" w14:textId="77777777" w:rsidR="0099680A" w:rsidRDefault="0099680A" w:rsidP="0099680A">
                            <w:pPr>
                              <w:pStyle w:val="BodyText"/>
                              <w:spacing w:before="2"/>
                              <w:rPr>
                                <w:rFonts w:ascii="Roboto"/>
                                <w:sz w:val="10"/>
                              </w:rPr>
                            </w:pPr>
                          </w:p>
                          <w:p w14:paraId="2A58C46C" w14:textId="77777777" w:rsidR="0099680A" w:rsidRDefault="0099680A" w:rsidP="0099680A">
                            <w:pPr>
                              <w:pStyle w:val="BodyText"/>
                              <w:spacing w:line="576" w:lineRule="auto"/>
                              <w:ind w:left="59" w:right="7728"/>
                            </w:pPr>
                            <w:r>
                              <w:rPr>
                                <w:color w:val="202020"/>
                              </w:rPr>
                              <w:t>adam = Adam(learning_rate=0.0005) model_GRU_2 = Sequential()</w:t>
                            </w:r>
                          </w:p>
                          <w:p w14:paraId="2A7427CC" w14:textId="77777777" w:rsidR="0099680A" w:rsidRDefault="0099680A" w:rsidP="0099680A">
                            <w:pPr>
                              <w:pStyle w:val="BodyText"/>
                              <w:spacing w:line="157" w:lineRule="exact"/>
                              <w:ind w:left="59"/>
                            </w:pPr>
                            <w:r>
                              <w:rPr>
                                <w:color w:val="202020"/>
                              </w:rPr>
                              <w:t>model_GRU_2.add(Embedding(vocabSize, 200, input_length=maxlen, weights=[embedding_matrix], trainable=False))</w:t>
                            </w:r>
                          </w:p>
                          <w:p w14:paraId="4527784E" w14:textId="77777777" w:rsidR="0099680A" w:rsidRDefault="0099680A" w:rsidP="0099680A">
                            <w:pPr>
                              <w:pStyle w:val="BodyText"/>
                              <w:spacing w:before="6"/>
                              <w:rPr>
                                <w:sz w:val="19"/>
                              </w:rPr>
                            </w:pPr>
                          </w:p>
                          <w:p w14:paraId="163F0ED9" w14:textId="77777777" w:rsidR="0099680A" w:rsidRDefault="0099680A" w:rsidP="0099680A">
                            <w:pPr>
                              <w:pStyle w:val="BodyText"/>
                              <w:spacing w:line="288" w:lineRule="auto"/>
                              <w:ind w:left="59" w:right="5224"/>
                            </w:pPr>
                            <w:r>
                              <w:rPr>
                                <w:color w:val="202020"/>
                              </w:rPr>
                              <w:t>model_GRU_2.add(Bidirectional(GRU(256, return_sequences=True))) model_GRU_2.add(Bidirectional(GRU(128, return_sequences=True))) model_GRU_2.add(Bidirectional(GRU(64))) model_GRU_2.add(Dense(6, activation='softmax'))</w:t>
                            </w:r>
                          </w:p>
                          <w:p w14:paraId="0C294B64" w14:textId="77777777" w:rsidR="0099680A" w:rsidRDefault="0099680A" w:rsidP="0099680A">
                            <w:pPr>
                              <w:pStyle w:val="BodyText"/>
                              <w:spacing w:before="1" w:line="380" w:lineRule="exact"/>
                              <w:ind w:left="59" w:right="2939"/>
                            </w:pPr>
                            <w:r>
                              <w:rPr>
                                <w:color w:val="202020"/>
                              </w:rPr>
                              <w:t>model_GRU_2.compile(loss='categorical_crossentropy', optimizer=adam, metrics=['accuracy']) model_GRU_2.summa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E02AF1" id="Text Box 65" o:spid="_x0000_s1164" type="#_x0000_t202" style="position:absolute;margin-left:37pt;margin-top:10pt;width:529pt;height:162pt;z-index:-2515660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" fillcolor="#f6f6f6" stroked="f">
                <v:path arrowok="t"/>
                <v:textbox inset="0,0,0,0">
                  <w:txbxContent>
                    <w:p w14:paraId="39B4E261" w14:textId="77777777" w:rsidR="0099680A" w:rsidRDefault="0099680A" w:rsidP="0099680A">
                      <w:pPr>
                        <w:pStyle w:val="BodyText"/>
                        <w:rPr>
                          <w:rFonts w:ascii="Roboto"/>
                        </w:rPr>
                      </w:pPr>
                    </w:p>
                    <w:p w14:paraId="6B5D7B20" w14:textId="77777777" w:rsidR="0099680A" w:rsidRDefault="0099680A" w:rsidP="0099680A">
                      <w:pPr>
                        <w:pStyle w:val="BodyText"/>
                        <w:rPr>
                          <w:rFonts w:ascii="Roboto"/>
                        </w:rPr>
                      </w:pPr>
                    </w:p>
                    <w:p w14:paraId="7C497D4C" w14:textId="77777777" w:rsidR="0099680A" w:rsidRDefault="0099680A" w:rsidP="0099680A">
                      <w:pPr>
                        <w:pStyle w:val="BodyText"/>
                        <w:spacing w:before="2"/>
                        <w:rPr>
                          <w:rFonts w:ascii="Roboto"/>
                          <w:sz w:val="10"/>
                        </w:rPr>
                      </w:pPr>
                    </w:p>
                    <w:p w14:paraId="2A58C46C" w14:textId="77777777" w:rsidR="0099680A" w:rsidRDefault="0099680A" w:rsidP="0099680A">
                      <w:pPr>
                        <w:pStyle w:val="BodyText"/>
                        <w:spacing w:line="576" w:lineRule="auto"/>
                        <w:ind w:left="59" w:right="7728"/>
                      </w:pPr>
                      <w:r>
                        <w:rPr>
                          <w:color w:val="202020"/>
                        </w:rPr>
                        <w:t>adam = Adam(learning_rate=0.0005) model_GRU_2 = Sequential()</w:t>
                      </w:r>
                    </w:p>
                    <w:p w14:paraId="2A7427CC" w14:textId="77777777" w:rsidR="0099680A" w:rsidRDefault="0099680A" w:rsidP="0099680A">
                      <w:pPr>
                        <w:pStyle w:val="BodyText"/>
                        <w:spacing w:line="157" w:lineRule="exact"/>
                        <w:ind w:left="59"/>
                      </w:pPr>
                      <w:r>
                        <w:rPr>
                          <w:color w:val="202020"/>
                        </w:rPr>
                        <w:t>model_GRU_2.add(Embedding(vocabSize, 200, input_length=maxlen, weights=[embedding_matrix], trainable=False))</w:t>
                      </w:r>
                    </w:p>
                    <w:p w14:paraId="4527784E" w14:textId="77777777" w:rsidR="0099680A" w:rsidRDefault="0099680A" w:rsidP="0099680A">
                      <w:pPr>
                        <w:pStyle w:val="BodyText"/>
                        <w:spacing w:before="6"/>
                        <w:rPr>
                          <w:sz w:val="19"/>
                        </w:rPr>
                      </w:pPr>
                    </w:p>
                    <w:p w14:paraId="163F0ED9" w14:textId="77777777" w:rsidR="0099680A" w:rsidRDefault="0099680A" w:rsidP="0099680A">
                      <w:pPr>
                        <w:pStyle w:val="BodyText"/>
                        <w:spacing w:line="288" w:lineRule="auto"/>
                        <w:ind w:left="59" w:right="5224"/>
                      </w:pPr>
                      <w:r>
                        <w:rPr>
                          <w:color w:val="202020"/>
                        </w:rPr>
                        <w:t>model_GRU_2.add(Bidirectional(GRU(256, return_sequences=True))) model_GRU_2.add(Bidirectional(GRU(128, return_sequences=True))) model_GRU_2.add(Bidirectional(GRU(64))) model_GRU_2.add(Dense(6, activation='softmax'))</w:t>
                      </w:r>
                    </w:p>
                    <w:p w14:paraId="0C294B64" w14:textId="77777777" w:rsidR="0099680A" w:rsidRDefault="0099680A" w:rsidP="0099680A">
                      <w:pPr>
                        <w:pStyle w:val="BodyText"/>
                        <w:spacing w:before="1" w:line="380" w:lineRule="exact"/>
                        <w:ind w:left="59" w:right="2939"/>
                      </w:pPr>
                      <w:r>
                        <w:rPr>
                          <w:color w:val="202020"/>
                        </w:rPr>
                        <w:t>model_GRU_2.compile(loss='categorical_crossentropy', optimizer=adam, metrics=['accuracy']) model_GRU_2.summary()</w:t>
                      </w:r>
                    </w:p>
                  </w:txbxContent>
                </v:textbox>
                <w10:wrap type="topAndBottom" anchorx="page"/>
              </v:shape>
            </w:pict>
          </mc:Fallback>
        </mc:AlternateContent>
      </w:r>
    </w:p>
    <w:p w14:paraId="050DC53A" w14:textId="77777777" w:rsidR="0099680A" w:rsidRDefault="0099680A" w:rsidP="002F06F4">
      <w:r>
        <w:rPr>
          <w:color w:val="202020"/>
        </w:rPr>
        <w:t>2023-09-06 02:00:05.761359: I tensorflow/stream_executor/platform/default/dso_loader.cc:53] Successfully opened dynamic 2023-09-06 02:00:05.877739: I tensorflow/stream_executor/cuda/cuda_gpu_executor.cc:937] successful NUMA node read from S 2023-09-06 02:00:05.878200: I tensorflow/core/common_runtime/gpu/gpu_device.cc:1733] Found device 0 with properties:</w:t>
      </w:r>
    </w:p>
    <w:p w14:paraId="7C53EA61" w14:textId="77777777" w:rsidR="0099680A" w:rsidRDefault="0099680A" w:rsidP="002F06F4">
      <w:r>
        <w:rPr>
          <w:color w:val="202020"/>
        </w:rPr>
        <w:t>pciBusID: 0000:01:00.0 name: NVIDIA GeForce RTX 3090 computeCapability: 8.6</w:t>
      </w:r>
    </w:p>
    <w:p w14:paraId="3A5380CD" w14:textId="77777777" w:rsidR="0099680A" w:rsidRDefault="0099680A" w:rsidP="002F06F4">
      <w:r>
        <w:rPr>
          <w:color w:val="202020"/>
        </w:rPr>
        <w:t>coreClock: 1.755GHz coreCount: 82 deviceMemorySize: 23.70GiB deviceMemoryBandwidth: 871.81GiB/s</w:t>
      </w:r>
    </w:p>
    <w:p w14:paraId="3081122A" w14:textId="77777777" w:rsidR="0099680A" w:rsidRDefault="0099680A" w:rsidP="002F06F4">
      <w:r>
        <w:rPr>
          <w:color w:val="202020"/>
        </w:rPr>
        <w:t xml:space="preserve">2023-09-06 02:00:05.878224: I tensorflow/stream_executor/platform/default/dso_loader.cc:53] Successfully opened dynamic 2023-09-06 02:00:05.879860: I tensorflow/stream_executor/platform/default/dso_loader.cc:53] Successfully opened dynamic 2023-09-06 02:00:05.879894: I tensorflow/stream_executor/platform/default/dso_loader.cc:53] Successfully opened dynamic 2023-09-06 02:00:05.880717: I tensorflow/stream_executor/platform/default/dso_loader.cc:53] Successfully opened dynamic 2023-09-06 02:00:05.880859: I tensorflow/stream_executor/platform/default/dso_loader.cc:53] Successfully opened dynamic 2023-09-06 02:00:05.881345: I tensorflow/stream_executor/platform/default/dso_loader.cc:53] Successfully opened </w:t>
      </w:r>
      <w:r>
        <w:rPr>
          <w:color w:val="202020"/>
        </w:rPr>
        <w:lastRenderedPageBreak/>
        <w:t>dynamic 2023-09-06 02:00:05.881741: I tensorflow/stream_executor/platform/default/dso_loader.cc:53] Successfully opened dynamic</w:t>
      </w:r>
    </w:p>
    <w:p w14:paraId="62A298FE" w14:textId="77777777" w:rsidR="0099680A" w:rsidRDefault="0099680A" w:rsidP="002F06F4">
      <w:pPr>
        <w:sectPr w:rsidR="0099680A">
          <w:pgSz w:w="11900" w:h="16840"/>
          <w:pgMar w:top="480" w:right="340" w:bottom="440" w:left="580" w:header="280" w:footer="258" w:gutter="0"/>
          <w:cols w:space="720"/>
        </w:sectPr>
      </w:pPr>
    </w:p>
    <w:p w14:paraId="12D429E8" w14:textId="77777777" w:rsidR="0099680A" w:rsidRDefault="0099680A" w:rsidP="002F06F4">
      <w:r>
        <w:rPr>
          <w:color w:val="202020"/>
        </w:rPr>
        <w:lastRenderedPageBreak/>
        <w:t>2023-09-06 02:00:05.881821: I tensorflow/stream_executor/platform/default/dso_loader.cc:53] Successfully opened dynamic 2023-09-06 02:00:05.881873: I tensorflow/stream_executor/cuda/cuda_gpu_executor.cc:937] successful NUMA node read from S 2023-09-06 02:00:05.882338: I tensorflow/stream_executor/cuda/cuda_gpu_executor.cc:937] successful NUMA node read from S 2023-09-06 02:00:05.882765: I tensorflow/core/common_runtime/gpu/gpu_device.cc:1871] Adding visible gpu devices: 0</w:t>
      </w:r>
    </w:p>
    <w:p w14:paraId="705876C1" w14:textId="77777777" w:rsidR="0099680A" w:rsidRDefault="0099680A" w:rsidP="002F06F4">
      <w:r>
        <w:rPr>
          <w:color w:val="202020"/>
        </w:rPr>
        <w:t>2023-09-06 02:00:05.883229: I tensorflow/core/platform/cpu_feature_guard.cc:142] This TensorFlow binary is optimized wit To enable them in other operations, rebuild TensorFlow with the appropriate compiler flags.</w:t>
      </w:r>
    </w:p>
    <w:p w14:paraId="0CD0C347" w14:textId="77777777" w:rsidR="0099680A" w:rsidRDefault="0099680A" w:rsidP="002F06F4">
      <w:r>
        <w:rPr>
          <w:color w:val="202020"/>
        </w:rPr>
        <w:t>2023-09-06 02:00:05.883717: I tensorflow/stream_executor/cuda/cuda_gpu_executor.cc:937] successful NUMA node read from S 2023-09-06 02:00:05.884152: I tensorflow/core/common_runtime/gpu/gpu_device.cc:1733] Found device 0 with properties:</w:t>
      </w:r>
    </w:p>
    <w:p w14:paraId="3FE02354" w14:textId="77777777" w:rsidR="0099680A" w:rsidRDefault="0099680A" w:rsidP="002F06F4">
      <w:r>
        <w:rPr>
          <w:color w:val="202020"/>
        </w:rPr>
        <w:t>pciBusID: 0000:01:00.0 name: NVIDIA GeForce RTX 3090 computeCapability: 8.6</w:t>
      </w:r>
    </w:p>
    <w:p w14:paraId="14B8319F" w14:textId="77777777" w:rsidR="0099680A" w:rsidRDefault="0099680A" w:rsidP="002F06F4">
      <w:r>
        <w:rPr>
          <w:color w:val="202020"/>
        </w:rPr>
        <w:t>coreClock: 1.755GHz coreCount: 82 deviceMemorySize: 23.70GiB deviceMemoryBandwidth: 871.81GiB/s</w:t>
      </w:r>
    </w:p>
    <w:p w14:paraId="79546E02" w14:textId="77777777" w:rsidR="0099680A" w:rsidRDefault="0099680A" w:rsidP="002F06F4">
      <w:r>
        <w:rPr>
          <w:color w:val="202020"/>
        </w:rPr>
        <w:t>2023-09-06 02:00:05.884197: I tensorflow/stream_executor/cuda/cuda_gpu_executor.cc:937] successful NUMA node read from S 2023-09-06 02:00:05.884654: I tensorflow/stream_executor/cuda/cuda_gpu_executor.cc:937] successful NUMA node read from S 2023-09-06 02:00:05.885089: I tensorflow/core/common_runtime/gpu/gpu_device.cc:1871] Adding visible gpu devices: 0</w:t>
      </w:r>
    </w:p>
    <w:p w14:paraId="370D4D58" w14:textId="77777777" w:rsidR="0099680A" w:rsidRDefault="0099680A" w:rsidP="002F06F4">
      <w:r>
        <w:rPr>
          <w:color w:val="202020"/>
        </w:rPr>
        <w:t xml:space="preserve">2023-09-06 02:00:05.885116: I tensorflow/stream_executor/platform/default/dso_loader.cc:53] Successfully opened </w:t>
      </w:r>
      <w:r>
        <w:rPr>
          <w:color w:val="202020"/>
          <w:spacing w:val="-3"/>
        </w:rPr>
        <w:t xml:space="preserve">dynamic </w:t>
      </w:r>
      <w:r>
        <w:rPr>
          <w:color w:val="202020"/>
        </w:rPr>
        <w:t>2023-09-06 02:00:06.183368: I tensorflow/core/common_runtime/gpu/gpu_device.cc:1258] Device interconnect StreamExecutor 2023-09-06 02:00:06.183386: I tensorflow/core/common_runtime/gpu/gpu_device.cc:1264]</w:t>
      </w:r>
      <w:r>
        <w:rPr>
          <w:color w:val="202020"/>
        </w:rPr>
        <w:tab/>
        <w:t>0</w:t>
      </w:r>
    </w:p>
    <w:p w14:paraId="145D044F" w14:textId="77777777" w:rsidR="0099680A" w:rsidRDefault="0099680A" w:rsidP="002F06F4">
      <w:r>
        <w:rPr>
          <w:color w:val="202020"/>
        </w:rPr>
        <w:t>2023-09-06 02:00:06.183391: I tensorflow/core/common_runtime/gpu/gpu_device.cc:1277] 0:   N</w:t>
      </w:r>
    </w:p>
    <w:p w14:paraId="4F7B0E49" w14:textId="77777777" w:rsidR="0099680A" w:rsidRDefault="0099680A" w:rsidP="002F06F4">
      <w:r>
        <w:rPr>
          <w:noProof/>
        </w:rPr>
        <mc:AlternateContent>
          <mc:Choice Requires="wps">
            <w:drawing>
              <wp:anchor distT="0" distB="0" distL="0" distR="0" simplePos="0" relativeHeight="251751424" behindDoc="1" locked="0" layoutInCell="1" allowOverlap="1" wp14:anchorId="2424C563" wp14:editId="31B5295A">
                <wp:simplePos x="0" y="0"/>
                <wp:positionH relativeFrom="page">
                  <wp:posOffset>755650</wp:posOffset>
                </wp:positionH>
                <wp:positionV relativeFrom="paragraph">
                  <wp:posOffset>652145</wp:posOffset>
                </wp:positionV>
                <wp:extent cx="3467735" cy="1270"/>
                <wp:effectExtent l="0" t="0" r="0" b="0"/>
                <wp:wrapTopAndBottom/>
                <wp:docPr id="1907923428" name="Freeform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67735" cy="1270"/>
                        </a:xfrm>
                        <a:custGeom>
                          <a:avLst/>
                          <a:gdLst>
                            <a:gd name="T0" fmla="+- 0 1190 1190"/>
                            <a:gd name="T1" fmla="*/ T0 w 5461"/>
                            <a:gd name="T2" fmla="+- 0 6651 1190"/>
                            <a:gd name="T3" fmla="*/ T2 w 5461"/>
                          </a:gdLst>
                          <a:ahLst/>
                          <a:cxnLst>
                            <a:cxn ang="0">
                              <a:pos x="T1" y="0"/>
                            </a:cxn>
                            <a:cxn ang="0">
                              <a:pos x="T3" y="0"/>
                            </a:cxn>
                          </a:cxnLst>
                          <a:rect l="0" t="0" r="r" b="b"/>
                          <a:pathLst>
                            <a:path w="5461">
                              <a:moveTo>
                                <a:pt x="0" y="0"/>
                              </a:moveTo>
                              <a:lnTo>
                                <a:pt x="5461" y="0"/>
                              </a:lnTo>
                            </a:path>
                          </a:pathLst>
                        </a:custGeom>
                        <a:noFill/>
                        <a:ln w="5156">
                          <a:solidFill>
                            <a:srgbClr val="1F1F1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0B6A1E" id="Freeform 64" o:spid="_x0000_s1026" style="position:absolute;margin-left:59.5pt;margin-top:51.35pt;width:273.05pt;height:.1pt;z-index:-2515650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61,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" path="m,l5461,e" filled="f" strokecolor="#1f1f1f" strokeweight=".14322mm">
                <v:path arrowok="t" o:connecttype="custom" o:connectlocs="0,0;3467735,0" o:connectangles="0,0"/>
                <w10:wrap type="topAndBottom" anchorx="page"/>
              </v:shape>
            </w:pict>
          </mc:Fallback>
        </mc:AlternateContent>
      </w:r>
      <w:r>
        <w:rPr>
          <w:color w:val="202020"/>
        </w:rPr>
        <w:t>2023-09-06 02:00:06.183530: I tensorflow/stream_executor/cuda/cuda_gpu_executor.cc:937] successful NUMA node read from S 2023-09-06 02:00:06.184098: I tensorflow/stream_executor/cuda/cuda_gpu_executor.cc:937] successful NUMA node read from S 2023-09-06 02:00:06.184544: I tensorflow/stream_executor/cuda/cuda_gpu_executor.cc:937] successful NUMA node read from S 2023-09-06 02:00:06.184980: I tensorflow/core/common_runtime/gpu/gpu_device.cc:1418] Created TensorFlow device (/job:loc Model: "sequential"</w:t>
      </w:r>
    </w:p>
    <w:p w14:paraId="3EDFDA37" w14:textId="77777777" w:rsidR="0099680A" w:rsidRDefault="0099680A" w:rsidP="002F06F4">
      <w:r>
        <w:rPr>
          <w:color w:val="202020"/>
        </w:rPr>
        <w:t>Layer (type)</w:t>
      </w:r>
      <w:r>
        <w:rPr>
          <w:color w:val="202020"/>
        </w:rPr>
        <w:tab/>
        <w:t>Output Shape</w:t>
      </w:r>
      <w:r>
        <w:rPr>
          <w:color w:val="202020"/>
        </w:rPr>
        <w:tab/>
        <w:t>Param #</w:t>
      </w:r>
    </w:p>
    <w:p w14:paraId="2CC345B3" w14:textId="77777777" w:rsidR="0099680A" w:rsidRDefault="0099680A" w:rsidP="002F06F4">
      <w:r>
        <w:rPr>
          <w:color w:val="202020"/>
        </w:rPr>
        <w:t>=================================================================</w:t>
      </w:r>
    </w:p>
    <w:tbl>
      <w:tblPr>
        <w:tblW w:w="0" w:type="auto"/>
        <w:tblInd w:w="617" w:type="dxa"/>
        <w:tblLayout w:type="fixed"/>
        <w:tblCellMar>
          <w:left w:w="0" w:type="dxa"/>
          <w:right w:w="0" w:type="dxa"/>
        </w:tblCellMar>
        <w:tblLook w:val="01E0" w:firstRow="1" w:lastRow="1" w:firstColumn="1" w:lastColumn="1" w:noHBand="0" w:noVBand="0"/>
      </w:tblPr>
      <w:tblGrid>
        <w:gridCol w:w="2394"/>
        <w:gridCol w:w="1806"/>
        <w:gridCol w:w="1260"/>
      </w:tblGrid>
      <w:tr w:rsidR="0099680A" w14:paraId="2528CBDA" w14:textId="77777777" w:rsidTr="006241A2">
        <w:trPr>
          <w:trHeight w:val="299"/>
        </w:trPr>
        <w:tc>
          <w:tcPr>
            <w:tcW w:w="2394" w:type="dxa"/>
            <w:tcBorders>
              <w:bottom w:val="single" w:sz="4" w:space="0" w:color="1F1F1F"/>
            </w:tcBorders>
          </w:tcPr>
          <w:p w14:paraId="5A55B613" w14:textId="77777777" w:rsidR="0099680A" w:rsidRDefault="0099680A" w:rsidP="002F06F4">
            <w:pPr>
              <w:rPr>
                <w:sz w:val="14"/>
              </w:rPr>
            </w:pPr>
            <w:r>
              <w:rPr>
                <w:color w:val="202020"/>
                <w:sz w:val="14"/>
              </w:rPr>
              <w:t>embedding (Embedding)</w:t>
            </w:r>
          </w:p>
        </w:tc>
        <w:tc>
          <w:tcPr>
            <w:tcW w:w="1806" w:type="dxa"/>
            <w:tcBorders>
              <w:bottom w:val="single" w:sz="4" w:space="0" w:color="1F1F1F"/>
            </w:tcBorders>
          </w:tcPr>
          <w:p w14:paraId="2536CCC6" w14:textId="77777777" w:rsidR="0099680A" w:rsidRDefault="0099680A" w:rsidP="002F06F4">
            <w:pPr>
              <w:rPr>
                <w:sz w:val="14"/>
              </w:rPr>
            </w:pPr>
            <w:r>
              <w:rPr>
                <w:color w:val="202020"/>
                <w:sz w:val="14"/>
              </w:rPr>
              <w:t>(None, 211, 200)</w:t>
            </w:r>
          </w:p>
        </w:tc>
        <w:tc>
          <w:tcPr>
            <w:tcW w:w="1260" w:type="dxa"/>
            <w:tcBorders>
              <w:bottom w:val="single" w:sz="4" w:space="0" w:color="1F1F1F"/>
            </w:tcBorders>
          </w:tcPr>
          <w:p w14:paraId="425A818D" w14:textId="77777777" w:rsidR="0099680A" w:rsidRDefault="0099680A" w:rsidP="002F06F4">
            <w:pPr>
              <w:rPr>
                <w:sz w:val="14"/>
              </w:rPr>
            </w:pPr>
            <w:r>
              <w:rPr>
                <w:color w:val="202020"/>
                <w:sz w:val="14"/>
              </w:rPr>
              <w:t>4053600</w:t>
            </w:r>
          </w:p>
        </w:tc>
      </w:tr>
      <w:tr w:rsidR="0099680A" w14:paraId="373202B1" w14:textId="77777777" w:rsidTr="006241A2">
        <w:trPr>
          <w:trHeight w:val="339"/>
        </w:trPr>
        <w:tc>
          <w:tcPr>
            <w:tcW w:w="2394" w:type="dxa"/>
            <w:tcBorders>
              <w:top w:val="single" w:sz="4" w:space="0" w:color="1F1F1F"/>
              <w:bottom w:val="single" w:sz="4" w:space="0" w:color="1F1F1F"/>
            </w:tcBorders>
          </w:tcPr>
          <w:p w14:paraId="29212491" w14:textId="77777777" w:rsidR="0099680A" w:rsidRDefault="0099680A" w:rsidP="002F06F4">
            <w:pPr>
              <w:rPr>
                <w:sz w:val="14"/>
              </w:rPr>
            </w:pPr>
            <w:r>
              <w:rPr>
                <w:color w:val="202020"/>
                <w:sz w:val="14"/>
              </w:rPr>
              <w:t>bidirectional (Bidirectional</w:t>
            </w:r>
          </w:p>
        </w:tc>
        <w:tc>
          <w:tcPr>
            <w:tcW w:w="1806" w:type="dxa"/>
            <w:tcBorders>
              <w:top w:val="single" w:sz="4" w:space="0" w:color="1F1F1F"/>
              <w:bottom w:val="single" w:sz="4" w:space="0" w:color="1F1F1F"/>
            </w:tcBorders>
          </w:tcPr>
          <w:p w14:paraId="77849541" w14:textId="77777777" w:rsidR="0099680A" w:rsidRDefault="0099680A" w:rsidP="002F06F4">
            <w:pPr>
              <w:rPr>
                <w:sz w:val="14"/>
              </w:rPr>
            </w:pPr>
            <w:r>
              <w:rPr>
                <w:color w:val="202020"/>
                <w:sz w:val="14"/>
              </w:rPr>
              <w:t>(None, 211, 512)</w:t>
            </w:r>
          </w:p>
        </w:tc>
        <w:tc>
          <w:tcPr>
            <w:tcW w:w="1260" w:type="dxa"/>
            <w:tcBorders>
              <w:top w:val="single" w:sz="4" w:space="0" w:color="1F1F1F"/>
              <w:bottom w:val="single" w:sz="4" w:space="0" w:color="1F1F1F"/>
            </w:tcBorders>
          </w:tcPr>
          <w:p w14:paraId="345EE2DD" w14:textId="77777777" w:rsidR="0099680A" w:rsidRDefault="0099680A" w:rsidP="002F06F4">
            <w:pPr>
              <w:rPr>
                <w:sz w:val="14"/>
              </w:rPr>
            </w:pPr>
            <w:r>
              <w:rPr>
                <w:color w:val="202020"/>
                <w:sz w:val="14"/>
              </w:rPr>
              <w:t>703488</w:t>
            </w:r>
          </w:p>
        </w:tc>
      </w:tr>
      <w:tr w:rsidR="0099680A" w14:paraId="5412ACCF" w14:textId="77777777" w:rsidTr="006241A2">
        <w:trPr>
          <w:trHeight w:val="340"/>
        </w:trPr>
        <w:tc>
          <w:tcPr>
            <w:tcW w:w="2394" w:type="dxa"/>
            <w:tcBorders>
              <w:top w:val="single" w:sz="4" w:space="0" w:color="1F1F1F"/>
              <w:bottom w:val="single" w:sz="4" w:space="0" w:color="1F1F1F"/>
            </w:tcBorders>
          </w:tcPr>
          <w:p w14:paraId="149E01F1" w14:textId="77777777" w:rsidR="0099680A" w:rsidRDefault="0099680A" w:rsidP="002F06F4">
            <w:pPr>
              <w:rPr>
                <w:sz w:val="14"/>
              </w:rPr>
            </w:pPr>
            <w:r>
              <w:rPr>
                <w:color w:val="202020"/>
                <w:sz w:val="14"/>
              </w:rPr>
              <w:t>bidirectional_1 (Bidirection</w:t>
            </w:r>
          </w:p>
        </w:tc>
        <w:tc>
          <w:tcPr>
            <w:tcW w:w="1806" w:type="dxa"/>
            <w:tcBorders>
              <w:top w:val="single" w:sz="4" w:space="0" w:color="1F1F1F"/>
              <w:bottom w:val="single" w:sz="4" w:space="0" w:color="1F1F1F"/>
            </w:tcBorders>
          </w:tcPr>
          <w:p w14:paraId="0CBD3287" w14:textId="77777777" w:rsidR="0099680A" w:rsidRDefault="0099680A" w:rsidP="002F06F4">
            <w:pPr>
              <w:rPr>
                <w:sz w:val="14"/>
              </w:rPr>
            </w:pPr>
            <w:r>
              <w:rPr>
                <w:color w:val="202020"/>
                <w:sz w:val="14"/>
              </w:rPr>
              <w:t>(None, 211, 256)</w:t>
            </w:r>
          </w:p>
        </w:tc>
        <w:tc>
          <w:tcPr>
            <w:tcW w:w="1260" w:type="dxa"/>
            <w:tcBorders>
              <w:top w:val="single" w:sz="4" w:space="0" w:color="1F1F1F"/>
              <w:bottom w:val="single" w:sz="4" w:space="0" w:color="1F1F1F"/>
            </w:tcBorders>
          </w:tcPr>
          <w:p w14:paraId="51480C74" w14:textId="77777777" w:rsidR="0099680A" w:rsidRDefault="0099680A" w:rsidP="002F06F4">
            <w:pPr>
              <w:rPr>
                <w:sz w:val="14"/>
              </w:rPr>
            </w:pPr>
            <w:r>
              <w:rPr>
                <w:color w:val="202020"/>
                <w:sz w:val="14"/>
              </w:rPr>
              <w:t>493056</w:t>
            </w:r>
          </w:p>
        </w:tc>
      </w:tr>
      <w:tr w:rsidR="0099680A" w14:paraId="76352010" w14:textId="77777777" w:rsidTr="006241A2">
        <w:trPr>
          <w:trHeight w:val="340"/>
        </w:trPr>
        <w:tc>
          <w:tcPr>
            <w:tcW w:w="2394" w:type="dxa"/>
            <w:tcBorders>
              <w:top w:val="single" w:sz="4" w:space="0" w:color="1F1F1F"/>
              <w:bottom w:val="single" w:sz="4" w:space="0" w:color="1F1F1F"/>
            </w:tcBorders>
          </w:tcPr>
          <w:p w14:paraId="6B7C65E7" w14:textId="77777777" w:rsidR="0099680A" w:rsidRDefault="0099680A" w:rsidP="002F06F4">
            <w:pPr>
              <w:rPr>
                <w:sz w:val="14"/>
              </w:rPr>
            </w:pPr>
            <w:r>
              <w:rPr>
                <w:color w:val="202020"/>
                <w:sz w:val="14"/>
              </w:rPr>
              <w:t>bidirectional_2 (Bidirection</w:t>
            </w:r>
          </w:p>
        </w:tc>
        <w:tc>
          <w:tcPr>
            <w:tcW w:w="1806" w:type="dxa"/>
            <w:tcBorders>
              <w:top w:val="single" w:sz="4" w:space="0" w:color="1F1F1F"/>
              <w:bottom w:val="single" w:sz="4" w:space="0" w:color="1F1F1F"/>
            </w:tcBorders>
          </w:tcPr>
          <w:p w14:paraId="1E5E2D8E" w14:textId="77777777" w:rsidR="0099680A" w:rsidRDefault="0099680A" w:rsidP="002F06F4">
            <w:pPr>
              <w:rPr>
                <w:sz w:val="14"/>
              </w:rPr>
            </w:pPr>
            <w:r>
              <w:rPr>
                <w:color w:val="202020"/>
                <w:sz w:val="14"/>
              </w:rPr>
              <w:t>(None, 128)</w:t>
            </w:r>
          </w:p>
        </w:tc>
        <w:tc>
          <w:tcPr>
            <w:tcW w:w="1260" w:type="dxa"/>
            <w:tcBorders>
              <w:top w:val="single" w:sz="4" w:space="0" w:color="1F1F1F"/>
              <w:bottom w:val="single" w:sz="4" w:space="0" w:color="1F1F1F"/>
            </w:tcBorders>
          </w:tcPr>
          <w:p w14:paraId="1E0663F3" w14:textId="77777777" w:rsidR="0099680A" w:rsidRDefault="0099680A" w:rsidP="002F06F4">
            <w:pPr>
              <w:rPr>
                <w:sz w:val="14"/>
              </w:rPr>
            </w:pPr>
            <w:r>
              <w:rPr>
                <w:color w:val="202020"/>
                <w:sz w:val="14"/>
              </w:rPr>
              <w:t>123648</w:t>
            </w:r>
          </w:p>
        </w:tc>
      </w:tr>
      <w:tr w:rsidR="0099680A" w14:paraId="64CC39BE" w14:textId="77777777" w:rsidTr="006241A2">
        <w:trPr>
          <w:trHeight w:val="170"/>
        </w:trPr>
        <w:tc>
          <w:tcPr>
            <w:tcW w:w="2394" w:type="dxa"/>
            <w:tcBorders>
              <w:top w:val="single" w:sz="4" w:space="0" w:color="1F1F1F"/>
            </w:tcBorders>
          </w:tcPr>
          <w:p w14:paraId="6F1C0E41" w14:textId="77777777" w:rsidR="0099680A" w:rsidRDefault="0099680A" w:rsidP="002F06F4">
            <w:pPr>
              <w:rPr>
                <w:sz w:val="14"/>
              </w:rPr>
            </w:pPr>
            <w:r>
              <w:rPr>
                <w:color w:val="202020"/>
                <w:sz w:val="14"/>
              </w:rPr>
              <w:t>dense (Dense)</w:t>
            </w:r>
          </w:p>
        </w:tc>
        <w:tc>
          <w:tcPr>
            <w:tcW w:w="1806" w:type="dxa"/>
            <w:tcBorders>
              <w:top w:val="single" w:sz="4" w:space="0" w:color="1F1F1F"/>
            </w:tcBorders>
          </w:tcPr>
          <w:p w14:paraId="225BCAFA" w14:textId="77777777" w:rsidR="0099680A" w:rsidRDefault="0099680A" w:rsidP="002F06F4">
            <w:pPr>
              <w:rPr>
                <w:sz w:val="14"/>
              </w:rPr>
            </w:pPr>
            <w:r>
              <w:rPr>
                <w:color w:val="202020"/>
                <w:sz w:val="14"/>
              </w:rPr>
              <w:t>(None, 6)</w:t>
            </w:r>
          </w:p>
        </w:tc>
        <w:tc>
          <w:tcPr>
            <w:tcW w:w="1260" w:type="dxa"/>
            <w:tcBorders>
              <w:top w:val="single" w:sz="4" w:space="0" w:color="1F1F1F"/>
            </w:tcBorders>
          </w:tcPr>
          <w:p w14:paraId="368699EF" w14:textId="77777777" w:rsidR="0099680A" w:rsidRDefault="0099680A" w:rsidP="002F06F4">
            <w:pPr>
              <w:rPr>
                <w:sz w:val="14"/>
              </w:rPr>
            </w:pPr>
            <w:r>
              <w:rPr>
                <w:color w:val="202020"/>
                <w:sz w:val="14"/>
              </w:rPr>
              <w:t>774</w:t>
            </w:r>
          </w:p>
        </w:tc>
      </w:tr>
    </w:tbl>
    <w:p w14:paraId="09D018A6" w14:textId="77777777" w:rsidR="0099680A" w:rsidRDefault="0099680A" w:rsidP="002F06F4">
      <w:r>
        <w:rPr>
          <w:color w:val="202020"/>
        </w:rPr>
        <w:t>=================================================================</w:t>
      </w:r>
    </w:p>
    <w:p w14:paraId="0F4E5DFE" w14:textId="77777777" w:rsidR="0099680A" w:rsidRDefault="0099680A" w:rsidP="002F06F4">
      <w:r>
        <w:rPr>
          <w:color w:val="202020"/>
        </w:rPr>
        <w:t>Total params: 5,374,566</w:t>
      </w:r>
    </w:p>
    <w:p w14:paraId="4C7889E7" w14:textId="77777777" w:rsidR="0099680A" w:rsidRDefault="0099680A" w:rsidP="002F06F4">
      <w:r>
        <w:rPr>
          <w:color w:val="202020"/>
        </w:rPr>
        <w:t>Trainable params: 1,320,966</w:t>
      </w:r>
    </w:p>
    <w:p w14:paraId="474F3856" w14:textId="77777777" w:rsidR="0099680A" w:rsidRDefault="0099680A" w:rsidP="002F06F4">
      <w:r>
        <w:rPr>
          <w:color w:val="202020"/>
        </w:rPr>
        <w:t>Non-trainable params: 4,053,600</w:t>
      </w:r>
    </w:p>
    <w:p w14:paraId="453117C7" w14:textId="77777777" w:rsidR="0099680A" w:rsidRDefault="0099680A" w:rsidP="002F06F4">
      <w:pPr>
        <w:rPr>
          <w:sz w:val="10"/>
        </w:rPr>
      </w:pPr>
      <w:r>
        <w:rPr>
          <w:noProof/>
        </w:rPr>
        <mc:AlternateContent>
          <mc:Choice Requires="wps">
            <w:drawing>
              <wp:anchor distT="0" distB="0" distL="0" distR="0" simplePos="0" relativeHeight="251752448" behindDoc="1" locked="0" layoutInCell="1" allowOverlap="1" wp14:anchorId="0E0038FD" wp14:editId="39970CD7">
                <wp:simplePos x="0" y="0"/>
                <wp:positionH relativeFrom="page">
                  <wp:posOffset>755650</wp:posOffset>
                </wp:positionH>
                <wp:positionV relativeFrom="paragraph">
                  <wp:posOffset>106045</wp:posOffset>
                </wp:positionV>
                <wp:extent cx="3467735" cy="1270"/>
                <wp:effectExtent l="0" t="0" r="0" b="0"/>
                <wp:wrapTopAndBottom/>
                <wp:docPr id="154378169" name="Freeform 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67735" cy="1270"/>
                        </a:xfrm>
                        <a:custGeom>
                          <a:avLst/>
                          <a:gdLst>
                            <a:gd name="T0" fmla="+- 0 1190 1190"/>
                            <a:gd name="T1" fmla="*/ T0 w 5461"/>
                            <a:gd name="T2" fmla="+- 0 6651 1190"/>
                            <a:gd name="T3" fmla="*/ T2 w 5461"/>
                          </a:gdLst>
                          <a:ahLst/>
                          <a:cxnLst>
                            <a:cxn ang="0">
                              <a:pos x="T1" y="0"/>
                            </a:cxn>
                            <a:cxn ang="0">
                              <a:pos x="T3" y="0"/>
                            </a:cxn>
                          </a:cxnLst>
                          <a:rect l="0" t="0" r="r" b="b"/>
                          <a:pathLst>
                            <a:path w="5461">
                              <a:moveTo>
                                <a:pt x="0" y="0"/>
                              </a:moveTo>
                              <a:lnTo>
                                <a:pt x="5461" y="0"/>
                              </a:lnTo>
                            </a:path>
                          </a:pathLst>
                        </a:custGeom>
                        <a:noFill/>
                        <a:ln w="5156">
                          <a:solidFill>
                            <a:srgbClr val="1F1F1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8C02F" id="Freeform 63" o:spid="_x0000_s1026" style="position:absolute;margin-left:59.5pt;margin-top:8.35pt;width:273.05pt;height:.1pt;z-index:-2515640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61,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" path="m,l5461,e" filled="f" strokecolor="#1f1f1f" strokeweight=".14322mm">
                <v:path arrowok="t" o:connecttype="custom" o:connectlocs="0,0;3467735,0" o:connectangles="0,0"/>
                <w10:wrap type="topAndBottom" anchorx="page"/>
              </v:shape>
            </w:pict>
          </mc:Fallback>
        </mc:AlternateContent>
      </w:r>
    </w:p>
    <w:p w14:paraId="076A13A6" w14:textId="77777777" w:rsidR="0099680A" w:rsidRDefault="0099680A" w:rsidP="002F06F4">
      <w:pPr>
        <w:rPr>
          <w:sz w:val="20"/>
        </w:rPr>
      </w:pPr>
    </w:p>
    <w:p w14:paraId="0B807F6E" w14:textId="77777777" w:rsidR="0099680A" w:rsidRDefault="0099680A" w:rsidP="002F06F4">
      <w:pPr>
        <w:rPr>
          <w:sz w:val="20"/>
        </w:rPr>
      </w:pPr>
      <w:r>
        <w:rPr>
          <w:noProof/>
        </w:rPr>
        <w:lastRenderedPageBreak/>
        <mc:AlternateContent>
          <mc:Choice Requires="wpg">
            <w:drawing>
              <wp:anchor distT="0" distB="0" distL="0" distR="0" simplePos="0" relativeHeight="251753472" behindDoc="1" locked="0" layoutInCell="1" allowOverlap="1" wp14:anchorId="72D46028" wp14:editId="5879C661">
                <wp:simplePos x="0" y="0"/>
                <wp:positionH relativeFrom="page">
                  <wp:posOffset>469900</wp:posOffset>
                </wp:positionH>
                <wp:positionV relativeFrom="paragraph">
                  <wp:posOffset>171450</wp:posOffset>
                </wp:positionV>
                <wp:extent cx="6718300" cy="4946650"/>
                <wp:effectExtent l="0" t="0" r="0" b="0"/>
                <wp:wrapTopAndBottom/>
                <wp:docPr id="1734848202"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18300" cy="4946650"/>
                          <a:chOff x="740" y="270"/>
                          <a:chExt cx="10580" cy="7790"/>
                        </a:xfrm>
                      </wpg:grpSpPr>
                      <pic:pic xmlns:pic="http://schemas.openxmlformats.org/drawingml/2006/picture">
                        <pic:nvPicPr>
                          <pic:cNvPr id="732106796" name="Picture 62"/>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1140" y="2150"/>
                            <a:ext cx="1017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07074579" name="Rectangle 61"/>
                        <wps:cNvSpPr>
                          <a:spLocks/>
                        </wps:cNvSpPr>
                        <wps:spPr bwMode="auto">
                          <a:xfrm>
                            <a:off x="1140" y="2150"/>
                            <a:ext cx="10170" cy="20"/>
                          </a:xfrm>
                          <a:prstGeom prst="rect">
                            <a:avLst/>
                          </a:prstGeom>
                          <a:solidFill>
                            <a:srgbClr val="E7E7E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90052213" name="Rectangle 60"/>
                        <wps:cNvSpPr>
                          <a:spLocks/>
                        </wps:cNvSpPr>
                        <wps:spPr bwMode="auto">
                          <a:xfrm>
                            <a:off x="1140" y="2430"/>
                            <a:ext cx="10170" cy="20"/>
                          </a:xfrm>
                          <a:prstGeom prst="rect">
                            <a:avLst/>
                          </a:prstGeom>
                          <a:solidFill>
                            <a:srgbClr val="ECECE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5365334" name="Freeform 59"/>
                        <wps:cNvSpPr>
                          <a:spLocks/>
                        </wps:cNvSpPr>
                        <wps:spPr bwMode="auto">
                          <a:xfrm>
                            <a:off x="1200" y="2230"/>
                            <a:ext cx="4150" cy="160"/>
                          </a:xfrm>
                          <a:custGeom>
                            <a:avLst/>
                            <a:gdLst>
                              <a:gd name="T0" fmla="+- 0 5275 1200"/>
                              <a:gd name="T1" fmla="*/ T0 w 4150"/>
                              <a:gd name="T2" fmla="+- 0 2390 2230"/>
                              <a:gd name="T3" fmla="*/ 2390 h 160"/>
                              <a:gd name="T4" fmla="+- 0 1275 1200"/>
                              <a:gd name="T5" fmla="*/ T4 w 4150"/>
                              <a:gd name="T6" fmla="+- 0 2390 2230"/>
                              <a:gd name="T7" fmla="*/ 2390 h 160"/>
                              <a:gd name="T8" fmla="+- 0 1270 1200"/>
                              <a:gd name="T9" fmla="*/ T8 w 4150"/>
                              <a:gd name="T10" fmla="+- 0 2390 2230"/>
                              <a:gd name="T11" fmla="*/ 2390 h 160"/>
                              <a:gd name="T12" fmla="+- 0 1216 1200"/>
                              <a:gd name="T13" fmla="*/ T12 w 4150"/>
                              <a:gd name="T14" fmla="+- 0 2359 2230"/>
                              <a:gd name="T15" fmla="*/ 2359 h 160"/>
                              <a:gd name="T16" fmla="+- 0 1200 1200"/>
                              <a:gd name="T17" fmla="*/ T16 w 4150"/>
                              <a:gd name="T18" fmla="+- 0 2316 2230"/>
                              <a:gd name="T19" fmla="*/ 2316 h 160"/>
                              <a:gd name="T20" fmla="+- 0 1200 1200"/>
                              <a:gd name="T21" fmla="*/ T20 w 4150"/>
                              <a:gd name="T22" fmla="+- 0 2305 2230"/>
                              <a:gd name="T23" fmla="*/ 2305 h 160"/>
                              <a:gd name="T24" fmla="+- 0 1227 1200"/>
                              <a:gd name="T25" fmla="*/ T24 w 4150"/>
                              <a:gd name="T26" fmla="+- 0 2250 2230"/>
                              <a:gd name="T27" fmla="*/ 2250 h 160"/>
                              <a:gd name="T28" fmla="+- 0 1275 1200"/>
                              <a:gd name="T29" fmla="*/ T28 w 4150"/>
                              <a:gd name="T30" fmla="+- 0 2230 2230"/>
                              <a:gd name="T31" fmla="*/ 2230 h 160"/>
                              <a:gd name="T32" fmla="+- 0 5275 1200"/>
                              <a:gd name="T33" fmla="*/ T32 w 4150"/>
                              <a:gd name="T34" fmla="+- 0 2230 2230"/>
                              <a:gd name="T35" fmla="*/ 2230 h 160"/>
                              <a:gd name="T36" fmla="+- 0 5330 1200"/>
                              <a:gd name="T37" fmla="*/ T36 w 4150"/>
                              <a:gd name="T38" fmla="+- 0 2258 2230"/>
                              <a:gd name="T39" fmla="*/ 2258 h 160"/>
                              <a:gd name="T40" fmla="+- 0 5350 1200"/>
                              <a:gd name="T41" fmla="*/ T40 w 4150"/>
                              <a:gd name="T42" fmla="+- 0 2305 2230"/>
                              <a:gd name="T43" fmla="*/ 2305 h 160"/>
                              <a:gd name="T44" fmla="+- 0 5350 1200"/>
                              <a:gd name="T45" fmla="*/ T44 w 4150"/>
                              <a:gd name="T46" fmla="+- 0 2316 2230"/>
                              <a:gd name="T47" fmla="*/ 2316 h 160"/>
                              <a:gd name="T48" fmla="+- 0 5323 1200"/>
                              <a:gd name="T49" fmla="*/ T48 w 4150"/>
                              <a:gd name="T50" fmla="+- 0 2371 2230"/>
                              <a:gd name="T51" fmla="*/ 2371 h 160"/>
                              <a:gd name="T52" fmla="+- 0 5280 1200"/>
                              <a:gd name="T53" fmla="*/ T52 w 4150"/>
                              <a:gd name="T54" fmla="+- 0 2390 2230"/>
                              <a:gd name="T55" fmla="*/ 2390 h 1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4150" h="160">
                                <a:moveTo>
                                  <a:pt x="4075" y="160"/>
                                </a:moveTo>
                                <a:lnTo>
                                  <a:pt x="75" y="160"/>
                                </a:lnTo>
                                <a:lnTo>
                                  <a:pt x="70" y="160"/>
                                </a:lnTo>
                                <a:lnTo>
                                  <a:pt x="16" y="129"/>
                                </a:lnTo>
                                <a:lnTo>
                                  <a:pt x="0" y="86"/>
                                </a:lnTo>
                                <a:lnTo>
                                  <a:pt x="0" y="75"/>
                                </a:lnTo>
                                <a:lnTo>
                                  <a:pt x="27" y="20"/>
                                </a:lnTo>
                                <a:lnTo>
                                  <a:pt x="75" y="0"/>
                                </a:lnTo>
                                <a:lnTo>
                                  <a:pt x="4075" y="0"/>
                                </a:lnTo>
                                <a:lnTo>
                                  <a:pt x="4130" y="28"/>
                                </a:lnTo>
                                <a:lnTo>
                                  <a:pt x="4150" y="75"/>
                                </a:lnTo>
                                <a:lnTo>
                                  <a:pt x="4150" y="86"/>
                                </a:lnTo>
                                <a:lnTo>
                                  <a:pt x="4123" y="141"/>
                                </a:lnTo>
                                <a:lnTo>
                                  <a:pt x="4080" y="160"/>
                                </a:lnTo>
                                <a:close/>
                              </a:path>
                            </a:pathLst>
                          </a:custGeom>
                          <a:solidFill>
                            <a:srgbClr val="000000">
                              <a:alpha val="2274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3123938" name="Rectangle 58"/>
                        <wps:cNvSpPr>
                          <a:spLocks/>
                        </wps:cNvSpPr>
                        <wps:spPr bwMode="auto">
                          <a:xfrm>
                            <a:off x="740" y="1609"/>
                            <a:ext cx="10580" cy="6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831383033" name="Picture 57"/>
                          <pic:cNvPicPr>
                            <a:picLocks/>
                          </pic:cNvPicPr>
                        </pic:nvPicPr>
                        <pic:blipFill>
                          <a:blip r:embed="rId47">
                            <a:extLst>
                              <a:ext uri="{28A0092B-C50C-407E-A947-70E740481C1C}">
                                <a14:useLocalDpi xmlns:a14="http://schemas.microsoft.com/office/drawing/2010/main" val="0"/>
                              </a:ext>
                            </a:extLst>
                          </a:blip>
                          <a:srcRect/>
                          <a:stretch>
                            <a:fillRect/>
                          </a:stretch>
                        </pic:blipFill>
                        <pic:spPr bwMode="auto">
                          <a:xfrm>
                            <a:off x="1190" y="1690"/>
                            <a:ext cx="7080" cy="6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6628681" name="Text Box 56"/>
                        <wps:cNvSpPr txBox="1">
                          <a:spLocks/>
                        </wps:cNvSpPr>
                        <wps:spPr bwMode="auto">
                          <a:xfrm>
                            <a:off x="740" y="269"/>
                            <a:ext cx="10580" cy="134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4A3A2B" w14:textId="77777777" w:rsidR="0099680A" w:rsidRDefault="0099680A" w:rsidP="0099680A">
                              <w:pPr>
                                <w:rPr>
                                  <w:sz w:val="14"/>
                                </w:rPr>
                              </w:pPr>
                            </w:p>
                            <w:p w14:paraId="16A6433D" w14:textId="77777777" w:rsidR="0099680A" w:rsidRDefault="0099680A" w:rsidP="0099680A">
                              <w:pPr>
                                <w:spacing w:before="7"/>
                                <w:rPr>
                                  <w:sz w:val="13"/>
                                </w:rPr>
                              </w:pPr>
                            </w:p>
                            <w:p w14:paraId="036E36CF" w14:textId="77777777" w:rsidR="0099680A" w:rsidRDefault="0099680A" w:rsidP="0099680A">
                              <w:pPr>
                                <w:ind w:left="59"/>
                                <w:rPr>
                                  <w:sz w:val="14"/>
                                </w:rPr>
                              </w:pPr>
                              <w:r>
                                <w:rPr>
                                  <w:color w:val="202020"/>
                                  <w:sz w:val="14"/>
                                </w:rPr>
                                <w:t># Assuming you have a Keras model named 'model_GRU_2'</w:t>
                              </w:r>
                            </w:p>
                            <w:p w14:paraId="363946CB" w14:textId="77777777" w:rsidR="0099680A" w:rsidRDefault="0099680A" w:rsidP="0099680A">
                              <w:pPr>
                                <w:spacing w:before="32"/>
                                <w:ind w:left="59"/>
                                <w:rPr>
                                  <w:sz w:val="14"/>
                                </w:rPr>
                              </w:pPr>
                              <w:r>
                                <w:rPr>
                                  <w:color w:val="202020"/>
                                  <w:sz w:val="14"/>
                                </w:rPr>
                                <w:t>tf.keras.utils.plot_model(model_GRU_2, to_file='./model.png', show_shapes=True,show_layer_names=True, expand_nested=True)</w:t>
                              </w:r>
                            </w:p>
                            <w:p w14:paraId="4E5D97F0" w14:textId="77777777" w:rsidR="0099680A" w:rsidRDefault="0099680A" w:rsidP="0099680A">
                              <w:pPr>
                                <w:spacing w:before="6"/>
                                <w:rPr>
                                  <w:sz w:val="19"/>
                                </w:rPr>
                              </w:pPr>
                            </w:p>
                            <w:p w14:paraId="779AA2E2" w14:textId="77777777" w:rsidR="0099680A" w:rsidRDefault="0099680A" w:rsidP="0099680A">
                              <w:pPr>
                                <w:spacing w:line="288" w:lineRule="auto"/>
                                <w:ind w:left="59" w:right="4452"/>
                                <w:rPr>
                                  <w:sz w:val="14"/>
                                </w:rPr>
                              </w:pPr>
                              <w:r>
                                <w:rPr>
                                  <w:color w:val="202020"/>
                                  <w:sz w:val="14"/>
                                </w:rPr>
                                <w:t># Display the saved image in your Jupyter Notebook or Python environment Image('model.png')</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2D46028" id="Group 55" o:spid="_x0000_s1165" style="position:absolute;margin-left:37pt;margin-top:13.5pt;width:529pt;height:389.5pt;z-index:-251563008;mso-wrap-distance-left:0;mso-wrap-distance-right:0;mso-position-horizontal-relative:page;mso-position-vertical-relative:text" coordorigin="740,270" coordsize="10580,77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">
                <v:shape id="Picture 62" o:spid="_x0000_s1166" type="#_x0000_t75" style="position:absolute;left:1140;top:2150;width:10170;height:3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">
                  <v:imagedata r:id="rId48" o:title=""/>
                  <v:path arrowok="t"/>
                  <o:lock v:ext="edit" aspectratio="f"/>
                </v:shape>
                <v:rect id="Rectangle 61" o:spid="_x0000_s1167" style="position:absolute;left:1140;top:2150;width:10170;height: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" fillcolor="#e7e7e7" stroked="f">
                  <v:path arrowok="t"/>
                </v:rect>
                <v:rect id="Rectangle 60" o:spid="_x0000_s1168" style="position:absolute;left:1140;top:2430;width:10170;height: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" fillcolor="#ececec" stroked="f">
                  <v:path arrowok="t"/>
                </v:rect>
                <v:shape id="Freeform 59" o:spid="_x0000_s1169" style="position:absolute;left:1200;top:2230;width:4150;height:160;visibility:visible;mso-wrap-style:square;v-text-anchor:top" coordsize="415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" path="m4075,160l75,160r-5,l16,129,,86,,75,27,20,75,,4075,r55,28l4150,75r,11l4123,141r-43,19l4075,160xe" fillcolor="black" stroked="f">
                  <v:fill opacity="14906f"/>
                  <v:path arrowok="t" o:connecttype="custom" o:connectlocs="4075,2390;75,2390;70,2390;16,2359;0,2316;0,2305;27,2250;75,2230;4075,2230;4130,2258;4150,2305;4150,2316;4123,2371;4080,2390" o:connectangles="0,0,0,0,0,0,0,0,0,0,0,0,0,0"/>
                </v:shape>
                <v:rect id="Rectangle 58" o:spid="_x0000_s1170" style="position:absolute;left:740;top:1609;width:10580;height:64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" stroked="f">
                  <v:path arrowok="t"/>
                </v:rect>
                <v:shape id="Picture 57" o:spid="_x0000_s1171" type="#_x0000_t75" style="position:absolute;left:1190;top:1690;width:7080;height:62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">
                  <v:imagedata r:id="rId49" o:title=""/>
                  <v:path arrowok="t"/>
                  <o:lock v:ext="edit" aspectratio="f"/>
                </v:shape>
                <v:shape id="Text Box 56" o:spid="_x0000_s1172" type="#_x0000_t202" style="position:absolute;left:740;top:269;width:10580;height:13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" fillcolor="#f6f6f6" stroked="f">
                  <v:path arrowok="t"/>
                  <v:textbox inset="0,0,0,0">
                    <w:txbxContent>
                      <w:p w14:paraId="0C4A3A2B" w14:textId="77777777" w:rsidR="0099680A" w:rsidRDefault="0099680A" w:rsidP="0099680A">
                        <w:pPr>
                          <w:rPr>
                            <w:sz w:val="14"/>
                          </w:rPr>
                        </w:pPr>
                      </w:p>
                      <w:p w14:paraId="16A6433D" w14:textId="77777777" w:rsidR="0099680A" w:rsidRDefault="0099680A" w:rsidP="0099680A">
                        <w:pPr>
                          <w:spacing w:before="7"/>
                          <w:rPr>
                            <w:sz w:val="13"/>
                          </w:rPr>
                        </w:pPr>
                      </w:p>
                      <w:p w14:paraId="036E36CF" w14:textId="77777777" w:rsidR="0099680A" w:rsidRDefault="0099680A" w:rsidP="0099680A">
                        <w:pPr>
                          <w:ind w:left="59"/>
                          <w:rPr>
                            <w:sz w:val="14"/>
                          </w:rPr>
                        </w:pPr>
                        <w:r>
                          <w:rPr>
                            <w:color w:val="202020"/>
                            <w:sz w:val="14"/>
                          </w:rPr>
                          <w:t># Assuming you have a Keras model named 'model_GRU_2'</w:t>
                        </w:r>
                      </w:p>
                      <w:p w14:paraId="363946CB" w14:textId="77777777" w:rsidR="0099680A" w:rsidRDefault="0099680A" w:rsidP="0099680A">
                        <w:pPr>
                          <w:spacing w:before="32"/>
                          <w:ind w:left="59"/>
                          <w:rPr>
                            <w:sz w:val="14"/>
                          </w:rPr>
                        </w:pPr>
                        <w:r>
                          <w:rPr>
                            <w:color w:val="202020"/>
                            <w:sz w:val="14"/>
                          </w:rPr>
                          <w:t>tf.keras.utils.plot_model(model_GRU_2, to_file='./model.png', show_shapes=True,show_layer_names=True, expand_nested=True)</w:t>
                        </w:r>
                      </w:p>
                      <w:p w14:paraId="4E5D97F0" w14:textId="77777777" w:rsidR="0099680A" w:rsidRDefault="0099680A" w:rsidP="0099680A">
                        <w:pPr>
                          <w:spacing w:before="6"/>
                          <w:rPr>
                            <w:sz w:val="19"/>
                          </w:rPr>
                        </w:pPr>
                      </w:p>
                      <w:p w14:paraId="779AA2E2" w14:textId="77777777" w:rsidR="0099680A" w:rsidRDefault="0099680A" w:rsidP="0099680A">
                        <w:pPr>
                          <w:spacing w:line="288" w:lineRule="auto"/>
                          <w:ind w:left="59" w:right="4452"/>
                          <w:rPr>
                            <w:sz w:val="14"/>
                          </w:rPr>
                        </w:pPr>
                        <w:r>
                          <w:rPr>
                            <w:color w:val="202020"/>
                            <w:sz w:val="14"/>
                          </w:rPr>
                          <w:t># Display the saved image in your Jupyter Notebook or Python environment Image('model.png')</w:t>
                        </w:r>
                      </w:p>
                    </w:txbxContent>
                  </v:textbox>
                </v:shape>
                <w10:wrap type="topAndBottom" anchorx="page"/>
              </v:group>
            </w:pict>
          </mc:Fallback>
        </mc:AlternateContent>
      </w:r>
      <w:r>
        <w:rPr>
          <w:noProof/>
        </w:rPr>
        <mc:AlternateContent>
          <mc:Choice Requires="wps">
            <w:drawing>
              <wp:anchor distT="0" distB="0" distL="0" distR="0" simplePos="0" relativeHeight="251754496" behindDoc="1" locked="0" layoutInCell="1" allowOverlap="1" wp14:anchorId="52BC6E26" wp14:editId="21DA8BC3">
                <wp:simplePos x="0" y="0"/>
                <wp:positionH relativeFrom="page">
                  <wp:posOffset>469900</wp:posOffset>
                </wp:positionH>
                <wp:positionV relativeFrom="paragraph">
                  <wp:posOffset>5194300</wp:posOffset>
                </wp:positionV>
                <wp:extent cx="6718300" cy="342900"/>
                <wp:effectExtent l="0" t="0" r="0" b="0"/>
                <wp:wrapTopAndBottom/>
                <wp:docPr id="1361174937"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429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F152B5" w14:textId="77777777" w:rsidR="0099680A" w:rsidRDefault="0099680A" w:rsidP="0099680A">
                            <w:pPr>
                              <w:pStyle w:val="BodyText"/>
                              <w:spacing w:before="123"/>
                              <w:ind w:right="8333"/>
                              <w:jc w:val="right"/>
                            </w:pPr>
                            <w:r>
                              <w:rPr>
                                <w:color w:val="202020"/>
                              </w:rPr>
                              <w:t>history = model_GRU_2.fit(</w:t>
                            </w:r>
                          </w:p>
                          <w:p w14:paraId="0DFED701" w14:textId="77777777" w:rsidR="0099680A" w:rsidRDefault="0099680A" w:rsidP="0099680A">
                            <w:pPr>
                              <w:pStyle w:val="BodyText"/>
                              <w:spacing w:before="32"/>
                              <w:ind w:right="8417"/>
                              <w:jc w:val="right"/>
                            </w:pPr>
                            <w:r>
                              <w:rPr>
                                <w:color w:val="202020"/>
                              </w:rPr>
                              <w:t>X_train, y_trai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BC6E26" id="Text Box 54" o:spid="_x0000_s1173" type="#_x0000_t202" style="position:absolute;margin-left:37pt;margin-top:409pt;width:529pt;height:27pt;z-index:-2515619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" fillcolor="#f6f6f6" stroked="f">
                <v:path arrowok="t"/>
                <v:textbox inset="0,0,0,0">
                  <w:txbxContent>
                    <w:p w14:paraId="5DF152B5" w14:textId="77777777" w:rsidR="0099680A" w:rsidRDefault="0099680A" w:rsidP="0099680A">
                      <w:pPr>
                        <w:pStyle w:val="BodyText"/>
                        <w:spacing w:before="123"/>
                        <w:ind w:right="8333"/>
                        <w:jc w:val="right"/>
                      </w:pPr>
                      <w:r>
                        <w:rPr>
                          <w:color w:val="202020"/>
                        </w:rPr>
                        <w:t>history = model_GRU_2.fit(</w:t>
                      </w:r>
                    </w:p>
                    <w:p w14:paraId="0DFED701" w14:textId="77777777" w:rsidR="0099680A" w:rsidRDefault="0099680A" w:rsidP="0099680A">
                      <w:pPr>
                        <w:pStyle w:val="BodyText"/>
                        <w:spacing w:before="32"/>
                        <w:ind w:right="8417"/>
                        <w:jc w:val="right"/>
                      </w:pPr>
                      <w:r>
                        <w:rPr>
                          <w:color w:val="202020"/>
                        </w:rPr>
                        <w:t>X_train, y_train,</w:t>
                      </w:r>
                    </w:p>
                  </w:txbxContent>
                </v:textbox>
                <w10:wrap type="topAndBottom" anchorx="page"/>
              </v:shape>
            </w:pict>
          </mc:Fallback>
        </mc:AlternateContent>
      </w:r>
    </w:p>
    <w:p w14:paraId="5BA5544F" w14:textId="77777777" w:rsidR="0099680A" w:rsidRDefault="0099680A" w:rsidP="002F06F4">
      <w:pPr>
        <w:rPr>
          <w:sz w:val="5"/>
        </w:rPr>
      </w:pPr>
    </w:p>
    <w:p w14:paraId="70A04120" w14:textId="77777777" w:rsidR="0099680A" w:rsidRDefault="0099680A" w:rsidP="002F06F4">
      <w:pPr>
        <w:rPr>
          <w:sz w:val="5"/>
        </w:rPr>
        <w:sectPr w:rsidR="0099680A">
          <w:pgSz w:w="11900" w:h="16840"/>
          <w:pgMar w:top="480" w:right="340" w:bottom="440" w:left="580" w:header="280" w:footer="258" w:gutter="0"/>
          <w:cols w:space="720"/>
        </w:sectPr>
      </w:pPr>
    </w:p>
    <w:p w14:paraId="4EEF4E14" w14:textId="77777777" w:rsidR="0099680A" w:rsidRDefault="0099680A" w:rsidP="002F06F4">
      <w:pPr>
        <w:rPr>
          <w:sz w:val="5"/>
        </w:rPr>
      </w:pPr>
    </w:p>
    <w:p w14:paraId="4D932D02" w14:textId="77777777" w:rsidR="0099680A" w:rsidRDefault="0099680A" w:rsidP="002F06F4">
      <w:pPr>
        <w:rPr>
          <w:sz w:val="20"/>
        </w:rPr>
      </w:pPr>
      <w:r>
        <w:rPr>
          <w:noProof/>
          <w:sz w:val="20"/>
        </w:rPr>
        <mc:AlternateContent>
          <mc:Choice Requires="wps">
            <w:drawing>
              <wp:inline distT="0" distB="0" distL="0" distR="0" wp14:anchorId="58307727" wp14:editId="5657FFAA">
                <wp:extent cx="6718300" cy="666750"/>
                <wp:effectExtent l="0" t="0" r="0" b="0"/>
                <wp:docPr id="508250885"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6667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5AF132" w14:textId="77777777" w:rsidR="0099680A" w:rsidRDefault="0099680A" w:rsidP="0099680A">
                            <w:pPr>
                              <w:pStyle w:val="BodyText"/>
                              <w:spacing w:before="23" w:line="288" w:lineRule="auto"/>
                              <w:ind w:left="732" w:right="8651"/>
                            </w:pPr>
                            <w:r>
                              <w:rPr>
                                <w:color w:val="202020"/>
                              </w:rPr>
                              <w:t>batch_size=64, epochs=21,</w:t>
                            </w:r>
                          </w:p>
                          <w:p w14:paraId="0FE3EE86" w14:textId="77777777" w:rsidR="0099680A" w:rsidRDefault="0099680A" w:rsidP="0099680A">
                            <w:pPr>
                              <w:pStyle w:val="BodyText"/>
                              <w:spacing w:line="158" w:lineRule="exact"/>
                              <w:ind w:left="732"/>
                            </w:pPr>
                            <w:r>
                              <w:rPr>
                                <w:color w:val="202020"/>
                              </w:rPr>
                              <w:t>validation_data=(X_vald, y_val),</w:t>
                            </w:r>
                          </w:p>
                          <w:p w14:paraId="3642389D" w14:textId="77777777" w:rsidR="0099680A" w:rsidRDefault="0099680A" w:rsidP="0099680A">
                            <w:pPr>
                              <w:pStyle w:val="BodyText"/>
                              <w:spacing w:before="32"/>
                              <w:ind w:left="732"/>
                            </w:pPr>
                            <w:r>
                              <w:rPr>
                                <w:color w:val="202020"/>
                              </w:rPr>
                              <w:t>verbose=1 # Set verbose to 0 to avoid printing training logs</w:t>
                            </w:r>
                          </w:p>
                          <w:p w14:paraId="25829FC6" w14:textId="77777777" w:rsidR="0099680A" w:rsidRDefault="0099680A" w:rsidP="0099680A">
                            <w:pPr>
                              <w:pStyle w:val="BodyText"/>
                              <w:spacing w:before="31"/>
                              <w:ind w:left="396"/>
                            </w:pPr>
                            <w:r>
                              <w:rPr>
                                <w:color w:val="202020"/>
                              </w:rPr>
                              <w:t>)</w:t>
                            </w:r>
                          </w:p>
                        </w:txbxContent>
                      </wps:txbx>
                      <wps:bodyPr rot="0" vert="horz" wrap="square" lIns="0" tIns="0" rIns="0" bIns="0" anchor="t" anchorCtr="0" upright="1">
                        <a:noAutofit/>
                      </wps:bodyPr>
                    </wps:wsp>
                  </a:graphicData>
                </a:graphic>
              </wp:inline>
            </w:drawing>
          </mc:Choice>
          <mc:Fallback>
            <w:pict>
              <v:shape w14:anchorId="58307727" id="Text Box 53" o:spid="_x0000_s1174" type="#_x0000_t202" style="width:529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" fillcolor="#f6f6f6" stroked="f">
                <v:path arrowok="t"/>
                <v:textbox inset="0,0,0,0">
                  <w:txbxContent>
                    <w:p w14:paraId="645AF132" w14:textId="77777777" w:rsidR="0099680A" w:rsidRDefault="0099680A" w:rsidP="0099680A">
                      <w:pPr>
                        <w:pStyle w:val="BodyText"/>
                        <w:spacing w:before="23" w:line="288" w:lineRule="auto"/>
                        <w:ind w:left="732" w:right="8651"/>
                      </w:pPr>
                      <w:r>
                        <w:rPr>
                          <w:color w:val="202020"/>
                        </w:rPr>
                        <w:t>batch_size=64, epochs=21,</w:t>
                      </w:r>
                    </w:p>
                    <w:p w14:paraId="0FE3EE86" w14:textId="77777777" w:rsidR="0099680A" w:rsidRDefault="0099680A" w:rsidP="0099680A">
                      <w:pPr>
                        <w:pStyle w:val="BodyText"/>
                        <w:spacing w:line="158" w:lineRule="exact"/>
                        <w:ind w:left="732"/>
                      </w:pPr>
                      <w:r>
                        <w:rPr>
                          <w:color w:val="202020"/>
                        </w:rPr>
                        <w:t>validation_data=(X_vald, y_val),</w:t>
                      </w:r>
                    </w:p>
                    <w:p w14:paraId="3642389D" w14:textId="77777777" w:rsidR="0099680A" w:rsidRDefault="0099680A" w:rsidP="0099680A">
                      <w:pPr>
                        <w:pStyle w:val="BodyText"/>
                        <w:spacing w:before="32"/>
                        <w:ind w:left="732"/>
                      </w:pPr>
                      <w:r>
                        <w:rPr>
                          <w:color w:val="202020"/>
                        </w:rPr>
                        <w:t>verbose=1 # Set verbose to 0 to avoid printing training logs</w:t>
                      </w:r>
                    </w:p>
                    <w:p w14:paraId="25829FC6" w14:textId="77777777" w:rsidR="0099680A" w:rsidRDefault="0099680A" w:rsidP="0099680A">
                      <w:pPr>
                        <w:pStyle w:val="BodyText"/>
                        <w:spacing w:before="31"/>
                        <w:ind w:left="396"/>
                      </w:pPr>
                      <w:r>
                        <w:rPr>
                          <w:color w:val="202020"/>
                        </w:rPr>
                        <w:t>)</w:t>
                      </w:r>
                    </w:p>
                  </w:txbxContent>
                </v:textbox>
                <w10:anchorlock/>
              </v:shape>
            </w:pict>
          </mc:Fallback>
        </mc:AlternateContent>
      </w:r>
    </w:p>
    <w:p w14:paraId="2232741B" w14:textId="77777777" w:rsidR="0099680A" w:rsidRDefault="0099680A" w:rsidP="002F06F4">
      <w:pPr>
        <w:rPr>
          <w:rFonts w:ascii="Roboto"/>
          <w:sz w:val="12"/>
        </w:rPr>
      </w:pPr>
      <w:r>
        <w:rPr>
          <w:rFonts w:ascii="Roboto"/>
          <w:color w:val="202020"/>
          <w:sz w:val="12"/>
        </w:rPr>
        <w:t>Show hidden output</w:t>
      </w:r>
    </w:p>
    <w:p w14:paraId="049CE323" w14:textId="77777777" w:rsidR="0099680A" w:rsidRDefault="0099680A" w:rsidP="002F06F4">
      <w:pPr>
        <w:rPr>
          <w:rFonts w:ascii="Roboto"/>
          <w:sz w:val="19"/>
        </w:rPr>
      </w:pPr>
    </w:p>
    <w:p w14:paraId="11C27974" w14:textId="77777777" w:rsidR="0099680A" w:rsidRDefault="0099680A" w:rsidP="002F06F4">
      <w:r>
        <w:rPr>
          <w:noProof/>
        </w:rPr>
        <mc:AlternateContent>
          <mc:Choice Requires="wps">
            <w:drawing>
              <wp:anchor distT="0" distB="0" distL="114300" distR="114300" simplePos="0" relativeHeight="251689984" behindDoc="1" locked="0" layoutInCell="1" allowOverlap="1" wp14:anchorId="08F7F733" wp14:editId="2BD31C39">
                <wp:simplePos x="0" y="0"/>
                <wp:positionH relativeFrom="page">
                  <wp:posOffset>469900</wp:posOffset>
                </wp:positionH>
                <wp:positionV relativeFrom="paragraph">
                  <wp:posOffset>-21590</wp:posOffset>
                </wp:positionV>
                <wp:extent cx="6718300" cy="7727950"/>
                <wp:effectExtent l="0" t="0" r="0" b="0"/>
                <wp:wrapNone/>
                <wp:docPr id="411149651"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718300" cy="77279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170CC2" id="Rectangle 52" o:spid="_x0000_s1026" style="position:absolute;margin-left:37pt;margin-top:-1.7pt;width:529pt;height:608.5pt;z-index:-2516264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" fillcolor="#f6f6f6" stroked="f">
                <v:path arrowok="t"/>
                <w10:wrap anchorx="page"/>
              </v:rect>
            </w:pict>
          </mc:Fallback>
        </mc:AlternateContent>
      </w:r>
      <w:r>
        <w:rPr>
          <w:color w:val="202020"/>
        </w:rPr>
        <w:t># Assuming you have already trained your 'model_GRU_2' and have test data 'X_test' and 'y_test' y_pred = model_GRU_2.predict(X_test)</w:t>
      </w:r>
    </w:p>
    <w:p w14:paraId="6CBA1268" w14:textId="77777777" w:rsidR="0099680A" w:rsidRDefault="0099680A" w:rsidP="002F06F4">
      <w:pPr>
        <w:rPr>
          <w:sz w:val="16"/>
        </w:rPr>
      </w:pPr>
    </w:p>
    <w:p w14:paraId="3961139F" w14:textId="77777777" w:rsidR="0099680A" w:rsidRDefault="0099680A" w:rsidP="002F06F4">
      <w:r>
        <w:rPr>
          <w:color w:val="202020"/>
        </w:rPr>
        <w:t># Visualize Training and Validation Loss plt.figure(figsize=(10, 6)) plt.plot(history.history['loss'], label='Training Loss')</w:t>
      </w:r>
    </w:p>
    <w:p w14:paraId="5C3A8DB5" w14:textId="77777777" w:rsidR="0099680A" w:rsidRDefault="0099680A" w:rsidP="002F06F4">
      <w:r>
        <w:rPr>
          <w:color w:val="202020"/>
        </w:rPr>
        <w:t>plt.plot(history.history['val_loss'], label='Validation Loss') plt.xlabel('Epochs')</w:t>
      </w:r>
    </w:p>
    <w:p w14:paraId="4D5B3584" w14:textId="77777777" w:rsidR="0099680A" w:rsidRDefault="0099680A" w:rsidP="002F06F4">
      <w:r>
        <w:rPr>
          <w:color w:val="202020"/>
        </w:rPr>
        <w:t>plt.ylabel('Loss') plt.legend()</w:t>
      </w:r>
    </w:p>
    <w:p w14:paraId="3F20DDD9" w14:textId="77777777" w:rsidR="0099680A" w:rsidRDefault="0099680A" w:rsidP="002F06F4">
      <w:r>
        <w:rPr>
          <w:color w:val="202020"/>
        </w:rPr>
        <w:t>plt.title('Training and Validation Loss') plt.show()</w:t>
      </w:r>
    </w:p>
    <w:p w14:paraId="6AEB9FF3" w14:textId="77777777" w:rsidR="0099680A" w:rsidRDefault="0099680A" w:rsidP="002F06F4">
      <w:pPr>
        <w:rPr>
          <w:sz w:val="16"/>
        </w:rPr>
      </w:pPr>
    </w:p>
    <w:p w14:paraId="6C643079" w14:textId="77777777" w:rsidR="0099680A" w:rsidRDefault="0099680A" w:rsidP="002F06F4">
      <w:r>
        <w:rPr>
          <w:color w:val="202020"/>
        </w:rPr>
        <w:t># Calculate confusion matrix y_true = np.argmax(y_test,</w:t>
      </w:r>
      <w:r>
        <w:rPr>
          <w:color w:val="202020"/>
          <w:spacing w:val="3"/>
        </w:rPr>
        <w:t xml:space="preserve"> </w:t>
      </w:r>
      <w:r>
        <w:rPr>
          <w:color w:val="202020"/>
          <w:spacing w:val="-3"/>
        </w:rPr>
        <w:t>axis=1)</w:t>
      </w:r>
    </w:p>
    <w:p w14:paraId="5AA49442" w14:textId="77777777" w:rsidR="0099680A" w:rsidRDefault="0099680A" w:rsidP="002F06F4">
      <w:r>
        <w:rPr>
          <w:color w:val="202020"/>
        </w:rPr>
        <w:t>y_pred_classes = np.argmax(y_pred, axis=1)</w:t>
      </w:r>
    </w:p>
    <w:p w14:paraId="76D87D04" w14:textId="77777777" w:rsidR="0099680A" w:rsidRDefault="0099680A" w:rsidP="002F06F4">
      <w:r>
        <w:rPr>
          <w:color w:val="202020"/>
        </w:rPr>
        <w:t>confusion = confusion_matrix(y_true, y_pred_classes)</w:t>
      </w:r>
    </w:p>
    <w:p w14:paraId="6A4108DF" w14:textId="77777777" w:rsidR="0099680A" w:rsidRDefault="0099680A" w:rsidP="002F06F4">
      <w:pPr>
        <w:rPr>
          <w:sz w:val="19"/>
        </w:rPr>
      </w:pPr>
    </w:p>
    <w:p w14:paraId="5BFE4E1E" w14:textId="77777777" w:rsidR="0099680A" w:rsidRDefault="0099680A" w:rsidP="002F06F4">
      <w:r>
        <w:rPr>
          <w:color w:val="202020"/>
        </w:rPr>
        <w:t># Plot confusion matrix plt.figure(figsize=(8, 6))</w:t>
      </w:r>
    </w:p>
    <w:p w14:paraId="4607BF72" w14:textId="77777777" w:rsidR="0099680A" w:rsidRDefault="0099680A" w:rsidP="002F06F4">
      <w:r>
        <w:rPr>
          <w:color w:val="202020"/>
        </w:rPr>
        <w:t>plt.imshow(confusion, interpolation='nearest', cmap=plt.cm.Blues) plt.title('Confusion Matrix')</w:t>
      </w:r>
    </w:p>
    <w:p w14:paraId="32485D7E" w14:textId="77777777" w:rsidR="0099680A" w:rsidRDefault="0099680A" w:rsidP="002F06F4">
      <w:r>
        <w:rPr>
          <w:color w:val="202020"/>
        </w:rPr>
        <w:t>plt.colorbar()</w:t>
      </w:r>
    </w:p>
    <w:p w14:paraId="1D3785E4" w14:textId="77777777" w:rsidR="0099680A" w:rsidRDefault="0099680A" w:rsidP="002F06F4">
      <w:r>
        <w:rPr>
          <w:color w:val="202020"/>
        </w:rPr>
        <w:t>classes = ['joy', 'fear', 'neutral', 'love', 'sadness', 'other'] # Replace with your class labels tick_marks = np.arange(len(classes))</w:t>
      </w:r>
    </w:p>
    <w:p w14:paraId="76182A81" w14:textId="77777777" w:rsidR="0099680A" w:rsidRDefault="0099680A" w:rsidP="002F06F4">
      <w:r>
        <w:rPr>
          <w:color w:val="202020"/>
        </w:rPr>
        <w:t>plt.xticks(tick_marks, classes, rotation=45) plt.yticks(tick_marks, classes) plt.xlabel('Predicted Labels') plt.ylabel('True Labels')</w:t>
      </w:r>
    </w:p>
    <w:p w14:paraId="18239D4A" w14:textId="77777777" w:rsidR="0099680A" w:rsidRDefault="0099680A" w:rsidP="002F06F4">
      <w:pPr>
        <w:rPr>
          <w:sz w:val="16"/>
        </w:rPr>
      </w:pPr>
    </w:p>
    <w:p w14:paraId="2955CE44" w14:textId="77777777" w:rsidR="0099680A" w:rsidRDefault="0099680A" w:rsidP="002F06F4">
      <w:r>
        <w:rPr>
          <w:color w:val="202020"/>
        </w:rPr>
        <w:t># Display confusion matrix values on the plot for i in range(len(classes)):</w:t>
      </w:r>
    </w:p>
    <w:p w14:paraId="5BD6CAE3" w14:textId="77777777" w:rsidR="0099680A" w:rsidRDefault="0099680A" w:rsidP="002F06F4">
      <w:r>
        <w:rPr>
          <w:color w:val="202020"/>
        </w:rPr>
        <w:t>for j in range(len(classes)):</w:t>
      </w:r>
    </w:p>
    <w:p w14:paraId="5A324B8B" w14:textId="77777777" w:rsidR="0099680A" w:rsidRDefault="0099680A" w:rsidP="002F06F4">
      <w:r>
        <w:rPr>
          <w:color w:val="202020"/>
        </w:rPr>
        <w:t>plt.text(j, i, str(confusion[i][j]), horizontalalignment='center', color='white' if confusion[i][j] &gt; confusion.max() plt.show()</w:t>
      </w:r>
    </w:p>
    <w:p w14:paraId="5688EE9C" w14:textId="77777777" w:rsidR="0099680A" w:rsidRDefault="0099680A" w:rsidP="002F06F4">
      <w:r>
        <w:rPr>
          <w:color w:val="202020"/>
        </w:rPr>
        <w:t># Classification Report</w:t>
      </w:r>
    </w:p>
    <w:p w14:paraId="5E36ABB7" w14:textId="77777777" w:rsidR="0099680A" w:rsidRDefault="0099680A" w:rsidP="002F06F4">
      <w:r>
        <w:rPr>
          <w:color w:val="202020"/>
        </w:rPr>
        <w:t>print("Classification Report:\n", classification_report(y_true, y_pred_classes))</w:t>
      </w:r>
    </w:p>
    <w:p w14:paraId="72666B89" w14:textId="77777777" w:rsidR="0099680A" w:rsidRDefault="0099680A" w:rsidP="002F06F4">
      <w:pPr>
        <w:rPr>
          <w:sz w:val="19"/>
        </w:rPr>
      </w:pPr>
    </w:p>
    <w:p w14:paraId="5E3861BA" w14:textId="77777777" w:rsidR="0099680A" w:rsidRDefault="0099680A" w:rsidP="002F06F4">
      <w:r>
        <w:rPr>
          <w:color w:val="202020"/>
        </w:rPr>
        <w:t># Compute ROC curve and AUC for each class fpr = {}</w:t>
      </w:r>
    </w:p>
    <w:p w14:paraId="3409F942" w14:textId="77777777" w:rsidR="0099680A" w:rsidRDefault="0099680A" w:rsidP="002F06F4">
      <w:r>
        <w:rPr>
          <w:color w:val="202020"/>
        </w:rPr>
        <w:t>tpr = {} roc_auc = {}</w:t>
      </w:r>
    </w:p>
    <w:p w14:paraId="7DAC26E6" w14:textId="77777777" w:rsidR="0099680A" w:rsidRDefault="0099680A" w:rsidP="002F06F4">
      <w:pPr>
        <w:rPr>
          <w:sz w:val="16"/>
        </w:rPr>
      </w:pPr>
    </w:p>
    <w:p w14:paraId="505D4229" w14:textId="77777777" w:rsidR="0099680A" w:rsidRDefault="0099680A" w:rsidP="002F06F4">
      <w:r>
        <w:rPr>
          <w:color w:val="202020"/>
        </w:rPr>
        <w:t>for i in range(len(classes)):</w:t>
      </w:r>
    </w:p>
    <w:p w14:paraId="24BFFB6F" w14:textId="77777777" w:rsidR="0099680A" w:rsidRDefault="0099680A" w:rsidP="002F06F4">
      <w:r>
        <w:rPr>
          <w:color w:val="202020"/>
        </w:rPr>
        <w:t>fpr[i], tpr[i], _ = roc_curve(y_true == i, y_pred[:, i]) roc_auc[i] = auc(fpr[i], tpr[i])</w:t>
      </w:r>
    </w:p>
    <w:p w14:paraId="741D914F" w14:textId="77777777" w:rsidR="0099680A" w:rsidRDefault="0099680A" w:rsidP="002F06F4">
      <w:pPr>
        <w:rPr>
          <w:sz w:val="16"/>
        </w:rPr>
      </w:pPr>
    </w:p>
    <w:p w14:paraId="2D5C888C" w14:textId="77777777" w:rsidR="0099680A" w:rsidRDefault="0099680A" w:rsidP="002F06F4">
      <w:r>
        <w:rPr>
          <w:color w:val="202020"/>
        </w:rPr>
        <w:t># Plot ROC curve plt.figure(figsize=(8, 6)) for i in</w:t>
      </w:r>
      <w:r>
        <w:rPr>
          <w:color w:val="202020"/>
          <w:spacing w:val="-16"/>
        </w:rPr>
        <w:t xml:space="preserve"> </w:t>
      </w:r>
      <w:r>
        <w:rPr>
          <w:color w:val="202020"/>
        </w:rPr>
        <w:t>range(len(classes)):</w:t>
      </w:r>
    </w:p>
    <w:p w14:paraId="51EF3EA5" w14:textId="77777777" w:rsidR="0099680A" w:rsidRDefault="0099680A" w:rsidP="002F06F4">
      <w:r>
        <w:rPr>
          <w:color w:val="202020"/>
        </w:rPr>
        <w:t>plt.plot(fpr[i], tpr[i], label=f'Class {i} (AUC = {roc_auc[i]:.2f})')</w:t>
      </w:r>
    </w:p>
    <w:p w14:paraId="62432D56" w14:textId="77777777" w:rsidR="0099680A" w:rsidRDefault="0099680A" w:rsidP="002F06F4">
      <w:pPr>
        <w:rPr>
          <w:sz w:val="19"/>
        </w:rPr>
      </w:pPr>
    </w:p>
    <w:p w14:paraId="462F1D93" w14:textId="77777777" w:rsidR="0099680A" w:rsidRDefault="0099680A" w:rsidP="002F06F4">
      <w:r>
        <w:rPr>
          <w:color w:val="202020"/>
        </w:rPr>
        <w:t>plt.plot([0, 1], [0, 1], 'k--')</w:t>
      </w:r>
    </w:p>
    <w:p w14:paraId="188E685F" w14:textId="77777777" w:rsidR="0099680A" w:rsidRDefault="0099680A" w:rsidP="002F06F4">
      <w:r>
        <w:rPr>
          <w:color w:val="202020"/>
        </w:rPr>
        <w:t>plt.xlim([0.0, 1.0])</w:t>
      </w:r>
    </w:p>
    <w:p w14:paraId="2A46C16E" w14:textId="77777777" w:rsidR="0099680A" w:rsidRDefault="0099680A" w:rsidP="002F06F4">
      <w:r>
        <w:rPr>
          <w:color w:val="202020"/>
        </w:rPr>
        <w:t>plt.ylim([0.0, 1.05]) plt.xlabel('False Positive Rate') plt.ylabel('True Positive Rate')</w:t>
      </w:r>
    </w:p>
    <w:p w14:paraId="77776649" w14:textId="77777777" w:rsidR="0099680A" w:rsidRDefault="0099680A" w:rsidP="002F06F4">
      <w:r>
        <w:rPr>
          <w:color w:val="202020"/>
        </w:rPr>
        <w:t>plt.title('Receiver Operating Characteristic (ROC)') plt.legend(loc="lower right")</w:t>
      </w:r>
    </w:p>
    <w:p w14:paraId="3A9BE9BE" w14:textId="77777777" w:rsidR="0099680A" w:rsidRDefault="0099680A" w:rsidP="002F06F4">
      <w:r>
        <w:rPr>
          <w:color w:val="202020"/>
        </w:rPr>
        <w:t>plt.show()</w:t>
      </w:r>
    </w:p>
    <w:p w14:paraId="0A62F52B" w14:textId="77777777" w:rsidR="0099680A" w:rsidRDefault="0099680A" w:rsidP="002F06F4">
      <w:pPr>
        <w:sectPr w:rsidR="0099680A">
          <w:pgSz w:w="11900" w:h="16840"/>
          <w:pgMar w:top="480" w:right="340" w:bottom="440" w:left="580" w:header="280" w:footer="258" w:gutter="0"/>
          <w:cols w:space="720"/>
        </w:sectPr>
      </w:pPr>
    </w:p>
    <w:p w14:paraId="11642F9E" w14:textId="77777777" w:rsidR="0099680A" w:rsidRDefault="0099680A" w:rsidP="002F06F4">
      <w:pPr>
        <w:rPr>
          <w:sz w:val="11"/>
        </w:rPr>
      </w:pPr>
    </w:p>
    <w:p w14:paraId="4B836E54" w14:textId="77777777" w:rsidR="0099680A" w:rsidRDefault="0099680A" w:rsidP="002F06F4">
      <w:pPr>
        <w:rPr>
          <w:sz w:val="20"/>
        </w:rPr>
      </w:pPr>
      <w:r>
        <w:rPr>
          <w:noProof/>
          <w:sz w:val="20"/>
        </w:rPr>
        <mc:AlternateContent>
          <mc:Choice Requires="wpg">
            <w:drawing>
              <wp:inline distT="0" distB="0" distL="0" distR="0" wp14:anchorId="5CEE6F20" wp14:editId="422A1636">
                <wp:extent cx="3905250" cy="5080000"/>
                <wp:effectExtent l="0" t="0" r="0" b="0"/>
                <wp:docPr id="981166824"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05250" cy="5080000"/>
                          <a:chOff x="0" y="0"/>
                          <a:chExt cx="6150" cy="8000"/>
                        </a:xfrm>
                      </wpg:grpSpPr>
                      <pic:pic xmlns:pic="http://schemas.openxmlformats.org/drawingml/2006/picture">
                        <pic:nvPicPr>
                          <pic:cNvPr id="329460375" name="Picture 51"/>
                          <pic:cNvPicPr>
                            <a:picLocks/>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50" cy="38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72083083" name="Picture 50"/>
                          <pic:cNvPicPr>
                            <a:picLocks/>
                          </pic:cNvPicPr>
                        </pic:nvPicPr>
                        <pic:blipFill>
                          <a:blip r:embed="rId51">
                            <a:extLst>
                              <a:ext uri="{28A0092B-C50C-407E-A947-70E740481C1C}">
                                <a14:useLocalDpi xmlns:a14="http://schemas.microsoft.com/office/drawing/2010/main" val="0"/>
                              </a:ext>
                            </a:extLst>
                          </a:blip>
                          <a:srcRect/>
                          <a:stretch>
                            <a:fillRect/>
                          </a:stretch>
                        </pic:blipFill>
                        <pic:spPr bwMode="auto">
                          <a:xfrm>
                            <a:off x="0" y="3869"/>
                            <a:ext cx="4730" cy="4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35DCE755" id="Group 49" o:spid="_x0000_s1026" style="width:307.5pt;height:400pt;mso-position-horizontal-relative:char;mso-position-vertical-relative:line" coordsize="6150,8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">
                <v:shape id="Picture 51" o:spid="_x0000_s1027" type="#_x0000_t75" style="position:absolute;width:6150;height:38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">
                  <v:imagedata r:id="rId52" o:title=""/>
                  <v:path arrowok="t"/>
                  <o:lock v:ext="edit" aspectratio="f"/>
                </v:shape>
                <v:shape id="Picture 50" o:spid="_x0000_s1028" type="#_x0000_t75" style="position:absolute;top:3869;width:4730;height:41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">
                  <v:imagedata r:id="rId53" o:title=""/>
                  <v:path arrowok="t"/>
                  <o:lock v:ext="edit" aspectratio="f"/>
                </v:shape>
                <w10:anchorlock/>
              </v:group>
            </w:pict>
          </mc:Fallback>
        </mc:AlternateContent>
      </w:r>
    </w:p>
    <w:p w14:paraId="0C2C739F" w14:textId="77777777" w:rsidR="0099680A" w:rsidRDefault="0099680A" w:rsidP="002F06F4">
      <w:r>
        <w:rPr>
          <w:color w:val="202020"/>
        </w:rPr>
        <w:t>Classification Report:</w:t>
      </w:r>
    </w:p>
    <w:tbl>
      <w:tblPr>
        <w:tblW w:w="0" w:type="auto"/>
        <w:tblInd w:w="567" w:type="dxa"/>
        <w:tblLayout w:type="fixed"/>
        <w:tblCellMar>
          <w:left w:w="0" w:type="dxa"/>
          <w:right w:w="0" w:type="dxa"/>
        </w:tblCellMar>
        <w:tblLook w:val="01E0" w:firstRow="1" w:lastRow="1" w:firstColumn="1" w:lastColumn="1" w:noHBand="0" w:noVBand="0"/>
      </w:tblPr>
      <w:tblGrid>
        <w:gridCol w:w="1184"/>
        <w:gridCol w:w="1050"/>
        <w:gridCol w:w="756"/>
        <w:gridCol w:w="882"/>
        <w:gridCol w:w="764"/>
      </w:tblGrid>
      <w:tr w:rsidR="0099680A" w14:paraId="39F2D279" w14:textId="77777777" w:rsidTr="006241A2">
        <w:trPr>
          <w:trHeight w:val="244"/>
        </w:trPr>
        <w:tc>
          <w:tcPr>
            <w:tcW w:w="1184" w:type="dxa"/>
          </w:tcPr>
          <w:p w14:paraId="205C4BD8" w14:textId="77777777" w:rsidR="0099680A" w:rsidRDefault="0099680A" w:rsidP="002F06F4">
            <w:pPr>
              <w:rPr>
                <w:sz w:val="14"/>
              </w:rPr>
            </w:pPr>
          </w:p>
        </w:tc>
        <w:tc>
          <w:tcPr>
            <w:tcW w:w="1050" w:type="dxa"/>
          </w:tcPr>
          <w:p w14:paraId="0FD64FF9" w14:textId="77777777" w:rsidR="0099680A" w:rsidRDefault="0099680A" w:rsidP="002F06F4">
            <w:pPr>
              <w:rPr>
                <w:sz w:val="14"/>
              </w:rPr>
            </w:pPr>
            <w:r>
              <w:rPr>
                <w:color w:val="202020"/>
                <w:sz w:val="14"/>
              </w:rPr>
              <w:t>precision</w:t>
            </w:r>
          </w:p>
        </w:tc>
        <w:tc>
          <w:tcPr>
            <w:tcW w:w="756" w:type="dxa"/>
          </w:tcPr>
          <w:p w14:paraId="2BC6C745" w14:textId="77777777" w:rsidR="0099680A" w:rsidRDefault="0099680A" w:rsidP="002F06F4">
            <w:pPr>
              <w:rPr>
                <w:sz w:val="14"/>
              </w:rPr>
            </w:pPr>
            <w:r>
              <w:rPr>
                <w:color w:val="202020"/>
                <w:sz w:val="14"/>
              </w:rPr>
              <w:t>recall</w:t>
            </w:r>
          </w:p>
        </w:tc>
        <w:tc>
          <w:tcPr>
            <w:tcW w:w="882" w:type="dxa"/>
          </w:tcPr>
          <w:p w14:paraId="03D7644F" w14:textId="77777777" w:rsidR="0099680A" w:rsidRDefault="0099680A" w:rsidP="002F06F4">
            <w:pPr>
              <w:rPr>
                <w:sz w:val="14"/>
              </w:rPr>
            </w:pPr>
            <w:r>
              <w:rPr>
                <w:color w:val="202020"/>
                <w:sz w:val="14"/>
              </w:rPr>
              <w:t>f1-score</w:t>
            </w:r>
          </w:p>
        </w:tc>
        <w:tc>
          <w:tcPr>
            <w:tcW w:w="764" w:type="dxa"/>
          </w:tcPr>
          <w:p w14:paraId="792FCDB0" w14:textId="77777777" w:rsidR="0099680A" w:rsidRDefault="0099680A" w:rsidP="002F06F4">
            <w:pPr>
              <w:rPr>
                <w:sz w:val="14"/>
              </w:rPr>
            </w:pPr>
            <w:r>
              <w:rPr>
                <w:color w:val="202020"/>
                <w:sz w:val="14"/>
              </w:rPr>
              <w:t>support</w:t>
            </w:r>
          </w:p>
        </w:tc>
      </w:tr>
      <w:tr w:rsidR="0099680A" w14:paraId="59879EB8" w14:textId="77777777" w:rsidTr="006241A2">
        <w:trPr>
          <w:trHeight w:val="259"/>
        </w:trPr>
        <w:tc>
          <w:tcPr>
            <w:tcW w:w="1184" w:type="dxa"/>
          </w:tcPr>
          <w:p w14:paraId="33813769" w14:textId="77777777" w:rsidR="0099680A" w:rsidRDefault="0099680A" w:rsidP="002F06F4">
            <w:pPr>
              <w:rPr>
                <w:sz w:val="14"/>
              </w:rPr>
            </w:pPr>
            <w:r>
              <w:rPr>
                <w:color w:val="202020"/>
                <w:sz w:val="14"/>
              </w:rPr>
              <w:t>0</w:t>
            </w:r>
          </w:p>
        </w:tc>
        <w:tc>
          <w:tcPr>
            <w:tcW w:w="1050" w:type="dxa"/>
          </w:tcPr>
          <w:p w14:paraId="7F378D9C" w14:textId="77777777" w:rsidR="0099680A" w:rsidRDefault="0099680A" w:rsidP="002F06F4">
            <w:pPr>
              <w:rPr>
                <w:sz w:val="14"/>
              </w:rPr>
            </w:pPr>
            <w:r>
              <w:rPr>
                <w:color w:val="202020"/>
                <w:sz w:val="14"/>
              </w:rPr>
              <w:t>0.98</w:t>
            </w:r>
          </w:p>
        </w:tc>
        <w:tc>
          <w:tcPr>
            <w:tcW w:w="756" w:type="dxa"/>
          </w:tcPr>
          <w:p w14:paraId="11408B0B" w14:textId="77777777" w:rsidR="0099680A" w:rsidRDefault="0099680A" w:rsidP="002F06F4">
            <w:pPr>
              <w:rPr>
                <w:sz w:val="14"/>
              </w:rPr>
            </w:pPr>
            <w:r>
              <w:rPr>
                <w:color w:val="202020"/>
                <w:sz w:val="14"/>
              </w:rPr>
              <w:t>0.97</w:t>
            </w:r>
          </w:p>
        </w:tc>
        <w:tc>
          <w:tcPr>
            <w:tcW w:w="882" w:type="dxa"/>
          </w:tcPr>
          <w:p w14:paraId="7422D1BA" w14:textId="77777777" w:rsidR="0099680A" w:rsidRDefault="0099680A" w:rsidP="002F06F4">
            <w:pPr>
              <w:rPr>
                <w:sz w:val="14"/>
              </w:rPr>
            </w:pPr>
            <w:r>
              <w:rPr>
                <w:color w:val="202020"/>
                <w:sz w:val="14"/>
              </w:rPr>
              <w:t>0.97</w:t>
            </w:r>
          </w:p>
        </w:tc>
        <w:tc>
          <w:tcPr>
            <w:tcW w:w="764" w:type="dxa"/>
          </w:tcPr>
          <w:p w14:paraId="76D4B744" w14:textId="77777777" w:rsidR="0099680A" w:rsidRDefault="0099680A" w:rsidP="002F06F4">
            <w:pPr>
              <w:rPr>
                <w:sz w:val="14"/>
              </w:rPr>
            </w:pPr>
            <w:r>
              <w:rPr>
                <w:color w:val="202020"/>
                <w:sz w:val="14"/>
              </w:rPr>
              <w:t>6804</w:t>
            </w:r>
          </w:p>
        </w:tc>
      </w:tr>
      <w:tr w:rsidR="0099680A" w14:paraId="7F6979B2" w14:textId="77777777" w:rsidTr="006241A2">
        <w:trPr>
          <w:trHeight w:val="174"/>
        </w:trPr>
        <w:tc>
          <w:tcPr>
            <w:tcW w:w="1184" w:type="dxa"/>
          </w:tcPr>
          <w:p w14:paraId="42E0CBCA" w14:textId="77777777" w:rsidR="0099680A" w:rsidRDefault="0099680A" w:rsidP="002F06F4">
            <w:pPr>
              <w:rPr>
                <w:sz w:val="14"/>
              </w:rPr>
            </w:pPr>
            <w:r>
              <w:rPr>
                <w:color w:val="202020"/>
                <w:sz w:val="14"/>
              </w:rPr>
              <w:t>1</w:t>
            </w:r>
          </w:p>
        </w:tc>
        <w:tc>
          <w:tcPr>
            <w:tcW w:w="1050" w:type="dxa"/>
          </w:tcPr>
          <w:p w14:paraId="44F6E125" w14:textId="77777777" w:rsidR="0099680A" w:rsidRDefault="0099680A" w:rsidP="002F06F4">
            <w:pPr>
              <w:rPr>
                <w:sz w:val="14"/>
              </w:rPr>
            </w:pPr>
            <w:r>
              <w:rPr>
                <w:color w:val="202020"/>
                <w:sz w:val="14"/>
              </w:rPr>
              <w:t>0.95</w:t>
            </w:r>
          </w:p>
        </w:tc>
        <w:tc>
          <w:tcPr>
            <w:tcW w:w="756" w:type="dxa"/>
          </w:tcPr>
          <w:p w14:paraId="4E281D56" w14:textId="77777777" w:rsidR="0099680A" w:rsidRDefault="0099680A" w:rsidP="002F06F4">
            <w:pPr>
              <w:rPr>
                <w:sz w:val="14"/>
              </w:rPr>
            </w:pPr>
            <w:r>
              <w:rPr>
                <w:color w:val="202020"/>
                <w:sz w:val="14"/>
              </w:rPr>
              <w:t>0.98</w:t>
            </w:r>
          </w:p>
        </w:tc>
        <w:tc>
          <w:tcPr>
            <w:tcW w:w="882" w:type="dxa"/>
          </w:tcPr>
          <w:p w14:paraId="73FA3E5C" w14:textId="77777777" w:rsidR="0099680A" w:rsidRDefault="0099680A" w:rsidP="002F06F4">
            <w:pPr>
              <w:rPr>
                <w:sz w:val="14"/>
              </w:rPr>
            </w:pPr>
            <w:r>
              <w:rPr>
                <w:color w:val="202020"/>
                <w:sz w:val="14"/>
              </w:rPr>
              <w:t>0.96</w:t>
            </w:r>
          </w:p>
        </w:tc>
        <w:tc>
          <w:tcPr>
            <w:tcW w:w="764" w:type="dxa"/>
          </w:tcPr>
          <w:p w14:paraId="6237529F" w14:textId="77777777" w:rsidR="0099680A" w:rsidRDefault="0099680A" w:rsidP="002F06F4">
            <w:pPr>
              <w:rPr>
                <w:sz w:val="14"/>
              </w:rPr>
            </w:pPr>
            <w:r>
              <w:rPr>
                <w:color w:val="202020"/>
                <w:sz w:val="14"/>
              </w:rPr>
              <w:t>7371</w:t>
            </w:r>
          </w:p>
        </w:tc>
      </w:tr>
      <w:tr w:rsidR="0099680A" w14:paraId="2CD58959" w14:textId="77777777" w:rsidTr="006241A2">
        <w:trPr>
          <w:trHeight w:val="174"/>
        </w:trPr>
        <w:tc>
          <w:tcPr>
            <w:tcW w:w="1184" w:type="dxa"/>
          </w:tcPr>
          <w:p w14:paraId="0C6E9D00" w14:textId="77777777" w:rsidR="0099680A" w:rsidRDefault="0099680A" w:rsidP="002F06F4">
            <w:pPr>
              <w:rPr>
                <w:sz w:val="14"/>
              </w:rPr>
            </w:pPr>
            <w:r>
              <w:rPr>
                <w:color w:val="202020"/>
                <w:sz w:val="14"/>
              </w:rPr>
              <w:t>2</w:t>
            </w:r>
          </w:p>
        </w:tc>
        <w:tc>
          <w:tcPr>
            <w:tcW w:w="1050" w:type="dxa"/>
          </w:tcPr>
          <w:p w14:paraId="0A89BBE1" w14:textId="77777777" w:rsidR="0099680A" w:rsidRDefault="0099680A" w:rsidP="002F06F4">
            <w:pPr>
              <w:rPr>
                <w:sz w:val="14"/>
              </w:rPr>
            </w:pPr>
            <w:r>
              <w:rPr>
                <w:color w:val="202020"/>
                <w:sz w:val="14"/>
              </w:rPr>
              <w:t>0.99</w:t>
            </w:r>
          </w:p>
        </w:tc>
        <w:tc>
          <w:tcPr>
            <w:tcW w:w="756" w:type="dxa"/>
          </w:tcPr>
          <w:p w14:paraId="60F96706" w14:textId="77777777" w:rsidR="0099680A" w:rsidRDefault="0099680A" w:rsidP="002F06F4">
            <w:pPr>
              <w:rPr>
                <w:sz w:val="14"/>
              </w:rPr>
            </w:pPr>
            <w:r>
              <w:rPr>
                <w:color w:val="202020"/>
                <w:sz w:val="14"/>
              </w:rPr>
              <w:t>0.91</w:t>
            </w:r>
          </w:p>
        </w:tc>
        <w:tc>
          <w:tcPr>
            <w:tcW w:w="882" w:type="dxa"/>
          </w:tcPr>
          <w:p w14:paraId="5AF24B89" w14:textId="77777777" w:rsidR="0099680A" w:rsidRDefault="0099680A" w:rsidP="002F06F4">
            <w:pPr>
              <w:rPr>
                <w:sz w:val="14"/>
              </w:rPr>
            </w:pPr>
            <w:r>
              <w:rPr>
                <w:color w:val="202020"/>
                <w:sz w:val="14"/>
              </w:rPr>
              <w:t>0.95</w:t>
            </w:r>
          </w:p>
        </w:tc>
        <w:tc>
          <w:tcPr>
            <w:tcW w:w="764" w:type="dxa"/>
          </w:tcPr>
          <w:p w14:paraId="1C48B85D" w14:textId="77777777" w:rsidR="0099680A" w:rsidRDefault="0099680A" w:rsidP="002F06F4">
            <w:pPr>
              <w:rPr>
                <w:sz w:val="14"/>
              </w:rPr>
            </w:pPr>
            <w:r>
              <w:rPr>
                <w:color w:val="202020"/>
                <w:sz w:val="14"/>
              </w:rPr>
              <w:t>3042</w:t>
            </w:r>
          </w:p>
        </w:tc>
      </w:tr>
      <w:tr w:rsidR="0099680A" w14:paraId="51DE9ED3" w14:textId="77777777" w:rsidTr="006241A2">
        <w:trPr>
          <w:trHeight w:val="174"/>
        </w:trPr>
        <w:tc>
          <w:tcPr>
            <w:tcW w:w="1184" w:type="dxa"/>
          </w:tcPr>
          <w:p w14:paraId="1702F2B4" w14:textId="77777777" w:rsidR="0099680A" w:rsidRDefault="0099680A" w:rsidP="002F06F4">
            <w:pPr>
              <w:rPr>
                <w:sz w:val="14"/>
              </w:rPr>
            </w:pPr>
            <w:r>
              <w:rPr>
                <w:color w:val="202020"/>
                <w:sz w:val="14"/>
              </w:rPr>
              <w:t>3</w:t>
            </w:r>
          </w:p>
        </w:tc>
        <w:tc>
          <w:tcPr>
            <w:tcW w:w="1050" w:type="dxa"/>
          </w:tcPr>
          <w:p w14:paraId="67258EEC" w14:textId="77777777" w:rsidR="0099680A" w:rsidRDefault="0099680A" w:rsidP="002F06F4">
            <w:pPr>
              <w:rPr>
                <w:sz w:val="14"/>
              </w:rPr>
            </w:pPr>
            <w:r>
              <w:rPr>
                <w:color w:val="202020"/>
                <w:sz w:val="14"/>
              </w:rPr>
              <w:t>0.96</w:t>
            </w:r>
          </w:p>
        </w:tc>
        <w:tc>
          <w:tcPr>
            <w:tcW w:w="756" w:type="dxa"/>
          </w:tcPr>
          <w:p w14:paraId="26E8E208" w14:textId="77777777" w:rsidR="0099680A" w:rsidRDefault="0099680A" w:rsidP="002F06F4">
            <w:pPr>
              <w:rPr>
                <w:sz w:val="14"/>
              </w:rPr>
            </w:pPr>
            <w:r>
              <w:rPr>
                <w:color w:val="202020"/>
                <w:sz w:val="14"/>
              </w:rPr>
              <w:t>0.96</w:t>
            </w:r>
          </w:p>
        </w:tc>
        <w:tc>
          <w:tcPr>
            <w:tcW w:w="882" w:type="dxa"/>
          </w:tcPr>
          <w:p w14:paraId="4F340EC5" w14:textId="77777777" w:rsidR="0099680A" w:rsidRDefault="0099680A" w:rsidP="002F06F4">
            <w:pPr>
              <w:rPr>
                <w:sz w:val="14"/>
              </w:rPr>
            </w:pPr>
            <w:r>
              <w:rPr>
                <w:color w:val="202020"/>
                <w:sz w:val="14"/>
              </w:rPr>
              <w:t>0.96</w:t>
            </w:r>
          </w:p>
        </w:tc>
        <w:tc>
          <w:tcPr>
            <w:tcW w:w="764" w:type="dxa"/>
          </w:tcPr>
          <w:p w14:paraId="1B276872" w14:textId="77777777" w:rsidR="0099680A" w:rsidRDefault="0099680A" w:rsidP="002F06F4">
            <w:pPr>
              <w:rPr>
                <w:sz w:val="14"/>
              </w:rPr>
            </w:pPr>
            <w:r>
              <w:rPr>
                <w:color w:val="202020"/>
                <w:sz w:val="14"/>
              </w:rPr>
              <w:t>6852</w:t>
            </w:r>
          </w:p>
        </w:tc>
      </w:tr>
      <w:tr w:rsidR="0099680A" w14:paraId="63D00B3D" w14:textId="77777777" w:rsidTr="006241A2">
        <w:trPr>
          <w:trHeight w:val="174"/>
        </w:trPr>
        <w:tc>
          <w:tcPr>
            <w:tcW w:w="1184" w:type="dxa"/>
          </w:tcPr>
          <w:p w14:paraId="647FF472" w14:textId="77777777" w:rsidR="0099680A" w:rsidRDefault="0099680A" w:rsidP="002F06F4">
            <w:pPr>
              <w:rPr>
                <w:sz w:val="14"/>
              </w:rPr>
            </w:pPr>
            <w:r>
              <w:rPr>
                <w:color w:val="202020"/>
                <w:sz w:val="14"/>
              </w:rPr>
              <w:t>4</w:t>
            </w:r>
          </w:p>
        </w:tc>
        <w:tc>
          <w:tcPr>
            <w:tcW w:w="1050" w:type="dxa"/>
          </w:tcPr>
          <w:p w14:paraId="1BD1938E" w14:textId="77777777" w:rsidR="0099680A" w:rsidRDefault="0099680A" w:rsidP="002F06F4">
            <w:pPr>
              <w:rPr>
                <w:sz w:val="14"/>
              </w:rPr>
            </w:pPr>
            <w:r>
              <w:rPr>
                <w:color w:val="202020"/>
                <w:sz w:val="14"/>
              </w:rPr>
              <w:t>0.96</w:t>
            </w:r>
          </w:p>
        </w:tc>
        <w:tc>
          <w:tcPr>
            <w:tcW w:w="756" w:type="dxa"/>
          </w:tcPr>
          <w:p w14:paraId="521675C4" w14:textId="77777777" w:rsidR="0099680A" w:rsidRDefault="0099680A" w:rsidP="002F06F4">
            <w:pPr>
              <w:rPr>
                <w:sz w:val="14"/>
              </w:rPr>
            </w:pPr>
            <w:r>
              <w:rPr>
                <w:color w:val="202020"/>
                <w:sz w:val="14"/>
              </w:rPr>
              <w:t>0.98</w:t>
            </w:r>
          </w:p>
        </w:tc>
        <w:tc>
          <w:tcPr>
            <w:tcW w:w="882" w:type="dxa"/>
          </w:tcPr>
          <w:p w14:paraId="42B0CF79" w14:textId="77777777" w:rsidR="0099680A" w:rsidRDefault="0099680A" w:rsidP="002F06F4">
            <w:pPr>
              <w:rPr>
                <w:sz w:val="14"/>
              </w:rPr>
            </w:pPr>
            <w:r>
              <w:rPr>
                <w:color w:val="202020"/>
                <w:sz w:val="14"/>
              </w:rPr>
              <w:t>0.97</w:t>
            </w:r>
          </w:p>
        </w:tc>
        <w:tc>
          <w:tcPr>
            <w:tcW w:w="764" w:type="dxa"/>
          </w:tcPr>
          <w:p w14:paraId="141424AF" w14:textId="77777777" w:rsidR="0099680A" w:rsidRDefault="0099680A" w:rsidP="002F06F4">
            <w:pPr>
              <w:rPr>
                <w:sz w:val="14"/>
              </w:rPr>
            </w:pPr>
            <w:r>
              <w:rPr>
                <w:color w:val="202020"/>
                <w:sz w:val="14"/>
              </w:rPr>
              <w:t>2869</w:t>
            </w:r>
          </w:p>
        </w:tc>
      </w:tr>
      <w:tr w:rsidR="0099680A" w14:paraId="36C4C786" w14:textId="77777777" w:rsidTr="006241A2">
        <w:trPr>
          <w:trHeight w:val="259"/>
        </w:trPr>
        <w:tc>
          <w:tcPr>
            <w:tcW w:w="1184" w:type="dxa"/>
          </w:tcPr>
          <w:p w14:paraId="3F4C0FCE" w14:textId="77777777" w:rsidR="0099680A" w:rsidRDefault="0099680A" w:rsidP="002F06F4">
            <w:pPr>
              <w:rPr>
                <w:sz w:val="14"/>
              </w:rPr>
            </w:pPr>
            <w:r>
              <w:rPr>
                <w:color w:val="202020"/>
                <w:sz w:val="14"/>
              </w:rPr>
              <w:t>5</w:t>
            </w:r>
          </w:p>
        </w:tc>
        <w:tc>
          <w:tcPr>
            <w:tcW w:w="1050" w:type="dxa"/>
          </w:tcPr>
          <w:p w14:paraId="64073A36" w14:textId="77777777" w:rsidR="0099680A" w:rsidRDefault="0099680A" w:rsidP="002F06F4">
            <w:pPr>
              <w:rPr>
                <w:sz w:val="14"/>
              </w:rPr>
            </w:pPr>
            <w:r>
              <w:rPr>
                <w:color w:val="202020"/>
                <w:sz w:val="14"/>
              </w:rPr>
              <w:t>0.97</w:t>
            </w:r>
          </w:p>
        </w:tc>
        <w:tc>
          <w:tcPr>
            <w:tcW w:w="756" w:type="dxa"/>
          </w:tcPr>
          <w:p w14:paraId="0451046F" w14:textId="77777777" w:rsidR="0099680A" w:rsidRDefault="0099680A" w:rsidP="002F06F4">
            <w:pPr>
              <w:rPr>
                <w:sz w:val="14"/>
              </w:rPr>
            </w:pPr>
            <w:r>
              <w:rPr>
                <w:color w:val="202020"/>
                <w:sz w:val="14"/>
              </w:rPr>
              <w:t>0.97</w:t>
            </w:r>
          </w:p>
        </w:tc>
        <w:tc>
          <w:tcPr>
            <w:tcW w:w="882" w:type="dxa"/>
          </w:tcPr>
          <w:p w14:paraId="3323CF7F" w14:textId="77777777" w:rsidR="0099680A" w:rsidRDefault="0099680A" w:rsidP="002F06F4">
            <w:pPr>
              <w:rPr>
                <w:sz w:val="14"/>
              </w:rPr>
            </w:pPr>
            <w:r>
              <w:rPr>
                <w:color w:val="202020"/>
                <w:sz w:val="14"/>
              </w:rPr>
              <w:t>0.97</w:t>
            </w:r>
          </w:p>
        </w:tc>
        <w:tc>
          <w:tcPr>
            <w:tcW w:w="764" w:type="dxa"/>
          </w:tcPr>
          <w:p w14:paraId="7FDC0550" w14:textId="77777777" w:rsidR="0099680A" w:rsidRDefault="0099680A" w:rsidP="002F06F4">
            <w:pPr>
              <w:rPr>
                <w:sz w:val="14"/>
              </w:rPr>
            </w:pPr>
            <w:r>
              <w:rPr>
                <w:color w:val="202020"/>
                <w:sz w:val="14"/>
              </w:rPr>
              <w:t>4841</w:t>
            </w:r>
          </w:p>
        </w:tc>
      </w:tr>
      <w:tr w:rsidR="0099680A" w14:paraId="491121F7" w14:textId="77777777" w:rsidTr="006241A2">
        <w:trPr>
          <w:trHeight w:val="259"/>
        </w:trPr>
        <w:tc>
          <w:tcPr>
            <w:tcW w:w="1184" w:type="dxa"/>
          </w:tcPr>
          <w:p w14:paraId="36272417" w14:textId="77777777" w:rsidR="0099680A" w:rsidRDefault="0099680A" w:rsidP="002F06F4">
            <w:pPr>
              <w:rPr>
                <w:sz w:val="14"/>
              </w:rPr>
            </w:pPr>
            <w:r>
              <w:rPr>
                <w:color w:val="202020"/>
                <w:sz w:val="14"/>
              </w:rPr>
              <w:t>accuracy</w:t>
            </w:r>
          </w:p>
        </w:tc>
        <w:tc>
          <w:tcPr>
            <w:tcW w:w="1050" w:type="dxa"/>
          </w:tcPr>
          <w:p w14:paraId="16A059FA" w14:textId="77777777" w:rsidR="0099680A" w:rsidRDefault="0099680A" w:rsidP="002F06F4">
            <w:pPr>
              <w:rPr>
                <w:sz w:val="14"/>
              </w:rPr>
            </w:pPr>
          </w:p>
        </w:tc>
        <w:tc>
          <w:tcPr>
            <w:tcW w:w="756" w:type="dxa"/>
          </w:tcPr>
          <w:p w14:paraId="20A89A92" w14:textId="77777777" w:rsidR="0099680A" w:rsidRDefault="0099680A" w:rsidP="002F06F4">
            <w:pPr>
              <w:rPr>
                <w:sz w:val="14"/>
              </w:rPr>
            </w:pPr>
          </w:p>
        </w:tc>
        <w:tc>
          <w:tcPr>
            <w:tcW w:w="882" w:type="dxa"/>
          </w:tcPr>
          <w:p w14:paraId="7F3EA934" w14:textId="77777777" w:rsidR="0099680A" w:rsidRDefault="0099680A" w:rsidP="002F06F4">
            <w:pPr>
              <w:rPr>
                <w:sz w:val="14"/>
              </w:rPr>
            </w:pPr>
            <w:r>
              <w:rPr>
                <w:color w:val="202020"/>
                <w:sz w:val="14"/>
              </w:rPr>
              <w:t>0.97</w:t>
            </w:r>
          </w:p>
        </w:tc>
        <w:tc>
          <w:tcPr>
            <w:tcW w:w="764" w:type="dxa"/>
          </w:tcPr>
          <w:p w14:paraId="21EE2BC0" w14:textId="77777777" w:rsidR="0099680A" w:rsidRDefault="0099680A" w:rsidP="002F06F4">
            <w:pPr>
              <w:rPr>
                <w:sz w:val="14"/>
              </w:rPr>
            </w:pPr>
            <w:r>
              <w:rPr>
                <w:color w:val="202020"/>
                <w:sz w:val="14"/>
              </w:rPr>
              <w:t>31779</w:t>
            </w:r>
          </w:p>
        </w:tc>
      </w:tr>
      <w:tr w:rsidR="0099680A" w14:paraId="00DBF9DD" w14:textId="77777777" w:rsidTr="006241A2">
        <w:trPr>
          <w:trHeight w:val="169"/>
        </w:trPr>
        <w:tc>
          <w:tcPr>
            <w:tcW w:w="1184" w:type="dxa"/>
          </w:tcPr>
          <w:p w14:paraId="3150E9EE" w14:textId="77777777" w:rsidR="0099680A" w:rsidRDefault="0099680A" w:rsidP="002F06F4">
            <w:pPr>
              <w:rPr>
                <w:sz w:val="14"/>
              </w:rPr>
            </w:pPr>
            <w:r>
              <w:rPr>
                <w:color w:val="202020"/>
                <w:sz w:val="14"/>
              </w:rPr>
              <w:t>macro avg</w:t>
            </w:r>
          </w:p>
        </w:tc>
        <w:tc>
          <w:tcPr>
            <w:tcW w:w="1050" w:type="dxa"/>
          </w:tcPr>
          <w:p w14:paraId="082B2A34" w14:textId="77777777" w:rsidR="0099680A" w:rsidRDefault="0099680A" w:rsidP="002F06F4">
            <w:pPr>
              <w:rPr>
                <w:sz w:val="14"/>
              </w:rPr>
            </w:pPr>
            <w:r>
              <w:rPr>
                <w:color w:val="202020"/>
                <w:sz w:val="14"/>
              </w:rPr>
              <w:t>0.97</w:t>
            </w:r>
          </w:p>
        </w:tc>
        <w:tc>
          <w:tcPr>
            <w:tcW w:w="756" w:type="dxa"/>
          </w:tcPr>
          <w:p w14:paraId="7AFEBF17" w14:textId="77777777" w:rsidR="0099680A" w:rsidRDefault="0099680A" w:rsidP="002F06F4">
            <w:pPr>
              <w:rPr>
                <w:sz w:val="14"/>
              </w:rPr>
            </w:pPr>
            <w:r>
              <w:rPr>
                <w:color w:val="202020"/>
                <w:sz w:val="14"/>
              </w:rPr>
              <w:t>0.96</w:t>
            </w:r>
          </w:p>
        </w:tc>
        <w:tc>
          <w:tcPr>
            <w:tcW w:w="882" w:type="dxa"/>
          </w:tcPr>
          <w:p w14:paraId="19F5CA05" w14:textId="77777777" w:rsidR="0099680A" w:rsidRDefault="0099680A" w:rsidP="002F06F4">
            <w:pPr>
              <w:rPr>
                <w:sz w:val="14"/>
              </w:rPr>
            </w:pPr>
            <w:r>
              <w:rPr>
                <w:color w:val="202020"/>
                <w:sz w:val="14"/>
              </w:rPr>
              <w:t>0.96</w:t>
            </w:r>
          </w:p>
        </w:tc>
        <w:tc>
          <w:tcPr>
            <w:tcW w:w="764" w:type="dxa"/>
          </w:tcPr>
          <w:p w14:paraId="0553F49E" w14:textId="77777777" w:rsidR="0099680A" w:rsidRDefault="0099680A" w:rsidP="002F06F4">
            <w:pPr>
              <w:rPr>
                <w:sz w:val="14"/>
              </w:rPr>
            </w:pPr>
            <w:r>
              <w:rPr>
                <w:color w:val="202020"/>
                <w:sz w:val="14"/>
              </w:rPr>
              <w:t>31779</w:t>
            </w:r>
          </w:p>
        </w:tc>
      </w:tr>
      <w:tr w:rsidR="0099680A" w14:paraId="1AFBD29B" w14:textId="77777777" w:rsidTr="006241A2">
        <w:trPr>
          <w:trHeight w:val="154"/>
        </w:trPr>
        <w:tc>
          <w:tcPr>
            <w:tcW w:w="1184" w:type="dxa"/>
          </w:tcPr>
          <w:p w14:paraId="120D4A10" w14:textId="77777777" w:rsidR="0099680A" w:rsidRDefault="0099680A" w:rsidP="002F06F4">
            <w:pPr>
              <w:rPr>
                <w:sz w:val="14"/>
              </w:rPr>
            </w:pPr>
            <w:r>
              <w:rPr>
                <w:color w:val="202020"/>
                <w:sz w:val="14"/>
              </w:rPr>
              <w:t>weighted avg</w:t>
            </w:r>
          </w:p>
        </w:tc>
        <w:tc>
          <w:tcPr>
            <w:tcW w:w="1050" w:type="dxa"/>
          </w:tcPr>
          <w:p w14:paraId="22DEF2D3" w14:textId="77777777" w:rsidR="0099680A" w:rsidRDefault="0099680A" w:rsidP="002F06F4">
            <w:pPr>
              <w:rPr>
                <w:sz w:val="14"/>
              </w:rPr>
            </w:pPr>
            <w:r>
              <w:rPr>
                <w:color w:val="202020"/>
                <w:sz w:val="14"/>
              </w:rPr>
              <w:t>0.97</w:t>
            </w:r>
          </w:p>
        </w:tc>
        <w:tc>
          <w:tcPr>
            <w:tcW w:w="756" w:type="dxa"/>
          </w:tcPr>
          <w:p w14:paraId="5E1651AB" w14:textId="77777777" w:rsidR="0099680A" w:rsidRDefault="0099680A" w:rsidP="002F06F4">
            <w:pPr>
              <w:rPr>
                <w:sz w:val="14"/>
              </w:rPr>
            </w:pPr>
            <w:r>
              <w:rPr>
                <w:color w:val="202020"/>
                <w:sz w:val="14"/>
              </w:rPr>
              <w:t>0.97</w:t>
            </w:r>
          </w:p>
        </w:tc>
        <w:tc>
          <w:tcPr>
            <w:tcW w:w="882" w:type="dxa"/>
          </w:tcPr>
          <w:p w14:paraId="1947FA7B" w14:textId="77777777" w:rsidR="0099680A" w:rsidRDefault="0099680A" w:rsidP="002F06F4">
            <w:pPr>
              <w:rPr>
                <w:sz w:val="14"/>
              </w:rPr>
            </w:pPr>
            <w:r>
              <w:rPr>
                <w:color w:val="202020"/>
                <w:sz w:val="14"/>
              </w:rPr>
              <w:t>0.97</w:t>
            </w:r>
          </w:p>
        </w:tc>
        <w:tc>
          <w:tcPr>
            <w:tcW w:w="764" w:type="dxa"/>
          </w:tcPr>
          <w:p w14:paraId="79610B4F" w14:textId="77777777" w:rsidR="0099680A" w:rsidRDefault="0099680A" w:rsidP="002F06F4">
            <w:pPr>
              <w:rPr>
                <w:sz w:val="14"/>
              </w:rPr>
            </w:pPr>
            <w:r>
              <w:rPr>
                <w:color w:val="202020"/>
                <w:sz w:val="14"/>
              </w:rPr>
              <w:t>31779</w:t>
            </w:r>
          </w:p>
        </w:tc>
      </w:tr>
    </w:tbl>
    <w:p w14:paraId="49CB565B" w14:textId="77777777" w:rsidR="0099680A" w:rsidRDefault="0099680A" w:rsidP="002F06F4">
      <w:pPr>
        <w:rPr>
          <w:sz w:val="12"/>
        </w:rPr>
      </w:pPr>
      <w:r>
        <w:rPr>
          <w:noProof/>
        </w:rPr>
        <w:lastRenderedPageBreak/>
        <mc:AlternateContent>
          <mc:Choice Requires="wpg">
            <w:drawing>
              <wp:anchor distT="0" distB="0" distL="0" distR="0" simplePos="0" relativeHeight="251755520" behindDoc="1" locked="0" layoutInCell="1" allowOverlap="1" wp14:anchorId="63A2EB8F" wp14:editId="7C33B3E6">
                <wp:simplePos x="0" y="0"/>
                <wp:positionH relativeFrom="page">
                  <wp:posOffset>469900</wp:posOffset>
                </wp:positionH>
                <wp:positionV relativeFrom="paragraph">
                  <wp:posOffset>118110</wp:posOffset>
                </wp:positionV>
                <wp:extent cx="6718300" cy="3327400"/>
                <wp:effectExtent l="0" t="0" r="0" b="0"/>
                <wp:wrapTopAndBottom/>
                <wp:docPr id="408767733"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18300" cy="3327400"/>
                          <a:chOff x="740" y="186"/>
                          <a:chExt cx="10580" cy="5240"/>
                        </a:xfrm>
                      </wpg:grpSpPr>
                      <pic:pic xmlns:pic="http://schemas.openxmlformats.org/drawingml/2006/picture">
                        <pic:nvPicPr>
                          <pic:cNvPr id="389099849" name="Picture 48"/>
                          <pic:cNvPicPr>
                            <a:picLocks/>
                          </pic:cNvPicPr>
                        </pic:nvPicPr>
                        <pic:blipFill>
                          <a:blip r:embed="rId54">
                            <a:extLst>
                              <a:ext uri="{28A0092B-C50C-407E-A947-70E740481C1C}">
                                <a14:useLocalDpi xmlns:a14="http://schemas.microsoft.com/office/drawing/2010/main" val="0"/>
                              </a:ext>
                            </a:extLst>
                          </a:blip>
                          <a:srcRect/>
                          <a:stretch>
                            <a:fillRect/>
                          </a:stretch>
                        </pic:blipFill>
                        <pic:spPr bwMode="auto">
                          <a:xfrm>
                            <a:off x="1190" y="185"/>
                            <a:ext cx="5050" cy="38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3182497" name="Text Box 47"/>
                        <wps:cNvSpPr txBox="1">
                          <a:spLocks/>
                        </wps:cNvSpPr>
                        <wps:spPr bwMode="auto">
                          <a:xfrm>
                            <a:off x="740" y="2785"/>
                            <a:ext cx="10580" cy="264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F08360" w14:textId="77777777" w:rsidR="0099680A" w:rsidRDefault="0099680A" w:rsidP="0099680A">
                              <w:pPr>
                                <w:spacing w:before="123" w:line="576" w:lineRule="auto"/>
                                <w:ind w:left="59" w:right="2687"/>
                                <w:rPr>
                                  <w:sz w:val="14"/>
                                </w:rPr>
                              </w:pPr>
                              <w:r>
                                <w:rPr>
                                  <w:color w:val="202020"/>
                                  <w:sz w:val="14"/>
                                </w:rPr>
                                <w:t># Load the pre-trained GRU model (replace './GRU_sentiment_analysis.h5' with your model path) loaded_model = load_model('./GRU_sentiment_analysis.h5')</w:t>
                              </w:r>
                            </w:p>
                            <w:p w14:paraId="41ECE40C" w14:textId="77777777" w:rsidR="0099680A" w:rsidRDefault="0099680A" w:rsidP="0099680A">
                              <w:pPr>
                                <w:spacing w:line="157" w:lineRule="exact"/>
                                <w:ind w:left="59"/>
                                <w:rPr>
                                  <w:sz w:val="14"/>
                                </w:rPr>
                              </w:pPr>
                              <w:r>
                                <w:rPr>
                                  <w:color w:val="202020"/>
                                  <w:sz w:val="14"/>
                                </w:rPr>
                                <w:t># Define your input text</w:t>
                              </w:r>
                            </w:p>
                            <w:p w14:paraId="37F588F6" w14:textId="77777777" w:rsidR="0099680A" w:rsidRDefault="0099680A" w:rsidP="0099680A">
                              <w:pPr>
                                <w:spacing w:before="32"/>
                                <w:ind w:left="59"/>
                                <w:rPr>
                                  <w:sz w:val="14"/>
                                </w:rPr>
                              </w:pPr>
                              <w:r>
                                <w:rPr>
                                  <w:color w:val="202020"/>
                                  <w:sz w:val="14"/>
                                </w:rPr>
                                <w:t>input_text = "i am sad i am not on schedule for thesis"</w:t>
                              </w:r>
                            </w:p>
                            <w:p w14:paraId="61940EB8" w14:textId="77777777" w:rsidR="0099680A" w:rsidRDefault="0099680A" w:rsidP="0099680A">
                              <w:pPr>
                                <w:spacing w:before="6"/>
                                <w:rPr>
                                  <w:sz w:val="19"/>
                                </w:rPr>
                              </w:pPr>
                            </w:p>
                            <w:p w14:paraId="0805A262" w14:textId="77777777" w:rsidR="0099680A" w:rsidRDefault="0099680A" w:rsidP="0099680A">
                              <w:pPr>
                                <w:spacing w:line="288" w:lineRule="auto"/>
                                <w:ind w:left="59" w:right="5208"/>
                                <w:rPr>
                                  <w:sz w:val="14"/>
                                </w:rPr>
                              </w:pPr>
                              <w:r>
                                <w:rPr>
                                  <w:color w:val="202020"/>
                                  <w:sz w:val="14"/>
                                </w:rPr>
                                <w:t># Tokenize words (use the same tokenizer you used for training) tokenizer = Tokenizer(oov_token='UNK') tokenizer.fit_on_texts(pd.concat([X_trn, X_tst], axis=0))</w:t>
                              </w:r>
                            </w:p>
                            <w:p w14:paraId="5B332E8A" w14:textId="77777777" w:rsidR="0099680A" w:rsidRDefault="0099680A" w:rsidP="0099680A">
                              <w:pPr>
                                <w:spacing w:before="7"/>
                                <w:rPr>
                                  <w:sz w:val="16"/>
                                </w:rPr>
                              </w:pPr>
                            </w:p>
                            <w:p w14:paraId="558D5307" w14:textId="77777777" w:rsidR="0099680A" w:rsidRDefault="0099680A" w:rsidP="0099680A">
                              <w:pPr>
                                <w:spacing w:before="1"/>
                                <w:ind w:left="59"/>
                                <w:rPr>
                                  <w:sz w:val="14"/>
                                </w:rPr>
                              </w:pPr>
                              <w:r>
                                <w:rPr>
                                  <w:color w:val="202020"/>
                                  <w:sz w:val="14"/>
                                </w:rPr>
                                <w:t># Convert input text to sequences</w:t>
                              </w:r>
                            </w:p>
                            <w:p w14:paraId="29B706CA" w14:textId="77777777" w:rsidR="0099680A" w:rsidRDefault="0099680A" w:rsidP="0099680A">
                              <w:pPr>
                                <w:spacing w:before="31"/>
                                <w:ind w:left="59"/>
                                <w:rPr>
                                  <w:sz w:val="14"/>
                                </w:rPr>
                              </w:pPr>
                              <w:r>
                                <w:rPr>
                                  <w:color w:val="202020"/>
                                  <w:sz w:val="14"/>
                                </w:rPr>
                                <w:t>input_sequence = tokenizer.texts_to_sequences([input_text])</w:t>
                              </w:r>
                            </w:p>
                          </w:txbxContent>
                        </wps:txbx>
                        <wps:bodyPr rot="0" vert="horz" wrap="square" lIns="0" tIns="0" rIns="0" bIns="0" anchor="t" anchorCtr="0" upright="1">
                          <a:noAutofit/>
                        </wps:bodyPr>
                      </wps:wsp>
                      <wps:wsp>
                        <wps:cNvPr id="1841451981" name="Text Box 46"/>
                        <wps:cNvSpPr txBox="1">
                          <a:spLocks/>
                        </wps:cNvSpPr>
                        <wps:spPr bwMode="auto">
                          <a:xfrm>
                            <a:off x="740" y="2275"/>
                            <a:ext cx="10580" cy="39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590271" w14:textId="77777777" w:rsidR="0099680A" w:rsidRDefault="0099680A" w:rsidP="0099680A">
                              <w:pPr>
                                <w:spacing w:before="123"/>
                                <w:ind w:left="59"/>
                                <w:rPr>
                                  <w:sz w:val="14"/>
                                </w:rPr>
                              </w:pPr>
                              <w:r>
                                <w:rPr>
                                  <w:color w:val="202020"/>
                                  <w:sz w:val="14"/>
                                </w:rPr>
                                <w:t>model_GRU_2.save('./GRU_2_sentiment_analysis.h5')</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3A2EB8F" id="Group 45" o:spid="_x0000_s1175" style="position:absolute;margin-left:37pt;margin-top:9.3pt;width:529pt;height:262pt;z-index:-251560960;mso-wrap-distance-left:0;mso-wrap-distance-right:0;mso-position-horizontal-relative:page;mso-position-vertical-relative:text" coordorigin="740,186" coordsize="10580,52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">
                <v:shape id="Picture 48" o:spid="_x0000_s1176" type="#_x0000_t75" style="position:absolute;left:1190;top:185;width:5050;height:38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">
                  <v:imagedata r:id="rId55" o:title=""/>
                  <v:path arrowok="t"/>
                  <o:lock v:ext="edit" aspectratio="f"/>
                </v:shape>
                <v:shape id="Text Box 47" o:spid="_x0000_s1177" type="#_x0000_t202" style="position:absolute;left:740;top:2785;width:10580;height:26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" fillcolor="#f6f6f6" stroked="f">
                  <v:path arrowok="t"/>
                  <v:textbox inset="0,0,0,0">
                    <w:txbxContent>
                      <w:p w14:paraId="4CF08360" w14:textId="77777777" w:rsidR="0099680A" w:rsidRDefault="0099680A" w:rsidP="0099680A">
                        <w:pPr>
                          <w:spacing w:before="123" w:line="576" w:lineRule="auto"/>
                          <w:ind w:left="59" w:right="2687"/>
                          <w:rPr>
                            <w:sz w:val="14"/>
                          </w:rPr>
                        </w:pPr>
                        <w:r>
                          <w:rPr>
                            <w:color w:val="202020"/>
                            <w:sz w:val="14"/>
                          </w:rPr>
                          <w:t># Load the pre-trained GRU model (replace './GRU_sentiment_analysis.h5' with your model path) loaded_model = load_model('./GRU_sentiment_analysis.h5')</w:t>
                        </w:r>
                      </w:p>
                      <w:p w14:paraId="41ECE40C" w14:textId="77777777" w:rsidR="0099680A" w:rsidRDefault="0099680A" w:rsidP="0099680A">
                        <w:pPr>
                          <w:spacing w:line="157" w:lineRule="exact"/>
                          <w:ind w:left="59"/>
                          <w:rPr>
                            <w:sz w:val="14"/>
                          </w:rPr>
                        </w:pPr>
                        <w:r>
                          <w:rPr>
                            <w:color w:val="202020"/>
                            <w:sz w:val="14"/>
                          </w:rPr>
                          <w:t># Define your input text</w:t>
                        </w:r>
                      </w:p>
                      <w:p w14:paraId="37F588F6" w14:textId="77777777" w:rsidR="0099680A" w:rsidRDefault="0099680A" w:rsidP="0099680A">
                        <w:pPr>
                          <w:spacing w:before="32"/>
                          <w:ind w:left="59"/>
                          <w:rPr>
                            <w:sz w:val="14"/>
                          </w:rPr>
                        </w:pPr>
                        <w:r>
                          <w:rPr>
                            <w:color w:val="202020"/>
                            <w:sz w:val="14"/>
                          </w:rPr>
                          <w:t>input_text = "i am sad i am not on schedule for thesis"</w:t>
                        </w:r>
                      </w:p>
                      <w:p w14:paraId="61940EB8" w14:textId="77777777" w:rsidR="0099680A" w:rsidRDefault="0099680A" w:rsidP="0099680A">
                        <w:pPr>
                          <w:spacing w:before="6"/>
                          <w:rPr>
                            <w:sz w:val="19"/>
                          </w:rPr>
                        </w:pPr>
                      </w:p>
                      <w:p w14:paraId="0805A262" w14:textId="77777777" w:rsidR="0099680A" w:rsidRDefault="0099680A" w:rsidP="0099680A">
                        <w:pPr>
                          <w:spacing w:line="288" w:lineRule="auto"/>
                          <w:ind w:left="59" w:right="5208"/>
                          <w:rPr>
                            <w:sz w:val="14"/>
                          </w:rPr>
                        </w:pPr>
                        <w:r>
                          <w:rPr>
                            <w:color w:val="202020"/>
                            <w:sz w:val="14"/>
                          </w:rPr>
                          <w:t># Tokenize words (use the same tokenizer you used for training) tokenizer = Tokenizer(oov_token='UNK') tokenizer.fit_on_texts(pd.concat([X_trn, X_tst], axis=0))</w:t>
                        </w:r>
                      </w:p>
                      <w:p w14:paraId="5B332E8A" w14:textId="77777777" w:rsidR="0099680A" w:rsidRDefault="0099680A" w:rsidP="0099680A">
                        <w:pPr>
                          <w:spacing w:before="7"/>
                          <w:rPr>
                            <w:sz w:val="16"/>
                          </w:rPr>
                        </w:pPr>
                      </w:p>
                      <w:p w14:paraId="558D5307" w14:textId="77777777" w:rsidR="0099680A" w:rsidRDefault="0099680A" w:rsidP="0099680A">
                        <w:pPr>
                          <w:spacing w:before="1"/>
                          <w:ind w:left="59"/>
                          <w:rPr>
                            <w:sz w:val="14"/>
                          </w:rPr>
                        </w:pPr>
                        <w:r>
                          <w:rPr>
                            <w:color w:val="202020"/>
                            <w:sz w:val="14"/>
                          </w:rPr>
                          <w:t># Convert input text to sequences</w:t>
                        </w:r>
                      </w:p>
                      <w:p w14:paraId="29B706CA" w14:textId="77777777" w:rsidR="0099680A" w:rsidRDefault="0099680A" w:rsidP="0099680A">
                        <w:pPr>
                          <w:spacing w:before="31"/>
                          <w:ind w:left="59"/>
                          <w:rPr>
                            <w:sz w:val="14"/>
                          </w:rPr>
                        </w:pPr>
                        <w:r>
                          <w:rPr>
                            <w:color w:val="202020"/>
                            <w:sz w:val="14"/>
                          </w:rPr>
                          <w:t>input_sequence = tokenizer.texts_to_sequences([input_text])</w:t>
                        </w:r>
                      </w:p>
                    </w:txbxContent>
                  </v:textbox>
                </v:shape>
                <v:shape id="Text Box 46" o:spid="_x0000_s1178" type="#_x0000_t202" style="position:absolute;left:740;top:2275;width:10580;height:3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" fillcolor="#f6f6f6" stroked="f">
                  <v:path arrowok="t"/>
                  <v:textbox inset="0,0,0,0">
                    <w:txbxContent>
                      <w:p w14:paraId="39590271" w14:textId="77777777" w:rsidR="0099680A" w:rsidRDefault="0099680A" w:rsidP="0099680A">
                        <w:pPr>
                          <w:spacing w:before="123"/>
                          <w:ind w:left="59"/>
                          <w:rPr>
                            <w:sz w:val="14"/>
                          </w:rPr>
                        </w:pPr>
                        <w:r>
                          <w:rPr>
                            <w:color w:val="202020"/>
                            <w:sz w:val="14"/>
                          </w:rPr>
                          <w:t>model_GRU_2.save('./GRU_2_sentiment_analysis.h5')</w:t>
                        </w:r>
                      </w:p>
                    </w:txbxContent>
                  </v:textbox>
                </v:shape>
                <w10:wrap type="topAndBottom" anchorx="page"/>
              </v:group>
            </w:pict>
          </mc:Fallback>
        </mc:AlternateContent>
      </w:r>
    </w:p>
    <w:p w14:paraId="18BCB6EE" w14:textId="77777777" w:rsidR="0099680A" w:rsidRDefault="0099680A" w:rsidP="002F06F4">
      <w:pPr>
        <w:rPr>
          <w:sz w:val="12"/>
        </w:rPr>
        <w:sectPr w:rsidR="0099680A">
          <w:pgSz w:w="11900" w:h="16840"/>
          <w:pgMar w:top="480" w:right="340" w:bottom="440" w:left="580" w:header="280" w:footer="258" w:gutter="0"/>
          <w:cols w:space="720"/>
        </w:sectPr>
      </w:pPr>
    </w:p>
    <w:p w14:paraId="1AC28215" w14:textId="77777777" w:rsidR="0099680A" w:rsidRDefault="0099680A" w:rsidP="002F06F4">
      <w:pPr>
        <w:rPr>
          <w:sz w:val="5"/>
        </w:rPr>
      </w:pPr>
    </w:p>
    <w:p w14:paraId="33052D41" w14:textId="77777777" w:rsidR="0099680A" w:rsidRDefault="0099680A" w:rsidP="002F06F4">
      <w:pPr>
        <w:rPr>
          <w:sz w:val="20"/>
        </w:rPr>
      </w:pPr>
      <w:r>
        <w:rPr>
          <w:noProof/>
          <w:sz w:val="20"/>
        </w:rPr>
        <mc:AlternateContent>
          <mc:Choice Requires="wps">
            <w:drawing>
              <wp:inline distT="0" distB="0" distL="0" distR="0" wp14:anchorId="66896E6C" wp14:editId="415E066B">
                <wp:extent cx="6718300" cy="1873250"/>
                <wp:effectExtent l="0" t="0" r="0" b="0"/>
                <wp:docPr id="95513039"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18732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21811B" w14:textId="77777777" w:rsidR="0099680A" w:rsidRDefault="0099680A" w:rsidP="0099680A">
                            <w:pPr>
                              <w:pStyle w:val="BodyText"/>
                              <w:spacing w:before="9"/>
                              <w:rPr>
                                <w:sz w:val="18"/>
                              </w:rPr>
                            </w:pPr>
                          </w:p>
                          <w:p w14:paraId="6F62BADA" w14:textId="77777777" w:rsidR="0099680A" w:rsidRDefault="0099680A" w:rsidP="0099680A">
                            <w:pPr>
                              <w:pStyle w:val="BodyText"/>
                              <w:spacing w:line="288" w:lineRule="auto"/>
                              <w:ind w:left="59" w:right="5208"/>
                            </w:pPr>
                            <w:r>
                              <w:rPr>
                                <w:color w:val="202020"/>
                              </w:rPr>
                              <w:t># Pad or truncate the sequence to match the max sequence length maxlen = 211 # Use the same maxlen as used during training</w:t>
                            </w:r>
                          </w:p>
                          <w:p w14:paraId="39A7396D" w14:textId="77777777" w:rsidR="0099680A" w:rsidRDefault="0099680A" w:rsidP="0099680A">
                            <w:pPr>
                              <w:pStyle w:val="BodyText"/>
                              <w:spacing w:line="158" w:lineRule="exact"/>
                              <w:ind w:left="59"/>
                            </w:pPr>
                            <w:r>
                              <w:rPr>
                                <w:color w:val="202020"/>
                              </w:rPr>
                              <w:t>input_sequence = pad_sequences(input_sequence, maxlen=maxlen, truncating='pre')</w:t>
                            </w:r>
                          </w:p>
                          <w:p w14:paraId="5F52EABB" w14:textId="77777777" w:rsidR="0099680A" w:rsidRDefault="0099680A" w:rsidP="0099680A">
                            <w:pPr>
                              <w:pStyle w:val="BodyText"/>
                            </w:pPr>
                          </w:p>
                          <w:p w14:paraId="0B03E380" w14:textId="77777777" w:rsidR="0099680A" w:rsidRDefault="0099680A" w:rsidP="0099680A">
                            <w:pPr>
                              <w:pStyle w:val="BodyText"/>
                            </w:pPr>
                          </w:p>
                          <w:p w14:paraId="2F3B57A1" w14:textId="77777777" w:rsidR="0099680A" w:rsidRDefault="0099680A" w:rsidP="0099680A">
                            <w:pPr>
                              <w:pStyle w:val="BodyText"/>
                              <w:spacing w:before="94" w:line="288" w:lineRule="auto"/>
                              <w:ind w:left="59" w:right="6300"/>
                            </w:pPr>
                            <w:r>
                              <w:rPr>
                                <w:color w:val="202020"/>
                              </w:rPr>
                              <w:t># Make predictions using the loaded model predictions = loaded_model.predict(input_sequence)</w:t>
                            </w:r>
                          </w:p>
                          <w:p w14:paraId="129D82D3" w14:textId="77777777" w:rsidR="0099680A" w:rsidRDefault="0099680A" w:rsidP="0099680A">
                            <w:pPr>
                              <w:pStyle w:val="BodyText"/>
                              <w:spacing w:before="8"/>
                              <w:rPr>
                                <w:sz w:val="16"/>
                              </w:rPr>
                            </w:pPr>
                          </w:p>
                          <w:p w14:paraId="3FB08922" w14:textId="77777777" w:rsidR="0099680A" w:rsidRDefault="0099680A" w:rsidP="0099680A">
                            <w:pPr>
                              <w:pStyle w:val="BodyText"/>
                              <w:spacing w:before="1" w:line="288" w:lineRule="auto"/>
                              <w:ind w:left="59" w:right="6384"/>
                            </w:pPr>
                            <w:r>
                              <w:rPr>
                                <w:color w:val="202020"/>
                              </w:rPr>
                              <w:t># Assuming you have 6 classes (adjust as needed) predicted_class = np.argmax(predictions, axis=-1)</w:t>
                            </w:r>
                          </w:p>
                          <w:p w14:paraId="7289A4D5" w14:textId="77777777" w:rsidR="0099680A" w:rsidRDefault="0099680A" w:rsidP="0099680A">
                            <w:pPr>
                              <w:pStyle w:val="BodyText"/>
                              <w:spacing w:before="8"/>
                              <w:rPr>
                                <w:sz w:val="16"/>
                              </w:rPr>
                            </w:pPr>
                          </w:p>
                          <w:p w14:paraId="25856429" w14:textId="77777777" w:rsidR="0099680A" w:rsidRDefault="0099680A" w:rsidP="0099680A">
                            <w:pPr>
                              <w:pStyle w:val="BodyText"/>
                              <w:spacing w:line="288" w:lineRule="auto"/>
                              <w:ind w:left="59" w:right="6820"/>
                            </w:pPr>
                            <w:r>
                              <w:rPr>
                                <w:color w:val="202020"/>
                              </w:rPr>
                              <w:t># Print the predicted class print(f"Predicted Class:</w:t>
                            </w:r>
                            <w:r>
                              <w:rPr>
                                <w:color w:val="202020"/>
                                <w:spacing w:val="-14"/>
                              </w:rPr>
                              <w:t xml:space="preserve"> </w:t>
                            </w:r>
                            <w:r>
                              <w:rPr>
                                <w:color w:val="202020"/>
                              </w:rPr>
                              <w:t>{predicted_class}")</w:t>
                            </w:r>
                          </w:p>
                          <w:p w14:paraId="09603836" w14:textId="77777777" w:rsidR="0099680A" w:rsidRDefault="0099680A" w:rsidP="0099680A">
                            <w:pPr>
                              <w:pStyle w:val="BodyText"/>
                              <w:spacing w:line="158" w:lineRule="exact"/>
                              <w:ind w:left="59"/>
                            </w:pPr>
                            <w:r>
                              <w:rPr>
                                <w:color w:val="202020"/>
                              </w:rPr>
                              <w:t># it predicts the class as other whereas the sentiment is of saddness</w:t>
                            </w:r>
                          </w:p>
                        </w:txbxContent>
                      </wps:txbx>
                      <wps:bodyPr rot="0" vert="horz" wrap="square" lIns="0" tIns="0" rIns="0" bIns="0" anchor="t" anchorCtr="0" upright="1">
                        <a:noAutofit/>
                      </wps:bodyPr>
                    </wps:wsp>
                  </a:graphicData>
                </a:graphic>
              </wp:inline>
            </w:drawing>
          </mc:Choice>
          <mc:Fallback>
            <w:pict>
              <v:shape w14:anchorId="66896E6C" id="Text Box 44" o:spid="_x0000_s1179" type="#_x0000_t202" style="width:529pt;height:1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" fillcolor="#f6f6f6" stroked="f">
                <v:path arrowok="t"/>
                <v:textbox inset="0,0,0,0">
                  <w:txbxContent>
                    <w:p w14:paraId="1B21811B" w14:textId="77777777" w:rsidR="0099680A" w:rsidRDefault="0099680A" w:rsidP="0099680A">
                      <w:pPr>
                        <w:pStyle w:val="BodyText"/>
                        <w:spacing w:before="9"/>
                        <w:rPr>
                          <w:sz w:val="18"/>
                        </w:rPr>
                      </w:pPr>
                    </w:p>
                    <w:p w14:paraId="6F62BADA" w14:textId="77777777" w:rsidR="0099680A" w:rsidRDefault="0099680A" w:rsidP="0099680A">
                      <w:pPr>
                        <w:pStyle w:val="BodyText"/>
                        <w:spacing w:line="288" w:lineRule="auto"/>
                        <w:ind w:left="59" w:right="5208"/>
                      </w:pPr>
                      <w:r>
                        <w:rPr>
                          <w:color w:val="202020"/>
                        </w:rPr>
                        <w:t># Pad or truncate the sequence to match the max sequence length maxlen = 211 # Use the same maxlen as used during training</w:t>
                      </w:r>
                    </w:p>
                    <w:p w14:paraId="39A7396D" w14:textId="77777777" w:rsidR="0099680A" w:rsidRDefault="0099680A" w:rsidP="0099680A">
                      <w:pPr>
                        <w:pStyle w:val="BodyText"/>
                        <w:spacing w:line="158" w:lineRule="exact"/>
                        <w:ind w:left="59"/>
                      </w:pPr>
                      <w:r>
                        <w:rPr>
                          <w:color w:val="202020"/>
                        </w:rPr>
                        <w:t>input_sequence = pad_sequences(input_sequence, maxlen=maxlen, truncating='pre')</w:t>
                      </w:r>
                    </w:p>
                    <w:p w14:paraId="5F52EABB" w14:textId="77777777" w:rsidR="0099680A" w:rsidRDefault="0099680A" w:rsidP="0099680A">
                      <w:pPr>
                        <w:pStyle w:val="BodyText"/>
                      </w:pPr>
                    </w:p>
                    <w:p w14:paraId="0B03E380" w14:textId="77777777" w:rsidR="0099680A" w:rsidRDefault="0099680A" w:rsidP="0099680A">
                      <w:pPr>
                        <w:pStyle w:val="BodyText"/>
                      </w:pPr>
                    </w:p>
                    <w:p w14:paraId="2F3B57A1" w14:textId="77777777" w:rsidR="0099680A" w:rsidRDefault="0099680A" w:rsidP="0099680A">
                      <w:pPr>
                        <w:pStyle w:val="BodyText"/>
                        <w:spacing w:before="94" w:line="288" w:lineRule="auto"/>
                        <w:ind w:left="59" w:right="6300"/>
                      </w:pPr>
                      <w:r>
                        <w:rPr>
                          <w:color w:val="202020"/>
                        </w:rPr>
                        <w:t># Make predictions using the loaded model predictions = loaded_model.predict(input_sequence)</w:t>
                      </w:r>
                    </w:p>
                    <w:p w14:paraId="129D82D3" w14:textId="77777777" w:rsidR="0099680A" w:rsidRDefault="0099680A" w:rsidP="0099680A">
                      <w:pPr>
                        <w:pStyle w:val="BodyText"/>
                        <w:spacing w:before="8"/>
                        <w:rPr>
                          <w:sz w:val="16"/>
                        </w:rPr>
                      </w:pPr>
                    </w:p>
                    <w:p w14:paraId="3FB08922" w14:textId="77777777" w:rsidR="0099680A" w:rsidRDefault="0099680A" w:rsidP="0099680A">
                      <w:pPr>
                        <w:pStyle w:val="BodyText"/>
                        <w:spacing w:before="1" w:line="288" w:lineRule="auto"/>
                        <w:ind w:left="59" w:right="6384"/>
                      </w:pPr>
                      <w:r>
                        <w:rPr>
                          <w:color w:val="202020"/>
                        </w:rPr>
                        <w:t># Assuming you have 6 classes (adjust as needed) predicted_class = np.argmax(predictions, axis=-1)</w:t>
                      </w:r>
                    </w:p>
                    <w:p w14:paraId="7289A4D5" w14:textId="77777777" w:rsidR="0099680A" w:rsidRDefault="0099680A" w:rsidP="0099680A">
                      <w:pPr>
                        <w:pStyle w:val="BodyText"/>
                        <w:spacing w:before="8"/>
                        <w:rPr>
                          <w:sz w:val="16"/>
                        </w:rPr>
                      </w:pPr>
                    </w:p>
                    <w:p w14:paraId="25856429" w14:textId="77777777" w:rsidR="0099680A" w:rsidRDefault="0099680A" w:rsidP="0099680A">
                      <w:pPr>
                        <w:pStyle w:val="BodyText"/>
                        <w:spacing w:line="288" w:lineRule="auto"/>
                        <w:ind w:left="59" w:right="6820"/>
                      </w:pPr>
                      <w:r>
                        <w:rPr>
                          <w:color w:val="202020"/>
                        </w:rPr>
                        <w:t># Print the predicted class print(f"Predicted Class:</w:t>
                      </w:r>
                      <w:r>
                        <w:rPr>
                          <w:color w:val="202020"/>
                          <w:spacing w:val="-14"/>
                        </w:rPr>
                        <w:t xml:space="preserve"> </w:t>
                      </w:r>
                      <w:r>
                        <w:rPr>
                          <w:color w:val="202020"/>
                        </w:rPr>
                        <w:t>{predicted_class}")</w:t>
                      </w:r>
                    </w:p>
                    <w:p w14:paraId="09603836" w14:textId="77777777" w:rsidR="0099680A" w:rsidRDefault="0099680A" w:rsidP="0099680A">
                      <w:pPr>
                        <w:pStyle w:val="BodyText"/>
                        <w:spacing w:line="158" w:lineRule="exact"/>
                        <w:ind w:left="59"/>
                      </w:pPr>
                      <w:r>
                        <w:rPr>
                          <w:color w:val="202020"/>
                        </w:rPr>
                        <w:t># it predicts the class as other whereas the sentiment is of saddness</w:t>
                      </w:r>
                    </w:p>
                  </w:txbxContent>
                </v:textbox>
                <w10:anchorlock/>
              </v:shape>
            </w:pict>
          </mc:Fallback>
        </mc:AlternateContent>
      </w:r>
    </w:p>
    <w:p w14:paraId="68A5F758" w14:textId="77777777" w:rsidR="0099680A" w:rsidRDefault="0099680A" w:rsidP="002F06F4">
      <w:r>
        <w:rPr>
          <w:color w:val="202020"/>
        </w:rPr>
        <w:t>Predicted Class: [5]</w:t>
      </w:r>
    </w:p>
    <w:p w14:paraId="420ED7EA" w14:textId="77777777" w:rsidR="0099680A" w:rsidRDefault="0099680A" w:rsidP="002F06F4"/>
    <w:p w14:paraId="4E7E09E4" w14:textId="77777777" w:rsidR="0099680A" w:rsidRDefault="0099680A" w:rsidP="002F06F4">
      <w:pPr>
        <w:rPr>
          <w:sz w:val="16"/>
        </w:rPr>
      </w:pPr>
    </w:p>
    <w:p w14:paraId="544E6085" w14:textId="77777777" w:rsidR="0099680A" w:rsidRDefault="0099680A" w:rsidP="002F06F4">
      <w:pPr>
        <w:rPr>
          <w:rFonts w:ascii="Roboto"/>
          <w:b/>
          <w:sz w:val="23"/>
        </w:rPr>
      </w:pPr>
      <w:r>
        <w:rPr>
          <w:noProof/>
        </w:rPr>
        <mc:AlternateContent>
          <mc:Choice Requires="wps">
            <w:drawing>
              <wp:anchor distT="0" distB="0" distL="114300" distR="114300" simplePos="0" relativeHeight="251672576" behindDoc="0" locked="0" layoutInCell="1" allowOverlap="1" wp14:anchorId="4F2900E6" wp14:editId="73146313">
                <wp:simplePos x="0" y="0"/>
                <wp:positionH relativeFrom="page">
                  <wp:posOffset>378460</wp:posOffset>
                </wp:positionH>
                <wp:positionV relativeFrom="paragraph">
                  <wp:posOffset>101600</wp:posOffset>
                </wp:positionV>
                <wp:extent cx="69215" cy="34925"/>
                <wp:effectExtent l="0" t="0" r="0" b="0"/>
                <wp:wrapNone/>
                <wp:docPr id="856550704"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9215" cy="34925"/>
                        </a:xfrm>
                        <a:custGeom>
                          <a:avLst/>
                          <a:gdLst>
                            <a:gd name="T0" fmla="+- 0 650 596"/>
                            <a:gd name="T1" fmla="*/ T0 w 109"/>
                            <a:gd name="T2" fmla="+- 0 214 160"/>
                            <a:gd name="T3" fmla="*/ 214 h 55"/>
                            <a:gd name="T4" fmla="+- 0 596 596"/>
                            <a:gd name="T5" fmla="*/ T4 w 109"/>
                            <a:gd name="T6" fmla="+- 0 160 160"/>
                            <a:gd name="T7" fmla="*/ 160 h 55"/>
                            <a:gd name="T8" fmla="+- 0 704 596"/>
                            <a:gd name="T9" fmla="*/ T8 w 109"/>
                            <a:gd name="T10" fmla="+- 0 160 160"/>
                            <a:gd name="T11" fmla="*/ 160 h 55"/>
                            <a:gd name="T12" fmla="+- 0 650 596"/>
                            <a:gd name="T13" fmla="*/ T12 w 109"/>
                            <a:gd name="T14" fmla="+- 0 214 160"/>
                            <a:gd name="T15" fmla="*/ 214 h 55"/>
                          </a:gdLst>
                          <a:ahLst/>
                          <a:cxnLst>
                            <a:cxn ang="0">
                              <a:pos x="T1" y="T3"/>
                            </a:cxn>
                            <a:cxn ang="0">
                              <a:pos x="T5" y="T7"/>
                            </a:cxn>
                            <a:cxn ang="0">
                              <a:pos x="T9" y="T11"/>
                            </a:cxn>
                            <a:cxn ang="0">
                              <a:pos x="T13" y="T15"/>
                            </a:cxn>
                          </a:cxnLst>
                          <a:rect l="0" t="0" r="r" b="b"/>
                          <a:pathLst>
                            <a:path w="109" h="55">
                              <a:moveTo>
                                <a:pt x="54" y="54"/>
                              </a:moveTo>
                              <a:lnTo>
                                <a:pt x="0" y="0"/>
                              </a:lnTo>
                              <a:lnTo>
                                <a:pt x="108" y="0"/>
                              </a:lnTo>
                              <a:lnTo>
                                <a:pt x="54" y="54"/>
                              </a:lnTo>
                              <a:close/>
                            </a:path>
                          </a:pathLst>
                        </a:custGeom>
                        <a:solidFill>
                          <a:srgbClr val="2020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862E36" id="Freeform 43" o:spid="_x0000_s1026" style="position:absolute;margin-left:29.8pt;margin-top:8pt;width:5.45pt;height:2.7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09,5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" path="m54,54l,,108,,54,54xe" fillcolor="#202020" stroked="f">
                <v:path arrowok="t" o:connecttype="custom" o:connectlocs="34290,135890;0,101600;68580,101600;34290,135890" o:connectangles="0,0,0,0"/>
                <w10:wrap anchorx="page"/>
              </v:shape>
            </w:pict>
          </mc:Fallback>
        </mc:AlternateContent>
      </w:r>
      <w:r>
        <w:rPr>
          <w:rFonts w:ascii="Roboto"/>
          <w:b/>
          <w:color w:val="202020"/>
          <w:sz w:val="23"/>
        </w:rPr>
        <w:t>Training the DistilBERT model on the Training set</w:t>
      </w:r>
    </w:p>
    <w:p w14:paraId="5DD9AF59" w14:textId="77777777" w:rsidR="0099680A" w:rsidRDefault="0099680A" w:rsidP="002F06F4">
      <w:pPr>
        <w:rPr>
          <w:rFonts w:ascii="Roboto"/>
          <w:b/>
          <w:sz w:val="23"/>
        </w:rPr>
      </w:pPr>
      <w:r>
        <w:rPr>
          <w:noProof/>
        </w:rPr>
        <mc:AlternateContent>
          <mc:Choice Requires="wps">
            <w:drawing>
              <wp:anchor distT="0" distB="0" distL="0" distR="0" simplePos="0" relativeHeight="251756544" behindDoc="1" locked="0" layoutInCell="1" allowOverlap="1" wp14:anchorId="7029C2D7" wp14:editId="0D24A486">
                <wp:simplePos x="0" y="0"/>
                <wp:positionH relativeFrom="page">
                  <wp:posOffset>469900</wp:posOffset>
                </wp:positionH>
                <wp:positionV relativeFrom="paragraph">
                  <wp:posOffset>208280</wp:posOffset>
                </wp:positionV>
                <wp:extent cx="6718300" cy="609600"/>
                <wp:effectExtent l="0" t="0" r="0" b="0"/>
                <wp:wrapTopAndBottom/>
                <wp:docPr id="51368329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6096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6FE130" w14:textId="77777777" w:rsidR="0099680A" w:rsidRDefault="0099680A" w:rsidP="0099680A">
                            <w:pPr>
                              <w:pStyle w:val="BodyText"/>
                              <w:spacing w:before="123" w:line="288" w:lineRule="auto"/>
                              <w:ind w:left="59" w:right="7056"/>
                            </w:pPr>
                            <w:r>
                              <w:rPr>
                                <w:color w:val="202020"/>
                              </w:rPr>
                              <w:t>train_df = pd.read_csv('./fin_train.csv') val_df = pd.read_csv('./fin_val.csv') test_df = pd.read_csv('./fin_test.csv')</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29C2D7" id="Text Box 42" o:spid="_x0000_s1180" type="#_x0000_t202" style="position:absolute;margin-left:37pt;margin-top:16.4pt;width:529pt;height:48pt;z-index:-2515599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" fillcolor="#f6f6f6" stroked="f">
                <v:path arrowok="t"/>
                <v:textbox inset="0,0,0,0">
                  <w:txbxContent>
                    <w:p w14:paraId="386FE130" w14:textId="77777777" w:rsidR="0099680A" w:rsidRDefault="0099680A" w:rsidP="0099680A">
                      <w:pPr>
                        <w:pStyle w:val="BodyText"/>
                        <w:spacing w:before="123" w:line="288" w:lineRule="auto"/>
                        <w:ind w:left="59" w:right="7056"/>
                      </w:pPr>
                      <w:r>
                        <w:rPr>
                          <w:color w:val="202020"/>
                        </w:rPr>
                        <w:t>train_df = pd.read_csv('./fin_train.csv') val_df = pd.read_csv('./fin_val.csv') test_df = pd.read_csv('./fin_test.csv')</w:t>
                      </w:r>
                    </w:p>
                  </w:txbxContent>
                </v:textbox>
                <w10:wrap type="topAndBottom" anchorx="page"/>
              </v:shape>
            </w:pict>
          </mc:Fallback>
        </mc:AlternateContent>
      </w:r>
      <w:r>
        <w:rPr>
          <w:noProof/>
        </w:rPr>
        <mc:AlternateContent>
          <mc:Choice Requires="wps">
            <w:drawing>
              <wp:anchor distT="0" distB="0" distL="0" distR="0" simplePos="0" relativeHeight="251757568" behindDoc="1" locked="0" layoutInCell="1" allowOverlap="1" wp14:anchorId="51C86A3E" wp14:editId="10A0A3E5">
                <wp:simplePos x="0" y="0"/>
                <wp:positionH relativeFrom="page">
                  <wp:posOffset>469900</wp:posOffset>
                </wp:positionH>
                <wp:positionV relativeFrom="paragraph">
                  <wp:posOffset>894080</wp:posOffset>
                </wp:positionV>
                <wp:extent cx="6718300" cy="1574800"/>
                <wp:effectExtent l="0" t="0" r="0" b="0"/>
                <wp:wrapTopAndBottom/>
                <wp:docPr id="202887049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15748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57AD8F" w14:textId="77777777" w:rsidR="0099680A" w:rsidRDefault="0099680A" w:rsidP="0099680A">
                            <w:pPr>
                              <w:pStyle w:val="BodyText"/>
                              <w:spacing w:before="123"/>
                              <w:ind w:left="59"/>
                            </w:pPr>
                            <w:r>
                              <w:rPr>
                                <w:color w:val="202020"/>
                              </w:rPr>
                              <w:t>## Text Preprocessing</w:t>
                            </w:r>
                          </w:p>
                          <w:p w14:paraId="22AA182C" w14:textId="77777777" w:rsidR="0099680A" w:rsidRDefault="0099680A" w:rsidP="0099680A">
                            <w:pPr>
                              <w:pStyle w:val="BodyText"/>
                              <w:spacing w:before="32" w:line="288" w:lineRule="auto"/>
                              <w:ind w:left="59" w:right="7560"/>
                            </w:pPr>
                            <w:r>
                              <w:rPr>
                                <w:color w:val="202020"/>
                              </w:rPr>
                              <w:t>#Splitting the text from the labels X_trn = train_df['content']</w:t>
                            </w:r>
                          </w:p>
                          <w:p w14:paraId="726E25ED" w14:textId="77777777" w:rsidR="0099680A" w:rsidRDefault="0099680A" w:rsidP="0099680A">
                            <w:pPr>
                              <w:pStyle w:val="BodyText"/>
                              <w:spacing w:line="158" w:lineRule="exact"/>
                              <w:ind w:left="59"/>
                            </w:pPr>
                            <w:r>
                              <w:rPr>
                                <w:color w:val="202020"/>
                              </w:rPr>
                              <w:t>y_trn = train_df['sentiment']</w:t>
                            </w:r>
                          </w:p>
                          <w:p w14:paraId="06B1DC0E" w14:textId="77777777" w:rsidR="0099680A" w:rsidRDefault="0099680A" w:rsidP="0099680A">
                            <w:pPr>
                              <w:pStyle w:val="BodyText"/>
                              <w:spacing w:before="6"/>
                              <w:rPr>
                                <w:sz w:val="19"/>
                              </w:rPr>
                            </w:pPr>
                          </w:p>
                          <w:p w14:paraId="7053A860" w14:textId="77777777" w:rsidR="0099680A" w:rsidRDefault="0099680A" w:rsidP="0099680A">
                            <w:pPr>
                              <w:pStyle w:val="BodyText"/>
                              <w:spacing w:line="288" w:lineRule="auto"/>
                              <w:ind w:left="59" w:right="8148"/>
                            </w:pPr>
                            <w:r>
                              <w:rPr>
                                <w:color w:val="202020"/>
                              </w:rPr>
                              <w:t>X_tst = test_df['content'] Y_tst = test_df['sentiment']</w:t>
                            </w:r>
                          </w:p>
                          <w:p w14:paraId="546F59EB" w14:textId="77777777" w:rsidR="0099680A" w:rsidRDefault="0099680A" w:rsidP="0099680A">
                            <w:pPr>
                              <w:pStyle w:val="BodyText"/>
                              <w:spacing w:before="8"/>
                              <w:rPr>
                                <w:sz w:val="16"/>
                              </w:rPr>
                            </w:pPr>
                          </w:p>
                          <w:p w14:paraId="4ED96DB4" w14:textId="77777777" w:rsidR="0099680A" w:rsidRDefault="0099680A" w:rsidP="0099680A">
                            <w:pPr>
                              <w:pStyle w:val="BodyText"/>
                              <w:spacing w:line="288" w:lineRule="auto"/>
                              <w:ind w:left="59" w:right="8232"/>
                            </w:pPr>
                            <w:r>
                              <w:rPr>
                                <w:color w:val="202020"/>
                              </w:rPr>
                              <w:t>X_val = val_df['content'] y_val = val_df['sentiment']</w:t>
                            </w:r>
                          </w:p>
                          <w:p w14:paraId="06526A5C" w14:textId="77777777" w:rsidR="0099680A" w:rsidRDefault="0099680A" w:rsidP="0099680A">
                            <w:pPr>
                              <w:pStyle w:val="BodyText"/>
                              <w:spacing w:before="8"/>
                              <w:rPr>
                                <w:sz w:val="16"/>
                              </w:rPr>
                            </w:pPr>
                          </w:p>
                          <w:p w14:paraId="22C70857" w14:textId="77777777" w:rsidR="0099680A" w:rsidRDefault="0099680A" w:rsidP="0099680A">
                            <w:pPr>
                              <w:pStyle w:val="BodyText"/>
                              <w:ind w:left="59"/>
                            </w:pPr>
                            <w:r>
                              <w:rPr>
                                <w:color w:val="202020"/>
                              </w:rPr>
                              <w:t>y_trn.value_cou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C86A3E" id="Text Box 41" o:spid="_x0000_s1181" type="#_x0000_t202" style="position:absolute;margin-left:37pt;margin-top:70.4pt;width:529pt;height:124pt;z-index:-2515589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" fillcolor="#f6f6f6" stroked="f">
                <v:path arrowok="t"/>
                <v:textbox inset="0,0,0,0">
                  <w:txbxContent>
                    <w:p w14:paraId="3457AD8F" w14:textId="77777777" w:rsidR="0099680A" w:rsidRDefault="0099680A" w:rsidP="0099680A">
                      <w:pPr>
                        <w:pStyle w:val="BodyText"/>
                        <w:spacing w:before="123"/>
                        <w:ind w:left="59"/>
                      </w:pPr>
                      <w:r>
                        <w:rPr>
                          <w:color w:val="202020"/>
                        </w:rPr>
                        <w:t>## Text Preprocessing</w:t>
                      </w:r>
                    </w:p>
                    <w:p w14:paraId="22AA182C" w14:textId="77777777" w:rsidR="0099680A" w:rsidRDefault="0099680A" w:rsidP="0099680A">
                      <w:pPr>
                        <w:pStyle w:val="BodyText"/>
                        <w:spacing w:before="32" w:line="288" w:lineRule="auto"/>
                        <w:ind w:left="59" w:right="7560"/>
                      </w:pPr>
                      <w:r>
                        <w:rPr>
                          <w:color w:val="202020"/>
                        </w:rPr>
                        <w:t>#Splitting the text from the labels X_trn = train_df['content']</w:t>
                      </w:r>
                    </w:p>
                    <w:p w14:paraId="726E25ED" w14:textId="77777777" w:rsidR="0099680A" w:rsidRDefault="0099680A" w:rsidP="0099680A">
                      <w:pPr>
                        <w:pStyle w:val="BodyText"/>
                        <w:spacing w:line="158" w:lineRule="exact"/>
                        <w:ind w:left="59"/>
                      </w:pPr>
                      <w:r>
                        <w:rPr>
                          <w:color w:val="202020"/>
                        </w:rPr>
                        <w:t>y_trn = train_df['sentiment']</w:t>
                      </w:r>
                    </w:p>
                    <w:p w14:paraId="06B1DC0E" w14:textId="77777777" w:rsidR="0099680A" w:rsidRDefault="0099680A" w:rsidP="0099680A">
                      <w:pPr>
                        <w:pStyle w:val="BodyText"/>
                        <w:spacing w:before="6"/>
                        <w:rPr>
                          <w:sz w:val="19"/>
                        </w:rPr>
                      </w:pPr>
                    </w:p>
                    <w:p w14:paraId="7053A860" w14:textId="77777777" w:rsidR="0099680A" w:rsidRDefault="0099680A" w:rsidP="0099680A">
                      <w:pPr>
                        <w:pStyle w:val="BodyText"/>
                        <w:spacing w:line="288" w:lineRule="auto"/>
                        <w:ind w:left="59" w:right="8148"/>
                      </w:pPr>
                      <w:r>
                        <w:rPr>
                          <w:color w:val="202020"/>
                        </w:rPr>
                        <w:t>X_tst = test_df['content'] Y_tst = test_df['sentiment']</w:t>
                      </w:r>
                    </w:p>
                    <w:p w14:paraId="546F59EB" w14:textId="77777777" w:rsidR="0099680A" w:rsidRDefault="0099680A" w:rsidP="0099680A">
                      <w:pPr>
                        <w:pStyle w:val="BodyText"/>
                        <w:spacing w:before="8"/>
                        <w:rPr>
                          <w:sz w:val="16"/>
                        </w:rPr>
                      </w:pPr>
                    </w:p>
                    <w:p w14:paraId="4ED96DB4" w14:textId="77777777" w:rsidR="0099680A" w:rsidRDefault="0099680A" w:rsidP="0099680A">
                      <w:pPr>
                        <w:pStyle w:val="BodyText"/>
                        <w:spacing w:line="288" w:lineRule="auto"/>
                        <w:ind w:left="59" w:right="8232"/>
                      </w:pPr>
                      <w:r>
                        <w:rPr>
                          <w:color w:val="202020"/>
                        </w:rPr>
                        <w:t>X_val = val_df['content'] y_val = val_df['sentiment']</w:t>
                      </w:r>
                    </w:p>
                    <w:p w14:paraId="06526A5C" w14:textId="77777777" w:rsidR="0099680A" w:rsidRDefault="0099680A" w:rsidP="0099680A">
                      <w:pPr>
                        <w:pStyle w:val="BodyText"/>
                        <w:spacing w:before="8"/>
                        <w:rPr>
                          <w:sz w:val="16"/>
                        </w:rPr>
                      </w:pPr>
                    </w:p>
                    <w:p w14:paraId="22C70857" w14:textId="77777777" w:rsidR="0099680A" w:rsidRDefault="0099680A" w:rsidP="0099680A">
                      <w:pPr>
                        <w:pStyle w:val="BodyText"/>
                        <w:ind w:left="59"/>
                      </w:pPr>
                      <w:r>
                        <w:rPr>
                          <w:color w:val="202020"/>
                        </w:rPr>
                        <w:t>y_trn.value_counts()</w:t>
                      </w:r>
                    </w:p>
                  </w:txbxContent>
                </v:textbox>
                <w10:wrap type="topAndBottom" anchorx="page"/>
              </v:shape>
            </w:pict>
          </mc:Fallback>
        </mc:AlternateContent>
      </w:r>
    </w:p>
    <w:p w14:paraId="0328CBCB" w14:textId="77777777" w:rsidR="0099680A" w:rsidRDefault="0099680A" w:rsidP="002F06F4">
      <w:pPr>
        <w:rPr>
          <w:rFonts w:ascii="Roboto"/>
          <w:b/>
          <w:sz w:val="6"/>
        </w:rPr>
      </w:pPr>
    </w:p>
    <w:p w14:paraId="4F1ED1C8" w14:textId="77777777" w:rsidR="0099680A" w:rsidRDefault="0099680A" w:rsidP="002F06F4">
      <w:r>
        <w:rPr>
          <w:color w:val="202020"/>
        </w:rPr>
        <w:t>joy</w:t>
      </w:r>
      <w:r>
        <w:rPr>
          <w:color w:val="202020"/>
        </w:rPr>
        <w:tab/>
        <w:t>7371</w:t>
      </w:r>
    </w:p>
    <w:p w14:paraId="6C62D7D9" w14:textId="77777777" w:rsidR="0099680A" w:rsidRDefault="0099680A" w:rsidP="002F06F4">
      <w:r>
        <w:rPr>
          <w:color w:val="202020"/>
        </w:rPr>
        <w:t>neutral</w:t>
      </w:r>
      <w:r>
        <w:rPr>
          <w:color w:val="202020"/>
        </w:rPr>
        <w:tab/>
        <w:t>6852</w:t>
      </w:r>
    </w:p>
    <w:p w14:paraId="26FF89C8" w14:textId="77777777" w:rsidR="0099680A" w:rsidRDefault="0099680A" w:rsidP="002F06F4">
      <w:r>
        <w:rPr>
          <w:color w:val="202020"/>
        </w:rPr>
        <w:t>fear</w:t>
      </w:r>
      <w:r>
        <w:rPr>
          <w:color w:val="202020"/>
        </w:rPr>
        <w:tab/>
        <w:t>6804</w:t>
      </w:r>
    </w:p>
    <w:p w14:paraId="34559181" w14:textId="77777777" w:rsidR="0099680A" w:rsidRDefault="0099680A" w:rsidP="002F06F4">
      <w:r>
        <w:rPr>
          <w:color w:val="202020"/>
        </w:rPr>
        <w:t>sadness</w:t>
      </w:r>
      <w:r>
        <w:rPr>
          <w:color w:val="202020"/>
        </w:rPr>
        <w:tab/>
        <w:t>4841</w:t>
      </w:r>
    </w:p>
    <w:p w14:paraId="51BBBF27" w14:textId="77777777" w:rsidR="0099680A" w:rsidRDefault="0099680A" w:rsidP="002F06F4">
      <w:r>
        <w:rPr>
          <w:color w:val="202020"/>
        </w:rPr>
        <w:t>love</w:t>
      </w:r>
      <w:r>
        <w:rPr>
          <w:color w:val="202020"/>
        </w:rPr>
        <w:tab/>
        <w:t>3042</w:t>
      </w:r>
    </w:p>
    <w:p w14:paraId="2AA12B56" w14:textId="77777777" w:rsidR="0099680A" w:rsidRDefault="0099680A" w:rsidP="002F06F4">
      <w:r>
        <w:rPr>
          <w:color w:val="202020"/>
        </w:rPr>
        <w:t>other</w:t>
      </w:r>
      <w:r>
        <w:rPr>
          <w:color w:val="202020"/>
        </w:rPr>
        <w:tab/>
        <w:t>2869</w:t>
      </w:r>
    </w:p>
    <w:p w14:paraId="040858DD" w14:textId="77777777" w:rsidR="0099680A" w:rsidRDefault="0099680A" w:rsidP="002F06F4">
      <w:r>
        <w:rPr>
          <w:color w:val="202020"/>
        </w:rPr>
        <w:t>Name: sentiment, dtype: int64</w:t>
      </w:r>
    </w:p>
    <w:p w14:paraId="4F45C8DC" w14:textId="77777777" w:rsidR="0099680A" w:rsidRDefault="0099680A" w:rsidP="002F06F4">
      <w:pPr>
        <w:rPr>
          <w:sz w:val="17"/>
        </w:rPr>
      </w:pPr>
      <w:r>
        <w:rPr>
          <w:noProof/>
        </w:rPr>
        <mc:AlternateContent>
          <mc:Choice Requires="wps">
            <w:drawing>
              <wp:anchor distT="0" distB="0" distL="0" distR="0" simplePos="0" relativeHeight="251758592" behindDoc="1" locked="0" layoutInCell="1" allowOverlap="1" wp14:anchorId="7DBC33B9" wp14:editId="38192E81">
                <wp:simplePos x="0" y="0"/>
                <wp:positionH relativeFrom="page">
                  <wp:posOffset>469900</wp:posOffset>
                </wp:positionH>
                <wp:positionV relativeFrom="paragraph">
                  <wp:posOffset>144780</wp:posOffset>
                </wp:positionV>
                <wp:extent cx="6718300" cy="1212850"/>
                <wp:effectExtent l="0" t="0" r="0" b="0"/>
                <wp:wrapTopAndBottom/>
                <wp:docPr id="15562311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12128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49BB0" w14:textId="77777777" w:rsidR="0099680A" w:rsidRDefault="0099680A" w:rsidP="0099680A">
                            <w:pPr>
                              <w:pStyle w:val="BodyText"/>
                              <w:spacing w:before="123"/>
                              <w:ind w:left="59"/>
                            </w:pPr>
                            <w:r>
                              <w:rPr>
                                <w:color w:val="202020"/>
                              </w:rPr>
                              <w:t># Encode labels</w:t>
                            </w:r>
                          </w:p>
                          <w:p w14:paraId="7A555FA3" w14:textId="77777777" w:rsidR="0099680A" w:rsidRDefault="0099680A" w:rsidP="0099680A">
                            <w:pPr>
                              <w:pStyle w:val="BodyText"/>
                              <w:spacing w:before="32"/>
                              <w:ind w:left="59"/>
                            </w:pPr>
                            <w:r>
                              <w:rPr>
                                <w:color w:val="202020"/>
                              </w:rPr>
                              <w:t>le = LabelEncoder()</w:t>
                            </w:r>
                          </w:p>
                          <w:p w14:paraId="3842F2F7" w14:textId="77777777" w:rsidR="0099680A" w:rsidRDefault="0099680A" w:rsidP="0099680A">
                            <w:pPr>
                              <w:pStyle w:val="BodyText"/>
                              <w:spacing w:before="31" w:line="288" w:lineRule="auto"/>
                              <w:ind w:left="59" w:right="7829"/>
                            </w:pPr>
                            <w:r>
                              <w:rPr>
                                <w:color w:val="202020"/>
                              </w:rPr>
                              <w:t>y_trn = le.fit_transform(y_trn) y_tst = le.transform(Y_tst) y_val = le.transform(y_val) #print the labels after</w:t>
                            </w:r>
                            <w:r>
                              <w:rPr>
                                <w:color w:val="202020"/>
                                <w:spacing w:val="7"/>
                              </w:rPr>
                              <w:t xml:space="preserve"> </w:t>
                            </w:r>
                            <w:r>
                              <w:rPr>
                                <w:color w:val="202020"/>
                                <w:spacing w:val="-3"/>
                              </w:rPr>
                              <w:t>encoding</w:t>
                            </w:r>
                          </w:p>
                          <w:p w14:paraId="7B6FD1C2" w14:textId="77777777" w:rsidR="0099680A" w:rsidRDefault="0099680A" w:rsidP="0099680A">
                            <w:pPr>
                              <w:pStyle w:val="BodyText"/>
                              <w:spacing w:line="288" w:lineRule="auto"/>
                              <w:ind w:left="59" w:right="6737"/>
                            </w:pPr>
                            <w:r>
                              <w:rPr>
                                <w:color w:val="202020"/>
                              </w:rPr>
                              <w:t>original_labels = le.inverse_transform(y_trn) print(set(y_trn))  print(set(original_labe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BC33B9" id="Text Box 40" o:spid="_x0000_s1182" type="#_x0000_t202" style="position:absolute;margin-left:37pt;margin-top:11.4pt;width:529pt;height:95.5pt;z-index:-2515578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" fillcolor="#f6f6f6" stroked="f">
                <v:path arrowok="t"/>
                <v:textbox inset="0,0,0,0">
                  <w:txbxContent>
                    <w:p w14:paraId="00849BB0" w14:textId="77777777" w:rsidR="0099680A" w:rsidRDefault="0099680A" w:rsidP="0099680A">
                      <w:pPr>
                        <w:pStyle w:val="BodyText"/>
                        <w:spacing w:before="123"/>
                        <w:ind w:left="59"/>
                      </w:pPr>
                      <w:r>
                        <w:rPr>
                          <w:color w:val="202020"/>
                        </w:rPr>
                        <w:t># Encode labels</w:t>
                      </w:r>
                    </w:p>
                    <w:p w14:paraId="7A555FA3" w14:textId="77777777" w:rsidR="0099680A" w:rsidRDefault="0099680A" w:rsidP="0099680A">
                      <w:pPr>
                        <w:pStyle w:val="BodyText"/>
                        <w:spacing w:before="32"/>
                        <w:ind w:left="59"/>
                      </w:pPr>
                      <w:r>
                        <w:rPr>
                          <w:color w:val="202020"/>
                        </w:rPr>
                        <w:t>le = LabelEncoder()</w:t>
                      </w:r>
                    </w:p>
                    <w:p w14:paraId="3842F2F7" w14:textId="77777777" w:rsidR="0099680A" w:rsidRDefault="0099680A" w:rsidP="0099680A">
                      <w:pPr>
                        <w:pStyle w:val="BodyText"/>
                        <w:spacing w:before="31" w:line="288" w:lineRule="auto"/>
                        <w:ind w:left="59" w:right="7829"/>
                      </w:pPr>
                      <w:r>
                        <w:rPr>
                          <w:color w:val="202020"/>
                        </w:rPr>
                        <w:t>y_trn = le.fit_transform(y_trn) y_tst = le.transform(Y_tst) y_val = le.transform(y_val) #print the labels after</w:t>
                      </w:r>
                      <w:r>
                        <w:rPr>
                          <w:color w:val="202020"/>
                          <w:spacing w:val="7"/>
                        </w:rPr>
                        <w:t xml:space="preserve"> </w:t>
                      </w:r>
                      <w:r>
                        <w:rPr>
                          <w:color w:val="202020"/>
                          <w:spacing w:val="-3"/>
                        </w:rPr>
                        <w:t>encoding</w:t>
                      </w:r>
                    </w:p>
                    <w:p w14:paraId="7B6FD1C2" w14:textId="77777777" w:rsidR="0099680A" w:rsidRDefault="0099680A" w:rsidP="0099680A">
                      <w:pPr>
                        <w:pStyle w:val="BodyText"/>
                        <w:spacing w:line="288" w:lineRule="auto"/>
                        <w:ind w:left="59" w:right="6737"/>
                      </w:pPr>
                      <w:r>
                        <w:rPr>
                          <w:color w:val="202020"/>
                        </w:rPr>
                        <w:t>original_labels = le.inverse_transform(y_trn) print(set(y_trn))  print(set(original_labels))</w:t>
                      </w:r>
                    </w:p>
                  </w:txbxContent>
                </v:textbox>
                <w10:wrap type="topAndBottom" anchorx="page"/>
              </v:shape>
            </w:pict>
          </mc:Fallback>
        </mc:AlternateContent>
      </w:r>
    </w:p>
    <w:p w14:paraId="43379110" w14:textId="77777777" w:rsidR="0099680A" w:rsidRDefault="0099680A" w:rsidP="002F06F4">
      <w:r>
        <w:rPr>
          <w:color w:val="202020"/>
        </w:rPr>
        <w:t>{0, 1, 2, 3, 4, 5}</w:t>
      </w:r>
    </w:p>
    <w:p w14:paraId="45C4F74B" w14:textId="77777777" w:rsidR="0099680A" w:rsidRDefault="0099680A" w:rsidP="002F06F4">
      <w:r>
        <w:rPr>
          <w:color w:val="202020"/>
        </w:rPr>
        <w:t>{'love', 'sadness', 'other', 'fear', 'joy', 'neutral'}</w:t>
      </w:r>
    </w:p>
    <w:p w14:paraId="304FC1FA" w14:textId="77777777" w:rsidR="0099680A" w:rsidRDefault="0099680A" w:rsidP="002F06F4">
      <w:pPr>
        <w:rPr>
          <w:sz w:val="17"/>
        </w:rPr>
      </w:pPr>
      <w:r>
        <w:rPr>
          <w:noProof/>
        </w:rPr>
        <mc:AlternateContent>
          <mc:Choice Requires="wps">
            <w:drawing>
              <wp:anchor distT="0" distB="0" distL="0" distR="0" simplePos="0" relativeHeight="251759616" behindDoc="1" locked="0" layoutInCell="1" allowOverlap="1" wp14:anchorId="3919CCBA" wp14:editId="2DCFC873">
                <wp:simplePos x="0" y="0"/>
                <wp:positionH relativeFrom="page">
                  <wp:posOffset>469900</wp:posOffset>
                </wp:positionH>
                <wp:positionV relativeFrom="paragraph">
                  <wp:posOffset>138430</wp:posOffset>
                </wp:positionV>
                <wp:extent cx="6718300" cy="730250"/>
                <wp:effectExtent l="0" t="0" r="0" b="0"/>
                <wp:wrapTopAndBottom/>
                <wp:docPr id="430995348"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7302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4549CA" w14:textId="77777777" w:rsidR="0099680A" w:rsidRDefault="0099680A" w:rsidP="0099680A">
                            <w:pPr>
                              <w:pStyle w:val="BodyText"/>
                              <w:spacing w:before="123" w:line="288" w:lineRule="auto"/>
                              <w:ind w:left="59" w:right="5544"/>
                            </w:pPr>
                            <w:r>
                              <w:rPr>
                                <w:color w:val="202020"/>
                              </w:rPr>
                              <w:t>#Convert the class vector (integers) to binary class matrix y_train = to_categorical(y_trn)</w:t>
                            </w:r>
                          </w:p>
                          <w:p w14:paraId="292C8CC5" w14:textId="77777777" w:rsidR="0099680A" w:rsidRDefault="0099680A" w:rsidP="0099680A">
                            <w:pPr>
                              <w:pStyle w:val="BodyText"/>
                              <w:spacing w:line="288" w:lineRule="auto"/>
                              <w:ind w:left="59" w:right="7980"/>
                            </w:pPr>
                            <w:r>
                              <w:rPr>
                                <w:color w:val="202020"/>
                              </w:rPr>
                              <w:t>y_test = to_categorical(y_tst) y_val = to_categorical(y_val) print(y_trai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19CCBA" id="Text Box 39" o:spid="_x0000_s1183" type="#_x0000_t202" style="position:absolute;margin-left:37pt;margin-top:10.9pt;width:529pt;height:57.5pt;z-index:-2515568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" fillcolor="#f6f6f6" stroked="f">
                <v:path arrowok="t"/>
                <v:textbox inset="0,0,0,0">
                  <w:txbxContent>
                    <w:p w14:paraId="1C4549CA" w14:textId="77777777" w:rsidR="0099680A" w:rsidRDefault="0099680A" w:rsidP="0099680A">
                      <w:pPr>
                        <w:pStyle w:val="BodyText"/>
                        <w:spacing w:before="123" w:line="288" w:lineRule="auto"/>
                        <w:ind w:left="59" w:right="5544"/>
                      </w:pPr>
                      <w:r>
                        <w:rPr>
                          <w:color w:val="202020"/>
                        </w:rPr>
                        <w:t>#Convert the class vector (integers) to binary class matrix y_train = to_categorical(y_trn)</w:t>
                      </w:r>
                    </w:p>
                    <w:p w14:paraId="292C8CC5" w14:textId="77777777" w:rsidR="0099680A" w:rsidRDefault="0099680A" w:rsidP="0099680A">
                      <w:pPr>
                        <w:pStyle w:val="BodyText"/>
                        <w:spacing w:line="288" w:lineRule="auto"/>
                        <w:ind w:left="59" w:right="7980"/>
                      </w:pPr>
                      <w:r>
                        <w:rPr>
                          <w:color w:val="202020"/>
                        </w:rPr>
                        <w:t>y_test = to_categorical(y_tst) y_val = to_categorical(y_val) print(y_train)</w:t>
                      </w:r>
                    </w:p>
                  </w:txbxContent>
                </v:textbox>
                <w10:wrap type="topAndBottom" anchorx="page"/>
              </v:shape>
            </w:pict>
          </mc:Fallback>
        </mc:AlternateContent>
      </w:r>
    </w:p>
    <w:p w14:paraId="7ED16377" w14:textId="77777777" w:rsidR="0099680A" w:rsidRDefault="0099680A" w:rsidP="002F06F4">
      <w:r>
        <w:rPr>
          <w:color w:val="202020"/>
        </w:rPr>
        <w:t>[[0. 0. 0. 0. 0. 1.]</w:t>
      </w:r>
    </w:p>
    <w:p w14:paraId="41E1CFA8" w14:textId="77777777" w:rsidR="0099680A" w:rsidRDefault="0099680A" w:rsidP="002F06F4">
      <w:r>
        <w:rPr>
          <w:color w:val="202020"/>
        </w:rPr>
        <w:t>[1. 0. 0. 0. 0. 0.]</w:t>
      </w:r>
    </w:p>
    <w:p w14:paraId="0EE82A97" w14:textId="77777777" w:rsidR="0099680A" w:rsidRDefault="0099680A" w:rsidP="002F06F4">
      <w:r>
        <w:rPr>
          <w:color w:val="202020"/>
        </w:rPr>
        <w:t>[0. 0. 0. 1. 0. 0.]</w:t>
      </w:r>
    </w:p>
    <w:p w14:paraId="7BB68C10" w14:textId="77777777" w:rsidR="0099680A" w:rsidRDefault="0099680A" w:rsidP="002F06F4">
      <w:r>
        <w:rPr>
          <w:color w:val="202020"/>
        </w:rPr>
        <w:t>...</w:t>
      </w:r>
    </w:p>
    <w:p w14:paraId="25283E45" w14:textId="77777777" w:rsidR="0099680A" w:rsidRDefault="0099680A" w:rsidP="002F06F4">
      <w:r>
        <w:rPr>
          <w:color w:val="202020"/>
        </w:rPr>
        <w:lastRenderedPageBreak/>
        <w:t>[0. 0. 1. 0. 0. 0.]</w:t>
      </w:r>
    </w:p>
    <w:p w14:paraId="13E9ABAB" w14:textId="77777777" w:rsidR="0099680A" w:rsidRDefault="0099680A" w:rsidP="002F06F4">
      <w:r>
        <w:rPr>
          <w:color w:val="202020"/>
        </w:rPr>
        <w:t>[0. 0. 0. 1. 0. 0.]</w:t>
      </w:r>
    </w:p>
    <w:p w14:paraId="066B875B" w14:textId="77777777" w:rsidR="0099680A" w:rsidRDefault="0099680A" w:rsidP="002F06F4">
      <w:r>
        <w:rPr>
          <w:color w:val="202020"/>
        </w:rPr>
        <w:t>[0. 1. 0. 0. 0. 0.]]</w:t>
      </w:r>
    </w:p>
    <w:p w14:paraId="6634656E" w14:textId="77777777" w:rsidR="0099680A" w:rsidRDefault="0099680A" w:rsidP="002F06F4">
      <w:pPr>
        <w:rPr>
          <w:sz w:val="17"/>
        </w:rPr>
      </w:pPr>
      <w:r>
        <w:rPr>
          <w:noProof/>
        </w:rPr>
        <mc:AlternateContent>
          <mc:Choice Requires="wps">
            <w:drawing>
              <wp:anchor distT="0" distB="0" distL="0" distR="0" simplePos="0" relativeHeight="251760640" behindDoc="1" locked="0" layoutInCell="1" allowOverlap="1" wp14:anchorId="1749A531" wp14:editId="7F53123A">
                <wp:simplePos x="0" y="0"/>
                <wp:positionH relativeFrom="page">
                  <wp:posOffset>469900</wp:posOffset>
                </wp:positionH>
                <wp:positionV relativeFrom="paragraph">
                  <wp:posOffset>138430</wp:posOffset>
                </wp:positionV>
                <wp:extent cx="6718300" cy="800100"/>
                <wp:effectExtent l="0" t="0" r="0" b="0"/>
                <wp:wrapTopAndBottom/>
                <wp:docPr id="1002187920"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8001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8F1AD9" w14:textId="77777777" w:rsidR="0099680A" w:rsidRDefault="0099680A" w:rsidP="0099680A">
                            <w:pPr>
                              <w:pStyle w:val="BodyText"/>
                            </w:pPr>
                          </w:p>
                          <w:p w14:paraId="0305E940" w14:textId="77777777" w:rsidR="0099680A" w:rsidRDefault="0099680A" w:rsidP="0099680A">
                            <w:pPr>
                              <w:pStyle w:val="BodyText"/>
                            </w:pPr>
                          </w:p>
                          <w:p w14:paraId="14D1FDD1" w14:textId="77777777" w:rsidR="0099680A" w:rsidRDefault="0099680A" w:rsidP="0099680A">
                            <w:pPr>
                              <w:pStyle w:val="BodyText"/>
                              <w:spacing w:before="5"/>
                              <w:rPr>
                                <w:sz w:val="16"/>
                              </w:rPr>
                            </w:pPr>
                          </w:p>
                          <w:p w14:paraId="5702EBEE" w14:textId="77777777" w:rsidR="0099680A" w:rsidRDefault="0099680A" w:rsidP="0099680A">
                            <w:pPr>
                              <w:pStyle w:val="BodyText"/>
                              <w:ind w:left="59"/>
                            </w:pPr>
                            <w:r>
                              <w:rPr>
                                <w:color w:val="202020"/>
                              </w:rPr>
                              <w:t># Load the DistilBERT tokenizer</w:t>
                            </w:r>
                          </w:p>
                          <w:p w14:paraId="2621F25D" w14:textId="77777777" w:rsidR="0099680A" w:rsidRDefault="0099680A" w:rsidP="0099680A">
                            <w:pPr>
                              <w:pStyle w:val="BodyText"/>
                              <w:spacing w:before="31"/>
                              <w:ind w:left="59"/>
                            </w:pPr>
                            <w:r>
                              <w:rPr>
                                <w:color w:val="202020"/>
                              </w:rPr>
                              <w:t>tokenizer = DistilBertTokenizer.from_pretrained('distilbert-base-uncased')</w:t>
                            </w:r>
                          </w:p>
                          <w:p w14:paraId="7F5B98A5" w14:textId="77777777" w:rsidR="0099680A" w:rsidRDefault="0099680A" w:rsidP="0099680A">
                            <w:pPr>
                              <w:pStyle w:val="BodyText"/>
                              <w:spacing w:before="6"/>
                              <w:rPr>
                                <w:sz w:val="19"/>
                              </w:rPr>
                            </w:pPr>
                          </w:p>
                          <w:p w14:paraId="77FC015A" w14:textId="77777777" w:rsidR="0099680A" w:rsidRDefault="0099680A" w:rsidP="0099680A">
                            <w:pPr>
                              <w:pStyle w:val="BodyText"/>
                              <w:ind w:left="59"/>
                            </w:pPr>
                            <w:r>
                              <w:rPr>
                                <w:color w:val="202020"/>
                              </w:rPr>
                              <w:t># Tokenize and prepare inpu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49A531" id="Text Box 38" o:spid="_x0000_s1184" type="#_x0000_t202" style="position:absolute;margin-left:37pt;margin-top:10.9pt;width:529pt;height:63pt;z-index:-2515558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" fillcolor="#f6f6f6" stroked="f">
                <v:path arrowok="t"/>
                <v:textbox inset="0,0,0,0">
                  <w:txbxContent>
                    <w:p w14:paraId="6E8F1AD9" w14:textId="77777777" w:rsidR="0099680A" w:rsidRDefault="0099680A" w:rsidP="0099680A">
                      <w:pPr>
                        <w:pStyle w:val="BodyText"/>
                      </w:pPr>
                    </w:p>
                    <w:p w14:paraId="0305E940" w14:textId="77777777" w:rsidR="0099680A" w:rsidRDefault="0099680A" w:rsidP="0099680A">
                      <w:pPr>
                        <w:pStyle w:val="BodyText"/>
                      </w:pPr>
                    </w:p>
                    <w:p w14:paraId="14D1FDD1" w14:textId="77777777" w:rsidR="0099680A" w:rsidRDefault="0099680A" w:rsidP="0099680A">
                      <w:pPr>
                        <w:pStyle w:val="BodyText"/>
                        <w:spacing w:before="5"/>
                        <w:rPr>
                          <w:sz w:val="16"/>
                        </w:rPr>
                      </w:pPr>
                    </w:p>
                    <w:p w14:paraId="5702EBEE" w14:textId="77777777" w:rsidR="0099680A" w:rsidRDefault="0099680A" w:rsidP="0099680A">
                      <w:pPr>
                        <w:pStyle w:val="BodyText"/>
                        <w:ind w:left="59"/>
                      </w:pPr>
                      <w:r>
                        <w:rPr>
                          <w:color w:val="202020"/>
                        </w:rPr>
                        <w:t># Load the DistilBERT tokenizer</w:t>
                      </w:r>
                    </w:p>
                    <w:p w14:paraId="2621F25D" w14:textId="77777777" w:rsidR="0099680A" w:rsidRDefault="0099680A" w:rsidP="0099680A">
                      <w:pPr>
                        <w:pStyle w:val="BodyText"/>
                        <w:spacing w:before="31"/>
                        <w:ind w:left="59"/>
                      </w:pPr>
                      <w:r>
                        <w:rPr>
                          <w:color w:val="202020"/>
                        </w:rPr>
                        <w:t>tokenizer = DistilBertTokenizer.from_pretrained('distilbert-base-uncased')</w:t>
                      </w:r>
                    </w:p>
                    <w:p w14:paraId="7F5B98A5" w14:textId="77777777" w:rsidR="0099680A" w:rsidRDefault="0099680A" w:rsidP="0099680A">
                      <w:pPr>
                        <w:pStyle w:val="BodyText"/>
                        <w:spacing w:before="6"/>
                        <w:rPr>
                          <w:sz w:val="19"/>
                        </w:rPr>
                      </w:pPr>
                    </w:p>
                    <w:p w14:paraId="77FC015A" w14:textId="77777777" w:rsidR="0099680A" w:rsidRDefault="0099680A" w:rsidP="0099680A">
                      <w:pPr>
                        <w:pStyle w:val="BodyText"/>
                        <w:ind w:left="59"/>
                      </w:pPr>
                      <w:r>
                        <w:rPr>
                          <w:color w:val="202020"/>
                        </w:rPr>
                        <w:t># Tokenize and prepare inputs</w:t>
                      </w:r>
                    </w:p>
                  </w:txbxContent>
                </v:textbox>
                <w10:wrap type="topAndBottom" anchorx="page"/>
              </v:shape>
            </w:pict>
          </mc:Fallback>
        </mc:AlternateContent>
      </w:r>
    </w:p>
    <w:p w14:paraId="03240FB8" w14:textId="77777777" w:rsidR="0099680A" w:rsidRDefault="0099680A" w:rsidP="002F06F4">
      <w:pPr>
        <w:rPr>
          <w:sz w:val="17"/>
        </w:rPr>
        <w:sectPr w:rsidR="0099680A">
          <w:pgSz w:w="11900" w:h="16840"/>
          <w:pgMar w:top="480" w:right="340" w:bottom="440" w:left="580" w:header="280" w:footer="258" w:gutter="0"/>
          <w:cols w:space="720"/>
        </w:sectPr>
      </w:pPr>
    </w:p>
    <w:p w14:paraId="197BC8C2" w14:textId="77777777" w:rsidR="0099680A" w:rsidRDefault="0099680A" w:rsidP="002F06F4">
      <w:r>
        <w:rPr>
          <w:noProof/>
        </w:rPr>
        <w:lastRenderedPageBreak/>
        <mc:AlternateContent>
          <mc:Choice Requires="wps">
            <w:drawing>
              <wp:anchor distT="0" distB="0" distL="114300" distR="114300" simplePos="0" relativeHeight="251691008" behindDoc="1" locked="0" layoutInCell="1" allowOverlap="1" wp14:anchorId="30EF3B93" wp14:editId="64CD3DA8">
                <wp:simplePos x="0" y="0"/>
                <wp:positionH relativeFrom="page">
                  <wp:posOffset>469900</wp:posOffset>
                </wp:positionH>
                <wp:positionV relativeFrom="paragraph">
                  <wp:posOffset>41275</wp:posOffset>
                </wp:positionV>
                <wp:extent cx="6718300" cy="8750300"/>
                <wp:effectExtent l="0" t="0" r="0" b="0"/>
                <wp:wrapNone/>
                <wp:docPr id="65307198"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718300" cy="87503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9977A3" id="Rectangle 37" o:spid="_x0000_s1026" style="position:absolute;margin-left:37pt;margin-top:3.25pt;width:529pt;height:689pt;z-index:-2516254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" fillcolor="#f6f6f6" stroked="f">
                <v:path arrowok="t"/>
                <w10:wrap anchorx="page"/>
              </v:rect>
            </w:pict>
          </mc:Fallback>
        </mc:AlternateContent>
      </w:r>
      <w:r>
        <w:rPr>
          <w:color w:val="202020"/>
        </w:rPr>
        <w:t>X_trn_tokens = tokenizer(X_trn.tolist(), padding=True, truncation=True, return_tensors='np') X_tst_tokens = tokenizer(X_tst.tolist(), padding=True, truncation=True, return_tensors='np') X_val_tokens = tokenizer(X_val.tolist(), padding=True, truncation=True, return_tensors='np')</w:t>
      </w:r>
    </w:p>
    <w:p w14:paraId="3CD175D3" w14:textId="77777777" w:rsidR="0099680A" w:rsidRDefault="0099680A" w:rsidP="002F06F4">
      <w:pPr>
        <w:rPr>
          <w:sz w:val="16"/>
        </w:rPr>
      </w:pPr>
    </w:p>
    <w:p w14:paraId="4AA1E4BC" w14:textId="77777777" w:rsidR="0099680A" w:rsidRDefault="0099680A" w:rsidP="002F06F4">
      <w:r>
        <w:rPr>
          <w:color w:val="202020"/>
        </w:rPr>
        <w:t xml:space="preserve"># Extract input IDs, attention masks, and segment </w:t>
      </w:r>
      <w:r>
        <w:rPr>
          <w:color w:val="202020"/>
          <w:spacing w:val="-6"/>
        </w:rPr>
        <w:t xml:space="preserve">IDs </w:t>
      </w:r>
      <w:r>
        <w:rPr>
          <w:color w:val="202020"/>
        </w:rPr>
        <w:t>X_trn_input_ids = X_trn_tokens['input_ids'] X_trn_attention_mask =</w:t>
      </w:r>
      <w:r>
        <w:rPr>
          <w:color w:val="202020"/>
          <w:spacing w:val="-18"/>
        </w:rPr>
        <w:t xml:space="preserve"> </w:t>
      </w:r>
      <w:r>
        <w:rPr>
          <w:color w:val="202020"/>
        </w:rPr>
        <w:t>X_trn_tokens['attention_mask']</w:t>
      </w:r>
    </w:p>
    <w:p w14:paraId="3FD0EC45" w14:textId="77777777" w:rsidR="0099680A" w:rsidRDefault="0099680A" w:rsidP="002F06F4">
      <w:pPr>
        <w:rPr>
          <w:sz w:val="16"/>
        </w:rPr>
      </w:pPr>
    </w:p>
    <w:p w14:paraId="4D04E317" w14:textId="77777777" w:rsidR="0099680A" w:rsidRDefault="0099680A" w:rsidP="002F06F4">
      <w:r>
        <w:rPr>
          <w:color w:val="202020"/>
        </w:rPr>
        <w:t>X_tst_input_ids = X_tst_tokens['input_ids'] X_tst_attention_mask =</w:t>
      </w:r>
      <w:r>
        <w:rPr>
          <w:color w:val="202020"/>
          <w:spacing w:val="-18"/>
        </w:rPr>
        <w:t xml:space="preserve"> </w:t>
      </w:r>
      <w:r>
        <w:rPr>
          <w:color w:val="202020"/>
        </w:rPr>
        <w:t>X_tst_tokens['attention_mask']</w:t>
      </w:r>
    </w:p>
    <w:p w14:paraId="4F88C2E5" w14:textId="77777777" w:rsidR="0099680A" w:rsidRDefault="0099680A" w:rsidP="002F06F4">
      <w:pPr>
        <w:rPr>
          <w:sz w:val="16"/>
        </w:rPr>
      </w:pPr>
    </w:p>
    <w:p w14:paraId="4CA9A75A" w14:textId="77777777" w:rsidR="0099680A" w:rsidRDefault="0099680A" w:rsidP="002F06F4">
      <w:r>
        <w:rPr>
          <w:color w:val="202020"/>
        </w:rPr>
        <w:t>X_val_input_ids = X_val_tokens['input_ids'] X_val_attention_mask =</w:t>
      </w:r>
      <w:r>
        <w:rPr>
          <w:color w:val="202020"/>
          <w:spacing w:val="-18"/>
        </w:rPr>
        <w:t xml:space="preserve"> </w:t>
      </w:r>
      <w:r>
        <w:rPr>
          <w:color w:val="202020"/>
        </w:rPr>
        <w:t>X_val_tokens['attention_mask']</w:t>
      </w:r>
    </w:p>
    <w:p w14:paraId="23861192" w14:textId="77777777" w:rsidR="0099680A" w:rsidRDefault="0099680A" w:rsidP="002F06F4">
      <w:pPr>
        <w:rPr>
          <w:sz w:val="16"/>
        </w:rPr>
      </w:pPr>
    </w:p>
    <w:p w14:paraId="695CDAC3" w14:textId="77777777" w:rsidR="0099680A" w:rsidRDefault="0099680A" w:rsidP="002F06F4">
      <w:r>
        <w:rPr>
          <w:color w:val="202020"/>
        </w:rPr>
        <w:t># Find the maximum sequence length among all datasets</w:t>
      </w:r>
    </w:p>
    <w:p w14:paraId="2A416B0B" w14:textId="77777777" w:rsidR="0099680A" w:rsidRDefault="0099680A" w:rsidP="002F06F4">
      <w:pPr>
        <w:rPr>
          <w:sz w:val="19"/>
        </w:rPr>
      </w:pPr>
    </w:p>
    <w:p w14:paraId="2AB456AB" w14:textId="77777777" w:rsidR="0099680A" w:rsidRDefault="0099680A" w:rsidP="002F06F4">
      <w:r>
        <w:rPr>
          <w:color w:val="202020"/>
        </w:rPr>
        <w:t># Find the minimum sequence length among all datasets min_seq_length = min(</w:t>
      </w:r>
    </w:p>
    <w:p w14:paraId="636DB782" w14:textId="77777777" w:rsidR="0099680A" w:rsidRDefault="0099680A" w:rsidP="002F06F4">
      <w:r>
        <w:rPr>
          <w:color w:val="202020"/>
        </w:rPr>
        <w:t>len(X_trn_input_ids[0]), len(X_val_input_ids[0]), len(X_tst_input_ids[0])</w:t>
      </w:r>
    </w:p>
    <w:p w14:paraId="0325EAD2" w14:textId="77777777" w:rsidR="0099680A" w:rsidRDefault="0099680A" w:rsidP="002F06F4">
      <w:r>
        <w:rPr>
          <w:color w:val="202020"/>
        </w:rPr>
        <w:t>)</w:t>
      </w:r>
    </w:p>
    <w:p w14:paraId="60AE1FAD" w14:textId="77777777" w:rsidR="0099680A" w:rsidRDefault="0099680A" w:rsidP="002F06F4">
      <w:pPr>
        <w:rPr>
          <w:sz w:val="19"/>
        </w:rPr>
      </w:pPr>
    </w:p>
    <w:p w14:paraId="13022232" w14:textId="77777777" w:rsidR="0099680A" w:rsidRDefault="0099680A" w:rsidP="002F06F4">
      <w:r>
        <w:rPr>
          <w:color w:val="202020"/>
        </w:rPr>
        <w:t># Truncate sequences to match the minimum sequence length</w:t>
      </w:r>
    </w:p>
    <w:p w14:paraId="53E68352" w14:textId="77777777" w:rsidR="0099680A" w:rsidRDefault="0099680A" w:rsidP="002F06F4">
      <w:r>
        <w:rPr>
          <w:color w:val="202020"/>
        </w:rPr>
        <w:t>X_trn_input_ids = pad_sequences(X_trn_input_ids, maxlen=min_seq_length, padding='post', truncating='post') X_trn_attention_mask = pad_sequences(X_trn_attention_mask, maxlen=min_seq_length, padding='post', truncating='post') X_val_input_ids = pad_sequences(X_val_input_ids, maxlen=min_seq_length, padding='post', truncating='post') X_val_attention_mask = pad_sequences(X_val_attention_mask, maxlen=min_seq_length, padding='post', truncating='post') X_tst_input_ids = pad_sequences(X_tst_input_ids, maxlen=min_seq_length, padding='post', truncating='post') X_tst_attention_mask = pad_sequences(X_tst_attention_mask, maxlen=min_seq_length, padding='post', truncating='post') # Now you have your inputs prepared with input IDs, attention masks, and segment IDs</w:t>
      </w:r>
    </w:p>
    <w:p w14:paraId="4D48D29B" w14:textId="77777777" w:rsidR="0099680A" w:rsidRDefault="0099680A" w:rsidP="002F06F4">
      <w:r>
        <w:rPr>
          <w:color w:val="202020"/>
        </w:rPr>
        <w:t>print("Training data shapes:") print("Input IDs:",</w:t>
      </w:r>
      <w:r>
        <w:rPr>
          <w:color w:val="202020"/>
          <w:spacing w:val="-16"/>
        </w:rPr>
        <w:t xml:space="preserve"> </w:t>
      </w:r>
      <w:r>
        <w:rPr>
          <w:color w:val="202020"/>
        </w:rPr>
        <w:t>X_trn_input_ids.shape)</w:t>
      </w:r>
    </w:p>
    <w:p w14:paraId="7DC45AC6" w14:textId="77777777" w:rsidR="0099680A" w:rsidRDefault="0099680A" w:rsidP="002F06F4">
      <w:r>
        <w:rPr>
          <w:color w:val="202020"/>
        </w:rPr>
        <w:t>print("Attention Masks:", X_trn_attention_mask.shape) print("Val data shapes:")</w:t>
      </w:r>
    </w:p>
    <w:p w14:paraId="70DB4F4B" w14:textId="77777777" w:rsidR="0099680A" w:rsidRDefault="0099680A" w:rsidP="002F06F4">
      <w:r>
        <w:rPr>
          <w:color w:val="202020"/>
        </w:rPr>
        <w:t>print("Input IDs:", X_val_input_ids.shape) print("Attention Masks:", X_val_attention_mask.shape) print("Test data shapes:")</w:t>
      </w:r>
    </w:p>
    <w:p w14:paraId="287DE9B5" w14:textId="77777777" w:rsidR="0099680A" w:rsidRDefault="0099680A" w:rsidP="002F06F4">
      <w:r>
        <w:rPr>
          <w:color w:val="202020"/>
        </w:rPr>
        <w:t>print("Input IDs:", X_tst_input_ids.shape) print("Attention Masks:", X_tst_attention_mask.shape)</w:t>
      </w:r>
    </w:p>
    <w:p w14:paraId="017B892B" w14:textId="77777777" w:rsidR="0099680A" w:rsidRDefault="0099680A" w:rsidP="002F06F4"/>
    <w:p w14:paraId="7B49E3E0" w14:textId="77777777" w:rsidR="0099680A" w:rsidRDefault="0099680A" w:rsidP="002F06F4">
      <w:pPr>
        <w:rPr>
          <w:sz w:val="19"/>
        </w:rPr>
      </w:pPr>
    </w:p>
    <w:p w14:paraId="5CB7FD7D" w14:textId="77777777" w:rsidR="0099680A" w:rsidRDefault="0099680A" w:rsidP="002F06F4">
      <w:r>
        <w:rPr>
          <w:color w:val="202020"/>
        </w:rPr>
        <w:t># Define the DistilBERT model</w:t>
      </w:r>
    </w:p>
    <w:p w14:paraId="19848632" w14:textId="77777777" w:rsidR="0099680A" w:rsidRDefault="0099680A" w:rsidP="002F06F4">
      <w:r>
        <w:rPr>
          <w:color w:val="202020"/>
        </w:rPr>
        <w:t>distil_bert = TFDistilBertForSequenceClassification.from_pretrained('distilbert-base-uncased')</w:t>
      </w:r>
    </w:p>
    <w:p w14:paraId="0C1CE137" w14:textId="77777777" w:rsidR="0099680A" w:rsidRDefault="0099680A" w:rsidP="002F06F4">
      <w:pPr>
        <w:rPr>
          <w:sz w:val="19"/>
        </w:rPr>
      </w:pPr>
    </w:p>
    <w:p w14:paraId="4AF8C589" w14:textId="77777777" w:rsidR="0099680A" w:rsidRDefault="0099680A" w:rsidP="002F06F4">
      <w:r>
        <w:rPr>
          <w:color w:val="202020"/>
        </w:rPr>
        <w:t># Define inputs</w:t>
      </w:r>
    </w:p>
    <w:p w14:paraId="44BEE858" w14:textId="77777777" w:rsidR="0099680A" w:rsidRDefault="0099680A" w:rsidP="002F06F4">
      <w:r>
        <w:rPr>
          <w:color w:val="202020"/>
        </w:rPr>
        <w:t>input_ids = Input(shape=(min_seq_length,), dtype='int32', name='input_ids') attention_mask = Input(shape=(min_seq_length,), dtype='int32', name='attention_mask')</w:t>
      </w:r>
    </w:p>
    <w:p w14:paraId="6AE44E0F" w14:textId="77777777" w:rsidR="0099680A" w:rsidRDefault="0099680A" w:rsidP="002F06F4">
      <w:pPr>
        <w:rPr>
          <w:sz w:val="16"/>
        </w:rPr>
      </w:pPr>
    </w:p>
    <w:p w14:paraId="53938A56" w14:textId="77777777" w:rsidR="0099680A" w:rsidRDefault="0099680A" w:rsidP="002F06F4">
      <w:r>
        <w:rPr>
          <w:color w:val="202020"/>
        </w:rPr>
        <w:t># Connect inputs to the DistilBERT model</w:t>
      </w:r>
    </w:p>
    <w:p w14:paraId="5E2EECDE" w14:textId="77777777" w:rsidR="0099680A" w:rsidRDefault="0099680A" w:rsidP="002F06F4">
      <w:r>
        <w:rPr>
          <w:color w:val="202020"/>
        </w:rPr>
        <w:t>sequence_output = distil_bert(input_ids, attention_mask=attention_mask)['logits'] #batch = BatchNormalization()(sequence_output)</w:t>
      </w:r>
    </w:p>
    <w:p w14:paraId="4941E281" w14:textId="77777777" w:rsidR="0099680A" w:rsidRDefault="0099680A" w:rsidP="002F06F4">
      <w:r>
        <w:rPr>
          <w:color w:val="202020"/>
        </w:rPr>
        <w:t>output_layer = Dense(6, activation='softmax', kernel_regularizer=l2(0.01))(sequence_output) #(batch)(sequence_output) # Assumi model = Model(inputs=[input_ids, attention_mask], outputs=output_layer)</w:t>
      </w:r>
    </w:p>
    <w:p w14:paraId="7F9B513E" w14:textId="77777777" w:rsidR="0099680A" w:rsidRDefault="0099680A" w:rsidP="002F06F4">
      <w:pPr>
        <w:rPr>
          <w:sz w:val="16"/>
        </w:rPr>
      </w:pPr>
    </w:p>
    <w:p w14:paraId="0488A453" w14:textId="77777777" w:rsidR="0099680A" w:rsidRDefault="0099680A" w:rsidP="002F06F4">
      <w:r>
        <w:rPr>
          <w:color w:val="202020"/>
        </w:rPr>
        <w:t># Compile the model</w:t>
      </w:r>
    </w:p>
    <w:p w14:paraId="0914ADBE" w14:textId="77777777" w:rsidR="0099680A" w:rsidRDefault="0099680A" w:rsidP="002F06F4">
      <w:r>
        <w:rPr>
          <w:color w:val="202020"/>
        </w:rPr>
        <w:t>optimizer = Adam(learning_rate=2e-5, epsilon=1e-8) loss_fn = CategoricalCrossentropy()</w:t>
      </w:r>
    </w:p>
    <w:p w14:paraId="7959FE3A" w14:textId="77777777" w:rsidR="0099680A" w:rsidRDefault="0099680A" w:rsidP="002F06F4">
      <w:r>
        <w:rPr>
          <w:color w:val="202020"/>
        </w:rPr>
        <w:t>model.compile(optimizer=optimizer, loss=loss_fn, metrics=[CategoricalAccuracy()])</w:t>
      </w:r>
    </w:p>
    <w:p w14:paraId="0C7AFDB8" w14:textId="77777777" w:rsidR="0099680A" w:rsidRDefault="0099680A" w:rsidP="002F06F4"/>
    <w:p w14:paraId="65643F0D" w14:textId="77777777" w:rsidR="0099680A" w:rsidRDefault="0099680A" w:rsidP="002F06F4"/>
    <w:p w14:paraId="51D3D34D" w14:textId="77777777" w:rsidR="0099680A" w:rsidRDefault="0099680A" w:rsidP="002F06F4">
      <w:r>
        <w:rPr>
          <w:color w:val="202020"/>
        </w:rPr>
        <w:t># Plot the model architecture plot_model(</w:t>
      </w:r>
    </w:p>
    <w:p w14:paraId="465E1B4C" w14:textId="77777777" w:rsidR="0099680A" w:rsidRDefault="0099680A" w:rsidP="002F06F4">
      <w:r>
        <w:rPr>
          <w:color w:val="202020"/>
        </w:rPr>
        <w:t>model,</w:t>
      </w:r>
    </w:p>
    <w:p w14:paraId="234A02C9" w14:textId="77777777" w:rsidR="0099680A" w:rsidRDefault="0099680A" w:rsidP="002F06F4">
      <w:r>
        <w:rPr>
          <w:color w:val="202020"/>
        </w:rPr>
        <w:lastRenderedPageBreak/>
        <w:t>to_file='distilbert_model.png', # Output file name show_shapes=True, # Show shapes of layers in the plot show_layer_names=True, # Show layer names in the plot rankdir='TB', # Layout direction: 'TB' for top to bottom expand_nested=True # Expand nested models</w:t>
      </w:r>
    </w:p>
    <w:p w14:paraId="69599A21" w14:textId="77777777" w:rsidR="0099680A" w:rsidRDefault="0099680A" w:rsidP="002F06F4">
      <w:r>
        <w:rPr>
          <w:color w:val="202020"/>
        </w:rPr>
        <w:t>)</w:t>
      </w:r>
    </w:p>
    <w:p w14:paraId="2D7ADE46" w14:textId="77777777" w:rsidR="0099680A" w:rsidRDefault="0099680A" w:rsidP="002F06F4">
      <w:pPr>
        <w:rPr>
          <w:sz w:val="19"/>
        </w:rPr>
      </w:pPr>
    </w:p>
    <w:p w14:paraId="5DADE7B0" w14:textId="77777777" w:rsidR="0099680A" w:rsidRDefault="0099680A" w:rsidP="002F06F4">
      <w:r>
        <w:rPr>
          <w:color w:val="202020"/>
        </w:rPr>
        <w:t>Image('distilbert_model.png')</w:t>
      </w:r>
    </w:p>
    <w:p w14:paraId="739E36FB" w14:textId="77777777" w:rsidR="0099680A" w:rsidRDefault="0099680A" w:rsidP="002F06F4">
      <w:pPr>
        <w:sectPr w:rsidR="0099680A">
          <w:pgSz w:w="11900" w:h="16840"/>
          <w:pgMar w:top="480" w:right="340" w:bottom="440" w:left="580" w:header="280" w:footer="258" w:gutter="0"/>
          <w:cols w:space="720"/>
        </w:sectPr>
      </w:pPr>
    </w:p>
    <w:p w14:paraId="17B0388B" w14:textId="77777777" w:rsidR="0099680A" w:rsidRDefault="0099680A" w:rsidP="002F06F4">
      <w:pPr>
        <w:rPr>
          <w:sz w:val="13"/>
        </w:rPr>
      </w:pPr>
    </w:p>
    <w:p w14:paraId="5E75DBA0" w14:textId="77777777" w:rsidR="0099680A" w:rsidRDefault="0099680A" w:rsidP="002F06F4">
      <w:r>
        <w:rPr>
          <w:color w:val="202020"/>
        </w:rPr>
        <w:t>Training data shapes:</w:t>
      </w:r>
    </w:p>
    <w:p w14:paraId="6A776CA1" w14:textId="77777777" w:rsidR="0099680A" w:rsidRDefault="0099680A" w:rsidP="002F06F4">
      <w:r>
        <w:rPr>
          <w:color w:val="202020"/>
        </w:rPr>
        <w:t>Input IDs: (31779, 58)</w:t>
      </w:r>
    </w:p>
    <w:p w14:paraId="028F3EB9" w14:textId="77777777" w:rsidR="0099680A" w:rsidRDefault="0099680A" w:rsidP="002F06F4">
      <w:r>
        <w:rPr>
          <w:color w:val="202020"/>
        </w:rPr>
        <w:t>Attention Masks: (31779, 58) Val data shapes:</w:t>
      </w:r>
    </w:p>
    <w:p w14:paraId="4C65F7B4" w14:textId="77777777" w:rsidR="0099680A" w:rsidRDefault="0099680A" w:rsidP="002F06F4">
      <w:r>
        <w:rPr>
          <w:color w:val="202020"/>
        </w:rPr>
        <w:t>Input IDs: (3973, 58)</w:t>
      </w:r>
    </w:p>
    <w:p w14:paraId="7EDC8C94" w14:textId="77777777" w:rsidR="0099680A" w:rsidRDefault="0099680A" w:rsidP="002F06F4">
      <w:r>
        <w:rPr>
          <w:color w:val="202020"/>
        </w:rPr>
        <w:t>Attention Masks: (3973, 58) Test data shapes:</w:t>
      </w:r>
    </w:p>
    <w:p w14:paraId="6E0A18F3" w14:textId="77777777" w:rsidR="0099680A" w:rsidRDefault="0099680A" w:rsidP="002F06F4">
      <w:r>
        <w:rPr>
          <w:color w:val="202020"/>
        </w:rPr>
        <w:t>Input IDs: (3978, 58)</w:t>
      </w:r>
    </w:p>
    <w:p w14:paraId="146C26FA" w14:textId="77777777" w:rsidR="0099680A" w:rsidRDefault="0099680A" w:rsidP="002F06F4">
      <w:r>
        <w:rPr>
          <w:color w:val="202020"/>
        </w:rPr>
        <w:t>Attention Masks: (3978, 58)</w:t>
      </w:r>
    </w:p>
    <w:p w14:paraId="142012AC" w14:textId="77777777" w:rsidR="0099680A" w:rsidRDefault="0099680A" w:rsidP="002F06F4">
      <w:r>
        <w:rPr>
          <w:color w:val="202020"/>
        </w:rPr>
        <w:t>Some weights of the PyTorch model were not used when initializing the TF 2.0 model TFDistilBertForSequenceClassification</w:t>
      </w:r>
    </w:p>
    <w:p w14:paraId="2D791FC3" w14:textId="77777777" w:rsidR="0099680A" w:rsidRDefault="0099680A" w:rsidP="002F06F4">
      <w:pPr>
        <w:rPr>
          <w:rFonts w:ascii="Courier New" w:hAnsi="Courier New"/>
          <w:sz w:val="14"/>
        </w:rPr>
      </w:pPr>
      <w:r>
        <w:rPr>
          <w:rFonts w:ascii="Courier New" w:hAnsi="Courier New"/>
          <w:color w:val="202020"/>
          <w:sz w:val="14"/>
        </w:rPr>
        <w:t>This IS expected if you are initializing TFDistilBertForSequenceClassification from a PyTorch model trained on another</w:t>
      </w:r>
    </w:p>
    <w:p w14:paraId="1AC43610" w14:textId="77777777" w:rsidR="0099680A" w:rsidRDefault="0099680A" w:rsidP="002F06F4">
      <w:pPr>
        <w:rPr>
          <w:rFonts w:ascii="Courier New" w:hAnsi="Courier New"/>
          <w:sz w:val="14"/>
        </w:rPr>
      </w:pPr>
      <w:r>
        <w:rPr>
          <w:noProof/>
        </w:rPr>
        <mc:AlternateContent>
          <mc:Choice Requires="wpg">
            <w:drawing>
              <wp:anchor distT="0" distB="0" distL="114300" distR="114300" simplePos="0" relativeHeight="251692032" behindDoc="1" locked="0" layoutInCell="1" allowOverlap="1" wp14:anchorId="30C34C45" wp14:editId="55C8EDB4">
                <wp:simplePos x="0" y="0"/>
                <wp:positionH relativeFrom="page">
                  <wp:posOffset>469900</wp:posOffset>
                </wp:positionH>
                <wp:positionV relativeFrom="paragraph">
                  <wp:posOffset>346710</wp:posOffset>
                </wp:positionV>
                <wp:extent cx="6718300" cy="5419090"/>
                <wp:effectExtent l="0" t="0" r="0" b="0"/>
                <wp:wrapNone/>
                <wp:docPr id="1811666851"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18300" cy="5419090"/>
                          <a:chOff x="740" y="546"/>
                          <a:chExt cx="10580" cy="8534"/>
                        </a:xfrm>
                      </wpg:grpSpPr>
                      <pic:pic xmlns:pic="http://schemas.openxmlformats.org/drawingml/2006/picture">
                        <pic:nvPicPr>
                          <pic:cNvPr id="1224683363" name="Picture 36"/>
                          <pic:cNvPicPr>
                            <a:picLocks/>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1211" y="545"/>
                            <a:ext cx="10083" cy="15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82083661" name="Picture 35"/>
                          <pic:cNvPicPr>
                            <a:picLocks/>
                          </pic:cNvPicPr>
                        </pic:nvPicPr>
                        <pic:blipFill>
                          <a:blip r:embed="rId57">
                            <a:extLst>
                              <a:ext uri="{28A0092B-C50C-407E-A947-70E740481C1C}">
                                <a14:useLocalDpi xmlns:a14="http://schemas.microsoft.com/office/drawing/2010/main" val="0"/>
                              </a:ext>
                            </a:extLst>
                          </a:blip>
                          <a:srcRect/>
                          <a:stretch>
                            <a:fillRect/>
                          </a:stretch>
                        </pic:blipFill>
                        <pic:spPr bwMode="auto">
                          <a:xfrm>
                            <a:off x="1140" y="2518"/>
                            <a:ext cx="1017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40117193" name="Rectangle 34"/>
                        <wps:cNvSpPr>
                          <a:spLocks/>
                        </wps:cNvSpPr>
                        <wps:spPr bwMode="auto">
                          <a:xfrm>
                            <a:off x="1140" y="2798"/>
                            <a:ext cx="10170" cy="20"/>
                          </a:xfrm>
                          <a:prstGeom prst="rect">
                            <a:avLst/>
                          </a:prstGeom>
                          <a:solidFill>
                            <a:srgbClr val="ECECE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92886025" name="Freeform 33"/>
                        <wps:cNvSpPr>
                          <a:spLocks/>
                        </wps:cNvSpPr>
                        <wps:spPr bwMode="auto">
                          <a:xfrm>
                            <a:off x="1200" y="2598"/>
                            <a:ext cx="4820" cy="160"/>
                          </a:xfrm>
                          <a:custGeom>
                            <a:avLst/>
                            <a:gdLst>
                              <a:gd name="T0" fmla="+- 0 5945 1200"/>
                              <a:gd name="T1" fmla="*/ T0 w 4820"/>
                              <a:gd name="T2" fmla="+- 0 2759 2599"/>
                              <a:gd name="T3" fmla="*/ 2759 h 160"/>
                              <a:gd name="T4" fmla="+- 0 1275 1200"/>
                              <a:gd name="T5" fmla="*/ T4 w 4820"/>
                              <a:gd name="T6" fmla="+- 0 2759 2599"/>
                              <a:gd name="T7" fmla="*/ 2759 h 160"/>
                              <a:gd name="T8" fmla="+- 0 1270 1200"/>
                              <a:gd name="T9" fmla="*/ T8 w 4820"/>
                              <a:gd name="T10" fmla="+- 0 2758 2599"/>
                              <a:gd name="T11" fmla="*/ 2758 h 160"/>
                              <a:gd name="T12" fmla="+- 0 1216 1200"/>
                              <a:gd name="T13" fmla="*/ T12 w 4820"/>
                              <a:gd name="T14" fmla="+- 0 2727 2599"/>
                              <a:gd name="T15" fmla="*/ 2727 h 160"/>
                              <a:gd name="T16" fmla="+- 0 1200 1200"/>
                              <a:gd name="T17" fmla="*/ T16 w 4820"/>
                              <a:gd name="T18" fmla="+- 0 2684 2599"/>
                              <a:gd name="T19" fmla="*/ 2684 h 160"/>
                              <a:gd name="T20" fmla="+- 0 1200 1200"/>
                              <a:gd name="T21" fmla="*/ T20 w 4820"/>
                              <a:gd name="T22" fmla="+- 0 2673 2599"/>
                              <a:gd name="T23" fmla="*/ 2673 h 160"/>
                              <a:gd name="T24" fmla="+- 0 1227 1200"/>
                              <a:gd name="T25" fmla="*/ T24 w 4820"/>
                              <a:gd name="T26" fmla="+- 0 2618 2599"/>
                              <a:gd name="T27" fmla="*/ 2618 h 160"/>
                              <a:gd name="T28" fmla="+- 0 1275 1200"/>
                              <a:gd name="T29" fmla="*/ T28 w 4820"/>
                              <a:gd name="T30" fmla="+- 0 2599 2599"/>
                              <a:gd name="T31" fmla="*/ 2599 h 160"/>
                              <a:gd name="T32" fmla="+- 0 5945 1200"/>
                              <a:gd name="T33" fmla="*/ T32 w 4820"/>
                              <a:gd name="T34" fmla="+- 0 2599 2599"/>
                              <a:gd name="T35" fmla="*/ 2599 h 160"/>
                              <a:gd name="T36" fmla="+- 0 6000 1200"/>
                              <a:gd name="T37" fmla="*/ T36 w 4820"/>
                              <a:gd name="T38" fmla="+- 0 2626 2599"/>
                              <a:gd name="T39" fmla="*/ 2626 h 160"/>
                              <a:gd name="T40" fmla="+- 0 6020 1200"/>
                              <a:gd name="T41" fmla="*/ T40 w 4820"/>
                              <a:gd name="T42" fmla="+- 0 2673 2599"/>
                              <a:gd name="T43" fmla="*/ 2673 h 160"/>
                              <a:gd name="T44" fmla="+- 0 6020 1200"/>
                              <a:gd name="T45" fmla="*/ T44 w 4820"/>
                              <a:gd name="T46" fmla="+- 0 2684 2599"/>
                              <a:gd name="T47" fmla="*/ 2684 h 160"/>
                              <a:gd name="T48" fmla="+- 0 5993 1200"/>
                              <a:gd name="T49" fmla="*/ T48 w 4820"/>
                              <a:gd name="T50" fmla="+- 0 2739 2599"/>
                              <a:gd name="T51" fmla="*/ 2739 h 160"/>
                              <a:gd name="T52" fmla="+- 0 5950 1200"/>
                              <a:gd name="T53" fmla="*/ T52 w 4820"/>
                              <a:gd name="T54" fmla="+- 0 2758 2599"/>
                              <a:gd name="T55" fmla="*/ 2758 h 1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4820" h="160">
                                <a:moveTo>
                                  <a:pt x="4745" y="160"/>
                                </a:moveTo>
                                <a:lnTo>
                                  <a:pt x="75" y="160"/>
                                </a:lnTo>
                                <a:lnTo>
                                  <a:pt x="70" y="159"/>
                                </a:lnTo>
                                <a:lnTo>
                                  <a:pt x="16" y="128"/>
                                </a:lnTo>
                                <a:lnTo>
                                  <a:pt x="0" y="85"/>
                                </a:lnTo>
                                <a:lnTo>
                                  <a:pt x="0" y="74"/>
                                </a:lnTo>
                                <a:lnTo>
                                  <a:pt x="27" y="19"/>
                                </a:lnTo>
                                <a:lnTo>
                                  <a:pt x="75" y="0"/>
                                </a:lnTo>
                                <a:lnTo>
                                  <a:pt x="4745" y="0"/>
                                </a:lnTo>
                                <a:lnTo>
                                  <a:pt x="4800" y="27"/>
                                </a:lnTo>
                                <a:lnTo>
                                  <a:pt x="4820" y="74"/>
                                </a:lnTo>
                                <a:lnTo>
                                  <a:pt x="4820" y="85"/>
                                </a:lnTo>
                                <a:lnTo>
                                  <a:pt x="4793" y="140"/>
                                </a:lnTo>
                                <a:lnTo>
                                  <a:pt x="4750" y="159"/>
                                </a:lnTo>
                                <a:close/>
                              </a:path>
                            </a:pathLst>
                          </a:custGeom>
                          <a:solidFill>
                            <a:srgbClr val="000000">
                              <a:alpha val="2274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7623032" name="Rectangle 32"/>
                        <wps:cNvSpPr>
                          <a:spLocks/>
                        </wps:cNvSpPr>
                        <wps:spPr bwMode="auto">
                          <a:xfrm>
                            <a:off x="740" y="4608"/>
                            <a:ext cx="10580" cy="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63138155" name="Rectangle 31"/>
                        <wps:cNvSpPr>
                          <a:spLocks/>
                        </wps:cNvSpPr>
                        <wps:spPr bwMode="auto">
                          <a:xfrm>
                            <a:off x="740" y="988"/>
                            <a:ext cx="10580" cy="362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668970500" name="Picture 30"/>
                          <pic:cNvPicPr>
                            <a:picLocks/>
                          </pic:cNvPicPr>
                        </pic:nvPicPr>
                        <pic:blipFill>
                          <a:blip r:embed="rId58">
                            <a:extLst>
                              <a:ext uri="{28A0092B-C50C-407E-A947-70E740481C1C}">
                                <a14:useLocalDpi xmlns:a14="http://schemas.microsoft.com/office/drawing/2010/main" val="0"/>
                              </a:ext>
                            </a:extLst>
                          </a:blip>
                          <a:srcRect/>
                          <a:stretch>
                            <a:fillRect/>
                          </a:stretch>
                        </pic:blipFill>
                        <pic:spPr bwMode="auto">
                          <a:xfrm>
                            <a:off x="1140" y="8778"/>
                            <a:ext cx="1017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440120" name="Rectangle 29"/>
                        <wps:cNvSpPr>
                          <a:spLocks/>
                        </wps:cNvSpPr>
                        <wps:spPr bwMode="auto">
                          <a:xfrm>
                            <a:off x="1140" y="8778"/>
                            <a:ext cx="10170" cy="20"/>
                          </a:xfrm>
                          <a:prstGeom prst="rect">
                            <a:avLst/>
                          </a:prstGeom>
                          <a:solidFill>
                            <a:srgbClr val="E7E7E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1835753" name="Rectangle 28"/>
                        <wps:cNvSpPr>
                          <a:spLocks/>
                        </wps:cNvSpPr>
                        <wps:spPr bwMode="auto">
                          <a:xfrm>
                            <a:off x="1140" y="9058"/>
                            <a:ext cx="10170" cy="20"/>
                          </a:xfrm>
                          <a:prstGeom prst="rect">
                            <a:avLst/>
                          </a:prstGeom>
                          <a:solidFill>
                            <a:srgbClr val="ECECE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52869435" name="Freeform 27"/>
                        <wps:cNvSpPr>
                          <a:spLocks/>
                        </wps:cNvSpPr>
                        <wps:spPr bwMode="auto">
                          <a:xfrm>
                            <a:off x="1200" y="8858"/>
                            <a:ext cx="7740" cy="160"/>
                          </a:xfrm>
                          <a:custGeom>
                            <a:avLst/>
                            <a:gdLst>
                              <a:gd name="T0" fmla="+- 0 8865 1200"/>
                              <a:gd name="T1" fmla="*/ T0 w 7740"/>
                              <a:gd name="T2" fmla="+- 0 9019 8859"/>
                              <a:gd name="T3" fmla="*/ 9019 h 160"/>
                              <a:gd name="T4" fmla="+- 0 1275 1200"/>
                              <a:gd name="T5" fmla="*/ T4 w 7740"/>
                              <a:gd name="T6" fmla="+- 0 9019 8859"/>
                              <a:gd name="T7" fmla="*/ 9019 h 160"/>
                              <a:gd name="T8" fmla="+- 0 1270 1200"/>
                              <a:gd name="T9" fmla="*/ T8 w 7740"/>
                              <a:gd name="T10" fmla="+- 0 9018 8859"/>
                              <a:gd name="T11" fmla="*/ 9018 h 160"/>
                              <a:gd name="T12" fmla="+- 0 1216 1200"/>
                              <a:gd name="T13" fmla="*/ T12 w 7740"/>
                              <a:gd name="T14" fmla="+- 0 8987 8859"/>
                              <a:gd name="T15" fmla="*/ 8987 h 160"/>
                              <a:gd name="T16" fmla="+- 0 1200 1200"/>
                              <a:gd name="T17" fmla="*/ T16 w 7740"/>
                              <a:gd name="T18" fmla="+- 0 8944 8859"/>
                              <a:gd name="T19" fmla="*/ 8944 h 160"/>
                              <a:gd name="T20" fmla="+- 0 1200 1200"/>
                              <a:gd name="T21" fmla="*/ T20 w 7740"/>
                              <a:gd name="T22" fmla="+- 0 8933 8859"/>
                              <a:gd name="T23" fmla="*/ 8933 h 160"/>
                              <a:gd name="T24" fmla="+- 0 1227 1200"/>
                              <a:gd name="T25" fmla="*/ T24 w 7740"/>
                              <a:gd name="T26" fmla="+- 0 8878 8859"/>
                              <a:gd name="T27" fmla="*/ 8878 h 160"/>
                              <a:gd name="T28" fmla="+- 0 1275 1200"/>
                              <a:gd name="T29" fmla="*/ T28 w 7740"/>
                              <a:gd name="T30" fmla="+- 0 8859 8859"/>
                              <a:gd name="T31" fmla="*/ 8859 h 160"/>
                              <a:gd name="T32" fmla="+- 0 8865 1200"/>
                              <a:gd name="T33" fmla="*/ T32 w 7740"/>
                              <a:gd name="T34" fmla="+- 0 8859 8859"/>
                              <a:gd name="T35" fmla="*/ 8859 h 160"/>
                              <a:gd name="T36" fmla="+- 0 8920 1200"/>
                              <a:gd name="T37" fmla="*/ T36 w 7740"/>
                              <a:gd name="T38" fmla="+- 0 8886 8859"/>
                              <a:gd name="T39" fmla="*/ 8886 h 160"/>
                              <a:gd name="T40" fmla="+- 0 8940 1200"/>
                              <a:gd name="T41" fmla="*/ T40 w 7740"/>
                              <a:gd name="T42" fmla="+- 0 8933 8859"/>
                              <a:gd name="T43" fmla="*/ 8933 h 160"/>
                              <a:gd name="T44" fmla="+- 0 8940 1200"/>
                              <a:gd name="T45" fmla="*/ T44 w 7740"/>
                              <a:gd name="T46" fmla="+- 0 8944 8859"/>
                              <a:gd name="T47" fmla="*/ 8944 h 160"/>
                              <a:gd name="T48" fmla="+- 0 8913 1200"/>
                              <a:gd name="T49" fmla="*/ T48 w 7740"/>
                              <a:gd name="T50" fmla="+- 0 8999 8859"/>
                              <a:gd name="T51" fmla="*/ 8999 h 160"/>
                              <a:gd name="T52" fmla="+- 0 8870 1200"/>
                              <a:gd name="T53" fmla="*/ T52 w 7740"/>
                              <a:gd name="T54" fmla="+- 0 9018 8859"/>
                              <a:gd name="T55" fmla="*/ 9018 h 1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7740" h="160">
                                <a:moveTo>
                                  <a:pt x="7665" y="160"/>
                                </a:moveTo>
                                <a:lnTo>
                                  <a:pt x="75" y="160"/>
                                </a:lnTo>
                                <a:lnTo>
                                  <a:pt x="70" y="159"/>
                                </a:lnTo>
                                <a:lnTo>
                                  <a:pt x="16" y="128"/>
                                </a:lnTo>
                                <a:lnTo>
                                  <a:pt x="0" y="85"/>
                                </a:lnTo>
                                <a:lnTo>
                                  <a:pt x="0" y="74"/>
                                </a:lnTo>
                                <a:lnTo>
                                  <a:pt x="27" y="19"/>
                                </a:lnTo>
                                <a:lnTo>
                                  <a:pt x="75" y="0"/>
                                </a:lnTo>
                                <a:lnTo>
                                  <a:pt x="7665" y="0"/>
                                </a:lnTo>
                                <a:lnTo>
                                  <a:pt x="7720" y="27"/>
                                </a:lnTo>
                                <a:lnTo>
                                  <a:pt x="7740" y="74"/>
                                </a:lnTo>
                                <a:lnTo>
                                  <a:pt x="7740" y="85"/>
                                </a:lnTo>
                                <a:lnTo>
                                  <a:pt x="7713" y="140"/>
                                </a:lnTo>
                                <a:lnTo>
                                  <a:pt x="7670" y="159"/>
                                </a:lnTo>
                                <a:close/>
                              </a:path>
                            </a:pathLst>
                          </a:custGeom>
                          <a:solidFill>
                            <a:srgbClr val="000000">
                              <a:alpha val="2274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43321548" name="Text Box 26"/>
                        <wps:cNvSpPr txBox="1">
                          <a:spLocks/>
                        </wps:cNvSpPr>
                        <wps:spPr bwMode="auto">
                          <a:xfrm>
                            <a:off x="1190" y="8182"/>
                            <a:ext cx="8506" cy="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E1B48B" w14:textId="77777777" w:rsidR="0099680A" w:rsidRDefault="0099680A" w:rsidP="0099680A">
                              <w:pPr>
                                <w:spacing w:line="148" w:lineRule="exact"/>
                                <w:rPr>
                                  <w:sz w:val="14"/>
                                </w:rPr>
                              </w:pPr>
                              <w:r>
                                <w:rPr>
                                  <w:color w:val="202020"/>
                                  <w:sz w:val="14"/>
                                </w:rPr>
                                <w:t>125/125 [==============================] - 2s 17ms/step - loss: 3.4111 - categorical_accuracy: 0.3409</w:t>
                              </w:r>
                            </w:p>
                            <w:p w14:paraId="4DD82B23" w14:textId="77777777" w:rsidR="0099680A" w:rsidRDefault="0099680A" w:rsidP="0099680A">
                              <w:pPr>
                                <w:spacing w:before="21"/>
                                <w:rPr>
                                  <w:sz w:val="14"/>
                                </w:rPr>
                              </w:pPr>
                              <w:r>
                                <w:rPr>
                                  <w:color w:val="202020"/>
                                  <w:sz w:val="14"/>
                                </w:rPr>
                                <w:t>Test Loss: 3.4111</w:t>
                              </w:r>
                            </w:p>
                            <w:p w14:paraId="78FBB41B" w14:textId="77777777" w:rsidR="0099680A" w:rsidRDefault="0099680A" w:rsidP="0099680A">
                              <w:pPr>
                                <w:spacing w:before="12" w:line="151" w:lineRule="exact"/>
                                <w:rPr>
                                  <w:sz w:val="14"/>
                                </w:rPr>
                              </w:pPr>
                              <w:r>
                                <w:rPr>
                                  <w:color w:val="202020"/>
                                  <w:sz w:val="14"/>
                                </w:rPr>
                                <w:t>Test Accuracy: 0.3409</w:t>
                              </w:r>
                            </w:p>
                          </w:txbxContent>
                        </wps:txbx>
                        <wps:bodyPr rot="0" vert="horz" wrap="square" lIns="0" tIns="0" rIns="0" bIns="0" anchor="t" anchorCtr="0" upright="1">
                          <a:noAutofit/>
                        </wps:bodyPr>
                      </wps:wsp>
                      <wps:wsp>
                        <wps:cNvPr id="1534339944" name="Text Box 25"/>
                        <wps:cNvSpPr txBox="1">
                          <a:spLocks/>
                        </wps:cNvSpPr>
                        <wps:spPr bwMode="auto">
                          <a:xfrm>
                            <a:off x="740" y="2818"/>
                            <a:ext cx="10580" cy="179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467A66" w14:textId="77777777" w:rsidR="0099680A" w:rsidRDefault="0099680A" w:rsidP="0099680A">
                              <w:pPr>
                                <w:spacing w:before="3"/>
                                <w:ind w:left="396"/>
                                <w:rPr>
                                  <w:sz w:val="14"/>
                                </w:rPr>
                              </w:pPr>
                              <w:r>
                                <w:rPr>
                                  <w:color w:val="202020"/>
                                  <w:sz w:val="14"/>
                                </w:rPr>
                                <w:t>epochs=num_epochs,</w:t>
                              </w:r>
                            </w:p>
                            <w:p w14:paraId="34D2581F" w14:textId="77777777" w:rsidR="0099680A" w:rsidRDefault="0099680A" w:rsidP="0099680A">
                              <w:pPr>
                                <w:spacing w:before="31" w:line="288" w:lineRule="auto"/>
                                <w:ind w:left="396" w:right="4703"/>
                                <w:rPr>
                                  <w:sz w:val="14"/>
                                </w:rPr>
                              </w:pPr>
                              <w:r>
                                <w:rPr>
                                  <w:color w:val="202020"/>
                                  <w:sz w:val="14"/>
                                </w:rPr>
                                <w:t>validation_data=([X_val_input_ids, X_val_attention_mask], y_val), verbose=1</w:t>
                              </w:r>
                            </w:p>
                            <w:p w14:paraId="048B7887" w14:textId="77777777" w:rsidR="0099680A" w:rsidRDefault="0099680A" w:rsidP="0099680A">
                              <w:pPr>
                                <w:spacing w:line="158" w:lineRule="exact"/>
                                <w:ind w:left="59"/>
                                <w:rPr>
                                  <w:sz w:val="14"/>
                                </w:rPr>
                              </w:pPr>
                              <w:r>
                                <w:rPr>
                                  <w:color w:val="202020"/>
                                  <w:sz w:val="14"/>
                                </w:rPr>
                                <w:t>)</w:t>
                              </w:r>
                            </w:p>
                            <w:p w14:paraId="759B8FA8" w14:textId="77777777" w:rsidR="0099680A" w:rsidRDefault="0099680A" w:rsidP="0099680A">
                              <w:pPr>
                                <w:spacing w:before="6"/>
                                <w:rPr>
                                  <w:sz w:val="19"/>
                                </w:rPr>
                              </w:pPr>
                            </w:p>
                            <w:p w14:paraId="6BE31E35" w14:textId="77777777" w:rsidR="0099680A" w:rsidRDefault="0099680A" w:rsidP="0099680A">
                              <w:pPr>
                                <w:ind w:left="59"/>
                                <w:rPr>
                                  <w:sz w:val="14"/>
                                </w:rPr>
                              </w:pPr>
                              <w:r>
                                <w:rPr>
                                  <w:color w:val="202020"/>
                                  <w:sz w:val="14"/>
                                </w:rPr>
                                <w:t># Evaluate the model</w:t>
                              </w:r>
                            </w:p>
                            <w:p w14:paraId="030AD2F7" w14:textId="77777777" w:rsidR="0099680A" w:rsidRDefault="0099680A" w:rsidP="0099680A">
                              <w:pPr>
                                <w:spacing w:before="32" w:line="288" w:lineRule="auto"/>
                                <w:ind w:left="59" w:right="1931"/>
                                <w:rPr>
                                  <w:sz w:val="14"/>
                                </w:rPr>
                              </w:pPr>
                              <w:r>
                                <w:rPr>
                                  <w:color w:val="202020"/>
                                  <w:sz w:val="14"/>
                                </w:rPr>
                                <w:t>test_loss, test_accuracy = model.evaluate([X_tst_input_ids , X_tst_attention_mask], y_test, verbose=1) print(f"Test Loss: {test_loss:.4f}")</w:t>
                              </w:r>
                            </w:p>
                            <w:p w14:paraId="514BFD02" w14:textId="77777777" w:rsidR="0099680A" w:rsidRDefault="0099680A" w:rsidP="0099680A">
                              <w:pPr>
                                <w:spacing w:line="158" w:lineRule="exact"/>
                                <w:ind w:left="59"/>
                                <w:rPr>
                                  <w:sz w:val="14"/>
                                </w:rPr>
                              </w:pPr>
                              <w:r>
                                <w:rPr>
                                  <w:color w:val="202020"/>
                                  <w:sz w:val="14"/>
                                </w:rPr>
                                <w:t>print(f"Test Accuracy: {test_accuracy:.4f}")</w:t>
                              </w:r>
                            </w:p>
                          </w:txbxContent>
                        </wps:txbx>
                        <wps:bodyPr rot="0" vert="horz" wrap="square" lIns="0" tIns="0" rIns="0" bIns="0" anchor="t" anchorCtr="0" upright="1">
                          <a:noAutofit/>
                        </wps:bodyPr>
                      </wps:wsp>
                      <wps:wsp>
                        <wps:cNvPr id="1342358418" name="Text Box 24"/>
                        <wps:cNvSpPr txBox="1">
                          <a:spLocks/>
                        </wps:cNvSpPr>
                        <wps:spPr bwMode="auto">
                          <a:xfrm>
                            <a:off x="740" y="988"/>
                            <a:ext cx="10580"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898D9E" w14:textId="77777777" w:rsidR="0099680A" w:rsidRDefault="0099680A" w:rsidP="0099680A">
                              <w:pPr>
                                <w:spacing w:before="123" w:line="288" w:lineRule="auto"/>
                                <w:ind w:left="59" w:right="7140"/>
                                <w:rPr>
                                  <w:sz w:val="14"/>
                                </w:rPr>
                              </w:pPr>
                              <w:r>
                                <w:rPr>
                                  <w:color w:val="202020"/>
                                  <w:sz w:val="14"/>
                                </w:rPr>
                                <w:t># Define batch size and number of epochs batch_size = 32 # Adjust as needed num_epochs = 10 # Adjust as needed</w:t>
                              </w:r>
                            </w:p>
                            <w:p w14:paraId="130A9695" w14:textId="77777777" w:rsidR="0099680A" w:rsidRDefault="0099680A" w:rsidP="0099680A">
                              <w:pPr>
                                <w:spacing w:before="8"/>
                                <w:rPr>
                                  <w:sz w:val="16"/>
                                </w:rPr>
                              </w:pPr>
                            </w:p>
                            <w:p w14:paraId="183F7DBD" w14:textId="77777777" w:rsidR="0099680A" w:rsidRDefault="0099680A" w:rsidP="0099680A">
                              <w:pPr>
                                <w:spacing w:line="288" w:lineRule="auto"/>
                                <w:ind w:left="59" w:right="8820"/>
                                <w:rPr>
                                  <w:sz w:val="14"/>
                                </w:rPr>
                              </w:pPr>
                              <w:r>
                                <w:rPr>
                                  <w:color w:val="202020"/>
                                  <w:sz w:val="14"/>
                                </w:rPr>
                                <w:t># Training the model history = model.fit(</w:t>
                              </w:r>
                            </w:p>
                            <w:p w14:paraId="56C78A8F" w14:textId="77777777" w:rsidR="0099680A" w:rsidRDefault="0099680A" w:rsidP="0099680A">
                              <w:pPr>
                                <w:spacing w:line="158" w:lineRule="exact"/>
                                <w:ind w:left="396"/>
                                <w:rPr>
                                  <w:sz w:val="14"/>
                                </w:rPr>
                              </w:pPr>
                              <w:r>
                                <w:rPr>
                                  <w:color w:val="202020"/>
                                  <w:sz w:val="14"/>
                                </w:rPr>
                                <w:t>[X_trn_input_ids, X_trn_attention_mask],</w:t>
                              </w:r>
                            </w:p>
                            <w:p w14:paraId="401B740E" w14:textId="77777777" w:rsidR="0099680A" w:rsidRDefault="0099680A" w:rsidP="0099680A">
                              <w:pPr>
                                <w:tabs>
                                  <w:tab w:val="left" w:pos="10569"/>
                                </w:tabs>
                                <w:spacing w:before="31" w:line="288" w:lineRule="auto"/>
                                <w:ind w:left="396" w:right="7"/>
                                <w:rPr>
                                  <w:sz w:val="14"/>
                                </w:rPr>
                              </w:pPr>
                              <w:r>
                                <w:rPr>
                                  <w:color w:val="202020"/>
                                  <w:sz w:val="14"/>
                                  <w:u w:val="single" w:color="E7E7E7"/>
                                </w:rPr>
                                <w:t>y_train,</w:t>
                              </w:r>
                              <w:r>
                                <w:rPr>
                                  <w:color w:val="202020"/>
                                  <w:sz w:val="14"/>
                                  <w:u w:val="single" w:color="E7E7E7"/>
                                </w:rPr>
                                <w:tab/>
                              </w:r>
                              <w:r>
                                <w:rPr>
                                  <w:color w:val="202020"/>
                                  <w:sz w:val="14"/>
                                </w:rPr>
                                <w:t xml:space="preserve"> batch_size=batch_siz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0C34C45" id="Group 23" o:spid="_x0000_s1185" style="position:absolute;margin-left:37pt;margin-top:27.3pt;width:529pt;height:426.7pt;z-index:-251624448;mso-position-horizontal-relative:page;mso-position-vertical-relative:text" coordorigin="740,546" coordsize="10580,853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">
                <v:shape id="Picture 36" o:spid="_x0000_s1186" type="#_x0000_t75" style="position:absolute;left:1211;top:545;width:10083;height:15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">
                  <v:imagedata r:id="rId59" o:title=""/>
                  <v:path arrowok="t"/>
                  <o:lock v:ext="edit" aspectratio="f"/>
                </v:shape>
                <v:shape id="Picture 35" o:spid="_x0000_s1187" type="#_x0000_t75" style="position:absolute;left:1140;top:2518;width:10170;height:3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">
                  <v:imagedata r:id="rId60" o:title=""/>
                  <v:path arrowok="t"/>
                  <o:lock v:ext="edit" aspectratio="f"/>
                </v:shape>
                <v:rect id="Rectangle 34" o:spid="_x0000_s1188" style="position:absolute;left:1140;top:2798;width:10170;height: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" fillcolor="#ececec" stroked="f">
                  <v:path arrowok="t"/>
                </v:rect>
                <v:shape id="Freeform 33" o:spid="_x0000_s1189" style="position:absolute;left:1200;top:2598;width:4820;height:160;visibility:visible;mso-wrap-style:square;v-text-anchor:top" coordsize="48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" path="m4745,160l75,160r-5,-1l16,128,,85,,74,27,19,75,,4745,r55,27l4820,74r,11l4793,140r-43,19l4745,160xe" fillcolor="black" stroked="f">
                  <v:fill opacity="14906f"/>
                  <v:path arrowok="t" o:connecttype="custom" o:connectlocs="4745,2759;75,2759;70,2758;16,2727;0,2684;0,2673;27,2618;75,2599;4745,2599;4800,2626;4820,2673;4820,2684;4793,2739;4750,2758" o:connectangles="0,0,0,0,0,0,0,0,0,0,0,0,0,0"/>
                </v:shape>
                <v:rect id="Rectangle 32" o:spid="_x0000_s1190" style="position:absolute;left:740;top:4608;width:10580;height:44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" stroked="f">
                  <v:path arrowok="t"/>
                </v:rect>
                <v:rect id="Rectangle 31" o:spid="_x0000_s1191" style="position:absolute;left:740;top:988;width:10580;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" fillcolor="#f6f6f6" stroked="f">
                  <v:path arrowok="t"/>
                </v:rect>
                <v:shape id="Picture 30" o:spid="_x0000_s1192" type="#_x0000_t75" style="position:absolute;left:1140;top:8778;width:10170;height:3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">
                  <v:imagedata r:id="rId61" o:title=""/>
                  <v:path arrowok="t"/>
                  <o:lock v:ext="edit" aspectratio="f"/>
                </v:shape>
                <v:rect id="Rectangle 29" o:spid="_x0000_s1193" style="position:absolute;left:1140;top:8778;width:10170;height: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" fillcolor="#e7e7e7" stroked="f">
                  <v:path arrowok="t"/>
                </v:rect>
                <v:rect id="Rectangle 28" o:spid="_x0000_s1194" style="position:absolute;left:1140;top:9058;width:10170;height: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" fillcolor="#ececec" stroked="f">
                  <v:path arrowok="t"/>
                </v:rect>
                <v:shape id="Freeform 27" o:spid="_x0000_s1195" style="position:absolute;left:1200;top:8858;width:7740;height:160;visibility:visible;mso-wrap-style:square;v-text-anchor:top" coordsize="774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" path="m7665,160l75,160r-5,-1l16,128,,85,,74,27,19,75,,7665,r55,27l7740,74r,11l7713,140r-43,19l7665,160xe" fillcolor="black" stroked="f">
                  <v:fill opacity="14906f"/>
                  <v:path arrowok="t" o:connecttype="custom" o:connectlocs="7665,9019;75,9019;70,9018;16,8987;0,8944;0,8933;27,8878;75,8859;7665,8859;7720,8886;7740,8933;7740,8944;7713,8999;7670,9018" o:connectangles="0,0,0,0,0,0,0,0,0,0,0,0,0,0"/>
                </v:shape>
                <v:shape id="Text Box 26" o:spid="_x0000_s1196" type="#_x0000_t202" style="position:absolute;left:1190;top:8182;width:8506;height:4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" filled="f" stroked="f">
                  <v:path arrowok="t"/>
                  <v:textbox inset="0,0,0,0">
                    <w:txbxContent>
                      <w:p w14:paraId="60E1B48B" w14:textId="77777777" w:rsidR="0099680A" w:rsidRDefault="0099680A" w:rsidP="0099680A">
                        <w:pPr>
                          <w:spacing w:line="148" w:lineRule="exact"/>
                          <w:rPr>
                            <w:sz w:val="14"/>
                          </w:rPr>
                        </w:pPr>
                        <w:r>
                          <w:rPr>
                            <w:color w:val="202020"/>
                            <w:sz w:val="14"/>
                          </w:rPr>
                          <w:t>125/125 [==============================] - 2s 17ms/step - loss: 3.4111 - categorical_accuracy: 0.3409</w:t>
                        </w:r>
                      </w:p>
                      <w:p w14:paraId="4DD82B23" w14:textId="77777777" w:rsidR="0099680A" w:rsidRDefault="0099680A" w:rsidP="0099680A">
                        <w:pPr>
                          <w:spacing w:before="21"/>
                          <w:rPr>
                            <w:sz w:val="14"/>
                          </w:rPr>
                        </w:pPr>
                        <w:r>
                          <w:rPr>
                            <w:color w:val="202020"/>
                            <w:sz w:val="14"/>
                          </w:rPr>
                          <w:t>Test Loss: 3.4111</w:t>
                        </w:r>
                      </w:p>
                      <w:p w14:paraId="78FBB41B" w14:textId="77777777" w:rsidR="0099680A" w:rsidRDefault="0099680A" w:rsidP="0099680A">
                        <w:pPr>
                          <w:spacing w:before="12" w:line="151" w:lineRule="exact"/>
                          <w:rPr>
                            <w:sz w:val="14"/>
                          </w:rPr>
                        </w:pPr>
                        <w:r>
                          <w:rPr>
                            <w:color w:val="202020"/>
                            <w:sz w:val="14"/>
                          </w:rPr>
                          <w:t>Test Accuracy: 0.3409</w:t>
                        </w:r>
                      </w:p>
                    </w:txbxContent>
                  </v:textbox>
                </v:shape>
                <v:shape id="Text Box 25" o:spid="_x0000_s1197" type="#_x0000_t202" style="position:absolute;left:740;top:2818;width:10580;height:17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" fillcolor="#f6f6f6" stroked="f">
                  <v:path arrowok="t"/>
                  <v:textbox inset="0,0,0,0">
                    <w:txbxContent>
                      <w:p w14:paraId="12467A66" w14:textId="77777777" w:rsidR="0099680A" w:rsidRDefault="0099680A" w:rsidP="0099680A">
                        <w:pPr>
                          <w:spacing w:before="3"/>
                          <w:ind w:left="396"/>
                          <w:rPr>
                            <w:sz w:val="14"/>
                          </w:rPr>
                        </w:pPr>
                        <w:r>
                          <w:rPr>
                            <w:color w:val="202020"/>
                            <w:sz w:val="14"/>
                          </w:rPr>
                          <w:t>epochs=num_epochs,</w:t>
                        </w:r>
                      </w:p>
                      <w:p w14:paraId="34D2581F" w14:textId="77777777" w:rsidR="0099680A" w:rsidRDefault="0099680A" w:rsidP="0099680A">
                        <w:pPr>
                          <w:spacing w:before="31" w:line="288" w:lineRule="auto"/>
                          <w:ind w:left="396" w:right="4703"/>
                          <w:rPr>
                            <w:sz w:val="14"/>
                          </w:rPr>
                        </w:pPr>
                        <w:r>
                          <w:rPr>
                            <w:color w:val="202020"/>
                            <w:sz w:val="14"/>
                          </w:rPr>
                          <w:t>validation_data=([X_val_input_ids, X_val_attention_mask], y_val), verbose=1</w:t>
                        </w:r>
                      </w:p>
                      <w:p w14:paraId="048B7887" w14:textId="77777777" w:rsidR="0099680A" w:rsidRDefault="0099680A" w:rsidP="0099680A">
                        <w:pPr>
                          <w:spacing w:line="158" w:lineRule="exact"/>
                          <w:ind w:left="59"/>
                          <w:rPr>
                            <w:sz w:val="14"/>
                          </w:rPr>
                        </w:pPr>
                        <w:r>
                          <w:rPr>
                            <w:color w:val="202020"/>
                            <w:sz w:val="14"/>
                          </w:rPr>
                          <w:t>)</w:t>
                        </w:r>
                      </w:p>
                      <w:p w14:paraId="759B8FA8" w14:textId="77777777" w:rsidR="0099680A" w:rsidRDefault="0099680A" w:rsidP="0099680A">
                        <w:pPr>
                          <w:spacing w:before="6"/>
                          <w:rPr>
                            <w:sz w:val="19"/>
                          </w:rPr>
                        </w:pPr>
                      </w:p>
                      <w:p w14:paraId="6BE31E35" w14:textId="77777777" w:rsidR="0099680A" w:rsidRDefault="0099680A" w:rsidP="0099680A">
                        <w:pPr>
                          <w:ind w:left="59"/>
                          <w:rPr>
                            <w:sz w:val="14"/>
                          </w:rPr>
                        </w:pPr>
                        <w:r>
                          <w:rPr>
                            <w:color w:val="202020"/>
                            <w:sz w:val="14"/>
                          </w:rPr>
                          <w:t># Evaluate the model</w:t>
                        </w:r>
                      </w:p>
                      <w:p w14:paraId="030AD2F7" w14:textId="77777777" w:rsidR="0099680A" w:rsidRDefault="0099680A" w:rsidP="0099680A">
                        <w:pPr>
                          <w:spacing w:before="32" w:line="288" w:lineRule="auto"/>
                          <w:ind w:left="59" w:right="1931"/>
                          <w:rPr>
                            <w:sz w:val="14"/>
                          </w:rPr>
                        </w:pPr>
                        <w:r>
                          <w:rPr>
                            <w:color w:val="202020"/>
                            <w:sz w:val="14"/>
                          </w:rPr>
                          <w:t>test_loss, test_accuracy = model.evaluate([X_tst_input_ids , X_tst_attention_mask], y_test, verbose=1) print(f"Test Loss: {test_loss:.4f}")</w:t>
                        </w:r>
                      </w:p>
                      <w:p w14:paraId="514BFD02" w14:textId="77777777" w:rsidR="0099680A" w:rsidRDefault="0099680A" w:rsidP="0099680A">
                        <w:pPr>
                          <w:spacing w:line="158" w:lineRule="exact"/>
                          <w:ind w:left="59"/>
                          <w:rPr>
                            <w:sz w:val="14"/>
                          </w:rPr>
                        </w:pPr>
                        <w:r>
                          <w:rPr>
                            <w:color w:val="202020"/>
                            <w:sz w:val="14"/>
                          </w:rPr>
                          <w:t>print(f"Test Accuracy: {test_accuracy:.4f}")</w:t>
                        </w:r>
                      </w:p>
                    </w:txbxContent>
                  </v:textbox>
                </v:shape>
                <v:shape id="Text Box 24" o:spid="_x0000_s1198" type="#_x0000_t202" style="position:absolute;left:740;top:988;width:10580;height:18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" filled="f" stroked="f">
                  <v:path arrowok="t"/>
                  <v:textbox inset="0,0,0,0">
                    <w:txbxContent>
                      <w:p w14:paraId="17898D9E" w14:textId="77777777" w:rsidR="0099680A" w:rsidRDefault="0099680A" w:rsidP="0099680A">
                        <w:pPr>
                          <w:spacing w:before="123" w:line="288" w:lineRule="auto"/>
                          <w:ind w:left="59" w:right="7140"/>
                          <w:rPr>
                            <w:sz w:val="14"/>
                          </w:rPr>
                        </w:pPr>
                        <w:r>
                          <w:rPr>
                            <w:color w:val="202020"/>
                            <w:sz w:val="14"/>
                          </w:rPr>
                          <w:t># Define batch size and number of epochs batch_size = 32 # Adjust as needed num_epochs = 10 # Adjust as needed</w:t>
                        </w:r>
                      </w:p>
                      <w:p w14:paraId="130A9695" w14:textId="77777777" w:rsidR="0099680A" w:rsidRDefault="0099680A" w:rsidP="0099680A">
                        <w:pPr>
                          <w:spacing w:before="8"/>
                          <w:rPr>
                            <w:sz w:val="16"/>
                          </w:rPr>
                        </w:pPr>
                      </w:p>
                      <w:p w14:paraId="183F7DBD" w14:textId="77777777" w:rsidR="0099680A" w:rsidRDefault="0099680A" w:rsidP="0099680A">
                        <w:pPr>
                          <w:spacing w:line="288" w:lineRule="auto"/>
                          <w:ind w:left="59" w:right="8820"/>
                          <w:rPr>
                            <w:sz w:val="14"/>
                          </w:rPr>
                        </w:pPr>
                        <w:r>
                          <w:rPr>
                            <w:color w:val="202020"/>
                            <w:sz w:val="14"/>
                          </w:rPr>
                          <w:t># Training the model history = model.fit(</w:t>
                        </w:r>
                      </w:p>
                      <w:p w14:paraId="56C78A8F" w14:textId="77777777" w:rsidR="0099680A" w:rsidRDefault="0099680A" w:rsidP="0099680A">
                        <w:pPr>
                          <w:spacing w:line="158" w:lineRule="exact"/>
                          <w:ind w:left="396"/>
                          <w:rPr>
                            <w:sz w:val="14"/>
                          </w:rPr>
                        </w:pPr>
                        <w:r>
                          <w:rPr>
                            <w:color w:val="202020"/>
                            <w:sz w:val="14"/>
                          </w:rPr>
                          <w:t>[X_trn_input_ids, X_trn_attention_mask],</w:t>
                        </w:r>
                      </w:p>
                      <w:p w14:paraId="401B740E" w14:textId="77777777" w:rsidR="0099680A" w:rsidRDefault="0099680A" w:rsidP="0099680A">
                        <w:pPr>
                          <w:tabs>
                            <w:tab w:val="left" w:pos="10569"/>
                          </w:tabs>
                          <w:spacing w:before="31" w:line="288" w:lineRule="auto"/>
                          <w:ind w:left="396" w:right="7"/>
                          <w:rPr>
                            <w:sz w:val="14"/>
                          </w:rPr>
                        </w:pPr>
                        <w:r>
                          <w:rPr>
                            <w:color w:val="202020"/>
                            <w:sz w:val="14"/>
                            <w:u w:val="single" w:color="E7E7E7"/>
                          </w:rPr>
                          <w:t>y_train,</w:t>
                        </w:r>
                        <w:r>
                          <w:rPr>
                            <w:color w:val="202020"/>
                            <w:sz w:val="14"/>
                            <w:u w:val="single" w:color="E7E7E7"/>
                          </w:rPr>
                          <w:tab/>
                        </w:r>
                        <w:r>
                          <w:rPr>
                            <w:color w:val="202020"/>
                            <w:sz w:val="14"/>
                          </w:rPr>
                          <w:t xml:space="preserve"> batch_size=batch_size,</w:t>
                        </w:r>
                      </w:p>
                    </w:txbxContent>
                  </v:textbox>
                </v:shape>
                <w10:wrap anchorx="page"/>
              </v:group>
            </w:pict>
          </mc:Fallback>
        </mc:AlternateContent>
      </w:r>
      <w:r>
        <w:rPr>
          <w:rFonts w:ascii="Courier New" w:hAnsi="Courier New"/>
          <w:color w:val="202020"/>
          <w:sz w:val="14"/>
        </w:rPr>
        <w:t xml:space="preserve">This IS NOT expected if you are initializing TFDistilBertForSequenceClassification from a PyTorch model that you </w:t>
      </w:r>
      <w:r>
        <w:rPr>
          <w:rFonts w:ascii="Courier New" w:hAnsi="Courier New"/>
          <w:color w:val="202020"/>
          <w:spacing w:val="-4"/>
          <w:sz w:val="14"/>
        </w:rPr>
        <w:t xml:space="preserve">expec </w:t>
      </w:r>
      <w:r>
        <w:rPr>
          <w:rFonts w:ascii="Courier New" w:hAnsi="Courier New"/>
          <w:color w:val="202020"/>
          <w:sz w:val="14"/>
        </w:rPr>
        <w:t>Some weights or buffers of the TF 2.0 model TFDistilBertForSequenceClassification were not initialized from the PyTorch You should probably TRAIN this model on a down-stream task to be able to use it for predictions and inference.</w:t>
      </w:r>
    </w:p>
    <w:p w14:paraId="745ABC75" w14:textId="77777777" w:rsidR="0099680A" w:rsidRDefault="0099680A" w:rsidP="002F06F4">
      <w:pPr>
        <w:rPr>
          <w:sz w:val="20"/>
        </w:rPr>
      </w:pPr>
    </w:p>
    <w:p w14:paraId="57FCBAA1" w14:textId="77777777" w:rsidR="0099680A" w:rsidRDefault="0099680A" w:rsidP="002F06F4">
      <w:pPr>
        <w:rPr>
          <w:sz w:val="20"/>
        </w:rPr>
      </w:pPr>
    </w:p>
    <w:p w14:paraId="1590A282" w14:textId="77777777" w:rsidR="0099680A" w:rsidRDefault="0099680A" w:rsidP="002F06F4">
      <w:pPr>
        <w:rPr>
          <w:sz w:val="20"/>
        </w:rPr>
      </w:pPr>
    </w:p>
    <w:p w14:paraId="68B71DE8" w14:textId="77777777" w:rsidR="0099680A" w:rsidRDefault="0099680A" w:rsidP="002F06F4">
      <w:pPr>
        <w:rPr>
          <w:sz w:val="20"/>
        </w:rPr>
      </w:pPr>
    </w:p>
    <w:p w14:paraId="54032E76" w14:textId="77777777" w:rsidR="0099680A" w:rsidRDefault="0099680A" w:rsidP="002F06F4">
      <w:pPr>
        <w:rPr>
          <w:sz w:val="20"/>
        </w:rPr>
      </w:pPr>
    </w:p>
    <w:p w14:paraId="191A5543" w14:textId="77777777" w:rsidR="0099680A" w:rsidRDefault="0099680A" w:rsidP="002F06F4">
      <w:pPr>
        <w:rPr>
          <w:sz w:val="20"/>
        </w:rPr>
      </w:pPr>
    </w:p>
    <w:p w14:paraId="2245B080" w14:textId="77777777" w:rsidR="0099680A" w:rsidRDefault="0099680A" w:rsidP="002F06F4">
      <w:pPr>
        <w:rPr>
          <w:sz w:val="20"/>
        </w:rPr>
      </w:pPr>
    </w:p>
    <w:p w14:paraId="6690EB13" w14:textId="77777777" w:rsidR="0099680A" w:rsidRDefault="0099680A" w:rsidP="002F06F4">
      <w:pPr>
        <w:rPr>
          <w:sz w:val="20"/>
        </w:rPr>
      </w:pPr>
    </w:p>
    <w:p w14:paraId="60972A2B" w14:textId="77777777" w:rsidR="0099680A" w:rsidRDefault="0099680A" w:rsidP="002F06F4">
      <w:pPr>
        <w:rPr>
          <w:sz w:val="20"/>
        </w:rPr>
      </w:pPr>
    </w:p>
    <w:p w14:paraId="22398D8A" w14:textId="77777777" w:rsidR="0099680A" w:rsidRDefault="0099680A" w:rsidP="002F06F4">
      <w:pPr>
        <w:rPr>
          <w:sz w:val="20"/>
        </w:rPr>
      </w:pPr>
    </w:p>
    <w:p w14:paraId="14F7996A" w14:textId="77777777" w:rsidR="0099680A" w:rsidRDefault="0099680A" w:rsidP="002F06F4">
      <w:pPr>
        <w:rPr>
          <w:sz w:val="20"/>
        </w:rPr>
      </w:pPr>
    </w:p>
    <w:p w14:paraId="79C52669" w14:textId="77777777" w:rsidR="0099680A" w:rsidRDefault="0099680A" w:rsidP="002F06F4">
      <w:pPr>
        <w:rPr>
          <w:sz w:val="20"/>
        </w:rPr>
      </w:pPr>
    </w:p>
    <w:p w14:paraId="1B5F7F1C" w14:textId="77777777" w:rsidR="0099680A" w:rsidRDefault="0099680A" w:rsidP="002F06F4">
      <w:pPr>
        <w:rPr>
          <w:sz w:val="20"/>
        </w:rPr>
      </w:pPr>
    </w:p>
    <w:p w14:paraId="399C1D7A" w14:textId="77777777" w:rsidR="0099680A" w:rsidRDefault="0099680A" w:rsidP="002F06F4">
      <w:pPr>
        <w:rPr>
          <w:sz w:val="20"/>
        </w:rPr>
      </w:pPr>
    </w:p>
    <w:p w14:paraId="3523B606" w14:textId="77777777" w:rsidR="0099680A" w:rsidRDefault="0099680A" w:rsidP="002F06F4">
      <w:pPr>
        <w:rPr>
          <w:sz w:val="20"/>
        </w:rPr>
      </w:pPr>
    </w:p>
    <w:p w14:paraId="360AE2D1" w14:textId="77777777" w:rsidR="0099680A" w:rsidRDefault="0099680A" w:rsidP="002F06F4">
      <w:pPr>
        <w:rPr>
          <w:sz w:val="20"/>
        </w:rPr>
      </w:pPr>
    </w:p>
    <w:p w14:paraId="5AAC2F36" w14:textId="77777777" w:rsidR="0099680A" w:rsidRDefault="0099680A" w:rsidP="002F06F4">
      <w:pPr>
        <w:rPr>
          <w:sz w:val="20"/>
        </w:rPr>
      </w:pPr>
    </w:p>
    <w:p w14:paraId="1A9C08CE" w14:textId="77777777" w:rsidR="0099680A" w:rsidRDefault="0099680A" w:rsidP="002F06F4">
      <w:pPr>
        <w:rPr>
          <w:sz w:val="28"/>
        </w:rPr>
      </w:pPr>
    </w:p>
    <w:tbl>
      <w:tblPr>
        <w:tblW w:w="0" w:type="auto"/>
        <w:tblInd w:w="567" w:type="dxa"/>
        <w:tblLayout w:type="fixed"/>
        <w:tblCellMar>
          <w:left w:w="0" w:type="dxa"/>
          <w:right w:w="0" w:type="dxa"/>
        </w:tblCellMar>
        <w:tblLook w:val="01E0" w:firstRow="1" w:lastRow="1" w:firstColumn="1" w:lastColumn="1" w:noHBand="0" w:noVBand="0"/>
      </w:tblPr>
      <w:tblGrid>
        <w:gridCol w:w="3453"/>
        <w:gridCol w:w="505"/>
        <w:gridCol w:w="841"/>
        <w:gridCol w:w="673"/>
        <w:gridCol w:w="589"/>
        <w:gridCol w:w="2017"/>
        <w:gridCol w:w="589"/>
        <w:gridCol w:w="1009"/>
        <w:gridCol w:w="513"/>
      </w:tblGrid>
      <w:tr w:rsidR="0099680A" w14:paraId="77D95E1B" w14:textId="77777777" w:rsidTr="006241A2">
        <w:trPr>
          <w:trHeight w:val="329"/>
        </w:trPr>
        <w:tc>
          <w:tcPr>
            <w:tcW w:w="3453" w:type="dxa"/>
          </w:tcPr>
          <w:p w14:paraId="6F0A86AC" w14:textId="77777777" w:rsidR="0099680A" w:rsidRDefault="0099680A" w:rsidP="002F06F4">
            <w:pPr>
              <w:rPr>
                <w:sz w:val="14"/>
              </w:rPr>
            </w:pPr>
            <w:r>
              <w:rPr>
                <w:color w:val="202020"/>
                <w:sz w:val="14"/>
              </w:rPr>
              <w:t>Epoch 1/10</w:t>
            </w:r>
          </w:p>
          <w:p w14:paraId="01DD6B66" w14:textId="77777777" w:rsidR="0099680A" w:rsidRDefault="0099680A" w:rsidP="002F06F4">
            <w:pPr>
              <w:rPr>
                <w:sz w:val="14"/>
              </w:rPr>
            </w:pPr>
            <w:r>
              <w:rPr>
                <w:color w:val="202020"/>
                <w:sz w:val="14"/>
              </w:rPr>
              <w:t>994/994 [==============================]</w:t>
            </w:r>
          </w:p>
        </w:tc>
        <w:tc>
          <w:tcPr>
            <w:tcW w:w="505" w:type="dxa"/>
          </w:tcPr>
          <w:p w14:paraId="266DE5B9" w14:textId="77777777" w:rsidR="0099680A" w:rsidRDefault="0099680A" w:rsidP="002F06F4">
            <w:pPr>
              <w:rPr>
                <w:sz w:val="14"/>
              </w:rPr>
            </w:pPr>
          </w:p>
          <w:p w14:paraId="6112B07E" w14:textId="77777777" w:rsidR="0099680A" w:rsidRDefault="0099680A" w:rsidP="002F06F4">
            <w:pPr>
              <w:rPr>
                <w:sz w:val="14"/>
              </w:rPr>
            </w:pPr>
            <w:r>
              <w:rPr>
                <w:color w:val="202020"/>
                <w:sz w:val="14"/>
              </w:rPr>
              <w:t>- 54s</w:t>
            </w:r>
          </w:p>
        </w:tc>
        <w:tc>
          <w:tcPr>
            <w:tcW w:w="841" w:type="dxa"/>
          </w:tcPr>
          <w:p w14:paraId="2509AACA" w14:textId="77777777" w:rsidR="0099680A" w:rsidRDefault="0099680A" w:rsidP="002F06F4">
            <w:pPr>
              <w:rPr>
                <w:sz w:val="14"/>
              </w:rPr>
            </w:pPr>
          </w:p>
          <w:p w14:paraId="7EE9D920" w14:textId="77777777" w:rsidR="0099680A" w:rsidRDefault="0099680A" w:rsidP="002F06F4">
            <w:pPr>
              <w:rPr>
                <w:sz w:val="14"/>
              </w:rPr>
            </w:pPr>
            <w:r>
              <w:rPr>
                <w:color w:val="202020"/>
                <w:sz w:val="14"/>
              </w:rPr>
              <w:t>50ms/step</w:t>
            </w:r>
          </w:p>
        </w:tc>
        <w:tc>
          <w:tcPr>
            <w:tcW w:w="673" w:type="dxa"/>
          </w:tcPr>
          <w:p w14:paraId="6C3BA758" w14:textId="77777777" w:rsidR="0099680A" w:rsidRDefault="0099680A" w:rsidP="002F06F4">
            <w:pPr>
              <w:rPr>
                <w:sz w:val="14"/>
              </w:rPr>
            </w:pPr>
          </w:p>
          <w:p w14:paraId="478FCB96" w14:textId="77777777" w:rsidR="0099680A" w:rsidRDefault="0099680A" w:rsidP="002F06F4">
            <w:pPr>
              <w:rPr>
                <w:sz w:val="14"/>
              </w:rPr>
            </w:pPr>
            <w:r>
              <w:rPr>
                <w:color w:val="202020"/>
                <w:sz w:val="14"/>
              </w:rPr>
              <w:t>- loss:</w:t>
            </w:r>
          </w:p>
        </w:tc>
        <w:tc>
          <w:tcPr>
            <w:tcW w:w="589" w:type="dxa"/>
          </w:tcPr>
          <w:p w14:paraId="728213A1" w14:textId="77777777" w:rsidR="0099680A" w:rsidRDefault="0099680A" w:rsidP="002F06F4">
            <w:pPr>
              <w:rPr>
                <w:sz w:val="14"/>
              </w:rPr>
            </w:pPr>
          </w:p>
          <w:p w14:paraId="0337F50A" w14:textId="77777777" w:rsidR="0099680A" w:rsidRDefault="0099680A" w:rsidP="002F06F4">
            <w:pPr>
              <w:rPr>
                <w:sz w:val="14"/>
              </w:rPr>
            </w:pPr>
            <w:r>
              <w:rPr>
                <w:color w:val="202020"/>
                <w:sz w:val="14"/>
              </w:rPr>
              <w:t>1.7264</w:t>
            </w:r>
          </w:p>
        </w:tc>
        <w:tc>
          <w:tcPr>
            <w:tcW w:w="2017" w:type="dxa"/>
          </w:tcPr>
          <w:p w14:paraId="14C02354" w14:textId="77777777" w:rsidR="0099680A" w:rsidRDefault="0099680A" w:rsidP="002F06F4">
            <w:pPr>
              <w:rPr>
                <w:sz w:val="14"/>
              </w:rPr>
            </w:pPr>
          </w:p>
          <w:p w14:paraId="2A1804D1" w14:textId="77777777" w:rsidR="0099680A" w:rsidRDefault="0099680A" w:rsidP="002F06F4">
            <w:pPr>
              <w:rPr>
                <w:sz w:val="14"/>
              </w:rPr>
            </w:pPr>
            <w:r>
              <w:rPr>
                <w:color w:val="202020"/>
                <w:sz w:val="14"/>
              </w:rPr>
              <w:t>- categorical_accuracy:</w:t>
            </w:r>
          </w:p>
        </w:tc>
        <w:tc>
          <w:tcPr>
            <w:tcW w:w="589" w:type="dxa"/>
          </w:tcPr>
          <w:p w14:paraId="767D925A" w14:textId="77777777" w:rsidR="0099680A" w:rsidRDefault="0099680A" w:rsidP="002F06F4">
            <w:pPr>
              <w:rPr>
                <w:sz w:val="14"/>
              </w:rPr>
            </w:pPr>
          </w:p>
          <w:p w14:paraId="4A646B06" w14:textId="77777777" w:rsidR="0099680A" w:rsidRDefault="0099680A" w:rsidP="002F06F4">
            <w:pPr>
              <w:rPr>
                <w:sz w:val="14"/>
              </w:rPr>
            </w:pPr>
            <w:r>
              <w:rPr>
                <w:color w:val="202020"/>
                <w:sz w:val="14"/>
              </w:rPr>
              <w:t>0.2707</w:t>
            </w:r>
          </w:p>
        </w:tc>
        <w:tc>
          <w:tcPr>
            <w:tcW w:w="1009" w:type="dxa"/>
          </w:tcPr>
          <w:p w14:paraId="096AA76A" w14:textId="77777777" w:rsidR="0099680A" w:rsidRDefault="0099680A" w:rsidP="002F06F4">
            <w:pPr>
              <w:rPr>
                <w:sz w:val="14"/>
              </w:rPr>
            </w:pPr>
          </w:p>
          <w:p w14:paraId="5BA54601" w14:textId="77777777" w:rsidR="0099680A" w:rsidRDefault="0099680A" w:rsidP="002F06F4">
            <w:pPr>
              <w:rPr>
                <w:sz w:val="14"/>
              </w:rPr>
            </w:pPr>
            <w:r>
              <w:rPr>
                <w:color w:val="202020"/>
                <w:sz w:val="14"/>
              </w:rPr>
              <w:t>- val_loss:</w:t>
            </w:r>
          </w:p>
        </w:tc>
        <w:tc>
          <w:tcPr>
            <w:tcW w:w="513" w:type="dxa"/>
          </w:tcPr>
          <w:p w14:paraId="6E7B6C8D" w14:textId="77777777" w:rsidR="0099680A" w:rsidRDefault="0099680A" w:rsidP="002F06F4">
            <w:pPr>
              <w:rPr>
                <w:sz w:val="14"/>
              </w:rPr>
            </w:pPr>
          </w:p>
          <w:p w14:paraId="10005569" w14:textId="77777777" w:rsidR="0099680A" w:rsidRDefault="0099680A" w:rsidP="002F06F4">
            <w:pPr>
              <w:rPr>
                <w:sz w:val="14"/>
              </w:rPr>
            </w:pPr>
            <w:r>
              <w:rPr>
                <w:color w:val="202020"/>
                <w:sz w:val="14"/>
              </w:rPr>
              <w:t>1.703</w:t>
            </w:r>
          </w:p>
        </w:tc>
      </w:tr>
      <w:tr w:rsidR="0099680A" w14:paraId="724372DE" w14:textId="77777777" w:rsidTr="006241A2">
        <w:trPr>
          <w:trHeight w:val="344"/>
        </w:trPr>
        <w:tc>
          <w:tcPr>
            <w:tcW w:w="3453" w:type="dxa"/>
          </w:tcPr>
          <w:p w14:paraId="68FC1E27" w14:textId="77777777" w:rsidR="0099680A" w:rsidRDefault="0099680A" w:rsidP="002F06F4">
            <w:pPr>
              <w:rPr>
                <w:sz w:val="14"/>
              </w:rPr>
            </w:pPr>
            <w:r>
              <w:rPr>
                <w:color w:val="202020"/>
                <w:sz w:val="14"/>
              </w:rPr>
              <w:t>Epoch 2/10</w:t>
            </w:r>
          </w:p>
          <w:p w14:paraId="2B1DB12F" w14:textId="77777777" w:rsidR="0099680A" w:rsidRDefault="0099680A" w:rsidP="002F06F4">
            <w:pPr>
              <w:rPr>
                <w:sz w:val="14"/>
              </w:rPr>
            </w:pPr>
            <w:r>
              <w:rPr>
                <w:color w:val="202020"/>
                <w:sz w:val="14"/>
              </w:rPr>
              <w:t>994/994 [==============================]</w:t>
            </w:r>
          </w:p>
        </w:tc>
        <w:tc>
          <w:tcPr>
            <w:tcW w:w="505" w:type="dxa"/>
          </w:tcPr>
          <w:p w14:paraId="2D232AF2" w14:textId="77777777" w:rsidR="0099680A" w:rsidRDefault="0099680A" w:rsidP="002F06F4">
            <w:pPr>
              <w:rPr>
                <w:sz w:val="15"/>
              </w:rPr>
            </w:pPr>
          </w:p>
          <w:p w14:paraId="39335BB5" w14:textId="77777777" w:rsidR="0099680A" w:rsidRDefault="0099680A" w:rsidP="002F06F4">
            <w:pPr>
              <w:rPr>
                <w:sz w:val="14"/>
              </w:rPr>
            </w:pPr>
            <w:r>
              <w:rPr>
                <w:color w:val="202020"/>
                <w:sz w:val="14"/>
              </w:rPr>
              <w:t>- 49s</w:t>
            </w:r>
          </w:p>
        </w:tc>
        <w:tc>
          <w:tcPr>
            <w:tcW w:w="841" w:type="dxa"/>
          </w:tcPr>
          <w:p w14:paraId="025207C6" w14:textId="77777777" w:rsidR="0099680A" w:rsidRDefault="0099680A" w:rsidP="002F06F4">
            <w:pPr>
              <w:rPr>
                <w:sz w:val="15"/>
              </w:rPr>
            </w:pPr>
          </w:p>
          <w:p w14:paraId="2000E251" w14:textId="77777777" w:rsidR="0099680A" w:rsidRDefault="0099680A" w:rsidP="002F06F4">
            <w:pPr>
              <w:rPr>
                <w:sz w:val="14"/>
              </w:rPr>
            </w:pPr>
            <w:r>
              <w:rPr>
                <w:color w:val="202020"/>
                <w:sz w:val="14"/>
              </w:rPr>
              <w:t>50ms/step</w:t>
            </w:r>
          </w:p>
        </w:tc>
        <w:tc>
          <w:tcPr>
            <w:tcW w:w="673" w:type="dxa"/>
          </w:tcPr>
          <w:p w14:paraId="5CF6F76C" w14:textId="77777777" w:rsidR="0099680A" w:rsidRDefault="0099680A" w:rsidP="002F06F4">
            <w:pPr>
              <w:rPr>
                <w:sz w:val="15"/>
              </w:rPr>
            </w:pPr>
          </w:p>
          <w:p w14:paraId="097ECB58" w14:textId="77777777" w:rsidR="0099680A" w:rsidRDefault="0099680A" w:rsidP="002F06F4">
            <w:pPr>
              <w:rPr>
                <w:sz w:val="14"/>
              </w:rPr>
            </w:pPr>
            <w:r>
              <w:rPr>
                <w:color w:val="202020"/>
                <w:sz w:val="14"/>
              </w:rPr>
              <w:t>- loss:</w:t>
            </w:r>
          </w:p>
        </w:tc>
        <w:tc>
          <w:tcPr>
            <w:tcW w:w="589" w:type="dxa"/>
          </w:tcPr>
          <w:p w14:paraId="604BB207" w14:textId="77777777" w:rsidR="0099680A" w:rsidRDefault="0099680A" w:rsidP="002F06F4">
            <w:pPr>
              <w:rPr>
                <w:sz w:val="15"/>
              </w:rPr>
            </w:pPr>
          </w:p>
          <w:p w14:paraId="52F9A62F" w14:textId="77777777" w:rsidR="0099680A" w:rsidRDefault="0099680A" w:rsidP="002F06F4">
            <w:pPr>
              <w:rPr>
                <w:sz w:val="14"/>
              </w:rPr>
            </w:pPr>
            <w:r>
              <w:rPr>
                <w:color w:val="202020"/>
                <w:sz w:val="14"/>
              </w:rPr>
              <w:t>1.6639</w:t>
            </w:r>
          </w:p>
        </w:tc>
        <w:tc>
          <w:tcPr>
            <w:tcW w:w="2017" w:type="dxa"/>
          </w:tcPr>
          <w:p w14:paraId="4E694BA4" w14:textId="77777777" w:rsidR="0099680A" w:rsidRDefault="0099680A" w:rsidP="002F06F4">
            <w:pPr>
              <w:rPr>
                <w:sz w:val="15"/>
              </w:rPr>
            </w:pPr>
          </w:p>
          <w:p w14:paraId="3887A201" w14:textId="77777777" w:rsidR="0099680A" w:rsidRDefault="0099680A" w:rsidP="002F06F4">
            <w:pPr>
              <w:rPr>
                <w:sz w:val="14"/>
              </w:rPr>
            </w:pPr>
            <w:r>
              <w:rPr>
                <w:color w:val="202020"/>
                <w:sz w:val="14"/>
              </w:rPr>
              <w:t>- categorical_accuracy:</w:t>
            </w:r>
          </w:p>
        </w:tc>
        <w:tc>
          <w:tcPr>
            <w:tcW w:w="589" w:type="dxa"/>
          </w:tcPr>
          <w:p w14:paraId="465EC885" w14:textId="77777777" w:rsidR="0099680A" w:rsidRDefault="0099680A" w:rsidP="002F06F4">
            <w:pPr>
              <w:rPr>
                <w:sz w:val="15"/>
              </w:rPr>
            </w:pPr>
          </w:p>
          <w:p w14:paraId="3D3F6D15" w14:textId="77777777" w:rsidR="0099680A" w:rsidRDefault="0099680A" w:rsidP="002F06F4">
            <w:pPr>
              <w:rPr>
                <w:sz w:val="14"/>
              </w:rPr>
            </w:pPr>
            <w:r>
              <w:rPr>
                <w:color w:val="202020"/>
                <w:sz w:val="14"/>
              </w:rPr>
              <w:t>0.3367</w:t>
            </w:r>
          </w:p>
        </w:tc>
        <w:tc>
          <w:tcPr>
            <w:tcW w:w="1009" w:type="dxa"/>
          </w:tcPr>
          <w:p w14:paraId="4548A581" w14:textId="77777777" w:rsidR="0099680A" w:rsidRDefault="0099680A" w:rsidP="002F06F4">
            <w:pPr>
              <w:rPr>
                <w:sz w:val="15"/>
              </w:rPr>
            </w:pPr>
          </w:p>
          <w:p w14:paraId="0F022EC4" w14:textId="77777777" w:rsidR="0099680A" w:rsidRDefault="0099680A" w:rsidP="002F06F4">
            <w:pPr>
              <w:rPr>
                <w:sz w:val="14"/>
              </w:rPr>
            </w:pPr>
            <w:r>
              <w:rPr>
                <w:color w:val="202020"/>
                <w:sz w:val="14"/>
              </w:rPr>
              <w:t>- val_loss:</w:t>
            </w:r>
          </w:p>
        </w:tc>
        <w:tc>
          <w:tcPr>
            <w:tcW w:w="513" w:type="dxa"/>
          </w:tcPr>
          <w:p w14:paraId="61C8D411" w14:textId="77777777" w:rsidR="0099680A" w:rsidRDefault="0099680A" w:rsidP="002F06F4">
            <w:pPr>
              <w:rPr>
                <w:sz w:val="15"/>
              </w:rPr>
            </w:pPr>
          </w:p>
          <w:p w14:paraId="707C7939" w14:textId="77777777" w:rsidR="0099680A" w:rsidRDefault="0099680A" w:rsidP="002F06F4">
            <w:pPr>
              <w:rPr>
                <w:sz w:val="14"/>
              </w:rPr>
            </w:pPr>
            <w:r>
              <w:rPr>
                <w:color w:val="202020"/>
                <w:sz w:val="14"/>
              </w:rPr>
              <w:t>1.719</w:t>
            </w:r>
          </w:p>
        </w:tc>
      </w:tr>
      <w:tr w:rsidR="0099680A" w14:paraId="65671F9B" w14:textId="77777777" w:rsidTr="006241A2">
        <w:trPr>
          <w:trHeight w:val="174"/>
        </w:trPr>
        <w:tc>
          <w:tcPr>
            <w:tcW w:w="3453" w:type="dxa"/>
          </w:tcPr>
          <w:p w14:paraId="209AB5E5" w14:textId="77777777" w:rsidR="0099680A" w:rsidRDefault="0099680A" w:rsidP="002F06F4">
            <w:pPr>
              <w:rPr>
                <w:sz w:val="14"/>
              </w:rPr>
            </w:pPr>
            <w:r>
              <w:rPr>
                <w:color w:val="202020"/>
                <w:sz w:val="14"/>
              </w:rPr>
              <w:t>Epoch 3/10</w:t>
            </w:r>
          </w:p>
        </w:tc>
        <w:tc>
          <w:tcPr>
            <w:tcW w:w="505" w:type="dxa"/>
          </w:tcPr>
          <w:p w14:paraId="6A40E6C8" w14:textId="77777777" w:rsidR="0099680A" w:rsidRDefault="0099680A" w:rsidP="002F06F4">
            <w:pPr>
              <w:rPr>
                <w:sz w:val="10"/>
              </w:rPr>
            </w:pPr>
          </w:p>
        </w:tc>
        <w:tc>
          <w:tcPr>
            <w:tcW w:w="841" w:type="dxa"/>
          </w:tcPr>
          <w:p w14:paraId="56E289A1" w14:textId="77777777" w:rsidR="0099680A" w:rsidRDefault="0099680A" w:rsidP="002F06F4">
            <w:pPr>
              <w:rPr>
                <w:sz w:val="10"/>
              </w:rPr>
            </w:pPr>
          </w:p>
        </w:tc>
        <w:tc>
          <w:tcPr>
            <w:tcW w:w="673" w:type="dxa"/>
          </w:tcPr>
          <w:p w14:paraId="4BC6D2CF" w14:textId="77777777" w:rsidR="0099680A" w:rsidRDefault="0099680A" w:rsidP="002F06F4">
            <w:pPr>
              <w:rPr>
                <w:sz w:val="10"/>
              </w:rPr>
            </w:pPr>
          </w:p>
        </w:tc>
        <w:tc>
          <w:tcPr>
            <w:tcW w:w="589" w:type="dxa"/>
          </w:tcPr>
          <w:p w14:paraId="25922991" w14:textId="77777777" w:rsidR="0099680A" w:rsidRDefault="0099680A" w:rsidP="002F06F4">
            <w:pPr>
              <w:rPr>
                <w:sz w:val="10"/>
              </w:rPr>
            </w:pPr>
          </w:p>
        </w:tc>
        <w:tc>
          <w:tcPr>
            <w:tcW w:w="2017" w:type="dxa"/>
          </w:tcPr>
          <w:p w14:paraId="73515566" w14:textId="77777777" w:rsidR="0099680A" w:rsidRDefault="0099680A" w:rsidP="002F06F4">
            <w:pPr>
              <w:rPr>
                <w:sz w:val="10"/>
              </w:rPr>
            </w:pPr>
          </w:p>
        </w:tc>
        <w:tc>
          <w:tcPr>
            <w:tcW w:w="589" w:type="dxa"/>
          </w:tcPr>
          <w:p w14:paraId="12460CF7" w14:textId="77777777" w:rsidR="0099680A" w:rsidRDefault="0099680A" w:rsidP="002F06F4">
            <w:pPr>
              <w:rPr>
                <w:sz w:val="10"/>
              </w:rPr>
            </w:pPr>
          </w:p>
        </w:tc>
        <w:tc>
          <w:tcPr>
            <w:tcW w:w="1009" w:type="dxa"/>
          </w:tcPr>
          <w:p w14:paraId="246C0A38" w14:textId="77777777" w:rsidR="0099680A" w:rsidRDefault="0099680A" w:rsidP="002F06F4">
            <w:pPr>
              <w:rPr>
                <w:sz w:val="10"/>
              </w:rPr>
            </w:pPr>
          </w:p>
        </w:tc>
        <w:tc>
          <w:tcPr>
            <w:tcW w:w="513" w:type="dxa"/>
          </w:tcPr>
          <w:p w14:paraId="5FD0B971" w14:textId="77777777" w:rsidR="0099680A" w:rsidRDefault="0099680A" w:rsidP="002F06F4">
            <w:pPr>
              <w:rPr>
                <w:sz w:val="10"/>
              </w:rPr>
            </w:pPr>
          </w:p>
        </w:tc>
      </w:tr>
      <w:tr w:rsidR="0099680A" w14:paraId="7A58A225" w14:textId="77777777" w:rsidTr="006241A2">
        <w:trPr>
          <w:trHeight w:val="349"/>
        </w:trPr>
        <w:tc>
          <w:tcPr>
            <w:tcW w:w="3453" w:type="dxa"/>
          </w:tcPr>
          <w:p w14:paraId="40346B4E" w14:textId="77777777" w:rsidR="0099680A" w:rsidRDefault="0099680A" w:rsidP="002F06F4">
            <w:pPr>
              <w:rPr>
                <w:sz w:val="14"/>
              </w:rPr>
            </w:pPr>
            <w:r>
              <w:rPr>
                <w:color w:val="202020"/>
                <w:sz w:val="14"/>
              </w:rPr>
              <w:t>994/994 [==============================]</w:t>
            </w:r>
          </w:p>
          <w:p w14:paraId="36055BB0" w14:textId="77777777" w:rsidR="0099680A" w:rsidRDefault="0099680A" w:rsidP="002F06F4">
            <w:pPr>
              <w:rPr>
                <w:sz w:val="14"/>
              </w:rPr>
            </w:pPr>
            <w:r>
              <w:rPr>
                <w:color w:val="202020"/>
                <w:sz w:val="14"/>
              </w:rPr>
              <w:t>Epoch 4/10</w:t>
            </w:r>
          </w:p>
        </w:tc>
        <w:tc>
          <w:tcPr>
            <w:tcW w:w="505" w:type="dxa"/>
          </w:tcPr>
          <w:p w14:paraId="069B4C4D" w14:textId="77777777" w:rsidR="0099680A" w:rsidRDefault="0099680A" w:rsidP="002F06F4">
            <w:pPr>
              <w:rPr>
                <w:sz w:val="14"/>
              </w:rPr>
            </w:pPr>
            <w:r>
              <w:rPr>
                <w:color w:val="202020"/>
                <w:sz w:val="14"/>
              </w:rPr>
              <w:t>- 49s</w:t>
            </w:r>
          </w:p>
        </w:tc>
        <w:tc>
          <w:tcPr>
            <w:tcW w:w="841" w:type="dxa"/>
          </w:tcPr>
          <w:p w14:paraId="0ECAE5E4" w14:textId="77777777" w:rsidR="0099680A" w:rsidRDefault="0099680A" w:rsidP="002F06F4">
            <w:pPr>
              <w:rPr>
                <w:sz w:val="14"/>
              </w:rPr>
            </w:pPr>
            <w:r>
              <w:rPr>
                <w:color w:val="202020"/>
                <w:sz w:val="14"/>
              </w:rPr>
              <w:t>50ms/step</w:t>
            </w:r>
          </w:p>
        </w:tc>
        <w:tc>
          <w:tcPr>
            <w:tcW w:w="673" w:type="dxa"/>
          </w:tcPr>
          <w:p w14:paraId="18E20CFC" w14:textId="77777777" w:rsidR="0099680A" w:rsidRDefault="0099680A" w:rsidP="002F06F4">
            <w:pPr>
              <w:rPr>
                <w:sz w:val="14"/>
              </w:rPr>
            </w:pPr>
            <w:r>
              <w:rPr>
                <w:color w:val="202020"/>
                <w:sz w:val="14"/>
              </w:rPr>
              <w:t>- loss:</w:t>
            </w:r>
          </w:p>
        </w:tc>
        <w:tc>
          <w:tcPr>
            <w:tcW w:w="589" w:type="dxa"/>
          </w:tcPr>
          <w:p w14:paraId="3318D905" w14:textId="77777777" w:rsidR="0099680A" w:rsidRDefault="0099680A" w:rsidP="002F06F4">
            <w:pPr>
              <w:rPr>
                <w:sz w:val="14"/>
              </w:rPr>
            </w:pPr>
            <w:r>
              <w:rPr>
                <w:color w:val="202020"/>
                <w:sz w:val="14"/>
              </w:rPr>
              <w:t>1.5686</w:t>
            </w:r>
          </w:p>
        </w:tc>
        <w:tc>
          <w:tcPr>
            <w:tcW w:w="2017" w:type="dxa"/>
          </w:tcPr>
          <w:p w14:paraId="5B4A5481" w14:textId="77777777" w:rsidR="0099680A" w:rsidRDefault="0099680A" w:rsidP="002F06F4">
            <w:pPr>
              <w:rPr>
                <w:sz w:val="14"/>
              </w:rPr>
            </w:pPr>
            <w:r>
              <w:rPr>
                <w:color w:val="202020"/>
                <w:sz w:val="14"/>
              </w:rPr>
              <w:t>- categorical_accuracy:</w:t>
            </w:r>
          </w:p>
        </w:tc>
        <w:tc>
          <w:tcPr>
            <w:tcW w:w="589" w:type="dxa"/>
          </w:tcPr>
          <w:p w14:paraId="4D98C1D6" w14:textId="77777777" w:rsidR="0099680A" w:rsidRDefault="0099680A" w:rsidP="002F06F4">
            <w:pPr>
              <w:rPr>
                <w:sz w:val="14"/>
              </w:rPr>
            </w:pPr>
            <w:r>
              <w:rPr>
                <w:color w:val="202020"/>
                <w:sz w:val="14"/>
              </w:rPr>
              <w:t>0.3883</w:t>
            </w:r>
          </w:p>
        </w:tc>
        <w:tc>
          <w:tcPr>
            <w:tcW w:w="1009" w:type="dxa"/>
          </w:tcPr>
          <w:p w14:paraId="78511AEF" w14:textId="77777777" w:rsidR="0099680A" w:rsidRDefault="0099680A" w:rsidP="002F06F4">
            <w:pPr>
              <w:rPr>
                <w:sz w:val="14"/>
              </w:rPr>
            </w:pPr>
            <w:r>
              <w:rPr>
                <w:color w:val="202020"/>
                <w:sz w:val="14"/>
              </w:rPr>
              <w:t>- val_loss:</w:t>
            </w:r>
          </w:p>
        </w:tc>
        <w:tc>
          <w:tcPr>
            <w:tcW w:w="513" w:type="dxa"/>
          </w:tcPr>
          <w:p w14:paraId="5A834E1D" w14:textId="77777777" w:rsidR="0099680A" w:rsidRDefault="0099680A" w:rsidP="002F06F4">
            <w:pPr>
              <w:rPr>
                <w:sz w:val="14"/>
              </w:rPr>
            </w:pPr>
            <w:r>
              <w:rPr>
                <w:color w:val="202020"/>
                <w:sz w:val="14"/>
              </w:rPr>
              <w:t>1.735</w:t>
            </w:r>
          </w:p>
        </w:tc>
      </w:tr>
      <w:tr w:rsidR="0099680A" w14:paraId="0B1FBFEC" w14:textId="77777777" w:rsidTr="006241A2">
        <w:trPr>
          <w:trHeight w:val="174"/>
        </w:trPr>
        <w:tc>
          <w:tcPr>
            <w:tcW w:w="3453" w:type="dxa"/>
          </w:tcPr>
          <w:p w14:paraId="3551700F" w14:textId="77777777" w:rsidR="0099680A" w:rsidRDefault="0099680A" w:rsidP="002F06F4">
            <w:pPr>
              <w:rPr>
                <w:sz w:val="14"/>
              </w:rPr>
            </w:pPr>
            <w:r>
              <w:rPr>
                <w:color w:val="202020"/>
                <w:sz w:val="14"/>
              </w:rPr>
              <w:t>994/994 [==============================]</w:t>
            </w:r>
          </w:p>
        </w:tc>
        <w:tc>
          <w:tcPr>
            <w:tcW w:w="505" w:type="dxa"/>
          </w:tcPr>
          <w:p w14:paraId="1044CACA" w14:textId="77777777" w:rsidR="0099680A" w:rsidRDefault="0099680A" w:rsidP="002F06F4">
            <w:pPr>
              <w:rPr>
                <w:sz w:val="14"/>
              </w:rPr>
            </w:pPr>
            <w:r>
              <w:rPr>
                <w:color w:val="202020"/>
                <w:sz w:val="14"/>
              </w:rPr>
              <w:t>- 49s</w:t>
            </w:r>
          </w:p>
        </w:tc>
        <w:tc>
          <w:tcPr>
            <w:tcW w:w="841" w:type="dxa"/>
          </w:tcPr>
          <w:p w14:paraId="3A246AF8" w14:textId="77777777" w:rsidR="0099680A" w:rsidRDefault="0099680A" w:rsidP="002F06F4">
            <w:pPr>
              <w:rPr>
                <w:sz w:val="14"/>
              </w:rPr>
            </w:pPr>
            <w:r>
              <w:rPr>
                <w:color w:val="202020"/>
                <w:sz w:val="14"/>
              </w:rPr>
              <w:t>50ms/step</w:t>
            </w:r>
          </w:p>
        </w:tc>
        <w:tc>
          <w:tcPr>
            <w:tcW w:w="673" w:type="dxa"/>
          </w:tcPr>
          <w:p w14:paraId="22287FCA" w14:textId="77777777" w:rsidR="0099680A" w:rsidRDefault="0099680A" w:rsidP="002F06F4">
            <w:pPr>
              <w:rPr>
                <w:sz w:val="14"/>
              </w:rPr>
            </w:pPr>
            <w:r>
              <w:rPr>
                <w:color w:val="202020"/>
                <w:sz w:val="14"/>
              </w:rPr>
              <w:t>- loss:</w:t>
            </w:r>
          </w:p>
        </w:tc>
        <w:tc>
          <w:tcPr>
            <w:tcW w:w="589" w:type="dxa"/>
          </w:tcPr>
          <w:p w14:paraId="06BB3E1B" w14:textId="77777777" w:rsidR="0099680A" w:rsidRDefault="0099680A" w:rsidP="002F06F4">
            <w:pPr>
              <w:rPr>
                <w:sz w:val="14"/>
              </w:rPr>
            </w:pPr>
            <w:r>
              <w:rPr>
                <w:color w:val="202020"/>
                <w:sz w:val="14"/>
              </w:rPr>
              <w:t>1.4196</w:t>
            </w:r>
          </w:p>
        </w:tc>
        <w:tc>
          <w:tcPr>
            <w:tcW w:w="2017" w:type="dxa"/>
          </w:tcPr>
          <w:p w14:paraId="584A3D7E" w14:textId="77777777" w:rsidR="0099680A" w:rsidRDefault="0099680A" w:rsidP="002F06F4">
            <w:pPr>
              <w:rPr>
                <w:sz w:val="14"/>
              </w:rPr>
            </w:pPr>
            <w:r>
              <w:rPr>
                <w:color w:val="202020"/>
                <w:sz w:val="14"/>
              </w:rPr>
              <w:t>- categorical_accuracy:</w:t>
            </w:r>
          </w:p>
        </w:tc>
        <w:tc>
          <w:tcPr>
            <w:tcW w:w="589" w:type="dxa"/>
          </w:tcPr>
          <w:p w14:paraId="3325E0A4" w14:textId="77777777" w:rsidR="0099680A" w:rsidRDefault="0099680A" w:rsidP="002F06F4">
            <w:pPr>
              <w:rPr>
                <w:sz w:val="14"/>
              </w:rPr>
            </w:pPr>
            <w:r>
              <w:rPr>
                <w:color w:val="202020"/>
                <w:sz w:val="14"/>
              </w:rPr>
              <w:t>0.4530</w:t>
            </w:r>
          </w:p>
        </w:tc>
        <w:tc>
          <w:tcPr>
            <w:tcW w:w="1009" w:type="dxa"/>
          </w:tcPr>
          <w:p w14:paraId="4F27D390" w14:textId="77777777" w:rsidR="0099680A" w:rsidRDefault="0099680A" w:rsidP="002F06F4">
            <w:pPr>
              <w:rPr>
                <w:sz w:val="14"/>
              </w:rPr>
            </w:pPr>
            <w:r>
              <w:rPr>
                <w:color w:val="202020"/>
                <w:sz w:val="14"/>
              </w:rPr>
              <w:t>- val_loss:</w:t>
            </w:r>
          </w:p>
        </w:tc>
        <w:tc>
          <w:tcPr>
            <w:tcW w:w="513" w:type="dxa"/>
          </w:tcPr>
          <w:p w14:paraId="45EC08F0" w14:textId="77777777" w:rsidR="0099680A" w:rsidRDefault="0099680A" w:rsidP="002F06F4">
            <w:pPr>
              <w:rPr>
                <w:sz w:val="14"/>
              </w:rPr>
            </w:pPr>
            <w:r>
              <w:rPr>
                <w:color w:val="202020"/>
                <w:sz w:val="14"/>
              </w:rPr>
              <w:t>1.881</w:t>
            </w:r>
          </w:p>
        </w:tc>
      </w:tr>
      <w:tr w:rsidR="0099680A" w14:paraId="3CB3F9A5" w14:textId="77777777" w:rsidTr="006241A2">
        <w:trPr>
          <w:trHeight w:val="344"/>
        </w:trPr>
        <w:tc>
          <w:tcPr>
            <w:tcW w:w="3453" w:type="dxa"/>
          </w:tcPr>
          <w:p w14:paraId="5C128751" w14:textId="77777777" w:rsidR="0099680A" w:rsidRDefault="0099680A" w:rsidP="002F06F4">
            <w:pPr>
              <w:rPr>
                <w:sz w:val="14"/>
              </w:rPr>
            </w:pPr>
            <w:r>
              <w:rPr>
                <w:color w:val="202020"/>
                <w:sz w:val="14"/>
              </w:rPr>
              <w:t>Epoch 5/10</w:t>
            </w:r>
          </w:p>
          <w:p w14:paraId="4DDE0C4F" w14:textId="77777777" w:rsidR="0099680A" w:rsidRDefault="0099680A" w:rsidP="002F06F4">
            <w:pPr>
              <w:rPr>
                <w:sz w:val="14"/>
              </w:rPr>
            </w:pPr>
            <w:r>
              <w:rPr>
                <w:color w:val="202020"/>
                <w:sz w:val="14"/>
              </w:rPr>
              <w:t>994/994 [==============================]</w:t>
            </w:r>
          </w:p>
        </w:tc>
        <w:tc>
          <w:tcPr>
            <w:tcW w:w="505" w:type="dxa"/>
          </w:tcPr>
          <w:p w14:paraId="5A8B2364" w14:textId="77777777" w:rsidR="0099680A" w:rsidRDefault="0099680A" w:rsidP="002F06F4">
            <w:pPr>
              <w:rPr>
                <w:sz w:val="15"/>
              </w:rPr>
            </w:pPr>
          </w:p>
          <w:p w14:paraId="26D9945D" w14:textId="77777777" w:rsidR="0099680A" w:rsidRDefault="0099680A" w:rsidP="002F06F4">
            <w:pPr>
              <w:rPr>
                <w:sz w:val="14"/>
              </w:rPr>
            </w:pPr>
            <w:r>
              <w:rPr>
                <w:color w:val="202020"/>
                <w:sz w:val="14"/>
              </w:rPr>
              <w:t>- 50s</w:t>
            </w:r>
          </w:p>
        </w:tc>
        <w:tc>
          <w:tcPr>
            <w:tcW w:w="841" w:type="dxa"/>
          </w:tcPr>
          <w:p w14:paraId="041D6FE2" w14:textId="77777777" w:rsidR="0099680A" w:rsidRDefault="0099680A" w:rsidP="002F06F4">
            <w:pPr>
              <w:rPr>
                <w:sz w:val="15"/>
              </w:rPr>
            </w:pPr>
          </w:p>
          <w:p w14:paraId="7859D823" w14:textId="77777777" w:rsidR="0099680A" w:rsidRDefault="0099680A" w:rsidP="002F06F4">
            <w:pPr>
              <w:rPr>
                <w:sz w:val="14"/>
              </w:rPr>
            </w:pPr>
            <w:r>
              <w:rPr>
                <w:color w:val="202020"/>
                <w:sz w:val="14"/>
              </w:rPr>
              <w:t>50ms/step</w:t>
            </w:r>
          </w:p>
        </w:tc>
        <w:tc>
          <w:tcPr>
            <w:tcW w:w="673" w:type="dxa"/>
          </w:tcPr>
          <w:p w14:paraId="29C5A8E8" w14:textId="77777777" w:rsidR="0099680A" w:rsidRDefault="0099680A" w:rsidP="002F06F4">
            <w:pPr>
              <w:rPr>
                <w:sz w:val="15"/>
              </w:rPr>
            </w:pPr>
          </w:p>
          <w:p w14:paraId="1EED9F3B" w14:textId="77777777" w:rsidR="0099680A" w:rsidRDefault="0099680A" w:rsidP="002F06F4">
            <w:pPr>
              <w:rPr>
                <w:sz w:val="14"/>
              </w:rPr>
            </w:pPr>
            <w:r>
              <w:rPr>
                <w:color w:val="202020"/>
                <w:sz w:val="14"/>
              </w:rPr>
              <w:t>- loss:</w:t>
            </w:r>
          </w:p>
        </w:tc>
        <w:tc>
          <w:tcPr>
            <w:tcW w:w="589" w:type="dxa"/>
          </w:tcPr>
          <w:p w14:paraId="1D0250D6" w14:textId="77777777" w:rsidR="0099680A" w:rsidRDefault="0099680A" w:rsidP="002F06F4">
            <w:pPr>
              <w:rPr>
                <w:sz w:val="15"/>
              </w:rPr>
            </w:pPr>
          </w:p>
          <w:p w14:paraId="7CE3D045" w14:textId="77777777" w:rsidR="0099680A" w:rsidRDefault="0099680A" w:rsidP="002F06F4">
            <w:pPr>
              <w:rPr>
                <w:sz w:val="14"/>
              </w:rPr>
            </w:pPr>
            <w:r>
              <w:rPr>
                <w:color w:val="202020"/>
                <w:sz w:val="14"/>
              </w:rPr>
              <w:t>1.2511</w:t>
            </w:r>
          </w:p>
        </w:tc>
        <w:tc>
          <w:tcPr>
            <w:tcW w:w="2017" w:type="dxa"/>
          </w:tcPr>
          <w:p w14:paraId="4AB9DF8D" w14:textId="77777777" w:rsidR="0099680A" w:rsidRDefault="0099680A" w:rsidP="002F06F4">
            <w:pPr>
              <w:rPr>
                <w:sz w:val="15"/>
              </w:rPr>
            </w:pPr>
          </w:p>
          <w:p w14:paraId="57C2010F" w14:textId="77777777" w:rsidR="0099680A" w:rsidRDefault="0099680A" w:rsidP="002F06F4">
            <w:pPr>
              <w:rPr>
                <w:sz w:val="14"/>
              </w:rPr>
            </w:pPr>
            <w:r>
              <w:rPr>
                <w:color w:val="202020"/>
                <w:sz w:val="14"/>
              </w:rPr>
              <w:t>- categorical_accuracy:</w:t>
            </w:r>
          </w:p>
        </w:tc>
        <w:tc>
          <w:tcPr>
            <w:tcW w:w="589" w:type="dxa"/>
          </w:tcPr>
          <w:p w14:paraId="48AF7850" w14:textId="77777777" w:rsidR="0099680A" w:rsidRDefault="0099680A" w:rsidP="002F06F4">
            <w:pPr>
              <w:rPr>
                <w:sz w:val="15"/>
              </w:rPr>
            </w:pPr>
          </w:p>
          <w:p w14:paraId="0EA76311" w14:textId="77777777" w:rsidR="0099680A" w:rsidRDefault="0099680A" w:rsidP="002F06F4">
            <w:pPr>
              <w:rPr>
                <w:sz w:val="14"/>
              </w:rPr>
            </w:pPr>
            <w:r>
              <w:rPr>
                <w:color w:val="202020"/>
                <w:sz w:val="14"/>
              </w:rPr>
              <w:t>0.5170</w:t>
            </w:r>
          </w:p>
        </w:tc>
        <w:tc>
          <w:tcPr>
            <w:tcW w:w="1009" w:type="dxa"/>
          </w:tcPr>
          <w:p w14:paraId="46903A06" w14:textId="77777777" w:rsidR="0099680A" w:rsidRDefault="0099680A" w:rsidP="002F06F4">
            <w:pPr>
              <w:rPr>
                <w:sz w:val="15"/>
              </w:rPr>
            </w:pPr>
          </w:p>
          <w:p w14:paraId="260ED086" w14:textId="77777777" w:rsidR="0099680A" w:rsidRDefault="0099680A" w:rsidP="002F06F4">
            <w:pPr>
              <w:rPr>
                <w:sz w:val="14"/>
              </w:rPr>
            </w:pPr>
            <w:r>
              <w:rPr>
                <w:color w:val="202020"/>
                <w:sz w:val="14"/>
              </w:rPr>
              <w:t>- val_loss:</w:t>
            </w:r>
          </w:p>
        </w:tc>
        <w:tc>
          <w:tcPr>
            <w:tcW w:w="513" w:type="dxa"/>
          </w:tcPr>
          <w:p w14:paraId="21625E14" w14:textId="77777777" w:rsidR="0099680A" w:rsidRDefault="0099680A" w:rsidP="002F06F4">
            <w:pPr>
              <w:rPr>
                <w:sz w:val="15"/>
              </w:rPr>
            </w:pPr>
          </w:p>
          <w:p w14:paraId="55BFDDFC" w14:textId="77777777" w:rsidR="0099680A" w:rsidRDefault="0099680A" w:rsidP="002F06F4">
            <w:pPr>
              <w:rPr>
                <w:sz w:val="14"/>
              </w:rPr>
            </w:pPr>
            <w:r>
              <w:rPr>
                <w:color w:val="202020"/>
                <w:sz w:val="14"/>
              </w:rPr>
              <w:t>2.044</w:t>
            </w:r>
          </w:p>
        </w:tc>
      </w:tr>
      <w:tr w:rsidR="0099680A" w14:paraId="1BD11FE8" w14:textId="77777777" w:rsidTr="006241A2">
        <w:trPr>
          <w:trHeight w:val="344"/>
        </w:trPr>
        <w:tc>
          <w:tcPr>
            <w:tcW w:w="3453" w:type="dxa"/>
          </w:tcPr>
          <w:p w14:paraId="5F7CF466" w14:textId="77777777" w:rsidR="0099680A" w:rsidRDefault="0099680A" w:rsidP="002F06F4">
            <w:pPr>
              <w:rPr>
                <w:sz w:val="14"/>
              </w:rPr>
            </w:pPr>
            <w:r>
              <w:rPr>
                <w:color w:val="202020"/>
                <w:sz w:val="14"/>
              </w:rPr>
              <w:t>Epoch 6/10</w:t>
            </w:r>
          </w:p>
          <w:p w14:paraId="57B8D581" w14:textId="77777777" w:rsidR="0099680A" w:rsidRDefault="0099680A" w:rsidP="002F06F4">
            <w:pPr>
              <w:rPr>
                <w:sz w:val="14"/>
              </w:rPr>
            </w:pPr>
            <w:r>
              <w:rPr>
                <w:color w:val="202020"/>
                <w:sz w:val="14"/>
              </w:rPr>
              <w:t>994/994 [==============================]</w:t>
            </w:r>
          </w:p>
        </w:tc>
        <w:tc>
          <w:tcPr>
            <w:tcW w:w="505" w:type="dxa"/>
          </w:tcPr>
          <w:p w14:paraId="68E397A4" w14:textId="77777777" w:rsidR="0099680A" w:rsidRDefault="0099680A" w:rsidP="002F06F4">
            <w:pPr>
              <w:rPr>
                <w:sz w:val="15"/>
              </w:rPr>
            </w:pPr>
          </w:p>
          <w:p w14:paraId="7E3D705A" w14:textId="77777777" w:rsidR="0099680A" w:rsidRDefault="0099680A" w:rsidP="002F06F4">
            <w:pPr>
              <w:rPr>
                <w:sz w:val="14"/>
              </w:rPr>
            </w:pPr>
            <w:r>
              <w:rPr>
                <w:color w:val="202020"/>
                <w:sz w:val="14"/>
              </w:rPr>
              <w:t>- 50s</w:t>
            </w:r>
          </w:p>
        </w:tc>
        <w:tc>
          <w:tcPr>
            <w:tcW w:w="841" w:type="dxa"/>
          </w:tcPr>
          <w:p w14:paraId="160C1D9D" w14:textId="77777777" w:rsidR="0099680A" w:rsidRDefault="0099680A" w:rsidP="002F06F4">
            <w:pPr>
              <w:rPr>
                <w:sz w:val="15"/>
              </w:rPr>
            </w:pPr>
          </w:p>
          <w:p w14:paraId="69D8DFAF" w14:textId="77777777" w:rsidR="0099680A" w:rsidRDefault="0099680A" w:rsidP="002F06F4">
            <w:pPr>
              <w:rPr>
                <w:sz w:val="14"/>
              </w:rPr>
            </w:pPr>
            <w:r>
              <w:rPr>
                <w:color w:val="202020"/>
                <w:sz w:val="14"/>
              </w:rPr>
              <w:t>50ms/step</w:t>
            </w:r>
          </w:p>
        </w:tc>
        <w:tc>
          <w:tcPr>
            <w:tcW w:w="673" w:type="dxa"/>
          </w:tcPr>
          <w:p w14:paraId="400A19A3" w14:textId="77777777" w:rsidR="0099680A" w:rsidRDefault="0099680A" w:rsidP="002F06F4">
            <w:pPr>
              <w:rPr>
                <w:sz w:val="15"/>
              </w:rPr>
            </w:pPr>
          </w:p>
          <w:p w14:paraId="5E864C9E" w14:textId="77777777" w:rsidR="0099680A" w:rsidRDefault="0099680A" w:rsidP="002F06F4">
            <w:pPr>
              <w:rPr>
                <w:sz w:val="14"/>
              </w:rPr>
            </w:pPr>
            <w:r>
              <w:rPr>
                <w:color w:val="202020"/>
                <w:sz w:val="14"/>
              </w:rPr>
              <w:t>- loss:</w:t>
            </w:r>
          </w:p>
        </w:tc>
        <w:tc>
          <w:tcPr>
            <w:tcW w:w="589" w:type="dxa"/>
          </w:tcPr>
          <w:p w14:paraId="61363166" w14:textId="77777777" w:rsidR="0099680A" w:rsidRDefault="0099680A" w:rsidP="002F06F4">
            <w:pPr>
              <w:rPr>
                <w:sz w:val="15"/>
              </w:rPr>
            </w:pPr>
          </w:p>
          <w:p w14:paraId="7711F463" w14:textId="77777777" w:rsidR="0099680A" w:rsidRDefault="0099680A" w:rsidP="002F06F4">
            <w:pPr>
              <w:rPr>
                <w:sz w:val="14"/>
              </w:rPr>
            </w:pPr>
            <w:r>
              <w:rPr>
                <w:color w:val="202020"/>
                <w:sz w:val="14"/>
              </w:rPr>
              <w:t>1.0997</w:t>
            </w:r>
          </w:p>
        </w:tc>
        <w:tc>
          <w:tcPr>
            <w:tcW w:w="2017" w:type="dxa"/>
          </w:tcPr>
          <w:p w14:paraId="06D96E1C" w14:textId="77777777" w:rsidR="0099680A" w:rsidRDefault="0099680A" w:rsidP="002F06F4">
            <w:pPr>
              <w:rPr>
                <w:sz w:val="15"/>
              </w:rPr>
            </w:pPr>
          </w:p>
          <w:p w14:paraId="5E61CA43" w14:textId="77777777" w:rsidR="0099680A" w:rsidRDefault="0099680A" w:rsidP="002F06F4">
            <w:pPr>
              <w:rPr>
                <w:sz w:val="14"/>
              </w:rPr>
            </w:pPr>
            <w:r>
              <w:rPr>
                <w:color w:val="202020"/>
                <w:sz w:val="14"/>
              </w:rPr>
              <w:t>- categorical_accuracy:</w:t>
            </w:r>
          </w:p>
        </w:tc>
        <w:tc>
          <w:tcPr>
            <w:tcW w:w="589" w:type="dxa"/>
          </w:tcPr>
          <w:p w14:paraId="68995EFA" w14:textId="77777777" w:rsidR="0099680A" w:rsidRDefault="0099680A" w:rsidP="002F06F4">
            <w:pPr>
              <w:rPr>
                <w:sz w:val="15"/>
              </w:rPr>
            </w:pPr>
          </w:p>
          <w:p w14:paraId="5EDD9993" w14:textId="77777777" w:rsidR="0099680A" w:rsidRDefault="0099680A" w:rsidP="002F06F4">
            <w:pPr>
              <w:rPr>
                <w:sz w:val="14"/>
              </w:rPr>
            </w:pPr>
            <w:r>
              <w:rPr>
                <w:color w:val="202020"/>
                <w:sz w:val="14"/>
              </w:rPr>
              <w:t>0.5624</w:t>
            </w:r>
          </w:p>
        </w:tc>
        <w:tc>
          <w:tcPr>
            <w:tcW w:w="1009" w:type="dxa"/>
          </w:tcPr>
          <w:p w14:paraId="765986CC" w14:textId="77777777" w:rsidR="0099680A" w:rsidRDefault="0099680A" w:rsidP="002F06F4">
            <w:pPr>
              <w:rPr>
                <w:sz w:val="15"/>
              </w:rPr>
            </w:pPr>
          </w:p>
          <w:p w14:paraId="63953D9D" w14:textId="77777777" w:rsidR="0099680A" w:rsidRDefault="0099680A" w:rsidP="002F06F4">
            <w:pPr>
              <w:rPr>
                <w:sz w:val="14"/>
              </w:rPr>
            </w:pPr>
            <w:r>
              <w:rPr>
                <w:color w:val="202020"/>
                <w:sz w:val="14"/>
              </w:rPr>
              <w:t>- val_loss:</w:t>
            </w:r>
          </w:p>
        </w:tc>
        <w:tc>
          <w:tcPr>
            <w:tcW w:w="513" w:type="dxa"/>
          </w:tcPr>
          <w:p w14:paraId="6F699376" w14:textId="77777777" w:rsidR="0099680A" w:rsidRDefault="0099680A" w:rsidP="002F06F4">
            <w:pPr>
              <w:rPr>
                <w:sz w:val="15"/>
              </w:rPr>
            </w:pPr>
          </w:p>
          <w:p w14:paraId="404B177E" w14:textId="77777777" w:rsidR="0099680A" w:rsidRDefault="0099680A" w:rsidP="002F06F4">
            <w:pPr>
              <w:rPr>
                <w:sz w:val="14"/>
              </w:rPr>
            </w:pPr>
            <w:r>
              <w:rPr>
                <w:color w:val="202020"/>
                <w:sz w:val="14"/>
              </w:rPr>
              <w:t>2.237</w:t>
            </w:r>
          </w:p>
        </w:tc>
      </w:tr>
      <w:tr w:rsidR="0099680A" w14:paraId="66400532" w14:textId="77777777" w:rsidTr="006241A2">
        <w:trPr>
          <w:trHeight w:val="174"/>
        </w:trPr>
        <w:tc>
          <w:tcPr>
            <w:tcW w:w="3453" w:type="dxa"/>
          </w:tcPr>
          <w:p w14:paraId="40C1C6AC" w14:textId="77777777" w:rsidR="0099680A" w:rsidRDefault="0099680A" w:rsidP="002F06F4">
            <w:pPr>
              <w:rPr>
                <w:sz w:val="14"/>
              </w:rPr>
            </w:pPr>
            <w:r>
              <w:rPr>
                <w:color w:val="202020"/>
                <w:sz w:val="14"/>
              </w:rPr>
              <w:t>Epoch 7/10</w:t>
            </w:r>
          </w:p>
        </w:tc>
        <w:tc>
          <w:tcPr>
            <w:tcW w:w="505" w:type="dxa"/>
          </w:tcPr>
          <w:p w14:paraId="64EF8195" w14:textId="77777777" w:rsidR="0099680A" w:rsidRDefault="0099680A" w:rsidP="002F06F4">
            <w:pPr>
              <w:rPr>
                <w:sz w:val="10"/>
              </w:rPr>
            </w:pPr>
          </w:p>
        </w:tc>
        <w:tc>
          <w:tcPr>
            <w:tcW w:w="841" w:type="dxa"/>
          </w:tcPr>
          <w:p w14:paraId="534B2DCF" w14:textId="77777777" w:rsidR="0099680A" w:rsidRDefault="0099680A" w:rsidP="002F06F4">
            <w:pPr>
              <w:rPr>
                <w:sz w:val="10"/>
              </w:rPr>
            </w:pPr>
          </w:p>
        </w:tc>
        <w:tc>
          <w:tcPr>
            <w:tcW w:w="673" w:type="dxa"/>
          </w:tcPr>
          <w:p w14:paraId="062941A2" w14:textId="77777777" w:rsidR="0099680A" w:rsidRDefault="0099680A" w:rsidP="002F06F4">
            <w:pPr>
              <w:rPr>
                <w:sz w:val="10"/>
              </w:rPr>
            </w:pPr>
          </w:p>
        </w:tc>
        <w:tc>
          <w:tcPr>
            <w:tcW w:w="589" w:type="dxa"/>
          </w:tcPr>
          <w:p w14:paraId="77C798BF" w14:textId="77777777" w:rsidR="0099680A" w:rsidRDefault="0099680A" w:rsidP="002F06F4">
            <w:pPr>
              <w:rPr>
                <w:sz w:val="10"/>
              </w:rPr>
            </w:pPr>
          </w:p>
        </w:tc>
        <w:tc>
          <w:tcPr>
            <w:tcW w:w="2017" w:type="dxa"/>
          </w:tcPr>
          <w:p w14:paraId="3F3BE0BB" w14:textId="77777777" w:rsidR="0099680A" w:rsidRDefault="0099680A" w:rsidP="002F06F4">
            <w:pPr>
              <w:rPr>
                <w:sz w:val="10"/>
              </w:rPr>
            </w:pPr>
          </w:p>
        </w:tc>
        <w:tc>
          <w:tcPr>
            <w:tcW w:w="589" w:type="dxa"/>
          </w:tcPr>
          <w:p w14:paraId="77293DD2" w14:textId="77777777" w:rsidR="0099680A" w:rsidRDefault="0099680A" w:rsidP="002F06F4">
            <w:pPr>
              <w:rPr>
                <w:sz w:val="10"/>
              </w:rPr>
            </w:pPr>
          </w:p>
        </w:tc>
        <w:tc>
          <w:tcPr>
            <w:tcW w:w="1009" w:type="dxa"/>
          </w:tcPr>
          <w:p w14:paraId="0435A3F8" w14:textId="77777777" w:rsidR="0099680A" w:rsidRDefault="0099680A" w:rsidP="002F06F4">
            <w:pPr>
              <w:rPr>
                <w:sz w:val="10"/>
              </w:rPr>
            </w:pPr>
          </w:p>
        </w:tc>
        <w:tc>
          <w:tcPr>
            <w:tcW w:w="513" w:type="dxa"/>
          </w:tcPr>
          <w:p w14:paraId="18E00C2E" w14:textId="77777777" w:rsidR="0099680A" w:rsidRDefault="0099680A" w:rsidP="002F06F4">
            <w:pPr>
              <w:rPr>
                <w:sz w:val="10"/>
              </w:rPr>
            </w:pPr>
          </w:p>
        </w:tc>
      </w:tr>
      <w:tr w:rsidR="0099680A" w14:paraId="10AFEEEC" w14:textId="77777777" w:rsidTr="006241A2">
        <w:trPr>
          <w:trHeight w:val="174"/>
        </w:trPr>
        <w:tc>
          <w:tcPr>
            <w:tcW w:w="3453" w:type="dxa"/>
          </w:tcPr>
          <w:p w14:paraId="411429C1" w14:textId="77777777" w:rsidR="0099680A" w:rsidRDefault="0099680A" w:rsidP="002F06F4">
            <w:pPr>
              <w:rPr>
                <w:sz w:val="14"/>
              </w:rPr>
            </w:pPr>
            <w:r>
              <w:rPr>
                <w:color w:val="202020"/>
                <w:sz w:val="14"/>
              </w:rPr>
              <w:t>994/994 [==============================]</w:t>
            </w:r>
          </w:p>
        </w:tc>
        <w:tc>
          <w:tcPr>
            <w:tcW w:w="505" w:type="dxa"/>
          </w:tcPr>
          <w:p w14:paraId="3D929BBE" w14:textId="77777777" w:rsidR="0099680A" w:rsidRDefault="0099680A" w:rsidP="002F06F4">
            <w:pPr>
              <w:rPr>
                <w:sz w:val="14"/>
              </w:rPr>
            </w:pPr>
            <w:r>
              <w:rPr>
                <w:color w:val="202020"/>
                <w:sz w:val="14"/>
              </w:rPr>
              <w:t>- 49s</w:t>
            </w:r>
          </w:p>
        </w:tc>
        <w:tc>
          <w:tcPr>
            <w:tcW w:w="841" w:type="dxa"/>
          </w:tcPr>
          <w:p w14:paraId="3C6D9E91" w14:textId="77777777" w:rsidR="0099680A" w:rsidRDefault="0099680A" w:rsidP="002F06F4">
            <w:pPr>
              <w:rPr>
                <w:sz w:val="14"/>
              </w:rPr>
            </w:pPr>
            <w:r>
              <w:rPr>
                <w:color w:val="202020"/>
                <w:sz w:val="14"/>
              </w:rPr>
              <w:t>50ms/step</w:t>
            </w:r>
          </w:p>
        </w:tc>
        <w:tc>
          <w:tcPr>
            <w:tcW w:w="673" w:type="dxa"/>
          </w:tcPr>
          <w:p w14:paraId="5468F2A5" w14:textId="77777777" w:rsidR="0099680A" w:rsidRDefault="0099680A" w:rsidP="002F06F4">
            <w:pPr>
              <w:rPr>
                <w:sz w:val="14"/>
              </w:rPr>
            </w:pPr>
            <w:r>
              <w:rPr>
                <w:color w:val="202020"/>
                <w:sz w:val="14"/>
              </w:rPr>
              <w:t>- loss:</w:t>
            </w:r>
          </w:p>
        </w:tc>
        <w:tc>
          <w:tcPr>
            <w:tcW w:w="589" w:type="dxa"/>
          </w:tcPr>
          <w:p w14:paraId="59319934" w14:textId="77777777" w:rsidR="0099680A" w:rsidRDefault="0099680A" w:rsidP="002F06F4">
            <w:pPr>
              <w:rPr>
                <w:sz w:val="14"/>
              </w:rPr>
            </w:pPr>
            <w:r>
              <w:rPr>
                <w:color w:val="202020"/>
                <w:sz w:val="14"/>
              </w:rPr>
              <w:t>0.9713</w:t>
            </w:r>
          </w:p>
        </w:tc>
        <w:tc>
          <w:tcPr>
            <w:tcW w:w="2017" w:type="dxa"/>
          </w:tcPr>
          <w:p w14:paraId="5ECF43FE" w14:textId="77777777" w:rsidR="0099680A" w:rsidRDefault="0099680A" w:rsidP="002F06F4">
            <w:pPr>
              <w:rPr>
                <w:sz w:val="14"/>
              </w:rPr>
            </w:pPr>
            <w:r>
              <w:rPr>
                <w:color w:val="202020"/>
                <w:sz w:val="14"/>
              </w:rPr>
              <w:t>- categorical_accuracy:</w:t>
            </w:r>
          </w:p>
        </w:tc>
        <w:tc>
          <w:tcPr>
            <w:tcW w:w="589" w:type="dxa"/>
          </w:tcPr>
          <w:p w14:paraId="50705AE3" w14:textId="77777777" w:rsidR="0099680A" w:rsidRDefault="0099680A" w:rsidP="002F06F4">
            <w:pPr>
              <w:rPr>
                <w:sz w:val="14"/>
              </w:rPr>
            </w:pPr>
            <w:r>
              <w:rPr>
                <w:color w:val="202020"/>
                <w:sz w:val="14"/>
              </w:rPr>
              <w:t>0.6023</w:t>
            </w:r>
          </w:p>
        </w:tc>
        <w:tc>
          <w:tcPr>
            <w:tcW w:w="1009" w:type="dxa"/>
          </w:tcPr>
          <w:p w14:paraId="015B9AB9" w14:textId="77777777" w:rsidR="0099680A" w:rsidRDefault="0099680A" w:rsidP="002F06F4">
            <w:pPr>
              <w:rPr>
                <w:sz w:val="14"/>
              </w:rPr>
            </w:pPr>
            <w:r>
              <w:rPr>
                <w:color w:val="202020"/>
                <w:sz w:val="14"/>
              </w:rPr>
              <w:t>- val_loss:</w:t>
            </w:r>
          </w:p>
        </w:tc>
        <w:tc>
          <w:tcPr>
            <w:tcW w:w="513" w:type="dxa"/>
          </w:tcPr>
          <w:p w14:paraId="324B6008" w14:textId="77777777" w:rsidR="0099680A" w:rsidRDefault="0099680A" w:rsidP="002F06F4">
            <w:pPr>
              <w:rPr>
                <w:sz w:val="14"/>
              </w:rPr>
            </w:pPr>
            <w:r>
              <w:rPr>
                <w:color w:val="202020"/>
                <w:sz w:val="14"/>
              </w:rPr>
              <w:t>2.534</w:t>
            </w:r>
          </w:p>
        </w:tc>
      </w:tr>
      <w:tr w:rsidR="0099680A" w14:paraId="1647FEE2" w14:textId="77777777" w:rsidTr="006241A2">
        <w:trPr>
          <w:trHeight w:val="344"/>
        </w:trPr>
        <w:tc>
          <w:tcPr>
            <w:tcW w:w="3453" w:type="dxa"/>
          </w:tcPr>
          <w:p w14:paraId="486D94CF" w14:textId="77777777" w:rsidR="0099680A" w:rsidRDefault="0099680A" w:rsidP="002F06F4">
            <w:pPr>
              <w:rPr>
                <w:sz w:val="14"/>
              </w:rPr>
            </w:pPr>
            <w:r>
              <w:rPr>
                <w:color w:val="202020"/>
                <w:sz w:val="14"/>
              </w:rPr>
              <w:t>Epoch 8/10</w:t>
            </w:r>
          </w:p>
          <w:p w14:paraId="2EF2ACD1" w14:textId="77777777" w:rsidR="0099680A" w:rsidRDefault="0099680A" w:rsidP="002F06F4">
            <w:pPr>
              <w:rPr>
                <w:sz w:val="14"/>
              </w:rPr>
            </w:pPr>
            <w:r>
              <w:rPr>
                <w:color w:val="202020"/>
                <w:sz w:val="14"/>
              </w:rPr>
              <w:t>994/994 [==============================]</w:t>
            </w:r>
          </w:p>
        </w:tc>
        <w:tc>
          <w:tcPr>
            <w:tcW w:w="505" w:type="dxa"/>
          </w:tcPr>
          <w:p w14:paraId="2EDCA764" w14:textId="77777777" w:rsidR="0099680A" w:rsidRDefault="0099680A" w:rsidP="002F06F4">
            <w:pPr>
              <w:rPr>
                <w:sz w:val="15"/>
              </w:rPr>
            </w:pPr>
          </w:p>
          <w:p w14:paraId="620E7C85" w14:textId="77777777" w:rsidR="0099680A" w:rsidRDefault="0099680A" w:rsidP="002F06F4">
            <w:pPr>
              <w:rPr>
                <w:sz w:val="14"/>
              </w:rPr>
            </w:pPr>
            <w:r>
              <w:rPr>
                <w:color w:val="202020"/>
                <w:sz w:val="14"/>
              </w:rPr>
              <w:t>- 50s</w:t>
            </w:r>
          </w:p>
        </w:tc>
        <w:tc>
          <w:tcPr>
            <w:tcW w:w="841" w:type="dxa"/>
          </w:tcPr>
          <w:p w14:paraId="60CBE84F" w14:textId="77777777" w:rsidR="0099680A" w:rsidRDefault="0099680A" w:rsidP="002F06F4">
            <w:pPr>
              <w:rPr>
                <w:sz w:val="15"/>
              </w:rPr>
            </w:pPr>
          </w:p>
          <w:p w14:paraId="099C116B" w14:textId="77777777" w:rsidR="0099680A" w:rsidRDefault="0099680A" w:rsidP="002F06F4">
            <w:pPr>
              <w:rPr>
                <w:sz w:val="14"/>
              </w:rPr>
            </w:pPr>
            <w:r>
              <w:rPr>
                <w:color w:val="202020"/>
                <w:sz w:val="14"/>
              </w:rPr>
              <w:t>50ms/step</w:t>
            </w:r>
          </w:p>
        </w:tc>
        <w:tc>
          <w:tcPr>
            <w:tcW w:w="673" w:type="dxa"/>
          </w:tcPr>
          <w:p w14:paraId="4354ECDE" w14:textId="77777777" w:rsidR="0099680A" w:rsidRDefault="0099680A" w:rsidP="002F06F4">
            <w:pPr>
              <w:rPr>
                <w:sz w:val="15"/>
              </w:rPr>
            </w:pPr>
          </w:p>
          <w:p w14:paraId="2C0FE6ED" w14:textId="77777777" w:rsidR="0099680A" w:rsidRDefault="0099680A" w:rsidP="002F06F4">
            <w:pPr>
              <w:rPr>
                <w:sz w:val="14"/>
              </w:rPr>
            </w:pPr>
            <w:r>
              <w:rPr>
                <w:color w:val="202020"/>
                <w:sz w:val="14"/>
              </w:rPr>
              <w:t>- loss:</w:t>
            </w:r>
          </w:p>
        </w:tc>
        <w:tc>
          <w:tcPr>
            <w:tcW w:w="589" w:type="dxa"/>
          </w:tcPr>
          <w:p w14:paraId="791AE99C" w14:textId="77777777" w:rsidR="0099680A" w:rsidRDefault="0099680A" w:rsidP="002F06F4">
            <w:pPr>
              <w:rPr>
                <w:sz w:val="15"/>
              </w:rPr>
            </w:pPr>
          </w:p>
          <w:p w14:paraId="18810BDF" w14:textId="77777777" w:rsidR="0099680A" w:rsidRDefault="0099680A" w:rsidP="002F06F4">
            <w:pPr>
              <w:rPr>
                <w:sz w:val="14"/>
              </w:rPr>
            </w:pPr>
            <w:r>
              <w:rPr>
                <w:color w:val="202020"/>
                <w:sz w:val="14"/>
              </w:rPr>
              <w:t>0.8524</w:t>
            </w:r>
          </w:p>
        </w:tc>
        <w:tc>
          <w:tcPr>
            <w:tcW w:w="2017" w:type="dxa"/>
          </w:tcPr>
          <w:p w14:paraId="29B129C7" w14:textId="77777777" w:rsidR="0099680A" w:rsidRDefault="0099680A" w:rsidP="002F06F4">
            <w:pPr>
              <w:rPr>
                <w:sz w:val="15"/>
              </w:rPr>
            </w:pPr>
          </w:p>
          <w:p w14:paraId="0C9C80E0" w14:textId="77777777" w:rsidR="0099680A" w:rsidRDefault="0099680A" w:rsidP="002F06F4">
            <w:pPr>
              <w:rPr>
                <w:sz w:val="14"/>
              </w:rPr>
            </w:pPr>
            <w:r>
              <w:rPr>
                <w:color w:val="202020"/>
                <w:sz w:val="14"/>
              </w:rPr>
              <w:t>- categorical_accuracy:</w:t>
            </w:r>
          </w:p>
        </w:tc>
        <w:tc>
          <w:tcPr>
            <w:tcW w:w="589" w:type="dxa"/>
          </w:tcPr>
          <w:p w14:paraId="6B08D316" w14:textId="77777777" w:rsidR="0099680A" w:rsidRDefault="0099680A" w:rsidP="002F06F4">
            <w:pPr>
              <w:rPr>
                <w:sz w:val="15"/>
              </w:rPr>
            </w:pPr>
          </w:p>
          <w:p w14:paraId="4C96D84B" w14:textId="77777777" w:rsidR="0099680A" w:rsidRDefault="0099680A" w:rsidP="002F06F4">
            <w:pPr>
              <w:rPr>
                <w:sz w:val="14"/>
              </w:rPr>
            </w:pPr>
            <w:r>
              <w:rPr>
                <w:color w:val="202020"/>
                <w:sz w:val="14"/>
              </w:rPr>
              <w:t>0.6642</w:t>
            </w:r>
          </w:p>
        </w:tc>
        <w:tc>
          <w:tcPr>
            <w:tcW w:w="1009" w:type="dxa"/>
          </w:tcPr>
          <w:p w14:paraId="51F4A543" w14:textId="77777777" w:rsidR="0099680A" w:rsidRDefault="0099680A" w:rsidP="002F06F4">
            <w:pPr>
              <w:rPr>
                <w:sz w:val="15"/>
              </w:rPr>
            </w:pPr>
          </w:p>
          <w:p w14:paraId="3174EA63" w14:textId="77777777" w:rsidR="0099680A" w:rsidRDefault="0099680A" w:rsidP="002F06F4">
            <w:pPr>
              <w:rPr>
                <w:sz w:val="14"/>
              </w:rPr>
            </w:pPr>
            <w:r>
              <w:rPr>
                <w:color w:val="202020"/>
                <w:sz w:val="14"/>
              </w:rPr>
              <w:t>- val_loss:</w:t>
            </w:r>
          </w:p>
        </w:tc>
        <w:tc>
          <w:tcPr>
            <w:tcW w:w="513" w:type="dxa"/>
          </w:tcPr>
          <w:p w14:paraId="6D5092C8" w14:textId="77777777" w:rsidR="0099680A" w:rsidRDefault="0099680A" w:rsidP="002F06F4">
            <w:pPr>
              <w:rPr>
                <w:sz w:val="15"/>
              </w:rPr>
            </w:pPr>
          </w:p>
          <w:p w14:paraId="471BF30C" w14:textId="77777777" w:rsidR="0099680A" w:rsidRDefault="0099680A" w:rsidP="002F06F4">
            <w:pPr>
              <w:rPr>
                <w:sz w:val="14"/>
              </w:rPr>
            </w:pPr>
            <w:r>
              <w:rPr>
                <w:color w:val="202020"/>
                <w:sz w:val="14"/>
              </w:rPr>
              <w:t>2.650</w:t>
            </w:r>
          </w:p>
        </w:tc>
      </w:tr>
      <w:tr w:rsidR="0099680A" w14:paraId="318B65E7" w14:textId="77777777" w:rsidTr="006241A2">
        <w:trPr>
          <w:trHeight w:val="344"/>
        </w:trPr>
        <w:tc>
          <w:tcPr>
            <w:tcW w:w="3453" w:type="dxa"/>
          </w:tcPr>
          <w:p w14:paraId="6309F0AD" w14:textId="77777777" w:rsidR="0099680A" w:rsidRDefault="0099680A" w:rsidP="002F06F4">
            <w:pPr>
              <w:rPr>
                <w:sz w:val="14"/>
              </w:rPr>
            </w:pPr>
            <w:r>
              <w:rPr>
                <w:color w:val="202020"/>
                <w:sz w:val="14"/>
              </w:rPr>
              <w:t>Epoch 9/10</w:t>
            </w:r>
          </w:p>
          <w:p w14:paraId="0F630F1E" w14:textId="77777777" w:rsidR="0099680A" w:rsidRDefault="0099680A" w:rsidP="002F06F4">
            <w:pPr>
              <w:rPr>
                <w:sz w:val="14"/>
              </w:rPr>
            </w:pPr>
            <w:r>
              <w:rPr>
                <w:color w:val="202020"/>
                <w:sz w:val="14"/>
              </w:rPr>
              <w:t>994/994 [==============================]</w:t>
            </w:r>
          </w:p>
        </w:tc>
        <w:tc>
          <w:tcPr>
            <w:tcW w:w="505" w:type="dxa"/>
          </w:tcPr>
          <w:p w14:paraId="6647A572" w14:textId="77777777" w:rsidR="0099680A" w:rsidRDefault="0099680A" w:rsidP="002F06F4">
            <w:pPr>
              <w:rPr>
                <w:sz w:val="15"/>
              </w:rPr>
            </w:pPr>
          </w:p>
          <w:p w14:paraId="65A3056A" w14:textId="77777777" w:rsidR="0099680A" w:rsidRDefault="0099680A" w:rsidP="002F06F4">
            <w:pPr>
              <w:rPr>
                <w:sz w:val="14"/>
              </w:rPr>
            </w:pPr>
            <w:r>
              <w:rPr>
                <w:color w:val="202020"/>
                <w:sz w:val="14"/>
              </w:rPr>
              <w:t>- 49s</w:t>
            </w:r>
          </w:p>
        </w:tc>
        <w:tc>
          <w:tcPr>
            <w:tcW w:w="841" w:type="dxa"/>
          </w:tcPr>
          <w:p w14:paraId="3A13AF24" w14:textId="77777777" w:rsidR="0099680A" w:rsidRDefault="0099680A" w:rsidP="002F06F4">
            <w:pPr>
              <w:rPr>
                <w:sz w:val="15"/>
              </w:rPr>
            </w:pPr>
          </w:p>
          <w:p w14:paraId="2032C6AE" w14:textId="77777777" w:rsidR="0099680A" w:rsidRDefault="0099680A" w:rsidP="002F06F4">
            <w:pPr>
              <w:rPr>
                <w:sz w:val="14"/>
              </w:rPr>
            </w:pPr>
            <w:r>
              <w:rPr>
                <w:color w:val="202020"/>
                <w:sz w:val="14"/>
              </w:rPr>
              <w:t>50ms/step</w:t>
            </w:r>
          </w:p>
        </w:tc>
        <w:tc>
          <w:tcPr>
            <w:tcW w:w="673" w:type="dxa"/>
          </w:tcPr>
          <w:p w14:paraId="56FCC971" w14:textId="77777777" w:rsidR="0099680A" w:rsidRDefault="0099680A" w:rsidP="002F06F4">
            <w:pPr>
              <w:rPr>
                <w:sz w:val="15"/>
              </w:rPr>
            </w:pPr>
          </w:p>
          <w:p w14:paraId="3AC8D1C9" w14:textId="77777777" w:rsidR="0099680A" w:rsidRDefault="0099680A" w:rsidP="002F06F4">
            <w:pPr>
              <w:rPr>
                <w:sz w:val="14"/>
              </w:rPr>
            </w:pPr>
            <w:r>
              <w:rPr>
                <w:color w:val="202020"/>
                <w:sz w:val="14"/>
              </w:rPr>
              <w:t>- loss:</w:t>
            </w:r>
          </w:p>
        </w:tc>
        <w:tc>
          <w:tcPr>
            <w:tcW w:w="589" w:type="dxa"/>
          </w:tcPr>
          <w:p w14:paraId="4524EEC6" w14:textId="77777777" w:rsidR="0099680A" w:rsidRDefault="0099680A" w:rsidP="002F06F4">
            <w:pPr>
              <w:rPr>
                <w:sz w:val="15"/>
              </w:rPr>
            </w:pPr>
          </w:p>
          <w:p w14:paraId="34E90B34" w14:textId="77777777" w:rsidR="0099680A" w:rsidRDefault="0099680A" w:rsidP="002F06F4">
            <w:pPr>
              <w:rPr>
                <w:sz w:val="14"/>
              </w:rPr>
            </w:pPr>
            <w:r>
              <w:rPr>
                <w:color w:val="202020"/>
                <w:sz w:val="14"/>
              </w:rPr>
              <w:t>0.7581</w:t>
            </w:r>
          </w:p>
        </w:tc>
        <w:tc>
          <w:tcPr>
            <w:tcW w:w="2017" w:type="dxa"/>
          </w:tcPr>
          <w:p w14:paraId="6B5FAB98" w14:textId="77777777" w:rsidR="0099680A" w:rsidRDefault="0099680A" w:rsidP="002F06F4">
            <w:pPr>
              <w:rPr>
                <w:sz w:val="15"/>
              </w:rPr>
            </w:pPr>
          </w:p>
          <w:p w14:paraId="5046E107" w14:textId="77777777" w:rsidR="0099680A" w:rsidRDefault="0099680A" w:rsidP="002F06F4">
            <w:pPr>
              <w:rPr>
                <w:sz w:val="14"/>
              </w:rPr>
            </w:pPr>
            <w:r>
              <w:rPr>
                <w:color w:val="202020"/>
                <w:sz w:val="14"/>
              </w:rPr>
              <w:t>- categorical_accuracy:</w:t>
            </w:r>
          </w:p>
        </w:tc>
        <w:tc>
          <w:tcPr>
            <w:tcW w:w="589" w:type="dxa"/>
          </w:tcPr>
          <w:p w14:paraId="4A33984B" w14:textId="77777777" w:rsidR="0099680A" w:rsidRDefault="0099680A" w:rsidP="002F06F4">
            <w:pPr>
              <w:rPr>
                <w:sz w:val="15"/>
              </w:rPr>
            </w:pPr>
          </w:p>
          <w:p w14:paraId="38664B6A" w14:textId="77777777" w:rsidR="0099680A" w:rsidRDefault="0099680A" w:rsidP="002F06F4">
            <w:pPr>
              <w:rPr>
                <w:sz w:val="14"/>
              </w:rPr>
            </w:pPr>
            <w:r>
              <w:rPr>
                <w:color w:val="202020"/>
                <w:sz w:val="14"/>
              </w:rPr>
              <w:t>0.7233</w:t>
            </w:r>
          </w:p>
        </w:tc>
        <w:tc>
          <w:tcPr>
            <w:tcW w:w="1009" w:type="dxa"/>
          </w:tcPr>
          <w:p w14:paraId="4767F700" w14:textId="77777777" w:rsidR="0099680A" w:rsidRDefault="0099680A" w:rsidP="002F06F4">
            <w:pPr>
              <w:rPr>
                <w:sz w:val="15"/>
              </w:rPr>
            </w:pPr>
          </w:p>
          <w:p w14:paraId="7A7B9E80" w14:textId="77777777" w:rsidR="0099680A" w:rsidRDefault="0099680A" w:rsidP="002F06F4">
            <w:pPr>
              <w:rPr>
                <w:sz w:val="14"/>
              </w:rPr>
            </w:pPr>
            <w:r>
              <w:rPr>
                <w:color w:val="202020"/>
                <w:sz w:val="14"/>
              </w:rPr>
              <w:t>- val_loss:</w:t>
            </w:r>
          </w:p>
        </w:tc>
        <w:tc>
          <w:tcPr>
            <w:tcW w:w="513" w:type="dxa"/>
          </w:tcPr>
          <w:p w14:paraId="737C9D17" w14:textId="77777777" w:rsidR="0099680A" w:rsidRDefault="0099680A" w:rsidP="002F06F4">
            <w:pPr>
              <w:rPr>
                <w:sz w:val="15"/>
              </w:rPr>
            </w:pPr>
          </w:p>
          <w:p w14:paraId="0EA380A8" w14:textId="77777777" w:rsidR="0099680A" w:rsidRDefault="0099680A" w:rsidP="002F06F4">
            <w:pPr>
              <w:rPr>
                <w:sz w:val="14"/>
              </w:rPr>
            </w:pPr>
            <w:r>
              <w:rPr>
                <w:color w:val="202020"/>
                <w:sz w:val="14"/>
              </w:rPr>
              <w:t>2.979</w:t>
            </w:r>
          </w:p>
        </w:tc>
      </w:tr>
      <w:tr w:rsidR="0099680A" w14:paraId="3D0A4E99" w14:textId="77777777" w:rsidTr="006241A2">
        <w:trPr>
          <w:trHeight w:val="174"/>
        </w:trPr>
        <w:tc>
          <w:tcPr>
            <w:tcW w:w="3453" w:type="dxa"/>
          </w:tcPr>
          <w:p w14:paraId="4BD12396" w14:textId="77777777" w:rsidR="0099680A" w:rsidRDefault="0099680A" w:rsidP="002F06F4">
            <w:pPr>
              <w:rPr>
                <w:sz w:val="14"/>
              </w:rPr>
            </w:pPr>
            <w:r>
              <w:rPr>
                <w:color w:val="202020"/>
                <w:sz w:val="14"/>
              </w:rPr>
              <w:t>Epoch 10/10</w:t>
            </w:r>
          </w:p>
        </w:tc>
        <w:tc>
          <w:tcPr>
            <w:tcW w:w="505" w:type="dxa"/>
          </w:tcPr>
          <w:p w14:paraId="314F1513" w14:textId="77777777" w:rsidR="0099680A" w:rsidRDefault="0099680A" w:rsidP="002F06F4">
            <w:pPr>
              <w:rPr>
                <w:sz w:val="10"/>
              </w:rPr>
            </w:pPr>
          </w:p>
        </w:tc>
        <w:tc>
          <w:tcPr>
            <w:tcW w:w="841" w:type="dxa"/>
          </w:tcPr>
          <w:p w14:paraId="41E83CBD" w14:textId="77777777" w:rsidR="0099680A" w:rsidRDefault="0099680A" w:rsidP="002F06F4">
            <w:pPr>
              <w:rPr>
                <w:sz w:val="10"/>
              </w:rPr>
            </w:pPr>
          </w:p>
        </w:tc>
        <w:tc>
          <w:tcPr>
            <w:tcW w:w="673" w:type="dxa"/>
          </w:tcPr>
          <w:p w14:paraId="056EF967" w14:textId="77777777" w:rsidR="0099680A" w:rsidRDefault="0099680A" w:rsidP="002F06F4">
            <w:pPr>
              <w:rPr>
                <w:sz w:val="10"/>
              </w:rPr>
            </w:pPr>
          </w:p>
        </w:tc>
        <w:tc>
          <w:tcPr>
            <w:tcW w:w="589" w:type="dxa"/>
          </w:tcPr>
          <w:p w14:paraId="0D6296A0" w14:textId="77777777" w:rsidR="0099680A" w:rsidRDefault="0099680A" w:rsidP="002F06F4">
            <w:pPr>
              <w:rPr>
                <w:sz w:val="10"/>
              </w:rPr>
            </w:pPr>
          </w:p>
        </w:tc>
        <w:tc>
          <w:tcPr>
            <w:tcW w:w="2017" w:type="dxa"/>
          </w:tcPr>
          <w:p w14:paraId="1A392010" w14:textId="77777777" w:rsidR="0099680A" w:rsidRDefault="0099680A" w:rsidP="002F06F4">
            <w:pPr>
              <w:rPr>
                <w:sz w:val="10"/>
              </w:rPr>
            </w:pPr>
          </w:p>
        </w:tc>
        <w:tc>
          <w:tcPr>
            <w:tcW w:w="589" w:type="dxa"/>
          </w:tcPr>
          <w:p w14:paraId="1C8FD889" w14:textId="77777777" w:rsidR="0099680A" w:rsidRDefault="0099680A" w:rsidP="002F06F4">
            <w:pPr>
              <w:rPr>
                <w:sz w:val="10"/>
              </w:rPr>
            </w:pPr>
          </w:p>
        </w:tc>
        <w:tc>
          <w:tcPr>
            <w:tcW w:w="1009" w:type="dxa"/>
          </w:tcPr>
          <w:p w14:paraId="5572C7A0" w14:textId="77777777" w:rsidR="0099680A" w:rsidRDefault="0099680A" w:rsidP="002F06F4">
            <w:pPr>
              <w:rPr>
                <w:sz w:val="10"/>
              </w:rPr>
            </w:pPr>
          </w:p>
        </w:tc>
        <w:tc>
          <w:tcPr>
            <w:tcW w:w="513" w:type="dxa"/>
          </w:tcPr>
          <w:p w14:paraId="2F612662" w14:textId="77777777" w:rsidR="0099680A" w:rsidRDefault="0099680A" w:rsidP="002F06F4">
            <w:pPr>
              <w:rPr>
                <w:sz w:val="10"/>
              </w:rPr>
            </w:pPr>
          </w:p>
        </w:tc>
      </w:tr>
      <w:tr w:rsidR="0099680A" w14:paraId="1FB4A75E" w14:textId="77777777" w:rsidTr="006241A2">
        <w:trPr>
          <w:trHeight w:val="159"/>
        </w:trPr>
        <w:tc>
          <w:tcPr>
            <w:tcW w:w="3453" w:type="dxa"/>
          </w:tcPr>
          <w:p w14:paraId="4F762AFC" w14:textId="77777777" w:rsidR="0099680A" w:rsidRDefault="0099680A" w:rsidP="002F06F4">
            <w:pPr>
              <w:rPr>
                <w:sz w:val="14"/>
              </w:rPr>
            </w:pPr>
            <w:r>
              <w:rPr>
                <w:color w:val="202020"/>
                <w:sz w:val="14"/>
              </w:rPr>
              <w:t>994/994 [==============================]</w:t>
            </w:r>
          </w:p>
        </w:tc>
        <w:tc>
          <w:tcPr>
            <w:tcW w:w="505" w:type="dxa"/>
          </w:tcPr>
          <w:p w14:paraId="035BD281" w14:textId="77777777" w:rsidR="0099680A" w:rsidRDefault="0099680A" w:rsidP="002F06F4">
            <w:pPr>
              <w:rPr>
                <w:sz w:val="14"/>
              </w:rPr>
            </w:pPr>
            <w:r>
              <w:rPr>
                <w:color w:val="202020"/>
                <w:sz w:val="14"/>
              </w:rPr>
              <w:t>- 49s</w:t>
            </w:r>
          </w:p>
        </w:tc>
        <w:tc>
          <w:tcPr>
            <w:tcW w:w="841" w:type="dxa"/>
          </w:tcPr>
          <w:p w14:paraId="74A740E1" w14:textId="77777777" w:rsidR="0099680A" w:rsidRDefault="0099680A" w:rsidP="002F06F4">
            <w:pPr>
              <w:rPr>
                <w:sz w:val="14"/>
              </w:rPr>
            </w:pPr>
            <w:r>
              <w:rPr>
                <w:color w:val="202020"/>
                <w:sz w:val="14"/>
              </w:rPr>
              <w:t>50ms/step</w:t>
            </w:r>
          </w:p>
        </w:tc>
        <w:tc>
          <w:tcPr>
            <w:tcW w:w="673" w:type="dxa"/>
          </w:tcPr>
          <w:p w14:paraId="4F70E369" w14:textId="77777777" w:rsidR="0099680A" w:rsidRDefault="0099680A" w:rsidP="002F06F4">
            <w:pPr>
              <w:rPr>
                <w:sz w:val="14"/>
              </w:rPr>
            </w:pPr>
            <w:r>
              <w:rPr>
                <w:color w:val="202020"/>
                <w:sz w:val="14"/>
              </w:rPr>
              <w:t>- loss:</w:t>
            </w:r>
          </w:p>
        </w:tc>
        <w:tc>
          <w:tcPr>
            <w:tcW w:w="589" w:type="dxa"/>
          </w:tcPr>
          <w:p w14:paraId="38D10DBC" w14:textId="77777777" w:rsidR="0099680A" w:rsidRDefault="0099680A" w:rsidP="002F06F4">
            <w:pPr>
              <w:rPr>
                <w:sz w:val="14"/>
              </w:rPr>
            </w:pPr>
            <w:r>
              <w:rPr>
                <w:color w:val="202020"/>
                <w:sz w:val="14"/>
              </w:rPr>
              <w:t>0.6540</w:t>
            </w:r>
          </w:p>
        </w:tc>
        <w:tc>
          <w:tcPr>
            <w:tcW w:w="2017" w:type="dxa"/>
          </w:tcPr>
          <w:p w14:paraId="4708AFED" w14:textId="77777777" w:rsidR="0099680A" w:rsidRDefault="0099680A" w:rsidP="002F06F4">
            <w:pPr>
              <w:rPr>
                <w:sz w:val="14"/>
              </w:rPr>
            </w:pPr>
            <w:r>
              <w:rPr>
                <w:color w:val="202020"/>
                <w:sz w:val="14"/>
              </w:rPr>
              <w:t>- categorical_accuracy:</w:t>
            </w:r>
          </w:p>
        </w:tc>
        <w:tc>
          <w:tcPr>
            <w:tcW w:w="589" w:type="dxa"/>
          </w:tcPr>
          <w:p w14:paraId="3351EDA4" w14:textId="77777777" w:rsidR="0099680A" w:rsidRDefault="0099680A" w:rsidP="002F06F4">
            <w:pPr>
              <w:rPr>
                <w:sz w:val="14"/>
              </w:rPr>
            </w:pPr>
            <w:r>
              <w:rPr>
                <w:color w:val="202020"/>
                <w:sz w:val="14"/>
              </w:rPr>
              <w:t>0.7710</w:t>
            </w:r>
          </w:p>
        </w:tc>
        <w:tc>
          <w:tcPr>
            <w:tcW w:w="1009" w:type="dxa"/>
          </w:tcPr>
          <w:p w14:paraId="69167E8C" w14:textId="77777777" w:rsidR="0099680A" w:rsidRDefault="0099680A" w:rsidP="002F06F4">
            <w:pPr>
              <w:rPr>
                <w:sz w:val="14"/>
              </w:rPr>
            </w:pPr>
            <w:r>
              <w:rPr>
                <w:color w:val="202020"/>
                <w:sz w:val="14"/>
              </w:rPr>
              <w:t>- val_loss:</w:t>
            </w:r>
          </w:p>
        </w:tc>
        <w:tc>
          <w:tcPr>
            <w:tcW w:w="513" w:type="dxa"/>
          </w:tcPr>
          <w:p w14:paraId="1F01B620" w14:textId="77777777" w:rsidR="0099680A" w:rsidRDefault="0099680A" w:rsidP="002F06F4">
            <w:pPr>
              <w:rPr>
                <w:sz w:val="14"/>
              </w:rPr>
            </w:pPr>
            <w:r>
              <w:rPr>
                <w:color w:val="202020"/>
                <w:sz w:val="14"/>
              </w:rPr>
              <w:t>3.410</w:t>
            </w:r>
          </w:p>
        </w:tc>
      </w:tr>
    </w:tbl>
    <w:p w14:paraId="70858E66" w14:textId="77777777" w:rsidR="0099680A" w:rsidRDefault="0099680A" w:rsidP="002F06F4">
      <w:pPr>
        <w:rPr>
          <w:sz w:val="20"/>
        </w:rPr>
      </w:pPr>
    </w:p>
    <w:p w14:paraId="4EB4C34F" w14:textId="77777777" w:rsidR="0099680A" w:rsidRDefault="0099680A" w:rsidP="002F06F4">
      <w:pPr>
        <w:rPr>
          <w:sz w:val="20"/>
        </w:rPr>
      </w:pPr>
    </w:p>
    <w:p w14:paraId="07B5890A" w14:textId="77777777" w:rsidR="0099680A" w:rsidRDefault="0099680A" w:rsidP="002F06F4">
      <w:pPr>
        <w:rPr>
          <w:sz w:val="20"/>
        </w:rPr>
      </w:pPr>
    </w:p>
    <w:p w14:paraId="5A570838" w14:textId="77777777" w:rsidR="0099680A" w:rsidRDefault="0099680A" w:rsidP="002F06F4">
      <w:pPr>
        <w:rPr>
          <w:sz w:val="20"/>
        </w:rPr>
      </w:pPr>
    </w:p>
    <w:p w14:paraId="57E3200A" w14:textId="77777777" w:rsidR="0099680A" w:rsidRDefault="0099680A" w:rsidP="002F06F4">
      <w:pPr>
        <w:rPr>
          <w:sz w:val="10"/>
        </w:rPr>
      </w:pPr>
      <w:r>
        <w:rPr>
          <w:noProof/>
        </w:rPr>
        <w:lastRenderedPageBreak/>
        <mc:AlternateContent>
          <mc:Choice Requires="wps">
            <w:drawing>
              <wp:anchor distT="0" distB="0" distL="0" distR="0" simplePos="0" relativeHeight="251761664" behindDoc="1" locked="0" layoutInCell="1" allowOverlap="1" wp14:anchorId="0E0C8A87" wp14:editId="122B1FCF">
                <wp:simplePos x="0" y="0"/>
                <wp:positionH relativeFrom="page">
                  <wp:posOffset>469900</wp:posOffset>
                </wp:positionH>
                <wp:positionV relativeFrom="paragraph">
                  <wp:posOffset>88265</wp:posOffset>
                </wp:positionV>
                <wp:extent cx="6718300" cy="2895600"/>
                <wp:effectExtent l="0" t="0" r="0" b="0"/>
                <wp:wrapTopAndBottom/>
                <wp:docPr id="1419260318"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28956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D9697F" w14:textId="77777777" w:rsidR="0099680A" w:rsidRDefault="0099680A" w:rsidP="0099680A">
                            <w:pPr>
                              <w:pStyle w:val="BodyText"/>
                            </w:pPr>
                          </w:p>
                          <w:p w14:paraId="6EB10879" w14:textId="77777777" w:rsidR="0099680A" w:rsidRDefault="0099680A" w:rsidP="0099680A">
                            <w:pPr>
                              <w:pStyle w:val="BodyText"/>
                              <w:spacing w:before="7"/>
                              <w:rPr>
                                <w:sz w:val="13"/>
                              </w:rPr>
                            </w:pPr>
                          </w:p>
                          <w:p w14:paraId="189EF3E9" w14:textId="77777777" w:rsidR="0099680A" w:rsidRDefault="0099680A" w:rsidP="0099680A">
                            <w:pPr>
                              <w:pStyle w:val="BodyText"/>
                              <w:spacing w:line="288" w:lineRule="auto"/>
                              <w:ind w:left="59" w:right="7308"/>
                            </w:pPr>
                            <w:r>
                              <w:rPr>
                                <w:color w:val="202020"/>
                              </w:rPr>
                              <w:t># Define a function to build the model def build_model(hp):</w:t>
                            </w:r>
                          </w:p>
                          <w:p w14:paraId="24FFDF21" w14:textId="77777777" w:rsidR="0099680A" w:rsidRDefault="0099680A" w:rsidP="0099680A">
                            <w:pPr>
                              <w:pStyle w:val="BodyText"/>
                              <w:spacing w:line="158" w:lineRule="exact"/>
                              <w:ind w:left="396"/>
                            </w:pPr>
                            <w:r>
                              <w:rPr>
                                <w:color w:val="202020"/>
                              </w:rPr>
                              <w:t># Define hyperparameters to search</w:t>
                            </w:r>
                          </w:p>
                          <w:p w14:paraId="071FB249" w14:textId="77777777" w:rsidR="0099680A" w:rsidRDefault="0099680A" w:rsidP="0099680A">
                            <w:pPr>
                              <w:pStyle w:val="BodyText"/>
                              <w:spacing w:before="32" w:line="288" w:lineRule="auto"/>
                              <w:ind w:left="396" w:right="3376"/>
                            </w:pPr>
                            <w:r>
                              <w:rPr>
                                <w:color w:val="202020"/>
                              </w:rPr>
                              <w:t>learning_rate = hp.Choice('learning_rate', [1e-6, 1e-5, 1e-4, 1e-3])  dropout_rate = hp.Float('dropout_rate', min_value=0.0, max_value=0.5, step=0.1) l2_lambda = hp.Float('l2_lambda', min_value=1e-6, max_value=1e-2,</w:t>
                            </w:r>
                            <w:r>
                              <w:rPr>
                                <w:color w:val="202020"/>
                                <w:spacing w:val="12"/>
                              </w:rPr>
                              <w:t xml:space="preserve"> </w:t>
                            </w:r>
                            <w:r>
                              <w:rPr>
                                <w:color w:val="202020"/>
                                <w:spacing w:val="-2"/>
                              </w:rPr>
                              <w:t>sampling='log')</w:t>
                            </w:r>
                          </w:p>
                          <w:p w14:paraId="66073DF5" w14:textId="77777777" w:rsidR="0099680A" w:rsidRDefault="0099680A" w:rsidP="0099680A">
                            <w:pPr>
                              <w:pStyle w:val="BodyText"/>
                              <w:spacing w:before="7"/>
                              <w:rPr>
                                <w:sz w:val="16"/>
                              </w:rPr>
                            </w:pPr>
                          </w:p>
                          <w:p w14:paraId="3EE0DCFC" w14:textId="77777777" w:rsidR="0099680A" w:rsidRDefault="0099680A" w:rsidP="0099680A">
                            <w:pPr>
                              <w:pStyle w:val="BodyText"/>
                              <w:spacing w:before="1"/>
                              <w:ind w:left="396"/>
                            </w:pPr>
                            <w:r>
                              <w:rPr>
                                <w:color w:val="202020"/>
                              </w:rPr>
                              <w:t># Build the model</w:t>
                            </w:r>
                          </w:p>
                          <w:p w14:paraId="538A887C" w14:textId="77777777" w:rsidR="0099680A" w:rsidRDefault="0099680A" w:rsidP="0099680A">
                            <w:pPr>
                              <w:pStyle w:val="BodyText"/>
                              <w:spacing w:before="31"/>
                              <w:ind w:left="396"/>
                            </w:pPr>
                            <w:r>
                              <w:rPr>
                                <w:color w:val="202020"/>
                              </w:rPr>
                              <w:t>input_layer = tf.keras.layers.Input(shape=(min_seq_length,))</w:t>
                            </w:r>
                          </w:p>
                          <w:p w14:paraId="04A2EE31" w14:textId="77777777" w:rsidR="0099680A" w:rsidRDefault="0099680A" w:rsidP="0099680A">
                            <w:pPr>
                              <w:pStyle w:val="BodyText"/>
                              <w:spacing w:before="31" w:line="288" w:lineRule="auto"/>
                              <w:ind w:left="396" w:right="2098"/>
                            </w:pPr>
                            <w:r>
                              <w:rPr>
                                <w:color w:val="202020"/>
                              </w:rPr>
                              <w:t>sequence_output = distil_bert(input_ids=input_ids, attention_mask=attention_mask)['logits'] output_layer = Dense(6, activation='softmax', kernel_regularizer=l2(l2_lambda))(sequence_output) model = Model(inputs=[input_ids, attention_mask], outputs=output_layer)</w:t>
                            </w:r>
                          </w:p>
                          <w:p w14:paraId="79988BEA" w14:textId="77777777" w:rsidR="0099680A" w:rsidRDefault="0099680A" w:rsidP="0099680A">
                            <w:pPr>
                              <w:pStyle w:val="BodyText"/>
                              <w:spacing w:before="8"/>
                              <w:rPr>
                                <w:sz w:val="16"/>
                              </w:rPr>
                            </w:pPr>
                          </w:p>
                          <w:p w14:paraId="6C3C8019" w14:textId="77777777" w:rsidR="0099680A" w:rsidRDefault="0099680A" w:rsidP="0099680A">
                            <w:pPr>
                              <w:pStyle w:val="BodyText"/>
                              <w:ind w:left="396"/>
                            </w:pPr>
                            <w:r>
                              <w:rPr>
                                <w:color w:val="202020"/>
                              </w:rPr>
                              <w:t># Compile the model</w:t>
                            </w:r>
                          </w:p>
                          <w:p w14:paraId="680B3518" w14:textId="77777777" w:rsidR="0099680A" w:rsidRDefault="0099680A" w:rsidP="0099680A">
                            <w:pPr>
                              <w:pStyle w:val="BodyText"/>
                              <w:spacing w:before="32" w:line="288" w:lineRule="auto"/>
                              <w:ind w:left="396" w:right="5207"/>
                            </w:pPr>
                            <w:r>
                              <w:rPr>
                                <w:color w:val="202020"/>
                              </w:rPr>
                              <w:t>optimizer = Adam(learning_rate=learning_rate, epsilon=1e-8) loss_fn = CategoricalCrossentropy()</w:t>
                            </w:r>
                          </w:p>
                          <w:p w14:paraId="1100B6DC" w14:textId="77777777" w:rsidR="0099680A" w:rsidRDefault="0099680A" w:rsidP="0099680A">
                            <w:pPr>
                              <w:pStyle w:val="BodyText"/>
                              <w:spacing w:line="576" w:lineRule="auto"/>
                              <w:ind w:left="396" w:right="4703"/>
                            </w:pPr>
                            <w:r>
                              <w:rPr>
                                <w:color w:val="202020"/>
                              </w:rPr>
                              <w:t>metrics = [CategoricalAccuracy()] model.compile(optimizer=optimizer, loss=loss_fn, metrics=metrics) return mode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0C8A87" id="Text Box 22" o:spid="_x0000_s1199" type="#_x0000_t202" style="position:absolute;margin-left:37pt;margin-top:6.95pt;width:529pt;height:228pt;z-index:-2515548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" fillcolor="#f6f6f6" stroked="f">
                <v:path arrowok="t"/>
                <v:textbox inset="0,0,0,0">
                  <w:txbxContent>
                    <w:p w14:paraId="4BD9697F" w14:textId="77777777" w:rsidR="0099680A" w:rsidRDefault="0099680A" w:rsidP="0099680A">
                      <w:pPr>
                        <w:pStyle w:val="BodyText"/>
                      </w:pPr>
                    </w:p>
                    <w:p w14:paraId="6EB10879" w14:textId="77777777" w:rsidR="0099680A" w:rsidRDefault="0099680A" w:rsidP="0099680A">
                      <w:pPr>
                        <w:pStyle w:val="BodyText"/>
                        <w:spacing w:before="7"/>
                        <w:rPr>
                          <w:sz w:val="13"/>
                        </w:rPr>
                      </w:pPr>
                    </w:p>
                    <w:p w14:paraId="189EF3E9" w14:textId="77777777" w:rsidR="0099680A" w:rsidRDefault="0099680A" w:rsidP="0099680A">
                      <w:pPr>
                        <w:pStyle w:val="BodyText"/>
                        <w:spacing w:line="288" w:lineRule="auto"/>
                        <w:ind w:left="59" w:right="7308"/>
                      </w:pPr>
                      <w:r>
                        <w:rPr>
                          <w:color w:val="202020"/>
                        </w:rPr>
                        <w:t># Define a function to build the model def build_model(hp):</w:t>
                      </w:r>
                    </w:p>
                    <w:p w14:paraId="24FFDF21" w14:textId="77777777" w:rsidR="0099680A" w:rsidRDefault="0099680A" w:rsidP="0099680A">
                      <w:pPr>
                        <w:pStyle w:val="BodyText"/>
                        <w:spacing w:line="158" w:lineRule="exact"/>
                        <w:ind w:left="396"/>
                      </w:pPr>
                      <w:r>
                        <w:rPr>
                          <w:color w:val="202020"/>
                        </w:rPr>
                        <w:t># Define hyperparameters to search</w:t>
                      </w:r>
                    </w:p>
                    <w:p w14:paraId="071FB249" w14:textId="77777777" w:rsidR="0099680A" w:rsidRDefault="0099680A" w:rsidP="0099680A">
                      <w:pPr>
                        <w:pStyle w:val="BodyText"/>
                        <w:spacing w:before="32" w:line="288" w:lineRule="auto"/>
                        <w:ind w:left="396" w:right="3376"/>
                      </w:pPr>
                      <w:r>
                        <w:rPr>
                          <w:color w:val="202020"/>
                        </w:rPr>
                        <w:t>learning_rate = hp.Choice('learning_rate', [1e-6, 1e-5, 1e-4, 1e-3])  dropout_rate = hp.Float('dropout_rate', min_value=0.0, max_value=0.5, step=0.1) l2_lambda = hp.Float('l2_lambda', min_value=1e-6, max_value=1e-2,</w:t>
                      </w:r>
                      <w:r>
                        <w:rPr>
                          <w:color w:val="202020"/>
                          <w:spacing w:val="12"/>
                        </w:rPr>
                        <w:t xml:space="preserve"> </w:t>
                      </w:r>
                      <w:r>
                        <w:rPr>
                          <w:color w:val="202020"/>
                          <w:spacing w:val="-2"/>
                        </w:rPr>
                        <w:t>sampling='log')</w:t>
                      </w:r>
                    </w:p>
                    <w:p w14:paraId="66073DF5" w14:textId="77777777" w:rsidR="0099680A" w:rsidRDefault="0099680A" w:rsidP="0099680A">
                      <w:pPr>
                        <w:pStyle w:val="BodyText"/>
                        <w:spacing w:before="7"/>
                        <w:rPr>
                          <w:sz w:val="16"/>
                        </w:rPr>
                      </w:pPr>
                    </w:p>
                    <w:p w14:paraId="3EE0DCFC" w14:textId="77777777" w:rsidR="0099680A" w:rsidRDefault="0099680A" w:rsidP="0099680A">
                      <w:pPr>
                        <w:pStyle w:val="BodyText"/>
                        <w:spacing w:before="1"/>
                        <w:ind w:left="396"/>
                      </w:pPr>
                      <w:r>
                        <w:rPr>
                          <w:color w:val="202020"/>
                        </w:rPr>
                        <w:t># Build the model</w:t>
                      </w:r>
                    </w:p>
                    <w:p w14:paraId="538A887C" w14:textId="77777777" w:rsidR="0099680A" w:rsidRDefault="0099680A" w:rsidP="0099680A">
                      <w:pPr>
                        <w:pStyle w:val="BodyText"/>
                        <w:spacing w:before="31"/>
                        <w:ind w:left="396"/>
                      </w:pPr>
                      <w:r>
                        <w:rPr>
                          <w:color w:val="202020"/>
                        </w:rPr>
                        <w:t>input_layer = tf.keras.layers.Input(shape=(min_seq_length,))</w:t>
                      </w:r>
                    </w:p>
                    <w:p w14:paraId="04A2EE31" w14:textId="77777777" w:rsidR="0099680A" w:rsidRDefault="0099680A" w:rsidP="0099680A">
                      <w:pPr>
                        <w:pStyle w:val="BodyText"/>
                        <w:spacing w:before="31" w:line="288" w:lineRule="auto"/>
                        <w:ind w:left="396" w:right="2098"/>
                      </w:pPr>
                      <w:r>
                        <w:rPr>
                          <w:color w:val="202020"/>
                        </w:rPr>
                        <w:t>sequence_output = distil_bert(input_ids=input_ids, attention_mask=attention_mask)['logits'] output_layer = Dense(6, activation='softmax', kernel_regularizer=l2(l2_lambda))(sequence_output) model = Model(inputs=[input_ids, attention_mask], outputs=output_layer)</w:t>
                      </w:r>
                    </w:p>
                    <w:p w14:paraId="79988BEA" w14:textId="77777777" w:rsidR="0099680A" w:rsidRDefault="0099680A" w:rsidP="0099680A">
                      <w:pPr>
                        <w:pStyle w:val="BodyText"/>
                        <w:spacing w:before="8"/>
                        <w:rPr>
                          <w:sz w:val="16"/>
                        </w:rPr>
                      </w:pPr>
                    </w:p>
                    <w:p w14:paraId="6C3C8019" w14:textId="77777777" w:rsidR="0099680A" w:rsidRDefault="0099680A" w:rsidP="0099680A">
                      <w:pPr>
                        <w:pStyle w:val="BodyText"/>
                        <w:ind w:left="396"/>
                      </w:pPr>
                      <w:r>
                        <w:rPr>
                          <w:color w:val="202020"/>
                        </w:rPr>
                        <w:t># Compile the model</w:t>
                      </w:r>
                    </w:p>
                    <w:p w14:paraId="680B3518" w14:textId="77777777" w:rsidR="0099680A" w:rsidRDefault="0099680A" w:rsidP="0099680A">
                      <w:pPr>
                        <w:pStyle w:val="BodyText"/>
                        <w:spacing w:before="32" w:line="288" w:lineRule="auto"/>
                        <w:ind w:left="396" w:right="5207"/>
                      </w:pPr>
                      <w:r>
                        <w:rPr>
                          <w:color w:val="202020"/>
                        </w:rPr>
                        <w:t>optimizer = Adam(learning_rate=learning_rate, epsilon=1e-8) loss_fn = CategoricalCrossentropy()</w:t>
                      </w:r>
                    </w:p>
                    <w:p w14:paraId="1100B6DC" w14:textId="77777777" w:rsidR="0099680A" w:rsidRDefault="0099680A" w:rsidP="0099680A">
                      <w:pPr>
                        <w:pStyle w:val="BodyText"/>
                        <w:spacing w:line="576" w:lineRule="auto"/>
                        <w:ind w:left="396" w:right="4703"/>
                      </w:pPr>
                      <w:r>
                        <w:rPr>
                          <w:color w:val="202020"/>
                        </w:rPr>
                        <w:t>metrics = [CategoricalAccuracy()] model.compile(optimizer=optimizer, loss=loss_fn, metrics=metrics) return model</w:t>
                      </w:r>
                    </w:p>
                  </w:txbxContent>
                </v:textbox>
                <w10:wrap type="topAndBottom" anchorx="page"/>
              </v:shape>
            </w:pict>
          </mc:Fallback>
        </mc:AlternateContent>
      </w:r>
    </w:p>
    <w:p w14:paraId="3F50F55A" w14:textId="77777777" w:rsidR="0099680A" w:rsidRDefault="0099680A" w:rsidP="002F06F4">
      <w:pPr>
        <w:rPr>
          <w:sz w:val="10"/>
        </w:rPr>
        <w:sectPr w:rsidR="0099680A">
          <w:pgSz w:w="11900" w:h="16840"/>
          <w:pgMar w:top="480" w:right="340" w:bottom="440" w:left="580" w:header="280" w:footer="258" w:gutter="0"/>
          <w:cols w:space="720"/>
        </w:sectPr>
      </w:pPr>
    </w:p>
    <w:p w14:paraId="1FE14FBE" w14:textId="77777777" w:rsidR="0099680A" w:rsidRDefault="0099680A" w:rsidP="002F06F4">
      <w:pPr>
        <w:rPr>
          <w:sz w:val="5"/>
        </w:rPr>
      </w:pPr>
    </w:p>
    <w:p w14:paraId="21BD01E5" w14:textId="77777777" w:rsidR="0099680A" w:rsidRDefault="0099680A" w:rsidP="002F06F4">
      <w:pPr>
        <w:rPr>
          <w:sz w:val="20"/>
        </w:rPr>
      </w:pPr>
      <w:r>
        <w:rPr>
          <w:noProof/>
          <w:sz w:val="20"/>
        </w:rPr>
        <mc:AlternateContent>
          <mc:Choice Requires="wps">
            <w:drawing>
              <wp:inline distT="0" distB="0" distL="0" distR="0" wp14:anchorId="1B6FF59C" wp14:editId="312E17FF">
                <wp:extent cx="6718300" cy="3079750"/>
                <wp:effectExtent l="0" t="0" r="0" b="0"/>
                <wp:docPr id="166310126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07975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BD4E57" w14:textId="77777777" w:rsidR="0099680A" w:rsidRDefault="0099680A" w:rsidP="0099680A">
                            <w:pPr>
                              <w:pStyle w:val="BodyText"/>
                              <w:spacing w:before="23" w:line="288" w:lineRule="auto"/>
                              <w:ind w:left="59" w:right="8753"/>
                            </w:pPr>
                            <w:r>
                              <w:rPr>
                                <w:color w:val="202020"/>
                              </w:rPr>
                              <w:t># Create a tuner tuner =</w:t>
                            </w:r>
                            <w:r>
                              <w:rPr>
                                <w:color w:val="202020"/>
                                <w:spacing w:val="-16"/>
                              </w:rPr>
                              <w:t xml:space="preserve"> </w:t>
                            </w:r>
                            <w:r>
                              <w:rPr>
                                <w:color w:val="202020"/>
                              </w:rPr>
                              <w:t>RandomSearch(</w:t>
                            </w:r>
                          </w:p>
                          <w:p w14:paraId="7B733E50" w14:textId="77777777" w:rsidR="0099680A" w:rsidRDefault="0099680A" w:rsidP="0099680A">
                            <w:pPr>
                              <w:pStyle w:val="BodyText"/>
                              <w:spacing w:line="288" w:lineRule="auto"/>
                              <w:ind w:left="396" w:right="8399"/>
                            </w:pPr>
                            <w:r>
                              <w:rPr>
                                <w:color w:val="202020"/>
                              </w:rPr>
                              <w:t>build_model, objective='val_loss',</w:t>
                            </w:r>
                          </w:p>
                          <w:p w14:paraId="0F2A73AF" w14:textId="77777777" w:rsidR="0099680A" w:rsidRDefault="0099680A" w:rsidP="0099680A">
                            <w:pPr>
                              <w:pStyle w:val="BodyText"/>
                              <w:spacing w:line="288" w:lineRule="auto"/>
                              <w:ind w:left="396" w:right="5543"/>
                            </w:pPr>
                            <w:r>
                              <w:rPr>
                                <w:color w:val="202020"/>
                              </w:rPr>
                              <w:t>max_trials=10, # Adjust the number of trials as needed directory='keras_tuner_logs', project_name='my_model_tuning'</w:t>
                            </w:r>
                          </w:p>
                          <w:p w14:paraId="6AA4B459" w14:textId="77777777" w:rsidR="0099680A" w:rsidRDefault="0099680A" w:rsidP="0099680A">
                            <w:pPr>
                              <w:pStyle w:val="BodyText"/>
                              <w:spacing w:line="158" w:lineRule="exact"/>
                              <w:ind w:left="59"/>
                            </w:pPr>
                            <w:r>
                              <w:rPr>
                                <w:color w:val="202020"/>
                              </w:rPr>
                              <w:t>)</w:t>
                            </w:r>
                          </w:p>
                          <w:p w14:paraId="4BA7A7E0" w14:textId="77777777" w:rsidR="0099680A" w:rsidRDefault="0099680A" w:rsidP="0099680A">
                            <w:pPr>
                              <w:pStyle w:val="BodyText"/>
                              <w:spacing w:before="5"/>
                              <w:rPr>
                                <w:sz w:val="19"/>
                              </w:rPr>
                            </w:pPr>
                          </w:p>
                          <w:p w14:paraId="79E02BA4" w14:textId="77777777" w:rsidR="0099680A" w:rsidRDefault="0099680A" w:rsidP="0099680A">
                            <w:pPr>
                              <w:pStyle w:val="BodyText"/>
                              <w:spacing w:line="288" w:lineRule="auto"/>
                              <w:ind w:left="59" w:right="7392"/>
                            </w:pPr>
                            <w:r>
                              <w:rPr>
                                <w:color w:val="202020"/>
                              </w:rPr>
                              <w:t># Search for the best hyperparameters tuner.search(</w:t>
                            </w:r>
                          </w:p>
                          <w:p w14:paraId="27F728AB" w14:textId="77777777" w:rsidR="0099680A" w:rsidRDefault="0099680A" w:rsidP="0099680A">
                            <w:pPr>
                              <w:pStyle w:val="BodyText"/>
                              <w:spacing w:line="288" w:lineRule="auto"/>
                              <w:ind w:left="396" w:right="6803"/>
                            </w:pPr>
                            <w:r>
                              <w:rPr>
                                <w:color w:val="202020"/>
                              </w:rPr>
                              <w:t>[X_trn_input_ids, X_trn_attention_mask], y_train,</w:t>
                            </w:r>
                          </w:p>
                          <w:p w14:paraId="4FDFE5C9" w14:textId="77777777" w:rsidR="0099680A" w:rsidRDefault="0099680A" w:rsidP="0099680A">
                            <w:pPr>
                              <w:pStyle w:val="BodyText"/>
                              <w:spacing w:line="288" w:lineRule="auto"/>
                              <w:ind w:left="396" w:right="4703"/>
                            </w:pPr>
                            <w:r>
                              <w:rPr>
                                <w:color w:val="202020"/>
                              </w:rPr>
                              <w:t>validation_data=([X_val_input_ids, X_val_attention_mask], y_val), epochs=num_epochs,</w:t>
                            </w:r>
                          </w:p>
                          <w:p w14:paraId="5B7F3CAA" w14:textId="77777777" w:rsidR="0099680A" w:rsidRDefault="0099680A" w:rsidP="0099680A">
                            <w:pPr>
                              <w:pStyle w:val="BodyText"/>
                              <w:spacing w:line="288" w:lineRule="auto"/>
                              <w:ind w:left="396" w:right="5375"/>
                            </w:pPr>
                            <w:r>
                              <w:rPr>
                                <w:color w:val="202020"/>
                              </w:rPr>
                              <w:t>batch_size=batch_size, callbacks=[EarlyStopping(monitor='val_loss', patience=5)]</w:t>
                            </w:r>
                          </w:p>
                          <w:p w14:paraId="3B472E22" w14:textId="77777777" w:rsidR="0099680A" w:rsidRDefault="0099680A" w:rsidP="0099680A">
                            <w:pPr>
                              <w:pStyle w:val="BodyText"/>
                              <w:spacing w:line="158" w:lineRule="exact"/>
                              <w:ind w:left="59"/>
                            </w:pPr>
                            <w:r>
                              <w:rPr>
                                <w:color w:val="202020"/>
                              </w:rPr>
                              <w:t>)</w:t>
                            </w:r>
                          </w:p>
                          <w:p w14:paraId="34C1A92A" w14:textId="77777777" w:rsidR="0099680A" w:rsidRDefault="0099680A" w:rsidP="0099680A">
                            <w:pPr>
                              <w:pStyle w:val="BodyText"/>
                              <w:spacing w:before="4"/>
                              <w:rPr>
                                <w:sz w:val="19"/>
                              </w:rPr>
                            </w:pPr>
                          </w:p>
                          <w:p w14:paraId="04838FCC" w14:textId="77777777" w:rsidR="0099680A" w:rsidRDefault="0099680A" w:rsidP="0099680A">
                            <w:pPr>
                              <w:pStyle w:val="BodyText"/>
                              <w:ind w:left="59"/>
                            </w:pPr>
                            <w:r>
                              <w:rPr>
                                <w:color w:val="202020"/>
                              </w:rPr>
                              <w:t># Get the best hyperparameters</w:t>
                            </w:r>
                          </w:p>
                          <w:p w14:paraId="463028ED" w14:textId="77777777" w:rsidR="0099680A" w:rsidRDefault="0099680A" w:rsidP="0099680A">
                            <w:pPr>
                              <w:pStyle w:val="BodyText"/>
                              <w:spacing w:before="32" w:line="288" w:lineRule="auto"/>
                              <w:ind w:left="59" w:right="5628"/>
                            </w:pPr>
                            <w:r>
                              <w:rPr>
                                <w:color w:val="202020"/>
                              </w:rPr>
                              <w:t>best_hps = tuner.get_best_hyperparameters(num_trials=1)[0] best_learning_rate = best_hps.get('learning_rate') best_dropout_rate = best_hps.get('dropout_rate') best_l2_lambda = best_hps.get('l2_lambda')</w:t>
                            </w:r>
                          </w:p>
                        </w:txbxContent>
                      </wps:txbx>
                      <wps:bodyPr rot="0" vert="horz" wrap="square" lIns="0" tIns="0" rIns="0" bIns="0" anchor="t" anchorCtr="0" upright="1">
                        <a:noAutofit/>
                      </wps:bodyPr>
                    </wps:wsp>
                  </a:graphicData>
                </a:graphic>
              </wp:inline>
            </w:drawing>
          </mc:Choice>
          <mc:Fallback>
            <w:pict>
              <v:shape w14:anchorId="1B6FF59C" id="Text Box 21" o:spid="_x0000_s1200" type="#_x0000_t202" style="width:529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" fillcolor="#f6f6f6" stroked="f">
                <v:path arrowok="t"/>
                <v:textbox inset="0,0,0,0">
                  <w:txbxContent>
                    <w:p w14:paraId="6ABD4E57" w14:textId="77777777" w:rsidR="0099680A" w:rsidRDefault="0099680A" w:rsidP="0099680A">
                      <w:pPr>
                        <w:pStyle w:val="BodyText"/>
                        <w:spacing w:before="23" w:line="288" w:lineRule="auto"/>
                        <w:ind w:left="59" w:right="8753"/>
                      </w:pPr>
                      <w:r>
                        <w:rPr>
                          <w:color w:val="202020"/>
                        </w:rPr>
                        <w:t># Create a tuner tuner =</w:t>
                      </w:r>
                      <w:r>
                        <w:rPr>
                          <w:color w:val="202020"/>
                          <w:spacing w:val="-16"/>
                        </w:rPr>
                        <w:t xml:space="preserve"> </w:t>
                      </w:r>
                      <w:r>
                        <w:rPr>
                          <w:color w:val="202020"/>
                        </w:rPr>
                        <w:t>RandomSearch(</w:t>
                      </w:r>
                    </w:p>
                    <w:p w14:paraId="7B733E50" w14:textId="77777777" w:rsidR="0099680A" w:rsidRDefault="0099680A" w:rsidP="0099680A">
                      <w:pPr>
                        <w:pStyle w:val="BodyText"/>
                        <w:spacing w:line="288" w:lineRule="auto"/>
                        <w:ind w:left="396" w:right="8399"/>
                      </w:pPr>
                      <w:r>
                        <w:rPr>
                          <w:color w:val="202020"/>
                        </w:rPr>
                        <w:t>build_model, objective='val_loss',</w:t>
                      </w:r>
                    </w:p>
                    <w:p w14:paraId="0F2A73AF" w14:textId="77777777" w:rsidR="0099680A" w:rsidRDefault="0099680A" w:rsidP="0099680A">
                      <w:pPr>
                        <w:pStyle w:val="BodyText"/>
                        <w:spacing w:line="288" w:lineRule="auto"/>
                        <w:ind w:left="396" w:right="5543"/>
                      </w:pPr>
                      <w:r>
                        <w:rPr>
                          <w:color w:val="202020"/>
                        </w:rPr>
                        <w:t>max_trials=10, # Adjust the number of trials as needed directory='keras_tuner_logs', project_name='my_model_tuning'</w:t>
                      </w:r>
                    </w:p>
                    <w:p w14:paraId="6AA4B459" w14:textId="77777777" w:rsidR="0099680A" w:rsidRDefault="0099680A" w:rsidP="0099680A">
                      <w:pPr>
                        <w:pStyle w:val="BodyText"/>
                        <w:spacing w:line="158" w:lineRule="exact"/>
                        <w:ind w:left="59"/>
                      </w:pPr>
                      <w:r>
                        <w:rPr>
                          <w:color w:val="202020"/>
                        </w:rPr>
                        <w:t>)</w:t>
                      </w:r>
                    </w:p>
                    <w:p w14:paraId="4BA7A7E0" w14:textId="77777777" w:rsidR="0099680A" w:rsidRDefault="0099680A" w:rsidP="0099680A">
                      <w:pPr>
                        <w:pStyle w:val="BodyText"/>
                        <w:spacing w:before="5"/>
                        <w:rPr>
                          <w:sz w:val="19"/>
                        </w:rPr>
                      </w:pPr>
                    </w:p>
                    <w:p w14:paraId="79E02BA4" w14:textId="77777777" w:rsidR="0099680A" w:rsidRDefault="0099680A" w:rsidP="0099680A">
                      <w:pPr>
                        <w:pStyle w:val="BodyText"/>
                        <w:spacing w:line="288" w:lineRule="auto"/>
                        <w:ind w:left="59" w:right="7392"/>
                      </w:pPr>
                      <w:r>
                        <w:rPr>
                          <w:color w:val="202020"/>
                        </w:rPr>
                        <w:t># Search for the best hyperparameters tuner.search(</w:t>
                      </w:r>
                    </w:p>
                    <w:p w14:paraId="27F728AB" w14:textId="77777777" w:rsidR="0099680A" w:rsidRDefault="0099680A" w:rsidP="0099680A">
                      <w:pPr>
                        <w:pStyle w:val="BodyText"/>
                        <w:spacing w:line="288" w:lineRule="auto"/>
                        <w:ind w:left="396" w:right="6803"/>
                      </w:pPr>
                      <w:r>
                        <w:rPr>
                          <w:color w:val="202020"/>
                        </w:rPr>
                        <w:t>[X_trn_input_ids, X_trn_attention_mask], y_train,</w:t>
                      </w:r>
                    </w:p>
                    <w:p w14:paraId="4FDFE5C9" w14:textId="77777777" w:rsidR="0099680A" w:rsidRDefault="0099680A" w:rsidP="0099680A">
                      <w:pPr>
                        <w:pStyle w:val="BodyText"/>
                        <w:spacing w:line="288" w:lineRule="auto"/>
                        <w:ind w:left="396" w:right="4703"/>
                      </w:pPr>
                      <w:r>
                        <w:rPr>
                          <w:color w:val="202020"/>
                        </w:rPr>
                        <w:t>validation_data=([X_val_input_ids, X_val_attention_mask], y_val), epochs=num_epochs,</w:t>
                      </w:r>
                    </w:p>
                    <w:p w14:paraId="5B7F3CAA" w14:textId="77777777" w:rsidR="0099680A" w:rsidRDefault="0099680A" w:rsidP="0099680A">
                      <w:pPr>
                        <w:pStyle w:val="BodyText"/>
                        <w:spacing w:line="288" w:lineRule="auto"/>
                        <w:ind w:left="396" w:right="5375"/>
                      </w:pPr>
                      <w:r>
                        <w:rPr>
                          <w:color w:val="202020"/>
                        </w:rPr>
                        <w:t>batch_size=batch_size, callbacks=[EarlyStopping(monitor='val_loss', patience=5)]</w:t>
                      </w:r>
                    </w:p>
                    <w:p w14:paraId="3B472E22" w14:textId="77777777" w:rsidR="0099680A" w:rsidRDefault="0099680A" w:rsidP="0099680A">
                      <w:pPr>
                        <w:pStyle w:val="BodyText"/>
                        <w:spacing w:line="158" w:lineRule="exact"/>
                        <w:ind w:left="59"/>
                      </w:pPr>
                      <w:r>
                        <w:rPr>
                          <w:color w:val="202020"/>
                        </w:rPr>
                        <w:t>)</w:t>
                      </w:r>
                    </w:p>
                    <w:p w14:paraId="34C1A92A" w14:textId="77777777" w:rsidR="0099680A" w:rsidRDefault="0099680A" w:rsidP="0099680A">
                      <w:pPr>
                        <w:pStyle w:val="BodyText"/>
                        <w:spacing w:before="4"/>
                        <w:rPr>
                          <w:sz w:val="19"/>
                        </w:rPr>
                      </w:pPr>
                    </w:p>
                    <w:p w14:paraId="04838FCC" w14:textId="77777777" w:rsidR="0099680A" w:rsidRDefault="0099680A" w:rsidP="0099680A">
                      <w:pPr>
                        <w:pStyle w:val="BodyText"/>
                        <w:ind w:left="59"/>
                      </w:pPr>
                      <w:r>
                        <w:rPr>
                          <w:color w:val="202020"/>
                        </w:rPr>
                        <w:t># Get the best hyperparameters</w:t>
                      </w:r>
                    </w:p>
                    <w:p w14:paraId="463028ED" w14:textId="77777777" w:rsidR="0099680A" w:rsidRDefault="0099680A" w:rsidP="0099680A">
                      <w:pPr>
                        <w:pStyle w:val="BodyText"/>
                        <w:spacing w:before="32" w:line="288" w:lineRule="auto"/>
                        <w:ind w:left="59" w:right="5628"/>
                      </w:pPr>
                      <w:r>
                        <w:rPr>
                          <w:color w:val="202020"/>
                        </w:rPr>
                        <w:t>best_hps = tuner.get_best_hyperparameters(num_trials=1)[0] best_learning_rate = best_hps.get('learning_rate') best_dropout_rate = best_hps.get('dropout_rate') best_l2_lambda = best_hps.get('l2_lambda')</w:t>
                      </w:r>
                    </w:p>
                  </w:txbxContent>
                </v:textbox>
                <w10:anchorlock/>
              </v:shape>
            </w:pict>
          </mc:Fallback>
        </mc:AlternateContent>
      </w:r>
    </w:p>
    <w:p w14:paraId="6AFE67CF" w14:textId="77777777" w:rsidR="0099680A" w:rsidRDefault="0099680A" w:rsidP="002F06F4">
      <w:r>
        <w:rPr>
          <w:color w:val="202020"/>
        </w:rPr>
        <w:t>Trial 10 Complete [00h 08m 41s] val_loss: 2.107294797897339</w:t>
      </w:r>
    </w:p>
    <w:p w14:paraId="3CE16430" w14:textId="77777777" w:rsidR="0099680A" w:rsidRDefault="0099680A" w:rsidP="002F06F4">
      <w:pPr>
        <w:rPr>
          <w:sz w:val="16"/>
        </w:rPr>
      </w:pPr>
    </w:p>
    <w:p w14:paraId="2DCD662C" w14:textId="77777777" w:rsidR="0099680A" w:rsidRDefault="0099680A" w:rsidP="002F06F4">
      <w:r>
        <w:rPr>
          <w:noProof/>
        </w:rPr>
        <mc:AlternateContent>
          <mc:Choice Requires="wps">
            <w:drawing>
              <wp:anchor distT="0" distB="0" distL="0" distR="0" simplePos="0" relativeHeight="251762688" behindDoc="1" locked="0" layoutInCell="1" allowOverlap="1" wp14:anchorId="505B5F90" wp14:editId="5C6DED8E">
                <wp:simplePos x="0" y="0"/>
                <wp:positionH relativeFrom="page">
                  <wp:posOffset>755650</wp:posOffset>
                </wp:positionH>
                <wp:positionV relativeFrom="paragraph">
                  <wp:posOffset>384175</wp:posOffset>
                </wp:positionV>
                <wp:extent cx="4001770" cy="1270"/>
                <wp:effectExtent l="0" t="0" r="0" b="0"/>
                <wp:wrapTopAndBottom/>
                <wp:docPr id="817321919" name="Freeform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01770" cy="1270"/>
                        </a:xfrm>
                        <a:custGeom>
                          <a:avLst/>
                          <a:gdLst>
                            <a:gd name="T0" fmla="+- 0 1190 1190"/>
                            <a:gd name="T1" fmla="*/ T0 w 6302"/>
                            <a:gd name="T2" fmla="+- 0 7491 1190"/>
                            <a:gd name="T3" fmla="*/ T2 w 6302"/>
                          </a:gdLst>
                          <a:ahLst/>
                          <a:cxnLst>
                            <a:cxn ang="0">
                              <a:pos x="T1" y="0"/>
                            </a:cxn>
                            <a:cxn ang="0">
                              <a:pos x="T3" y="0"/>
                            </a:cxn>
                          </a:cxnLst>
                          <a:rect l="0" t="0" r="r" b="b"/>
                          <a:pathLst>
                            <a:path w="6302">
                              <a:moveTo>
                                <a:pt x="0" y="0"/>
                              </a:moveTo>
                              <a:lnTo>
                                <a:pt x="6301" y="0"/>
                              </a:lnTo>
                            </a:path>
                          </a:pathLst>
                        </a:custGeom>
                        <a:noFill/>
                        <a:ln w="8445">
                          <a:solidFill>
                            <a:srgbClr val="8A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4CDB63" id="Freeform 20" o:spid="_x0000_s1026" style="position:absolute;margin-left:59.5pt;margin-top:30.25pt;width:315.1pt;height:.1pt;z-index:-2515537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302,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" path="m,l6301,e" filled="f" strokecolor="#8a0000" strokeweight=".23458mm">
                <v:stroke dashstyle="dash"/>
                <v:path arrowok="t" o:connecttype="custom" o:connectlocs="0,0;4001135,0" o:connectangles="0,0"/>
                <w10:wrap type="topAndBottom" anchorx="page"/>
              </v:shape>
            </w:pict>
          </mc:Fallback>
        </mc:AlternateContent>
      </w:r>
      <w:r>
        <w:rPr>
          <w:color w:val="202020"/>
        </w:rPr>
        <w:t>Best val_loss So Far: 0.11478344351053238 Total elapsed time: 08h 04m 52s INFO:tensorflow:Oracle triggered exit</w:t>
      </w:r>
    </w:p>
    <w:p w14:paraId="3BD56C91" w14:textId="77777777" w:rsidR="0099680A" w:rsidRDefault="0099680A" w:rsidP="002F06F4">
      <w:r>
        <w:rPr>
          <w:color w:val="8B0000"/>
        </w:rPr>
        <w:t>NameError</w:t>
      </w:r>
      <w:r>
        <w:rPr>
          <w:color w:val="8B0000"/>
        </w:rPr>
        <w:tab/>
      </w:r>
      <w:r>
        <w:rPr>
          <w:color w:val="202020"/>
        </w:rPr>
        <w:t>Traceback (most recent call last)</w:t>
      </w:r>
    </w:p>
    <w:p w14:paraId="05B2D491" w14:textId="77777777" w:rsidR="0099680A" w:rsidRDefault="0099680A" w:rsidP="002F06F4">
      <w:r>
        <w:rPr>
          <w:color w:val="006400"/>
        </w:rPr>
        <w:t xml:space="preserve">/tmp/ipykernel_29163/3427923895.py </w:t>
      </w:r>
      <w:r>
        <w:rPr>
          <w:color w:val="202020"/>
        </w:rPr>
        <w:t xml:space="preserve">in </w:t>
      </w:r>
      <w:r>
        <w:rPr>
          <w:color w:val="254560"/>
        </w:rPr>
        <w:t xml:space="preserve">&lt;module&gt; </w:t>
      </w:r>
      <w:r>
        <w:rPr>
          <w:color w:val="006400"/>
        </w:rPr>
        <w:t>61</w:t>
      </w:r>
    </w:p>
    <w:p w14:paraId="389162A4" w14:textId="77777777" w:rsidR="0099680A" w:rsidRDefault="0099680A" w:rsidP="002F06F4">
      <w:r>
        <w:rPr>
          <w:color w:val="006400"/>
        </w:rPr>
        <w:t xml:space="preserve">62 </w:t>
      </w:r>
      <w:r>
        <w:rPr>
          <w:color w:val="8B0000"/>
        </w:rPr>
        <w:t># Build the final model with the best hyperparameters</w:t>
      </w:r>
    </w:p>
    <w:p w14:paraId="3C820E9C" w14:textId="77777777" w:rsidR="0099680A" w:rsidRDefault="0099680A" w:rsidP="002F06F4">
      <w:r>
        <w:rPr>
          <w:color w:val="006400"/>
        </w:rPr>
        <w:t xml:space="preserve">---&gt; 63 </w:t>
      </w:r>
      <w:r>
        <w:rPr>
          <w:color w:val="202020"/>
        </w:rPr>
        <w:t xml:space="preserve">input_layer </w:t>
      </w:r>
      <w:r>
        <w:rPr>
          <w:color w:val="0000ED"/>
        </w:rPr>
        <w:t xml:space="preserve">= </w:t>
      </w:r>
      <w:r>
        <w:rPr>
          <w:color w:val="202020"/>
        </w:rPr>
        <w:t>tf</w:t>
      </w:r>
      <w:r>
        <w:rPr>
          <w:color w:val="0000ED"/>
        </w:rPr>
        <w:t>.</w:t>
      </w:r>
      <w:r>
        <w:rPr>
          <w:color w:val="202020"/>
        </w:rPr>
        <w:t>keras</w:t>
      </w:r>
      <w:r>
        <w:rPr>
          <w:color w:val="0000ED"/>
        </w:rPr>
        <w:t>.</w:t>
      </w:r>
      <w:r>
        <w:rPr>
          <w:color w:val="202020"/>
        </w:rPr>
        <w:t>layers</w:t>
      </w:r>
      <w:r>
        <w:rPr>
          <w:color w:val="0000ED"/>
        </w:rPr>
        <w:t>.</w:t>
      </w:r>
      <w:r>
        <w:rPr>
          <w:color w:val="202020"/>
        </w:rPr>
        <w:t>Input</w:t>
      </w:r>
      <w:r>
        <w:rPr>
          <w:color w:val="0000ED"/>
        </w:rPr>
        <w:t>(</w:t>
      </w:r>
      <w:r>
        <w:rPr>
          <w:color w:val="202020"/>
        </w:rPr>
        <w:t>shape</w:t>
      </w:r>
      <w:r>
        <w:rPr>
          <w:color w:val="0000ED"/>
        </w:rPr>
        <w:t>=(</w:t>
      </w:r>
      <w:r>
        <w:rPr>
          <w:color w:val="202020"/>
        </w:rPr>
        <w:t>input_shape</w:t>
      </w:r>
      <w:r>
        <w:rPr>
          <w:color w:val="0000ED"/>
        </w:rPr>
        <w:t>,))</w:t>
      </w:r>
    </w:p>
    <w:p w14:paraId="64775920" w14:textId="77777777" w:rsidR="0099680A" w:rsidRDefault="0099680A" w:rsidP="002F06F4">
      <w:pPr>
        <w:rPr>
          <w:rFonts w:ascii="Courier New"/>
          <w:sz w:val="14"/>
        </w:rPr>
      </w:pPr>
      <w:r>
        <w:rPr>
          <w:rFonts w:ascii="Courier New"/>
          <w:color w:val="202020"/>
          <w:sz w:val="14"/>
        </w:rPr>
        <w:t xml:space="preserve">sequence_output </w:t>
      </w:r>
      <w:r>
        <w:rPr>
          <w:rFonts w:ascii="Courier New"/>
          <w:color w:val="0000ED"/>
          <w:sz w:val="14"/>
        </w:rPr>
        <w:t xml:space="preserve">= </w:t>
      </w:r>
      <w:r>
        <w:rPr>
          <w:rFonts w:ascii="Courier New"/>
          <w:color w:val="202020"/>
          <w:sz w:val="14"/>
        </w:rPr>
        <w:t>distil_bert</w:t>
      </w:r>
      <w:r>
        <w:rPr>
          <w:rFonts w:ascii="Courier New"/>
          <w:color w:val="0000ED"/>
          <w:sz w:val="14"/>
        </w:rPr>
        <w:t>(</w:t>
      </w:r>
      <w:r>
        <w:rPr>
          <w:rFonts w:ascii="Courier New"/>
          <w:color w:val="202020"/>
          <w:sz w:val="14"/>
        </w:rPr>
        <w:t>input_ids</w:t>
      </w:r>
      <w:r>
        <w:rPr>
          <w:rFonts w:ascii="Courier New"/>
          <w:color w:val="0000ED"/>
          <w:sz w:val="14"/>
        </w:rPr>
        <w:t>=</w:t>
      </w:r>
      <w:r>
        <w:rPr>
          <w:rFonts w:ascii="Courier New"/>
          <w:color w:val="202020"/>
          <w:sz w:val="14"/>
        </w:rPr>
        <w:t>input_ids</w:t>
      </w:r>
      <w:r>
        <w:rPr>
          <w:rFonts w:ascii="Courier New"/>
          <w:color w:val="0000ED"/>
          <w:sz w:val="14"/>
        </w:rPr>
        <w:t xml:space="preserve">, </w:t>
      </w:r>
      <w:r>
        <w:rPr>
          <w:rFonts w:ascii="Courier New"/>
          <w:color w:val="202020"/>
          <w:sz w:val="14"/>
        </w:rPr>
        <w:t>attention_mask</w:t>
      </w:r>
      <w:r>
        <w:rPr>
          <w:rFonts w:ascii="Courier New"/>
          <w:color w:val="0000ED"/>
          <w:sz w:val="14"/>
        </w:rPr>
        <w:t>=</w:t>
      </w:r>
      <w:r>
        <w:rPr>
          <w:rFonts w:ascii="Courier New"/>
          <w:color w:val="202020"/>
          <w:sz w:val="14"/>
        </w:rPr>
        <w:t>attention_mask</w:t>
      </w:r>
      <w:r>
        <w:rPr>
          <w:rFonts w:ascii="Courier New"/>
          <w:color w:val="0000ED"/>
          <w:sz w:val="14"/>
        </w:rPr>
        <w:t>)['logits']</w:t>
      </w:r>
    </w:p>
    <w:p w14:paraId="51A31463" w14:textId="77777777" w:rsidR="0099680A" w:rsidRDefault="0099680A" w:rsidP="002F06F4">
      <w:pPr>
        <w:rPr>
          <w:rFonts w:ascii="Courier New"/>
          <w:sz w:val="14"/>
        </w:rPr>
      </w:pPr>
      <w:r>
        <w:rPr>
          <w:noProof/>
        </w:rPr>
        <mc:AlternateContent>
          <mc:Choice Requires="wpg">
            <w:drawing>
              <wp:anchor distT="0" distB="0" distL="114300" distR="114300" simplePos="0" relativeHeight="251693056" behindDoc="1" locked="0" layoutInCell="1" allowOverlap="1" wp14:anchorId="003F3D0D" wp14:editId="1515D4BF">
                <wp:simplePos x="0" y="0"/>
                <wp:positionH relativeFrom="page">
                  <wp:posOffset>723900</wp:posOffset>
                </wp:positionH>
                <wp:positionV relativeFrom="paragraph">
                  <wp:posOffset>396240</wp:posOffset>
                </wp:positionV>
                <wp:extent cx="1165860" cy="304800"/>
                <wp:effectExtent l="0" t="0" r="0" b="0"/>
                <wp:wrapNone/>
                <wp:docPr id="680994262"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5860" cy="304800"/>
                          <a:chOff x="1140" y="624"/>
                          <a:chExt cx="1836" cy="480"/>
                        </a:xfrm>
                      </wpg:grpSpPr>
                      <wps:wsp>
                        <wps:cNvPr id="1623141665" name="Freeform 19"/>
                        <wps:cNvSpPr>
                          <a:spLocks/>
                        </wps:cNvSpPr>
                        <wps:spPr bwMode="auto">
                          <a:xfrm>
                            <a:off x="1204" y="733"/>
                            <a:ext cx="1680" cy="298"/>
                          </a:xfrm>
                          <a:custGeom>
                            <a:avLst/>
                            <a:gdLst>
                              <a:gd name="T0" fmla="+- 0 2885 1205"/>
                              <a:gd name="T1" fmla="*/ T0 w 1680"/>
                              <a:gd name="T2" fmla="+- 0 734 734"/>
                              <a:gd name="T3" fmla="*/ 734 h 298"/>
                              <a:gd name="T4" fmla="+- 0 1205 1205"/>
                              <a:gd name="T5" fmla="*/ T4 w 1680"/>
                              <a:gd name="T6" fmla="+- 0 734 734"/>
                              <a:gd name="T7" fmla="*/ 734 h 298"/>
                              <a:gd name="T8" fmla="+- 0 1205 1205"/>
                              <a:gd name="T9" fmla="*/ T8 w 1680"/>
                              <a:gd name="T10" fmla="+- 0 738 734"/>
                              <a:gd name="T11" fmla="*/ 738 h 298"/>
                              <a:gd name="T12" fmla="+- 0 1205 1205"/>
                              <a:gd name="T13" fmla="*/ T12 w 1680"/>
                              <a:gd name="T14" fmla="+- 0 968 734"/>
                              <a:gd name="T15" fmla="*/ 968 h 298"/>
                              <a:gd name="T16" fmla="+- 0 1205 1205"/>
                              <a:gd name="T17" fmla="*/ T16 w 1680"/>
                              <a:gd name="T18" fmla="+- 0 1032 734"/>
                              <a:gd name="T19" fmla="*/ 1032 h 298"/>
                              <a:gd name="T20" fmla="+- 0 2885 1205"/>
                              <a:gd name="T21" fmla="*/ T20 w 1680"/>
                              <a:gd name="T22" fmla="+- 0 1032 734"/>
                              <a:gd name="T23" fmla="*/ 1032 h 298"/>
                              <a:gd name="T24" fmla="+- 0 2885 1205"/>
                              <a:gd name="T25" fmla="*/ T24 w 1680"/>
                              <a:gd name="T26" fmla="+- 0 968 734"/>
                              <a:gd name="T27" fmla="*/ 968 h 298"/>
                              <a:gd name="T28" fmla="+- 0 1240 1205"/>
                              <a:gd name="T29" fmla="*/ T28 w 1680"/>
                              <a:gd name="T30" fmla="+- 0 968 734"/>
                              <a:gd name="T31" fmla="*/ 968 h 298"/>
                              <a:gd name="T32" fmla="+- 0 1240 1205"/>
                              <a:gd name="T33" fmla="*/ T32 w 1680"/>
                              <a:gd name="T34" fmla="+- 0 738 734"/>
                              <a:gd name="T35" fmla="*/ 738 h 298"/>
                              <a:gd name="T36" fmla="+- 0 2850 1205"/>
                              <a:gd name="T37" fmla="*/ T36 w 1680"/>
                              <a:gd name="T38" fmla="+- 0 738 734"/>
                              <a:gd name="T39" fmla="*/ 738 h 298"/>
                              <a:gd name="T40" fmla="+- 0 2850 1205"/>
                              <a:gd name="T41" fmla="*/ T40 w 1680"/>
                              <a:gd name="T42" fmla="+- 0 968 734"/>
                              <a:gd name="T43" fmla="*/ 968 h 298"/>
                              <a:gd name="T44" fmla="+- 0 2885 1205"/>
                              <a:gd name="T45" fmla="*/ T44 w 1680"/>
                              <a:gd name="T46" fmla="+- 0 968 734"/>
                              <a:gd name="T47" fmla="*/ 968 h 298"/>
                              <a:gd name="T48" fmla="+- 0 2885 1205"/>
                              <a:gd name="T49" fmla="*/ T48 w 1680"/>
                              <a:gd name="T50" fmla="+- 0 738 734"/>
                              <a:gd name="T51" fmla="*/ 738 h 298"/>
                              <a:gd name="T52" fmla="+- 0 2885 1205"/>
                              <a:gd name="T53" fmla="*/ T52 w 1680"/>
                              <a:gd name="T54" fmla="+- 0 734 734"/>
                              <a:gd name="T55" fmla="*/ 734 h 2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680" h="298">
                                <a:moveTo>
                                  <a:pt x="1680" y="0"/>
                                </a:moveTo>
                                <a:lnTo>
                                  <a:pt x="0" y="0"/>
                                </a:lnTo>
                                <a:lnTo>
                                  <a:pt x="0" y="4"/>
                                </a:lnTo>
                                <a:lnTo>
                                  <a:pt x="0" y="234"/>
                                </a:lnTo>
                                <a:lnTo>
                                  <a:pt x="0" y="298"/>
                                </a:lnTo>
                                <a:lnTo>
                                  <a:pt x="1680" y="298"/>
                                </a:lnTo>
                                <a:lnTo>
                                  <a:pt x="1680" y="234"/>
                                </a:lnTo>
                                <a:lnTo>
                                  <a:pt x="35" y="234"/>
                                </a:lnTo>
                                <a:lnTo>
                                  <a:pt x="35" y="4"/>
                                </a:lnTo>
                                <a:lnTo>
                                  <a:pt x="1645" y="4"/>
                                </a:lnTo>
                                <a:lnTo>
                                  <a:pt x="1645" y="234"/>
                                </a:lnTo>
                                <a:lnTo>
                                  <a:pt x="1680" y="234"/>
                                </a:lnTo>
                                <a:lnTo>
                                  <a:pt x="1680" y="4"/>
                                </a:lnTo>
                                <a:lnTo>
                                  <a:pt x="1680" y="0"/>
                                </a:lnTo>
                                <a:close/>
                              </a:path>
                            </a:pathLst>
                          </a:custGeom>
                          <a:solidFill>
                            <a:srgbClr val="000000">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3620577" name="Freeform 18"/>
                        <wps:cNvSpPr>
                          <a:spLocks/>
                        </wps:cNvSpPr>
                        <wps:spPr bwMode="auto">
                          <a:xfrm>
                            <a:off x="1139" y="623"/>
                            <a:ext cx="1837" cy="480"/>
                          </a:xfrm>
                          <a:custGeom>
                            <a:avLst/>
                            <a:gdLst>
                              <a:gd name="T0" fmla="+- 0 2976 1140"/>
                              <a:gd name="T1" fmla="*/ T0 w 1837"/>
                              <a:gd name="T2" fmla="+- 0 624 624"/>
                              <a:gd name="T3" fmla="*/ 624 h 480"/>
                              <a:gd name="T4" fmla="+- 0 1140 1140"/>
                              <a:gd name="T5" fmla="*/ T4 w 1837"/>
                              <a:gd name="T6" fmla="+- 0 624 624"/>
                              <a:gd name="T7" fmla="*/ 624 h 480"/>
                              <a:gd name="T8" fmla="+- 0 1140 1140"/>
                              <a:gd name="T9" fmla="*/ T8 w 1837"/>
                              <a:gd name="T10" fmla="+- 0 738 624"/>
                              <a:gd name="T11" fmla="*/ 738 h 480"/>
                              <a:gd name="T12" fmla="+- 0 1140 1140"/>
                              <a:gd name="T13" fmla="*/ T12 w 1837"/>
                              <a:gd name="T14" fmla="+- 0 968 624"/>
                              <a:gd name="T15" fmla="*/ 968 h 480"/>
                              <a:gd name="T16" fmla="+- 0 1140 1140"/>
                              <a:gd name="T17" fmla="*/ T16 w 1837"/>
                              <a:gd name="T18" fmla="+- 0 1104 624"/>
                              <a:gd name="T19" fmla="*/ 1104 h 480"/>
                              <a:gd name="T20" fmla="+- 0 2976 1140"/>
                              <a:gd name="T21" fmla="*/ T20 w 1837"/>
                              <a:gd name="T22" fmla="+- 0 1104 624"/>
                              <a:gd name="T23" fmla="*/ 1104 h 480"/>
                              <a:gd name="T24" fmla="+- 0 2976 1140"/>
                              <a:gd name="T25" fmla="*/ T24 w 1837"/>
                              <a:gd name="T26" fmla="+- 0 968 624"/>
                              <a:gd name="T27" fmla="*/ 968 h 480"/>
                              <a:gd name="T28" fmla="+- 0 1240 1140"/>
                              <a:gd name="T29" fmla="*/ T28 w 1837"/>
                              <a:gd name="T30" fmla="+- 0 968 624"/>
                              <a:gd name="T31" fmla="*/ 968 h 480"/>
                              <a:gd name="T32" fmla="+- 0 1240 1140"/>
                              <a:gd name="T33" fmla="*/ T32 w 1837"/>
                              <a:gd name="T34" fmla="+- 0 738 624"/>
                              <a:gd name="T35" fmla="*/ 738 h 480"/>
                              <a:gd name="T36" fmla="+- 0 2850 1140"/>
                              <a:gd name="T37" fmla="*/ T36 w 1837"/>
                              <a:gd name="T38" fmla="+- 0 738 624"/>
                              <a:gd name="T39" fmla="*/ 738 h 480"/>
                              <a:gd name="T40" fmla="+- 0 2850 1140"/>
                              <a:gd name="T41" fmla="*/ T40 w 1837"/>
                              <a:gd name="T42" fmla="+- 0 968 624"/>
                              <a:gd name="T43" fmla="*/ 968 h 480"/>
                              <a:gd name="T44" fmla="+- 0 2976 1140"/>
                              <a:gd name="T45" fmla="*/ T44 w 1837"/>
                              <a:gd name="T46" fmla="+- 0 968 624"/>
                              <a:gd name="T47" fmla="*/ 968 h 480"/>
                              <a:gd name="T48" fmla="+- 0 2976 1140"/>
                              <a:gd name="T49" fmla="*/ T48 w 1837"/>
                              <a:gd name="T50" fmla="+- 0 738 624"/>
                              <a:gd name="T51" fmla="*/ 738 h 480"/>
                              <a:gd name="T52" fmla="+- 0 2976 1140"/>
                              <a:gd name="T53" fmla="*/ T52 w 1837"/>
                              <a:gd name="T54" fmla="+- 0 624 624"/>
                              <a:gd name="T55" fmla="*/ 624 h 4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837" h="480">
                                <a:moveTo>
                                  <a:pt x="1836" y="0"/>
                                </a:moveTo>
                                <a:lnTo>
                                  <a:pt x="0" y="0"/>
                                </a:lnTo>
                                <a:lnTo>
                                  <a:pt x="0" y="114"/>
                                </a:lnTo>
                                <a:lnTo>
                                  <a:pt x="0" y="344"/>
                                </a:lnTo>
                                <a:lnTo>
                                  <a:pt x="0" y="480"/>
                                </a:lnTo>
                                <a:lnTo>
                                  <a:pt x="1836" y="480"/>
                                </a:lnTo>
                                <a:lnTo>
                                  <a:pt x="1836" y="344"/>
                                </a:lnTo>
                                <a:lnTo>
                                  <a:pt x="100" y="344"/>
                                </a:lnTo>
                                <a:lnTo>
                                  <a:pt x="100" y="114"/>
                                </a:lnTo>
                                <a:lnTo>
                                  <a:pt x="1710" y="114"/>
                                </a:lnTo>
                                <a:lnTo>
                                  <a:pt x="1710" y="344"/>
                                </a:lnTo>
                                <a:lnTo>
                                  <a:pt x="1836" y="344"/>
                                </a:lnTo>
                                <a:lnTo>
                                  <a:pt x="1836" y="114"/>
                                </a:lnTo>
                                <a:lnTo>
                                  <a:pt x="1836" y="0"/>
                                </a:lnTo>
                                <a:close/>
                              </a:path>
                            </a:pathLst>
                          </a:custGeom>
                          <a:solidFill>
                            <a:srgbClr val="000000">
                              <a:alpha val="12160"/>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4896833" name="Freeform 17"/>
                        <wps:cNvSpPr>
                          <a:spLocks/>
                        </wps:cNvSpPr>
                        <wps:spPr bwMode="auto">
                          <a:xfrm>
                            <a:off x="1171" y="701"/>
                            <a:ext cx="1748" cy="364"/>
                          </a:xfrm>
                          <a:custGeom>
                            <a:avLst/>
                            <a:gdLst>
                              <a:gd name="T0" fmla="+- 0 2918 1171"/>
                              <a:gd name="T1" fmla="*/ T0 w 1748"/>
                              <a:gd name="T2" fmla="+- 0 702 702"/>
                              <a:gd name="T3" fmla="*/ 702 h 364"/>
                              <a:gd name="T4" fmla="+- 0 1171 1171"/>
                              <a:gd name="T5" fmla="*/ T4 w 1748"/>
                              <a:gd name="T6" fmla="+- 0 702 702"/>
                              <a:gd name="T7" fmla="*/ 702 h 364"/>
                              <a:gd name="T8" fmla="+- 0 1171 1171"/>
                              <a:gd name="T9" fmla="*/ T8 w 1748"/>
                              <a:gd name="T10" fmla="+- 0 738 702"/>
                              <a:gd name="T11" fmla="*/ 738 h 364"/>
                              <a:gd name="T12" fmla="+- 0 1171 1171"/>
                              <a:gd name="T13" fmla="*/ T12 w 1748"/>
                              <a:gd name="T14" fmla="+- 0 968 702"/>
                              <a:gd name="T15" fmla="*/ 968 h 364"/>
                              <a:gd name="T16" fmla="+- 0 1171 1171"/>
                              <a:gd name="T17" fmla="*/ T16 w 1748"/>
                              <a:gd name="T18" fmla="+- 0 1066 702"/>
                              <a:gd name="T19" fmla="*/ 1066 h 364"/>
                              <a:gd name="T20" fmla="+- 0 2918 1171"/>
                              <a:gd name="T21" fmla="*/ T20 w 1748"/>
                              <a:gd name="T22" fmla="+- 0 1066 702"/>
                              <a:gd name="T23" fmla="*/ 1066 h 364"/>
                              <a:gd name="T24" fmla="+- 0 2918 1171"/>
                              <a:gd name="T25" fmla="*/ T24 w 1748"/>
                              <a:gd name="T26" fmla="+- 0 968 702"/>
                              <a:gd name="T27" fmla="*/ 968 h 364"/>
                              <a:gd name="T28" fmla="+- 0 1240 1171"/>
                              <a:gd name="T29" fmla="*/ T28 w 1748"/>
                              <a:gd name="T30" fmla="+- 0 968 702"/>
                              <a:gd name="T31" fmla="*/ 968 h 364"/>
                              <a:gd name="T32" fmla="+- 0 1240 1171"/>
                              <a:gd name="T33" fmla="*/ T32 w 1748"/>
                              <a:gd name="T34" fmla="+- 0 738 702"/>
                              <a:gd name="T35" fmla="*/ 738 h 364"/>
                              <a:gd name="T36" fmla="+- 0 2850 1171"/>
                              <a:gd name="T37" fmla="*/ T36 w 1748"/>
                              <a:gd name="T38" fmla="+- 0 738 702"/>
                              <a:gd name="T39" fmla="*/ 738 h 364"/>
                              <a:gd name="T40" fmla="+- 0 2850 1171"/>
                              <a:gd name="T41" fmla="*/ T40 w 1748"/>
                              <a:gd name="T42" fmla="+- 0 968 702"/>
                              <a:gd name="T43" fmla="*/ 968 h 364"/>
                              <a:gd name="T44" fmla="+- 0 2918 1171"/>
                              <a:gd name="T45" fmla="*/ T44 w 1748"/>
                              <a:gd name="T46" fmla="+- 0 968 702"/>
                              <a:gd name="T47" fmla="*/ 968 h 364"/>
                              <a:gd name="T48" fmla="+- 0 2918 1171"/>
                              <a:gd name="T49" fmla="*/ T48 w 1748"/>
                              <a:gd name="T50" fmla="+- 0 738 702"/>
                              <a:gd name="T51" fmla="*/ 738 h 364"/>
                              <a:gd name="T52" fmla="+- 0 2918 1171"/>
                              <a:gd name="T53" fmla="*/ T52 w 1748"/>
                              <a:gd name="T54" fmla="+- 0 702 702"/>
                              <a:gd name="T55" fmla="*/ 702 h 3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48" h="364">
                                <a:moveTo>
                                  <a:pt x="1747" y="0"/>
                                </a:moveTo>
                                <a:lnTo>
                                  <a:pt x="0" y="0"/>
                                </a:lnTo>
                                <a:lnTo>
                                  <a:pt x="0" y="36"/>
                                </a:lnTo>
                                <a:lnTo>
                                  <a:pt x="0" y="266"/>
                                </a:lnTo>
                                <a:lnTo>
                                  <a:pt x="0" y="364"/>
                                </a:lnTo>
                                <a:lnTo>
                                  <a:pt x="1747" y="364"/>
                                </a:lnTo>
                                <a:lnTo>
                                  <a:pt x="1747" y="266"/>
                                </a:lnTo>
                                <a:lnTo>
                                  <a:pt x="69" y="266"/>
                                </a:lnTo>
                                <a:lnTo>
                                  <a:pt x="69" y="36"/>
                                </a:lnTo>
                                <a:lnTo>
                                  <a:pt x="1679" y="36"/>
                                </a:lnTo>
                                <a:lnTo>
                                  <a:pt x="1679" y="266"/>
                                </a:lnTo>
                                <a:lnTo>
                                  <a:pt x="1747" y="266"/>
                                </a:lnTo>
                                <a:lnTo>
                                  <a:pt x="1747" y="36"/>
                                </a:lnTo>
                                <a:lnTo>
                                  <a:pt x="1747" y="0"/>
                                </a:lnTo>
                                <a:close/>
                              </a:path>
                            </a:pathLst>
                          </a:custGeom>
                          <a:solidFill>
                            <a:srgbClr val="000000">
                              <a:alpha val="1411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9494314" name="Text Box 16"/>
                        <wps:cNvSpPr txBox="1">
                          <a:spLocks/>
                        </wps:cNvSpPr>
                        <wps:spPr bwMode="auto">
                          <a:xfrm>
                            <a:off x="1240" y="698"/>
                            <a:ext cx="1610"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E54580" w14:textId="77777777" w:rsidR="0099680A" w:rsidRDefault="0099680A" w:rsidP="0099680A">
                              <w:pPr>
                                <w:spacing w:before="85"/>
                                <w:ind w:left="50"/>
                                <w:rPr>
                                  <w:rFonts w:ascii="Arial"/>
                                  <w:sz w:val="11"/>
                                </w:rPr>
                              </w:pPr>
                              <w:r>
                                <w:rPr>
                                  <w:rFonts w:ascii="Arial"/>
                                  <w:color w:val="202020"/>
                                  <w:sz w:val="11"/>
                                </w:rPr>
                                <w:t>SEARCH STACK OVERFLOW</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03F3D0D" id="Group 15" o:spid="_x0000_s1201" style="position:absolute;margin-left:57pt;margin-top:31.2pt;width:91.8pt;height:24pt;z-index:-251623424;mso-position-horizontal-relative:page;mso-position-vertical-relative:text" coordorigin="1140,624" coordsize="1836,4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">
                <v:shape id="Freeform 19" o:spid="_x0000_s1202" style="position:absolute;left:1204;top:733;width:1680;height:298;visibility:visible;mso-wrap-style:square;v-text-anchor:top" coordsize="1680,2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" path="m1680,l,,,4,,234r,64l1680,298r,-64l35,234,35,4r1610,l1645,234r35,l1680,4r,-4xe" fillcolor="black" stroked="f">
                  <v:fill opacity="26214f"/>
                  <v:path arrowok="t" o:connecttype="custom" o:connectlocs="1680,734;0,734;0,738;0,968;0,1032;1680,1032;1680,968;35,968;35,738;1645,738;1645,968;1680,968;1680,738;1680,734" o:connectangles="0,0,0,0,0,0,0,0,0,0,0,0,0,0"/>
                </v:shape>
                <v:shape id="Freeform 18" o:spid="_x0000_s1203" style="position:absolute;left:1139;top:623;width:1837;height:480;visibility:visible;mso-wrap-style:square;v-text-anchor:top" coordsize="1837,48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" path="m1836,l,,,114,,344,,480r1836,l1836,344r-1736,l100,114r1610,l1710,344r126,l1836,114,1836,xe" fillcolor="black" stroked="f">
                  <v:fill opacity="7967f"/>
                  <v:path arrowok="t" o:connecttype="custom" o:connectlocs="1836,624;0,624;0,738;0,968;0,1104;1836,1104;1836,968;100,968;100,738;1710,738;1710,968;1836,968;1836,738;1836,624" o:connectangles="0,0,0,0,0,0,0,0,0,0,0,0,0,0"/>
                </v:shape>
                <v:shape id="Freeform 17" o:spid="_x0000_s1204" style="position:absolute;left:1171;top:701;width:1748;height:364;visibility:visible;mso-wrap-style:square;v-text-anchor:top" coordsize="1748,36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" path="m1747,l,,,36,,266r,98l1747,364r,-98l69,266,69,36r1610,l1679,266r68,l1747,36r,-36xe" fillcolor="black" stroked="f">
                  <v:fill opacity="9252f"/>
                  <v:path arrowok="t" o:connecttype="custom" o:connectlocs="1747,702;0,702;0,738;0,968;0,1066;1747,1066;1747,968;69,968;69,738;1679,738;1679,968;1747,968;1747,738;1747,702" o:connectangles="0,0,0,0,0,0,0,0,0,0,0,0,0,0"/>
                </v:shape>
                <v:shape id="Text Box 16" o:spid="_x0000_s1205" type="#_x0000_t202" style="position:absolute;left:1240;top:698;width:1610;height:2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" filled="f" stroked="f">
                  <v:path arrowok="t"/>
                  <v:textbox inset="0,0,0,0">
                    <w:txbxContent>
                      <w:p w14:paraId="29E54580" w14:textId="77777777" w:rsidR="0099680A" w:rsidRDefault="0099680A" w:rsidP="0099680A">
                        <w:pPr>
                          <w:spacing w:before="85"/>
                          <w:ind w:left="50"/>
                          <w:rPr>
                            <w:rFonts w:ascii="Arial"/>
                            <w:sz w:val="11"/>
                          </w:rPr>
                        </w:pPr>
                        <w:r>
                          <w:rPr>
                            <w:rFonts w:ascii="Arial"/>
                            <w:color w:val="202020"/>
                            <w:sz w:val="11"/>
                          </w:rPr>
                          <w:t>SEARCH STACK OVERFLOW</w:t>
                        </w:r>
                      </w:p>
                    </w:txbxContent>
                  </v:textbox>
                </v:shape>
                <w10:wrap anchorx="page"/>
              </v:group>
            </w:pict>
          </mc:Fallback>
        </mc:AlternateContent>
      </w:r>
      <w:r>
        <w:rPr>
          <w:rFonts w:ascii="Courier New"/>
          <w:color w:val="202020"/>
          <w:sz w:val="14"/>
        </w:rPr>
        <w:t xml:space="preserve">batch </w:t>
      </w:r>
      <w:r>
        <w:rPr>
          <w:rFonts w:ascii="Courier New"/>
          <w:color w:val="0000ED"/>
          <w:sz w:val="14"/>
        </w:rPr>
        <w:t xml:space="preserve">= </w:t>
      </w:r>
      <w:r>
        <w:rPr>
          <w:rFonts w:ascii="Courier New"/>
          <w:color w:val="202020"/>
          <w:sz w:val="14"/>
        </w:rPr>
        <w:t>BatchNormalization</w:t>
      </w:r>
      <w:r>
        <w:rPr>
          <w:rFonts w:ascii="Courier New"/>
          <w:color w:val="0000ED"/>
          <w:sz w:val="14"/>
        </w:rPr>
        <w:t>()(</w:t>
      </w:r>
      <w:r>
        <w:rPr>
          <w:rFonts w:ascii="Courier New"/>
          <w:color w:val="202020"/>
          <w:sz w:val="14"/>
        </w:rPr>
        <w:t>sequence_output</w:t>
      </w:r>
      <w:r>
        <w:rPr>
          <w:rFonts w:ascii="Courier New"/>
          <w:color w:val="0000ED"/>
          <w:sz w:val="14"/>
        </w:rPr>
        <w:t>)</w:t>
      </w:r>
      <w:r>
        <w:rPr>
          <w:rFonts w:ascii="Courier New"/>
          <w:color w:val="8B0000"/>
          <w:sz w:val="14"/>
        </w:rPr>
        <w:t xml:space="preserve"> NameError</w:t>
      </w:r>
      <w:r>
        <w:rPr>
          <w:rFonts w:ascii="Courier New"/>
          <w:color w:val="202020"/>
          <w:sz w:val="14"/>
        </w:rPr>
        <w:t>: name 'input_shape' is not defined</w:t>
      </w:r>
    </w:p>
    <w:p w14:paraId="78520C27" w14:textId="77777777" w:rsidR="0099680A" w:rsidRDefault="0099680A" w:rsidP="002F06F4">
      <w:pPr>
        <w:rPr>
          <w:sz w:val="20"/>
        </w:rPr>
      </w:pPr>
    </w:p>
    <w:p w14:paraId="7EA92D79" w14:textId="77777777" w:rsidR="0099680A" w:rsidRDefault="0099680A" w:rsidP="002F06F4">
      <w:pPr>
        <w:rPr>
          <w:sz w:val="20"/>
        </w:rPr>
      </w:pPr>
    </w:p>
    <w:p w14:paraId="3B427E28" w14:textId="77777777" w:rsidR="0099680A" w:rsidRDefault="0099680A" w:rsidP="002F06F4">
      <w:pPr>
        <w:rPr>
          <w:sz w:val="18"/>
        </w:rPr>
      </w:pPr>
    </w:p>
    <w:tbl>
      <w:tblPr>
        <w:tblW w:w="0" w:type="auto"/>
        <w:tblInd w:w="167" w:type="dxa"/>
        <w:tblLayout w:type="fixed"/>
        <w:tblCellMar>
          <w:left w:w="0" w:type="dxa"/>
          <w:right w:w="0" w:type="dxa"/>
        </w:tblCellMar>
        <w:tblLook w:val="01E0" w:firstRow="1" w:lastRow="1" w:firstColumn="1" w:lastColumn="1" w:noHBand="0" w:noVBand="0"/>
      </w:tblPr>
      <w:tblGrid>
        <w:gridCol w:w="10280"/>
        <w:gridCol w:w="280"/>
      </w:tblGrid>
      <w:tr w:rsidR="0099680A" w14:paraId="0D68F19C" w14:textId="77777777" w:rsidTr="006241A2">
        <w:trPr>
          <w:trHeight w:val="1909"/>
        </w:trPr>
        <w:tc>
          <w:tcPr>
            <w:tcW w:w="10560" w:type="dxa"/>
            <w:gridSpan w:val="2"/>
            <w:tcBorders>
              <w:bottom w:val="single" w:sz="48" w:space="0" w:color="FFFFFF"/>
            </w:tcBorders>
            <w:shd w:val="clear" w:color="auto" w:fill="F6F6F6"/>
          </w:tcPr>
          <w:p w14:paraId="00EEA079" w14:textId="77777777" w:rsidR="0099680A" w:rsidRDefault="0099680A" w:rsidP="002F06F4">
            <w:pPr>
              <w:rPr>
                <w:sz w:val="14"/>
              </w:rPr>
            </w:pPr>
            <w:r>
              <w:rPr>
                <w:color w:val="202020"/>
                <w:sz w:val="14"/>
              </w:rPr>
              <w:t># Build the model</w:t>
            </w:r>
          </w:p>
          <w:p w14:paraId="5D8EF090" w14:textId="77777777" w:rsidR="0099680A" w:rsidRDefault="0099680A" w:rsidP="002F06F4">
            <w:pPr>
              <w:rPr>
                <w:sz w:val="14"/>
              </w:rPr>
            </w:pPr>
            <w:r>
              <w:rPr>
                <w:color w:val="202020"/>
                <w:sz w:val="14"/>
              </w:rPr>
              <w:t>input_layer = tf.keras.layers.Input(shape=(103,))</w:t>
            </w:r>
          </w:p>
          <w:p w14:paraId="4FAF9D67" w14:textId="77777777" w:rsidR="0099680A" w:rsidRDefault="0099680A" w:rsidP="002F06F4">
            <w:pPr>
              <w:rPr>
                <w:sz w:val="14"/>
              </w:rPr>
            </w:pPr>
            <w:r>
              <w:rPr>
                <w:color w:val="202020"/>
                <w:sz w:val="14"/>
              </w:rPr>
              <w:t>sequence_output = distil_bert(input_ids=input_ids, attention_mask=attention_mask)['logits'] batch = BatchNormalization()(sequence_output)</w:t>
            </w:r>
          </w:p>
          <w:p w14:paraId="1F365C99" w14:textId="77777777" w:rsidR="0099680A" w:rsidRDefault="0099680A" w:rsidP="002F06F4">
            <w:pPr>
              <w:rPr>
                <w:sz w:val="14"/>
              </w:rPr>
            </w:pPr>
            <w:r>
              <w:rPr>
                <w:color w:val="202020"/>
                <w:sz w:val="14"/>
              </w:rPr>
              <w:t>dropout = Dropout(dropout_rate)(batch)</w:t>
            </w:r>
          </w:p>
          <w:p w14:paraId="038B2DCE" w14:textId="77777777" w:rsidR="0099680A" w:rsidRDefault="0099680A" w:rsidP="002F06F4">
            <w:pPr>
              <w:rPr>
                <w:sz w:val="14"/>
              </w:rPr>
            </w:pPr>
            <w:r>
              <w:rPr>
                <w:color w:val="202020"/>
                <w:sz w:val="14"/>
              </w:rPr>
              <w:t>output_layer = Dense(6, activation='softmax', kernel_regularizer=l2(l2_lambda))(dropout) model = Model(inputs=[input_ids, attention_mask], outputs=output_layer)</w:t>
            </w:r>
          </w:p>
        </w:tc>
      </w:tr>
      <w:tr w:rsidR="0099680A" w14:paraId="29B86EF6" w14:textId="77777777" w:rsidTr="006241A2">
        <w:trPr>
          <w:trHeight w:val="4567"/>
        </w:trPr>
        <w:tc>
          <w:tcPr>
            <w:tcW w:w="10560" w:type="dxa"/>
            <w:gridSpan w:val="2"/>
            <w:tcBorders>
              <w:top w:val="single" w:sz="48" w:space="0" w:color="FFFFFF"/>
              <w:bottom w:val="single" w:sz="6" w:space="0" w:color="FFFFFF"/>
            </w:tcBorders>
            <w:shd w:val="clear" w:color="auto" w:fill="F6F6F6"/>
          </w:tcPr>
          <w:p w14:paraId="0E09A2E0" w14:textId="77777777" w:rsidR="0099680A" w:rsidRDefault="0099680A" w:rsidP="002F06F4">
            <w:pPr>
              <w:rPr>
                <w:sz w:val="14"/>
              </w:rPr>
            </w:pPr>
            <w:r>
              <w:rPr>
                <w:color w:val="202020"/>
                <w:sz w:val="14"/>
              </w:rPr>
              <w:t># Build the final model with the best hyperparameters input_layer = tf.keras.layers.Input(shape=(103,))</w:t>
            </w:r>
          </w:p>
          <w:p w14:paraId="22BA1D81" w14:textId="77777777" w:rsidR="0099680A" w:rsidRDefault="0099680A" w:rsidP="002F06F4">
            <w:pPr>
              <w:rPr>
                <w:sz w:val="14"/>
              </w:rPr>
            </w:pPr>
            <w:r>
              <w:rPr>
                <w:color w:val="202020"/>
                <w:sz w:val="14"/>
              </w:rPr>
              <w:t>sequence_output = distil_bert(input_ids=input_ids, attention_mask=attention_mask)['logits'] batch = BatchNormalization()(sequence_output)</w:t>
            </w:r>
          </w:p>
          <w:p w14:paraId="590AA532" w14:textId="77777777" w:rsidR="0099680A" w:rsidRDefault="0099680A" w:rsidP="002F06F4">
            <w:pPr>
              <w:rPr>
                <w:sz w:val="14"/>
              </w:rPr>
            </w:pPr>
            <w:r>
              <w:rPr>
                <w:color w:val="202020"/>
                <w:sz w:val="14"/>
              </w:rPr>
              <w:t>dropout = Dropout(best_dropout_rate)(batch)</w:t>
            </w:r>
          </w:p>
          <w:p w14:paraId="08704602" w14:textId="77777777" w:rsidR="0099680A" w:rsidRDefault="0099680A" w:rsidP="002F06F4">
            <w:pPr>
              <w:rPr>
                <w:sz w:val="14"/>
              </w:rPr>
            </w:pPr>
            <w:r>
              <w:rPr>
                <w:color w:val="202020"/>
                <w:sz w:val="14"/>
              </w:rPr>
              <w:t>output_layer = Dense(6, activation='softmax', kernel_regularizer=l2(best_l2_lambda))(dropout) final_model = Model(inputs=[input_ids, attention_mask], outputs=output_layer)</w:t>
            </w:r>
          </w:p>
          <w:p w14:paraId="563A8235" w14:textId="77777777" w:rsidR="0099680A" w:rsidRDefault="0099680A" w:rsidP="002F06F4">
            <w:pPr>
              <w:rPr>
                <w:sz w:val="16"/>
              </w:rPr>
            </w:pPr>
          </w:p>
          <w:p w14:paraId="1DA21009" w14:textId="77777777" w:rsidR="0099680A" w:rsidRDefault="0099680A" w:rsidP="002F06F4">
            <w:pPr>
              <w:rPr>
                <w:sz w:val="14"/>
              </w:rPr>
            </w:pPr>
            <w:r>
              <w:rPr>
                <w:color w:val="202020"/>
                <w:sz w:val="14"/>
              </w:rPr>
              <w:t># Compile the final model</w:t>
            </w:r>
          </w:p>
          <w:p w14:paraId="6D4DE882" w14:textId="77777777" w:rsidR="0099680A" w:rsidRDefault="0099680A" w:rsidP="002F06F4">
            <w:pPr>
              <w:rPr>
                <w:sz w:val="14"/>
              </w:rPr>
            </w:pPr>
            <w:r>
              <w:rPr>
                <w:color w:val="202020"/>
                <w:sz w:val="14"/>
              </w:rPr>
              <w:t>final_optimizer = Adam(learning_rate=best_learning_rate, epsilon=1e-8) final_loss_fn = CategoricalCrossentropy()</w:t>
            </w:r>
          </w:p>
          <w:p w14:paraId="60DDA8C1" w14:textId="77777777" w:rsidR="0099680A" w:rsidRDefault="0099680A" w:rsidP="002F06F4">
            <w:pPr>
              <w:rPr>
                <w:sz w:val="14"/>
              </w:rPr>
            </w:pPr>
            <w:r>
              <w:rPr>
                <w:color w:val="202020"/>
                <w:sz w:val="14"/>
              </w:rPr>
              <w:t>final_metrics = [CategoricalAccuracy()]</w:t>
            </w:r>
          </w:p>
          <w:p w14:paraId="329FD2C0" w14:textId="77777777" w:rsidR="0099680A" w:rsidRDefault="0099680A" w:rsidP="002F06F4">
            <w:pPr>
              <w:rPr>
                <w:sz w:val="14"/>
              </w:rPr>
            </w:pPr>
            <w:r>
              <w:rPr>
                <w:color w:val="202020"/>
                <w:sz w:val="14"/>
              </w:rPr>
              <w:t>final_model.compile(optimizer=final_optimizer, loss=final_loss_fn, metrics=final_metrics) # Train the final model</w:t>
            </w:r>
          </w:p>
          <w:p w14:paraId="3864D309" w14:textId="77777777" w:rsidR="0099680A" w:rsidRDefault="0099680A" w:rsidP="002F06F4">
            <w:pPr>
              <w:rPr>
                <w:sz w:val="14"/>
              </w:rPr>
            </w:pPr>
            <w:r>
              <w:rPr>
                <w:color w:val="202020"/>
                <w:sz w:val="14"/>
              </w:rPr>
              <w:t>history = final_model.fit(</w:t>
            </w:r>
          </w:p>
          <w:p w14:paraId="0F00DE75" w14:textId="77777777" w:rsidR="0099680A" w:rsidRDefault="0099680A" w:rsidP="002F06F4">
            <w:pPr>
              <w:rPr>
                <w:sz w:val="14"/>
              </w:rPr>
            </w:pPr>
            <w:r>
              <w:rPr>
                <w:color w:val="202020"/>
                <w:sz w:val="14"/>
              </w:rPr>
              <w:t>[X_trn_input_ids, X_trn_attention_mask], y_train,</w:t>
            </w:r>
          </w:p>
          <w:p w14:paraId="2F62EE58" w14:textId="77777777" w:rsidR="0099680A" w:rsidRDefault="0099680A" w:rsidP="002F06F4">
            <w:pPr>
              <w:rPr>
                <w:sz w:val="14"/>
              </w:rPr>
            </w:pPr>
            <w:r>
              <w:rPr>
                <w:color w:val="202020"/>
                <w:sz w:val="14"/>
              </w:rPr>
              <w:t>validation_data=([X_val_input_ids, X_val_attention_mask], y_val), epochs=num_epochs,</w:t>
            </w:r>
          </w:p>
          <w:p w14:paraId="015E7685" w14:textId="77777777" w:rsidR="0099680A" w:rsidRDefault="0099680A" w:rsidP="002F06F4">
            <w:pPr>
              <w:rPr>
                <w:sz w:val="14"/>
              </w:rPr>
            </w:pPr>
            <w:r>
              <w:rPr>
                <w:color w:val="202020"/>
                <w:sz w:val="14"/>
              </w:rPr>
              <w:t>batch_size=batch_size</w:t>
            </w:r>
          </w:p>
          <w:p w14:paraId="1FF589E9" w14:textId="77777777" w:rsidR="0099680A" w:rsidRDefault="0099680A" w:rsidP="002F06F4">
            <w:pPr>
              <w:rPr>
                <w:sz w:val="14"/>
              </w:rPr>
            </w:pPr>
            <w:r>
              <w:rPr>
                <w:color w:val="202020"/>
                <w:sz w:val="14"/>
              </w:rPr>
              <w:t>)</w:t>
            </w:r>
          </w:p>
        </w:tc>
      </w:tr>
      <w:tr w:rsidR="0099680A" w14:paraId="03166177" w14:textId="77777777" w:rsidTr="006241A2">
        <w:trPr>
          <w:trHeight w:val="577"/>
        </w:trPr>
        <w:tc>
          <w:tcPr>
            <w:tcW w:w="10280" w:type="dxa"/>
            <w:tcBorders>
              <w:top w:val="single" w:sz="6" w:space="0" w:color="FFFFFF"/>
              <w:right w:val="single" w:sz="8" w:space="0" w:color="E7E7E7"/>
            </w:tcBorders>
          </w:tcPr>
          <w:p w14:paraId="2385A501" w14:textId="77777777" w:rsidR="0099680A" w:rsidRDefault="0099680A" w:rsidP="002F06F4">
            <w:pPr>
              <w:rPr>
                <w:sz w:val="14"/>
              </w:rPr>
            </w:pPr>
          </w:p>
        </w:tc>
        <w:tc>
          <w:tcPr>
            <w:tcW w:w="280" w:type="dxa"/>
            <w:tcBorders>
              <w:top w:val="single" w:sz="6" w:space="0" w:color="FFFFFF"/>
              <w:left w:val="single" w:sz="8" w:space="0" w:color="E7E7E7"/>
              <w:right w:val="single" w:sz="8" w:space="0" w:color="ECECEC"/>
            </w:tcBorders>
          </w:tcPr>
          <w:p w14:paraId="5917DA16" w14:textId="77777777" w:rsidR="0099680A" w:rsidRDefault="0099680A" w:rsidP="002F06F4">
            <w:pPr>
              <w:rPr>
                <w:sz w:val="20"/>
              </w:rPr>
            </w:pPr>
            <w:r>
              <w:rPr>
                <w:noProof/>
                <w:sz w:val="20"/>
              </w:rPr>
              <w:drawing>
                <wp:inline distT="0" distB="0" distL="0" distR="0" wp14:anchorId="018F5FA2" wp14:editId="74548D31">
                  <wp:extent cx="189693" cy="366712"/>
                  <wp:effectExtent l="0" t="0" r="0" b="0"/>
                  <wp:docPr id="2125905693" name="Picture 2125905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9.png"/>
                          <pic:cNvPicPr/>
                        </pic:nvPicPr>
                        <pic:blipFill>
                          <a:blip r:embed="rId62" cstate="print"/>
                          <a:stretch>
                            <a:fillRect/>
                          </a:stretch>
                        </pic:blipFill>
                        <pic:spPr>
                          <a:xfrm>
                            <a:off x="0" y="0"/>
                            <a:ext cx="189693" cy="366712"/>
                          </a:xfrm>
                          <a:prstGeom prst="rect">
                            <a:avLst/>
                          </a:prstGeom>
                        </pic:spPr>
                      </pic:pic>
                    </a:graphicData>
                  </a:graphic>
                </wp:inline>
              </w:drawing>
            </w:r>
          </w:p>
        </w:tc>
      </w:tr>
    </w:tbl>
    <w:p w14:paraId="0CA5B766" w14:textId="77777777" w:rsidR="0099680A" w:rsidRDefault="0099680A" w:rsidP="002F06F4">
      <w:pPr>
        <w:rPr>
          <w:sz w:val="20"/>
        </w:rPr>
        <w:sectPr w:rsidR="0099680A">
          <w:pgSz w:w="11900" w:h="16840"/>
          <w:pgMar w:top="480" w:right="340" w:bottom="440" w:left="580" w:header="280" w:footer="258" w:gutter="0"/>
          <w:cols w:space="720"/>
        </w:sectPr>
      </w:pPr>
    </w:p>
    <w:p w14:paraId="4C797B21" w14:textId="77777777" w:rsidR="0099680A" w:rsidRDefault="0099680A" w:rsidP="002F06F4">
      <w:pPr>
        <w:rPr>
          <w:sz w:val="20"/>
        </w:rPr>
      </w:pPr>
    </w:p>
    <w:p w14:paraId="6B757EDD" w14:textId="77777777" w:rsidR="0099680A" w:rsidRDefault="0099680A" w:rsidP="002F06F4">
      <w:pPr>
        <w:rPr>
          <w:sz w:val="20"/>
        </w:rPr>
      </w:pPr>
    </w:p>
    <w:p w14:paraId="1590C5B2" w14:textId="77777777" w:rsidR="0099680A" w:rsidRDefault="0099680A" w:rsidP="002F06F4">
      <w:pPr>
        <w:rPr>
          <w:sz w:val="20"/>
        </w:rPr>
      </w:pPr>
    </w:p>
    <w:p w14:paraId="6DFCF63C" w14:textId="77777777" w:rsidR="0099680A" w:rsidRDefault="0099680A" w:rsidP="002F06F4">
      <w:pPr>
        <w:rPr>
          <w:sz w:val="20"/>
        </w:rPr>
      </w:pPr>
    </w:p>
    <w:p w14:paraId="1C7F3AF5" w14:textId="77777777" w:rsidR="0099680A" w:rsidRDefault="0099680A" w:rsidP="002F06F4">
      <w:pPr>
        <w:rPr>
          <w:sz w:val="20"/>
        </w:rPr>
      </w:pPr>
    </w:p>
    <w:p w14:paraId="580596DA" w14:textId="77777777" w:rsidR="0099680A" w:rsidRDefault="0099680A" w:rsidP="002F06F4">
      <w:pPr>
        <w:rPr>
          <w:sz w:val="20"/>
        </w:rPr>
      </w:pPr>
    </w:p>
    <w:p w14:paraId="69791ED5" w14:textId="77777777" w:rsidR="0099680A" w:rsidRDefault="0099680A" w:rsidP="002F06F4">
      <w:pPr>
        <w:rPr>
          <w:sz w:val="20"/>
        </w:rPr>
      </w:pPr>
    </w:p>
    <w:p w14:paraId="66A0B1F6" w14:textId="77777777" w:rsidR="0099680A" w:rsidRDefault="0099680A" w:rsidP="002F06F4">
      <w:pPr>
        <w:rPr>
          <w:sz w:val="20"/>
        </w:rPr>
      </w:pPr>
    </w:p>
    <w:p w14:paraId="3DD80960" w14:textId="77777777" w:rsidR="0099680A" w:rsidRDefault="0099680A" w:rsidP="002F06F4">
      <w:pPr>
        <w:rPr>
          <w:sz w:val="20"/>
        </w:rPr>
      </w:pPr>
    </w:p>
    <w:p w14:paraId="23EC8E01" w14:textId="77777777" w:rsidR="0099680A" w:rsidRDefault="0099680A" w:rsidP="002F06F4">
      <w:pPr>
        <w:rPr>
          <w:sz w:val="20"/>
        </w:rPr>
      </w:pPr>
    </w:p>
    <w:p w14:paraId="451085F1" w14:textId="77777777" w:rsidR="0099680A" w:rsidRDefault="0099680A" w:rsidP="002F06F4">
      <w:pPr>
        <w:rPr>
          <w:sz w:val="20"/>
        </w:rPr>
      </w:pPr>
    </w:p>
    <w:p w14:paraId="25EF56A1" w14:textId="77777777" w:rsidR="0099680A" w:rsidRDefault="0099680A" w:rsidP="002F06F4">
      <w:pPr>
        <w:rPr>
          <w:sz w:val="20"/>
        </w:rPr>
      </w:pPr>
    </w:p>
    <w:p w14:paraId="69DB1D6D" w14:textId="77777777" w:rsidR="0099680A" w:rsidRDefault="0099680A" w:rsidP="002F06F4">
      <w:pPr>
        <w:rPr>
          <w:sz w:val="20"/>
        </w:rPr>
      </w:pPr>
    </w:p>
    <w:p w14:paraId="1604CE9E" w14:textId="77777777" w:rsidR="0099680A" w:rsidRDefault="0099680A" w:rsidP="002F06F4">
      <w:pPr>
        <w:rPr>
          <w:sz w:val="20"/>
        </w:rPr>
      </w:pPr>
    </w:p>
    <w:p w14:paraId="51774C14" w14:textId="77777777" w:rsidR="0099680A" w:rsidRDefault="0099680A" w:rsidP="002F06F4">
      <w:pPr>
        <w:rPr>
          <w:sz w:val="20"/>
        </w:rPr>
      </w:pPr>
    </w:p>
    <w:p w14:paraId="68AE7C72" w14:textId="77777777" w:rsidR="0099680A" w:rsidRDefault="0099680A" w:rsidP="002F06F4">
      <w:pPr>
        <w:rPr>
          <w:sz w:val="20"/>
        </w:rPr>
      </w:pPr>
    </w:p>
    <w:p w14:paraId="08E911CF" w14:textId="77777777" w:rsidR="0099680A" w:rsidRDefault="0099680A" w:rsidP="002F06F4">
      <w:pPr>
        <w:rPr>
          <w:sz w:val="20"/>
        </w:rPr>
      </w:pPr>
    </w:p>
    <w:p w14:paraId="705CF75B" w14:textId="77777777" w:rsidR="0099680A" w:rsidRDefault="0099680A" w:rsidP="002F06F4">
      <w:pPr>
        <w:rPr>
          <w:sz w:val="20"/>
        </w:rPr>
      </w:pPr>
    </w:p>
    <w:p w14:paraId="398A5100" w14:textId="77777777" w:rsidR="0099680A" w:rsidRDefault="0099680A" w:rsidP="002F06F4">
      <w:pPr>
        <w:rPr>
          <w:sz w:val="20"/>
        </w:rPr>
      </w:pPr>
    </w:p>
    <w:p w14:paraId="0A52390E" w14:textId="77777777" w:rsidR="0099680A" w:rsidRDefault="0099680A" w:rsidP="002F06F4">
      <w:pPr>
        <w:rPr>
          <w:sz w:val="20"/>
        </w:rPr>
      </w:pPr>
    </w:p>
    <w:p w14:paraId="0F638F94" w14:textId="77777777" w:rsidR="0099680A" w:rsidRDefault="0099680A" w:rsidP="002F06F4">
      <w:pPr>
        <w:rPr>
          <w:sz w:val="20"/>
        </w:rPr>
      </w:pPr>
    </w:p>
    <w:p w14:paraId="7987CACC" w14:textId="77777777" w:rsidR="0099680A" w:rsidRDefault="0099680A" w:rsidP="002F06F4">
      <w:pPr>
        <w:rPr>
          <w:sz w:val="20"/>
        </w:rPr>
      </w:pPr>
    </w:p>
    <w:p w14:paraId="697BF07D" w14:textId="77777777" w:rsidR="0099680A" w:rsidRDefault="0099680A" w:rsidP="002F06F4">
      <w:pPr>
        <w:rPr>
          <w:sz w:val="20"/>
        </w:rPr>
      </w:pPr>
    </w:p>
    <w:p w14:paraId="52C5D954" w14:textId="77777777" w:rsidR="0099680A" w:rsidRDefault="0099680A" w:rsidP="002F06F4">
      <w:pPr>
        <w:rPr>
          <w:sz w:val="20"/>
        </w:rPr>
      </w:pPr>
    </w:p>
    <w:p w14:paraId="0B2F5744" w14:textId="77777777" w:rsidR="0099680A" w:rsidRDefault="0099680A" w:rsidP="002F06F4">
      <w:pPr>
        <w:rPr>
          <w:sz w:val="20"/>
        </w:rPr>
      </w:pPr>
    </w:p>
    <w:p w14:paraId="323386D3" w14:textId="77777777" w:rsidR="0099680A" w:rsidRDefault="0099680A" w:rsidP="002F06F4">
      <w:pPr>
        <w:rPr>
          <w:sz w:val="20"/>
        </w:rPr>
      </w:pPr>
    </w:p>
    <w:p w14:paraId="7DC80C30" w14:textId="77777777" w:rsidR="0099680A" w:rsidRDefault="0099680A" w:rsidP="002F06F4">
      <w:pPr>
        <w:rPr>
          <w:sz w:val="20"/>
        </w:rPr>
      </w:pPr>
    </w:p>
    <w:p w14:paraId="7E888ED6" w14:textId="77777777" w:rsidR="0099680A" w:rsidRDefault="0099680A" w:rsidP="002F06F4">
      <w:pPr>
        <w:rPr>
          <w:sz w:val="20"/>
        </w:rPr>
      </w:pPr>
    </w:p>
    <w:p w14:paraId="57DC9C41" w14:textId="77777777" w:rsidR="0099680A" w:rsidRDefault="0099680A" w:rsidP="002F06F4">
      <w:pPr>
        <w:rPr>
          <w:sz w:val="20"/>
        </w:rPr>
      </w:pPr>
    </w:p>
    <w:p w14:paraId="456354D6" w14:textId="77777777" w:rsidR="0099680A" w:rsidRDefault="0099680A" w:rsidP="002F06F4">
      <w:pPr>
        <w:rPr>
          <w:sz w:val="20"/>
        </w:rPr>
      </w:pPr>
    </w:p>
    <w:p w14:paraId="0EBA6CD0" w14:textId="77777777" w:rsidR="0099680A" w:rsidRDefault="0099680A" w:rsidP="002F06F4">
      <w:pPr>
        <w:rPr>
          <w:sz w:val="20"/>
        </w:rPr>
      </w:pPr>
    </w:p>
    <w:p w14:paraId="20ED1D97" w14:textId="77777777" w:rsidR="0099680A" w:rsidRDefault="0099680A" w:rsidP="002F06F4">
      <w:pPr>
        <w:rPr>
          <w:sz w:val="20"/>
        </w:rPr>
      </w:pPr>
    </w:p>
    <w:p w14:paraId="4394DBE8" w14:textId="77777777" w:rsidR="0099680A" w:rsidRDefault="0099680A" w:rsidP="002F06F4">
      <w:pPr>
        <w:rPr>
          <w:sz w:val="20"/>
        </w:rPr>
      </w:pPr>
    </w:p>
    <w:p w14:paraId="40C53A02" w14:textId="77777777" w:rsidR="0099680A" w:rsidRDefault="0099680A" w:rsidP="002F06F4">
      <w:pPr>
        <w:rPr>
          <w:sz w:val="20"/>
        </w:rPr>
      </w:pPr>
    </w:p>
    <w:p w14:paraId="694F39B0" w14:textId="77777777" w:rsidR="0099680A" w:rsidRDefault="0099680A" w:rsidP="002F06F4">
      <w:pPr>
        <w:rPr>
          <w:sz w:val="20"/>
        </w:rPr>
      </w:pPr>
    </w:p>
    <w:p w14:paraId="1F650269" w14:textId="77777777" w:rsidR="0099680A" w:rsidRDefault="0099680A" w:rsidP="002F06F4">
      <w:pPr>
        <w:rPr>
          <w:sz w:val="20"/>
        </w:rPr>
      </w:pPr>
    </w:p>
    <w:p w14:paraId="011A3816" w14:textId="77777777" w:rsidR="0099680A" w:rsidRDefault="0099680A" w:rsidP="002F06F4">
      <w:pPr>
        <w:rPr>
          <w:sz w:val="20"/>
        </w:rPr>
      </w:pPr>
    </w:p>
    <w:p w14:paraId="65E65179" w14:textId="77777777" w:rsidR="0099680A" w:rsidRDefault="0099680A" w:rsidP="002F06F4">
      <w:pPr>
        <w:rPr>
          <w:sz w:val="20"/>
        </w:rPr>
      </w:pPr>
    </w:p>
    <w:p w14:paraId="4FD0729D" w14:textId="77777777" w:rsidR="0099680A" w:rsidRDefault="0099680A" w:rsidP="002F06F4">
      <w:pPr>
        <w:rPr>
          <w:sz w:val="20"/>
        </w:rPr>
      </w:pPr>
    </w:p>
    <w:p w14:paraId="0AC9C64F" w14:textId="77777777" w:rsidR="0099680A" w:rsidRDefault="0099680A" w:rsidP="002F06F4">
      <w:pPr>
        <w:rPr>
          <w:sz w:val="20"/>
        </w:rPr>
      </w:pPr>
    </w:p>
    <w:p w14:paraId="79C96CEF" w14:textId="77777777" w:rsidR="0099680A" w:rsidRDefault="0099680A" w:rsidP="002F06F4">
      <w:pPr>
        <w:rPr>
          <w:sz w:val="20"/>
        </w:rPr>
      </w:pPr>
    </w:p>
    <w:p w14:paraId="3F64FB6B" w14:textId="77777777" w:rsidR="0099680A" w:rsidRDefault="0099680A" w:rsidP="002F06F4">
      <w:pPr>
        <w:rPr>
          <w:sz w:val="20"/>
        </w:rPr>
      </w:pPr>
    </w:p>
    <w:p w14:paraId="200E159C" w14:textId="77777777" w:rsidR="0099680A" w:rsidRDefault="0099680A" w:rsidP="002F06F4">
      <w:pPr>
        <w:rPr>
          <w:sz w:val="25"/>
        </w:rPr>
      </w:pPr>
    </w:p>
    <w:p w14:paraId="575FBE10" w14:textId="77777777" w:rsidR="0099680A" w:rsidRDefault="0099680A" w:rsidP="002F06F4">
      <w:r>
        <w:rPr>
          <w:noProof/>
        </w:rPr>
        <mc:AlternateContent>
          <mc:Choice Requires="wpg">
            <w:drawing>
              <wp:anchor distT="0" distB="0" distL="114300" distR="114300" simplePos="0" relativeHeight="251694080" behindDoc="1" locked="0" layoutInCell="1" allowOverlap="1" wp14:anchorId="6AB97DCD" wp14:editId="691C19BB">
                <wp:simplePos x="0" y="0"/>
                <wp:positionH relativeFrom="page">
                  <wp:posOffset>469900</wp:posOffset>
                </wp:positionH>
                <wp:positionV relativeFrom="paragraph">
                  <wp:posOffset>-6187440</wp:posOffset>
                </wp:positionV>
                <wp:extent cx="6718300" cy="6457950"/>
                <wp:effectExtent l="0" t="0" r="0" b="0"/>
                <wp:wrapNone/>
                <wp:docPr id="406267178"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18300" cy="6457950"/>
                          <a:chOff x="740" y="-9744"/>
                          <a:chExt cx="10580" cy="10170"/>
                        </a:xfrm>
                      </wpg:grpSpPr>
                      <pic:pic xmlns:pic="http://schemas.openxmlformats.org/drawingml/2006/picture">
                        <pic:nvPicPr>
                          <pic:cNvPr id="640159063" name="Picture 14"/>
                          <pic:cNvPicPr>
                            <a:picLocks/>
                          </pic:cNvPicPr>
                        </pic:nvPicPr>
                        <pic:blipFill>
                          <a:blip r:embed="rId63">
                            <a:extLst>
                              <a:ext uri="{28A0092B-C50C-407E-A947-70E740481C1C}">
                                <a14:useLocalDpi xmlns:a14="http://schemas.microsoft.com/office/drawing/2010/main" val="0"/>
                              </a:ext>
                            </a:extLst>
                          </a:blip>
                          <a:srcRect/>
                          <a:stretch>
                            <a:fillRect/>
                          </a:stretch>
                        </pic:blipFill>
                        <pic:spPr bwMode="auto">
                          <a:xfrm>
                            <a:off x="1140" y="126"/>
                            <a:ext cx="987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7623342" name="Rectangle 13"/>
                        <wps:cNvSpPr>
                          <a:spLocks/>
                        </wps:cNvSpPr>
                        <wps:spPr bwMode="auto">
                          <a:xfrm>
                            <a:off x="1140" y="406"/>
                            <a:ext cx="9870" cy="20"/>
                          </a:xfrm>
                          <a:prstGeom prst="rect">
                            <a:avLst/>
                          </a:prstGeom>
                          <a:solidFill>
                            <a:srgbClr val="ECECE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07888674" name="Freeform 12"/>
                        <wps:cNvSpPr>
                          <a:spLocks/>
                        </wps:cNvSpPr>
                        <wps:spPr bwMode="auto">
                          <a:xfrm>
                            <a:off x="1200" y="206"/>
                            <a:ext cx="7240" cy="160"/>
                          </a:xfrm>
                          <a:custGeom>
                            <a:avLst/>
                            <a:gdLst>
                              <a:gd name="T0" fmla="+- 0 8365 1200"/>
                              <a:gd name="T1" fmla="*/ T0 w 7240"/>
                              <a:gd name="T2" fmla="+- 0 366 206"/>
                              <a:gd name="T3" fmla="*/ 366 h 160"/>
                              <a:gd name="T4" fmla="+- 0 1275 1200"/>
                              <a:gd name="T5" fmla="*/ T4 w 7240"/>
                              <a:gd name="T6" fmla="+- 0 366 206"/>
                              <a:gd name="T7" fmla="*/ 366 h 160"/>
                              <a:gd name="T8" fmla="+- 0 1270 1200"/>
                              <a:gd name="T9" fmla="*/ T8 w 7240"/>
                              <a:gd name="T10" fmla="+- 0 366 206"/>
                              <a:gd name="T11" fmla="*/ 366 h 160"/>
                              <a:gd name="T12" fmla="+- 0 1216 1200"/>
                              <a:gd name="T13" fmla="*/ T12 w 7240"/>
                              <a:gd name="T14" fmla="+- 0 335 206"/>
                              <a:gd name="T15" fmla="*/ 335 h 160"/>
                              <a:gd name="T16" fmla="+- 0 1200 1200"/>
                              <a:gd name="T17" fmla="*/ T16 w 7240"/>
                              <a:gd name="T18" fmla="+- 0 292 206"/>
                              <a:gd name="T19" fmla="*/ 292 h 160"/>
                              <a:gd name="T20" fmla="+- 0 1200 1200"/>
                              <a:gd name="T21" fmla="*/ T20 w 7240"/>
                              <a:gd name="T22" fmla="+- 0 281 206"/>
                              <a:gd name="T23" fmla="*/ 281 h 160"/>
                              <a:gd name="T24" fmla="+- 0 1227 1200"/>
                              <a:gd name="T25" fmla="*/ T24 w 7240"/>
                              <a:gd name="T26" fmla="+- 0 226 206"/>
                              <a:gd name="T27" fmla="*/ 226 h 160"/>
                              <a:gd name="T28" fmla="+- 0 1275 1200"/>
                              <a:gd name="T29" fmla="*/ T28 w 7240"/>
                              <a:gd name="T30" fmla="+- 0 206 206"/>
                              <a:gd name="T31" fmla="*/ 206 h 160"/>
                              <a:gd name="T32" fmla="+- 0 8365 1200"/>
                              <a:gd name="T33" fmla="*/ T32 w 7240"/>
                              <a:gd name="T34" fmla="+- 0 206 206"/>
                              <a:gd name="T35" fmla="*/ 206 h 160"/>
                              <a:gd name="T36" fmla="+- 0 8420 1200"/>
                              <a:gd name="T37" fmla="*/ T36 w 7240"/>
                              <a:gd name="T38" fmla="+- 0 233 206"/>
                              <a:gd name="T39" fmla="*/ 233 h 160"/>
                              <a:gd name="T40" fmla="+- 0 8440 1200"/>
                              <a:gd name="T41" fmla="*/ T40 w 7240"/>
                              <a:gd name="T42" fmla="+- 0 281 206"/>
                              <a:gd name="T43" fmla="*/ 281 h 160"/>
                              <a:gd name="T44" fmla="+- 0 8440 1200"/>
                              <a:gd name="T45" fmla="*/ T44 w 7240"/>
                              <a:gd name="T46" fmla="+- 0 292 206"/>
                              <a:gd name="T47" fmla="*/ 292 h 160"/>
                              <a:gd name="T48" fmla="+- 0 8413 1200"/>
                              <a:gd name="T49" fmla="*/ T48 w 7240"/>
                              <a:gd name="T50" fmla="+- 0 347 206"/>
                              <a:gd name="T51" fmla="*/ 347 h 160"/>
                              <a:gd name="T52" fmla="+- 0 8370 1200"/>
                              <a:gd name="T53" fmla="*/ T52 w 7240"/>
                              <a:gd name="T54" fmla="+- 0 366 206"/>
                              <a:gd name="T55" fmla="*/ 366 h 1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7240" h="160">
                                <a:moveTo>
                                  <a:pt x="7165" y="160"/>
                                </a:moveTo>
                                <a:lnTo>
                                  <a:pt x="75" y="160"/>
                                </a:lnTo>
                                <a:lnTo>
                                  <a:pt x="70" y="160"/>
                                </a:lnTo>
                                <a:lnTo>
                                  <a:pt x="16" y="129"/>
                                </a:lnTo>
                                <a:lnTo>
                                  <a:pt x="0" y="86"/>
                                </a:lnTo>
                                <a:lnTo>
                                  <a:pt x="0" y="75"/>
                                </a:lnTo>
                                <a:lnTo>
                                  <a:pt x="27" y="20"/>
                                </a:lnTo>
                                <a:lnTo>
                                  <a:pt x="75" y="0"/>
                                </a:lnTo>
                                <a:lnTo>
                                  <a:pt x="7165" y="0"/>
                                </a:lnTo>
                                <a:lnTo>
                                  <a:pt x="7220" y="27"/>
                                </a:lnTo>
                                <a:lnTo>
                                  <a:pt x="7240" y="75"/>
                                </a:lnTo>
                                <a:lnTo>
                                  <a:pt x="7240" y="86"/>
                                </a:lnTo>
                                <a:lnTo>
                                  <a:pt x="7213" y="141"/>
                                </a:lnTo>
                                <a:lnTo>
                                  <a:pt x="7170" y="160"/>
                                </a:lnTo>
                                <a:close/>
                              </a:path>
                            </a:pathLst>
                          </a:custGeom>
                          <a:solidFill>
                            <a:srgbClr val="000000">
                              <a:alpha val="2274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97990939" name="Picture 11"/>
                          <pic:cNvPicPr>
                            <a:picLocks/>
                          </pic:cNvPicPr>
                        </pic:nvPicPr>
                        <pic:blipFill>
                          <a:blip r:embed="rId64">
                            <a:extLst>
                              <a:ext uri="{28A0092B-C50C-407E-A947-70E740481C1C}">
                                <a14:useLocalDpi xmlns:a14="http://schemas.microsoft.com/office/drawing/2010/main" val="0"/>
                              </a:ext>
                            </a:extLst>
                          </a:blip>
                          <a:srcRect/>
                          <a:stretch>
                            <a:fillRect/>
                          </a:stretch>
                        </pic:blipFill>
                        <pic:spPr bwMode="auto">
                          <a:xfrm>
                            <a:off x="11010" y="-9744"/>
                            <a:ext cx="300" cy="98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46029977" name="Rectangle 10"/>
                        <wps:cNvSpPr>
                          <a:spLocks/>
                        </wps:cNvSpPr>
                        <wps:spPr bwMode="auto">
                          <a:xfrm>
                            <a:off x="11290" y="-9744"/>
                            <a:ext cx="20" cy="9870"/>
                          </a:xfrm>
                          <a:prstGeom prst="rect">
                            <a:avLst/>
                          </a:prstGeom>
                          <a:solidFill>
                            <a:srgbClr val="ECECE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94738688" name="Freeform 9"/>
                        <wps:cNvSpPr>
                          <a:spLocks/>
                        </wps:cNvSpPr>
                        <wps:spPr bwMode="auto">
                          <a:xfrm>
                            <a:off x="11090" y="-5414"/>
                            <a:ext cx="160" cy="5390"/>
                          </a:xfrm>
                          <a:custGeom>
                            <a:avLst/>
                            <a:gdLst>
                              <a:gd name="T0" fmla="+- 0 11175 11090"/>
                              <a:gd name="T1" fmla="*/ T0 w 160"/>
                              <a:gd name="T2" fmla="+- 0 -24 -5414"/>
                              <a:gd name="T3" fmla="*/ -24 h 5390"/>
                              <a:gd name="T4" fmla="+- 0 11165 11090"/>
                              <a:gd name="T5" fmla="*/ T4 w 160"/>
                              <a:gd name="T6" fmla="+- 0 -24 -5414"/>
                              <a:gd name="T7" fmla="*/ -24 h 5390"/>
                              <a:gd name="T8" fmla="+- 0 11160 11090"/>
                              <a:gd name="T9" fmla="*/ T8 w 160"/>
                              <a:gd name="T10" fmla="+- 0 -24 -5414"/>
                              <a:gd name="T11" fmla="*/ -24 h 5390"/>
                              <a:gd name="T12" fmla="+- 0 11106 11090"/>
                              <a:gd name="T13" fmla="*/ T12 w 160"/>
                              <a:gd name="T14" fmla="+- 0 -55 -5414"/>
                              <a:gd name="T15" fmla="*/ -55 h 5390"/>
                              <a:gd name="T16" fmla="+- 0 11090 11090"/>
                              <a:gd name="T17" fmla="*/ T16 w 160"/>
                              <a:gd name="T18" fmla="+- 0 -98 -5414"/>
                              <a:gd name="T19" fmla="*/ -98 h 5390"/>
                              <a:gd name="T20" fmla="+- 0 11090 11090"/>
                              <a:gd name="T21" fmla="*/ T20 w 160"/>
                              <a:gd name="T22" fmla="+- 0 -5339 -5414"/>
                              <a:gd name="T23" fmla="*/ -5339 h 5390"/>
                              <a:gd name="T24" fmla="+- 0 11117 11090"/>
                              <a:gd name="T25" fmla="*/ T24 w 160"/>
                              <a:gd name="T26" fmla="+- 0 -5394 -5414"/>
                              <a:gd name="T27" fmla="*/ -5394 h 5390"/>
                              <a:gd name="T28" fmla="+- 0 11165 11090"/>
                              <a:gd name="T29" fmla="*/ T28 w 160"/>
                              <a:gd name="T30" fmla="+- 0 -5414 -5414"/>
                              <a:gd name="T31" fmla="*/ -5414 h 5390"/>
                              <a:gd name="T32" fmla="+- 0 11175 11090"/>
                              <a:gd name="T33" fmla="*/ T32 w 160"/>
                              <a:gd name="T34" fmla="+- 0 -5414 -5414"/>
                              <a:gd name="T35" fmla="*/ -5414 h 5390"/>
                              <a:gd name="T36" fmla="+- 0 11230 11090"/>
                              <a:gd name="T37" fmla="*/ T36 w 160"/>
                              <a:gd name="T38" fmla="+- 0 -5386 -5414"/>
                              <a:gd name="T39" fmla="*/ -5386 h 5390"/>
                              <a:gd name="T40" fmla="+- 0 11250 11090"/>
                              <a:gd name="T41" fmla="*/ T40 w 160"/>
                              <a:gd name="T42" fmla="+- 0 -5339 -5414"/>
                              <a:gd name="T43" fmla="*/ -5339 h 5390"/>
                              <a:gd name="T44" fmla="+- 0 11250 11090"/>
                              <a:gd name="T45" fmla="*/ T44 w 160"/>
                              <a:gd name="T46" fmla="+- 0 -98 -5414"/>
                              <a:gd name="T47" fmla="*/ -98 h 5390"/>
                              <a:gd name="T48" fmla="+- 0 11223 11090"/>
                              <a:gd name="T49" fmla="*/ T48 w 160"/>
                              <a:gd name="T50" fmla="+- 0 -43 -5414"/>
                              <a:gd name="T51" fmla="*/ -43 h 5390"/>
                              <a:gd name="T52" fmla="+- 0 11180 11090"/>
                              <a:gd name="T53" fmla="*/ T52 w 160"/>
                              <a:gd name="T54" fmla="+- 0 -24 -5414"/>
                              <a:gd name="T55" fmla="*/ -24 h 53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60" h="5390">
                                <a:moveTo>
                                  <a:pt x="85" y="5390"/>
                                </a:moveTo>
                                <a:lnTo>
                                  <a:pt x="75" y="5390"/>
                                </a:lnTo>
                                <a:lnTo>
                                  <a:pt x="70" y="5390"/>
                                </a:lnTo>
                                <a:lnTo>
                                  <a:pt x="16" y="5359"/>
                                </a:lnTo>
                                <a:lnTo>
                                  <a:pt x="0" y="5316"/>
                                </a:lnTo>
                                <a:lnTo>
                                  <a:pt x="0" y="75"/>
                                </a:lnTo>
                                <a:lnTo>
                                  <a:pt x="27" y="20"/>
                                </a:lnTo>
                                <a:lnTo>
                                  <a:pt x="75" y="0"/>
                                </a:lnTo>
                                <a:lnTo>
                                  <a:pt x="85" y="0"/>
                                </a:lnTo>
                                <a:lnTo>
                                  <a:pt x="140" y="28"/>
                                </a:lnTo>
                                <a:lnTo>
                                  <a:pt x="160" y="75"/>
                                </a:lnTo>
                                <a:lnTo>
                                  <a:pt x="160" y="5316"/>
                                </a:lnTo>
                                <a:lnTo>
                                  <a:pt x="133" y="5371"/>
                                </a:lnTo>
                                <a:lnTo>
                                  <a:pt x="90" y="5390"/>
                                </a:lnTo>
                                <a:close/>
                              </a:path>
                            </a:pathLst>
                          </a:custGeom>
                          <a:solidFill>
                            <a:srgbClr val="000000">
                              <a:alpha val="2274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84128775" name="Picture 8"/>
                          <pic:cNvPicPr>
                            <a:picLocks/>
                          </pic:cNvPicPr>
                        </pic:nvPicPr>
                        <pic:blipFill>
                          <a:blip r:embed="rId65">
                            <a:extLst>
                              <a:ext uri="{28A0092B-C50C-407E-A947-70E740481C1C}">
                                <a14:useLocalDpi xmlns:a14="http://schemas.microsoft.com/office/drawing/2010/main" val="0"/>
                              </a:ext>
                            </a:extLst>
                          </a:blip>
                          <a:srcRect/>
                          <a:stretch>
                            <a:fillRect/>
                          </a:stretch>
                        </pic:blipFill>
                        <pic:spPr bwMode="auto">
                          <a:xfrm>
                            <a:off x="11010" y="126"/>
                            <a:ext cx="30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1291659" name="Freeform 7"/>
                        <wps:cNvSpPr>
                          <a:spLocks/>
                        </wps:cNvSpPr>
                        <wps:spPr bwMode="auto">
                          <a:xfrm>
                            <a:off x="11010" y="355"/>
                            <a:ext cx="300" cy="71"/>
                          </a:xfrm>
                          <a:custGeom>
                            <a:avLst/>
                            <a:gdLst>
                              <a:gd name="T0" fmla="+- 0 11310 11010"/>
                              <a:gd name="T1" fmla="*/ T0 w 300"/>
                              <a:gd name="T2" fmla="+- 0 356 356"/>
                              <a:gd name="T3" fmla="*/ 356 h 71"/>
                              <a:gd name="T4" fmla="+- 0 11290 11010"/>
                              <a:gd name="T5" fmla="*/ T4 w 300"/>
                              <a:gd name="T6" fmla="+- 0 356 356"/>
                              <a:gd name="T7" fmla="*/ 356 h 71"/>
                              <a:gd name="T8" fmla="+- 0 11290 11010"/>
                              <a:gd name="T9" fmla="*/ T8 w 300"/>
                              <a:gd name="T10" fmla="+- 0 406 356"/>
                              <a:gd name="T11" fmla="*/ 406 h 71"/>
                              <a:gd name="T12" fmla="+- 0 11010 11010"/>
                              <a:gd name="T13" fmla="*/ T12 w 300"/>
                              <a:gd name="T14" fmla="+- 0 406 356"/>
                              <a:gd name="T15" fmla="*/ 406 h 71"/>
                              <a:gd name="T16" fmla="+- 0 11010 11010"/>
                              <a:gd name="T17" fmla="*/ T16 w 300"/>
                              <a:gd name="T18" fmla="+- 0 426 356"/>
                              <a:gd name="T19" fmla="*/ 426 h 71"/>
                              <a:gd name="T20" fmla="+- 0 11290 11010"/>
                              <a:gd name="T21" fmla="*/ T20 w 300"/>
                              <a:gd name="T22" fmla="+- 0 426 356"/>
                              <a:gd name="T23" fmla="*/ 426 h 71"/>
                              <a:gd name="T24" fmla="+- 0 11310 11010"/>
                              <a:gd name="T25" fmla="*/ T24 w 300"/>
                              <a:gd name="T26" fmla="+- 0 426 356"/>
                              <a:gd name="T27" fmla="*/ 426 h 71"/>
                              <a:gd name="T28" fmla="+- 0 11310 11010"/>
                              <a:gd name="T29" fmla="*/ T28 w 300"/>
                              <a:gd name="T30" fmla="+- 0 406 356"/>
                              <a:gd name="T31" fmla="*/ 406 h 71"/>
                              <a:gd name="T32" fmla="+- 0 11310 11010"/>
                              <a:gd name="T33" fmla="*/ T32 w 300"/>
                              <a:gd name="T34" fmla="+- 0 356 356"/>
                              <a:gd name="T35" fmla="*/ 356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00" h="71">
                                <a:moveTo>
                                  <a:pt x="300" y="0"/>
                                </a:moveTo>
                                <a:lnTo>
                                  <a:pt x="280" y="0"/>
                                </a:lnTo>
                                <a:lnTo>
                                  <a:pt x="280" y="50"/>
                                </a:lnTo>
                                <a:lnTo>
                                  <a:pt x="0" y="50"/>
                                </a:lnTo>
                                <a:lnTo>
                                  <a:pt x="0" y="70"/>
                                </a:lnTo>
                                <a:lnTo>
                                  <a:pt x="280" y="70"/>
                                </a:lnTo>
                                <a:lnTo>
                                  <a:pt x="300" y="70"/>
                                </a:lnTo>
                                <a:lnTo>
                                  <a:pt x="300" y="50"/>
                                </a:lnTo>
                                <a:lnTo>
                                  <a:pt x="300" y="0"/>
                                </a:lnTo>
                                <a:close/>
                              </a:path>
                            </a:pathLst>
                          </a:custGeom>
                          <a:solidFill>
                            <a:srgbClr val="ECECE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20351514" name="Rectangle 6"/>
                        <wps:cNvSpPr>
                          <a:spLocks/>
                        </wps:cNvSpPr>
                        <wps:spPr bwMode="auto">
                          <a:xfrm>
                            <a:off x="740" y="-35"/>
                            <a:ext cx="10580" cy="39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086EB25" id="Group 5" o:spid="_x0000_s1026" style="position:absolute;margin-left:37pt;margin-top:-487.2pt;width:529pt;height:508.5pt;z-index:-251622400;mso-position-horizontal-relative:page" coordorigin="740,-9744" coordsize="10580,101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">
                <v:shape id="Picture 14" o:spid="_x0000_s1027" type="#_x0000_t75" style="position:absolute;left:1140;top:126;width:9870;height:3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">
                  <v:imagedata r:id="rId66" o:title=""/>
                  <v:path arrowok="t"/>
                  <o:lock v:ext="edit" aspectratio="f"/>
                </v:shape>
                <v:rect id="Rectangle 13" o:spid="_x0000_s1028" style="position:absolute;left:1140;top:406;width:9870;height: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" fillcolor="#ececec" stroked="f">
                  <v:path arrowok="t"/>
                </v:rect>
                <v:shape id="Freeform 12" o:spid="_x0000_s1029" style="position:absolute;left:1200;top:206;width:7240;height:160;visibility:visible;mso-wrap-style:square;v-text-anchor:top" coordsize="724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" path="m7165,160l75,160r-5,l16,129,,86,,75,27,20,75,,7165,r55,27l7240,75r,11l7213,141r-43,19l7165,160xe" fillcolor="black" stroked="f">
                  <v:fill opacity="14906f"/>
                  <v:path arrowok="t" o:connecttype="custom" o:connectlocs="7165,366;75,366;70,366;16,335;0,292;0,281;27,226;75,206;7165,206;7220,233;7240,281;7240,292;7213,347;7170,366" o:connectangles="0,0,0,0,0,0,0,0,0,0,0,0,0,0"/>
                </v:shape>
                <v:shape id="Picture 11" o:spid="_x0000_s1030" type="#_x0000_t75" style="position:absolute;left:11010;top:-9744;width:300;height:98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">
                  <v:imagedata r:id="rId67" o:title=""/>
                  <v:path arrowok="t"/>
                  <o:lock v:ext="edit" aspectratio="f"/>
                </v:shape>
                <v:rect id="Rectangle 10" o:spid="_x0000_s1031" style="position:absolute;left:11290;top:-9744;width:20;height:98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" fillcolor="#ececec" stroked="f">
                  <v:path arrowok="t"/>
                </v:rect>
                <v:shape id="Freeform 9" o:spid="_x0000_s1032" style="position:absolute;left:11090;top:-5414;width:160;height:5390;visibility:visible;mso-wrap-style:square;v-text-anchor:top" coordsize="160,53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" path="m85,5390r-10,l70,5390,16,5359,,5316,,75,27,20,75,,85,r55,28l160,75r,5241l133,5371r-43,19l85,5390xe" fillcolor="black" stroked="f">
                  <v:fill opacity="14906f"/>
                  <v:path arrowok="t" o:connecttype="custom" o:connectlocs="85,-24;75,-24;70,-24;16,-55;0,-98;0,-5339;27,-5394;75,-5414;85,-5414;140,-5386;160,-5339;160,-98;133,-43;90,-24" o:connectangles="0,0,0,0,0,0,0,0,0,0,0,0,0,0"/>
                </v:shape>
                <v:shape id="Picture 8" o:spid="_x0000_s1033" type="#_x0000_t75" style="position:absolute;left:11010;top:126;width:300;height:3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">
                  <v:imagedata r:id="rId68" o:title=""/>
                  <v:path arrowok="t"/>
                  <o:lock v:ext="edit" aspectratio="f"/>
                </v:shape>
                <v:shape id="Freeform 7" o:spid="_x0000_s1034" style="position:absolute;left:11010;top:355;width:300;height:71;visibility:visible;mso-wrap-style:square;v-text-anchor:top" coordsize="300,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" path="m300,l280,r,50l,50,,70r280,l300,70r,-20l300,xe" fillcolor="#ececec" stroked="f">
                  <v:path arrowok="t" o:connecttype="custom" o:connectlocs="300,356;280,356;280,406;0,406;0,426;280,426;300,426;300,406;300,356" o:connectangles="0,0,0,0,0,0,0,0,0"/>
                </v:shape>
                <v:rect id="Rectangle 6" o:spid="_x0000_s1035" style="position:absolute;left:740;top:-35;width:10580;height:3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" fillcolor="#f6f6f6" stroked="f">
                  <v:path arrowok="t"/>
                </v:rect>
                <w10:wrap anchorx="page"/>
              </v:group>
            </w:pict>
          </mc:Fallback>
        </mc:AlternateContent>
      </w:r>
      <w:r>
        <w:rPr>
          <w:noProof/>
        </w:rPr>
        <mc:AlternateContent>
          <mc:Choice Requires="wps">
            <w:drawing>
              <wp:anchor distT="0" distB="0" distL="114300" distR="114300" simplePos="0" relativeHeight="251673600" behindDoc="0" locked="0" layoutInCell="1" allowOverlap="1" wp14:anchorId="7614093A" wp14:editId="79B2DE4B">
                <wp:simplePos x="0" y="0"/>
                <wp:positionH relativeFrom="page">
                  <wp:posOffset>723900</wp:posOffset>
                </wp:positionH>
                <wp:positionV relativeFrom="paragraph">
                  <wp:posOffset>-6187440</wp:posOffset>
                </wp:positionV>
                <wp:extent cx="6280150" cy="6286500"/>
                <wp:effectExtent l="0" t="0" r="0" b="0"/>
                <wp:wrapNone/>
                <wp:docPr id="208065745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80150" cy="6286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7" w:type="dxa"/>
                              <w:tblLayout w:type="fixed"/>
                              <w:tblCellMar>
                                <w:left w:w="0" w:type="dxa"/>
                                <w:right w:w="0" w:type="dxa"/>
                              </w:tblCellMar>
                              <w:tblLook w:val="01E0" w:firstRow="1" w:lastRow="1" w:firstColumn="1" w:lastColumn="1" w:noHBand="0" w:noVBand="0"/>
                            </w:tblPr>
                            <w:tblGrid>
                              <w:gridCol w:w="3453"/>
                              <w:gridCol w:w="505"/>
                              <w:gridCol w:w="925"/>
                              <w:gridCol w:w="673"/>
                              <w:gridCol w:w="589"/>
                              <w:gridCol w:w="2017"/>
                              <w:gridCol w:w="589"/>
                              <w:gridCol w:w="1009"/>
                              <w:gridCol w:w="127"/>
                            </w:tblGrid>
                            <w:tr w:rsidR="0099680A" w14:paraId="19C0CF5B" w14:textId="77777777">
                              <w:trPr>
                                <w:trHeight w:val="334"/>
                              </w:trPr>
                              <w:tc>
                                <w:tcPr>
                                  <w:tcW w:w="3453" w:type="dxa"/>
                                </w:tcPr>
                                <w:p w14:paraId="58E7070A" w14:textId="77777777" w:rsidR="0099680A" w:rsidRDefault="0099680A">
                                  <w:pPr>
                                    <w:spacing w:line="152" w:lineRule="exact"/>
                                    <w:ind w:left="49"/>
                                    <w:rPr>
                                      <w:sz w:val="14"/>
                                    </w:rPr>
                                  </w:pPr>
                                  <w:r>
                                    <w:rPr>
                                      <w:color w:val="202020"/>
                                      <w:sz w:val="14"/>
                                    </w:rPr>
                                    <w:t>Epoch 24/50</w:t>
                                  </w:r>
                                </w:p>
                                <w:p w14:paraId="3205E06D" w14:textId="77777777" w:rsidR="0099680A" w:rsidRDefault="0099680A">
                                  <w:pPr>
                                    <w:spacing w:before="11" w:line="151" w:lineRule="exact"/>
                                    <w:ind w:left="49"/>
                                    <w:rPr>
                                      <w:sz w:val="14"/>
                                    </w:rPr>
                                  </w:pPr>
                                  <w:r>
                                    <w:rPr>
                                      <w:color w:val="202020"/>
                                      <w:sz w:val="14"/>
                                    </w:rPr>
                                    <w:t>497/497 [==============================]</w:t>
                                  </w:r>
                                </w:p>
                              </w:tc>
                              <w:tc>
                                <w:tcPr>
                                  <w:tcW w:w="505" w:type="dxa"/>
                                </w:tcPr>
                                <w:p w14:paraId="267F8E9D" w14:textId="77777777" w:rsidR="0099680A" w:rsidRDefault="0099680A">
                                  <w:pPr>
                                    <w:spacing w:before="4"/>
                                    <w:rPr>
                                      <w:sz w:val="14"/>
                                    </w:rPr>
                                  </w:pPr>
                                </w:p>
                                <w:p w14:paraId="068EEEC9" w14:textId="77777777" w:rsidR="0099680A" w:rsidRDefault="0099680A">
                                  <w:pPr>
                                    <w:spacing w:before="1" w:line="151" w:lineRule="exact"/>
                                    <w:ind w:left="21" w:right="22"/>
                                    <w:jc w:val="center"/>
                                    <w:rPr>
                                      <w:sz w:val="14"/>
                                    </w:rPr>
                                  </w:pPr>
                                  <w:r>
                                    <w:rPr>
                                      <w:color w:val="202020"/>
                                      <w:sz w:val="14"/>
                                    </w:rPr>
                                    <w:t>- 87s</w:t>
                                  </w:r>
                                </w:p>
                              </w:tc>
                              <w:tc>
                                <w:tcPr>
                                  <w:tcW w:w="925" w:type="dxa"/>
                                </w:tcPr>
                                <w:p w14:paraId="346B4F04" w14:textId="77777777" w:rsidR="0099680A" w:rsidRDefault="0099680A">
                                  <w:pPr>
                                    <w:spacing w:before="4"/>
                                    <w:rPr>
                                      <w:sz w:val="14"/>
                                    </w:rPr>
                                  </w:pPr>
                                </w:p>
                                <w:p w14:paraId="13C3168F" w14:textId="77777777" w:rsidR="0099680A" w:rsidRDefault="0099680A">
                                  <w:pPr>
                                    <w:spacing w:before="1" w:line="151" w:lineRule="exact"/>
                                    <w:ind w:left="21" w:right="22"/>
                                    <w:jc w:val="center"/>
                                    <w:rPr>
                                      <w:sz w:val="14"/>
                                    </w:rPr>
                                  </w:pPr>
                                  <w:r>
                                    <w:rPr>
                                      <w:color w:val="202020"/>
                                      <w:sz w:val="14"/>
                                    </w:rPr>
                                    <w:t>175ms/step</w:t>
                                  </w:r>
                                </w:p>
                              </w:tc>
                              <w:tc>
                                <w:tcPr>
                                  <w:tcW w:w="673" w:type="dxa"/>
                                </w:tcPr>
                                <w:p w14:paraId="3E453814" w14:textId="77777777" w:rsidR="0099680A" w:rsidRDefault="0099680A">
                                  <w:pPr>
                                    <w:spacing w:before="4"/>
                                    <w:rPr>
                                      <w:sz w:val="14"/>
                                    </w:rPr>
                                  </w:pPr>
                                </w:p>
                                <w:p w14:paraId="00851FBA" w14:textId="77777777" w:rsidR="0099680A" w:rsidRDefault="0099680A">
                                  <w:pPr>
                                    <w:spacing w:before="1" w:line="151" w:lineRule="exact"/>
                                    <w:ind w:left="20" w:right="23"/>
                                    <w:jc w:val="center"/>
                                    <w:rPr>
                                      <w:sz w:val="14"/>
                                    </w:rPr>
                                  </w:pPr>
                                  <w:r>
                                    <w:rPr>
                                      <w:color w:val="202020"/>
                                      <w:sz w:val="14"/>
                                    </w:rPr>
                                    <w:t>- loss:</w:t>
                                  </w:r>
                                </w:p>
                              </w:tc>
                              <w:tc>
                                <w:tcPr>
                                  <w:tcW w:w="589" w:type="dxa"/>
                                </w:tcPr>
                                <w:p w14:paraId="0E1EC87D" w14:textId="77777777" w:rsidR="0099680A" w:rsidRDefault="0099680A">
                                  <w:pPr>
                                    <w:spacing w:before="4"/>
                                    <w:rPr>
                                      <w:sz w:val="14"/>
                                    </w:rPr>
                                  </w:pPr>
                                </w:p>
                                <w:p w14:paraId="4DFE1371" w14:textId="77777777" w:rsidR="0099680A" w:rsidRDefault="0099680A">
                                  <w:pPr>
                                    <w:spacing w:before="1" w:line="151" w:lineRule="exact"/>
                                    <w:ind w:left="38"/>
                                    <w:rPr>
                                      <w:sz w:val="14"/>
                                    </w:rPr>
                                  </w:pPr>
                                  <w:r>
                                    <w:rPr>
                                      <w:color w:val="202020"/>
                                      <w:sz w:val="14"/>
                                    </w:rPr>
                                    <w:t>1.7009</w:t>
                                  </w:r>
                                </w:p>
                              </w:tc>
                              <w:tc>
                                <w:tcPr>
                                  <w:tcW w:w="2017" w:type="dxa"/>
                                </w:tcPr>
                                <w:p w14:paraId="273CA597" w14:textId="77777777" w:rsidR="0099680A" w:rsidRDefault="0099680A">
                                  <w:pPr>
                                    <w:spacing w:before="4"/>
                                    <w:rPr>
                                      <w:sz w:val="14"/>
                                    </w:rPr>
                                  </w:pPr>
                                </w:p>
                                <w:p w14:paraId="5CA9513E" w14:textId="77777777" w:rsidR="0099680A" w:rsidRDefault="0099680A">
                                  <w:pPr>
                                    <w:spacing w:before="1" w:line="151" w:lineRule="exact"/>
                                    <w:ind w:right="44"/>
                                    <w:jc w:val="right"/>
                                    <w:rPr>
                                      <w:sz w:val="14"/>
                                    </w:rPr>
                                  </w:pPr>
                                  <w:r>
                                    <w:rPr>
                                      <w:color w:val="202020"/>
                                      <w:sz w:val="14"/>
                                    </w:rPr>
                                    <w:t>- categorical_accuracy:</w:t>
                                  </w:r>
                                </w:p>
                              </w:tc>
                              <w:tc>
                                <w:tcPr>
                                  <w:tcW w:w="589" w:type="dxa"/>
                                </w:tcPr>
                                <w:p w14:paraId="669EAAFC" w14:textId="77777777" w:rsidR="0099680A" w:rsidRDefault="0099680A">
                                  <w:pPr>
                                    <w:spacing w:before="4"/>
                                    <w:rPr>
                                      <w:sz w:val="14"/>
                                    </w:rPr>
                                  </w:pPr>
                                </w:p>
                                <w:p w14:paraId="7012823A" w14:textId="77777777" w:rsidR="0099680A" w:rsidRDefault="0099680A">
                                  <w:pPr>
                                    <w:spacing w:before="1" w:line="151" w:lineRule="exact"/>
                                    <w:ind w:left="18" w:right="26"/>
                                    <w:jc w:val="center"/>
                                    <w:rPr>
                                      <w:sz w:val="14"/>
                                    </w:rPr>
                                  </w:pPr>
                                  <w:r>
                                    <w:rPr>
                                      <w:color w:val="202020"/>
                                      <w:sz w:val="14"/>
                                    </w:rPr>
                                    <w:t>0.2789</w:t>
                                  </w:r>
                                </w:p>
                              </w:tc>
                              <w:tc>
                                <w:tcPr>
                                  <w:tcW w:w="1009" w:type="dxa"/>
                                </w:tcPr>
                                <w:p w14:paraId="111ACE81" w14:textId="77777777" w:rsidR="0099680A" w:rsidRDefault="0099680A">
                                  <w:pPr>
                                    <w:spacing w:before="4"/>
                                    <w:rPr>
                                      <w:sz w:val="14"/>
                                    </w:rPr>
                                  </w:pPr>
                                </w:p>
                                <w:p w14:paraId="4C70DFD6" w14:textId="77777777" w:rsidR="0099680A" w:rsidRDefault="0099680A">
                                  <w:pPr>
                                    <w:spacing w:before="1" w:line="151" w:lineRule="exact"/>
                                    <w:ind w:left="17" w:right="27"/>
                                    <w:jc w:val="center"/>
                                    <w:rPr>
                                      <w:sz w:val="14"/>
                                    </w:rPr>
                                  </w:pPr>
                                  <w:r>
                                    <w:rPr>
                                      <w:color w:val="202020"/>
                                      <w:sz w:val="14"/>
                                    </w:rPr>
                                    <w:t>- val_loss:</w:t>
                                  </w:r>
                                </w:p>
                              </w:tc>
                              <w:tc>
                                <w:tcPr>
                                  <w:tcW w:w="127" w:type="dxa"/>
                                  <w:tcBorders>
                                    <w:right w:val="single" w:sz="8" w:space="0" w:color="E7E7E7"/>
                                  </w:tcBorders>
                                </w:tcPr>
                                <w:p w14:paraId="2147FEB1" w14:textId="77777777" w:rsidR="0099680A" w:rsidRDefault="0099680A">
                                  <w:pPr>
                                    <w:spacing w:before="4"/>
                                    <w:rPr>
                                      <w:sz w:val="14"/>
                                    </w:rPr>
                                  </w:pPr>
                                </w:p>
                                <w:p w14:paraId="62029FFE" w14:textId="77777777" w:rsidR="0099680A" w:rsidRDefault="0099680A">
                                  <w:pPr>
                                    <w:spacing w:before="1" w:line="151" w:lineRule="exact"/>
                                    <w:ind w:right="-15"/>
                                    <w:jc w:val="right"/>
                                    <w:rPr>
                                      <w:sz w:val="14"/>
                                    </w:rPr>
                                  </w:pPr>
                                  <w:r>
                                    <w:rPr>
                                      <w:color w:val="202020"/>
                                      <w:sz w:val="14"/>
                                    </w:rPr>
                                    <w:t>1</w:t>
                                  </w:r>
                                </w:p>
                              </w:tc>
                            </w:tr>
                            <w:tr w:rsidR="0099680A" w14:paraId="7CB91C10" w14:textId="77777777">
                              <w:trPr>
                                <w:trHeight w:val="344"/>
                              </w:trPr>
                              <w:tc>
                                <w:tcPr>
                                  <w:tcW w:w="3453" w:type="dxa"/>
                                </w:tcPr>
                                <w:p w14:paraId="14DFA81C" w14:textId="77777777" w:rsidR="0099680A" w:rsidRDefault="0099680A">
                                  <w:pPr>
                                    <w:spacing w:before="9"/>
                                    <w:ind w:left="49"/>
                                    <w:rPr>
                                      <w:sz w:val="14"/>
                                    </w:rPr>
                                  </w:pPr>
                                  <w:r>
                                    <w:rPr>
                                      <w:color w:val="202020"/>
                                      <w:sz w:val="14"/>
                                    </w:rPr>
                                    <w:t>Epoch 25/50</w:t>
                                  </w:r>
                                </w:p>
                                <w:p w14:paraId="6340E9AD" w14:textId="77777777" w:rsidR="0099680A" w:rsidRDefault="0099680A">
                                  <w:pPr>
                                    <w:spacing w:before="11" w:line="146" w:lineRule="exact"/>
                                    <w:ind w:left="49"/>
                                    <w:rPr>
                                      <w:sz w:val="14"/>
                                    </w:rPr>
                                  </w:pPr>
                                  <w:r>
                                    <w:rPr>
                                      <w:color w:val="202020"/>
                                      <w:sz w:val="14"/>
                                    </w:rPr>
                                    <w:t>497/497 [==============================]</w:t>
                                  </w:r>
                                </w:p>
                              </w:tc>
                              <w:tc>
                                <w:tcPr>
                                  <w:tcW w:w="505" w:type="dxa"/>
                                </w:tcPr>
                                <w:p w14:paraId="4C5171D5" w14:textId="77777777" w:rsidR="0099680A" w:rsidRDefault="0099680A">
                                  <w:pPr>
                                    <w:spacing w:before="9"/>
                                    <w:rPr>
                                      <w:sz w:val="15"/>
                                    </w:rPr>
                                  </w:pPr>
                                </w:p>
                                <w:p w14:paraId="6B88C601" w14:textId="77777777" w:rsidR="0099680A" w:rsidRDefault="0099680A">
                                  <w:pPr>
                                    <w:spacing w:line="146" w:lineRule="exact"/>
                                    <w:ind w:left="21" w:right="22"/>
                                    <w:jc w:val="center"/>
                                    <w:rPr>
                                      <w:sz w:val="14"/>
                                    </w:rPr>
                                  </w:pPr>
                                  <w:r>
                                    <w:rPr>
                                      <w:color w:val="202020"/>
                                      <w:sz w:val="14"/>
                                    </w:rPr>
                                    <w:t>- 87s</w:t>
                                  </w:r>
                                </w:p>
                              </w:tc>
                              <w:tc>
                                <w:tcPr>
                                  <w:tcW w:w="925" w:type="dxa"/>
                                </w:tcPr>
                                <w:p w14:paraId="7920F518" w14:textId="77777777" w:rsidR="0099680A" w:rsidRDefault="0099680A">
                                  <w:pPr>
                                    <w:spacing w:before="9"/>
                                    <w:rPr>
                                      <w:sz w:val="15"/>
                                    </w:rPr>
                                  </w:pPr>
                                </w:p>
                                <w:p w14:paraId="006786BE" w14:textId="77777777" w:rsidR="0099680A" w:rsidRDefault="0099680A">
                                  <w:pPr>
                                    <w:spacing w:line="146" w:lineRule="exact"/>
                                    <w:ind w:left="21" w:right="22"/>
                                    <w:jc w:val="center"/>
                                    <w:rPr>
                                      <w:sz w:val="14"/>
                                    </w:rPr>
                                  </w:pPr>
                                  <w:r>
                                    <w:rPr>
                                      <w:color w:val="202020"/>
                                      <w:sz w:val="14"/>
                                    </w:rPr>
                                    <w:t>175ms/step</w:t>
                                  </w:r>
                                </w:p>
                              </w:tc>
                              <w:tc>
                                <w:tcPr>
                                  <w:tcW w:w="673" w:type="dxa"/>
                                </w:tcPr>
                                <w:p w14:paraId="1EA8E597" w14:textId="77777777" w:rsidR="0099680A" w:rsidRDefault="0099680A">
                                  <w:pPr>
                                    <w:spacing w:before="9"/>
                                    <w:rPr>
                                      <w:sz w:val="15"/>
                                    </w:rPr>
                                  </w:pPr>
                                </w:p>
                                <w:p w14:paraId="507C9F08" w14:textId="77777777" w:rsidR="0099680A" w:rsidRDefault="0099680A">
                                  <w:pPr>
                                    <w:spacing w:line="146" w:lineRule="exact"/>
                                    <w:ind w:left="20" w:right="23"/>
                                    <w:jc w:val="center"/>
                                    <w:rPr>
                                      <w:sz w:val="14"/>
                                    </w:rPr>
                                  </w:pPr>
                                  <w:r>
                                    <w:rPr>
                                      <w:color w:val="202020"/>
                                      <w:sz w:val="14"/>
                                    </w:rPr>
                                    <w:t>- loss:</w:t>
                                  </w:r>
                                </w:p>
                              </w:tc>
                              <w:tc>
                                <w:tcPr>
                                  <w:tcW w:w="589" w:type="dxa"/>
                                </w:tcPr>
                                <w:p w14:paraId="57EDE194" w14:textId="77777777" w:rsidR="0099680A" w:rsidRDefault="0099680A">
                                  <w:pPr>
                                    <w:spacing w:before="9"/>
                                    <w:rPr>
                                      <w:sz w:val="15"/>
                                    </w:rPr>
                                  </w:pPr>
                                </w:p>
                                <w:p w14:paraId="5BF3C547" w14:textId="77777777" w:rsidR="0099680A" w:rsidRDefault="0099680A">
                                  <w:pPr>
                                    <w:spacing w:line="146" w:lineRule="exact"/>
                                    <w:ind w:left="38"/>
                                    <w:rPr>
                                      <w:sz w:val="14"/>
                                    </w:rPr>
                                  </w:pPr>
                                  <w:r>
                                    <w:rPr>
                                      <w:color w:val="202020"/>
                                      <w:sz w:val="14"/>
                                    </w:rPr>
                                    <w:t>1.6924</w:t>
                                  </w:r>
                                </w:p>
                              </w:tc>
                              <w:tc>
                                <w:tcPr>
                                  <w:tcW w:w="2017" w:type="dxa"/>
                                </w:tcPr>
                                <w:p w14:paraId="31E41ED1" w14:textId="77777777" w:rsidR="0099680A" w:rsidRDefault="0099680A">
                                  <w:pPr>
                                    <w:spacing w:before="9"/>
                                    <w:rPr>
                                      <w:sz w:val="15"/>
                                    </w:rPr>
                                  </w:pPr>
                                </w:p>
                                <w:p w14:paraId="177F1298" w14:textId="77777777" w:rsidR="0099680A" w:rsidRDefault="0099680A">
                                  <w:pPr>
                                    <w:spacing w:line="146" w:lineRule="exact"/>
                                    <w:ind w:right="44"/>
                                    <w:jc w:val="right"/>
                                    <w:rPr>
                                      <w:sz w:val="14"/>
                                    </w:rPr>
                                  </w:pPr>
                                  <w:r>
                                    <w:rPr>
                                      <w:color w:val="202020"/>
                                      <w:sz w:val="14"/>
                                    </w:rPr>
                                    <w:t>- categorical_accuracy:</w:t>
                                  </w:r>
                                </w:p>
                              </w:tc>
                              <w:tc>
                                <w:tcPr>
                                  <w:tcW w:w="589" w:type="dxa"/>
                                </w:tcPr>
                                <w:p w14:paraId="00F8FC75" w14:textId="77777777" w:rsidR="0099680A" w:rsidRDefault="0099680A">
                                  <w:pPr>
                                    <w:spacing w:before="9"/>
                                    <w:rPr>
                                      <w:sz w:val="15"/>
                                    </w:rPr>
                                  </w:pPr>
                                </w:p>
                                <w:p w14:paraId="6AF9C08F" w14:textId="77777777" w:rsidR="0099680A" w:rsidRDefault="0099680A">
                                  <w:pPr>
                                    <w:spacing w:line="146" w:lineRule="exact"/>
                                    <w:ind w:left="18" w:right="26"/>
                                    <w:jc w:val="center"/>
                                    <w:rPr>
                                      <w:sz w:val="14"/>
                                    </w:rPr>
                                  </w:pPr>
                                  <w:r>
                                    <w:rPr>
                                      <w:color w:val="202020"/>
                                      <w:sz w:val="14"/>
                                    </w:rPr>
                                    <w:t>0.2875</w:t>
                                  </w:r>
                                </w:p>
                              </w:tc>
                              <w:tc>
                                <w:tcPr>
                                  <w:tcW w:w="1009" w:type="dxa"/>
                                </w:tcPr>
                                <w:p w14:paraId="0A5D26AA" w14:textId="77777777" w:rsidR="0099680A" w:rsidRDefault="0099680A">
                                  <w:pPr>
                                    <w:spacing w:before="9"/>
                                    <w:rPr>
                                      <w:sz w:val="15"/>
                                    </w:rPr>
                                  </w:pPr>
                                </w:p>
                                <w:p w14:paraId="32A0F863" w14:textId="77777777" w:rsidR="0099680A" w:rsidRDefault="0099680A">
                                  <w:pPr>
                                    <w:spacing w:line="146" w:lineRule="exact"/>
                                    <w:ind w:left="17" w:right="27"/>
                                    <w:jc w:val="center"/>
                                    <w:rPr>
                                      <w:sz w:val="14"/>
                                    </w:rPr>
                                  </w:pPr>
                                  <w:r>
                                    <w:rPr>
                                      <w:color w:val="202020"/>
                                      <w:sz w:val="14"/>
                                    </w:rPr>
                                    <w:t>- val_loss:</w:t>
                                  </w:r>
                                </w:p>
                              </w:tc>
                              <w:tc>
                                <w:tcPr>
                                  <w:tcW w:w="127" w:type="dxa"/>
                                  <w:tcBorders>
                                    <w:right w:val="single" w:sz="8" w:space="0" w:color="E7E7E7"/>
                                  </w:tcBorders>
                                </w:tcPr>
                                <w:p w14:paraId="6465C362" w14:textId="77777777" w:rsidR="0099680A" w:rsidRDefault="0099680A">
                                  <w:pPr>
                                    <w:spacing w:before="9"/>
                                    <w:rPr>
                                      <w:sz w:val="15"/>
                                    </w:rPr>
                                  </w:pPr>
                                </w:p>
                                <w:p w14:paraId="2F056324" w14:textId="77777777" w:rsidR="0099680A" w:rsidRDefault="0099680A">
                                  <w:pPr>
                                    <w:spacing w:line="146" w:lineRule="exact"/>
                                    <w:ind w:right="-15"/>
                                    <w:jc w:val="right"/>
                                    <w:rPr>
                                      <w:sz w:val="14"/>
                                    </w:rPr>
                                  </w:pPr>
                                  <w:r>
                                    <w:rPr>
                                      <w:color w:val="202020"/>
                                      <w:sz w:val="14"/>
                                    </w:rPr>
                                    <w:t>1</w:t>
                                  </w:r>
                                </w:p>
                              </w:tc>
                            </w:tr>
                            <w:tr w:rsidR="0099680A" w14:paraId="5FE0AECF" w14:textId="77777777">
                              <w:trPr>
                                <w:trHeight w:val="174"/>
                              </w:trPr>
                              <w:tc>
                                <w:tcPr>
                                  <w:tcW w:w="3453" w:type="dxa"/>
                                </w:tcPr>
                                <w:p w14:paraId="647696A9" w14:textId="77777777" w:rsidR="0099680A" w:rsidRDefault="0099680A">
                                  <w:pPr>
                                    <w:spacing w:before="4" w:line="151" w:lineRule="exact"/>
                                    <w:ind w:left="49"/>
                                    <w:rPr>
                                      <w:sz w:val="14"/>
                                    </w:rPr>
                                  </w:pPr>
                                  <w:r>
                                    <w:rPr>
                                      <w:color w:val="202020"/>
                                      <w:sz w:val="14"/>
                                    </w:rPr>
                                    <w:t>Epoch 26/50</w:t>
                                  </w:r>
                                </w:p>
                              </w:tc>
                              <w:tc>
                                <w:tcPr>
                                  <w:tcW w:w="505" w:type="dxa"/>
                                </w:tcPr>
                                <w:p w14:paraId="347EAD2F" w14:textId="77777777" w:rsidR="0099680A" w:rsidRDefault="0099680A">
                                  <w:pPr>
                                    <w:rPr>
                                      <w:rFonts w:ascii="Times New Roman"/>
                                      <w:sz w:val="10"/>
                                    </w:rPr>
                                  </w:pPr>
                                </w:p>
                              </w:tc>
                              <w:tc>
                                <w:tcPr>
                                  <w:tcW w:w="925" w:type="dxa"/>
                                </w:tcPr>
                                <w:p w14:paraId="7AC6AB1A" w14:textId="77777777" w:rsidR="0099680A" w:rsidRDefault="0099680A">
                                  <w:pPr>
                                    <w:rPr>
                                      <w:rFonts w:ascii="Times New Roman"/>
                                      <w:sz w:val="10"/>
                                    </w:rPr>
                                  </w:pPr>
                                </w:p>
                              </w:tc>
                              <w:tc>
                                <w:tcPr>
                                  <w:tcW w:w="673" w:type="dxa"/>
                                </w:tcPr>
                                <w:p w14:paraId="329F0C24" w14:textId="77777777" w:rsidR="0099680A" w:rsidRDefault="0099680A">
                                  <w:pPr>
                                    <w:rPr>
                                      <w:rFonts w:ascii="Times New Roman"/>
                                      <w:sz w:val="10"/>
                                    </w:rPr>
                                  </w:pPr>
                                </w:p>
                              </w:tc>
                              <w:tc>
                                <w:tcPr>
                                  <w:tcW w:w="589" w:type="dxa"/>
                                </w:tcPr>
                                <w:p w14:paraId="1AA1991F" w14:textId="77777777" w:rsidR="0099680A" w:rsidRDefault="0099680A">
                                  <w:pPr>
                                    <w:rPr>
                                      <w:rFonts w:ascii="Times New Roman"/>
                                      <w:sz w:val="10"/>
                                    </w:rPr>
                                  </w:pPr>
                                </w:p>
                              </w:tc>
                              <w:tc>
                                <w:tcPr>
                                  <w:tcW w:w="2017" w:type="dxa"/>
                                </w:tcPr>
                                <w:p w14:paraId="447BFE26" w14:textId="77777777" w:rsidR="0099680A" w:rsidRDefault="0099680A">
                                  <w:pPr>
                                    <w:rPr>
                                      <w:rFonts w:ascii="Times New Roman"/>
                                      <w:sz w:val="10"/>
                                    </w:rPr>
                                  </w:pPr>
                                </w:p>
                              </w:tc>
                              <w:tc>
                                <w:tcPr>
                                  <w:tcW w:w="589" w:type="dxa"/>
                                </w:tcPr>
                                <w:p w14:paraId="63D1C102" w14:textId="77777777" w:rsidR="0099680A" w:rsidRDefault="0099680A">
                                  <w:pPr>
                                    <w:rPr>
                                      <w:rFonts w:ascii="Times New Roman"/>
                                      <w:sz w:val="10"/>
                                    </w:rPr>
                                  </w:pPr>
                                </w:p>
                              </w:tc>
                              <w:tc>
                                <w:tcPr>
                                  <w:tcW w:w="1009" w:type="dxa"/>
                                </w:tcPr>
                                <w:p w14:paraId="00E65554" w14:textId="77777777" w:rsidR="0099680A" w:rsidRDefault="0099680A">
                                  <w:pPr>
                                    <w:rPr>
                                      <w:rFonts w:ascii="Times New Roman"/>
                                      <w:sz w:val="10"/>
                                    </w:rPr>
                                  </w:pPr>
                                </w:p>
                              </w:tc>
                              <w:tc>
                                <w:tcPr>
                                  <w:tcW w:w="127" w:type="dxa"/>
                                  <w:tcBorders>
                                    <w:right w:val="single" w:sz="8" w:space="0" w:color="E7E7E7"/>
                                  </w:tcBorders>
                                </w:tcPr>
                                <w:p w14:paraId="1F6424B3" w14:textId="77777777" w:rsidR="0099680A" w:rsidRDefault="0099680A">
                                  <w:pPr>
                                    <w:rPr>
                                      <w:rFonts w:ascii="Times New Roman"/>
                                      <w:sz w:val="10"/>
                                    </w:rPr>
                                  </w:pPr>
                                </w:p>
                              </w:tc>
                            </w:tr>
                            <w:tr w:rsidR="0099680A" w14:paraId="1CECA371" w14:textId="77777777">
                              <w:trPr>
                                <w:trHeight w:val="174"/>
                              </w:trPr>
                              <w:tc>
                                <w:tcPr>
                                  <w:tcW w:w="3453" w:type="dxa"/>
                                </w:tcPr>
                                <w:p w14:paraId="499F20FD" w14:textId="77777777" w:rsidR="0099680A" w:rsidRDefault="0099680A">
                                  <w:pPr>
                                    <w:spacing w:before="9" w:line="146" w:lineRule="exact"/>
                                    <w:ind w:left="49"/>
                                    <w:rPr>
                                      <w:sz w:val="14"/>
                                    </w:rPr>
                                  </w:pPr>
                                  <w:r>
                                    <w:rPr>
                                      <w:color w:val="202020"/>
                                      <w:sz w:val="14"/>
                                    </w:rPr>
                                    <w:t>497/497 [==============================]</w:t>
                                  </w:r>
                                </w:p>
                              </w:tc>
                              <w:tc>
                                <w:tcPr>
                                  <w:tcW w:w="505" w:type="dxa"/>
                                </w:tcPr>
                                <w:p w14:paraId="78C16DB6" w14:textId="77777777" w:rsidR="0099680A" w:rsidRDefault="0099680A">
                                  <w:pPr>
                                    <w:spacing w:before="9" w:line="146" w:lineRule="exact"/>
                                    <w:ind w:left="21" w:right="22"/>
                                    <w:jc w:val="center"/>
                                    <w:rPr>
                                      <w:sz w:val="14"/>
                                    </w:rPr>
                                  </w:pPr>
                                  <w:r>
                                    <w:rPr>
                                      <w:color w:val="202020"/>
                                      <w:sz w:val="14"/>
                                    </w:rPr>
                                    <w:t>- 87s</w:t>
                                  </w:r>
                                </w:p>
                              </w:tc>
                              <w:tc>
                                <w:tcPr>
                                  <w:tcW w:w="925" w:type="dxa"/>
                                </w:tcPr>
                                <w:p w14:paraId="2F9ADD39" w14:textId="77777777" w:rsidR="0099680A" w:rsidRDefault="0099680A">
                                  <w:pPr>
                                    <w:spacing w:before="9" w:line="146" w:lineRule="exact"/>
                                    <w:ind w:left="21" w:right="22"/>
                                    <w:jc w:val="center"/>
                                    <w:rPr>
                                      <w:sz w:val="14"/>
                                    </w:rPr>
                                  </w:pPr>
                                  <w:r>
                                    <w:rPr>
                                      <w:color w:val="202020"/>
                                      <w:sz w:val="14"/>
                                    </w:rPr>
                                    <w:t>174ms/step</w:t>
                                  </w:r>
                                </w:p>
                              </w:tc>
                              <w:tc>
                                <w:tcPr>
                                  <w:tcW w:w="673" w:type="dxa"/>
                                </w:tcPr>
                                <w:p w14:paraId="6325A228" w14:textId="77777777" w:rsidR="0099680A" w:rsidRDefault="0099680A">
                                  <w:pPr>
                                    <w:spacing w:before="9" w:line="146" w:lineRule="exact"/>
                                    <w:ind w:left="20" w:right="23"/>
                                    <w:jc w:val="center"/>
                                    <w:rPr>
                                      <w:sz w:val="14"/>
                                    </w:rPr>
                                  </w:pPr>
                                  <w:r>
                                    <w:rPr>
                                      <w:color w:val="202020"/>
                                      <w:sz w:val="14"/>
                                    </w:rPr>
                                    <w:t>- loss:</w:t>
                                  </w:r>
                                </w:p>
                              </w:tc>
                              <w:tc>
                                <w:tcPr>
                                  <w:tcW w:w="589" w:type="dxa"/>
                                </w:tcPr>
                                <w:p w14:paraId="35CAB931" w14:textId="77777777" w:rsidR="0099680A" w:rsidRDefault="0099680A">
                                  <w:pPr>
                                    <w:spacing w:before="9" w:line="146" w:lineRule="exact"/>
                                    <w:ind w:left="38"/>
                                    <w:rPr>
                                      <w:sz w:val="14"/>
                                    </w:rPr>
                                  </w:pPr>
                                  <w:r>
                                    <w:rPr>
                                      <w:color w:val="202020"/>
                                      <w:sz w:val="14"/>
                                    </w:rPr>
                                    <w:t>1.6841</w:t>
                                  </w:r>
                                </w:p>
                              </w:tc>
                              <w:tc>
                                <w:tcPr>
                                  <w:tcW w:w="2017" w:type="dxa"/>
                                </w:tcPr>
                                <w:p w14:paraId="3D2F4C6A" w14:textId="77777777" w:rsidR="0099680A" w:rsidRDefault="0099680A">
                                  <w:pPr>
                                    <w:spacing w:before="9" w:line="146" w:lineRule="exact"/>
                                    <w:ind w:right="44"/>
                                    <w:jc w:val="right"/>
                                    <w:rPr>
                                      <w:sz w:val="14"/>
                                    </w:rPr>
                                  </w:pPr>
                                  <w:r>
                                    <w:rPr>
                                      <w:color w:val="202020"/>
                                      <w:sz w:val="14"/>
                                    </w:rPr>
                                    <w:t>- categorical_accuracy:</w:t>
                                  </w:r>
                                </w:p>
                              </w:tc>
                              <w:tc>
                                <w:tcPr>
                                  <w:tcW w:w="589" w:type="dxa"/>
                                </w:tcPr>
                                <w:p w14:paraId="5A936083" w14:textId="77777777" w:rsidR="0099680A" w:rsidRDefault="0099680A">
                                  <w:pPr>
                                    <w:spacing w:before="9" w:line="146" w:lineRule="exact"/>
                                    <w:ind w:left="18" w:right="26"/>
                                    <w:jc w:val="center"/>
                                    <w:rPr>
                                      <w:sz w:val="14"/>
                                    </w:rPr>
                                  </w:pPr>
                                  <w:r>
                                    <w:rPr>
                                      <w:color w:val="202020"/>
                                      <w:sz w:val="14"/>
                                    </w:rPr>
                                    <w:t>0.2926</w:t>
                                  </w:r>
                                </w:p>
                              </w:tc>
                              <w:tc>
                                <w:tcPr>
                                  <w:tcW w:w="1009" w:type="dxa"/>
                                </w:tcPr>
                                <w:p w14:paraId="62EA71E8" w14:textId="77777777" w:rsidR="0099680A" w:rsidRDefault="0099680A">
                                  <w:pPr>
                                    <w:spacing w:before="9" w:line="146" w:lineRule="exact"/>
                                    <w:ind w:left="17" w:right="27"/>
                                    <w:jc w:val="center"/>
                                    <w:rPr>
                                      <w:sz w:val="14"/>
                                    </w:rPr>
                                  </w:pPr>
                                  <w:r>
                                    <w:rPr>
                                      <w:color w:val="202020"/>
                                      <w:sz w:val="14"/>
                                    </w:rPr>
                                    <w:t>- val_loss:</w:t>
                                  </w:r>
                                </w:p>
                              </w:tc>
                              <w:tc>
                                <w:tcPr>
                                  <w:tcW w:w="127" w:type="dxa"/>
                                  <w:tcBorders>
                                    <w:right w:val="single" w:sz="8" w:space="0" w:color="E7E7E7"/>
                                  </w:tcBorders>
                                </w:tcPr>
                                <w:p w14:paraId="5720B5D5" w14:textId="77777777" w:rsidR="0099680A" w:rsidRDefault="0099680A">
                                  <w:pPr>
                                    <w:spacing w:before="9" w:line="146" w:lineRule="exact"/>
                                    <w:ind w:right="-15"/>
                                    <w:jc w:val="right"/>
                                    <w:rPr>
                                      <w:sz w:val="14"/>
                                    </w:rPr>
                                  </w:pPr>
                                  <w:r>
                                    <w:rPr>
                                      <w:color w:val="202020"/>
                                      <w:sz w:val="14"/>
                                    </w:rPr>
                                    <w:t>1</w:t>
                                  </w:r>
                                </w:p>
                              </w:tc>
                            </w:tr>
                            <w:tr w:rsidR="0099680A" w14:paraId="40553DD3" w14:textId="77777777">
                              <w:trPr>
                                <w:trHeight w:val="344"/>
                              </w:trPr>
                              <w:tc>
                                <w:tcPr>
                                  <w:tcW w:w="3453" w:type="dxa"/>
                                </w:tcPr>
                                <w:p w14:paraId="3D46F194" w14:textId="77777777" w:rsidR="0099680A" w:rsidRDefault="0099680A">
                                  <w:pPr>
                                    <w:spacing w:before="4"/>
                                    <w:ind w:left="49"/>
                                    <w:rPr>
                                      <w:sz w:val="14"/>
                                    </w:rPr>
                                  </w:pPr>
                                  <w:r>
                                    <w:rPr>
                                      <w:color w:val="202020"/>
                                      <w:sz w:val="14"/>
                                    </w:rPr>
                                    <w:t>Epoch 27/50</w:t>
                                  </w:r>
                                </w:p>
                                <w:p w14:paraId="65AE9833" w14:textId="77777777" w:rsidR="0099680A" w:rsidRDefault="0099680A">
                                  <w:pPr>
                                    <w:spacing w:before="11" w:line="151" w:lineRule="exact"/>
                                    <w:ind w:left="49"/>
                                    <w:rPr>
                                      <w:sz w:val="14"/>
                                    </w:rPr>
                                  </w:pPr>
                                  <w:r>
                                    <w:rPr>
                                      <w:color w:val="202020"/>
                                      <w:sz w:val="14"/>
                                    </w:rPr>
                                    <w:t>497/497 [==============================]</w:t>
                                  </w:r>
                                </w:p>
                              </w:tc>
                              <w:tc>
                                <w:tcPr>
                                  <w:tcW w:w="505" w:type="dxa"/>
                                </w:tcPr>
                                <w:p w14:paraId="7611C9C5" w14:textId="77777777" w:rsidR="0099680A" w:rsidRDefault="0099680A">
                                  <w:pPr>
                                    <w:spacing w:before="4"/>
                                    <w:rPr>
                                      <w:sz w:val="15"/>
                                    </w:rPr>
                                  </w:pPr>
                                </w:p>
                                <w:p w14:paraId="23768454" w14:textId="77777777" w:rsidR="0099680A" w:rsidRDefault="0099680A">
                                  <w:pPr>
                                    <w:spacing w:line="151" w:lineRule="exact"/>
                                    <w:ind w:left="21" w:right="22"/>
                                    <w:jc w:val="center"/>
                                    <w:rPr>
                                      <w:sz w:val="14"/>
                                    </w:rPr>
                                  </w:pPr>
                                  <w:r>
                                    <w:rPr>
                                      <w:color w:val="202020"/>
                                      <w:sz w:val="14"/>
                                    </w:rPr>
                                    <w:t>- 87s</w:t>
                                  </w:r>
                                </w:p>
                              </w:tc>
                              <w:tc>
                                <w:tcPr>
                                  <w:tcW w:w="925" w:type="dxa"/>
                                </w:tcPr>
                                <w:p w14:paraId="14BF4470" w14:textId="77777777" w:rsidR="0099680A" w:rsidRDefault="0099680A">
                                  <w:pPr>
                                    <w:spacing w:before="4"/>
                                    <w:rPr>
                                      <w:sz w:val="15"/>
                                    </w:rPr>
                                  </w:pPr>
                                </w:p>
                                <w:p w14:paraId="08B13FD4" w14:textId="77777777" w:rsidR="0099680A" w:rsidRDefault="0099680A">
                                  <w:pPr>
                                    <w:spacing w:line="151" w:lineRule="exact"/>
                                    <w:ind w:left="21" w:right="22"/>
                                    <w:jc w:val="center"/>
                                    <w:rPr>
                                      <w:sz w:val="14"/>
                                    </w:rPr>
                                  </w:pPr>
                                  <w:r>
                                    <w:rPr>
                                      <w:color w:val="202020"/>
                                      <w:sz w:val="14"/>
                                    </w:rPr>
                                    <w:t>175ms/step</w:t>
                                  </w:r>
                                </w:p>
                              </w:tc>
                              <w:tc>
                                <w:tcPr>
                                  <w:tcW w:w="673" w:type="dxa"/>
                                </w:tcPr>
                                <w:p w14:paraId="12EA51E7" w14:textId="77777777" w:rsidR="0099680A" w:rsidRDefault="0099680A">
                                  <w:pPr>
                                    <w:spacing w:before="4"/>
                                    <w:rPr>
                                      <w:sz w:val="15"/>
                                    </w:rPr>
                                  </w:pPr>
                                </w:p>
                                <w:p w14:paraId="4254D300" w14:textId="77777777" w:rsidR="0099680A" w:rsidRDefault="0099680A">
                                  <w:pPr>
                                    <w:spacing w:line="151" w:lineRule="exact"/>
                                    <w:ind w:left="20" w:right="23"/>
                                    <w:jc w:val="center"/>
                                    <w:rPr>
                                      <w:sz w:val="14"/>
                                    </w:rPr>
                                  </w:pPr>
                                  <w:r>
                                    <w:rPr>
                                      <w:color w:val="202020"/>
                                      <w:sz w:val="14"/>
                                    </w:rPr>
                                    <w:t>- loss:</w:t>
                                  </w:r>
                                </w:p>
                              </w:tc>
                              <w:tc>
                                <w:tcPr>
                                  <w:tcW w:w="589" w:type="dxa"/>
                                </w:tcPr>
                                <w:p w14:paraId="4B2F76CC" w14:textId="77777777" w:rsidR="0099680A" w:rsidRDefault="0099680A">
                                  <w:pPr>
                                    <w:spacing w:before="4"/>
                                    <w:rPr>
                                      <w:sz w:val="15"/>
                                    </w:rPr>
                                  </w:pPr>
                                </w:p>
                                <w:p w14:paraId="76ED5B1B" w14:textId="77777777" w:rsidR="0099680A" w:rsidRDefault="0099680A">
                                  <w:pPr>
                                    <w:spacing w:line="151" w:lineRule="exact"/>
                                    <w:ind w:left="38"/>
                                    <w:rPr>
                                      <w:sz w:val="14"/>
                                    </w:rPr>
                                  </w:pPr>
                                  <w:r>
                                    <w:rPr>
                                      <w:color w:val="202020"/>
                                      <w:sz w:val="14"/>
                                    </w:rPr>
                                    <w:t>1.6730</w:t>
                                  </w:r>
                                </w:p>
                              </w:tc>
                              <w:tc>
                                <w:tcPr>
                                  <w:tcW w:w="2017" w:type="dxa"/>
                                </w:tcPr>
                                <w:p w14:paraId="0ACD0356" w14:textId="77777777" w:rsidR="0099680A" w:rsidRDefault="0099680A">
                                  <w:pPr>
                                    <w:spacing w:before="4"/>
                                    <w:rPr>
                                      <w:sz w:val="15"/>
                                    </w:rPr>
                                  </w:pPr>
                                </w:p>
                                <w:p w14:paraId="7605BCB3" w14:textId="77777777" w:rsidR="0099680A" w:rsidRDefault="0099680A">
                                  <w:pPr>
                                    <w:spacing w:line="151" w:lineRule="exact"/>
                                    <w:ind w:right="44"/>
                                    <w:jc w:val="right"/>
                                    <w:rPr>
                                      <w:sz w:val="14"/>
                                    </w:rPr>
                                  </w:pPr>
                                  <w:r>
                                    <w:rPr>
                                      <w:color w:val="202020"/>
                                      <w:sz w:val="14"/>
                                    </w:rPr>
                                    <w:t>- categorical_accuracy:</w:t>
                                  </w:r>
                                </w:p>
                              </w:tc>
                              <w:tc>
                                <w:tcPr>
                                  <w:tcW w:w="589" w:type="dxa"/>
                                </w:tcPr>
                                <w:p w14:paraId="552523A6" w14:textId="77777777" w:rsidR="0099680A" w:rsidRDefault="0099680A">
                                  <w:pPr>
                                    <w:spacing w:before="4"/>
                                    <w:rPr>
                                      <w:sz w:val="15"/>
                                    </w:rPr>
                                  </w:pPr>
                                </w:p>
                                <w:p w14:paraId="0CD584A1" w14:textId="77777777" w:rsidR="0099680A" w:rsidRDefault="0099680A">
                                  <w:pPr>
                                    <w:spacing w:line="151" w:lineRule="exact"/>
                                    <w:ind w:left="18" w:right="26"/>
                                    <w:jc w:val="center"/>
                                    <w:rPr>
                                      <w:sz w:val="14"/>
                                    </w:rPr>
                                  </w:pPr>
                                  <w:r>
                                    <w:rPr>
                                      <w:color w:val="202020"/>
                                      <w:sz w:val="14"/>
                                    </w:rPr>
                                    <w:t>0.2998</w:t>
                                  </w:r>
                                </w:p>
                              </w:tc>
                              <w:tc>
                                <w:tcPr>
                                  <w:tcW w:w="1009" w:type="dxa"/>
                                </w:tcPr>
                                <w:p w14:paraId="764DC87C" w14:textId="77777777" w:rsidR="0099680A" w:rsidRDefault="0099680A">
                                  <w:pPr>
                                    <w:spacing w:before="4"/>
                                    <w:rPr>
                                      <w:sz w:val="15"/>
                                    </w:rPr>
                                  </w:pPr>
                                </w:p>
                                <w:p w14:paraId="21113F80"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2DBDCE1E" w14:textId="77777777" w:rsidR="0099680A" w:rsidRDefault="0099680A">
                                  <w:pPr>
                                    <w:spacing w:before="4"/>
                                    <w:rPr>
                                      <w:sz w:val="15"/>
                                    </w:rPr>
                                  </w:pPr>
                                </w:p>
                                <w:p w14:paraId="65992CB6" w14:textId="77777777" w:rsidR="0099680A" w:rsidRDefault="0099680A">
                                  <w:pPr>
                                    <w:spacing w:line="151" w:lineRule="exact"/>
                                    <w:ind w:right="-15"/>
                                    <w:jc w:val="right"/>
                                    <w:rPr>
                                      <w:sz w:val="14"/>
                                    </w:rPr>
                                  </w:pPr>
                                  <w:r>
                                    <w:rPr>
                                      <w:color w:val="202020"/>
                                      <w:sz w:val="14"/>
                                    </w:rPr>
                                    <w:t>1</w:t>
                                  </w:r>
                                </w:p>
                              </w:tc>
                            </w:tr>
                            <w:tr w:rsidR="0099680A" w14:paraId="708B888D" w14:textId="77777777">
                              <w:trPr>
                                <w:trHeight w:val="344"/>
                              </w:trPr>
                              <w:tc>
                                <w:tcPr>
                                  <w:tcW w:w="3453" w:type="dxa"/>
                                </w:tcPr>
                                <w:p w14:paraId="21319D39" w14:textId="77777777" w:rsidR="0099680A" w:rsidRDefault="0099680A">
                                  <w:pPr>
                                    <w:spacing w:before="9"/>
                                    <w:ind w:left="49"/>
                                    <w:rPr>
                                      <w:sz w:val="14"/>
                                    </w:rPr>
                                  </w:pPr>
                                  <w:r>
                                    <w:rPr>
                                      <w:color w:val="202020"/>
                                      <w:sz w:val="14"/>
                                    </w:rPr>
                                    <w:t>Epoch 28/50</w:t>
                                  </w:r>
                                </w:p>
                                <w:p w14:paraId="076957D2" w14:textId="77777777" w:rsidR="0099680A" w:rsidRDefault="0099680A">
                                  <w:pPr>
                                    <w:spacing w:before="11" w:line="146" w:lineRule="exact"/>
                                    <w:ind w:left="49"/>
                                    <w:rPr>
                                      <w:sz w:val="14"/>
                                    </w:rPr>
                                  </w:pPr>
                                  <w:r>
                                    <w:rPr>
                                      <w:color w:val="202020"/>
                                      <w:sz w:val="14"/>
                                    </w:rPr>
                                    <w:t>497/497 [==============================]</w:t>
                                  </w:r>
                                </w:p>
                              </w:tc>
                              <w:tc>
                                <w:tcPr>
                                  <w:tcW w:w="505" w:type="dxa"/>
                                </w:tcPr>
                                <w:p w14:paraId="6F5ACB08" w14:textId="77777777" w:rsidR="0099680A" w:rsidRDefault="0099680A">
                                  <w:pPr>
                                    <w:spacing w:before="9"/>
                                    <w:rPr>
                                      <w:sz w:val="15"/>
                                    </w:rPr>
                                  </w:pPr>
                                </w:p>
                                <w:p w14:paraId="092BF782" w14:textId="77777777" w:rsidR="0099680A" w:rsidRDefault="0099680A">
                                  <w:pPr>
                                    <w:spacing w:line="146" w:lineRule="exact"/>
                                    <w:ind w:left="21" w:right="22"/>
                                    <w:jc w:val="center"/>
                                    <w:rPr>
                                      <w:sz w:val="14"/>
                                    </w:rPr>
                                  </w:pPr>
                                  <w:r>
                                    <w:rPr>
                                      <w:color w:val="202020"/>
                                      <w:sz w:val="14"/>
                                    </w:rPr>
                                    <w:t>- 87s</w:t>
                                  </w:r>
                                </w:p>
                              </w:tc>
                              <w:tc>
                                <w:tcPr>
                                  <w:tcW w:w="925" w:type="dxa"/>
                                </w:tcPr>
                                <w:p w14:paraId="76C2E49B" w14:textId="77777777" w:rsidR="0099680A" w:rsidRDefault="0099680A">
                                  <w:pPr>
                                    <w:spacing w:before="9"/>
                                    <w:rPr>
                                      <w:sz w:val="15"/>
                                    </w:rPr>
                                  </w:pPr>
                                </w:p>
                                <w:p w14:paraId="2DC8F8DC" w14:textId="77777777" w:rsidR="0099680A" w:rsidRDefault="0099680A">
                                  <w:pPr>
                                    <w:spacing w:line="146" w:lineRule="exact"/>
                                    <w:ind w:left="21" w:right="22"/>
                                    <w:jc w:val="center"/>
                                    <w:rPr>
                                      <w:sz w:val="14"/>
                                    </w:rPr>
                                  </w:pPr>
                                  <w:r>
                                    <w:rPr>
                                      <w:color w:val="202020"/>
                                      <w:sz w:val="14"/>
                                    </w:rPr>
                                    <w:t>174ms/step</w:t>
                                  </w:r>
                                </w:p>
                              </w:tc>
                              <w:tc>
                                <w:tcPr>
                                  <w:tcW w:w="673" w:type="dxa"/>
                                </w:tcPr>
                                <w:p w14:paraId="11FFCECA" w14:textId="77777777" w:rsidR="0099680A" w:rsidRDefault="0099680A">
                                  <w:pPr>
                                    <w:spacing w:before="9"/>
                                    <w:rPr>
                                      <w:sz w:val="15"/>
                                    </w:rPr>
                                  </w:pPr>
                                </w:p>
                                <w:p w14:paraId="1DACDE12" w14:textId="77777777" w:rsidR="0099680A" w:rsidRDefault="0099680A">
                                  <w:pPr>
                                    <w:spacing w:line="146" w:lineRule="exact"/>
                                    <w:ind w:left="20" w:right="23"/>
                                    <w:jc w:val="center"/>
                                    <w:rPr>
                                      <w:sz w:val="14"/>
                                    </w:rPr>
                                  </w:pPr>
                                  <w:r>
                                    <w:rPr>
                                      <w:color w:val="202020"/>
                                      <w:sz w:val="14"/>
                                    </w:rPr>
                                    <w:t>- loss:</w:t>
                                  </w:r>
                                </w:p>
                              </w:tc>
                              <w:tc>
                                <w:tcPr>
                                  <w:tcW w:w="589" w:type="dxa"/>
                                </w:tcPr>
                                <w:p w14:paraId="0BD02558" w14:textId="77777777" w:rsidR="0099680A" w:rsidRDefault="0099680A">
                                  <w:pPr>
                                    <w:spacing w:before="9"/>
                                    <w:rPr>
                                      <w:sz w:val="15"/>
                                    </w:rPr>
                                  </w:pPr>
                                </w:p>
                                <w:p w14:paraId="4B355B6A" w14:textId="77777777" w:rsidR="0099680A" w:rsidRDefault="0099680A">
                                  <w:pPr>
                                    <w:spacing w:line="146" w:lineRule="exact"/>
                                    <w:ind w:left="38"/>
                                    <w:rPr>
                                      <w:sz w:val="14"/>
                                    </w:rPr>
                                  </w:pPr>
                                  <w:r>
                                    <w:rPr>
                                      <w:color w:val="202020"/>
                                      <w:sz w:val="14"/>
                                    </w:rPr>
                                    <w:t>1.6641</w:t>
                                  </w:r>
                                </w:p>
                              </w:tc>
                              <w:tc>
                                <w:tcPr>
                                  <w:tcW w:w="2017" w:type="dxa"/>
                                </w:tcPr>
                                <w:p w14:paraId="5900BF0F" w14:textId="77777777" w:rsidR="0099680A" w:rsidRDefault="0099680A">
                                  <w:pPr>
                                    <w:spacing w:before="9"/>
                                    <w:rPr>
                                      <w:sz w:val="15"/>
                                    </w:rPr>
                                  </w:pPr>
                                </w:p>
                                <w:p w14:paraId="0CAE7C37" w14:textId="77777777" w:rsidR="0099680A" w:rsidRDefault="0099680A">
                                  <w:pPr>
                                    <w:spacing w:line="146" w:lineRule="exact"/>
                                    <w:ind w:right="44"/>
                                    <w:jc w:val="right"/>
                                    <w:rPr>
                                      <w:sz w:val="14"/>
                                    </w:rPr>
                                  </w:pPr>
                                  <w:r>
                                    <w:rPr>
                                      <w:color w:val="202020"/>
                                      <w:sz w:val="14"/>
                                    </w:rPr>
                                    <w:t>- categorical_accuracy:</w:t>
                                  </w:r>
                                </w:p>
                              </w:tc>
                              <w:tc>
                                <w:tcPr>
                                  <w:tcW w:w="589" w:type="dxa"/>
                                </w:tcPr>
                                <w:p w14:paraId="1CE014B0" w14:textId="77777777" w:rsidR="0099680A" w:rsidRDefault="0099680A">
                                  <w:pPr>
                                    <w:spacing w:before="9"/>
                                    <w:rPr>
                                      <w:sz w:val="15"/>
                                    </w:rPr>
                                  </w:pPr>
                                </w:p>
                                <w:p w14:paraId="5B865B15" w14:textId="77777777" w:rsidR="0099680A" w:rsidRDefault="0099680A">
                                  <w:pPr>
                                    <w:spacing w:line="146" w:lineRule="exact"/>
                                    <w:ind w:left="18" w:right="26"/>
                                    <w:jc w:val="center"/>
                                    <w:rPr>
                                      <w:sz w:val="14"/>
                                    </w:rPr>
                                  </w:pPr>
                                  <w:r>
                                    <w:rPr>
                                      <w:color w:val="202020"/>
                                      <w:sz w:val="14"/>
                                    </w:rPr>
                                    <w:t>0.3022</w:t>
                                  </w:r>
                                </w:p>
                              </w:tc>
                              <w:tc>
                                <w:tcPr>
                                  <w:tcW w:w="1009" w:type="dxa"/>
                                </w:tcPr>
                                <w:p w14:paraId="4C6128D8" w14:textId="77777777" w:rsidR="0099680A" w:rsidRDefault="0099680A">
                                  <w:pPr>
                                    <w:spacing w:before="9"/>
                                    <w:rPr>
                                      <w:sz w:val="15"/>
                                    </w:rPr>
                                  </w:pPr>
                                </w:p>
                                <w:p w14:paraId="4668B5BE" w14:textId="77777777" w:rsidR="0099680A" w:rsidRDefault="0099680A">
                                  <w:pPr>
                                    <w:spacing w:line="146" w:lineRule="exact"/>
                                    <w:ind w:left="17" w:right="27"/>
                                    <w:jc w:val="center"/>
                                    <w:rPr>
                                      <w:sz w:val="14"/>
                                    </w:rPr>
                                  </w:pPr>
                                  <w:r>
                                    <w:rPr>
                                      <w:color w:val="202020"/>
                                      <w:sz w:val="14"/>
                                    </w:rPr>
                                    <w:t>- val_loss:</w:t>
                                  </w:r>
                                </w:p>
                              </w:tc>
                              <w:tc>
                                <w:tcPr>
                                  <w:tcW w:w="127" w:type="dxa"/>
                                  <w:tcBorders>
                                    <w:right w:val="single" w:sz="8" w:space="0" w:color="E7E7E7"/>
                                  </w:tcBorders>
                                </w:tcPr>
                                <w:p w14:paraId="3A111A9B" w14:textId="77777777" w:rsidR="0099680A" w:rsidRDefault="0099680A">
                                  <w:pPr>
                                    <w:spacing w:before="9"/>
                                    <w:rPr>
                                      <w:sz w:val="15"/>
                                    </w:rPr>
                                  </w:pPr>
                                </w:p>
                                <w:p w14:paraId="3D368B51" w14:textId="77777777" w:rsidR="0099680A" w:rsidRDefault="0099680A">
                                  <w:pPr>
                                    <w:spacing w:line="146" w:lineRule="exact"/>
                                    <w:ind w:right="-15"/>
                                    <w:jc w:val="right"/>
                                    <w:rPr>
                                      <w:sz w:val="14"/>
                                    </w:rPr>
                                  </w:pPr>
                                  <w:r>
                                    <w:rPr>
                                      <w:color w:val="202020"/>
                                      <w:sz w:val="14"/>
                                    </w:rPr>
                                    <w:t>1</w:t>
                                  </w:r>
                                </w:p>
                              </w:tc>
                            </w:tr>
                            <w:tr w:rsidR="0099680A" w14:paraId="1ECC9F55" w14:textId="77777777">
                              <w:trPr>
                                <w:trHeight w:val="174"/>
                              </w:trPr>
                              <w:tc>
                                <w:tcPr>
                                  <w:tcW w:w="3453" w:type="dxa"/>
                                </w:tcPr>
                                <w:p w14:paraId="3402792B" w14:textId="77777777" w:rsidR="0099680A" w:rsidRDefault="0099680A">
                                  <w:pPr>
                                    <w:spacing w:before="4" w:line="151" w:lineRule="exact"/>
                                    <w:ind w:left="49"/>
                                    <w:rPr>
                                      <w:sz w:val="14"/>
                                    </w:rPr>
                                  </w:pPr>
                                  <w:r>
                                    <w:rPr>
                                      <w:color w:val="202020"/>
                                      <w:sz w:val="14"/>
                                    </w:rPr>
                                    <w:t>Epoch 29/50</w:t>
                                  </w:r>
                                </w:p>
                              </w:tc>
                              <w:tc>
                                <w:tcPr>
                                  <w:tcW w:w="505" w:type="dxa"/>
                                </w:tcPr>
                                <w:p w14:paraId="5DEF287B" w14:textId="77777777" w:rsidR="0099680A" w:rsidRDefault="0099680A">
                                  <w:pPr>
                                    <w:rPr>
                                      <w:rFonts w:ascii="Times New Roman"/>
                                      <w:sz w:val="10"/>
                                    </w:rPr>
                                  </w:pPr>
                                </w:p>
                              </w:tc>
                              <w:tc>
                                <w:tcPr>
                                  <w:tcW w:w="925" w:type="dxa"/>
                                </w:tcPr>
                                <w:p w14:paraId="3AF0E9ED" w14:textId="77777777" w:rsidR="0099680A" w:rsidRDefault="0099680A">
                                  <w:pPr>
                                    <w:rPr>
                                      <w:rFonts w:ascii="Times New Roman"/>
                                      <w:sz w:val="10"/>
                                    </w:rPr>
                                  </w:pPr>
                                </w:p>
                              </w:tc>
                              <w:tc>
                                <w:tcPr>
                                  <w:tcW w:w="673" w:type="dxa"/>
                                </w:tcPr>
                                <w:p w14:paraId="474AEA83" w14:textId="77777777" w:rsidR="0099680A" w:rsidRDefault="0099680A">
                                  <w:pPr>
                                    <w:rPr>
                                      <w:rFonts w:ascii="Times New Roman"/>
                                      <w:sz w:val="10"/>
                                    </w:rPr>
                                  </w:pPr>
                                </w:p>
                              </w:tc>
                              <w:tc>
                                <w:tcPr>
                                  <w:tcW w:w="589" w:type="dxa"/>
                                </w:tcPr>
                                <w:p w14:paraId="20136D06" w14:textId="77777777" w:rsidR="0099680A" w:rsidRDefault="0099680A">
                                  <w:pPr>
                                    <w:rPr>
                                      <w:rFonts w:ascii="Times New Roman"/>
                                      <w:sz w:val="10"/>
                                    </w:rPr>
                                  </w:pPr>
                                </w:p>
                              </w:tc>
                              <w:tc>
                                <w:tcPr>
                                  <w:tcW w:w="2017" w:type="dxa"/>
                                </w:tcPr>
                                <w:p w14:paraId="244A32F5" w14:textId="77777777" w:rsidR="0099680A" w:rsidRDefault="0099680A">
                                  <w:pPr>
                                    <w:rPr>
                                      <w:rFonts w:ascii="Times New Roman"/>
                                      <w:sz w:val="10"/>
                                    </w:rPr>
                                  </w:pPr>
                                </w:p>
                              </w:tc>
                              <w:tc>
                                <w:tcPr>
                                  <w:tcW w:w="589" w:type="dxa"/>
                                </w:tcPr>
                                <w:p w14:paraId="4D91A82F" w14:textId="77777777" w:rsidR="0099680A" w:rsidRDefault="0099680A">
                                  <w:pPr>
                                    <w:rPr>
                                      <w:rFonts w:ascii="Times New Roman"/>
                                      <w:sz w:val="10"/>
                                    </w:rPr>
                                  </w:pPr>
                                </w:p>
                              </w:tc>
                              <w:tc>
                                <w:tcPr>
                                  <w:tcW w:w="1009" w:type="dxa"/>
                                </w:tcPr>
                                <w:p w14:paraId="67EE0257" w14:textId="77777777" w:rsidR="0099680A" w:rsidRDefault="0099680A">
                                  <w:pPr>
                                    <w:rPr>
                                      <w:rFonts w:ascii="Times New Roman"/>
                                      <w:sz w:val="10"/>
                                    </w:rPr>
                                  </w:pPr>
                                </w:p>
                              </w:tc>
                              <w:tc>
                                <w:tcPr>
                                  <w:tcW w:w="127" w:type="dxa"/>
                                  <w:tcBorders>
                                    <w:right w:val="single" w:sz="8" w:space="0" w:color="E7E7E7"/>
                                  </w:tcBorders>
                                </w:tcPr>
                                <w:p w14:paraId="30DCB9B2" w14:textId="77777777" w:rsidR="0099680A" w:rsidRDefault="0099680A">
                                  <w:pPr>
                                    <w:rPr>
                                      <w:rFonts w:ascii="Times New Roman"/>
                                      <w:sz w:val="10"/>
                                    </w:rPr>
                                  </w:pPr>
                                </w:p>
                              </w:tc>
                            </w:tr>
                            <w:tr w:rsidR="0099680A" w14:paraId="4CC4EB70" w14:textId="77777777">
                              <w:trPr>
                                <w:trHeight w:val="174"/>
                              </w:trPr>
                              <w:tc>
                                <w:tcPr>
                                  <w:tcW w:w="3453" w:type="dxa"/>
                                </w:tcPr>
                                <w:p w14:paraId="2B09462A" w14:textId="77777777" w:rsidR="0099680A" w:rsidRDefault="0099680A">
                                  <w:pPr>
                                    <w:spacing w:before="9" w:line="146" w:lineRule="exact"/>
                                    <w:ind w:left="49"/>
                                    <w:rPr>
                                      <w:sz w:val="14"/>
                                    </w:rPr>
                                  </w:pPr>
                                  <w:r>
                                    <w:rPr>
                                      <w:color w:val="202020"/>
                                      <w:sz w:val="14"/>
                                    </w:rPr>
                                    <w:t>497/497 [==============================]</w:t>
                                  </w:r>
                                </w:p>
                              </w:tc>
                              <w:tc>
                                <w:tcPr>
                                  <w:tcW w:w="505" w:type="dxa"/>
                                </w:tcPr>
                                <w:p w14:paraId="1DD57B46" w14:textId="77777777" w:rsidR="0099680A" w:rsidRDefault="0099680A">
                                  <w:pPr>
                                    <w:spacing w:before="9" w:line="146" w:lineRule="exact"/>
                                    <w:ind w:left="21" w:right="22"/>
                                    <w:jc w:val="center"/>
                                    <w:rPr>
                                      <w:sz w:val="14"/>
                                    </w:rPr>
                                  </w:pPr>
                                  <w:r>
                                    <w:rPr>
                                      <w:color w:val="202020"/>
                                      <w:sz w:val="14"/>
                                    </w:rPr>
                                    <w:t>- 87s</w:t>
                                  </w:r>
                                </w:p>
                              </w:tc>
                              <w:tc>
                                <w:tcPr>
                                  <w:tcW w:w="925" w:type="dxa"/>
                                </w:tcPr>
                                <w:p w14:paraId="21E6E0E2" w14:textId="77777777" w:rsidR="0099680A" w:rsidRDefault="0099680A">
                                  <w:pPr>
                                    <w:spacing w:before="9" w:line="146" w:lineRule="exact"/>
                                    <w:ind w:left="21" w:right="22"/>
                                    <w:jc w:val="center"/>
                                    <w:rPr>
                                      <w:sz w:val="14"/>
                                    </w:rPr>
                                  </w:pPr>
                                  <w:r>
                                    <w:rPr>
                                      <w:color w:val="202020"/>
                                      <w:sz w:val="14"/>
                                    </w:rPr>
                                    <w:t>174ms/step</w:t>
                                  </w:r>
                                </w:p>
                              </w:tc>
                              <w:tc>
                                <w:tcPr>
                                  <w:tcW w:w="673" w:type="dxa"/>
                                </w:tcPr>
                                <w:p w14:paraId="314DF746" w14:textId="77777777" w:rsidR="0099680A" w:rsidRDefault="0099680A">
                                  <w:pPr>
                                    <w:spacing w:before="9" w:line="146" w:lineRule="exact"/>
                                    <w:ind w:left="20" w:right="23"/>
                                    <w:jc w:val="center"/>
                                    <w:rPr>
                                      <w:sz w:val="14"/>
                                    </w:rPr>
                                  </w:pPr>
                                  <w:r>
                                    <w:rPr>
                                      <w:color w:val="202020"/>
                                      <w:sz w:val="14"/>
                                    </w:rPr>
                                    <w:t>- loss:</w:t>
                                  </w:r>
                                </w:p>
                              </w:tc>
                              <w:tc>
                                <w:tcPr>
                                  <w:tcW w:w="589" w:type="dxa"/>
                                </w:tcPr>
                                <w:p w14:paraId="1714029D" w14:textId="77777777" w:rsidR="0099680A" w:rsidRDefault="0099680A">
                                  <w:pPr>
                                    <w:spacing w:before="9" w:line="146" w:lineRule="exact"/>
                                    <w:ind w:left="38"/>
                                    <w:rPr>
                                      <w:sz w:val="14"/>
                                    </w:rPr>
                                  </w:pPr>
                                  <w:r>
                                    <w:rPr>
                                      <w:color w:val="202020"/>
                                      <w:sz w:val="14"/>
                                    </w:rPr>
                                    <w:t>1.6570</w:t>
                                  </w:r>
                                </w:p>
                              </w:tc>
                              <w:tc>
                                <w:tcPr>
                                  <w:tcW w:w="2017" w:type="dxa"/>
                                </w:tcPr>
                                <w:p w14:paraId="75B4EDC4" w14:textId="77777777" w:rsidR="0099680A" w:rsidRDefault="0099680A">
                                  <w:pPr>
                                    <w:spacing w:before="9" w:line="146" w:lineRule="exact"/>
                                    <w:ind w:right="44"/>
                                    <w:jc w:val="right"/>
                                    <w:rPr>
                                      <w:sz w:val="14"/>
                                    </w:rPr>
                                  </w:pPr>
                                  <w:r>
                                    <w:rPr>
                                      <w:color w:val="202020"/>
                                      <w:sz w:val="14"/>
                                    </w:rPr>
                                    <w:t>- categorical_accuracy:</w:t>
                                  </w:r>
                                </w:p>
                              </w:tc>
                              <w:tc>
                                <w:tcPr>
                                  <w:tcW w:w="589" w:type="dxa"/>
                                </w:tcPr>
                                <w:p w14:paraId="391262E7" w14:textId="77777777" w:rsidR="0099680A" w:rsidRDefault="0099680A">
                                  <w:pPr>
                                    <w:spacing w:before="9" w:line="146" w:lineRule="exact"/>
                                    <w:ind w:left="18" w:right="26"/>
                                    <w:jc w:val="center"/>
                                    <w:rPr>
                                      <w:sz w:val="14"/>
                                    </w:rPr>
                                  </w:pPr>
                                  <w:r>
                                    <w:rPr>
                                      <w:color w:val="202020"/>
                                      <w:sz w:val="14"/>
                                    </w:rPr>
                                    <w:t>0.3060</w:t>
                                  </w:r>
                                </w:p>
                              </w:tc>
                              <w:tc>
                                <w:tcPr>
                                  <w:tcW w:w="1009" w:type="dxa"/>
                                </w:tcPr>
                                <w:p w14:paraId="11690493" w14:textId="77777777" w:rsidR="0099680A" w:rsidRDefault="0099680A">
                                  <w:pPr>
                                    <w:spacing w:before="9" w:line="146" w:lineRule="exact"/>
                                    <w:ind w:left="17" w:right="27"/>
                                    <w:jc w:val="center"/>
                                    <w:rPr>
                                      <w:sz w:val="14"/>
                                    </w:rPr>
                                  </w:pPr>
                                  <w:r>
                                    <w:rPr>
                                      <w:color w:val="202020"/>
                                      <w:sz w:val="14"/>
                                    </w:rPr>
                                    <w:t>- val_loss:</w:t>
                                  </w:r>
                                </w:p>
                              </w:tc>
                              <w:tc>
                                <w:tcPr>
                                  <w:tcW w:w="127" w:type="dxa"/>
                                  <w:tcBorders>
                                    <w:right w:val="single" w:sz="8" w:space="0" w:color="E7E7E7"/>
                                  </w:tcBorders>
                                </w:tcPr>
                                <w:p w14:paraId="04E127EA" w14:textId="77777777" w:rsidR="0099680A" w:rsidRDefault="0099680A">
                                  <w:pPr>
                                    <w:spacing w:before="9" w:line="146" w:lineRule="exact"/>
                                    <w:ind w:right="-15"/>
                                    <w:jc w:val="right"/>
                                    <w:rPr>
                                      <w:sz w:val="14"/>
                                    </w:rPr>
                                  </w:pPr>
                                  <w:r>
                                    <w:rPr>
                                      <w:color w:val="202020"/>
                                      <w:sz w:val="14"/>
                                    </w:rPr>
                                    <w:t>1</w:t>
                                  </w:r>
                                </w:p>
                              </w:tc>
                            </w:tr>
                            <w:tr w:rsidR="0099680A" w14:paraId="0D7F553F" w14:textId="77777777">
                              <w:trPr>
                                <w:trHeight w:val="344"/>
                              </w:trPr>
                              <w:tc>
                                <w:tcPr>
                                  <w:tcW w:w="3453" w:type="dxa"/>
                                </w:tcPr>
                                <w:p w14:paraId="398900B4" w14:textId="77777777" w:rsidR="0099680A" w:rsidRDefault="0099680A">
                                  <w:pPr>
                                    <w:spacing w:before="4"/>
                                    <w:ind w:left="49"/>
                                    <w:rPr>
                                      <w:sz w:val="14"/>
                                    </w:rPr>
                                  </w:pPr>
                                  <w:r>
                                    <w:rPr>
                                      <w:color w:val="202020"/>
                                      <w:sz w:val="14"/>
                                    </w:rPr>
                                    <w:t>Epoch 30/50</w:t>
                                  </w:r>
                                </w:p>
                                <w:p w14:paraId="57ECCB23" w14:textId="77777777" w:rsidR="0099680A" w:rsidRDefault="0099680A">
                                  <w:pPr>
                                    <w:spacing w:before="11" w:line="151" w:lineRule="exact"/>
                                    <w:ind w:left="49"/>
                                    <w:rPr>
                                      <w:sz w:val="14"/>
                                    </w:rPr>
                                  </w:pPr>
                                  <w:r>
                                    <w:rPr>
                                      <w:color w:val="202020"/>
                                      <w:sz w:val="14"/>
                                    </w:rPr>
                                    <w:t>497/497 [==============================]</w:t>
                                  </w:r>
                                </w:p>
                              </w:tc>
                              <w:tc>
                                <w:tcPr>
                                  <w:tcW w:w="505" w:type="dxa"/>
                                </w:tcPr>
                                <w:p w14:paraId="3239DE13" w14:textId="77777777" w:rsidR="0099680A" w:rsidRDefault="0099680A">
                                  <w:pPr>
                                    <w:spacing w:before="4"/>
                                    <w:rPr>
                                      <w:sz w:val="15"/>
                                    </w:rPr>
                                  </w:pPr>
                                </w:p>
                                <w:p w14:paraId="71094901" w14:textId="77777777" w:rsidR="0099680A" w:rsidRDefault="0099680A">
                                  <w:pPr>
                                    <w:spacing w:line="151" w:lineRule="exact"/>
                                    <w:ind w:left="21" w:right="22"/>
                                    <w:jc w:val="center"/>
                                    <w:rPr>
                                      <w:sz w:val="14"/>
                                    </w:rPr>
                                  </w:pPr>
                                  <w:r>
                                    <w:rPr>
                                      <w:color w:val="202020"/>
                                      <w:sz w:val="14"/>
                                    </w:rPr>
                                    <w:t>- 87s</w:t>
                                  </w:r>
                                </w:p>
                              </w:tc>
                              <w:tc>
                                <w:tcPr>
                                  <w:tcW w:w="925" w:type="dxa"/>
                                </w:tcPr>
                                <w:p w14:paraId="0C429DDB" w14:textId="77777777" w:rsidR="0099680A" w:rsidRDefault="0099680A">
                                  <w:pPr>
                                    <w:spacing w:before="4"/>
                                    <w:rPr>
                                      <w:sz w:val="15"/>
                                    </w:rPr>
                                  </w:pPr>
                                </w:p>
                                <w:p w14:paraId="72AEA303" w14:textId="77777777" w:rsidR="0099680A" w:rsidRDefault="0099680A">
                                  <w:pPr>
                                    <w:spacing w:line="151" w:lineRule="exact"/>
                                    <w:ind w:left="21" w:right="22"/>
                                    <w:jc w:val="center"/>
                                    <w:rPr>
                                      <w:sz w:val="14"/>
                                    </w:rPr>
                                  </w:pPr>
                                  <w:r>
                                    <w:rPr>
                                      <w:color w:val="202020"/>
                                      <w:sz w:val="14"/>
                                    </w:rPr>
                                    <w:t>175ms/step</w:t>
                                  </w:r>
                                </w:p>
                              </w:tc>
                              <w:tc>
                                <w:tcPr>
                                  <w:tcW w:w="673" w:type="dxa"/>
                                </w:tcPr>
                                <w:p w14:paraId="30B09CBB" w14:textId="77777777" w:rsidR="0099680A" w:rsidRDefault="0099680A">
                                  <w:pPr>
                                    <w:spacing w:before="4"/>
                                    <w:rPr>
                                      <w:sz w:val="15"/>
                                    </w:rPr>
                                  </w:pPr>
                                </w:p>
                                <w:p w14:paraId="0279887B" w14:textId="77777777" w:rsidR="0099680A" w:rsidRDefault="0099680A">
                                  <w:pPr>
                                    <w:spacing w:line="151" w:lineRule="exact"/>
                                    <w:ind w:left="20" w:right="23"/>
                                    <w:jc w:val="center"/>
                                    <w:rPr>
                                      <w:sz w:val="14"/>
                                    </w:rPr>
                                  </w:pPr>
                                  <w:r>
                                    <w:rPr>
                                      <w:color w:val="202020"/>
                                      <w:sz w:val="14"/>
                                    </w:rPr>
                                    <w:t>- loss:</w:t>
                                  </w:r>
                                </w:p>
                              </w:tc>
                              <w:tc>
                                <w:tcPr>
                                  <w:tcW w:w="589" w:type="dxa"/>
                                </w:tcPr>
                                <w:p w14:paraId="0B75824C" w14:textId="77777777" w:rsidR="0099680A" w:rsidRDefault="0099680A">
                                  <w:pPr>
                                    <w:spacing w:before="4"/>
                                    <w:rPr>
                                      <w:sz w:val="15"/>
                                    </w:rPr>
                                  </w:pPr>
                                </w:p>
                                <w:p w14:paraId="36144626" w14:textId="77777777" w:rsidR="0099680A" w:rsidRDefault="0099680A">
                                  <w:pPr>
                                    <w:spacing w:line="151" w:lineRule="exact"/>
                                    <w:ind w:left="38"/>
                                    <w:rPr>
                                      <w:sz w:val="14"/>
                                    </w:rPr>
                                  </w:pPr>
                                  <w:r>
                                    <w:rPr>
                                      <w:color w:val="202020"/>
                                      <w:sz w:val="14"/>
                                    </w:rPr>
                                    <w:t>1.6453</w:t>
                                  </w:r>
                                </w:p>
                              </w:tc>
                              <w:tc>
                                <w:tcPr>
                                  <w:tcW w:w="2017" w:type="dxa"/>
                                </w:tcPr>
                                <w:p w14:paraId="42D3F48A" w14:textId="77777777" w:rsidR="0099680A" w:rsidRDefault="0099680A">
                                  <w:pPr>
                                    <w:spacing w:before="4"/>
                                    <w:rPr>
                                      <w:sz w:val="15"/>
                                    </w:rPr>
                                  </w:pPr>
                                </w:p>
                                <w:p w14:paraId="58592D65" w14:textId="77777777" w:rsidR="0099680A" w:rsidRDefault="0099680A">
                                  <w:pPr>
                                    <w:spacing w:line="151" w:lineRule="exact"/>
                                    <w:ind w:right="44"/>
                                    <w:jc w:val="right"/>
                                    <w:rPr>
                                      <w:sz w:val="14"/>
                                    </w:rPr>
                                  </w:pPr>
                                  <w:r>
                                    <w:rPr>
                                      <w:color w:val="202020"/>
                                      <w:sz w:val="14"/>
                                    </w:rPr>
                                    <w:t>- categorical_accuracy:</w:t>
                                  </w:r>
                                </w:p>
                              </w:tc>
                              <w:tc>
                                <w:tcPr>
                                  <w:tcW w:w="589" w:type="dxa"/>
                                </w:tcPr>
                                <w:p w14:paraId="702F5EAB" w14:textId="77777777" w:rsidR="0099680A" w:rsidRDefault="0099680A">
                                  <w:pPr>
                                    <w:spacing w:before="4"/>
                                    <w:rPr>
                                      <w:sz w:val="15"/>
                                    </w:rPr>
                                  </w:pPr>
                                </w:p>
                                <w:p w14:paraId="644FC44C" w14:textId="77777777" w:rsidR="0099680A" w:rsidRDefault="0099680A">
                                  <w:pPr>
                                    <w:spacing w:line="151" w:lineRule="exact"/>
                                    <w:ind w:left="18" w:right="26"/>
                                    <w:jc w:val="center"/>
                                    <w:rPr>
                                      <w:sz w:val="14"/>
                                    </w:rPr>
                                  </w:pPr>
                                  <w:r>
                                    <w:rPr>
                                      <w:color w:val="202020"/>
                                      <w:sz w:val="14"/>
                                    </w:rPr>
                                    <w:t>0.3125</w:t>
                                  </w:r>
                                </w:p>
                              </w:tc>
                              <w:tc>
                                <w:tcPr>
                                  <w:tcW w:w="1009" w:type="dxa"/>
                                </w:tcPr>
                                <w:p w14:paraId="632A9350" w14:textId="77777777" w:rsidR="0099680A" w:rsidRDefault="0099680A">
                                  <w:pPr>
                                    <w:spacing w:before="4"/>
                                    <w:rPr>
                                      <w:sz w:val="15"/>
                                    </w:rPr>
                                  </w:pPr>
                                </w:p>
                                <w:p w14:paraId="73625FFE"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20097DC0" w14:textId="77777777" w:rsidR="0099680A" w:rsidRDefault="0099680A">
                                  <w:pPr>
                                    <w:spacing w:before="4"/>
                                    <w:rPr>
                                      <w:sz w:val="15"/>
                                    </w:rPr>
                                  </w:pPr>
                                </w:p>
                                <w:p w14:paraId="2729E693" w14:textId="77777777" w:rsidR="0099680A" w:rsidRDefault="0099680A">
                                  <w:pPr>
                                    <w:spacing w:line="151" w:lineRule="exact"/>
                                    <w:ind w:right="-15"/>
                                    <w:jc w:val="right"/>
                                    <w:rPr>
                                      <w:sz w:val="14"/>
                                    </w:rPr>
                                  </w:pPr>
                                  <w:r>
                                    <w:rPr>
                                      <w:color w:val="202020"/>
                                      <w:sz w:val="14"/>
                                    </w:rPr>
                                    <w:t>1</w:t>
                                  </w:r>
                                </w:p>
                              </w:tc>
                            </w:tr>
                            <w:tr w:rsidR="0099680A" w14:paraId="4953F5CD" w14:textId="77777777">
                              <w:trPr>
                                <w:trHeight w:val="349"/>
                              </w:trPr>
                              <w:tc>
                                <w:tcPr>
                                  <w:tcW w:w="3453" w:type="dxa"/>
                                </w:tcPr>
                                <w:p w14:paraId="68F5FC12" w14:textId="77777777" w:rsidR="0099680A" w:rsidRDefault="0099680A">
                                  <w:pPr>
                                    <w:spacing w:before="9"/>
                                    <w:ind w:left="49"/>
                                    <w:rPr>
                                      <w:sz w:val="14"/>
                                    </w:rPr>
                                  </w:pPr>
                                  <w:r>
                                    <w:rPr>
                                      <w:color w:val="202020"/>
                                      <w:sz w:val="14"/>
                                    </w:rPr>
                                    <w:t>Epoch 31/50</w:t>
                                  </w:r>
                                </w:p>
                                <w:p w14:paraId="3FD4227E" w14:textId="77777777" w:rsidR="0099680A" w:rsidRDefault="0099680A">
                                  <w:pPr>
                                    <w:spacing w:before="11" w:line="151" w:lineRule="exact"/>
                                    <w:ind w:left="49"/>
                                    <w:rPr>
                                      <w:sz w:val="14"/>
                                    </w:rPr>
                                  </w:pPr>
                                  <w:r>
                                    <w:rPr>
                                      <w:color w:val="202020"/>
                                      <w:sz w:val="14"/>
                                    </w:rPr>
                                    <w:t>497/497 [==============================]</w:t>
                                  </w:r>
                                </w:p>
                              </w:tc>
                              <w:tc>
                                <w:tcPr>
                                  <w:tcW w:w="505" w:type="dxa"/>
                                </w:tcPr>
                                <w:p w14:paraId="483C2173" w14:textId="77777777" w:rsidR="0099680A" w:rsidRDefault="0099680A">
                                  <w:pPr>
                                    <w:spacing w:before="9"/>
                                    <w:rPr>
                                      <w:sz w:val="15"/>
                                    </w:rPr>
                                  </w:pPr>
                                </w:p>
                                <w:p w14:paraId="45DC2546" w14:textId="77777777" w:rsidR="0099680A" w:rsidRDefault="0099680A">
                                  <w:pPr>
                                    <w:spacing w:line="151" w:lineRule="exact"/>
                                    <w:ind w:left="21" w:right="22"/>
                                    <w:jc w:val="center"/>
                                    <w:rPr>
                                      <w:sz w:val="14"/>
                                    </w:rPr>
                                  </w:pPr>
                                  <w:r>
                                    <w:rPr>
                                      <w:color w:val="202020"/>
                                      <w:sz w:val="14"/>
                                    </w:rPr>
                                    <w:t>- 87s</w:t>
                                  </w:r>
                                </w:p>
                              </w:tc>
                              <w:tc>
                                <w:tcPr>
                                  <w:tcW w:w="925" w:type="dxa"/>
                                </w:tcPr>
                                <w:p w14:paraId="298EC8DF" w14:textId="77777777" w:rsidR="0099680A" w:rsidRDefault="0099680A">
                                  <w:pPr>
                                    <w:spacing w:before="9"/>
                                    <w:rPr>
                                      <w:sz w:val="15"/>
                                    </w:rPr>
                                  </w:pPr>
                                </w:p>
                                <w:p w14:paraId="65BCCFB4" w14:textId="77777777" w:rsidR="0099680A" w:rsidRDefault="0099680A">
                                  <w:pPr>
                                    <w:spacing w:line="151" w:lineRule="exact"/>
                                    <w:ind w:left="21" w:right="22"/>
                                    <w:jc w:val="center"/>
                                    <w:rPr>
                                      <w:sz w:val="14"/>
                                    </w:rPr>
                                  </w:pPr>
                                  <w:r>
                                    <w:rPr>
                                      <w:color w:val="202020"/>
                                      <w:sz w:val="14"/>
                                    </w:rPr>
                                    <w:t>174ms/step</w:t>
                                  </w:r>
                                </w:p>
                              </w:tc>
                              <w:tc>
                                <w:tcPr>
                                  <w:tcW w:w="673" w:type="dxa"/>
                                </w:tcPr>
                                <w:p w14:paraId="17790B2D" w14:textId="77777777" w:rsidR="0099680A" w:rsidRDefault="0099680A">
                                  <w:pPr>
                                    <w:spacing w:before="9"/>
                                    <w:rPr>
                                      <w:sz w:val="15"/>
                                    </w:rPr>
                                  </w:pPr>
                                </w:p>
                                <w:p w14:paraId="19AE8E93" w14:textId="77777777" w:rsidR="0099680A" w:rsidRDefault="0099680A">
                                  <w:pPr>
                                    <w:spacing w:line="151" w:lineRule="exact"/>
                                    <w:ind w:left="20" w:right="23"/>
                                    <w:jc w:val="center"/>
                                    <w:rPr>
                                      <w:sz w:val="14"/>
                                    </w:rPr>
                                  </w:pPr>
                                  <w:r>
                                    <w:rPr>
                                      <w:color w:val="202020"/>
                                      <w:sz w:val="14"/>
                                    </w:rPr>
                                    <w:t>- loss:</w:t>
                                  </w:r>
                                </w:p>
                              </w:tc>
                              <w:tc>
                                <w:tcPr>
                                  <w:tcW w:w="589" w:type="dxa"/>
                                </w:tcPr>
                                <w:p w14:paraId="58A04CFB" w14:textId="77777777" w:rsidR="0099680A" w:rsidRDefault="0099680A">
                                  <w:pPr>
                                    <w:spacing w:before="9"/>
                                    <w:rPr>
                                      <w:sz w:val="15"/>
                                    </w:rPr>
                                  </w:pPr>
                                </w:p>
                                <w:p w14:paraId="18B62023" w14:textId="77777777" w:rsidR="0099680A" w:rsidRDefault="0099680A">
                                  <w:pPr>
                                    <w:spacing w:line="151" w:lineRule="exact"/>
                                    <w:ind w:left="38"/>
                                    <w:rPr>
                                      <w:sz w:val="14"/>
                                    </w:rPr>
                                  </w:pPr>
                                  <w:r>
                                    <w:rPr>
                                      <w:color w:val="202020"/>
                                      <w:sz w:val="14"/>
                                    </w:rPr>
                                    <w:t>1.6297</w:t>
                                  </w:r>
                                </w:p>
                              </w:tc>
                              <w:tc>
                                <w:tcPr>
                                  <w:tcW w:w="2017" w:type="dxa"/>
                                </w:tcPr>
                                <w:p w14:paraId="1DFBA839" w14:textId="77777777" w:rsidR="0099680A" w:rsidRDefault="0099680A">
                                  <w:pPr>
                                    <w:spacing w:before="9"/>
                                    <w:rPr>
                                      <w:sz w:val="15"/>
                                    </w:rPr>
                                  </w:pPr>
                                </w:p>
                                <w:p w14:paraId="5A714D73" w14:textId="77777777" w:rsidR="0099680A" w:rsidRDefault="0099680A">
                                  <w:pPr>
                                    <w:spacing w:line="151" w:lineRule="exact"/>
                                    <w:ind w:right="44"/>
                                    <w:jc w:val="right"/>
                                    <w:rPr>
                                      <w:sz w:val="14"/>
                                    </w:rPr>
                                  </w:pPr>
                                  <w:r>
                                    <w:rPr>
                                      <w:color w:val="202020"/>
                                      <w:sz w:val="14"/>
                                    </w:rPr>
                                    <w:t>- categorical_accuracy:</w:t>
                                  </w:r>
                                </w:p>
                              </w:tc>
                              <w:tc>
                                <w:tcPr>
                                  <w:tcW w:w="589" w:type="dxa"/>
                                </w:tcPr>
                                <w:p w14:paraId="47B51E34" w14:textId="77777777" w:rsidR="0099680A" w:rsidRDefault="0099680A">
                                  <w:pPr>
                                    <w:spacing w:before="9"/>
                                    <w:rPr>
                                      <w:sz w:val="15"/>
                                    </w:rPr>
                                  </w:pPr>
                                </w:p>
                                <w:p w14:paraId="0A547A2D" w14:textId="77777777" w:rsidR="0099680A" w:rsidRDefault="0099680A">
                                  <w:pPr>
                                    <w:spacing w:line="151" w:lineRule="exact"/>
                                    <w:ind w:left="18" w:right="26"/>
                                    <w:jc w:val="center"/>
                                    <w:rPr>
                                      <w:sz w:val="14"/>
                                    </w:rPr>
                                  </w:pPr>
                                  <w:r>
                                    <w:rPr>
                                      <w:color w:val="202020"/>
                                      <w:sz w:val="14"/>
                                    </w:rPr>
                                    <w:t>0.3189</w:t>
                                  </w:r>
                                </w:p>
                              </w:tc>
                              <w:tc>
                                <w:tcPr>
                                  <w:tcW w:w="1009" w:type="dxa"/>
                                </w:tcPr>
                                <w:p w14:paraId="65DFB62F" w14:textId="77777777" w:rsidR="0099680A" w:rsidRDefault="0099680A">
                                  <w:pPr>
                                    <w:spacing w:before="9"/>
                                    <w:rPr>
                                      <w:sz w:val="15"/>
                                    </w:rPr>
                                  </w:pPr>
                                </w:p>
                                <w:p w14:paraId="525D1EDC"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5975CC71" w14:textId="77777777" w:rsidR="0099680A" w:rsidRDefault="0099680A">
                                  <w:pPr>
                                    <w:spacing w:before="9"/>
                                    <w:rPr>
                                      <w:sz w:val="15"/>
                                    </w:rPr>
                                  </w:pPr>
                                </w:p>
                                <w:p w14:paraId="1730E1D2" w14:textId="77777777" w:rsidR="0099680A" w:rsidRDefault="0099680A">
                                  <w:pPr>
                                    <w:spacing w:line="151" w:lineRule="exact"/>
                                    <w:ind w:right="-15"/>
                                    <w:jc w:val="right"/>
                                    <w:rPr>
                                      <w:sz w:val="14"/>
                                    </w:rPr>
                                  </w:pPr>
                                  <w:r>
                                    <w:rPr>
                                      <w:color w:val="202020"/>
                                      <w:sz w:val="14"/>
                                    </w:rPr>
                                    <w:t>1</w:t>
                                  </w:r>
                                </w:p>
                              </w:tc>
                            </w:tr>
                            <w:tr w:rsidR="0099680A" w14:paraId="6496F641" w14:textId="77777777">
                              <w:trPr>
                                <w:trHeight w:val="344"/>
                              </w:trPr>
                              <w:tc>
                                <w:tcPr>
                                  <w:tcW w:w="3453" w:type="dxa"/>
                                </w:tcPr>
                                <w:p w14:paraId="3509A260" w14:textId="77777777" w:rsidR="0099680A" w:rsidRDefault="0099680A">
                                  <w:pPr>
                                    <w:spacing w:before="9"/>
                                    <w:ind w:left="49"/>
                                    <w:rPr>
                                      <w:sz w:val="14"/>
                                    </w:rPr>
                                  </w:pPr>
                                  <w:r>
                                    <w:rPr>
                                      <w:color w:val="202020"/>
                                      <w:sz w:val="14"/>
                                    </w:rPr>
                                    <w:t>Epoch 32/50</w:t>
                                  </w:r>
                                </w:p>
                                <w:p w14:paraId="4DA6FBBD" w14:textId="77777777" w:rsidR="0099680A" w:rsidRDefault="0099680A">
                                  <w:pPr>
                                    <w:spacing w:before="11" w:line="146" w:lineRule="exact"/>
                                    <w:ind w:left="49"/>
                                    <w:rPr>
                                      <w:sz w:val="14"/>
                                    </w:rPr>
                                  </w:pPr>
                                  <w:r>
                                    <w:rPr>
                                      <w:color w:val="202020"/>
                                      <w:sz w:val="14"/>
                                    </w:rPr>
                                    <w:t>497/497 [==============================]</w:t>
                                  </w:r>
                                </w:p>
                              </w:tc>
                              <w:tc>
                                <w:tcPr>
                                  <w:tcW w:w="505" w:type="dxa"/>
                                </w:tcPr>
                                <w:p w14:paraId="1A146AB6" w14:textId="77777777" w:rsidR="0099680A" w:rsidRDefault="0099680A">
                                  <w:pPr>
                                    <w:spacing w:before="9"/>
                                    <w:rPr>
                                      <w:sz w:val="15"/>
                                    </w:rPr>
                                  </w:pPr>
                                </w:p>
                                <w:p w14:paraId="1C4E94EC" w14:textId="77777777" w:rsidR="0099680A" w:rsidRDefault="0099680A">
                                  <w:pPr>
                                    <w:spacing w:line="146" w:lineRule="exact"/>
                                    <w:ind w:left="21" w:right="22"/>
                                    <w:jc w:val="center"/>
                                    <w:rPr>
                                      <w:sz w:val="14"/>
                                    </w:rPr>
                                  </w:pPr>
                                  <w:r>
                                    <w:rPr>
                                      <w:color w:val="202020"/>
                                      <w:sz w:val="14"/>
                                    </w:rPr>
                                    <w:t>- 87s</w:t>
                                  </w:r>
                                </w:p>
                              </w:tc>
                              <w:tc>
                                <w:tcPr>
                                  <w:tcW w:w="925" w:type="dxa"/>
                                </w:tcPr>
                                <w:p w14:paraId="0DB3DC2F" w14:textId="77777777" w:rsidR="0099680A" w:rsidRDefault="0099680A">
                                  <w:pPr>
                                    <w:spacing w:before="9"/>
                                    <w:rPr>
                                      <w:sz w:val="15"/>
                                    </w:rPr>
                                  </w:pPr>
                                </w:p>
                                <w:p w14:paraId="48129E43" w14:textId="77777777" w:rsidR="0099680A" w:rsidRDefault="0099680A">
                                  <w:pPr>
                                    <w:spacing w:line="146" w:lineRule="exact"/>
                                    <w:ind w:left="21" w:right="22"/>
                                    <w:jc w:val="center"/>
                                    <w:rPr>
                                      <w:sz w:val="14"/>
                                    </w:rPr>
                                  </w:pPr>
                                  <w:r>
                                    <w:rPr>
                                      <w:color w:val="202020"/>
                                      <w:sz w:val="14"/>
                                    </w:rPr>
                                    <w:t>174ms/step</w:t>
                                  </w:r>
                                </w:p>
                              </w:tc>
                              <w:tc>
                                <w:tcPr>
                                  <w:tcW w:w="673" w:type="dxa"/>
                                </w:tcPr>
                                <w:p w14:paraId="0D4E4A1B" w14:textId="77777777" w:rsidR="0099680A" w:rsidRDefault="0099680A">
                                  <w:pPr>
                                    <w:spacing w:before="9"/>
                                    <w:rPr>
                                      <w:sz w:val="15"/>
                                    </w:rPr>
                                  </w:pPr>
                                </w:p>
                                <w:p w14:paraId="0F7DB884" w14:textId="77777777" w:rsidR="0099680A" w:rsidRDefault="0099680A">
                                  <w:pPr>
                                    <w:spacing w:line="146" w:lineRule="exact"/>
                                    <w:ind w:left="20" w:right="23"/>
                                    <w:jc w:val="center"/>
                                    <w:rPr>
                                      <w:sz w:val="14"/>
                                    </w:rPr>
                                  </w:pPr>
                                  <w:r>
                                    <w:rPr>
                                      <w:color w:val="202020"/>
                                      <w:sz w:val="14"/>
                                    </w:rPr>
                                    <w:t>- loss:</w:t>
                                  </w:r>
                                </w:p>
                              </w:tc>
                              <w:tc>
                                <w:tcPr>
                                  <w:tcW w:w="589" w:type="dxa"/>
                                </w:tcPr>
                                <w:p w14:paraId="651C5719" w14:textId="77777777" w:rsidR="0099680A" w:rsidRDefault="0099680A">
                                  <w:pPr>
                                    <w:spacing w:before="9"/>
                                    <w:rPr>
                                      <w:sz w:val="15"/>
                                    </w:rPr>
                                  </w:pPr>
                                </w:p>
                                <w:p w14:paraId="0B464E4D" w14:textId="77777777" w:rsidR="0099680A" w:rsidRDefault="0099680A">
                                  <w:pPr>
                                    <w:spacing w:line="146" w:lineRule="exact"/>
                                    <w:ind w:left="38"/>
                                    <w:rPr>
                                      <w:sz w:val="14"/>
                                    </w:rPr>
                                  </w:pPr>
                                  <w:r>
                                    <w:rPr>
                                      <w:color w:val="202020"/>
                                      <w:sz w:val="14"/>
                                    </w:rPr>
                                    <w:t>1.6126</w:t>
                                  </w:r>
                                </w:p>
                              </w:tc>
                              <w:tc>
                                <w:tcPr>
                                  <w:tcW w:w="2017" w:type="dxa"/>
                                </w:tcPr>
                                <w:p w14:paraId="233688E3" w14:textId="77777777" w:rsidR="0099680A" w:rsidRDefault="0099680A">
                                  <w:pPr>
                                    <w:spacing w:before="9"/>
                                    <w:rPr>
                                      <w:sz w:val="15"/>
                                    </w:rPr>
                                  </w:pPr>
                                </w:p>
                                <w:p w14:paraId="7E2E26AE" w14:textId="77777777" w:rsidR="0099680A" w:rsidRDefault="0099680A">
                                  <w:pPr>
                                    <w:spacing w:line="146" w:lineRule="exact"/>
                                    <w:ind w:right="44"/>
                                    <w:jc w:val="right"/>
                                    <w:rPr>
                                      <w:sz w:val="14"/>
                                    </w:rPr>
                                  </w:pPr>
                                  <w:r>
                                    <w:rPr>
                                      <w:color w:val="202020"/>
                                      <w:sz w:val="14"/>
                                    </w:rPr>
                                    <w:t>- categorical_accuracy:</w:t>
                                  </w:r>
                                </w:p>
                              </w:tc>
                              <w:tc>
                                <w:tcPr>
                                  <w:tcW w:w="589" w:type="dxa"/>
                                </w:tcPr>
                                <w:p w14:paraId="4B8EE695" w14:textId="77777777" w:rsidR="0099680A" w:rsidRDefault="0099680A">
                                  <w:pPr>
                                    <w:spacing w:before="9"/>
                                    <w:rPr>
                                      <w:sz w:val="15"/>
                                    </w:rPr>
                                  </w:pPr>
                                </w:p>
                                <w:p w14:paraId="4430C842" w14:textId="77777777" w:rsidR="0099680A" w:rsidRDefault="0099680A">
                                  <w:pPr>
                                    <w:spacing w:line="146" w:lineRule="exact"/>
                                    <w:ind w:left="18" w:right="26"/>
                                    <w:jc w:val="center"/>
                                    <w:rPr>
                                      <w:sz w:val="14"/>
                                    </w:rPr>
                                  </w:pPr>
                                  <w:r>
                                    <w:rPr>
                                      <w:color w:val="202020"/>
                                      <w:sz w:val="14"/>
                                    </w:rPr>
                                    <w:t>0.3282</w:t>
                                  </w:r>
                                </w:p>
                              </w:tc>
                              <w:tc>
                                <w:tcPr>
                                  <w:tcW w:w="1009" w:type="dxa"/>
                                </w:tcPr>
                                <w:p w14:paraId="1E7F558F" w14:textId="77777777" w:rsidR="0099680A" w:rsidRDefault="0099680A">
                                  <w:pPr>
                                    <w:spacing w:before="9"/>
                                    <w:rPr>
                                      <w:sz w:val="15"/>
                                    </w:rPr>
                                  </w:pPr>
                                </w:p>
                                <w:p w14:paraId="160210AA" w14:textId="77777777" w:rsidR="0099680A" w:rsidRDefault="0099680A">
                                  <w:pPr>
                                    <w:spacing w:line="146" w:lineRule="exact"/>
                                    <w:ind w:left="17" w:right="27"/>
                                    <w:jc w:val="center"/>
                                    <w:rPr>
                                      <w:sz w:val="14"/>
                                    </w:rPr>
                                  </w:pPr>
                                  <w:r>
                                    <w:rPr>
                                      <w:color w:val="202020"/>
                                      <w:sz w:val="14"/>
                                    </w:rPr>
                                    <w:t>- val_loss:</w:t>
                                  </w:r>
                                </w:p>
                              </w:tc>
                              <w:tc>
                                <w:tcPr>
                                  <w:tcW w:w="127" w:type="dxa"/>
                                  <w:tcBorders>
                                    <w:right w:val="single" w:sz="8" w:space="0" w:color="E7E7E7"/>
                                  </w:tcBorders>
                                </w:tcPr>
                                <w:p w14:paraId="684608B2" w14:textId="77777777" w:rsidR="0099680A" w:rsidRDefault="0099680A">
                                  <w:pPr>
                                    <w:spacing w:before="9"/>
                                    <w:rPr>
                                      <w:sz w:val="15"/>
                                    </w:rPr>
                                  </w:pPr>
                                </w:p>
                                <w:p w14:paraId="61C884AE" w14:textId="77777777" w:rsidR="0099680A" w:rsidRDefault="0099680A">
                                  <w:pPr>
                                    <w:spacing w:line="146" w:lineRule="exact"/>
                                    <w:ind w:right="-15"/>
                                    <w:jc w:val="right"/>
                                    <w:rPr>
                                      <w:sz w:val="14"/>
                                    </w:rPr>
                                  </w:pPr>
                                  <w:r>
                                    <w:rPr>
                                      <w:color w:val="202020"/>
                                      <w:sz w:val="14"/>
                                    </w:rPr>
                                    <w:t>1</w:t>
                                  </w:r>
                                </w:p>
                              </w:tc>
                            </w:tr>
                            <w:tr w:rsidR="0099680A" w14:paraId="15B3449D" w14:textId="77777777">
                              <w:trPr>
                                <w:trHeight w:val="174"/>
                              </w:trPr>
                              <w:tc>
                                <w:tcPr>
                                  <w:tcW w:w="3453" w:type="dxa"/>
                                </w:tcPr>
                                <w:p w14:paraId="0E71FCCC" w14:textId="77777777" w:rsidR="0099680A" w:rsidRDefault="0099680A">
                                  <w:pPr>
                                    <w:spacing w:before="4" w:line="151" w:lineRule="exact"/>
                                    <w:ind w:left="49"/>
                                    <w:rPr>
                                      <w:sz w:val="14"/>
                                    </w:rPr>
                                  </w:pPr>
                                  <w:r>
                                    <w:rPr>
                                      <w:color w:val="202020"/>
                                      <w:sz w:val="14"/>
                                    </w:rPr>
                                    <w:t>Epoch 33/50</w:t>
                                  </w:r>
                                </w:p>
                              </w:tc>
                              <w:tc>
                                <w:tcPr>
                                  <w:tcW w:w="505" w:type="dxa"/>
                                </w:tcPr>
                                <w:p w14:paraId="45FBE823" w14:textId="77777777" w:rsidR="0099680A" w:rsidRDefault="0099680A">
                                  <w:pPr>
                                    <w:rPr>
                                      <w:rFonts w:ascii="Times New Roman"/>
                                      <w:sz w:val="10"/>
                                    </w:rPr>
                                  </w:pPr>
                                </w:p>
                              </w:tc>
                              <w:tc>
                                <w:tcPr>
                                  <w:tcW w:w="925" w:type="dxa"/>
                                </w:tcPr>
                                <w:p w14:paraId="6C05723C" w14:textId="77777777" w:rsidR="0099680A" w:rsidRDefault="0099680A">
                                  <w:pPr>
                                    <w:rPr>
                                      <w:rFonts w:ascii="Times New Roman"/>
                                      <w:sz w:val="10"/>
                                    </w:rPr>
                                  </w:pPr>
                                </w:p>
                              </w:tc>
                              <w:tc>
                                <w:tcPr>
                                  <w:tcW w:w="673" w:type="dxa"/>
                                </w:tcPr>
                                <w:p w14:paraId="27FC5ABD" w14:textId="77777777" w:rsidR="0099680A" w:rsidRDefault="0099680A">
                                  <w:pPr>
                                    <w:rPr>
                                      <w:rFonts w:ascii="Times New Roman"/>
                                      <w:sz w:val="10"/>
                                    </w:rPr>
                                  </w:pPr>
                                </w:p>
                              </w:tc>
                              <w:tc>
                                <w:tcPr>
                                  <w:tcW w:w="589" w:type="dxa"/>
                                </w:tcPr>
                                <w:p w14:paraId="1731D0B7" w14:textId="77777777" w:rsidR="0099680A" w:rsidRDefault="0099680A">
                                  <w:pPr>
                                    <w:rPr>
                                      <w:rFonts w:ascii="Times New Roman"/>
                                      <w:sz w:val="10"/>
                                    </w:rPr>
                                  </w:pPr>
                                </w:p>
                              </w:tc>
                              <w:tc>
                                <w:tcPr>
                                  <w:tcW w:w="2017" w:type="dxa"/>
                                </w:tcPr>
                                <w:p w14:paraId="6D20BDF7" w14:textId="77777777" w:rsidR="0099680A" w:rsidRDefault="0099680A">
                                  <w:pPr>
                                    <w:rPr>
                                      <w:rFonts w:ascii="Times New Roman"/>
                                      <w:sz w:val="10"/>
                                    </w:rPr>
                                  </w:pPr>
                                </w:p>
                              </w:tc>
                              <w:tc>
                                <w:tcPr>
                                  <w:tcW w:w="589" w:type="dxa"/>
                                </w:tcPr>
                                <w:p w14:paraId="1C24A37F" w14:textId="77777777" w:rsidR="0099680A" w:rsidRDefault="0099680A">
                                  <w:pPr>
                                    <w:rPr>
                                      <w:rFonts w:ascii="Times New Roman"/>
                                      <w:sz w:val="10"/>
                                    </w:rPr>
                                  </w:pPr>
                                </w:p>
                              </w:tc>
                              <w:tc>
                                <w:tcPr>
                                  <w:tcW w:w="1009" w:type="dxa"/>
                                </w:tcPr>
                                <w:p w14:paraId="44A0EEDE" w14:textId="77777777" w:rsidR="0099680A" w:rsidRDefault="0099680A">
                                  <w:pPr>
                                    <w:rPr>
                                      <w:rFonts w:ascii="Times New Roman"/>
                                      <w:sz w:val="10"/>
                                    </w:rPr>
                                  </w:pPr>
                                </w:p>
                              </w:tc>
                              <w:tc>
                                <w:tcPr>
                                  <w:tcW w:w="127" w:type="dxa"/>
                                  <w:tcBorders>
                                    <w:right w:val="single" w:sz="8" w:space="0" w:color="E7E7E7"/>
                                  </w:tcBorders>
                                </w:tcPr>
                                <w:p w14:paraId="6CF8892C" w14:textId="77777777" w:rsidR="0099680A" w:rsidRDefault="0099680A">
                                  <w:pPr>
                                    <w:rPr>
                                      <w:rFonts w:ascii="Times New Roman"/>
                                      <w:sz w:val="10"/>
                                    </w:rPr>
                                  </w:pPr>
                                </w:p>
                              </w:tc>
                            </w:tr>
                            <w:tr w:rsidR="0099680A" w14:paraId="119BE658" w14:textId="77777777">
                              <w:trPr>
                                <w:trHeight w:val="174"/>
                              </w:trPr>
                              <w:tc>
                                <w:tcPr>
                                  <w:tcW w:w="3453" w:type="dxa"/>
                                </w:tcPr>
                                <w:p w14:paraId="195BF69B" w14:textId="77777777" w:rsidR="0099680A" w:rsidRDefault="0099680A">
                                  <w:pPr>
                                    <w:spacing w:before="9" w:line="146" w:lineRule="exact"/>
                                    <w:ind w:left="49"/>
                                    <w:rPr>
                                      <w:sz w:val="14"/>
                                    </w:rPr>
                                  </w:pPr>
                                  <w:r>
                                    <w:rPr>
                                      <w:color w:val="202020"/>
                                      <w:sz w:val="14"/>
                                    </w:rPr>
                                    <w:t>497/497 [==============================]</w:t>
                                  </w:r>
                                </w:p>
                              </w:tc>
                              <w:tc>
                                <w:tcPr>
                                  <w:tcW w:w="505" w:type="dxa"/>
                                </w:tcPr>
                                <w:p w14:paraId="78105B4B" w14:textId="77777777" w:rsidR="0099680A" w:rsidRDefault="0099680A">
                                  <w:pPr>
                                    <w:spacing w:before="9" w:line="146" w:lineRule="exact"/>
                                    <w:ind w:left="21" w:right="22"/>
                                    <w:jc w:val="center"/>
                                    <w:rPr>
                                      <w:sz w:val="14"/>
                                    </w:rPr>
                                  </w:pPr>
                                  <w:r>
                                    <w:rPr>
                                      <w:color w:val="202020"/>
                                      <w:sz w:val="14"/>
                                    </w:rPr>
                                    <w:t>- 87s</w:t>
                                  </w:r>
                                </w:p>
                              </w:tc>
                              <w:tc>
                                <w:tcPr>
                                  <w:tcW w:w="925" w:type="dxa"/>
                                </w:tcPr>
                                <w:p w14:paraId="268B34EC" w14:textId="77777777" w:rsidR="0099680A" w:rsidRDefault="0099680A">
                                  <w:pPr>
                                    <w:spacing w:before="9" w:line="146" w:lineRule="exact"/>
                                    <w:ind w:left="21" w:right="22"/>
                                    <w:jc w:val="center"/>
                                    <w:rPr>
                                      <w:sz w:val="14"/>
                                    </w:rPr>
                                  </w:pPr>
                                  <w:r>
                                    <w:rPr>
                                      <w:color w:val="202020"/>
                                      <w:sz w:val="14"/>
                                    </w:rPr>
                                    <w:t>174ms/step</w:t>
                                  </w:r>
                                </w:p>
                              </w:tc>
                              <w:tc>
                                <w:tcPr>
                                  <w:tcW w:w="673" w:type="dxa"/>
                                </w:tcPr>
                                <w:p w14:paraId="457A1222" w14:textId="77777777" w:rsidR="0099680A" w:rsidRDefault="0099680A">
                                  <w:pPr>
                                    <w:spacing w:before="9" w:line="146" w:lineRule="exact"/>
                                    <w:ind w:left="20" w:right="23"/>
                                    <w:jc w:val="center"/>
                                    <w:rPr>
                                      <w:sz w:val="14"/>
                                    </w:rPr>
                                  </w:pPr>
                                  <w:r>
                                    <w:rPr>
                                      <w:color w:val="202020"/>
                                      <w:sz w:val="14"/>
                                    </w:rPr>
                                    <w:t>- loss:</w:t>
                                  </w:r>
                                </w:p>
                              </w:tc>
                              <w:tc>
                                <w:tcPr>
                                  <w:tcW w:w="589" w:type="dxa"/>
                                </w:tcPr>
                                <w:p w14:paraId="7716785E" w14:textId="77777777" w:rsidR="0099680A" w:rsidRDefault="0099680A">
                                  <w:pPr>
                                    <w:spacing w:before="9" w:line="146" w:lineRule="exact"/>
                                    <w:ind w:left="38"/>
                                    <w:rPr>
                                      <w:sz w:val="14"/>
                                    </w:rPr>
                                  </w:pPr>
                                  <w:r>
                                    <w:rPr>
                                      <w:color w:val="202020"/>
                                      <w:sz w:val="14"/>
                                    </w:rPr>
                                    <w:t>1.5970</w:t>
                                  </w:r>
                                </w:p>
                              </w:tc>
                              <w:tc>
                                <w:tcPr>
                                  <w:tcW w:w="2017" w:type="dxa"/>
                                </w:tcPr>
                                <w:p w14:paraId="34149C12" w14:textId="77777777" w:rsidR="0099680A" w:rsidRDefault="0099680A">
                                  <w:pPr>
                                    <w:spacing w:before="9" w:line="146" w:lineRule="exact"/>
                                    <w:ind w:right="44"/>
                                    <w:jc w:val="right"/>
                                    <w:rPr>
                                      <w:sz w:val="14"/>
                                    </w:rPr>
                                  </w:pPr>
                                  <w:r>
                                    <w:rPr>
                                      <w:color w:val="202020"/>
                                      <w:sz w:val="14"/>
                                    </w:rPr>
                                    <w:t>- categorical_accuracy:</w:t>
                                  </w:r>
                                </w:p>
                              </w:tc>
                              <w:tc>
                                <w:tcPr>
                                  <w:tcW w:w="589" w:type="dxa"/>
                                </w:tcPr>
                                <w:p w14:paraId="15B42400" w14:textId="77777777" w:rsidR="0099680A" w:rsidRDefault="0099680A">
                                  <w:pPr>
                                    <w:spacing w:before="9" w:line="146" w:lineRule="exact"/>
                                    <w:ind w:left="18" w:right="26"/>
                                    <w:jc w:val="center"/>
                                    <w:rPr>
                                      <w:sz w:val="14"/>
                                    </w:rPr>
                                  </w:pPr>
                                  <w:r>
                                    <w:rPr>
                                      <w:color w:val="202020"/>
                                      <w:sz w:val="14"/>
                                    </w:rPr>
                                    <w:t>0.3355</w:t>
                                  </w:r>
                                </w:p>
                              </w:tc>
                              <w:tc>
                                <w:tcPr>
                                  <w:tcW w:w="1009" w:type="dxa"/>
                                </w:tcPr>
                                <w:p w14:paraId="3AD5D616" w14:textId="77777777" w:rsidR="0099680A" w:rsidRDefault="0099680A">
                                  <w:pPr>
                                    <w:spacing w:before="9" w:line="146" w:lineRule="exact"/>
                                    <w:ind w:left="17" w:right="27"/>
                                    <w:jc w:val="center"/>
                                    <w:rPr>
                                      <w:sz w:val="14"/>
                                    </w:rPr>
                                  </w:pPr>
                                  <w:r>
                                    <w:rPr>
                                      <w:color w:val="202020"/>
                                      <w:sz w:val="14"/>
                                    </w:rPr>
                                    <w:t>- val_loss:</w:t>
                                  </w:r>
                                </w:p>
                              </w:tc>
                              <w:tc>
                                <w:tcPr>
                                  <w:tcW w:w="127" w:type="dxa"/>
                                  <w:tcBorders>
                                    <w:right w:val="single" w:sz="8" w:space="0" w:color="E7E7E7"/>
                                  </w:tcBorders>
                                </w:tcPr>
                                <w:p w14:paraId="3882EBC6" w14:textId="77777777" w:rsidR="0099680A" w:rsidRDefault="0099680A">
                                  <w:pPr>
                                    <w:spacing w:before="9" w:line="146" w:lineRule="exact"/>
                                    <w:ind w:right="-15"/>
                                    <w:jc w:val="right"/>
                                    <w:rPr>
                                      <w:sz w:val="14"/>
                                    </w:rPr>
                                  </w:pPr>
                                  <w:r>
                                    <w:rPr>
                                      <w:color w:val="202020"/>
                                      <w:sz w:val="14"/>
                                    </w:rPr>
                                    <w:t>1</w:t>
                                  </w:r>
                                </w:p>
                              </w:tc>
                            </w:tr>
                            <w:tr w:rsidR="0099680A" w14:paraId="041D901E" w14:textId="77777777">
                              <w:trPr>
                                <w:trHeight w:val="344"/>
                              </w:trPr>
                              <w:tc>
                                <w:tcPr>
                                  <w:tcW w:w="3453" w:type="dxa"/>
                                </w:tcPr>
                                <w:p w14:paraId="24E08886" w14:textId="77777777" w:rsidR="0099680A" w:rsidRDefault="0099680A">
                                  <w:pPr>
                                    <w:spacing w:before="4"/>
                                    <w:ind w:left="49"/>
                                    <w:rPr>
                                      <w:sz w:val="14"/>
                                    </w:rPr>
                                  </w:pPr>
                                  <w:r>
                                    <w:rPr>
                                      <w:color w:val="202020"/>
                                      <w:sz w:val="14"/>
                                    </w:rPr>
                                    <w:t>Epoch 34/50</w:t>
                                  </w:r>
                                </w:p>
                                <w:p w14:paraId="54E24C41" w14:textId="77777777" w:rsidR="0099680A" w:rsidRDefault="0099680A">
                                  <w:pPr>
                                    <w:spacing w:before="11" w:line="151" w:lineRule="exact"/>
                                    <w:ind w:left="49"/>
                                    <w:rPr>
                                      <w:sz w:val="14"/>
                                    </w:rPr>
                                  </w:pPr>
                                  <w:r>
                                    <w:rPr>
                                      <w:color w:val="202020"/>
                                      <w:sz w:val="14"/>
                                    </w:rPr>
                                    <w:t>497/497 [==============================]</w:t>
                                  </w:r>
                                </w:p>
                              </w:tc>
                              <w:tc>
                                <w:tcPr>
                                  <w:tcW w:w="505" w:type="dxa"/>
                                </w:tcPr>
                                <w:p w14:paraId="08942FB6" w14:textId="77777777" w:rsidR="0099680A" w:rsidRDefault="0099680A">
                                  <w:pPr>
                                    <w:spacing w:before="4"/>
                                    <w:rPr>
                                      <w:sz w:val="15"/>
                                    </w:rPr>
                                  </w:pPr>
                                </w:p>
                                <w:p w14:paraId="37F70148" w14:textId="77777777" w:rsidR="0099680A" w:rsidRDefault="0099680A">
                                  <w:pPr>
                                    <w:spacing w:line="151" w:lineRule="exact"/>
                                    <w:ind w:left="21" w:right="22"/>
                                    <w:jc w:val="center"/>
                                    <w:rPr>
                                      <w:sz w:val="14"/>
                                    </w:rPr>
                                  </w:pPr>
                                  <w:r>
                                    <w:rPr>
                                      <w:color w:val="202020"/>
                                      <w:sz w:val="14"/>
                                    </w:rPr>
                                    <w:t>- 87s</w:t>
                                  </w:r>
                                </w:p>
                              </w:tc>
                              <w:tc>
                                <w:tcPr>
                                  <w:tcW w:w="925" w:type="dxa"/>
                                </w:tcPr>
                                <w:p w14:paraId="19F8E86C" w14:textId="77777777" w:rsidR="0099680A" w:rsidRDefault="0099680A">
                                  <w:pPr>
                                    <w:spacing w:before="4"/>
                                    <w:rPr>
                                      <w:sz w:val="15"/>
                                    </w:rPr>
                                  </w:pPr>
                                </w:p>
                                <w:p w14:paraId="7CF932B9" w14:textId="77777777" w:rsidR="0099680A" w:rsidRDefault="0099680A">
                                  <w:pPr>
                                    <w:spacing w:line="151" w:lineRule="exact"/>
                                    <w:ind w:left="21" w:right="22"/>
                                    <w:jc w:val="center"/>
                                    <w:rPr>
                                      <w:sz w:val="14"/>
                                    </w:rPr>
                                  </w:pPr>
                                  <w:r>
                                    <w:rPr>
                                      <w:color w:val="202020"/>
                                      <w:sz w:val="14"/>
                                    </w:rPr>
                                    <w:t>174ms/step</w:t>
                                  </w:r>
                                </w:p>
                              </w:tc>
                              <w:tc>
                                <w:tcPr>
                                  <w:tcW w:w="673" w:type="dxa"/>
                                </w:tcPr>
                                <w:p w14:paraId="7F1BEBF3" w14:textId="77777777" w:rsidR="0099680A" w:rsidRDefault="0099680A">
                                  <w:pPr>
                                    <w:spacing w:before="4"/>
                                    <w:rPr>
                                      <w:sz w:val="15"/>
                                    </w:rPr>
                                  </w:pPr>
                                </w:p>
                                <w:p w14:paraId="6D37B625" w14:textId="77777777" w:rsidR="0099680A" w:rsidRDefault="0099680A">
                                  <w:pPr>
                                    <w:spacing w:line="151" w:lineRule="exact"/>
                                    <w:ind w:left="20" w:right="23"/>
                                    <w:jc w:val="center"/>
                                    <w:rPr>
                                      <w:sz w:val="14"/>
                                    </w:rPr>
                                  </w:pPr>
                                  <w:r>
                                    <w:rPr>
                                      <w:color w:val="202020"/>
                                      <w:sz w:val="14"/>
                                    </w:rPr>
                                    <w:t>- loss:</w:t>
                                  </w:r>
                                </w:p>
                              </w:tc>
                              <w:tc>
                                <w:tcPr>
                                  <w:tcW w:w="589" w:type="dxa"/>
                                </w:tcPr>
                                <w:p w14:paraId="0D53A6CD" w14:textId="77777777" w:rsidR="0099680A" w:rsidRDefault="0099680A">
                                  <w:pPr>
                                    <w:spacing w:before="4"/>
                                    <w:rPr>
                                      <w:sz w:val="15"/>
                                    </w:rPr>
                                  </w:pPr>
                                </w:p>
                                <w:p w14:paraId="5D32B59A" w14:textId="77777777" w:rsidR="0099680A" w:rsidRDefault="0099680A">
                                  <w:pPr>
                                    <w:spacing w:line="151" w:lineRule="exact"/>
                                    <w:ind w:left="38"/>
                                    <w:rPr>
                                      <w:sz w:val="14"/>
                                    </w:rPr>
                                  </w:pPr>
                                  <w:r>
                                    <w:rPr>
                                      <w:color w:val="202020"/>
                                      <w:sz w:val="14"/>
                                    </w:rPr>
                                    <w:t>1.5800</w:t>
                                  </w:r>
                                </w:p>
                              </w:tc>
                              <w:tc>
                                <w:tcPr>
                                  <w:tcW w:w="2017" w:type="dxa"/>
                                </w:tcPr>
                                <w:p w14:paraId="7D6DB872" w14:textId="77777777" w:rsidR="0099680A" w:rsidRDefault="0099680A">
                                  <w:pPr>
                                    <w:spacing w:before="4"/>
                                    <w:rPr>
                                      <w:sz w:val="15"/>
                                    </w:rPr>
                                  </w:pPr>
                                </w:p>
                                <w:p w14:paraId="7549F601" w14:textId="77777777" w:rsidR="0099680A" w:rsidRDefault="0099680A">
                                  <w:pPr>
                                    <w:spacing w:line="151" w:lineRule="exact"/>
                                    <w:ind w:right="44"/>
                                    <w:jc w:val="right"/>
                                    <w:rPr>
                                      <w:sz w:val="14"/>
                                    </w:rPr>
                                  </w:pPr>
                                  <w:r>
                                    <w:rPr>
                                      <w:color w:val="202020"/>
                                      <w:sz w:val="14"/>
                                    </w:rPr>
                                    <w:t>- categorical_accuracy:</w:t>
                                  </w:r>
                                </w:p>
                              </w:tc>
                              <w:tc>
                                <w:tcPr>
                                  <w:tcW w:w="589" w:type="dxa"/>
                                </w:tcPr>
                                <w:p w14:paraId="316F89A9" w14:textId="77777777" w:rsidR="0099680A" w:rsidRDefault="0099680A">
                                  <w:pPr>
                                    <w:spacing w:before="4"/>
                                    <w:rPr>
                                      <w:sz w:val="15"/>
                                    </w:rPr>
                                  </w:pPr>
                                </w:p>
                                <w:p w14:paraId="1F00F7A1" w14:textId="77777777" w:rsidR="0099680A" w:rsidRDefault="0099680A">
                                  <w:pPr>
                                    <w:spacing w:line="151" w:lineRule="exact"/>
                                    <w:ind w:left="18" w:right="26"/>
                                    <w:jc w:val="center"/>
                                    <w:rPr>
                                      <w:sz w:val="14"/>
                                    </w:rPr>
                                  </w:pPr>
                                  <w:r>
                                    <w:rPr>
                                      <w:color w:val="202020"/>
                                      <w:sz w:val="14"/>
                                    </w:rPr>
                                    <w:t>0.3413</w:t>
                                  </w:r>
                                </w:p>
                              </w:tc>
                              <w:tc>
                                <w:tcPr>
                                  <w:tcW w:w="1009" w:type="dxa"/>
                                </w:tcPr>
                                <w:p w14:paraId="0328B029" w14:textId="77777777" w:rsidR="0099680A" w:rsidRDefault="0099680A">
                                  <w:pPr>
                                    <w:spacing w:before="4"/>
                                    <w:rPr>
                                      <w:sz w:val="15"/>
                                    </w:rPr>
                                  </w:pPr>
                                </w:p>
                                <w:p w14:paraId="4AFAD21C"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135B6560" w14:textId="77777777" w:rsidR="0099680A" w:rsidRDefault="0099680A">
                                  <w:pPr>
                                    <w:spacing w:before="4"/>
                                    <w:rPr>
                                      <w:sz w:val="15"/>
                                    </w:rPr>
                                  </w:pPr>
                                </w:p>
                                <w:p w14:paraId="344CDF41" w14:textId="77777777" w:rsidR="0099680A" w:rsidRDefault="0099680A">
                                  <w:pPr>
                                    <w:spacing w:line="151" w:lineRule="exact"/>
                                    <w:ind w:right="-15"/>
                                    <w:jc w:val="right"/>
                                    <w:rPr>
                                      <w:sz w:val="14"/>
                                    </w:rPr>
                                  </w:pPr>
                                  <w:r>
                                    <w:rPr>
                                      <w:color w:val="202020"/>
                                      <w:sz w:val="14"/>
                                    </w:rPr>
                                    <w:t>1</w:t>
                                  </w:r>
                                </w:p>
                              </w:tc>
                            </w:tr>
                            <w:tr w:rsidR="0099680A" w14:paraId="619C3E9A" w14:textId="77777777">
                              <w:trPr>
                                <w:trHeight w:val="344"/>
                              </w:trPr>
                              <w:tc>
                                <w:tcPr>
                                  <w:tcW w:w="3453" w:type="dxa"/>
                                </w:tcPr>
                                <w:p w14:paraId="7D2E77A8" w14:textId="77777777" w:rsidR="0099680A" w:rsidRDefault="0099680A">
                                  <w:pPr>
                                    <w:spacing w:before="9"/>
                                    <w:ind w:left="49"/>
                                    <w:rPr>
                                      <w:sz w:val="14"/>
                                    </w:rPr>
                                  </w:pPr>
                                  <w:r>
                                    <w:rPr>
                                      <w:color w:val="202020"/>
                                      <w:sz w:val="14"/>
                                    </w:rPr>
                                    <w:t>Epoch 35/50</w:t>
                                  </w:r>
                                </w:p>
                                <w:p w14:paraId="7AB1610A" w14:textId="77777777" w:rsidR="0099680A" w:rsidRDefault="0099680A">
                                  <w:pPr>
                                    <w:spacing w:before="11" w:line="146" w:lineRule="exact"/>
                                    <w:ind w:left="49"/>
                                    <w:rPr>
                                      <w:sz w:val="14"/>
                                    </w:rPr>
                                  </w:pPr>
                                  <w:r>
                                    <w:rPr>
                                      <w:color w:val="202020"/>
                                      <w:sz w:val="14"/>
                                    </w:rPr>
                                    <w:t>497/497 [==============================]</w:t>
                                  </w:r>
                                </w:p>
                              </w:tc>
                              <w:tc>
                                <w:tcPr>
                                  <w:tcW w:w="505" w:type="dxa"/>
                                </w:tcPr>
                                <w:p w14:paraId="01E4A3F7" w14:textId="77777777" w:rsidR="0099680A" w:rsidRDefault="0099680A">
                                  <w:pPr>
                                    <w:spacing w:before="9"/>
                                    <w:rPr>
                                      <w:sz w:val="15"/>
                                    </w:rPr>
                                  </w:pPr>
                                </w:p>
                                <w:p w14:paraId="3B72DA6D" w14:textId="77777777" w:rsidR="0099680A" w:rsidRDefault="0099680A">
                                  <w:pPr>
                                    <w:spacing w:line="146" w:lineRule="exact"/>
                                    <w:ind w:left="21" w:right="22"/>
                                    <w:jc w:val="center"/>
                                    <w:rPr>
                                      <w:sz w:val="14"/>
                                    </w:rPr>
                                  </w:pPr>
                                  <w:r>
                                    <w:rPr>
                                      <w:color w:val="202020"/>
                                      <w:sz w:val="14"/>
                                    </w:rPr>
                                    <w:t>- 87s</w:t>
                                  </w:r>
                                </w:p>
                              </w:tc>
                              <w:tc>
                                <w:tcPr>
                                  <w:tcW w:w="925" w:type="dxa"/>
                                </w:tcPr>
                                <w:p w14:paraId="40325B12" w14:textId="77777777" w:rsidR="0099680A" w:rsidRDefault="0099680A">
                                  <w:pPr>
                                    <w:spacing w:before="9"/>
                                    <w:rPr>
                                      <w:sz w:val="15"/>
                                    </w:rPr>
                                  </w:pPr>
                                </w:p>
                                <w:p w14:paraId="66DC995A" w14:textId="77777777" w:rsidR="0099680A" w:rsidRDefault="0099680A">
                                  <w:pPr>
                                    <w:spacing w:line="146" w:lineRule="exact"/>
                                    <w:ind w:left="21" w:right="22"/>
                                    <w:jc w:val="center"/>
                                    <w:rPr>
                                      <w:sz w:val="14"/>
                                    </w:rPr>
                                  </w:pPr>
                                  <w:r>
                                    <w:rPr>
                                      <w:color w:val="202020"/>
                                      <w:sz w:val="14"/>
                                    </w:rPr>
                                    <w:t>174ms/step</w:t>
                                  </w:r>
                                </w:p>
                              </w:tc>
                              <w:tc>
                                <w:tcPr>
                                  <w:tcW w:w="673" w:type="dxa"/>
                                </w:tcPr>
                                <w:p w14:paraId="37F40D67" w14:textId="77777777" w:rsidR="0099680A" w:rsidRDefault="0099680A">
                                  <w:pPr>
                                    <w:spacing w:before="9"/>
                                    <w:rPr>
                                      <w:sz w:val="15"/>
                                    </w:rPr>
                                  </w:pPr>
                                </w:p>
                                <w:p w14:paraId="28B2FDFD" w14:textId="77777777" w:rsidR="0099680A" w:rsidRDefault="0099680A">
                                  <w:pPr>
                                    <w:spacing w:line="146" w:lineRule="exact"/>
                                    <w:ind w:left="20" w:right="23"/>
                                    <w:jc w:val="center"/>
                                    <w:rPr>
                                      <w:sz w:val="14"/>
                                    </w:rPr>
                                  </w:pPr>
                                  <w:r>
                                    <w:rPr>
                                      <w:color w:val="202020"/>
                                      <w:sz w:val="14"/>
                                    </w:rPr>
                                    <w:t>- loss:</w:t>
                                  </w:r>
                                </w:p>
                              </w:tc>
                              <w:tc>
                                <w:tcPr>
                                  <w:tcW w:w="589" w:type="dxa"/>
                                </w:tcPr>
                                <w:p w14:paraId="75C69704" w14:textId="77777777" w:rsidR="0099680A" w:rsidRDefault="0099680A">
                                  <w:pPr>
                                    <w:spacing w:before="9"/>
                                    <w:rPr>
                                      <w:sz w:val="15"/>
                                    </w:rPr>
                                  </w:pPr>
                                </w:p>
                                <w:p w14:paraId="5E9C78ED" w14:textId="77777777" w:rsidR="0099680A" w:rsidRDefault="0099680A">
                                  <w:pPr>
                                    <w:spacing w:line="146" w:lineRule="exact"/>
                                    <w:ind w:left="38"/>
                                    <w:rPr>
                                      <w:sz w:val="14"/>
                                    </w:rPr>
                                  </w:pPr>
                                  <w:r>
                                    <w:rPr>
                                      <w:color w:val="202020"/>
                                      <w:sz w:val="14"/>
                                    </w:rPr>
                                    <w:t>1.5620</w:t>
                                  </w:r>
                                </w:p>
                              </w:tc>
                              <w:tc>
                                <w:tcPr>
                                  <w:tcW w:w="2017" w:type="dxa"/>
                                </w:tcPr>
                                <w:p w14:paraId="33D7FB55" w14:textId="77777777" w:rsidR="0099680A" w:rsidRDefault="0099680A">
                                  <w:pPr>
                                    <w:spacing w:before="9"/>
                                    <w:rPr>
                                      <w:sz w:val="15"/>
                                    </w:rPr>
                                  </w:pPr>
                                </w:p>
                                <w:p w14:paraId="7FD1C08B" w14:textId="77777777" w:rsidR="0099680A" w:rsidRDefault="0099680A">
                                  <w:pPr>
                                    <w:spacing w:line="146" w:lineRule="exact"/>
                                    <w:ind w:right="44"/>
                                    <w:jc w:val="right"/>
                                    <w:rPr>
                                      <w:sz w:val="14"/>
                                    </w:rPr>
                                  </w:pPr>
                                  <w:r>
                                    <w:rPr>
                                      <w:color w:val="202020"/>
                                      <w:sz w:val="14"/>
                                    </w:rPr>
                                    <w:t>- categorical_accuracy:</w:t>
                                  </w:r>
                                </w:p>
                              </w:tc>
                              <w:tc>
                                <w:tcPr>
                                  <w:tcW w:w="589" w:type="dxa"/>
                                </w:tcPr>
                                <w:p w14:paraId="2CD49E71" w14:textId="77777777" w:rsidR="0099680A" w:rsidRDefault="0099680A">
                                  <w:pPr>
                                    <w:spacing w:before="9"/>
                                    <w:rPr>
                                      <w:sz w:val="15"/>
                                    </w:rPr>
                                  </w:pPr>
                                </w:p>
                                <w:p w14:paraId="73CF17F5" w14:textId="77777777" w:rsidR="0099680A" w:rsidRDefault="0099680A">
                                  <w:pPr>
                                    <w:spacing w:line="146" w:lineRule="exact"/>
                                    <w:ind w:left="18" w:right="26"/>
                                    <w:jc w:val="center"/>
                                    <w:rPr>
                                      <w:sz w:val="14"/>
                                    </w:rPr>
                                  </w:pPr>
                                  <w:r>
                                    <w:rPr>
                                      <w:color w:val="202020"/>
                                      <w:sz w:val="14"/>
                                    </w:rPr>
                                    <w:t>0.3455</w:t>
                                  </w:r>
                                </w:p>
                              </w:tc>
                              <w:tc>
                                <w:tcPr>
                                  <w:tcW w:w="1009" w:type="dxa"/>
                                </w:tcPr>
                                <w:p w14:paraId="6AD71A12" w14:textId="77777777" w:rsidR="0099680A" w:rsidRDefault="0099680A">
                                  <w:pPr>
                                    <w:spacing w:before="9"/>
                                    <w:rPr>
                                      <w:sz w:val="15"/>
                                    </w:rPr>
                                  </w:pPr>
                                </w:p>
                                <w:p w14:paraId="59101F58" w14:textId="77777777" w:rsidR="0099680A" w:rsidRDefault="0099680A">
                                  <w:pPr>
                                    <w:spacing w:line="146" w:lineRule="exact"/>
                                    <w:ind w:left="17" w:right="27"/>
                                    <w:jc w:val="center"/>
                                    <w:rPr>
                                      <w:sz w:val="14"/>
                                    </w:rPr>
                                  </w:pPr>
                                  <w:r>
                                    <w:rPr>
                                      <w:color w:val="202020"/>
                                      <w:sz w:val="14"/>
                                    </w:rPr>
                                    <w:t>- val_loss:</w:t>
                                  </w:r>
                                </w:p>
                              </w:tc>
                              <w:tc>
                                <w:tcPr>
                                  <w:tcW w:w="127" w:type="dxa"/>
                                  <w:tcBorders>
                                    <w:right w:val="single" w:sz="8" w:space="0" w:color="E7E7E7"/>
                                  </w:tcBorders>
                                </w:tcPr>
                                <w:p w14:paraId="5A8F6815" w14:textId="77777777" w:rsidR="0099680A" w:rsidRDefault="0099680A">
                                  <w:pPr>
                                    <w:spacing w:before="9"/>
                                    <w:rPr>
                                      <w:sz w:val="15"/>
                                    </w:rPr>
                                  </w:pPr>
                                </w:p>
                                <w:p w14:paraId="4A98C3CC" w14:textId="77777777" w:rsidR="0099680A" w:rsidRDefault="0099680A">
                                  <w:pPr>
                                    <w:spacing w:line="146" w:lineRule="exact"/>
                                    <w:ind w:right="-15"/>
                                    <w:jc w:val="right"/>
                                    <w:rPr>
                                      <w:sz w:val="14"/>
                                    </w:rPr>
                                  </w:pPr>
                                  <w:r>
                                    <w:rPr>
                                      <w:color w:val="202020"/>
                                      <w:sz w:val="14"/>
                                    </w:rPr>
                                    <w:t>1</w:t>
                                  </w:r>
                                </w:p>
                              </w:tc>
                            </w:tr>
                            <w:tr w:rsidR="0099680A" w14:paraId="4CF01F05" w14:textId="77777777">
                              <w:trPr>
                                <w:trHeight w:val="174"/>
                              </w:trPr>
                              <w:tc>
                                <w:tcPr>
                                  <w:tcW w:w="3453" w:type="dxa"/>
                                </w:tcPr>
                                <w:p w14:paraId="421A7D73" w14:textId="77777777" w:rsidR="0099680A" w:rsidRDefault="0099680A">
                                  <w:pPr>
                                    <w:spacing w:before="4" w:line="151" w:lineRule="exact"/>
                                    <w:ind w:left="49"/>
                                    <w:rPr>
                                      <w:sz w:val="14"/>
                                    </w:rPr>
                                  </w:pPr>
                                  <w:r>
                                    <w:rPr>
                                      <w:color w:val="202020"/>
                                      <w:sz w:val="14"/>
                                    </w:rPr>
                                    <w:t>Epoch 36/50</w:t>
                                  </w:r>
                                </w:p>
                              </w:tc>
                              <w:tc>
                                <w:tcPr>
                                  <w:tcW w:w="505" w:type="dxa"/>
                                </w:tcPr>
                                <w:p w14:paraId="0D4B8703" w14:textId="77777777" w:rsidR="0099680A" w:rsidRDefault="0099680A">
                                  <w:pPr>
                                    <w:rPr>
                                      <w:rFonts w:ascii="Times New Roman"/>
                                      <w:sz w:val="10"/>
                                    </w:rPr>
                                  </w:pPr>
                                </w:p>
                              </w:tc>
                              <w:tc>
                                <w:tcPr>
                                  <w:tcW w:w="925" w:type="dxa"/>
                                </w:tcPr>
                                <w:p w14:paraId="25873696" w14:textId="77777777" w:rsidR="0099680A" w:rsidRDefault="0099680A">
                                  <w:pPr>
                                    <w:rPr>
                                      <w:rFonts w:ascii="Times New Roman"/>
                                      <w:sz w:val="10"/>
                                    </w:rPr>
                                  </w:pPr>
                                </w:p>
                              </w:tc>
                              <w:tc>
                                <w:tcPr>
                                  <w:tcW w:w="673" w:type="dxa"/>
                                </w:tcPr>
                                <w:p w14:paraId="4F45F0AF" w14:textId="77777777" w:rsidR="0099680A" w:rsidRDefault="0099680A">
                                  <w:pPr>
                                    <w:rPr>
                                      <w:rFonts w:ascii="Times New Roman"/>
                                      <w:sz w:val="10"/>
                                    </w:rPr>
                                  </w:pPr>
                                </w:p>
                              </w:tc>
                              <w:tc>
                                <w:tcPr>
                                  <w:tcW w:w="589" w:type="dxa"/>
                                </w:tcPr>
                                <w:p w14:paraId="492F3B65" w14:textId="77777777" w:rsidR="0099680A" w:rsidRDefault="0099680A">
                                  <w:pPr>
                                    <w:rPr>
                                      <w:rFonts w:ascii="Times New Roman"/>
                                      <w:sz w:val="10"/>
                                    </w:rPr>
                                  </w:pPr>
                                </w:p>
                              </w:tc>
                              <w:tc>
                                <w:tcPr>
                                  <w:tcW w:w="2017" w:type="dxa"/>
                                </w:tcPr>
                                <w:p w14:paraId="34067905" w14:textId="77777777" w:rsidR="0099680A" w:rsidRDefault="0099680A">
                                  <w:pPr>
                                    <w:rPr>
                                      <w:rFonts w:ascii="Times New Roman"/>
                                      <w:sz w:val="10"/>
                                    </w:rPr>
                                  </w:pPr>
                                </w:p>
                              </w:tc>
                              <w:tc>
                                <w:tcPr>
                                  <w:tcW w:w="589" w:type="dxa"/>
                                </w:tcPr>
                                <w:p w14:paraId="775D7ACC" w14:textId="77777777" w:rsidR="0099680A" w:rsidRDefault="0099680A">
                                  <w:pPr>
                                    <w:rPr>
                                      <w:rFonts w:ascii="Times New Roman"/>
                                      <w:sz w:val="10"/>
                                    </w:rPr>
                                  </w:pPr>
                                </w:p>
                              </w:tc>
                              <w:tc>
                                <w:tcPr>
                                  <w:tcW w:w="1009" w:type="dxa"/>
                                </w:tcPr>
                                <w:p w14:paraId="583CD6F9" w14:textId="77777777" w:rsidR="0099680A" w:rsidRDefault="0099680A">
                                  <w:pPr>
                                    <w:rPr>
                                      <w:rFonts w:ascii="Times New Roman"/>
                                      <w:sz w:val="10"/>
                                    </w:rPr>
                                  </w:pPr>
                                </w:p>
                              </w:tc>
                              <w:tc>
                                <w:tcPr>
                                  <w:tcW w:w="127" w:type="dxa"/>
                                  <w:tcBorders>
                                    <w:right w:val="single" w:sz="8" w:space="0" w:color="E7E7E7"/>
                                  </w:tcBorders>
                                </w:tcPr>
                                <w:p w14:paraId="310FF9D5" w14:textId="77777777" w:rsidR="0099680A" w:rsidRDefault="0099680A">
                                  <w:pPr>
                                    <w:rPr>
                                      <w:rFonts w:ascii="Times New Roman"/>
                                      <w:sz w:val="10"/>
                                    </w:rPr>
                                  </w:pPr>
                                </w:p>
                              </w:tc>
                            </w:tr>
                            <w:tr w:rsidR="0099680A" w14:paraId="0BA7B726" w14:textId="77777777">
                              <w:trPr>
                                <w:trHeight w:val="349"/>
                              </w:trPr>
                              <w:tc>
                                <w:tcPr>
                                  <w:tcW w:w="3453" w:type="dxa"/>
                                </w:tcPr>
                                <w:p w14:paraId="32E2D6F6" w14:textId="77777777" w:rsidR="0099680A" w:rsidRDefault="0099680A">
                                  <w:pPr>
                                    <w:spacing w:before="9"/>
                                    <w:ind w:left="49"/>
                                    <w:rPr>
                                      <w:sz w:val="14"/>
                                    </w:rPr>
                                  </w:pPr>
                                  <w:r>
                                    <w:rPr>
                                      <w:color w:val="202020"/>
                                      <w:sz w:val="14"/>
                                    </w:rPr>
                                    <w:t>497/497 [==============================]</w:t>
                                  </w:r>
                                </w:p>
                                <w:p w14:paraId="435D7488" w14:textId="77777777" w:rsidR="0099680A" w:rsidRDefault="0099680A">
                                  <w:pPr>
                                    <w:spacing w:before="11" w:line="151" w:lineRule="exact"/>
                                    <w:ind w:left="49"/>
                                    <w:rPr>
                                      <w:sz w:val="14"/>
                                    </w:rPr>
                                  </w:pPr>
                                  <w:r>
                                    <w:rPr>
                                      <w:color w:val="202020"/>
                                      <w:sz w:val="14"/>
                                    </w:rPr>
                                    <w:t>Epoch 37/50</w:t>
                                  </w:r>
                                </w:p>
                              </w:tc>
                              <w:tc>
                                <w:tcPr>
                                  <w:tcW w:w="505" w:type="dxa"/>
                                </w:tcPr>
                                <w:p w14:paraId="734C6516" w14:textId="77777777" w:rsidR="0099680A" w:rsidRDefault="0099680A">
                                  <w:pPr>
                                    <w:spacing w:before="9"/>
                                    <w:ind w:left="21" w:right="22"/>
                                    <w:jc w:val="center"/>
                                    <w:rPr>
                                      <w:sz w:val="14"/>
                                    </w:rPr>
                                  </w:pPr>
                                  <w:r>
                                    <w:rPr>
                                      <w:color w:val="202020"/>
                                      <w:sz w:val="14"/>
                                    </w:rPr>
                                    <w:t>- 87s</w:t>
                                  </w:r>
                                </w:p>
                              </w:tc>
                              <w:tc>
                                <w:tcPr>
                                  <w:tcW w:w="925" w:type="dxa"/>
                                </w:tcPr>
                                <w:p w14:paraId="54CEFB78" w14:textId="77777777" w:rsidR="0099680A" w:rsidRDefault="0099680A">
                                  <w:pPr>
                                    <w:spacing w:before="9"/>
                                    <w:ind w:left="21" w:right="22"/>
                                    <w:jc w:val="center"/>
                                    <w:rPr>
                                      <w:sz w:val="14"/>
                                    </w:rPr>
                                  </w:pPr>
                                  <w:r>
                                    <w:rPr>
                                      <w:color w:val="202020"/>
                                      <w:sz w:val="14"/>
                                    </w:rPr>
                                    <w:t>174ms/step</w:t>
                                  </w:r>
                                </w:p>
                              </w:tc>
                              <w:tc>
                                <w:tcPr>
                                  <w:tcW w:w="673" w:type="dxa"/>
                                </w:tcPr>
                                <w:p w14:paraId="23921BD0" w14:textId="77777777" w:rsidR="0099680A" w:rsidRDefault="0099680A">
                                  <w:pPr>
                                    <w:spacing w:before="9"/>
                                    <w:ind w:left="20" w:right="23"/>
                                    <w:jc w:val="center"/>
                                    <w:rPr>
                                      <w:sz w:val="14"/>
                                    </w:rPr>
                                  </w:pPr>
                                  <w:r>
                                    <w:rPr>
                                      <w:color w:val="202020"/>
                                      <w:sz w:val="14"/>
                                    </w:rPr>
                                    <w:t>- loss:</w:t>
                                  </w:r>
                                </w:p>
                              </w:tc>
                              <w:tc>
                                <w:tcPr>
                                  <w:tcW w:w="589" w:type="dxa"/>
                                </w:tcPr>
                                <w:p w14:paraId="3741BFA6" w14:textId="77777777" w:rsidR="0099680A" w:rsidRDefault="0099680A">
                                  <w:pPr>
                                    <w:spacing w:before="9"/>
                                    <w:ind w:left="38"/>
                                    <w:rPr>
                                      <w:sz w:val="14"/>
                                    </w:rPr>
                                  </w:pPr>
                                  <w:r>
                                    <w:rPr>
                                      <w:color w:val="202020"/>
                                      <w:sz w:val="14"/>
                                    </w:rPr>
                                    <w:t>1.5478</w:t>
                                  </w:r>
                                </w:p>
                              </w:tc>
                              <w:tc>
                                <w:tcPr>
                                  <w:tcW w:w="2017" w:type="dxa"/>
                                </w:tcPr>
                                <w:p w14:paraId="706208E9" w14:textId="77777777" w:rsidR="0099680A" w:rsidRDefault="0099680A">
                                  <w:pPr>
                                    <w:spacing w:before="9"/>
                                    <w:ind w:right="44"/>
                                    <w:jc w:val="right"/>
                                    <w:rPr>
                                      <w:sz w:val="14"/>
                                    </w:rPr>
                                  </w:pPr>
                                  <w:r>
                                    <w:rPr>
                                      <w:color w:val="202020"/>
                                      <w:sz w:val="14"/>
                                    </w:rPr>
                                    <w:t>- categorical_accuracy:</w:t>
                                  </w:r>
                                </w:p>
                              </w:tc>
                              <w:tc>
                                <w:tcPr>
                                  <w:tcW w:w="589" w:type="dxa"/>
                                </w:tcPr>
                                <w:p w14:paraId="7BFCC907" w14:textId="77777777" w:rsidR="0099680A" w:rsidRDefault="0099680A">
                                  <w:pPr>
                                    <w:spacing w:before="9"/>
                                    <w:ind w:left="18" w:right="26"/>
                                    <w:jc w:val="center"/>
                                    <w:rPr>
                                      <w:sz w:val="14"/>
                                    </w:rPr>
                                  </w:pPr>
                                  <w:r>
                                    <w:rPr>
                                      <w:color w:val="202020"/>
                                      <w:sz w:val="14"/>
                                    </w:rPr>
                                    <w:t>0.3540</w:t>
                                  </w:r>
                                </w:p>
                              </w:tc>
                              <w:tc>
                                <w:tcPr>
                                  <w:tcW w:w="1009" w:type="dxa"/>
                                </w:tcPr>
                                <w:p w14:paraId="2BB91172" w14:textId="77777777" w:rsidR="0099680A" w:rsidRDefault="0099680A">
                                  <w:pPr>
                                    <w:spacing w:before="9"/>
                                    <w:ind w:left="17" w:right="27"/>
                                    <w:jc w:val="center"/>
                                    <w:rPr>
                                      <w:sz w:val="14"/>
                                    </w:rPr>
                                  </w:pPr>
                                  <w:r>
                                    <w:rPr>
                                      <w:color w:val="202020"/>
                                      <w:sz w:val="14"/>
                                    </w:rPr>
                                    <w:t>- val_loss:</w:t>
                                  </w:r>
                                </w:p>
                              </w:tc>
                              <w:tc>
                                <w:tcPr>
                                  <w:tcW w:w="127" w:type="dxa"/>
                                  <w:tcBorders>
                                    <w:right w:val="single" w:sz="8" w:space="0" w:color="E7E7E7"/>
                                  </w:tcBorders>
                                </w:tcPr>
                                <w:p w14:paraId="75DF1EA6" w14:textId="77777777" w:rsidR="0099680A" w:rsidRDefault="0099680A">
                                  <w:pPr>
                                    <w:spacing w:before="9"/>
                                    <w:ind w:right="-15"/>
                                    <w:jc w:val="right"/>
                                    <w:rPr>
                                      <w:sz w:val="14"/>
                                    </w:rPr>
                                  </w:pPr>
                                  <w:r>
                                    <w:rPr>
                                      <w:color w:val="202020"/>
                                      <w:sz w:val="14"/>
                                    </w:rPr>
                                    <w:t>1</w:t>
                                  </w:r>
                                </w:p>
                              </w:tc>
                            </w:tr>
                            <w:tr w:rsidR="0099680A" w14:paraId="14AA85DB" w14:textId="77777777">
                              <w:trPr>
                                <w:trHeight w:val="174"/>
                              </w:trPr>
                              <w:tc>
                                <w:tcPr>
                                  <w:tcW w:w="3453" w:type="dxa"/>
                                </w:tcPr>
                                <w:p w14:paraId="3C29F590" w14:textId="77777777" w:rsidR="0099680A" w:rsidRDefault="0099680A">
                                  <w:pPr>
                                    <w:spacing w:before="9" w:line="146" w:lineRule="exact"/>
                                    <w:ind w:left="49"/>
                                    <w:rPr>
                                      <w:sz w:val="14"/>
                                    </w:rPr>
                                  </w:pPr>
                                  <w:r>
                                    <w:rPr>
                                      <w:color w:val="202020"/>
                                      <w:sz w:val="14"/>
                                    </w:rPr>
                                    <w:t>497/497 [==============================]</w:t>
                                  </w:r>
                                </w:p>
                              </w:tc>
                              <w:tc>
                                <w:tcPr>
                                  <w:tcW w:w="505" w:type="dxa"/>
                                </w:tcPr>
                                <w:p w14:paraId="30BE571A" w14:textId="77777777" w:rsidR="0099680A" w:rsidRDefault="0099680A">
                                  <w:pPr>
                                    <w:spacing w:before="9" w:line="146" w:lineRule="exact"/>
                                    <w:ind w:left="21" w:right="22"/>
                                    <w:jc w:val="center"/>
                                    <w:rPr>
                                      <w:sz w:val="14"/>
                                    </w:rPr>
                                  </w:pPr>
                                  <w:r>
                                    <w:rPr>
                                      <w:color w:val="202020"/>
                                      <w:sz w:val="14"/>
                                    </w:rPr>
                                    <w:t>- 87s</w:t>
                                  </w:r>
                                </w:p>
                              </w:tc>
                              <w:tc>
                                <w:tcPr>
                                  <w:tcW w:w="925" w:type="dxa"/>
                                </w:tcPr>
                                <w:p w14:paraId="1120465B" w14:textId="77777777" w:rsidR="0099680A" w:rsidRDefault="0099680A">
                                  <w:pPr>
                                    <w:spacing w:before="9" w:line="146" w:lineRule="exact"/>
                                    <w:ind w:left="21" w:right="22"/>
                                    <w:jc w:val="center"/>
                                    <w:rPr>
                                      <w:sz w:val="14"/>
                                    </w:rPr>
                                  </w:pPr>
                                  <w:r>
                                    <w:rPr>
                                      <w:color w:val="202020"/>
                                      <w:sz w:val="14"/>
                                    </w:rPr>
                                    <w:t>175ms/step</w:t>
                                  </w:r>
                                </w:p>
                              </w:tc>
                              <w:tc>
                                <w:tcPr>
                                  <w:tcW w:w="673" w:type="dxa"/>
                                </w:tcPr>
                                <w:p w14:paraId="1E37D698" w14:textId="77777777" w:rsidR="0099680A" w:rsidRDefault="0099680A">
                                  <w:pPr>
                                    <w:spacing w:before="9" w:line="146" w:lineRule="exact"/>
                                    <w:ind w:left="20" w:right="23"/>
                                    <w:jc w:val="center"/>
                                    <w:rPr>
                                      <w:sz w:val="14"/>
                                    </w:rPr>
                                  </w:pPr>
                                  <w:r>
                                    <w:rPr>
                                      <w:color w:val="202020"/>
                                      <w:sz w:val="14"/>
                                    </w:rPr>
                                    <w:t>- loss:</w:t>
                                  </w:r>
                                </w:p>
                              </w:tc>
                              <w:tc>
                                <w:tcPr>
                                  <w:tcW w:w="589" w:type="dxa"/>
                                </w:tcPr>
                                <w:p w14:paraId="5F304E46" w14:textId="77777777" w:rsidR="0099680A" w:rsidRDefault="0099680A">
                                  <w:pPr>
                                    <w:spacing w:before="9" w:line="146" w:lineRule="exact"/>
                                    <w:ind w:left="38"/>
                                    <w:rPr>
                                      <w:sz w:val="14"/>
                                    </w:rPr>
                                  </w:pPr>
                                  <w:r>
                                    <w:rPr>
                                      <w:color w:val="202020"/>
                                      <w:sz w:val="14"/>
                                    </w:rPr>
                                    <w:t>1.5318</w:t>
                                  </w:r>
                                </w:p>
                              </w:tc>
                              <w:tc>
                                <w:tcPr>
                                  <w:tcW w:w="2017" w:type="dxa"/>
                                </w:tcPr>
                                <w:p w14:paraId="5B37B117" w14:textId="77777777" w:rsidR="0099680A" w:rsidRDefault="0099680A">
                                  <w:pPr>
                                    <w:spacing w:before="9" w:line="146" w:lineRule="exact"/>
                                    <w:ind w:right="44"/>
                                    <w:jc w:val="right"/>
                                    <w:rPr>
                                      <w:sz w:val="14"/>
                                    </w:rPr>
                                  </w:pPr>
                                  <w:r>
                                    <w:rPr>
                                      <w:color w:val="202020"/>
                                      <w:sz w:val="14"/>
                                    </w:rPr>
                                    <w:t>- categorical_accuracy:</w:t>
                                  </w:r>
                                </w:p>
                              </w:tc>
                              <w:tc>
                                <w:tcPr>
                                  <w:tcW w:w="589" w:type="dxa"/>
                                </w:tcPr>
                                <w:p w14:paraId="02919B26" w14:textId="77777777" w:rsidR="0099680A" w:rsidRDefault="0099680A">
                                  <w:pPr>
                                    <w:spacing w:before="9" w:line="146" w:lineRule="exact"/>
                                    <w:ind w:left="18" w:right="26"/>
                                    <w:jc w:val="center"/>
                                    <w:rPr>
                                      <w:sz w:val="14"/>
                                    </w:rPr>
                                  </w:pPr>
                                  <w:r>
                                    <w:rPr>
                                      <w:color w:val="202020"/>
                                      <w:sz w:val="14"/>
                                    </w:rPr>
                                    <w:t>0.3620</w:t>
                                  </w:r>
                                </w:p>
                              </w:tc>
                              <w:tc>
                                <w:tcPr>
                                  <w:tcW w:w="1009" w:type="dxa"/>
                                </w:tcPr>
                                <w:p w14:paraId="26F9A17A" w14:textId="77777777" w:rsidR="0099680A" w:rsidRDefault="0099680A">
                                  <w:pPr>
                                    <w:spacing w:before="9" w:line="146" w:lineRule="exact"/>
                                    <w:ind w:left="17" w:right="27"/>
                                    <w:jc w:val="center"/>
                                    <w:rPr>
                                      <w:sz w:val="14"/>
                                    </w:rPr>
                                  </w:pPr>
                                  <w:r>
                                    <w:rPr>
                                      <w:color w:val="202020"/>
                                      <w:sz w:val="14"/>
                                    </w:rPr>
                                    <w:t>- val_loss:</w:t>
                                  </w:r>
                                </w:p>
                              </w:tc>
                              <w:tc>
                                <w:tcPr>
                                  <w:tcW w:w="127" w:type="dxa"/>
                                  <w:tcBorders>
                                    <w:right w:val="single" w:sz="8" w:space="0" w:color="E7E7E7"/>
                                  </w:tcBorders>
                                </w:tcPr>
                                <w:p w14:paraId="51B4804A" w14:textId="77777777" w:rsidR="0099680A" w:rsidRDefault="0099680A">
                                  <w:pPr>
                                    <w:spacing w:before="9" w:line="146" w:lineRule="exact"/>
                                    <w:ind w:right="-15"/>
                                    <w:jc w:val="right"/>
                                    <w:rPr>
                                      <w:sz w:val="14"/>
                                    </w:rPr>
                                  </w:pPr>
                                  <w:r>
                                    <w:rPr>
                                      <w:color w:val="202020"/>
                                      <w:sz w:val="14"/>
                                    </w:rPr>
                                    <w:t>1</w:t>
                                  </w:r>
                                </w:p>
                              </w:tc>
                            </w:tr>
                            <w:tr w:rsidR="0099680A" w14:paraId="40F6F1D4" w14:textId="77777777">
                              <w:trPr>
                                <w:trHeight w:val="344"/>
                              </w:trPr>
                              <w:tc>
                                <w:tcPr>
                                  <w:tcW w:w="3453" w:type="dxa"/>
                                </w:tcPr>
                                <w:p w14:paraId="6CDDD668" w14:textId="77777777" w:rsidR="0099680A" w:rsidRDefault="0099680A">
                                  <w:pPr>
                                    <w:spacing w:before="4"/>
                                    <w:ind w:left="49"/>
                                    <w:rPr>
                                      <w:sz w:val="14"/>
                                    </w:rPr>
                                  </w:pPr>
                                  <w:r>
                                    <w:rPr>
                                      <w:color w:val="202020"/>
                                      <w:sz w:val="14"/>
                                    </w:rPr>
                                    <w:t>Epoch 38/50</w:t>
                                  </w:r>
                                </w:p>
                                <w:p w14:paraId="1577484C" w14:textId="77777777" w:rsidR="0099680A" w:rsidRDefault="0099680A">
                                  <w:pPr>
                                    <w:spacing w:before="11" w:line="151" w:lineRule="exact"/>
                                    <w:ind w:left="49"/>
                                    <w:rPr>
                                      <w:sz w:val="14"/>
                                    </w:rPr>
                                  </w:pPr>
                                  <w:r>
                                    <w:rPr>
                                      <w:color w:val="202020"/>
                                      <w:sz w:val="14"/>
                                    </w:rPr>
                                    <w:t>497/497 [==============================]</w:t>
                                  </w:r>
                                </w:p>
                              </w:tc>
                              <w:tc>
                                <w:tcPr>
                                  <w:tcW w:w="505" w:type="dxa"/>
                                </w:tcPr>
                                <w:p w14:paraId="1C1D5079" w14:textId="77777777" w:rsidR="0099680A" w:rsidRDefault="0099680A">
                                  <w:pPr>
                                    <w:spacing w:before="4"/>
                                    <w:rPr>
                                      <w:sz w:val="15"/>
                                    </w:rPr>
                                  </w:pPr>
                                </w:p>
                                <w:p w14:paraId="2BA4E2A9" w14:textId="77777777" w:rsidR="0099680A" w:rsidRDefault="0099680A">
                                  <w:pPr>
                                    <w:spacing w:line="151" w:lineRule="exact"/>
                                    <w:ind w:left="21" w:right="22"/>
                                    <w:jc w:val="center"/>
                                    <w:rPr>
                                      <w:sz w:val="14"/>
                                    </w:rPr>
                                  </w:pPr>
                                  <w:r>
                                    <w:rPr>
                                      <w:color w:val="202020"/>
                                      <w:sz w:val="14"/>
                                    </w:rPr>
                                    <w:t>- 87s</w:t>
                                  </w:r>
                                </w:p>
                              </w:tc>
                              <w:tc>
                                <w:tcPr>
                                  <w:tcW w:w="925" w:type="dxa"/>
                                </w:tcPr>
                                <w:p w14:paraId="6F9849C7" w14:textId="77777777" w:rsidR="0099680A" w:rsidRDefault="0099680A">
                                  <w:pPr>
                                    <w:spacing w:before="4"/>
                                    <w:rPr>
                                      <w:sz w:val="15"/>
                                    </w:rPr>
                                  </w:pPr>
                                </w:p>
                                <w:p w14:paraId="40535612" w14:textId="77777777" w:rsidR="0099680A" w:rsidRDefault="0099680A">
                                  <w:pPr>
                                    <w:spacing w:line="151" w:lineRule="exact"/>
                                    <w:ind w:left="21" w:right="22"/>
                                    <w:jc w:val="center"/>
                                    <w:rPr>
                                      <w:sz w:val="14"/>
                                    </w:rPr>
                                  </w:pPr>
                                  <w:r>
                                    <w:rPr>
                                      <w:color w:val="202020"/>
                                      <w:sz w:val="14"/>
                                    </w:rPr>
                                    <w:t>174ms/step</w:t>
                                  </w:r>
                                </w:p>
                              </w:tc>
                              <w:tc>
                                <w:tcPr>
                                  <w:tcW w:w="673" w:type="dxa"/>
                                </w:tcPr>
                                <w:p w14:paraId="5819D744" w14:textId="77777777" w:rsidR="0099680A" w:rsidRDefault="0099680A">
                                  <w:pPr>
                                    <w:spacing w:before="4"/>
                                    <w:rPr>
                                      <w:sz w:val="15"/>
                                    </w:rPr>
                                  </w:pPr>
                                </w:p>
                                <w:p w14:paraId="726426AA" w14:textId="77777777" w:rsidR="0099680A" w:rsidRDefault="0099680A">
                                  <w:pPr>
                                    <w:spacing w:line="151" w:lineRule="exact"/>
                                    <w:ind w:left="20" w:right="23"/>
                                    <w:jc w:val="center"/>
                                    <w:rPr>
                                      <w:sz w:val="14"/>
                                    </w:rPr>
                                  </w:pPr>
                                  <w:r>
                                    <w:rPr>
                                      <w:color w:val="202020"/>
                                      <w:sz w:val="14"/>
                                    </w:rPr>
                                    <w:t>- loss:</w:t>
                                  </w:r>
                                </w:p>
                              </w:tc>
                              <w:tc>
                                <w:tcPr>
                                  <w:tcW w:w="589" w:type="dxa"/>
                                </w:tcPr>
                                <w:p w14:paraId="072C353B" w14:textId="77777777" w:rsidR="0099680A" w:rsidRDefault="0099680A">
                                  <w:pPr>
                                    <w:spacing w:before="4"/>
                                    <w:rPr>
                                      <w:sz w:val="15"/>
                                    </w:rPr>
                                  </w:pPr>
                                </w:p>
                                <w:p w14:paraId="4602DA72" w14:textId="77777777" w:rsidR="0099680A" w:rsidRDefault="0099680A">
                                  <w:pPr>
                                    <w:spacing w:line="151" w:lineRule="exact"/>
                                    <w:ind w:left="38"/>
                                    <w:rPr>
                                      <w:sz w:val="14"/>
                                    </w:rPr>
                                  </w:pPr>
                                  <w:r>
                                    <w:rPr>
                                      <w:color w:val="202020"/>
                                      <w:sz w:val="14"/>
                                    </w:rPr>
                                    <w:t>1.5168</w:t>
                                  </w:r>
                                </w:p>
                              </w:tc>
                              <w:tc>
                                <w:tcPr>
                                  <w:tcW w:w="2017" w:type="dxa"/>
                                </w:tcPr>
                                <w:p w14:paraId="76832239" w14:textId="77777777" w:rsidR="0099680A" w:rsidRDefault="0099680A">
                                  <w:pPr>
                                    <w:spacing w:before="4"/>
                                    <w:rPr>
                                      <w:sz w:val="15"/>
                                    </w:rPr>
                                  </w:pPr>
                                </w:p>
                                <w:p w14:paraId="1FC4EA9B" w14:textId="77777777" w:rsidR="0099680A" w:rsidRDefault="0099680A">
                                  <w:pPr>
                                    <w:spacing w:line="151" w:lineRule="exact"/>
                                    <w:ind w:right="44"/>
                                    <w:jc w:val="right"/>
                                    <w:rPr>
                                      <w:sz w:val="14"/>
                                    </w:rPr>
                                  </w:pPr>
                                  <w:r>
                                    <w:rPr>
                                      <w:color w:val="202020"/>
                                      <w:sz w:val="14"/>
                                    </w:rPr>
                                    <w:t>- categorical_accuracy:</w:t>
                                  </w:r>
                                </w:p>
                              </w:tc>
                              <w:tc>
                                <w:tcPr>
                                  <w:tcW w:w="589" w:type="dxa"/>
                                </w:tcPr>
                                <w:p w14:paraId="60690690" w14:textId="77777777" w:rsidR="0099680A" w:rsidRDefault="0099680A">
                                  <w:pPr>
                                    <w:spacing w:before="4"/>
                                    <w:rPr>
                                      <w:sz w:val="15"/>
                                    </w:rPr>
                                  </w:pPr>
                                </w:p>
                                <w:p w14:paraId="382D9C61" w14:textId="77777777" w:rsidR="0099680A" w:rsidRDefault="0099680A">
                                  <w:pPr>
                                    <w:spacing w:line="151" w:lineRule="exact"/>
                                    <w:ind w:left="18" w:right="26"/>
                                    <w:jc w:val="center"/>
                                    <w:rPr>
                                      <w:sz w:val="14"/>
                                    </w:rPr>
                                  </w:pPr>
                                  <w:r>
                                    <w:rPr>
                                      <w:color w:val="202020"/>
                                      <w:sz w:val="14"/>
                                    </w:rPr>
                                    <w:t>0.3715</w:t>
                                  </w:r>
                                </w:p>
                              </w:tc>
                              <w:tc>
                                <w:tcPr>
                                  <w:tcW w:w="1009" w:type="dxa"/>
                                </w:tcPr>
                                <w:p w14:paraId="48D4F574" w14:textId="77777777" w:rsidR="0099680A" w:rsidRDefault="0099680A">
                                  <w:pPr>
                                    <w:spacing w:before="4"/>
                                    <w:rPr>
                                      <w:sz w:val="15"/>
                                    </w:rPr>
                                  </w:pPr>
                                </w:p>
                                <w:p w14:paraId="2CD9302B"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2319B0F9" w14:textId="77777777" w:rsidR="0099680A" w:rsidRDefault="0099680A">
                                  <w:pPr>
                                    <w:spacing w:before="4"/>
                                    <w:rPr>
                                      <w:sz w:val="15"/>
                                    </w:rPr>
                                  </w:pPr>
                                </w:p>
                                <w:p w14:paraId="2BA701A5" w14:textId="77777777" w:rsidR="0099680A" w:rsidRDefault="0099680A">
                                  <w:pPr>
                                    <w:spacing w:line="151" w:lineRule="exact"/>
                                    <w:ind w:right="-15"/>
                                    <w:jc w:val="right"/>
                                    <w:rPr>
                                      <w:sz w:val="14"/>
                                    </w:rPr>
                                  </w:pPr>
                                  <w:r>
                                    <w:rPr>
                                      <w:color w:val="202020"/>
                                      <w:sz w:val="14"/>
                                    </w:rPr>
                                    <w:t>1</w:t>
                                  </w:r>
                                </w:p>
                              </w:tc>
                            </w:tr>
                            <w:tr w:rsidR="0099680A" w14:paraId="4A3654C8" w14:textId="77777777">
                              <w:trPr>
                                <w:trHeight w:val="344"/>
                              </w:trPr>
                              <w:tc>
                                <w:tcPr>
                                  <w:tcW w:w="3453" w:type="dxa"/>
                                </w:tcPr>
                                <w:p w14:paraId="5CA83884" w14:textId="77777777" w:rsidR="0099680A" w:rsidRDefault="0099680A">
                                  <w:pPr>
                                    <w:spacing w:before="9"/>
                                    <w:ind w:left="49"/>
                                    <w:rPr>
                                      <w:sz w:val="14"/>
                                    </w:rPr>
                                  </w:pPr>
                                  <w:r>
                                    <w:rPr>
                                      <w:color w:val="202020"/>
                                      <w:sz w:val="14"/>
                                    </w:rPr>
                                    <w:t>Epoch 39/50</w:t>
                                  </w:r>
                                </w:p>
                                <w:p w14:paraId="3C8D0C60" w14:textId="77777777" w:rsidR="0099680A" w:rsidRDefault="0099680A">
                                  <w:pPr>
                                    <w:spacing w:before="11" w:line="146" w:lineRule="exact"/>
                                    <w:ind w:left="49"/>
                                    <w:rPr>
                                      <w:sz w:val="14"/>
                                    </w:rPr>
                                  </w:pPr>
                                  <w:r>
                                    <w:rPr>
                                      <w:color w:val="202020"/>
                                      <w:sz w:val="14"/>
                                    </w:rPr>
                                    <w:t>497/497 [==============================]</w:t>
                                  </w:r>
                                </w:p>
                              </w:tc>
                              <w:tc>
                                <w:tcPr>
                                  <w:tcW w:w="505" w:type="dxa"/>
                                </w:tcPr>
                                <w:p w14:paraId="0A209259" w14:textId="77777777" w:rsidR="0099680A" w:rsidRDefault="0099680A">
                                  <w:pPr>
                                    <w:spacing w:before="9"/>
                                    <w:rPr>
                                      <w:sz w:val="15"/>
                                    </w:rPr>
                                  </w:pPr>
                                </w:p>
                                <w:p w14:paraId="1E9B2126" w14:textId="77777777" w:rsidR="0099680A" w:rsidRDefault="0099680A">
                                  <w:pPr>
                                    <w:spacing w:line="146" w:lineRule="exact"/>
                                    <w:ind w:left="21" w:right="22"/>
                                    <w:jc w:val="center"/>
                                    <w:rPr>
                                      <w:sz w:val="14"/>
                                    </w:rPr>
                                  </w:pPr>
                                  <w:r>
                                    <w:rPr>
                                      <w:color w:val="202020"/>
                                      <w:sz w:val="14"/>
                                    </w:rPr>
                                    <w:t>- 86s</w:t>
                                  </w:r>
                                </w:p>
                              </w:tc>
                              <w:tc>
                                <w:tcPr>
                                  <w:tcW w:w="925" w:type="dxa"/>
                                </w:tcPr>
                                <w:p w14:paraId="405366DA" w14:textId="77777777" w:rsidR="0099680A" w:rsidRDefault="0099680A">
                                  <w:pPr>
                                    <w:spacing w:before="9"/>
                                    <w:rPr>
                                      <w:sz w:val="15"/>
                                    </w:rPr>
                                  </w:pPr>
                                </w:p>
                                <w:p w14:paraId="5A9D8DF0" w14:textId="77777777" w:rsidR="0099680A" w:rsidRDefault="0099680A">
                                  <w:pPr>
                                    <w:spacing w:line="146" w:lineRule="exact"/>
                                    <w:ind w:left="21" w:right="22"/>
                                    <w:jc w:val="center"/>
                                    <w:rPr>
                                      <w:sz w:val="14"/>
                                    </w:rPr>
                                  </w:pPr>
                                  <w:r>
                                    <w:rPr>
                                      <w:color w:val="202020"/>
                                      <w:sz w:val="14"/>
                                    </w:rPr>
                                    <w:t>174ms/step</w:t>
                                  </w:r>
                                </w:p>
                              </w:tc>
                              <w:tc>
                                <w:tcPr>
                                  <w:tcW w:w="673" w:type="dxa"/>
                                </w:tcPr>
                                <w:p w14:paraId="695B1ABC" w14:textId="77777777" w:rsidR="0099680A" w:rsidRDefault="0099680A">
                                  <w:pPr>
                                    <w:spacing w:before="9"/>
                                    <w:rPr>
                                      <w:sz w:val="15"/>
                                    </w:rPr>
                                  </w:pPr>
                                </w:p>
                                <w:p w14:paraId="671D8360" w14:textId="77777777" w:rsidR="0099680A" w:rsidRDefault="0099680A">
                                  <w:pPr>
                                    <w:spacing w:line="146" w:lineRule="exact"/>
                                    <w:ind w:left="20" w:right="23"/>
                                    <w:jc w:val="center"/>
                                    <w:rPr>
                                      <w:sz w:val="14"/>
                                    </w:rPr>
                                  </w:pPr>
                                  <w:r>
                                    <w:rPr>
                                      <w:color w:val="202020"/>
                                      <w:sz w:val="14"/>
                                    </w:rPr>
                                    <w:t>- loss:</w:t>
                                  </w:r>
                                </w:p>
                              </w:tc>
                              <w:tc>
                                <w:tcPr>
                                  <w:tcW w:w="589" w:type="dxa"/>
                                </w:tcPr>
                                <w:p w14:paraId="7245D4FC" w14:textId="77777777" w:rsidR="0099680A" w:rsidRDefault="0099680A">
                                  <w:pPr>
                                    <w:spacing w:before="9"/>
                                    <w:rPr>
                                      <w:sz w:val="15"/>
                                    </w:rPr>
                                  </w:pPr>
                                </w:p>
                                <w:p w14:paraId="7C08C2F3" w14:textId="77777777" w:rsidR="0099680A" w:rsidRDefault="0099680A">
                                  <w:pPr>
                                    <w:spacing w:line="146" w:lineRule="exact"/>
                                    <w:ind w:left="38"/>
                                    <w:rPr>
                                      <w:sz w:val="14"/>
                                    </w:rPr>
                                  </w:pPr>
                                  <w:r>
                                    <w:rPr>
                                      <w:color w:val="202020"/>
                                      <w:sz w:val="14"/>
                                    </w:rPr>
                                    <w:t>1.4997</w:t>
                                  </w:r>
                                </w:p>
                              </w:tc>
                              <w:tc>
                                <w:tcPr>
                                  <w:tcW w:w="2017" w:type="dxa"/>
                                </w:tcPr>
                                <w:p w14:paraId="772BEAC5" w14:textId="77777777" w:rsidR="0099680A" w:rsidRDefault="0099680A">
                                  <w:pPr>
                                    <w:spacing w:before="9"/>
                                    <w:rPr>
                                      <w:sz w:val="15"/>
                                    </w:rPr>
                                  </w:pPr>
                                </w:p>
                                <w:p w14:paraId="6ADA8991" w14:textId="77777777" w:rsidR="0099680A" w:rsidRDefault="0099680A">
                                  <w:pPr>
                                    <w:spacing w:line="146" w:lineRule="exact"/>
                                    <w:ind w:right="44"/>
                                    <w:jc w:val="right"/>
                                    <w:rPr>
                                      <w:sz w:val="14"/>
                                    </w:rPr>
                                  </w:pPr>
                                  <w:r>
                                    <w:rPr>
                                      <w:color w:val="202020"/>
                                      <w:sz w:val="14"/>
                                    </w:rPr>
                                    <w:t>- categorical_accuracy:</w:t>
                                  </w:r>
                                </w:p>
                              </w:tc>
                              <w:tc>
                                <w:tcPr>
                                  <w:tcW w:w="589" w:type="dxa"/>
                                </w:tcPr>
                                <w:p w14:paraId="5CDC5F35" w14:textId="77777777" w:rsidR="0099680A" w:rsidRDefault="0099680A">
                                  <w:pPr>
                                    <w:spacing w:before="9"/>
                                    <w:rPr>
                                      <w:sz w:val="15"/>
                                    </w:rPr>
                                  </w:pPr>
                                </w:p>
                                <w:p w14:paraId="0D3D64E0" w14:textId="77777777" w:rsidR="0099680A" w:rsidRDefault="0099680A">
                                  <w:pPr>
                                    <w:spacing w:line="146" w:lineRule="exact"/>
                                    <w:ind w:left="18" w:right="26"/>
                                    <w:jc w:val="center"/>
                                    <w:rPr>
                                      <w:sz w:val="14"/>
                                    </w:rPr>
                                  </w:pPr>
                                  <w:r>
                                    <w:rPr>
                                      <w:color w:val="202020"/>
                                      <w:sz w:val="14"/>
                                    </w:rPr>
                                    <w:t>0.3812</w:t>
                                  </w:r>
                                </w:p>
                              </w:tc>
                              <w:tc>
                                <w:tcPr>
                                  <w:tcW w:w="1009" w:type="dxa"/>
                                </w:tcPr>
                                <w:p w14:paraId="07539914" w14:textId="77777777" w:rsidR="0099680A" w:rsidRDefault="0099680A">
                                  <w:pPr>
                                    <w:spacing w:before="9"/>
                                    <w:rPr>
                                      <w:sz w:val="15"/>
                                    </w:rPr>
                                  </w:pPr>
                                </w:p>
                                <w:p w14:paraId="2D24547B" w14:textId="77777777" w:rsidR="0099680A" w:rsidRDefault="0099680A">
                                  <w:pPr>
                                    <w:spacing w:line="146" w:lineRule="exact"/>
                                    <w:ind w:left="17" w:right="27"/>
                                    <w:jc w:val="center"/>
                                    <w:rPr>
                                      <w:sz w:val="14"/>
                                    </w:rPr>
                                  </w:pPr>
                                  <w:r>
                                    <w:rPr>
                                      <w:color w:val="202020"/>
                                      <w:sz w:val="14"/>
                                    </w:rPr>
                                    <w:t>- val_loss:</w:t>
                                  </w:r>
                                </w:p>
                              </w:tc>
                              <w:tc>
                                <w:tcPr>
                                  <w:tcW w:w="127" w:type="dxa"/>
                                  <w:tcBorders>
                                    <w:right w:val="single" w:sz="8" w:space="0" w:color="E7E7E7"/>
                                  </w:tcBorders>
                                </w:tcPr>
                                <w:p w14:paraId="65C9BFB5" w14:textId="77777777" w:rsidR="0099680A" w:rsidRDefault="0099680A">
                                  <w:pPr>
                                    <w:spacing w:before="9"/>
                                    <w:rPr>
                                      <w:sz w:val="15"/>
                                    </w:rPr>
                                  </w:pPr>
                                </w:p>
                                <w:p w14:paraId="07CC7878" w14:textId="77777777" w:rsidR="0099680A" w:rsidRDefault="0099680A">
                                  <w:pPr>
                                    <w:spacing w:line="146" w:lineRule="exact"/>
                                    <w:ind w:right="-15"/>
                                    <w:jc w:val="right"/>
                                    <w:rPr>
                                      <w:sz w:val="14"/>
                                    </w:rPr>
                                  </w:pPr>
                                  <w:r>
                                    <w:rPr>
                                      <w:color w:val="202020"/>
                                      <w:sz w:val="14"/>
                                    </w:rPr>
                                    <w:t>1</w:t>
                                  </w:r>
                                </w:p>
                              </w:tc>
                            </w:tr>
                            <w:tr w:rsidR="0099680A" w14:paraId="798DAD27" w14:textId="77777777">
                              <w:trPr>
                                <w:trHeight w:val="174"/>
                              </w:trPr>
                              <w:tc>
                                <w:tcPr>
                                  <w:tcW w:w="3453" w:type="dxa"/>
                                </w:tcPr>
                                <w:p w14:paraId="215F578C" w14:textId="77777777" w:rsidR="0099680A" w:rsidRDefault="0099680A">
                                  <w:pPr>
                                    <w:spacing w:before="4" w:line="151" w:lineRule="exact"/>
                                    <w:ind w:left="49"/>
                                    <w:rPr>
                                      <w:sz w:val="14"/>
                                    </w:rPr>
                                  </w:pPr>
                                  <w:r>
                                    <w:rPr>
                                      <w:color w:val="202020"/>
                                      <w:sz w:val="14"/>
                                    </w:rPr>
                                    <w:t>Epoch 40/50</w:t>
                                  </w:r>
                                </w:p>
                              </w:tc>
                              <w:tc>
                                <w:tcPr>
                                  <w:tcW w:w="505" w:type="dxa"/>
                                </w:tcPr>
                                <w:p w14:paraId="61AE55FF" w14:textId="77777777" w:rsidR="0099680A" w:rsidRDefault="0099680A">
                                  <w:pPr>
                                    <w:rPr>
                                      <w:rFonts w:ascii="Times New Roman"/>
                                      <w:sz w:val="10"/>
                                    </w:rPr>
                                  </w:pPr>
                                </w:p>
                              </w:tc>
                              <w:tc>
                                <w:tcPr>
                                  <w:tcW w:w="925" w:type="dxa"/>
                                </w:tcPr>
                                <w:p w14:paraId="7826040E" w14:textId="77777777" w:rsidR="0099680A" w:rsidRDefault="0099680A">
                                  <w:pPr>
                                    <w:rPr>
                                      <w:rFonts w:ascii="Times New Roman"/>
                                      <w:sz w:val="10"/>
                                    </w:rPr>
                                  </w:pPr>
                                </w:p>
                              </w:tc>
                              <w:tc>
                                <w:tcPr>
                                  <w:tcW w:w="673" w:type="dxa"/>
                                </w:tcPr>
                                <w:p w14:paraId="657686EB" w14:textId="77777777" w:rsidR="0099680A" w:rsidRDefault="0099680A">
                                  <w:pPr>
                                    <w:rPr>
                                      <w:rFonts w:ascii="Times New Roman"/>
                                      <w:sz w:val="10"/>
                                    </w:rPr>
                                  </w:pPr>
                                </w:p>
                              </w:tc>
                              <w:tc>
                                <w:tcPr>
                                  <w:tcW w:w="589" w:type="dxa"/>
                                </w:tcPr>
                                <w:p w14:paraId="0F22CCB3" w14:textId="77777777" w:rsidR="0099680A" w:rsidRDefault="0099680A">
                                  <w:pPr>
                                    <w:rPr>
                                      <w:rFonts w:ascii="Times New Roman"/>
                                      <w:sz w:val="10"/>
                                    </w:rPr>
                                  </w:pPr>
                                </w:p>
                              </w:tc>
                              <w:tc>
                                <w:tcPr>
                                  <w:tcW w:w="2017" w:type="dxa"/>
                                </w:tcPr>
                                <w:p w14:paraId="4513B503" w14:textId="77777777" w:rsidR="0099680A" w:rsidRDefault="0099680A">
                                  <w:pPr>
                                    <w:rPr>
                                      <w:rFonts w:ascii="Times New Roman"/>
                                      <w:sz w:val="10"/>
                                    </w:rPr>
                                  </w:pPr>
                                </w:p>
                              </w:tc>
                              <w:tc>
                                <w:tcPr>
                                  <w:tcW w:w="589" w:type="dxa"/>
                                </w:tcPr>
                                <w:p w14:paraId="20140098" w14:textId="77777777" w:rsidR="0099680A" w:rsidRDefault="0099680A">
                                  <w:pPr>
                                    <w:rPr>
                                      <w:rFonts w:ascii="Times New Roman"/>
                                      <w:sz w:val="10"/>
                                    </w:rPr>
                                  </w:pPr>
                                </w:p>
                              </w:tc>
                              <w:tc>
                                <w:tcPr>
                                  <w:tcW w:w="1009" w:type="dxa"/>
                                </w:tcPr>
                                <w:p w14:paraId="3A678C27" w14:textId="77777777" w:rsidR="0099680A" w:rsidRDefault="0099680A">
                                  <w:pPr>
                                    <w:rPr>
                                      <w:rFonts w:ascii="Times New Roman"/>
                                      <w:sz w:val="10"/>
                                    </w:rPr>
                                  </w:pPr>
                                </w:p>
                              </w:tc>
                              <w:tc>
                                <w:tcPr>
                                  <w:tcW w:w="127" w:type="dxa"/>
                                  <w:tcBorders>
                                    <w:right w:val="single" w:sz="8" w:space="0" w:color="E7E7E7"/>
                                  </w:tcBorders>
                                </w:tcPr>
                                <w:p w14:paraId="31789234" w14:textId="77777777" w:rsidR="0099680A" w:rsidRDefault="0099680A">
                                  <w:pPr>
                                    <w:rPr>
                                      <w:rFonts w:ascii="Times New Roman"/>
                                      <w:sz w:val="10"/>
                                    </w:rPr>
                                  </w:pPr>
                                </w:p>
                              </w:tc>
                            </w:tr>
                            <w:tr w:rsidR="0099680A" w14:paraId="0F0E9DD1" w14:textId="77777777">
                              <w:trPr>
                                <w:trHeight w:val="174"/>
                              </w:trPr>
                              <w:tc>
                                <w:tcPr>
                                  <w:tcW w:w="3453" w:type="dxa"/>
                                </w:tcPr>
                                <w:p w14:paraId="4B38B052" w14:textId="77777777" w:rsidR="0099680A" w:rsidRDefault="0099680A">
                                  <w:pPr>
                                    <w:spacing w:before="9" w:line="146" w:lineRule="exact"/>
                                    <w:ind w:left="49"/>
                                    <w:rPr>
                                      <w:sz w:val="14"/>
                                    </w:rPr>
                                  </w:pPr>
                                  <w:r>
                                    <w:rPr>
                                      <w:color w:val="202020"/>
                                      <w:sz w:val="14"/>
                                    </w:rPr>
                                    <w:t>497/497 [==============================]</w:t>
                                  </w:r>
                                </w:p>
                              </w:tc>
                              <w:tc>
                                <w:tcPr>
                                  <w:tcW w:w="505" w:type="dxa"/>
                                </w:tcPr>
                                <w:p w14:paraId="58D11D11" w14:textId="77777777" w:rsidR="0099680A" w:rsidRDefault="0099680A">
                                  <w:pPr>
                                    <w:spacing w:before="9" w:line="146" w:lineRule="exact"/>
                                    <w:ind w:left="21" w:right="22"/>
                                    <w:jc w:val="center"/>
                                    <w:rPr>
                                      <w:sz w:val="14"/>
                                    </w:rPr>
                                  </w:pPr>
                                  <w:r>
                                    <w:rPr>
                                      <w:color w:val="202020"/>
                                      <w:sz w:val="14"/>
                                    </w:rPr>
                                    <w:t>- 87s</w:t>
                                  </w:r>
                                </w:p>
                              </w:tc>
                              <w:tc>
                                <w:tcPr>
                                  <w:tcW w:w="925" w:type="dxa"/>
                                </w:tcPr>
                                <w:p w14:paraId="695508DD" w14:textId="77777777" w:rsidR="0099680A" w:rsidRDefault="0099680A">
                                  <w:pPr>
                                    <w:spacing w:before="9" w:line="146" w:lineRule="exact"/>
                                    <w:ind w:left="21" w:right="22"/>
                                    <w:jc w:val="center"/>
                                    <w:rPr>
                                      <w:sz w:val="14"/>
                                    </w:rPr>
                                  </w:pPr>
                                  <w:r>
                                    <w:rPr>
                                      <w:color w:val="202020"/>
                                      <w:sz w:val="14"/>
                                    </w:rPr>
                                    <w:t>174ms/step</w:t>
                                  </w:r>
                                </w:p>
                              </w:tc>
                              <w:tc>
                                <w:tcPr>
                                  <w:tcW w:w="673" w:type="dxa"/>
                                </w:tcPr>
                                <w:p w14:paraId="7E41F181" w14:textId="77777777" w:rsidR="0099680A" w:rsidRDefault="0099680A">
                                  <w:pPr>
                                    <w:spacing w:before="9" w:line="146" w:lineRule="exact"/>
                                    <w:ind w:left="20" w:right="23"/>
                                    <w:jc w:val="center"/>
                                    <w:rPr>
                                      <w:sz w:val="14"/>
                                    </w:rPr>
                                  </w:pPr>
                                  <w:r>
                                    <w:rPr>
                                      <w:color w:val="202020"/>
                                      <w:sz w:val="14"/>
                                    </w:rPr>
                                    <w:t>- loss:</w:t>
                                  </w:r>
                                </w:p>
                              </w:tc>
                              <w:tc>
                                <w:tcPr>
                                  <w:tcW w:w="589" w:type="dxa"/>
                                </w:tcPr>
                                <w:p w14:paraId="42DADF4B" w14:textId="77777777" w:rsidR="0099680A" w:rsidRDefault="0099680A">
                                  <w:pPr>
                                    <w:spacing w:before="9" w:line="146" w:lineRule="exact"/>
                                    <w:ind w:left="38"/>
                                    <w:rPr>
                                      <w:sz w:val="14"/>
                                    </w:rPr>
                                  </w:pPr>
                                  <w:r>
                                    <w:rPr>
                                      <w:color w:val="202020"/>
                                      <w:sz w:val="14"/>
                                    </w:rPr>
                                    <w:t>1.4827</w:t>
                                  </w:r>
                                </w:p>
                              </w:tc>
                              <w:tc>
                                <w:tcPr>
                                  <w:tcW w:w="2017" w:type="dxa"/>
                                </w:tcPr>
                                <w:p w14:paraId="61B51CC8" w14:textId="77777777" w:rsidR="0099680A" w:rsidRDefault="0099680A">
                                  <w:pPr>
                                    <w:spacing w:before="9" w:line="146" w:lineRule="exact"/>
                                    <w:ind w:right="44"/>
                                    <w:jc w:val="right"/>
                                    <w:rPr>
                                      <w:sz w:val="14"/>
                                    </w:rPr>
                                  </w:pPr>
                                  <w:r>
                                    <w:rPr>
                                      <w:color w:val="202020"/>
                                      <w:sz w:val="14"/>
                                    </w:rPr>
                                    <w:t>- categorical_accuracy:</w:t>
                                  </w:r>
                                </w:p>
                              </w:tc>
                              <w:tc>
                                <w:tcPr>
                                  <w:tcW w:w="589" w:type="dxa"/>
                                </w:tcPr>
                                <w:p w14:paraId="7C1E0B01" w14:textId="77777777" w:rsidR="0099680A" w:rsidRDefault="0099680A">
                                  <w:pPr>
                                    <w:spacing w:before="9" w:line="146" w:lineRule="exact"/>
                                    <w:ind w:left="18" w:right="26"/>
                                    <w:jc w:val="center"/>
                                    <w:rPr>
                                      <w:sz w:val="14"/>
                                    </w:rPr>
                                  </w:pPr>
                                  <w:r>
                                    <w:rPr>
                                      <w:color w:val="202020"/>
                                      <w:sz w:val="14"/>
                                    </w:rPr>
                                    <w:t>0.3940</w:t>
                                  </w:r>
                                </w:p>
                              </w:tc>
                              <w:tc>
                                <w:tcPr>
                                  <w:tcW w:w="1009" w:type="dxa"/>
                                </w:tcPr>
                                <w:p w14:paraId="27992A37" w14:textId="77777777" w:rsidR="0099680A" w:rsidRDefault="0099680A">
                                  <w:pPr>
                                    <w:spacing w:before="9" w:line="146" w:lineRule="exact"/>
                                    <w:ind w:left="17" w:right="27"/>
                                    <w:jc w:val="center"/>
                                    <w:rPr>
                                      <w:sz w:val="14"/>
                                    </w:rPr>
                                  </w:pPr>
                                  <w:r>
                                    <w:rPr>
                                      <w:color w:val="202020"/>
                                      <w:sz w:val="14"/>
                                    </w:rPr>
                                    <w:t>- val_loss:</w:t>
                                  </w:r>
                                </w:p>
                              </w:tc>
                              <w:tc>
                                <w:tcPr>
                                  <w:tcW w:w="127" w:type="dxa"/>
                                  <w:tcBorders>
                                    <w:right w:val="single" w:sz="8" w:space="0" w:color="E7E7E7"/>
                                  </w:tcBorders>
                                </w:tcPr>
                                <w:p w14:paraId="39F53568" w14:textId="77777777" w:rsidR="0099680A" w:rsidRDefault="0099680A">
                                  <w:pPr>
                                    <w:spacing w:before="9" w:line="146" w:lineRule="exact"/>
                                    <w:ind w:right="-15"/>
                                    <w:jc w:val="right"/>
                                    <w:rPr>
                                      <w:sz w:val="14"/>
                                    </w:rPr>
                                  </w:pPr>
                                  <w:r>
                                    <w:rPr>
                                      <w:color w:val="202020"/>
                                      <w:sz w:val="14"/>
                                    </w:rPr>
                                    <w:t>1</w:t>
                                  </w:r>
                                </w:p>
                              </w:tc>
                            </w:tr>
                            <w:tr w:rsidR="0099680A" w14:paraId="043C2A55" w14:textId="77777777">
                              <w:trPr>
                                <w:trHeight w:val="344"/>
                              </w:trPr>
                              <w:tc>
                                <w:tcPr>
                                  <w:tcW w:w="3453" w:type="dxa"/>
                                </w:tcPr>
                                <w:p w14:paraId="3EC915E5" w14:textId="77777777" w:rsidR="0099680A" w:rsidRDefault="0099680A">
                                  <w:pPr>
                                    <w:spacing w:before="4"/>
                                    <w:ind w:left="49"/>
                                    <w:rPr>
                                      <w:sz w:val="14"/>
                                    </w:rPr>
                                  </w:pPr>
                                  <w:r>
                                    <w:rPr>
                                      <w:color w:val="202020"/>
                                      <w:sz w:val="14"/>
                                    </w:rPr>
                                    <w:t>Epoch 41/50</w:t>
                                  </w:r>
                                </w:p>
                                <w:p w14:paraId="4359CA28" w14:textId="77777777" w:rsidR="0099680A" w:rsidRDefault="0099680A">
                                  <w:pPr>
                                    <w:spacing w:before="11" w:line="151" w:lineRule="exact"/>
                                    <w:ind w:left="49"/>
                                    <w:rPr>
                                      <w:sz w:val="14"/>
                                    </w:rPr>
                                  </w:pPr>
                                  <w:r>
                                    <w:rPr>
                                      <w:color w:val="202020"/>
                                      <w:sz w:val="14"/>
                                    </w:rPr>
                                    <w:t>497/497 [==============================]</w:t>
                                  </w:r>
                                </w:p>
                              </w:tc>
                              <w:tc>
                                <w:tcPr>
                                  <w:tcW w:w="505" w:type="dxa"/>
                                </w:tcPr>
                                <w:p w14:paraId="66AD43CF" w14:textId="77777777" w:rsidR="0099680A" w:rsidRDefault="0099680A">
                                  <w:pPr>
                                    <w:spacing w:before="4"/>
                                    <w:rPr>
                                      <w:sz w:val="15"/>
                                    </w:rPr>
                                  </w:pPr>
                                </w:p>
                                <w:p w14:paraId="200F4FE4" w14:textId="77777777" w:rsidR="0099680A" w:rsidRDefault="0099680A">
                                  <w:pPr>
                                    <w:spacing w:line="151" w:lineRule="exact"/>
                                    <w:ind w:left="21" w:right="22"/>
                                    <w:jc w:val="center"/>
                                    <w:rPr>
                                      <w:sz w:val="14"/>
                                    </w:rPr>
                                  </w:pPr>
                                  <w:r>
                                    <w:rPr>
                                      <w:color w:val="202020"/>
                                      <w:sz w:val="14"/>
                                    </w:rPr>
                                    <w:t>- 86s</w:t>
                                  </w:r>
                                </w:p>
                              </w:tc>
                              <w:tc>
                                <w:tcPr>
                                  <w:tcW w:w="925" w:type="dxa"/>
                                </w:tcPr>
                                <w:p w14:paraId="0678A2B1" w14:textId="77777777" w:rsidR="0099680A" w:rsidRDefault="0099680A">
                                  <w:pPr>
                                    <w:spacing w:before="4"/>
                                    <w:rPr>
                                      <w:sz w:val="15"/>
                                    </w:rPr>
                                  </w:pPr>
                                </w:p>
                                <w:p w14:paraId="5D061101" w14:textId="77777777" w:rsidR="0099680A" w:rsidRDefault="0099680A">
                                  <w:pPr>
                                    <w:spacing w:line="151" w:lineRule="exact"/>
                                    <w:ind w:left="21" w:right="22"/>
                                    <w:jc w:val="center"/>
                                    <w:rPr>
                                      <w:sz w:val="14"/>
                                    </w:rPr>
                                  </w:pPr>
                                  <w:r>
                                    <w:rPr>
                                      <w:color w:val="202020"/>
                                      <w:sz w:val="14"/>
                                    </w:rPr>
                                    <w:t>174ms/step</w:t>
                                  </w:r>
                                </w:p>
                              </w:tc>
                              <w:tc>
                                <w:tcPr>
                                  <w:tcW w:w="673" w:type="dxa"/>
                                </w:tcPr>
                                <w:p w14:paraId="4CC72FC0" w14:textId="77777777" w:rsidR="0099680A" w:rsidRDefault="0099680A">
                                  <w:pPr>
                                    <w:spacing w:before="4"/>
                                    <w:rPr>
                                      <w:sz w:val="15"/>
                                    </w:rPr>
                                  </w:pPr>
                                </w:p>
                                <w:p w14:paraId="107FB12B" w14:textId="77777777" w:rsidR="0099680A" w:rsidRDefault="0099680A">
                                  <w:pPr>
                                    <w:spacing w:line="151" w:lineRule="exact"/>
                                    <w:ind w:left="20" w:right="23"/>
                                    <w:jc w:val="center"/>
                                    <w:rPr>
                                      <w:sz w:val="14"/>
                                    </w:rPr>
                                  </w:pPr>
                                  <w:r>
                                    <w:rPr>
                                      <w:color w:val="202020"/>
                                      <w:sz w:val="14"/>
                                    </w:rPr>
                                    <w:t>- loss:</w:t>
                                  </w:r>
                                </w:p>
                              </w:tc>
                              <w:tc>
                                <w:tcPr>
                                  <w:tcW w:w="589" w:type="dxa"/>
                                </w:tcPr>
                                <w:p w14:paraId="0DBC7EFD" w14:textId="77777777" w:rsidR="0099680A" w:rsidRDefault="0099680A">
                                  <w:pPr>
                                    <w:spacing w:before="4"/>
                                    <w:rPr>
                                      <w:sz w:val="15"/>
                                    </w:rPr>
                                  </w:pPr>
                                </w:p>
                                <w:p w14:paraId="13606483" w14:textId="77777777" w:rsidR="0099680A" w:rsidRDefault="0099680A">
                                  <w:pPr>
                                    <w:spacing w:line="151" w:lineRule="exact"/>
                                    <w:ind w:left="38"/>
                                    <w:rPr>
                                      <w:sz w:val="14"/>
                                    </w:rPr>
                                  </w:pPr>
                                  <w:r>
                                    <w:rPr>
                                      <w:color w:val="202020"/>
                                      <w:sz w:val="14"/>
                                    </w:rPr>
                                    <w:t>1.4708</w:t>
                                  </w:r>
                                </w:p>
                              </w:tc>
                              <w:tc>
                                <w:tcPr>
                                  <w:tcW w:w="2017" w:type="dxa"/>
                                </w:tcPr>
                                <w:p w14:paraId="73FCBCB2" w14:textId="77777777" w:rsidR="0099680A" w:rsidRDefault="0099680A">
                                  <w:pPr>
                                    <w:spacing w:before="4"/>
                                    <w:rPr>
                                      <w:sz w:val="15"/>
                                    </w:rPr>
                                  </w:pPr>
                                </w:p>
                                <w:p w14:paraId="41DFE0F7" w14:textId="77777777" w:rsidR="0099680A" w:rsidRDefault="0099680A">
                                  <w:pPr>
                                    <w:spacing w:line="151" w:lineRule="exact"/>
                                    <w:ind w:right="44"/>
                                    <w:jc w:val="right"/>
                                    <w:rPr>
                                      <w:sz w:val="14"/>
                                    </w:rPr>
                                  </w:pPr>
                                  <w:r>
                                    <w:rPr>
                                      <w:color w:val="202020"/>
                                      <w:sz w:val="14"/>
                                    </w:rPr>
                                    <w:t>- categorical_accuracy:</w:t>
                                  </w:r>
                                </w:p>
                              </w:tc>
                              <w:tc>
                                <w:tcPr>
                                  <w:tcW w:w="589" w:type="dxa"/>
                                </w:tcPr>
                                <w:p w14:paraId="44C63793" w14:textId="77777777" w:rsidR="0099680A" w:rsidRDefault="0099680A">
                                  <w:pPr>
                                    <w:spacing w:before="4"/>
                                    <w:rPr>
                                      <w:sz w:val="15"/>
                                    </w:rPr>
                                  </w:pPr>
                                </w:p>
                                <w:p w14:paraId="034EE610" w14:textId="77777777" w:rsidR="0099680A" w:rsidRDefault="0099680A">
                                  <w:pPr>
                                    <w:spacing w:line="151" w:lineRule="exact"/>
                                    <w:ind w:left="18" w:right="26"/>
                                    <w:jc w:val="center"/>
                                    <w:rPr>
                                      <w:sz w:val="14"/>
                                    </w:rPr>
                                  </w:pPr>
                                  <w:r>
                                    <w:rPr>
                                      <w:color w:val="202020"/>
                                      <w:sz w:val="14"/>
                                    </w:rPr>
                                    <w:t>0.3996</w:t>
                                  </w:r>
                                </w:p>
                              </w:tc>
                              <w:tc>
                                <w:tcPr>
                                  <w:tcW w:w="1009" w:type="dxa"/>
                                </w:tcPr>
                                <w:p w14:paraId="04DC9742" w14:textId="77777777" w:rsidR="0099680A" w:rsidRDefault="0099680A">
                                  <w:pPr>
                                    <w:spacing w:before="4"/>
                                    <w:rPr>
                                      <w:sz w:val="15"/>
                                    </w:rPr>
                                  </w:pPr>
                                </w:p>
                                <w:p w14:paraId="1DA36F3C"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21EF1A5F" w14:textId="77777777" w:rsidR="0099680A" w:rsidRDefault="0099680A">
                                  <w:pPr>
                                    <w:spacing w:before="4"/>
                                    <w:rPr>
                                      <w:sz w:val="15"/>
                                    </w:rPr>
                                  </w:pPr>
                                </w:p>
                                <w:p w14:paraId="6CD360F9" w14:textId="77777777" w:rsidR="0099680A" w:rsidRDefault="0099680A">
                                  <w:pPr>
                                    <w:spacing w:line="151" w:lineRule="exact"/>
                                    <w:ind w:right="-15"/>
                                    <w:jc w:val="right"/>
                                    <w:rPr>
                                      <w:sz w:val="14"/>
                                    </w:rPr>
                                  </w:pPr>
                                  <w:r>
                                    <w:rPr>
                                      <w:color w:val="202020"/>
                                      <w:sz w:val="14"/>
                                    </w:rPr>
                                    <w:t>1</w:t>
                                  </w:r>
                                </w:p>
                              </w:tc>
                            </w:tr>
                            <w:tr w:rsidR="0099680A" w14:paraId="25026EE3" w14:textId="77777777">
                              <w:trPr>
                                <w:trHeight w:val="344"/>
                              </w:trPr>
                              <w:tc>
                                <w:tcPr>
                                  <w:tcW w:w="3453" w:type="dxa"/>
                                </w:tcPr>
                                <w:p w14:paraId="1330B01C" w14:textId="77777777" w:rsidR="0099680A" w:rsidRDefault="0099680A">
                                  <w:pPr>
                                    <w:spacing w:before="9"/>
                                    <w:ind w:left="49"/>
                                    <w:rPr>
                                      <w:sz w:val="14"/>
                                    </w:rPr>
                                  </w:pPr>
                                  <w:r>
                                    <w:rPr>
                                      <w:color w:val="202020"/>
                                      <w:sz w:val="14"/>
                                    </w:rPr>
                                    <w:t>Epoch 42/50</w:t>
                                  </w:r>
                                </w:p>
                                <w:p w14:paraId="4DE0E29C" w14:textId="77777777" w:rsidR="0099680A" w:rsidRDefault="0099680A">
                                  <w:pPr>
                                    <w:spacing w:before="11" w:line="146" w:lineRule="exact"/>
                                    <w:ind w:left="49"/>
                                    <w:rPr>
                                      <w:sz w:val="14"/>
                                    </w:rPr>
                                  </w:pPr>
                                  <w:r>
                                    <w:rPr>
                                      <w:color w:val="202020"/>
                                      <w:sz w:val="14"/>
                                    </w:rPr>
                                    <w:t>497/497 [==============================]</w:t>
                                  </w:r>
                                </w:p>
                              </w:tc>
                              <w:tc>
                                <w:tcPr>
                                  <w:tcW w:w="505" w:type="dxa"/>
                                </w:tcPr>
                                <w:p w14:paraId="47625C9A" w14:textId="77777777" w:rsidR="0099680A" w:rsidRDefault="0099680A">
                                  <w:pPr>
                                    <w:spacing w:before="9"/>
                                    <w:rPr>
                                      <w:sz w:val="15"/>
                                    </w:rPr>
                                  </w:pPr>
                                </w:p>
                                <w:p w14:paraId="2387694C" w14:textId="77777777" w:rsidR="0099680A" w:rsidRDefault="0099680A">
                                  <w:pPr>
                                    <w:spacing w:line="146" w:lineRule="exact"/>
                                    <w:ind w:left="21" w:right="22"/>
                                    <w:jc w:val="center"/>
                                    <w:rPr>
                                      <w:sz w:val="14"/>
                                    </w:rPr>
                                  </w:pPr>
                                  <w:r>
                                    <w:rPr>
                                      <w:color w:val="202020"/>
                                      <w:sz w:val="14"/>
                                    </w:rPr>
                                    <w:t>- 86s</w:t>
                                  </w:r>
                                </w:p>
                              </w:tc>
                              <w:tc>
                                <w:tcPr>
                                  <w:tcW w:w="925" w:type="dxa"/>
                                </w:tcPr>
                                <w:p w14:paraId="1CDF4AEC" w14:textId="77777777" w:rsidR="0099680A" w:rsidRDefault="0099680A">
                                  <w:pPr>
                                    <w:spacing w:before="9"/>
                                    <w:rPr>
                                      <w:sz w:val="15"/>
                                    </w:rPr>
                                  </w:pPr>
                                </w:p>
                                <w:p w14:paraId="3D4A100F" w14:textId="77777777" w:rsidR="0099680A" w:rsidRDefault="0099680A">
                                  <w:pPr>
                                    <w:spacing w:line="146" w:lineRule="exact"/>
                                    <w:ind w:left="21" w:right="22"/>
                                    <w:jc w:val="center"/>
                                    <w:rPr>
                                      <w:sz w:val="14"/>
                                    </w:rPr>
                                  </w:pPr>
                                  <w:r>
                                    <w:rPr>
                                      <w:color w:val="202020"/>
                                      <w:sz w:val="14"/>
                                    </w:rPr>
                                    <w:t>174ms/step</w:t>
                                  </w:r>
                                </w:p>
                              </w:tc>
                              <w:tc>
                                <w:tcPr>
                                  <w:tcW w:w="673" w:type="dxa"/>
                                </w:tcPr>
                                <w:p w14:paraId="5D56DE7F" w14:textId="77777777" w:rsidR="0099680A" w:rsidRDefault="0099680A">
                                  <w:pPr>
                                    <w:spacing w:before="9"/>
                                    <w:rPr>
                                      <w:sz w:val="15"/>
                                    </w:rPr>
                                  </w:pPr>
                                </w:p>
                                <w:p w14:paraId="68A2A02D" w14:textId="77777777" w:rsidR="0099680A" w:rsidRDefault="0099680A">
                                  <w:pPr>
                                    <w:spacing w:line="146" w:lineRule="exact"/>
                                    <w:ind w:left="20" w:right="23"/>
                                    <w:jc w:val="center"/>
                                    <w:rPr>
                                      <w:sz w:val="14"/>
                                    </w:rPr>
                                  </w:pPr>
                                  <w:r>
                                    <w:rPr>
                                      <w:color w:val="202020"/>
                                      <w:sz w:val="14"/>
                                    </w:rPr>
                                    <w:t>- loss:</w:t>
                                  </w:r>
                                </w:p>
                              </w:tc>
                              <w:tc>
                                <w:tcPr>
                                  <w:tcW w:w="589" w:type="dxa"/>
                                </w:tcPr>
                                <w:p w14:paraId="41E7C9B8" w14:textId="77777777" w:rsidR="0099680A" w:rsidRDefault="0099680A">
                                  <w:pPr>
                                    <w:spacing w:before="9"/>
                                    <w:rPr>
                                      <w:sz w:val="15"/>
                                    </w:rPr>
                                  </w:pPr>
                                </w:p>
                                <w:p w14:paraId="74327CD8" w14:textId="77777777" w:rsidR="0099680A" w:rsidRDefault="0099680A">
                                  <w:pPr>
                                    <w:spacing w:line="146" w:lineRule="exact"/>
                                    <w:ind w:left="38"/>
                                    <w:rPr>
                                      <w:sz w:val="14"/>
                                    </w:rPr>
                                  </w:pPr>
                                  <w:r>
                                    <w:rPr>
                                      <w:color w:val="202020"/>
                                      <w:sz w:val="14"/>
                                    </w:rPr>
                                    <w:t>1.4504</w:t>
                                  </w:r>
                                </w:p>
                              </w:tc>
                              <w:tc>
                                <w:tcPr>
                                  <w:tcW w:w="2017" w:type="dxa"/>
                                </w:tcPr>
                                <w:p w14:paraId="4FEC64FA" w14:textId="77777777" w:rsidR="0099680A" w:rsidRDefault="0099680A">
                                  <w:pPr>
                                    <w:spacing w:before="9"/>
                                    <w:rPr>
                                      <w:sz w:val="15"/>
                                    </w:rPr>
                                  </w:pPr>
                                </w:p>
                                <w:p w14:paraId="3AEAA40F" w14:textId="77777777" w:rsidR="0099680A" w:rsidRDefault="0099680A">
                                  <w:pPr>
                                    <w:spacing w:line="146" w:lineRule="exact"/>
                                    <w:ind w:right="44"/>
                                    <w:jc w:val="right"/>
                                    <w:rPr>
                                      <w:sz w:val="14"/>
                                    </w:rPr>
                                  </w:pPr>
                                  <w:r>
                                    <w:rPr>
                                      <w:color w:val="202020"/>
                                      <w:sz w:val="14"/>
                                    </w:rPr>
                                    <w:t>- categorical_accuracy:</w:t>
                                  </w:r>
                                </w:p>
                              </w:tc>
                              <w:tc>
                                <w:tcPr>
                                  <w:tcW w:w="589" w:type="dxa"/>
                                </w:tcPr>
                                <w:p w14:paraId="56A4BA1A" w14:textId="77777777" w:rsidR="0099680A" w:rsidRDefault="0099680A">
                                  <w:pPr>
                                    <w:spacing w:before="9"/>
                                    <w:rPr>
                                      <w:sz w:val="15"/>
                                    </w:rPr>
                                  </w:pPr>
                                </w:p>
                                <w:p w14:paraId="08844B72" w14:textId="77777777" w:rsidR="0099680A" w:rsidRDefault="0099680A">
                                  <w:pPr>
                                    <w:spacing w:line="146" w:lineRule="exact"/>
                                    <w:ind w:left="18" w:right="26"/>
                                    <w:jc w:val="center"/>
                                    <w:rPr>
                                      <w:sz w:val="14"/>
                                    </w:rPr>
                                  </w:pPr>
                                  <w:r>
                                    <w:rPr>
                                      <w:color w:val="202020"/>
                                      <w:sz w:val="14"/>
                                    </w:rPr>
                                    <w:t>0.4133</w:t>
                                  </w:r>
                                </w:p>
                              </w:tc>
                              <w:tc>
                                <w:tcPr>
                                  <w:tcW w:w="1009" w:type="dxa"/>
                                </w:tcPr>
                                <w:p w14:paraId="564EF947" w14:textId="77777777" w:rsidR="0099680A" w:rsidRDefault="0099680A">
                                  <w:pPr>
                                    <w:spacing w:before="9"/>
                                    <w:rPr>
                                      <w:sz w:val="15"/>
                                    </w:rPr>
                                  </w:pPr>
                                </w:p>
                                <w:p w14:paraId="2EBE00B8" w14:textId="77777777" w:rsidR="0099680A" w:rsidRDefault="0099680A">
                                  <w:pPr>
                                    <w:spacing w:line="146" w:lineRule="exact"/>
                                    <w:ind w:left="17" w:right="27"/>
                                    <w:jc w:val="center"/>
                                    <w:rPr>
                                      <w:sz w:val="14"/>
                                    </w:rPr>
                                  </w:pPr>
                                  <w:r>
                                    <w:rPr>
                                      <w:color w:val="202020"/>
                                      <w:sz w:val="14"/>
                                    </w:rPr>
                                    <w:t>- val_loss:</w:t>
                                  </w:r>
                                </w:p>
                              </w:tc>
                              <w:tc>
                                <w:tcPr>
                                  <w:tcW w:w="127" w:type="dxa"/>
                                  <w:tcBorders>
                                    <w:right w:val="single" w:sz="8" w:space="0" w:color="E7E7E7"/>
                                  </w:tcBorders>
                                </w:tcPr>
                                <w:p w14:paraId="4A2E6A36" w14:textId="77777777" w:rsidR="0099680A" w:rsidRDefault="0099680A">
                                  <w:pPr>
                                    <w:spacing w:before="9"/>
                                    <w:rPr>
                                      <w:sz w:val="15"/>
                                    </w:rPr>
                                  </w:pPr>
                                </w:p>
                                <w:p w14:paraId="71AD6B83" w14:textId="77777777" w:rsidR="0099680A" w:rsidRDefault="0099680A">
                                  <w:pPr>
                                    <w:spacing w:line="146" w:lineRule="exact"/>
                                    <w:ind w:right="-15"/>
                                    <w:jc w:val="right"/>
                                    <w:rPr>
                                      <w:sz w:val="14"/>
                                    </w:rPr>
                                  </w:pPr>
                                  <w:r>
                                    <w:rPr>
                                      <w:color w:val="202020"/>
                                      <w:sz w:val="14"/>
                                    </w:rPr>
                                    <w:t>1</w:t>
                                  </w:r>
                                </w:p>
                              </w:tc>
                            </w:tr>
                            <w:tr w:rsidR="0099680A" w14:paraId="6E2116DA" w14:textId="77777777">
                              <w:trPr>
                                <w:trHeight w:val="174"/>
                              </w:trPr>
                              <w:tc>
                                <w:tcPr>
                                  <w:tcW w:w="3453" w:type="dxa"/>
                                </w:tcPr>
                                <w:p w14:paraId="6964BC53" w14:textId="77777777" w:rsidR="0099680A" w:rsidRDefault="0099680A">
                                  <w:pPr>
                                    <w:spacing w:before="4" w:line="151" w:lineRule="exact"/>
                                    <w:ind w:left="49"/>
                                    <w:rPr>
                                      <w:sz w:val="14"/>
                                    </w:rPr>
                                  </w:pPr>
                                  <w:r>
                                    <w:rPr>
                                      <w:color w:val="202020"/>
                                      <w:sz w:val="14"/>
                                    </w:rPr>
                                    <w:t>Epoch 43/50</w:t>
                                  </w:r>
                                </w:p>
                              </w:tc>
                              <w:tc>
                                <w:tcPr>
                                  <w:tcW w:w="505" w:type="dxa"/>
                                </w:tcPr>
                                <w:p w14:paraId="5899AF64" w14:textId="77777777" w:rsidR="0099680A" w:rsidRDefault="0099680A">
                                  <w:pPr>
                                    <w:rPr>
                                      <w:rFonts w:ascii="Times New Roman"/>
                                      <w:sz w:val="10"/>
                                    </w:rPr>
                                  </w:pPr>
                                </w:p>
                              </w:tc>
                              <w:tc>
                                <w:tcPr>
                                  <w:tcW w:w="925" w:type="dxa"/>
                                </w:tcPr>
                                <w:p w14:paraId="1AEA771B" w14:textId="77777777" w:rsidR="0099680A" w:rsidRDefault="0099680A">
                                  <w:pPr>
                                    <w:rPr>
                                      <w:rFonts w:ascii="Times New Roman"/>
                                      <w:sz w:val="10"/>
                                    </w:rPr>
                                  </w:pPr>
                                </w:p>
                              </w:tc>
                              <w:tc>
                                <w:tcPr>
                                  <w:tcW w:w="673" w:type="dxa"/>
                                </w:tcPr>
                                <w:p w14:paraId="2FE8103D" w14:textId="77777777" w:rsidR="0099680A" w:rsidRDefault="0099680A">
                                  <w:pPr>
                                    <w:rPr>
                                      <w:rFonts w:ascii="Times New Roman"/>
                                      <w:sz w:val="10"/>
                                    </w:rPr>
                                  </w:pPr>
                                </w:p>
                              </w:tc>
                              <w:tc>
                                <w:tcPr>
                                  <w:tcW w:w="589" w:type="dxa"/>
                                </w:tcPr>
                                <w:p w14:paraId="74C3CE4C" w14:textId="77777777" w:rsidR="0099680A" w:rsidRDefault="0099680A">
                                  <w:pPr>
                                    <w:rPr>
                                      <w:rFonts w:ascii="Times New Roman"/>
                                      <w:sz w:val="10"/>
                                    </w:rPr>
                                  </w:pPr>
                                </w:p>
                              </w:tc>
                              <w:tc>
                                <w:tcPr>
                                  <w:tcW w:w="2017" w:type="dxa"/>
                                </w:tcPr>
                                <w:p w14:paraId="16CE2728" w14:textId="77777777" w:rsidR="0099680A" w:rsidRDefault="0099680A">
                                  <w:pPr>
                                    <w:rPr>
                                      <w:rFonts w:ascii="Times New Roman"/>
                                      <w:sz w:val="10"/>
                                    </w:rPr>
                                  </w:pPr>
                                </w:p>
                              </w:tc>
                              <w:tc>
                                <w:tcPr>
                                  <w:tcW w:w="589" w:type="dxa"/>
                                </w:tcPr>
                                <w:p w14:paraId="7DC0F295" w14:textId="77777777" w:rsidR="0099680A" w:rsidRDefault="0099680A">
                                  <w:pPr>
                                    <w:rPr>
                                      <w:rFonts w:ascii="Times New Roman"/>
                                      <w:sz w:val="10"/>
                                    </w:rPr>
                                  </w:pPr>
                                </w:p>
                              </w:tc>
                              <w:tc>
                                <w:tcPr>
                                  <w:tcW w:w="1009" w:type="dxa"/>
                                </w:tcPr>
                                <w:p w14:paraId="6E274226" w14:textId="77777777" w:rsidR="0099680A" w:rsidRDefault="0099680A">
                                  <w:pPr>
                                    <w:rPr>
                                      <w:rFonts w:ascii="Times New Roman"/>
                                      <w:sz w:val="10"/>
                                    </w:rPr>
                                  </w:pPr>
                                </w:p>
                              </w:tc>
                              <w:tc>
                                <w:tcPr>
                                  <w:tcW w:w="127" w:type="dxa"/>
                                  <w:tcBorders>
                                    <w:right w:val="single" w:sz="8" w:space="0" w:color="E7E7E7"/>
                                  </w:tcBorders>
                                </w:tcPr>
                                <w:p w14:paraId="7321AE1A" w14:textId="77777777" w:rsidR="0099680A" w:rsidRDefault="0099680A">
                                  <w:pPr>
                                    <w:rPr>
                                      <w:rFonts w:ascii="Times New Roman"/>
                                      <w:sz w:val="10"/>
                                    </w:rPr>
                                  </w:pPr>
                                </w:p>
                              </w:tc>
                            </w:tr>
                            <w:tr w:rsidR="0099680A" w14:paraId="763A2B60" w14:textId="77777777">
                              <w:trPr>
                                <w:trHeight w:val="349"/>
                              </w:trPr>
                              <w:tc>
                                <w:tcPr>
                                  <w:tcW w:w="3453" w:type="dxa"/>
                                </w:tcPr>
                                <w:p w14:paraId="06768955" w14:textId="77777777" w:rsidR="0099680A" w:rsidRDefault="0099680A">
                                  <w:pPr>
                                    <w:spacing w:before="9"/>
                                    <w:ind w:left="49"/>
                                    <w:rPr>
                                      <w:sz w:val="14"/>
                                    </w:rPr>
                                  </w:pPr>
                                  <w:r>
                                    <w:rPr>
                                      <w:color w:val="202020"/>
                                      <w:sz w:val="14"/>
                                    </w:rPr>
                                    <w:t>497/497 [==============================]</w:t>
                                  </w:r>
                                </w:p>
                                <w:p w14:paraId="0C7F3728" w14:textId="77777777" w:rsidR="0099680A" w:rsidRDefault="0099680A">
                                  <w:pPr>
                                    <w:spacing w:before="11" w:line="151" w:lineRule="exact"/>
                                    <w:ind w:left="49"/>
                                    <w:rPr>
                                      <w:sz w:val="14"/>
                                    </w:rPr>
                                  </w:pPr>
                                  <w:r>
                                    <w:rPr>
                                      <w:color w:val="202020"/>
                                      <w:sz w:val="14"/>
                                    </w:rPr>
                                    <w:t>Epoch 44/50</w:t>
                                  </w:r>
                                </w:p>
                              </w:tc>
                              <w:tc>
                                <w:tcPr>
                                  <w:tcW w:w="505" w:type="dxa"/>
                                </w:tcPr>
                                <w:p w14:paraId="0773B2A1" w14:textId="77777777" w:rsidR="0099680A" w:rsidRDefault="0099680A">
                                  <w:pPr>
                                    <w:spacing w:before="9"/>
                                    <w:ind w:left="21" w:right="22"/>
                                    <w:jc w:val="center"/>
                                    <w:rPr>
                                      <w:sz w:val="14"/>
                                    </w:rPr>
                                  </w:pPr>
                                  <w:r>
                                    <w:rPr>
                                      <w:color w:val="202020"/>
                                      <w:sz w:val="14"/>
                                    </w:rPr>
                                    <w:t>- 87s</w:t>
                                  </w:r>
                                </w:p>
                              </w:tc>
                              <w:tc>
                                <w:tcPr>
                                  <w:tcW w:w="925" w:type="dxa"/>
                                </w:tcPr>
                                <w:p w14:paraId="7C988DB2" w14:textId="77777777" w:rsidR="0099680A" w:rsidRDefault="0099680A">
                                  <w:pPr>
                                    <w:spacing w:before="9"/>
                                    <w:ind w:left="21" w:right="22"/>
                                    <w:jc w:val="center"/>
                                    <w:rPr>
                                      <w:sz w:val="14"/>
                                    </w:rPr>
                                  </w:pPr>
                                  <w:r>
                                    <w:rPr>
                                      <w:color w:val="202020"/>
                                      <w:sz w:val="14"/>
                                    </w:rPr>
                                    <w:t>174ms/step</w:t>
                                  </w:r>
                                </w:p>
                              </w:tc>
                              <w:tc>
                                <w:tcPr>
                                  <w:tcW w:w="673" w:type="dxa"/>
                                </w:tcPr>
                                <w:p w14:paraId="0380E33F" w14:textId="77777777" w:rsidR="0099680A" w:rsidRDefault="0099680A">
                                  <w:pPr>
                                    <w:spacing w:before="9"/>
                                    <w:ind w:left="20" w:right="23"/>
                                    <w:jc w:val="center"/>
                                    <w:rPr>
                                      <w:sz w:val="14"/>
                                    </w:rPr>
                                  </w:pPr>
                                  <w:r>
                                    <w:rPr>
                                      <w:color w:val="202020"/>
                                      <w:sz w:val="14"/>
                                    </w:rPr>
                                    <w:t>- loss:</w:t>
                                  </w:r>
                                </w:p>
                              </w:tc>
                              <w:tc>
                                <w:tcPr>
                                  <w:tcW w:w="589" w:type="dxa"/>
                                </w:tcPr>
                                <w:p w14:paraId="029AABDA" w14:textId="77777777" w:rsidR="0099680A" w:rsidRDefault="0099680A">
                                  <w:pPr>
                                    <w:spacing w:before="9"/>
                                    <w:ind w:left="38"/>
                                    <w:rPr>
                                      <w:sz w:val="14"/>
                                    </w:rPr>
                                  </w:pPr>
                                  <w:r>
                                    <w:rPr>
                                      <w:color w:val="202020"/>
                                      <w:sz w:val="14"/>
                                    </w:rPr>
                                    <w:t>1.4278</w:t>
                                  </w:r>
                                </w:p>
                              </w:tc>
                              <w:tc>
                                <w:tcPr>
                                  <w:tcW w:w="2017" w:type="dxa"/>
                                </w:tcPr>
                                <w:p w14:paraId="02BF7402" w14:textId="77777777" w:rsidR="0099680A" w:rsidRDefault="0099680A">
                                  <w:pPr>
                                    <w:spacing w:before="9"/>
                                    <w:ind w:right="44"/>
                                    <w:jc w:val="right"/>
                                    <w:rPr>
                                      <w:sz w:val="14"/>
                                    </w:rPr>
                                  </w:pPr>
                                  <w:r>
                                    <w:rPr>
                                      <w:color w:val="202020"/>
                                      <w:sz w:val="14"/>
                                    </w:rPr>
                                    <w:t>- categorical_accuracy:</w:t>
                                  </w:r>
                                </w:p>
                              </w:tc>
                              <w:tc>
                                <w:tcPr>
                                  <w:tcW w:w="589" w:type="dxa"/>
                                </w:tcPr>
                                <w:p w14:paraId="05D231D8" w14:textId="77777777" w:rsidR="0099680A" w:rsidRDefault="0099680A">
                                  <w:pPr>
                                    <w:spacing w:before="9"/>
                                    <w:ind w:left="18" w:right="26"/>
                                    <w:jc w:val="center"/>
                                    <w:rPr>
                                      <w:sz w:val="14"/>
                                    </w:rPr>
                                  </w:pPr>
                                  <w:r>
                                    <w:rPr>
                                      <w:color w:val="202020"/>
                                      <w:sz w:val="14"/>
                                    </w:rPr>
                                    <w:t>0.4284</w:t>
                                  </w:r>
                                </w:p>
                              </w:tc>
                              <w:tc>
                                <w:tcPr>
                                  <w:tcW w:w="1009" w:type="dxa"/>
                                </w:tcPr>
                                <w:p w14:paraId="6BCEF005" w14:textId="77777777" w:rsidR="0099680A" w:rsidRDefault="0099680A">
                                  <w:pPr>
                                    <w:spacing w:before="9"/>
                                    <w:ind w:left="17" w:right="27"/>
                                    <w:jc w:val="center"/>
                                    <w:rPr>
                                      <w:sz w:val="14"/>
                                    </w:rPr>
                                  </w:pPr>
                                  <w:r>
                                    <w:rPr>
                                      <w:color w:val="202020"/>
                                      <w:sz w:val="14"/>
                                    </w:rPr>
                                    <w:t>- val_loss:</w:t>
                                  </w:r>
                                </w:p>
                              </w:tc>
                              <w:tc>
                                <w:tcPr>
                                  <w:tcW w:w="127" w:type="dxa"/>
                                  <w:tcBorders>
                                    <w:right w:val="single" w:sz="8" w:space="0" w:color="E7E7E7"/>
                                  </w:tcBorders>
                                </w:tcPr>
                                <w:p w14:paraId="7CDAF01B" w14:textId="77777777" w:rsidR="0099680A" w:rsidRDefault="0099680A">
                                  <w:pPr>
                                    <w:spacing w:before="9"/>
                                    <w:ind w:right="-15"/>
                                    <w:jc w:val="right"/>
                                    <w:rPr>
                                      <w:sz w:val="14"/>
                                    </w:rPr>
                                  </w:pPr>
                                  <w:r>
                                    <w:rPr>
                                      <w:color w:val="202020"/>
                                      <w:sz w:val="14"/>
                                    </w:rPr>
                                    <w:t>1</w:t>
                                  </w:r>
                                </w:p>
                              </w:tc>
                            </w:tr>
                            <w:tr w:rsidR="0099680A" w14:paraId="25F643FB" w14:textId="77777777">
                              <w:trPr>
                                <w:trHeight w:val="174"/>
                              </w:trPr>
                              <w:tc>
                                <w:tcPr>
                                  <w:tcW w:w="3453" w:type="dxa"/>
                                </w:tcPr>
                                <w:p w14:paraId="309EED8C" w14:textId="77777777" w:rsidR="0099680A" w:rsidRDefault="0099680A">
                                  <w:pPr>
                                    <w:spacing w:before="9" w:line="146" w:lineRule="exact"/>
                                    <w:ind w:left="49"/>
                                    <w:rPr>
                                      <w:sz w:val="14"/>
                                    </w:rPr>
                                  </w:pPr>
                                  <w:r>
                                    <w:rPr>
                                      <w:color w:val="202020"/>
                                      <w:sz w:val="14"/>
                                    </w:rPr>
                                    <w:t>497/497 [==============================]</w:t>
                                  </w:r>
                                </w:p>
                              </w:tc>
                              <w:tc>
                                <w:tcPr>
                                  <w:tcW w:w="505" w:type="dxa"/>
                                </w:tcPr>
                                <w:p w14:paraId="5C0BEE72" w14:textId="77777777" w:rsidR="0099680A" w:rsidRDefault="0099680A">
                                  <w:pPr>
                                    <w:spacing w:before="9" w:line="146" w:lineRule="exact"/>
                                    <w:ind w:left="21" w:right="22"/>
                                    <w:jc w:val="center"/>
                                    <w:rPr>
                                      <w:sz w:val="14"/>
                                    </w:rPr>
                                  </w:pPr>
                                  <w:r>
                                    <w:rPr>
                                      <w:color w:val="202020"/>
                                      <w:sz w:val="14"/>
                                    </w:rPr>
                                    <w:t>- 86s</w:t>
                                  </w:r>
                                </w:p>
                              </w:tc>
                              <w:tc>
                                <w:tcPr>
                                  <w:tcW w:w="925" w:type="dxa"/>
                                </w:tcPr>
                                <w:p w14:paraId="50C77C68" w14:textId="77777777" w:rsidR="0099680A" w:rsidRDefault="0099680A">
                                  <w:pPr>
                                    <w:spacing w:before="9" w:line="146" w:lineRule="exact"/>
                                    <w:ind w:left="21" w:right="22"/>
                                    <w:jc w:val="center"/>
                                    <w:rPr>
                                      <w:sz w:val="14"/>
                                    </w:rPr>
                                  </w:pPr>
                                  <w:r>
                                    <w:rPr>
                                      <w:color w:val="202020"/>
                                      <w:sz w:val="14"/>
                                    </w:rPr>
                                    <w:t>174ms/step</w:t>
                                  </w:r>
                                </w:p>
                              </w:tc>
                              <w:tc>
                                <w:tcPr>
                                  <w:tcW w:w="673" w:type="dxa"/>
                                </w:tcPr>
                                <w:p w14:paraId="0FFC7854" w14:textId="77777777" w:rsidR="0099680A" w:rsidRDefault="0099680A">
                                  <w:pPr>
                                    <w:spacing w:before="9" w:line="146" w:lineRule="exact"/>
                                    <w:ind w:left="20" w:right="23"/>
                                    <w:jc w:val="center"/>
                                    <w:rPr>
                                      <w:sz w:val="14"/>
                                    </w:rPr>
                                  </w:pPr>
                                  <w:r>
                                    <w:rPr>
                                      <w:color w:val="202020"/>
                                      <w:sz w:val="14"/>
                                    </w:rPr>
                                    <w:t>- loss:</w:t>
                                  </w:r>
                                </w:p>
                              </w:tc>
                              <w:tc>
                                <w:tcPr>
                                  <w:tcW w:w="589" w:type="dxa"/>
                                </w:tcPr>
                                <w:p w14:paraId="63A0DA1F" w14:textId="77777777" w:rsidR="0099680A" w:rsidRDefault="0099680A">
                                  <w:pPr>
                                    <w:spacing w:before="9" w:line="146" w:lineRule="exact"/>
                                    <w:ind w:left="38"/>
                                    <w:rPr>
                                      <w:sz w:val="14"/>
                                    </w:rPr>
                                  </w:pPr>
                                  <w:r>
                                    <w:rPr>
                                      <w:color w:val="202020"/>
                                      <w:sz w:val="14"/>
                                    </w:rPr>
                                    <w:t>1.4155</w:t>
                                  </w:r>
                                </w:p>
                              </w:tc>
                              <w:tc>
                                <w:tcPr>
                                  <w:tcW w:w="2017" w:type="dxa"/>
                                </w:tcPr>
                                <w:p w14:paraId="2CDCCC87" w14:textId="77777777" w:rsidR="0099680A" w:rsidRDefault="0099680A">
                                  <w:pPr>
                                    <w:spacing w:before="9" w:line="146" w:lineRule="exact"/>
                                    <w:ind w:right="44"/>
                                    <w:jc w:val="right"/>
                                    <w:rPr>
                                      <w:sz w:val="14"/>
                                    </w:rPr>
                                  </w:pPr>
                                  <w:r>
                                    <w:rPr>
                                      <w:color w:val="202020"/>
                                      <w:sz w:val="14"/>
                                    </w:rPr>
                                    <w:t>- categorical_accuracy:</w:t>
                                  </w:r>
                                </w:p>
                              </w:tc>
                              <w:tc>
                                <w:tcPr>
                                  <w:tcW w:w="589" w:type="dxa"/>
                                </w:tcPr>
                                <w:p w14:paraId="2D9F14C9" w14:textId="77777777" w:rsidR="0099680A" w:rsidRDefault="0099680A">
                                  <w:pPr>
                                    <w:spacing w:before="9" w:line="146" w:lineRule="exact"/>
                                    <w:ind w:left="18" w:right="26"/>
                                    <w:jc w:val="center"/>
                                    <w:rPr>
                                      <w:sz w:val="14"/>
                                    </w:rPr>
                                  </w:pPr>
                                  <w:r>
                                    <w:rPr>
                                      <w:color w:val="202020"/>
                                      <w:sz w:val="14"/>
                                    </w:rPr>
                                    <w:t>0.4350</w:t>
                                  </w:r>
                                </w:p>
                              </w:tc>
                              <w:tc>
                                <w:tcPr>
                                  <w:tcW w:w="1009" w:type="dxa"/>
                                </w:tcPr>
                                <w:p w14:paraId="4AED3045" w14:textId="77777777" w:rsidR="0099680A" w:rsidRDefault="0099680A">
                                  <w:pPr>
                                    <w:spacing w:before="9" w:line="146" w:lineRule="exact"/>
                                    <w:ind w:left="17" w:right="27"/>
                                    <w:jc w:val="center"/>
                                    <w:rPr>
                                      <w:sz w:val="14"/>
                                    </w:rPr>
                                  </w:pPr>
                                  <w:r>
                                    <w:rPr>
                                      <w:color w:val="202020"/>
                                      <w:sz w:val="14"/>
                                    </w:rPr>
                                    <w:t>- val_loss:</w:t>
                                  </w:r>
                                </w:p>
                              </w:tc>
                              <w:tc>
                                <w:tcPr>
                                  <w:tcW w:w="127" w:type="dxa"/>
                                  <w:tcBorders>
                                    <w:right w:val="single" w:sz="8" w:space="0" w:color="E7E7E7"/>
                                  </w:tcBorders>
                                </w:tcPr>
                                <w:p w14:paraId="0861AB53" w14:textId="77777777" w:rsidR="0099680A" w:rsidRDefault="0099680A">
                                  <w:pPr>
                                    <w:spacing w:before="9" w:line="146" w:lineRule="exact"/>
                                    <w:ind w:right="-15"/>
                                    <w:jc w:val="right"/>
                                    <w:rPr>
                                      <w:sz w:val="14"/>
                                    </w:rPr>
                                  </w:pPr>
                                  <w:r>
                                    <w:rPr>
                                      <w:color w:val="202020"/>
                                      <w:sz w:val="14"/>
                                    </w:rPr>
                                    <w:t>1</w:t>
                                  </w:r>
                                </w:p>
                              </w:tc>
                            </w:tr>
                            <w:tr w:rsidR="0099680A" w14:paraId="6408E65C" w14:textId="77777777">
                              <w:trPr>
                                <w:trHeight w:val="344"/>
                              </w:trPr>
                              <w:tc>
                                <w:tcPr>
                                  <w:tcW w:w="3453" w:type="dxa"/>
                                </w:tcPr>
                                <w:p w14:paraId="739AA9D4" w14:textId="77777777" w:rsidR="0099680A" w:rsidRDefault="0099680A">
                                  <w:pPr>
                                    <w:spacing w:before="4"/>
                                    <w:ind w:left="49"/>
                                    <w:rPr>
                                      <w:sz w:val="14"/>
                                    </w:rPr>
                                  </w:pPr>
                                  <w:r>
                                    <w:rPr>
                                      <w:color w:val="202020"/>
                                      <w:sz w:val="14"/>
                                    </w:rPr>
                                    <w:t>Epoch 45/50</w:t>
                                  </w:r>
                                </w:p>
                                <w:p w14:paraId="0F722C52" w14:textId="77777777" w:rsidR="0099680A" w:rsidRDefault="0099680A">
                                  <w:pPr>
                                    <w:spacing w:before="11" w:line="151" w:lineRule="exact"/>
                                    <w:ind w:left="49"/>
                                    <w:rPr>
                                      <w:sz w:val="14"/>
                                    </w:rPr>
                                  </w:pPr>
                                  <w:r>
                                    <w:rPr>
                                      <w:color w:val="202020"/>
                                      <w:sz w:val="14"/>
                                    </w:rPr>
                                    <w:t>497/497 [==============================]</w:t>
                                  </w:r>
                                </w:p>
                              </w:tc>
                              <w:tc>
                                <w:tcPr>
                                  <w:tcW w:w="505" w:type="dxa"/>
                                </w:tcPr>
                                <w:p w14:paraId="2A1AF479" w14:textId="77777777" w:rsidR="0099680A" w:rsidRDefault="0099680A">
                                  <w:pPr>
                                    <w:spacing w:before="4"/>
                                    <w:rPr>
                                      <w:sz w:val="15"/>
                                    </w:rPr>
                                  </w:pPr>
                                </w:p>
                                <w:p w14:paraId="67217FA6" w14:textId="77777777" w:rsidR="0099680A" w:rsidRDefault="0099680A">
                                  <w:pPr>
                                    <w:spacing w:line="151" w:lineRule="exact"/>
                                    <w:ind w:left="21" w:right="22"/>
                                    <w:jc w:val="center"/>
                                    <w:rPr>
                                      <w:sz w:val="14"/>
                                    </w:rPr>
                                  </w:pPr>
                                  <w:r>
                                    <w:rPr>
                                      <w:color w:val="202020"/>
                                      <w:sz w:val="14"/>
                                    </w:rPr>
                                    <w:t>- 86s</w:t>
                                  </w:r>
                                </w:p>
                              </w:tc>
                              <w:tc>
                                <w:tcPr>
                                  <w:tcW w:w="925" w:type="dxa"/>
                                </w:tcPr>
                                <w:p w14:paraId="0B2AFE44" w14:textId="77777777" w:rsidR="0099680A" w:rsidRDefault="0099680A">
                                  <w:pPr>
                                    <w:spacing w:before="4"/>
                                    <w:rPr>
                                      <w:sz w:val="15"/>
                                    </w:rPr>
                                  </w:pPr>
                                </w:p>
                                <w:p w14:paraId="0B692CF4" w14:textId="77777777" w:rsidR="0099680A" w:rsidRDefault="0099680A">
                                  <w:pPr>
                                    <w:spacing w:line="151" w:lineRule="exact"/>
                                    <w:ind w:left="21" w:right="22"/>
                                    <w:jc w:val="center"/>
                                    <w:rPr>
                                      <w:sz w:val="14"/>
                                    </w:rPr>
                                  </w:pPr>
                                  <w:r>
                                    <w:rPr>
                                      <w:color w:val="202020"/>
                                      <w:sz w:val="14"/>
                                    </w:rPr>
                                    <w:t>174ms/step</w:t>
                                  </w:r>
                                </w:p>
                              </w:tc>
                              <w:tc>
                                <w:tcPr>
                                  <w:tcW w:w="673" w:type="dxa"/>
                                </w:tcPr>
                                <w:p w14:paraId="5CEE5399" w14:textId="77777777" w:rsidR="0099680A" w:rsidRDefault="0099680A">
                                  <w:pPr>
                                    <w:spacing w:before="4"/>
                                    <w:rPr>
                                      <w:sz w:val="15"/>
                                    </w:rPr>
                                  </w:pPr>
                                </w:p>
                                <w:p w14:paraId="3E09EEF2" w14:textId="77777777" w:rsidR="0099680A" w:rsidRDefault="0099680A">
                                  <w:pPr>
                                    <w:spacing w:line="151" w:lineRule="exact"/>
                                    <w:ind w:left="20" w:right="23"/>
                                    <w:jc w:val="center"/>
                                    <w:rPr>
                                      <w:sz w:val="14"/>
                                    </w:rPr>
                                  </w:pPr>
                                  <w:r>
                                    <w:rPr>
                                      <w:color w:val="202020"/>
                                      <w:sz w:val="14"/>
                                    </w:rPr>
                                    <w:t>- loss:</w:t>
                                  </w:r>
                                </w:p>
                              </w:tc>
                              <w:tc>
                                <w:tcPr>
                                  <w:tcW w:w="589" w:type="dxa"/>
                                </w:tcPr>
                                <w:p w14:paraId="1E209601" w14:textId="77777777" w:rsidR="0099680A" w:rsidRDefault="0099680A">
                                  <w:pPr>
                                    <w:spacing w:before="4"/>
                                    <w:rPr>
                                      <w:sz w:val="15"/>
                                    </w:rPr>
                                  </w:pPr>
                                </w:p>
                                <w:p w14:paraId="632760E7" w14:textId="77777777" w:rsidR="0099680A" w:rsidRDefault="0099680A">
                                  <w:pPr>
                                    <w:spacing w:line="151" w:lineRule="exact"/>
                                    <w:ind w:left="38"/>
                                    <w:rPr>
                                      <w:sz w:val="14"/>
                                    </w:rPr>
                                  </w:pPr>
                                  <w:r>
                                    <w:rPr>
                                      <w:color w:val="202020"/>
                                      <w:sz w:val="14"/>
                                    </w:rPr>
                                    <w:t>1.3972</w:t>
                                  </w:r>
                                </w:p>
                              </w:tc>
                              <w:tc>
                                <w:tcPr>
                                  <w:tcW w:w="2017" w:type="dxa"/>
                                </w:tcPr>
                                <w:p w14:paraId="78BD7520" w14:textId="77777777" w:rsidR="0099680A" w:rsidRDefault="0099680A">
                                  <w:pPr>
                                    <w:spacing w:before="4"/>
                                    <w:rPr>
                                      <w:sz w:val="15"/>
                                    </w:rPr>
                                  </w:pPr>
                                </w:p>
                                <w:p w14:paraId="17434C75" w14:textId="77777777" w:rsidR="0099680A" w:rsidRDefault="0099680A">
                                  <w:pPr>
                                    <w:spacing w:line="151" w:lineRule="exact"/>
                                    <w:ind w:right="44"/>
                                    <w:jc w:val="right"/>
                                    <w:rPr>
                                      <w:sz w:val="14"/>
                                    </w:rPr>
                                  </w:pPr>
                                  <w:r>
                                    <w:rPr>
                                      <w:color w:val="202020"/>
                                      <w:sz w:val="14"/>
                                    </w:rPr>
                                    <w:t>- categorical_accuracy:</w:t>
                                  </w:r>
                                </w:p>
                              </w:tc>
                              <w:tc>
                                <w:tcPr>
                                  <w:tcW w:w="589" w:type="dxa"/>
                                </w:tcPr>
                                <w:p w14:paraId="0BD8D37D" w14:textId="77777777" w:rsidR="0099680A" w:rsidRDefault="0099680A">
                                  <w:pPr>
                                    <w:spacing w:before="4"/>
                                    <w:rPr>
                                      <w:sz w:val="15"/>
                                    </w:rPr>
                                  </w:pPr>
                                </w:p>
                                <w:p w14:paraId="1836119E" w14:textId="77777777" w:rsidR="0099680A" w:rsidRDefault="0099680A">
                                  <w:pPr>
                                    <w:spacing w:line="151" w:lineRule="exact"/>
                                    <w:ind w:left="18" w:right="26"/>
                                    <w:jc w:val="center"/>
                                    <w:rPr>
                                      <w:sz w:val="14"/>
                                    </w:rPr>
                                  </w:pPr>
                                  <w:r>
                                    <w:rPr>
                                      <w:color w:val="202020"/>
                                      <w:sz w:val="14"/>
                                    </w:rPr>
                                    <w:t>0.4434</w:t>
                                  </w:r>
                                </w:p>
                              </w:tc>
                              <w:tc>
                                <w:tcPr>
                                  <w:tcW w:w="1009" w:type="dxa"/>
                                </w:tcPr>
                                <w:p w14:paraId="6D4E9E81" w14:textId="77777777" w:rsidR="0099680A" w:rsidRDefault="0099680A">
                                  <w:pPr>
                                    <w:spacing w:before="4"/>
                                    <w:rPr>
                                      <w:sz w:val="15"/>
                                    </w:rPr>
                                  </w:pPr>
                                </w:p>
                                <w:p w14:paraId="7C23BF55"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0270257B" w14:textId="77777777" w:rsidR="0099680A" w:rsidRDefault="0099680A">
                                  <w:pPr>
                                    <w:spacing w:before="4"/>
                                    <w:rPr>
                                      <w:sz w:val="15"/>
                                    </w:rPr>
                                  </w:pPr>
                                </w:p>
                                <w:p w14:paraId="235A8E11" w14:textId="77777777" w:rsidR="0099680A" w:rsidRDefault="0099680A">
                                  <w:pPr>
                                    <w:spacing w:line="151" w:lineRule="exact"/>
                                    <w:ind w:right="-15"/>
                                    <w:jc w:val="right"/>
                                    <w:rPr>
                                      <w:sz w:val="14"/>
                                    </w:rPr>
                                  </w:pPr>
                                  <w:r>
                                    <w:rPr>
                                      <w:color w:val="202020"/>
                                      <w:sz w:val="14"/>
                                    </w:rPr>
                                    <w:t>1</w:t>
                                  </w:r>
                                </w:p>
                              </w:tc>
                            </w:tr>
                            <w:tr w:rsidR="0099680A" w14:paraId="3ABCAB4D" w14:textId="77777777">
                              <w:trPr>
                                <w:trHeight w:val="344"/>
                              </w:trPr>
                              <w:tc>
                                <w:tcPr>
                                  <w:tcW w:w="3453" w:type="dxa"/>
                                </w:tcPr>
                                <w:p w14:paraId="447A5381" w14:textId="77777777" w:rsidR="0099680A" w:rsidRDefault="0099680A">
                                  <w:pPr>
                                    <w:spacing w:before="9"/>
                                    <w:ind w:left="49"/>
                                    <w:rPr>
                                      <w:sz w:val="14"/>
                                    </w:rPr>
                                  </w:pPr>
                                  <w:r>
                                    <w:rPr>
                                      <w:color w:val="202020"/>
                                      <w:sz w:val="14"/>
                                    </w:rPr>
                                    <w:t>Epoch 46/50</w:t>
                                  </w:r>
                                </w:p>
                                <w:p w14:paraId="23E24DE9" w14:textId="77777777" w:rsidR="0099680A" w:rsidRDefault="0099680A">
                                  <w:pPr>
                                    <w:spacing w:before="11" w:line="146" w:lineRule="exact"/>
                                    <w:ind w:left="49"/>
                                    <w:rPr>
                                      <w:sz w:val="14"/>
                                    </w:rPr>
                                  </w:pPr>
                                  <w:r>
                                    <w:rPr>
                                      <w:color w:val="202020"/>
                                      <w:sz w:val="14"/>
                                    </w:rPr>
                                    <w:t>497/497 [==============================]</w:t>
                                  </w:r>
                                </w:p>
                              </w:tc>
                              <w:tc>
                                <w:tcPr>
                                  <w:tcW w:w="505" w:type="dxa"/>
                                </w:tcPr>
                                <w:p w14:paraId="3BD3B983" w14:textId="77777777" w:rsidR="0099680A" w:rsidRDefault="0099680A">
                                  <w:pPr>
                                    <w:spacing w:before="9"/>
                                    <w:rPr>
                                      <w:sz w:val="15"/>
                                    </w:rPr>
                                  </w:pPr>
                                </w:p>
                                <w:p w14:paraId="4480B693" w14:textId="77777777" w:rsidR="0099680A" w:rsidRDefault="0099680A">
                                  <w:pPr>
                                    <w:spacing w:line="146" w:lineRule="exact"/>
                                    <w:ind w:left="21" w:right="22"/>
                                    <w:jc w:val="center"/>
                                    <w:rPr>
                                      <w:sz w:val="14"/>
                                    </w:rPr>
                                  </w:pPr>
                                  <w:r>
                                    <w:rPr>
                                      <w:color w:val="202020"/>
                                      <w:sz w:val="14"/>
                                    </w:rPr>
                                    <w:t>- 86s</w:t>
                                  </w:r>
                                </w:p>
                              </w:tc>
                              <w:tc>
                                <w:tcPr>
                                  <w:tcW w:w="925" w:type="dxa"/>
                                </w:tcPr>
                                <w:p w14:paraId="18E8F308" w14:textId="77777777" w:rsidR="0099680A" w:rsidRDefault="0099680A">
                                  <w:pPr>
                                    <w:spacing w:before="9"/>
                                    <w:rPr>
                                      <w:sz w:val="15"/>
                                    </w:rPr>
                                  </w:pPr>
                                </w:p>
                                <w:p w14:paraId="3BC03447" w14:textId="77777777" w:rsidR="0099680A" w:rsidRDefault="0099680A">
                                  <w:pPr>
                                    <w:spacing w:line="146" w:lineRule="exact"/>
                                    <w:ind w:left="21" w:right="22"/>
                                    <w:jc w:val="center"/>
                                    <w:rPr>
                                      <w:sz w:val="14"/>
                                    </w:rPr>
                                  </w:pPr>
                                  <w:r>
                                    <w:rPr>
                                      <w:color w:val="202020"/>
                                      <w:sz w:val="14"/>
                                    </w:rPr>
                                    <w:t>174ms/step</w:t>
                                  </w:r>
                                </w:p>
                              </w:tc>
                              <w:tc>
                                <w:tcPr>
                                  <w:tcW w:w="673" w:type="dxa"/>
                                </w:tcPr>
                                <w:p w14:paraId="57A24E60" w14:textId="77777777" w:rsidR="0099680A" w:rsidRDefault="0099680A">
                                  <w:pPr>
                                    <w:spacing w:before="9"/>
                                    <w:rPr>
                                      <w:sz w:val="15"/>
                                    </w:rPr>
                                  </w:pPr>
                                </w:p>
                                <w:p w14:paraId="08A596C4" w14:textId="77777777" w:rsidR="0099680A" w:rsidRDefault="0099680A">
                                  <w:pPr>
                                    <w:spacing w:line="146" w:lineRule="exact"/>
                                    <w:ind w:left="20" w:right="23"/>
                                    <w:jc w:val="center"/>
                                    <w:rPr>
                                      <w:sz w:val="14"/>
                                    </w:rPr>
                                  </w:pPr>
                                  <w:r>
                                    <w:rPr>
                                      <w:color w:val="202020"/>
                                      <w:sz w:val="14"/>
                                    </w:rPr>
                                    <w:t>- loss:</w:t>
                                  </w:r>
                                </w:p>
                              </w:tc>
                              <w:tc>
                                <w:tcPr>
                                  <w:tcW w:w="589" w:type="dxa"/>
                                </w:tcPr>
                                <w:p w14:paraId="5395812B" w14:textId="77777777" w:rsidR="0099680A" w:rsidRDefault="0099680A">
                                  <w:pPr>
                                    <w:spacing w:before="9"/>
                                    <w:rPr>
                                      <w:sz w:val="15"/>
                                    </w:rPr>
                                  </w:pPr>
                                </w:p>
                                <w:p w14:paraId="29892FA8" w14:textId="77777777" w:rsidR="0099680A" w:rsidRDefault="0099680A">
                                  <w:pPr>
                                    <w:spacing w:line="146" w:lineRule="exact"/>
                                    <w:ind w:left="38"/>
                                    <w:rPr>
                                      <w:sz w:val="14"/>
                                    </w:rPr>
                                  </w:pPr>
                                  <w:r>
                                    <w:rPr>
                                      <w:color w:val="202020"/>
                                      <w:sz w:val="14"/>
                                    </w:rPr>
                                    <w:t>1.3796</w:t>
                                  </w:r>
                                </w:p>
                              </w:tc>
                              <w:tc>
                                <w:tcPr>
                                  <w:tcW w:w="2017" w:type="dxa"/>
                                </w:tcPr>
                                <w:p w14:paraId="0EF5FC21" w14:textId="77777777" w:rsidR="0099680A" w:rsidRDefault="0099680A">
                                  <w:pPr>
                                    <w:spacing w:before="9"/>
                                    <w:rPr>
                                      <w:sz w:val="15"/>
                                    </w:rPr>
                                  </w:pPr>
                                </w:p>
                                <w:p w14:paraId="0DD62508" w14:textId="77777777" w:rsidR="0099680A" w:rsidRDefault="0099680A">
                                  <w:pPr>
                                    <w:spacing w:line="146" w:lineRule="exact"/>
                                    <w:ind w:right="44"/>
                                    <w:jc w:val="right"/>
                                    <w:rPr>
                                      <w:sz w:val="14"/>
                                    </w:rPr>
                                  </w:pPr>
                                  <w:r>
                                    <w:rPr>
                                      <w:color w:val="202020"/>
                                      <w:sz w:val="14"/>
                                    </w:rPr>
                                    <w:t>- categorical_accuracy:</w:t>
                                  </w:r>
                                </w:p>
                              </w:tc>
                              <w:tc>
                                <w:tcPr>
                                  <w:tcW w:w="589" w:type="dxa"/>
                                </w:tcPr>
                                <w:p w14:paraId="6B57495E" w14:textId="77777777" w:rsidR="0099680A" w:rsidRDefault="0099680A">
                                  <w:pPr>
                                    <w:spacing w:before="9"/>
                                    <w:rPr>
                                      <w:sz w:val="15"/>
                                    </w:rPr>
                                  </w:pPr>
                                </w:p>
                                <w:p w14:paraId="0EA69476" w14:textId="77777777" w:rsidR="0099680A" w:rsidRDefault="0099680A">
                                  <w:pPr>
                                    <w:spacing w:line="146" w:lineRule="exact"/>
                                    <w:ind w:left="18" w:right="26"/>
                                    <w:jc w:val="center"/>
                                    <w:rPr>
                                      <w:sz w:val="14"/>
                                    </w:rPr>
                                  </w:pPr>
                                  <w:r>
                                    <w:rPr>
                                      <w:color w:val="202020"/>
                                      <w:sz w:val="14"/>
                                    </w:rPr>
                                    <w:t>0.4517</w:t>
                                  </w:r>
                                </w:p>
                              </w:tc>
                              <w:tc>
                                <w:tcPr>
                                  <w:tcW w:w="1009" w:type="dxa"/>
                                </w:tcPr>
                                <w:p w14:paraId="279A2958" w14:textId="77777777" w:rsidR="0099680A" w:rsidRDefault="0099680A">
                                  <w:pPr>
                                    <w:spacing w:before="9"/>
                                    <w:rPr>
                                      <w:sz w:val="15"/>
                                    </w:rPr>
                                  </w:pPr>
                                </w:p>
                                <w:p w14:paraId="6030CA77" w14:textId="77777777" w:rsidR="0099680A" w:rsidRDefault="0099680A">
                                  <w:pPr>
                                    <w:spacing w:line="146" w:lineRule="exact"/>
                                    <w:ind w:left="17" w:right="27"/>
                                    <w:jc w:val="center"/>
                                    <w:rPr>
                                      <w:sz w:val="14"/>
                                    </w:rPr>
                                  </w:pPr>
                                  <w:r>
                                    <w:rPr>
                                      <w:color w:val="202020"/>
                                      <w:sz w:val="14"/>
                                    </w:rPr>
                                    <w:t>- val_loss:</w:t>
                                  </w:r>
                                </w:p>
                              </w:tc>
                              <w:tc>
                                <w:tcPr>
                                  <w:tcW w:w="127" w:type="dxa"/>
                                  <w:tcBorders>
                                    <w:right w:val="single" w:sz="8" w:space="0" w:color="E7E7E7"/>
                                  </w:tcBorders>
                                </w:tcPr>
                                <w:p w14:paraId="4AD42B98" w14:textId="77777777" w:rsidR="0099680A" w:rsidRDefault="0099680A">
                                  <w:pPr>
                                    <w:spacing w:before="9"/>
                                    <w:rPr>
                                      <w:sz w:val="15"/>
                                    </w:rPr>
                                  </w:pPr>
                                </w:p>
                                <w:p w14:paraId="4899436E" w14:textId="77777777" w:rsidR="0099680A" w:rsidRDefault="0099680A">
                                  <w:pPr>
                                    <w:spacing w:line="146" w:lineRule="exact"/>
                                    <w:ind w:right="-15"/>
                                    <w:jc w:val="right"/>
                                    <w:rPr>
                                      <w:sz w:val="14"/>
                                    </w:rPr>
                                  </w:pPr>
                                  <w:r>
                                    <w:rPr>
                                      <w:color w:val="202020"/>
                                      <w:sz w:val="14"/>
                                    </w:rPr>
                                    <w:t>1</w:t>
                                  </w:r>
                                </w:p>
                              </w:tc>
                            </w:tr>
                            <w:tr w:rsidR="0099680A" w14:paraId="6BD17AB7" w14:textId="77777777">
                              <w:trPr>
                                <w:trHeight w:val="174"/>
                              </w:trPr>
                              <w:tc>
                                <w:tcPr>
                                  <w:tcW w:w="3453" w:type="dxa"/>
                                </w:tcPr>
                                <w:p w14:paraId="730488BA" w14:textId="77777777" w:rsidR="0099680A" w:rsidRDefault="0099680A">
                                  <w:pPr>
                                    <w:spacing w:before="4" w:line="151" w:lineRule="exact"/>
                                    <w:ind w:left="49"/>
                                    <w:rPr>
                                      <w:sz w:val="14"/>
                                    </w:rPr>
                                  </w:pPr>
                                  <w:r>
                                    <w:rPr>
                                      <w:color w:val="202020"/>
                                      <w:sz w:val="14"/>
                                    </w:rPr>
                                    <w:t>Epoch 47/50</w:t>
                                  </w:r>
                                </w:p>
                              </w:tc>
                              <w:tc>
                                <w:tcPr>
                                  <w:tcW w:w="505" w:type="dxa"/>
                                </w:tcPr>
                                <w:p w14:paraId="0FFE4D05" w14:textId="77777777" w:rsidR="0099680A" w:rsidRDefault="0099680A">
                                  <w:pPr>
                                    <w:rPr>
                                      <w:rFonts w:ascii="Times New Roman"/>
                                      <w:sz w:val="10"/>
                                    </w:rPr>
                                  </w:pPr>
                                </w:p>
                              </w:tc>
                              <w:tc>
                                <w:tcPr>
                                  <w:tcW w:w="925" w:type="dxa"/>
                                </w:tcPr>
                                <w:p w14:paraId="29DD7FA0" w14:textId="77777777" w:rsidR="0099680A" w:rsidRDefault="0099680A">
                                  <w:pPr>
                                    <w:rPr>
                                      <w:rFonts w:ascii="Times New Roman"/>
                                      <w:sz w:val="10"/>
                                    </w:rPr>
                                  </w:pPr>
                                </w:p>
                              </w:tc>
                              <w:tc>
                                <w:tcPr>
                                  <w:tcW w:w="673" w:type="dxa"/>
                                </w:tcPr>
                                <w:p w14:paraId="3175E98E" w14:textId="77777777" w:rsidR="0099680A" w:rsidRDefault="0099680A">
                                  <w:pPr>
                                    <w:rPr>
                                      <w:rFonts w:ascii="Times New Roman"/>
                                      <w:sz w:val="10"/>
                                    </w:rPr>
                                  </w:pPr>
                                </w:p>
                              </w:tc>
                              <w:tc>
                                <w:tcPr>
                                  <w:tcW w:w="589" w:type="dxa"/>
                                </w:tcPr>
                                <w:p w14:paraId="138DAA8E" w14:textId="77777777" w:rsidR="0099680A" w:rsidRDefault="0099680A">
                                  <w:pPr>
                                    <w:rPr>
                                      <w:rFonts w:ascii="Times New Roman"/>
                                      <w:sz w:val="10"/>
                                    </w:rPr>
                                  </w:pPr>
                                </w:p>
                              </w:tc>
                              <w:tc>
                                <w:tcPr>
                                  <w:tcW w:w="2017" w:type="dxa"/>
                                </w:tcPr>
                                <w:p w14:paraId="3CD4C561" w14:textId="77777777" w:rsidR="0099680A" w:rsidRDefault="0099680A">
                                  <w:pPr>
                                    <w:rPr>
                                      <w:rFonts w:ascii="Times New Roman"/>
                                      <w:sz w:val="10"/>
                                    </w:rPr>
                                  </w:pPr>
                                </w:p>
                              </w:tc>
                              <w:tc>
                                <w:tcPr>
                                  <w:tcW w:w="589" w:type="dxa"/>
                                </w:tcPr>
                                <w:p w14:paraId="49A4F221" w14:textId="77777777" w:rsidR="0099680A" w:rsidRDefault="0099680A">
                                  <w:pPr>
                                    <w:rPr>
                                      <w:rFonts w:ascii="Times New Roman"/>
                                      <w:sz w:val="10"/>
                                    </w:rPr>
                                  </w:pPr>
                                </w:p>
                              </w:tc>
                              <w:tc>
                                <w:tcPr>
                                  <w:tcW w:w="1009" w:type="dxa"/>
                                </w:tcPr>
                                <w:p w14:paraId="57E9B84C" w14:textId="77777777" w:rsidR="0099680A" w:rsidRDefault="0099680A">
                                  <w:pPr>
                                    <w:rPr>
                                      <w:rFonts w:ascii="Times New Roman"/>
                                      <w:sz w:val="10"/>
                                    </w:rPr>
                                  </w:pPr>
                                </w:p>
                              </w:tc>
                              <w:tc>
                                <w:tcPr>
                                  <w:tcW w:w="127" w:type="dxa"/>
                                  <w:tcBorders>
                                    <w:right w:val="single" w:sz="8" w:space="0" w:color="E7E7E7"/>
                                  </w:tcBorders>
                                </w:tcPr>
                                <w:p w14:paraId="3C50336C" w14:textId="77777777" w:rsidR="0099680A" w:rsidRDefault="0099680A">
                                  <w:pPr>
                                    <w:rPr>
                                      <w:rFonts w:ascii="Times New Roman"/>
                                      <w:sz w:val="10"/>
                                    </w:rPr>
                                  </w:pPr>
                                </w:p>
                              </w:tc>
                            </w:tr>
                            <w:tr w:rsidR="0099680A" w14:paraId="15D43AAE" w14:textId="77777777">
                              <w:trPr>
                                <w:trHeight w:val="174"/>
                              </w:trPr>
                              <w:tc>
                                <w:tcPr>
                                  <w:tcW w:w="3453" w:type="dxa"/>
                                </w:tcPr>
                                <w:p w14:paraId="5E5DBF6E" w14:textId="77777777" w:rsidR="0099680A" w:rsidRDefault="0099680A">
                                  <w:pPr>
                                    <w:spacing w:before="9" w:line="146" w:lineRule="exact"/>
                                    <w:ind w:left="49"/>
                                    <w:rPr>
                                      <w:sz w:val="14"/>
                                    </w:rPr>
                                  </w:pPr>
                                  <w:r>
                                    <w:rPr>
                                      <w:color w:val="202020"/>
                                      <w:sz w:val="14"/>
                                    </w:rPr>
                                    <w:t>497/497 [==============================]</w:t>
                                  </w:r>
                                </w:p>
                              </w:tc>
                              <w:tc>
                                <w:tcPr>
                                  <w:tcW w:w="505" w:type="dxa"/>
                                </w:tcPr>
                                <w:p w14:paraId="4D85D007" w14:textId="77777777" w:rsidR="0099680A" w:rsidRDefault="0099680A">
                                  <w:pPr>
                                    <w:spacing w:before="9" w:line="146" w:lineRule="exact"/>
                                    <w:ind w:left="21" w:right="22"/>
                                    <w:jc w:val="center"/>
                                    <w:rPr>
                                      <w:sz w:val="14"/>
                                    </w:rPr>
                                  </w:pPr>
                                  <w:r>
                                    <w:rPr>
                                      <w:color w:val="202020"/>
                                      <w:sz w:val="14"/>
                                    </w:rPr>
                                    <w:t>- 86s</w:t>
                                  </w:r>
                                </w:p>
                              </w:tc>
                              <w:tc>
                                <w:tcPr>
                                  <w:tcW w:w="925" w:type="dxa"/>
                                </w:tcPr>
                                <w:p w14:paraId="218A7A0E" w14:textId="77777777" w:rsidR="0099680A" w:rsidRDefault="0099680A">
                                  <w:pPr>
                                    <w:spacing w:before="9" w:line="146" w:lineRule="exact"/>
                                    <w:ind w:left="21" w:right="22"/>
                                    <w:jc w:val="center"/>
                                    <w:rPr>
                                      <w:sz w:val="14"/>
                                    </w:rPr>
                                  </w:pPr>
                                  <w:r>
                                    <w:rPr>
                                      <w:color w:val="202020"/>
                                      <w:sz w:val="14"/>
                                    </w:rPr>
                                    <w:t>174ms/step</w:t>
                                  </w:r>
                                </w:p>
                              </w:tc>
                              <w:tc>
                                <w:tcPr>
                                  <w:tcW w:w="673" w:type="dxa"/>
                                </w:tcPr>
                                <w:p w14:paraId="587938EF" w14:textId="77777777" w:rsidR="0099680A" w:rsidRDefault="0099680A">
                                  <w:pPr>
                                    <w:spacing w:before="9" w:line="146" w:lineRule="exact"/>
                                    <w:ind w:left="20" w:right="23"/>
                                    <w:jc w:val="center"/>
                                    <w:rPr>
                                      <w:sz w:val="14"/>
                                    </w:rPr>
                                  </w:pPr>
                                  <w:r>
                                    <w:rPr>
                                      <w:color w:val="202020"/>
                                      <w:sz w:val="14"/>
                                    </w:rPr>
                                    <w:t>- loss:</w:t>
                                  </w:r>
                                </w:p>
                              </w:tc>
                              <w:tc>
                                <w:tcPr>
                                  <w:tcW w:w="589" w:type="dxa"/>
                                </w:tcPr>
                                <w:p w14:paraId="3D8A1E76" w14:textId="77777777" w:rsidR="0099680A" w:rsidRDefault="0099680A">
                                  <w:pPr>
                                    <w:spacing w:before="9" w:line="146" w:lineRule="exact"/>
                                    <w:ind w:left="38"/>
                                    <w:rPr>
                                      <w:sz w:val="14"/>
                                    </w:rPr>
                                  </w:pPr>
                                  <w:r>
                                    <w:rPr>
                                      <w:color w:val="202020"/>
                                      <w:sz w:val="14"/>
                                    </w:rPr>
                                    <w:t>1.3668</w:t>
                                  </w:r>
                                </w:p>
                              </w:tc>
                              <w:tc>
                                <w:tcPr>
                                  <w:tcW w:w="2017" w:type="dxa"/>
                                </w:tcPr>
                                <w:p w14:paraId="76BF7572" w14:textId="77777777" w:rsidR="0099680A" w:rsidRDefault="0099680A">
                                  <w:pPr>
                                    <w:spacing w:before="9" w:line="146" w:lineRule="exact"/>
                                    <w:ind w:right="44"/>
                                    <w:jc w:val="right"/>
                                    <w:rPr>
                                      <w:sz w:val="14"/>
                                    </w:rPr>
                                  </w:pPr>
                                  <w:r>
                                    <w:rPr>
                                      <w:color w:val="202020"/>
                                      <w:sz w:val="14"/>
                                    </w:rPr>
                                    <w:t>- categorical_accuracy:</w:t>
                                  </w:r>
                                </w:p>
                              </w:tc>
                              <w:tc>
                                <w:tcPr>
                                  <w:tcW w:w="589" w:type="dxa"/>
                                </w:tcPr>
                                <w:p w14:paraId="2A099BCA" w14:textId="77777777" w:rsidR="0099680A" w:rsidRDefault="0099680A">
                                  <w:pPr>
                                    <w:spacing w:before="9" w:line="146" w:lineRule="exact"/>
                                    <w:ind w:left="18" w:right="26"/>
                                    <w:jc w:val="center"/>
                                    <w:rPr>
                                      <w:sz w:val="14"/>
                                    </w:rPr>
                                  </w:pPr>
                                  <w:r>
                                    <w:rPr>
                                      <w:color w:val="202020"/>
                                      <w:sz w:val="14"/>
                                    </w:rPr>
                                    <w:t>0.4559</w:t>
                                  </w:r>
                                </w:p>
                              </w:tc>
                              <w:tc>
                                <w:tcPr>
                                  <w:tcW w:w="1009" w:type="dxa"/>
                                </w:tcPr>
                                <w:p w14:paraId="4DAA5425" w14:textId="77777777" w:rsidR="0099680A" w:rsidRDefault="0099680A">
                                  <w:pPr>
                                    <w:spacing w:before="9" w:line="146" w:lineRule="exact"/>
                                    <w:ind w:left="17" w:right="27"/>
                                    <w:jc w:val="center"/>
                                    <w:rPr>
                                      <w:sz w:val="14"/>
                                    </w:rPr>
                                  </w:pPr>
                                  <w:r>
                                    <w:rPr>
                                      <w:color w:val="202020"/>
                                      <w:sz w:val="14"/>
                                    </w:rPr>
                                    <w:t>- val_loss:</w:t>
                                  </w:r>
                                </w:p>
                              </w:tc>
                              <w:tc>
                                <w:tcPr>
                                  <w:tcW w:w="127" w:type="dxa"/>
                                  <w:tcBorders>
                                    <w:right w:val="single" w:sz="8" w:space="0" w:color="E7E7E7"/>
                                  </w:tcBorders>
                                </w:tcPr>
                                <w:p w14:paraId="1A6AFF63" w14:textId="77777777" w:rsidR="0099680A" w:rsidRDefault="0099680A">
                                  <w:pPr>
                                    <w:spacing w:before="9" w:line="146" w:lineRule="exact"/>
                                    <w:ind w:right="-15"/>
                                    <w:jc w:val="right"/>
                                    <w:rPr>
                                      <w:sz w:val="14"/>
                                    </w:rPr>
                                  </w:pPr>
                                  <w:r>
                                    <w:rPr>
                                      <w:color w:val="202020"/>
                                      <w:sz w:val="14"/>
                                    </w:rPr>
                                    <w:t>1</w:t>
                                  </w:r>
                                </w:p>
                              </w:tc>
                            </w:tr>
                            <w:tr w:rsidR="0099680A" w14:paraId="5A3E1BEB" w14:textId="77777777">
                              <w:trPr>
                                <w:trHeight w:val="344"/>
                              </w:trPr>
                              <w:tc>
                                <w:tcPr>
                                  <w:tcW w:w="3453" w:type="dxa"/>
                                </w:tcPr>
                                <w:p w14:paraId="09DBE428" w14:textId="77777777" w:rsidR="0099680A" w:rsidRDefault="0099680A">
                                  <w:pPr>
                                    <w:spacing w:before="4"/>
                                    <w:ind w:left="49"/>
                                    <w:rPr>
                                      <w:sz w:val="14"/>
                                    </w:rPr>
                                  </w:pPr>
                                  <w:r>
                                    <w:rPr>
                                      <w:color w:val="202020"/>
                                      <w:sz w:val="14"/>
                                    </w:rPr>
                                    <w:t>Epoch 48/50</w:t>
                                  </w:r>
                                </w:p>
                                <w:p w14:paraId="53CC75D2" w14:textId="77777777" w:rsidR="0099680A" w:rsidRDefault="0099680A">
                                  <w:pPr>
                                    <w:spacing w:before="11" w:line="151" w:lineRule="exact"/>
                                    <w:ind w:left="49"/>
                                    <w:rPr>
                                      <w:sz w:val="14"/>
                                    </w:rPr>
                                  </w:pPr>
                                  <w:r>
                                    <w:rPr>
                                      <w:color w:val="202020"/>
                                      <w:sz w:val="14"/>
                                    </w:rPr>
                                    <w:t>497/497 [==============================]</w:t>
                                  </w:r>
                                </w:p>
                              </w:tc>
                              <w:tc>
                                <w:tcPr>
                                  <w:tcW w:w="505" w:type="dxa"/>
                                </w:tcPr>
                                <w:p w14:paraId="65D0E855" w14:textId="77777777" w:rsidR="0099680A" w:rsidRDefault="0099680A">
                                  <w:pPr>
                                    <w:spacing w:before="4"/>
                                    <w:rPr>
                                      <w:sz w:val="15"/>
                                    </w:rPr>
                                  </w:pPr>
                                </w:p>
                                <w:p w14:paraId="1A6DE610" w14:textId="77777777" w:rsidR="0099680A" w:rsidRDefault="0099680A">
                                  <w:pPr>
                                    <w:spacing w:line="151" w:lineRule="exact"/>
                                    <w:ind w:left="21" w:right="22"/>
                                    <w:jc w:val="center"/>
                                    <w:rPr>
                                      <w:sz w:val="14"/>
                                    </w:rPr>
                                  </w:pPr>
                                  <w:r>
                                    <w:rPr>
                                      <w:color w:val="202020"/>
                                      <w:sz w:val="14"/>
                                    </w:rPr>
                                    <w:t>- 88s</w:t>
                                  </w:r>
                                </w:p>
                              </w:tc>
                              <w:tc>
                                <w:tcPr>
                                  <w:tcW w:w="925" w:type="dxa"/>
                                </w:tcPr>
                                <w:p w14:paraId="051FBDD8" w14:textId="77777777" w:rsidR="0099680A" w:rsidRDefault="0099680A">
                                  <w:pPr>
                                    <w:spacing w:before="4"/>
                                    <w:rPr>
                                      <w:sz w:val="15"/>
                                    </w:rPr>
                                  </w:pPr>
                                </w:p>
                                <w:p w14:paraId="2DC2CCA1" w14:textId="77777777" w:rsidR="0099680A" w:rsidRDefault="0099680A">
                                  <w:pPr>
                                    <w:spacing w:line="151" w:lineRule="exact"/>
                                    <w:ind w:left="21" w:right="22"/>
                                    <w:jc w:val="center"/>
                                    <w:rPr>
                                      <w:sz w:val="14"/>
                                    </w:rPr>
                                  </w:pPr>
                                  <w:r>
                                    <w:rPr>
                                      <w:color w:val="202020"/>
                                      <w:sz w:val="14"/>
                                    </w:rPr>
                                    <w:t>177ms/step</w:t>
                                  </w:r>
                                </w:p>
                              </w:tc>
                              <w:tc>
                                <w:tcPr>
                                  <w:tcW w:w="673" w:type="dxa"/>
                                </w:tcPr>
                                <w:p w14:paraId="25310911" w14:textId="77777777" w:rsidR="0099680A" w:rsidRDefault="0099680A">
                                  <w:pPr>
                                    <w:spacing w:before="4"/>
                                    <w:rPr>
                                      <w:sz w:val="15"/>
                                    </w:rPr>
                                  </w:pPr>
                                </w:p>
                                <w:p w14:paraId="65359D14" w14:textId="77777777" w:rsidR="0099680A" w:rsidRDefault="0099680A">
                                  <w:pPr>
                                    <w:spacing w:line="151" w:lineRule="exact"/>
                                    <w:ind w:left="20" w:right="23"/>
                                    <w:jc w:val="center"/>
                                    <w:rPr>
                                      <w:sz w:val="14"/>
                                    </w:rPr>
                                  </w:pPr>
                                  <w:r>
                                    <w:rPr>
                                      <w:color w:val="202020"/>
                                      <w:sz w:val="14"/>
                                    </w:rPr>
                                    <w:t>- loss:</w:t>
                                  </w:r>
                                </w:p>
                              </w:tc>
                              <w:tc>
                                <w:tcPr>
                                  <w:tcW w:w="589" w:type="dxa"/>
                                </w:tcPr>
                                <w:p w14:paraId="54D7E22E" w14:textId="77777777" w:rsidR="0099680A" w:rsidRDefault="0099680A">
                                  <w:pPr>
                                    <w:spacing w:before="4"/>
                                    <w:rPr>
                                      <w:sz w:val="15"/>
                                    </w:rPr>
                                  </w:pPr>
                                </w:p>
                                <w:p w14:paraId="790CD759" w14:textId="77777777" w:rsidR="0099680A" w:rsidRDefault="0099680A">
                                  <w:pPr>
                                    <w:spacing w:line="151" w:lineRule="exact"/>
                                    <w:ind w:left="38"/>
                                    <w:rPr>
                                      <w:sz w:val="14"/>
                                    </w:rPr>
                                  </w:pPr>
                                  <w:r>
                                    <w:rPr>
                                      <w:color w:val="202020"/>
                                      <w:sz w:val="14"/>
                                    </w:rPr>
                                    <w:t>1.3522</w:t>
                                  </w:r>
                                </w:p>
                              </w:tc>
                              <w:tc>
                                <w:tcPr>
                                  <w:tcW w:w="2017" w:type="dxa"/>
                                </w:tcPr>
                                <w:p w14:paraId="7CAE6CF6" w14:textId="77777777" w:rsidR="0099680A" w:rsidRDefault="0099680A">
                                  <w:pPr>
                                    <w:spacing w:before="4"/>
                                    <w:rPr>
                                      <w:sz w:val="15"/>
                                    </w:rPr>
                                  </w:pPr>
                                </w:p>
                                <w:p w14:paraId="4A970E7B" w14:textId="77777777" w:rsidR="0099680A" w:rsidRDefault="0099680A">
                                  <w:pPr>
                                    <w:spacing w:line="151" w:lineRule="exact"/>
                                    <w:ind w:right="44"/>
                                    <w:jc w:val="right"/>
                                    <w:rPr>
                                      <w:sz w:val="14"/>
                                    </w:rPr>
                                  </w:pPr>
                                  <w:r>
                                    <w:rPr>
                                      <w:color w:val="202020"/>
                                      <w:sz w:val="14"/>
                                    </w:rPr>
                                    <w:t>- categorical_accuracy:</w:t>
                                  </w:r>
                                </w:p>
                              </w:tc>
                              <w:tc>
                                <w:tcPr>
                                  <w:tcW w:w="589" w:type="dxa"/>
                                </w:tcPr>
                                <w:p w14:paraId="20135AEE" w14:textId="77777777" w:rsidR="0099680A" w:rsidRDefault="0099680A">
                                  <w:pPr>
                                    <w:spacing w:before="4"/>
                                    <w:rPr>
                                      <w:sz w:val="15"/>
                                    </w:rPr>
                                  </w:pPr>
                                </w:p>
                                <w:p w14:paraId="21941290" w14:textId="77777777" w:rsidR="0099680A" w:rsidRDefault="0099680A">
                                  <w:pPr>
                                    <w:spacing w:line="151" w:lineRule="exact"/>
                                    <w:ind w:left="18" w:right="26"/>
                                    <w:jc w:val="center"/>
                                    <w:rPr>
                                      <w:sz w:val="14"/>
                                    </w:rPr>
                                  </w:pPr>
                                  <w:r>
                                    <w:rPr>
                                      <w:color w:val="202020"/>
                                      <w:sz w:val="14"/>
                                    </w:rPr>
                                    <w:t>0.4639</w:t>
                                  </w:r>
                                </w:p>
                              </w:tc>
                              <w:tc>
                                <w:tcPr>
                                  <w:tcW w:w="1009" w:type="dxa"/>
                                </w:tcPr>
                                <w:p w14:paraId="4898D755" w14:textId="77777777" w:rsidR="0099680A" w:rsidRDefault="0099680A">
                                  <w:pPr>
                                    <w:spacing w:before="4"/>
                                    <w:rPr>
                                      <w:sz w:val="15"/>
                                    </w:rPr>
                                  </w:pPr>
                                </w:p>
                                <w:p w14:paraId="2A89BA7C"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00C40263" w14:textId="77777777" w:rsidR="0099680A" w:rsidRDefault="0099680A">
                                  <w:pPr>
                                    <w:spacing w:before="4"/>
                                    <w:rPr>
                                      <w:sz w:val="15"/>
                                    </w:rPr>
                                  </w:pPr>
                                </w:p>
                                <w:p w14:paraId="7A9C538C" w14:textId="77777777" w:rsidR="0099680A" w:rsidRDefault="0099680A">
                                  <w:pPr>
                                    <w:spacing w:line="151" w:lineRule="exact"/>
                                    <w:ind w:right="-15"/>
                                    <w:jc w:val="right"/>
                                    <w:rPr>
                                      <w:sz w:val="14"/>
                                    </w:rPr>
                                  </w:pPr>
                                  <w:r>
                                    <w:rPr>
                                      <w:color w:val="202020"/>
                                      <w:sz w:val="14"/>
                                    </w:rPr>
                                    <w:t>1</w:t>
                                  </w:r>
                                </w:p>
                              </w:tc>
                            </w:tr>
                            <w:tr w:rsidR="0099680A" w14:paraId="6FF55AD5" w14:textId="77777777">
                              <w:trPr>
                                <w:trHeight w:val="349"/>
                              </w:trPr>
                              <w:tc>
                                <w:tcPr>
                                  <w:tcW w:w="3453" w:type="dxa"/>
                                </w:tcPr>
                                <w:p w14:paraId="1BC1E7B5" w14:textId="77777777" w:rsidR="0099680A" w:rsidRDefault="0099680A">
                                  <w:pPr>
                                    <w:spacing w:before="9"/>
                                    <w:ind w:left="49"/>
                                    <w:rPr>
                                      <w:sz w:val="14"/>
                                    </w:rPr>
                                  </w:pPr>
                                  <w:r>
                                    <w:rPr>
                                      <w:color w:val="202020"/>
                                      <w:sz w:val="14"/>
                                    </w:rPr>
                                    <w:t>Epoch 49/50</w:t>
                                  </w:r>
                                </w:p>
                                <w:p w14:paraId="78E2BC5A" w14:textId="77777777" w:rsidR="0099680A" w:rsidRDefault="0099680A">
                                  <w:pPr>
                                    <w:spacing w:before="11" w:line="151" w:lineRule="exact"/>
                                    <w:ind w:left="49"/>
                                    <w:rPr>
                                      <w:sz w:val="14"/>
                                    </w:rPr>
                                  </w:pPr>
                                  <w:r>
                                    <w:rPr>
                                      <w:color w:val="202020"/>
                                      <w:sz w:val="14"/>
                                    </w:rPr>
                                    <w:t>497/497 [==============================]</w:t>
                                  </w:r>
                                </w:p>
                              </w:tc>
                              <w:tc>
                                <w:tcPr>
                                  <w:tcW w:w="505" w:type="dxa"/>
                                </w:tcPr>
                                <w:p w14:paraId="2D60D257" w14:textId="77777777" w:rsidR="0099680A" w:rsidRDefault="0099680A">
                                  <w:pPr>
                                    <w:spacing w:before="9"/>
                                    <w:rPr>
                                      <w:sz w:val="15"/>
                                    </w:rPr>
                                  </w:pPr>
                                </w:p>
                                <w:p w14:paraId="76722101" w14:textId="77777777" w:rsidR="0099680A" w:rsidRDefault="0099680A">
                                  <w:pPr>
                                    <w:spacing w:line="151" w:lineRule="exact"/>
                                    <w:ind w:left="21" w:right="22"/>
                                    <w:jc w:val="center"/>
                                    <w:rPr>
                                      <w:sz w:val="14"/>
                                    </w:rPr>
                                  </w:pPr>
                                  <w:r>
                                    <w:rPr>
                                      <w:color w:val="202020"/>
                                      <w:sz w:val="14"/>
                                    </w:rPr>
                                    <w:t>- 88s</w:t>
                                  </w:r>
                                </w:p>
                              </w:tc>
                              <w:tc>
                                <w:tcPr>
                                  <w:tcW w:w="925" w:type="dxa"/>
                                </w:tcPr>
                                <w:p w14:paraId="1369158F" w14:textId="77777777" w:rsidR="0099680A" w:rsidRDefault="0099680A">
                                  <w:pPr>
                                    <w:spacing w:before="9"/>
                                    <w:rPr>
                                      <w:sz w:val="15"/>
                                    </w:rPr>
                                  </w:pPr>
                                </w:p>
                                <w:p w14:paraId="416CBB88" w14:textId="77777777" w:rsidR="0099680A" w:rsidRDefault="0099680A">
                                  <w:pPr>
                                    <w:spacing w:line="151" w:lineRule="exact"/>
                                    <w:ind w:left="21" w:right="22"/>
                                    <w:jc w:val="center"/>
                                    <w:rPr>
                                      <w:sz w:val="14"/>
                                    </w:rPr>
                                  </w:pPr>
                                  <w:r>
                                    <w:rPr>
                                      <w:color w:val="202020"/>
                                      <w:sz w:val="14"/>
                                    </w:rPr>
                                    <w:t>177ms/step</w:t>
                                  </w:r>
                                </w:p>
                              </w:tc>
                              <w:tc>
                                <w:tcPr>
                                  <w:tcW w:w="673" w:type="dxa"/>
                                </w:tcPr>
                                <w:p w14:paraId="03632D2C" w14:textId="77777777" w:rsidR="0099680A" w:rsidRDefault="0099680A">
                                  <w:pPr>
                                    <w:spacing w:before="9"/>
                                    <w:rPr>
                                      <w:sz w:val="15"/>
                                    </w:rPr>
                                  </w:pPr>
                                </w:p>
                                <w:p w14:paraId="0EC89F85" w14:textId="77777777" w:rsidR="0099680A" w:rsidRDefault="0099680A">
                                  <w:pPr>
                                    <w:spacing w:line="151" w:lineRule="exact"/>
                                    <w:ind w:left="20" w:right="23"/>
                                    <w:jc w:val="center"/>
                                    <w:rPr>
                                      <w:sz w:val="14"/>
                                    </w:rPr>
                                  </w:pPr>
                                  <w:r>
                                    <w:rPr>
                                      <w:color w:val="202020"/>
                                      <w:sz w:val="14"/>
                                    </w:rPr>
                                    <w:t>- loss:</w:t>
                                  </w:r>
                                </w:p>
                              </w:tc>
                              <w:tc>
                                <w:tcPr>
                                  <w:tcW w:w="589" w:type="dxa"/>
                                </w:tcPr>
                                <w:p w14:paraId="419C5D13" w14:textId="77777777" w:rsidR="0099680A" w:rsidRDefault="0099680A">
                                  <w:pPr>
                                    <w:spacing w:before="9"/>
                                    <w:rPr>
                                      <w:sz w:val="15"/>
                                    </w:rPr>
                                  </w:pPr>
                                </w:p>
                                <w:p w14:paraId="26AB7EBE" w14:textId="77777777" w:rsidR="0099680A" w:rsidRDefault="0099680A">
                                  <w:pPr>
                                    <w:spacing w:line="151" w:lineRule="exact"/>
                                    <w:ind w:left="38"/>
                                    <w:rPr>
                                      <w:sz w:val="14"/>
                                    </w:rPr>
                                  </w:pPr>
                                  <w:r>
                                    <w:rPr>
                                      <w:color w:val="202020"/>
                                      <w:sz w:val="14"/>
                                    </w:rPr>
                                    <w:t>1.3393</w:t>
                                  </w:r>
                                </w:p>
                              </w:tc>
                              <w:tc>
                                <w:tcPr>
                                  <w:tcW w:w="2017" w:type="dxa"/>
                                </w:tcPr>
                                <w:p w14:paraId="1C29F486" w14:textId="77777777" w:rsidR="0099680A" w:rsidRDefault="0099680A">
                                  <w:pPr>
                                    <w:spacing w:before="9"/>
                                    <w:rPr>
                                      <w:sz w:val="15"/>
                                    </w:rPr>
                                  </w:pPr>
                                </w:p>
                                <w:p w14:paraId="109686AF" w14:textId="77777777" w:rsidR="0099680A" w:rsidRDefault="0099680A">
                                  <w:pPr>
                                    <w:spacing w:line="151" w:lineRule="exact"/>
                                    <w:ind w:right="44"/>
                                    <w:jc w:val="right"/>
                                    <w:rPr>
                                      <w:sz w:val="14"/>
                                    </w:rPr>
                                  </w:pPr>
                                  <w:r>
                                    <w:rPr>
                                      <w:color w:val="202020"/>
                                      <w:sz w:val="14"/>
                                    </w:rPr>
                                    <w:t>- categorical_accuracy:</w:t>
                                  </w:r>
                                </w:p>
                              </w:tc>
                              <w:tc>
                                <w:tcPr>
                                  <w:tcW w:w="589" w:type="dxa"/>
                                </w:tcPr>
                                <w:p w14:paraId="79B99E6B" w14:textId="77777777" w:rsidR="0099680A" w:rsidRDefault="0099680A">
                                  <w:pPr>
                                    <w:spacing w:before="9"/>
                                    <w:rPr>
                                      <w:sz w:val="15"/>
                                    </w:rPr>
                                  </w:pPr>
                                </w:p>
                                <w:p w14:paraId="60FF6D93" w14:textId="77777777" w:rsidR="0099680A" w:rsidRDefault="0099680A">
                                  <w:pPr>
                                    <w:spacing w:line="151" w:lineRule="exact"/>
                                    <w:ind w:left="18" w:right="26"/>
                                    <w:jc w:val="center"/>
                                    <w:rPr>
                                      <w:sz w:val="14"/>
                                    </w:rPr>
                                  </w:pPr>
                                  <w:r>
                                    <w:rPr>
                                      <w:color w:val="202020"/>
                                      <w:sz w:val="14"/>
                                    </w:rPr>
                                    <w:t>0.4698</w:t>
                                  </w:r>
                                </w:p>
                              </w:tc>
                              <w:tc>
                                <w:tcPr>
                                  <w:tcW w:w="1009" w:type="dxa"/>
                                </w:tcPr>
                                <w:p w14:paraId="421B803C" w14:textId="77777777" w:rsidR="0099680A" w:rsidRDefault="0099680A">
                                  <w:pPr>
                                    <w:spacing w:before="9"/>
                                    <w:rPr>
                                      <w:sz w:val="15"/>
                                    </w:rPr>
                                  </w:pPr>
                                </w:p>
                                <w:p w14:paraId="341363DA"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66EA64CE" w14:textId="77777777" w:rsidR="0099680A" w:rsidRDefault="0099680A">
                                  <w:pPr>
                                    <w:spacing w:before="9"/>
                                    <w:rPr>
                                      <w:sz w:val="15"/>
                                    </w:rPr>
                                  </w:pPr>
                                </w:p>
                                <w:p w14:paraId="492A1F08" w14:textId="77777777" w:rsidR="0099680A" w:rsidRDefault="0099680A">
                                  <w:pPr>
                                    <w:spacing w:line="151" w:lineRule="exact"/>
                                    <w:ind w:right="-15"/>
                                    <w:jc w:val="right"/>
                                    <w:rPr>
                                      <w:sz w:val="14"/>
                                    </w:rPr>
                                  </w:pPr>
                                  <w:r>
                                    <w:rPr>
                                      <w:color w:val="202020"/>
                                      <w:sz w:val="14"/>
                                    </w:rPr>
                                    <w:t>1</w:t>
                                  </w:r>
                                </w:p>
                              </w:tc>
                            </w:tr>
                            <w:tr w:rsidR="0099680A" w14:paraId="61CC2A07" w14:textId="77777777">
                              <w:trPr>
                                <w:trHeight w:val="694"/>
                              </w:trPr>
                              <w:tc>
                                <w:tcPr>
                                  <w:tcW w:w="3453" w:type="dxa"/>
                                </w:tcPr>
                                <w:p w14:paraId="32AA90EB" w14:textId="77777777" w:rsidR="0099680A" w:rsidRDefault="0099680A">
                                  <w:pPr>
                                    <w:spacing w:before="9"/>
                                    <w:ind w:left="49"/>
                                    <w:rPr>
                                      <w:sz w:val="14"/>
                                    </w:rPr>
                                  </w:pPr>
                                  <w:r>
                                    <w:rPr>
                                      <w:color w:val="202020"/>
                                      <w:sz w:val="14"/>
                                    </w:rPr>
                                    <w:t>Epoch 50/50</w:t>
                                  </w:r>
                                </w:p>
                                <w:p w14:paraId="548664CE" w14:textId="77777777" w:rsidR="0099680A" w:rsidRDefault="0099680A">
                                  <w:pPr>
                                    <w:spacing w:before="11"/>
                                    <w:ind w:left="49"/>
                                    <w:rPr>
                                      <w:sz w:val="14"/>
                                    </w:rPr>
                                  </w:pPr>
                                  <w:r>
                                    <w:rPr>
                                      <w:color w:val="202020"/>
                                      <w:sz w:val="14"/>
                                    </w:rPr>
                                    <w:t>497/497 [==============================]</w:t>
                                  </w:r>
                                </w:p>
                              </w:tc>
                              <w:tc>
                                <w:tcPr>
                                  <w:tcW w:w="505" w:type="dxa"/>
                                </w:tcPr>
                                <w:p w14:paraId="42D62015" w14:textId="77777777" w:rsidR="0099680A" w:rsidRDefault="0099680A">
                                  <w:pPr>
                                    <w:spacing w:before="9"/>
                                    <w:rPr>
                                      <w:sz w:val="15"/>
                                    </w:rPr>
                                  </w:pPr>
                                </w:p>
                                <w:p w14:paraId="2B999907" w14:textId="77777777" w:rsidR="0099680A" w:rsidRDefault="0099680A">
                                  <w:pPr>
                                    <w:ind w:left="21" w:right="22"/>
                                    <w:jc w:val="center"/>
                                    <w:rPr>
                                      <w:sz w:val="14"/>
                                    </w:rPr>
                                  </w:pPr>
                                  <w:r>
                                    <w:rPr>
                                      <w:color w:val="202020"/>
                                      <w:sz w:val="14"/>
                                    </w:rPr>
                                    <w:t>- 88s</w:t>
                                  </w:r>
                                </w:p>
                              </w:tc>
                              <w:tc>
                                <w:tcPr>
                                  <w:tcW w:w="925" w:type="dxa"/>
                                </w:tcPr>
                                <w:p w14:paraId="3E905B63" w14:textId="77777777" w:rsidR="0099680A" w:rsidRDefault="0099680A">
                                  <w:pPr>
                                    <w:spacing w:before="9"/>
                                    <w:rPr>
                                      <w:sz w:val="15"/>
                                    </w:rPr>
                                  </w:pPr>
                                </w:p>
                                <w:p w14:paraId="430EC77F" w14:textId="77777777" w:rsidR="0099680A" w:rsidRDefault="0099680A">
                                  <w:pPr>
                                    <w:ind w:left="21" w:right="22"/>
                                    <w:jc w:val="center"/>
                                    <w:rPr>
                                      <w:sz w:val="14"/>
                                    </w:rPr>
                                  </w:pPr>
                                  <w:r>
                                    <w:rPr>
                                      <w:color w:val="202020"/>
                                      <w:sz w:val="14"/>
                                    </w:rPr>
                                    <w:t>176ms/step</w:t>
                                  </w:r>
                                </w:p>
                              </w:tc>
                              <w:tc>
                                <w:tcPr>
                                  <w:tcW w:w="673" w:type="dxa"/>
                                </w:tcPr>
                                <w:p w14:paraId="29082782" w14:textId="77777777" w:rsidR="0099680A" w:rsidRDefault="0099680A">
                                  <w:pPr>
                                    <w:spacing w:before="9"/>
                                    <w:rPr>
                                      <w:sz w:val="15"/>
                                    </w:rPr>
                                  </w:pPr>
                                </w:p>
                                <w:p w14:paraId="38E06DEF" w14:textId="77777777" w:rsidR="0099680A" w:rsidRDefault="0099680A">
                                  <w:pPr>
                                    <w:ind w:left="20" w:right="23"/>
                                    <w:jc w:val="center"/>
                                    <w:rPr>
                                      <w:sz w:val="14"/>
                                    </w:rPr>
                                  </w:pPr>
                                  <w:r>
                                    <w:rPr>
                                      <w:color w:val="202020"/>
                                      <w:sz w:val="14"/>
                                    </w:rPr>
                                    <w:t>- loss:</w:t>
                                  </w:r>
                                </w:p>
                              </w:tc>
                              <w:tc>
                                <w:tcPr>
                                  <w:tcW w:w="589" w:type="dxa"/>
                                </w:tcPr>
                                <w:p w14:paraId="14E63D26" w14:textId="77777777" w:rsidR="0099680A" w:rsidRDefault="0099680A">
                                  <w:pPr>
                                    <w:spacing w:before="9"/>
                                    <w:rPr>
                                      <w:sz w:val="15"/>
                                    </w:rPr>
                                  </w:pPr>
                                </w:p>
                                <w:p w14:paraId="5FC48DAE" w14:textId="77777777" w:rsidR="0099680A" w:rsidRDefault="0099680A">
                                  <w:pPr>
                                    <w:ind w:left="38"/>
                                    <w:rPr>
                                      <w:sz w:val="14"/>
                                    </w:rPr>
                                  </w:pPr>
                                  <w:r>
                                    <w:rPr>
                                      <w:color w:val="202020"/>
                                      <w:sz w:val="14"/>
                                    </w:rPr>
                                    <w:t>1.4256</w:t>
                                  </w:r>
                                </w:p>
                              </w:tc>
                              <w:tc>
                                <w:tcPr>
                                  <w:tcW w:w="2017" w:type="dxa"/>
                                </w:tcPr>
                                <w:p w14:paraId="127C32DE" w14:textId="77777777" w:rsidR="0099680A" w:rsidRDefault="0099680A">
                                  <w:pPr>
                                    <w:spacing w:before="9"/>
                                    <w:rPr>
                                      <w:sz w:val="15"/>
                                    </w:rPr>
                                  </w:pPr>
                                </w:p>
                                <w:p w14:paraId="41B81C48" w14:textId="77777777" w:rsidR="0099680A" w:rsidRDefault="0099680A">
                                  <w:pPr>
                                    <w:ind w:right="44"/>
                                    <w:jc w:val="right"/>
                                    <w:rPr>
                                      <w:sz w:val="14"/>
                                    </w:rPr>
                                  </w:pPr>
                                  <w:r>
                                    <w:rPr>
                                      <w:color w:val="202020"/>
                                      <w:sz w:val="14"/>
                                    </w:rPr>
                                    <w:t>- categorical accuracy:</w:t>
                                  </w:r>
                                </w:p>
                              </w:tc>
                              <w:tc>
                                <w:tcPr>
                                  <w:tcW w:w="589" w:type="dxa"/>
                                </w:tcPr>
                                <w:p w14:paraId="4F21C162" w14:textId="77777777" w:rsidR="0099680A" w:rsidRDefault="0099680A">
                                  <w:pPr>
                                    <w:spacing w:before="9"/>
                                    <w:rPr>
                                      <w:sz w:val="15"/>
                                    </w:rPr>
                                  </w:pPr>
                                </w:p>
                                <w:p w14:paraId="5D04B487" w14:textId="77777777" w:rsidR="0099680A" w:rsidRDefault="0099680A">
                                  <w:pPr>
                                    <w:ind w:left="18" w:right="26"/>
                                    <w:jc w:val="center"/>
                                    <w:rPr>
                                      <w:sz w:val="14"/>
                                    </w:rPr>
                                  </w:pPr>
                                  <w:r>
                                    <w:rPr>
                                      <w:color w:val="202020"/>
                                      <w:sz w:val="14"/>
                                    </w:rPr>
                                    <w:t>0.4229</w:t>
                                  </w:r>
                                </w:p>
                              </w:tc>
                              <w:tc>
                                <w:tcPr>
                                  <w:tcW w:w="1009" w:type="dxa"/>
                                </w:tcPr>
                                <w:p w14:paraId="188E7669" w14:textId="77777777" w:rsidR="0099680A" w:rsidRDefault="0099680A">
                                  <w:pPr>
                                    <w:spacing w:before="9"/>
                                    <w:rPr>
                                      <w:sz w:val="15"/>
                                    </w:rPr>
                                  </w:pPr>
                                </w:p>
                                <w:p w14:paraId="2C616C0B" w14:textId="77777777" w:rsidR="0099680A" w:rsidRDefault="0099680A">
                                  <w:pPr>
                                    <w:ind w:left="17" w:right="27"/>
                                    <w:jc w:val="center"/>
                                    <w:rPr>
                                      <w:sz w:val="14"/>
                                    </w:rPr>
                                  </w:pPr>
                                  <w:r>
                                    <w:rPr>
                                      <w:color w:val="202020"/>
                                      <w:sz w:val="14"/>
                                    </w:rPr>
                                    <w:t>- val loss:</w:t>
                                  </w:r>
                                </w:p>
                              </w:tc>
                              <w:tc>
                                <w:tcPr>
                                  <w:tcW w:w="127" w:type="dxa"/>
                                  <w:tcBorders>
                                    <w:right w:val="single" w:sz="8" w:space="0" w:color="E7E7E7"/>
                                  </w:tcBorders>
                                </w:tcPr>
                                <w:p w14:paraId="307AA9EE" w14:textId="77777777" w:rsidR="0099680A" w:rsidRDefault="0099680A">
                                  <w:pPr>
                                    <w:spacing w:before="9"/>
                                    <w:rPr>
                                      <w:sz w:val="15"/>
                                    </w:rPr>
                                  </w:pPr>
                                </w:p>
                                <w:p w14:paraId="6CD5D152" w14:textId="77777777" w:rsidR="0099680A" w:rsidRDefault="0099680A">
                                  <w:pPr>
                                    <w:ind w:right="-15"/>
                                    <w:jc w:val="right"/>
                                    <w:rPr>
                                      <w:sz w:val="14"/>
                                    </w:rPr>
                                  </w:pPr>
                                  <w:r>
                                    <w:rPr>
                                      <w:color w:val="202020"/>
                                      <w:sz w:val="14"/>
                                    </w:rPr>
                                    <w:t>1</w:t>
                                  </w:r>
                                </w:p>
                              </w:tc>
                            </w:tr>
                            <w:tr w:rsidR="0099680A" w14:paraId="6A8CBFC0" w14:textId="77777777">
                              <w:trPr>
                                <w:trHeight w:val="160"/>
                              </w:trPr>
                              <w:tc>
                                <w:tcPr>
                                  <w:tcW w:w="3453" w:type="dxa"/>
                                  <w:tcBorders>
                                    <w:bottom w:val="single" w:sz="8" w:space="0" w:color="E7E7E7"/>
                                  </w:tcBorders>
                                  <w:shd w:val="clear" w:color="auto" w:fill="F6F6F6"/>
                                </w:tcPr>
                                <w:p w14:paraId="70753677" w14:textId="77777777" w:rsidR="0099680A" w:rsidRDefault="0099680A">
                                  <w:pPr>
                                    <w:rPr>
                                      <w:rFonts w:ascii="Times New Roman"/>
                                      <w:sz w:val="10"/>
                                    </w:rPr>
                                  </w:pPr>
                                </w:p>
                              </w:tc>
                              <w:tc>
                                <w:tcPr>
                                  <w:tcW w:w="505" w:type="dxa"/>
                                  <w:tcBorders>
                                    <w:bottom w:val="single" w:sz="8" w:space="0" w:color="E7E7E7"/>
                                  </w:tcBorders>
                                  <w:shd w:val="clear" w:color="auto" w:fill="F6F6F6"/>
                                </w:tcPr>
                                <w:p w14:paraId="5BB770F5" w14:textId="77777777" w:rsidR="0099680A" w:rsidRDefault="0099680A">
                                  <w:pPr>
                                    <w:rPr>
                                      <w:rFonts w:ascii="Times New Roman"/>
                                      <w:sz w:val="10"/>
                                    </w:rPr>
                                  </w:pPr>
                                </w:p>
                              </w:tc>
                              <w:tc>
                                <w:tcPr>
                                  <w:tcW w:w="925" w:type="dxa"/>
                                  <w:tcBorders>
                                    <w:bottom w:val="single" w:sz="8" w:space="0" w:color="E7E7E7"/>
                                  </w:tcBorders>
                                  <w:shd w:val="clear" w:color="auto" w:fill="F6F6F6"/>
                                </w:tcPr>
                                <w:p w14:paraId="27755F6A" w14:textId="77777777" w:rsidR="0099680A" w:rsidRDefault="0099680A">
                                  <w:pPr>
                                    <w:rPr>
                                      <w:rFonts w:ascii="Times New Roman"/>
                                      <w:sz w:val="10"/>
                                    </w:rPr>
                                  </w:pPr>
                                </w:p>
                              </w:tc>
                              <w:tc>
                                <w:tcPr>
                                  <w:tcW w:w="673" w:type="dxa"/>
                                  <w:tcBorders>
                                    <w:bottom w:val="single" w:sz="8" w:space="0" w:color="E7E7E7"/>
                                  </w:tcBorders>
                                  <w:shd w:val="clear" w:color="auto" w:fill="F6F6F6"/>
                                </w:tcPr>
                                <w:p w14:paraId="5CDA3B60" w14:textId="77777777" w:rsidR="0099680A" w:rsidRDefault="0099680A">
                                  <w:pPr>
                                    <w:rPr>
                                      <w:rFonts w:ascii="Times New Roman"/>
                                      <w:sz w:val="10"/>
                                    </w:rPr>
                                  </w:pPr>
                                </w:p>
                              </w:tc>
                              <w:tc>
                                <w:tcPr>
                                  <w:tcW w:w="589" w:type="dxa"/>
                                  <w:tcBorders>
                                    <w:bottom w:val="single" w:sz="8" w:space="0" w:color="E7E7E7"/>
                                  </w:tcBorders>
                                  <w:shd w:val="clear" w:color="auto" w:fill="F6F6F6"/>
                                </w:tcPr>
                                <w:p w14:paraId="3B24B1DC" w14:textId="77777777" w:rsidR="0099680A" w:rsidRDefault="0099680A">
                                  <w:pPr>
                                    <w:rPr>
                                      <w:rFonts w:ascii="Times New Roman"/>
                                      <w:sz w:val="10"/>
                                    </w:rPr>
                                  </w:pPr>
                                </w:p>
                              </w:tc>
                              <w:tc>
                                <w:tcPr>
                                  <w:tcW w:w="2017" w:type="dxa"/>
                                  <w:tcBorders>
                                    <w:bottom w:val="single" w:sz="8" w:space="0" w:color="E7E7E7"/>
                                  </w:tcBorders>
                                  <w:shd w:val="clear" w:color="auto" w:fill="F6F6F6"/>
                                </w:tcPr>
                                <w:p w14:paraId="09C8128D" w14:textId="77777777" w:rsidR="0099680A" w:rsidRDefault="0099680A">
                                  <w:pPr>
                                    <w:rPr>
                                      <w:rFonts w:ascii="Times New Roman"/>
                                      <w:sz w:val="10"/>
                                    </w:rPr>
                                  </w:pPr>
                                </w:p>
                              </w:tc>
                              <w:tc>
                                <w:tcPr>
                                  <w:tcW w:w="589" w:type="dxa"/>
                                  <w:tcBorders>
                                    <w:bottom w:val="single" w:sz="8" w:space="0" w:color="E7E7E7"/>
                                  </w:tcBorders>
                                  <w:shd w:val="clear" w:color="auto" w:fill="F6F6F6"/>
                                </w:tcPr>
                                <w:p w14:paraId="5B7C6597" w14:textId="77777777" w:rsidR="0099680A" w:rsidRDefault="0099680A">
                                  <w:pPr>
                                    <w:rPr>
                                      <w:rFonts w:ascii="Times New Roman"/>
                                      <w:sz w:val="10"/>
                                    </w:rPr>
                                  </w:pPr>
                                </w:p>
                              </w:tc>
                              <w:tc>
                                <w:tcPr>
                                  <w:tcW w:w="1009" w:type="dxa"/>
                                  <w:tcBorders>
                                    <w:bottom w:val="single" w:sz="8" w:space="0" w:color="E7E7E7"/>
                                  </w:tcBorders>
                                  <w:shd w:val="clear" w:color="auto" w:fill="F6F6F6"/>
                                </w:tcPr>
                                <w:p w14:paraId="4E523ECD" w14:textId="77777777" w:rsidR="0099680A" w:rsidRDefault="0099680A">
                                  <w:pPr>
                                    <w:rPr>
                                      <w:rFonts w:ascii="Times New Roman"/>
                                      <w:sz w:val="10"/>
                                    </w:rPr>
                                  </w:pPr>
                                </w:p>
                              </w:tc>
                              <w:tc>
                                <w:tcPr>
                                  <w:tcW w:w="127" w:type="dxa"/>
                                  <w:tcBorders>
                                    <w:bottom w:val="single" w:sz="8" w:space="0" w:color="E7E7E7"/>
                                    <w:right w:val="single" w:sz="8" w:space="0" w:color="E7E7E7"/>
                                  </w:tcBorders>
                                  <w:shd w:val="clear" w:color="auto" w:fill="F6F6F6"/>
                                </w:tcPr>
                                <w:p w14:paraId="44401C5C" w14:textId="77777777" w:rsidR="0099680A" w:rsidRDefault="0099680A">
                                  <w:pPr>
                                    <w:rPr>
                                      <w:rFonts w:ascii="Times New Roman"/>
                                      <w:sz w:val="10"/>
                                    </w:rPr>
                                  </w:pPr>
                                </w:p>
                              </w:tc>
                            </w:tr>
                          </w:tbl>
                          <w:p w14:paraId="34A509C8" w14:textId="77777777" w:rsidR="0099680A" w:rsidRDefault="0099680A" w:rsidP="0099680A">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14093A" id="Text Box 4" o:spid="_x0000_s1206" type="#_x0000_t202" style="position:absolute;margin-left:57pt;margin-top:-487.2pt;width:494.5pt;height:495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" filled="f" stroked="f">
                <v:path arrowok="t"/>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3453"/>
                        <w:gridCol w:w="505"/>
                        <w:gridCol w:w="925"/>
                        <w:gridCol w:w="673"/>
                        <w:gridCol w:w="589"/>
                        <w:gridCol w:w="2017"/>
                        <w:gridCol w:w="589"/>
                        <w:gridCol w:w="1009"/>
                        <w:gridCol w:w="127"/>
                      </w:tblGrid>
                      <w:tr w:rsidR="0099680A" w14:paraId="19C0CF5B" w14:textId="77777777">
                        <w:trPr>
                          <w:trHeight w:val="334"/>
                        </w:trPr>
                        <w:tc>
                          <w:tcPr>
                            <w:tcW w:w="3453" w:type="dxa"/>
                          </w:tcPr>
                          <w:p w14:paraId="58E7070A" w14:textId="77777777" w:rsidR="0099680A" w:rsidRDefault="0099680A">
                            <w:pPr>
                              <w:spacing w:line="152" w:lineRule="exact"/>
                              <w:ind w:left="49"/>
                              <w:rPr>
                                <w:sz w:val="14"/>
                              </w:rPr>
                            </w:pPr>
                            <w:r>
                              <w:rPr>
                                <w:color w:val="202020"/>
                                <w:sz w:val="14"/>
                              </w:rPr>
                              <w:t>Epoch 24/50</w:t>
                            </w:r>
                          </w:p>
                          <w:p w14:paraId="3205E06D" w14:textId="77777777" w:rsidR="0099680A" w:rsidRDefault="0099680A">
                            <w:pPr>
                              <w:spacing w:before="11" w:line="151" w:lineRule="exact"/>
                              <w:ind w:left="49"/>
                              <w:rPr>
                                <w:sz w:val="14"/>
                              </w:rPr>
                            </w:pPr>
                            <w:r>
                              <w:rPr>
                                <w:color w:val="202020"/>
                                <w:sz w:val="14"/>
                              </w:rPr>
                              <w:t>497/497 [==============================]</w:t>
                            </w:r>
                          </w:p>
                        </w:tc>
                        <w:tc>
                          <w:tcPr>
                            <w:tcW w:w="505" w:type="dxa"/>
                          </w:tcPr>
                          <w:p w14:paraId="267F8E9D" w14:textId="77777777" w:rsidR="0099680A" w:rsidRDefault="0099680A">
                            <w:pPr>
                              <w:spacing w:before="4"/>
                              <w:rPr>
                                <w:sz w:val="14"/>
                              </w:rPr>
                            </w:pPr>
                          </w:p>
                          <w:p w14:paraId="068EEEC9" w14:textId="77777777" w:rsidR="0099680A" w:rsidRDefault="0099680A">
                            <w:pPr>
                              <w:spacing w:before="1" w:line="151" w:lineRule="exact"/>
                              <w:ind w:left="21" w:right="22"/>
                              <w:jc w:val="center"/>
                              <w:rPr>
                                <w:sz w:val="14"/>
                              </w:rPr>
                            </w:pPr>
                            <w:r>
                              <w:rPr>
                                <w:color w:val="202020"/>
                                <w:sz w:val="14"/>
                              </w:rPr>
                              <w:t>- 87s</w:t>
                            </w:r>
                          </w:p>
                        </w:tc>
                        <w:tc>
                          <w:tcPr>
                            <w:tcW w:w="925" w:type="dxa"/>
                          </w:tcPr>
                          <w:p w14:paraId="346B4F04" w14:textId="77777777" w:rsidR="0099680A" w:rsidRDefault="0099680A">
                            <w:pPr>
                              <w:spacing w:before="4"/>
                              <w:rPr>
                                <w:sz w:val="14"/>
                              </w:rPr>
                            </w:pPr>
                          </w:p>
                          <w:p w14:paraId="13C3168F" w14:textId="77777777" w:rsidR="0099680A" w:rsidRDefault="0099680A">
                            <w:pPr>
                              <w:spacing w:before="1" w:line="151" w:lineRule="exact"/>
                              <w:ind w:left="21" w:right="22"/>
                              <w:jc w:val="center"/>
                              <w:rPr>
                                <w:sz w:val="14"/>
                              </w:rPr>
                            </w:pPr>
                            <w:r>
                              <w:rPr>
                                <w:color w:val="202020"/>
                                <w:sz w:val="14"/>
                              </w:rPr>
                              <w:t>175ms/step</w:t>
                            </w:r>
                          </w:p>
                        </w:tc>
                        <w:tc>
                          <w:tcPr>
                            <w:tcW w:w="673" w:type="dxa"/>
                          </w:tcPr>
                          <w:p w14:paraId="3E453814" w14:textId="77777777" w:rsidR="0099680A" w:rsidRDefault="0099680A">
                            <w:pPr>
                              <w:spacing w:before="4"/>
                              <w:rPr>
                                <w:sz w:val="14"/>
                              </w:rPr>
                            </w:pPr>
                          </w:p>
                          <w:p w14:paraId="00851FBA" w14:textId="77777777" w:rsidR="0099680A" w:rsidRDefault="0099680A">
                            <w:pPr>
                              <w:spacing w:before="1" w:line="151" w:lineRule="exact"/>
                              <w:ind w:left="20" w:right="23"/>
                              <w:jc w:val="center"/>
                              <w:rPr>
                                <w:sz w:val="14"/>
                              </w:rPr>
                            </w:pPr>
                            <w:r>
                              <w:rPr>
                                <w:color w:val="202020"/>
                                <w:sz w:val="14"/>
                              </w:rPr>
                              <w:t>- loss:</w:t>
                            </w:r>
                          </w:p>
                        </w:tc>
                        <w:tc>
                          <w:tcPr>
                            <w:tcW w:w="589" w:type="dxa"/>
                          </w:tcPr>
                          <w:p w14:paraId="0E1EC87D" w14:textId="77777777" w:rsidR="0099680A" w:rsidRDefault="0099680A">
                            <w:pPr>
                              <w:spacing w:before="4"/>
                              <w:rPr>
                                <w:sz w:val="14"/>
                              </w:rPr>
                            </w:pPr>
                          </w:p>
                          <w:p w14:paraId="4DFE1371" w14:textId="77777777" w:rsidR="0099680A" w:rsidRDefault="0099680A">
                            <w:pPr>
                              <w:spacing w:before="1" w:line="151" w:lineRule="exact"/>
                              <w:ind w:left="38"/>
                              <w:rPr>
                                <w:sz w:val="14"/>
                              </w:rPr>
                            </w:pPr>
                            <w:r>
                              <w:rPr>
                                <w:color w:val="202020"/>
                                <w:sz w:val="14"/>
                              </w:rPr>
                              <w:t>1.7009</w:t>
                            </w:r>
                          </w:p>
                        </w:tc>
                        <w:tc>
                          <w:tcPr>
                            <w:tcW w:w="2017" w:type="dxa"/>
                          </w:tcPr>
                          <w:p w14:paraId="273CA597" w14:textId="77777777" w:rsidR="0099680A" w:rsidRDefault="0099680A">
                            <w:pPr>
                              <w:spacing w:before="4"/>
                              <w:rPr>
                                <w:sz w:val="14"/>
                              </w:rPr>
                            </w:pPr>
                          </w:p>
                          <w:p w14:paraId="5CA9513E" w14:textId="77777777" w:rsidR="0099680A" w:rsidRDefault="0099680A">
                            <w:pPr>
                              <w:spacing w:before="1" w:line="151" w:lineRule="exact"/>
                              <w:ind w:right="44"/>
                              <w:jc w:val="right"/>
                              <w:rPr>
                                <w:sz w:val="14"/>
                              </w:rPr>
                            </w:pPr>
                            <w:r>
                              <w:rPr>
                                <w:color w:val="202020"/>
                                <w:sz w:val="14"/>
                              </w:rPr>
                              <w:t>- categorical_accuracy:</w:t>
                            </w:r>
                          </w:p>
                        </w:tc>
                        <w:tc>
                          <w:tcPr>
                            <w:tcW w:w="589" w:type="dxa"/>
                          </w:tcPr>
                          <w:p w14:paraId="669EAAFC" w14:textId="77777777" w:rsidR="0099680A" w:rsidRDefault="0099680A">
                            <w:pPr>
                              <w:spacing w:before="4"/>
                              <w:rPr>
                                <w:sz w:val="14"/>
                              </w:rPr>
                            </w:pPr>
                          </w:p>
                          <w:p w14:paraId="7012823A" w14:textId="77777777" w:rsidR="0099680A" w:rsidRDefault="0099680A">
                            <w:pPr>
                              <w:spacing w:before="1" w:line="151" w:lineRule="exact"/>
                              <w:ind w:left="18" w:right="26"/>
                              <w:jc w:val="center"/>
                              <w:rPr>
                                <w:sz w:val="14"/>
                              </w:rPr>
                            </w:pPr>
                            <w:r>
                              <w:rPr>
                                <w:color w:val="202020"/>
                                <w:sz w:val="14"/>
                              </w:rPr>
                              <w:t>0.2789</w:t>
                            </w:r>
                          </w:p>
                        </w:tc>
                        <w:tc>
                          <w:tcPr>
                            <w:tcW w:w="1009" w:type="dxa"/>
                          </w:tcPr>
                          <w:p w14:paraId="111ACE81" w14:textId="77777777" w:rsidR="0099680A" w:rsidRDefault="0099680A">
                            <w:pPr>
                              <w:spacing w:before="4"/>
                              <w:rPr>
                                <w:sz w:val="14"/>
                              </w:rPr>
                            </w:pPr>
                          </w:p>
                          <w:p w14:paraId="4C70DFD6" w14:textId="77777777" w:rsidR="0099680A" w:rsidRDefault="0099680A">
                            <w:pPr>
                              <w:spacing w:before="1" w:line="151" w:lineRule="exact"/>
                              <w:ind w:left="17" w:right="27"/>
                              <w:jc w:val="center"/>
                              <w:rPr>
                                <w:sz w:val="14"/>
                              </w:rPr>
                            </w:pPr>
                            <w:r>
                              <w:rPr>
                                <w:color w:val="202020"/>
                                <w:sz w:val="14"/>
                              </w:rPr>
                              <w:t>- val_loss:</w:t>
                            </w:r>
                          </w:p>
                        </w:tc>
                        <w:tc>
                          <w:tcPr>
                            <w:tcW w:w="127" w:type="dxa"/>
                            <w:tcBorders>
                              <w:right w:val="single" w:sz="8" w:space="0" w:color="E7E7E7"/>
                            </w:tcBorders>
                          </w:tcPr>
                          <w:p w14:paraId="2147FEB1" w14:textId="77777777" w:rsidR="0099680A" w:rsidRDefault="0099680A">
                            <w:pPr>
                              <w:spacing w:before="4"/>
                              <w:rPr>
                                <w:sz w:val="14"/>
                              </w:rPr>
                            </w:pPr>
                          </w:p>
                          <w:p w14:paraId="62029FFE" w14:textId="77777777" w:rsidR="0099680A" w:rsidRDefault="0099680A">
                            <w:pPr>
                              <w:spacing w:before="1" w:line="151" w:lineRule="exact"/>
                              <w:ind w:right="-15"/>
                              <w:jc w:val="right"/>
                              <w:rPr>
                                <w:sz w:val="14"/>
                              </w:rPr>
                            </w:pPr>
                            <w:r>
                              <w:rPr>
                                <w:color w:val="202020"/>
                                <w:sz w:val="14"/>
                              </w:rPr>
                              <w:t>1</w:t>
                            </w:r>
                          </w:p>
                        </w:tc>
                      </w:tr>
                      <w:tr w:rsidR="0099680A" w14:paraId="7CB91C10" w14:textId="77777777">
                        <w:trPr>
                          <w:trHeight w:val="344"/>
                        </w:trPr>
                        <w:tc>
                          <w:tcPr>
                            <w:tcW w:w="3453" w:type="dxa"/>
                          </w:tcPr>
                          <w:p w14:paraId="14DFA81C" w14:textId="77777777" w:rsidR="0099680A" w:rsidRDefault="0099680A">
                            <w:pPr>
                              <w:spacing w:before="9"/>
                              <w:ind w:left="49"/>
                              <w:rPr>
                                <w:sz w:val="14"/>
                              </w:rPr>
                            </w:pPr>
                            <w:r>
                              <w:rPr>
                                <w:color w:val="202020"/>
                                <w:sz w:val="14"/>
                              </w:rPr>
                              <w:t>Epoch 25/50</w:t>
                            </w:r>
                          </w:p>
                          <w:p w14:paraId="6340E9AD" w14:textId="77777777" w:rsidR="0099680A" w:rsidRDefault="0099680A">
                            <w:pPr>
                              <w:spacing w:before="11" w:line="146" w:lineRule="exact"/>
                              <w:ind w:left="49"/>
                              <w:rPr>
                                <w:sz w:val="14"/>
                              </w:rPr>
                            </w:pPr>
                            <w:r>
                              <w:rPr>
                                <w:color w:val="202020"/>
                                <w:sz w:val="14"/>
                              </w:rPr>
                              <w:t>497/497 [==============================]</w:t>
                            </w:r>
                          </w:p>
                        </w:tc>
                        <w:tc>
                          <w:tcPr>
                            <w:tcW w:w="505" w:type="dxa"/>
                          </w:tcPr>
                          <w:p w14:paraId="4C5171D5" w14:textId="77777777" w:rsidR="0099680A" w:rsidRDefault="0099680A">
                            <w:pPr>
                              <w:spacing w:before="9"/>
                              <w:rPr>
                                <w:sz w:val="15"/>
                              </w:rPr>
                            </w:pPr>
                          </w:p>
                          <w:p w14:paraId="6B88C601" w14:textId="77777777" w:rsidR="0099680A" w:rsidRDefault="0099680A">
                            <w:pPr>
                              <w:spacing w:line="146" w:lineRule="exact"/>
                              <w:ind w:left="21" w:right="22"/>
                              <w:jc w:val="center"/>
                              <w:rPr>
                                <w:sz w:val="14"/>
                              </w:rPr>
                            </w:pPr>
                            <w:r>
                              <w:rPr>
                                <w:color w:val="202020"/>
                                <w:sz w:val="14"/>
                              </w:rPr>
                              <w:t>- 87s</w:t>
                            </w:r>
                          </w:p>
                        </w:tc>
                        <w:tc>
                          <w:tcPr>
                            <w:tcW w:w="925" w:type="dxa"/>
                          </w:tcPr>
                          <w:p w14:paraId="7920F518" w14:textId="77777777" w:rsidR="0099680A" w:rsidRDefault="0099680A">
                            <w:pPr>
                              <w:spacing w:before="9"/>
                              <w:rPr>
                                <w:sz w:val="15"/>
                              </w:rPr>
                            </w:pPr>
                          </w:p>
                          <w:p w14:paraId="006786BE" w14:textId="77777777" w:rsidR="0099680A" w:rsidRDefault="0099680A">
                            <w:pPr>
                              <w:spacing w:line="146" w:lineRule="exact"/>
                              <w:ind w:left="21" w:right="22"/>
                              <w:jc w:val="center"/>
                              <w:rPr>
                                <w:sz w:val="14"/>
                              </w:rPr>
                            </w:pPr>
                            <w:r>
                              <w:rPr>
                                <w:color w:val="202020"/>
                                <w:sz w:val="14"/>
                              </w:rPr>
                              <w:t>175ms/step</w:t>
                            </w:r>
                          </w:p>
                        </w:tc>
                        <w:tc>
                          <w:tcPr>
                            <w:tcW w:w="673" w:type="dxa"/>
                          </w:tcPr>
                          <w:p w14:paraId="1EA8E597" w14:textId="77777777" w:rsidR="0099680A" w:rsidRDefault="0099680A">
                            <w:pPr>
                              <w:spacing w:before="9"/>
                              <w:rPr>
                                <w:sz w:val="15"/>
                              </w:rPr>
                            </w:pPr>
                          </w:p>
                          <w:p w14:paraId="507C9F08" w14:textId="77777777" w:rsidR="0099680A" w:rsidRDefault="0099680A">
                            <w:pPr>
                              <w:spacing w:line="146" w:lineRule="exact"/>
                              <w:ind w:left="20" w:right="23"/>
                              <w:jc w:val="center"/>
                              <w:rPr>
                                <w:sz w:val="14"/>
                              </w:rPr>
                            </w:pPr>
                            <w:r>
                              <w:rPr>
                                <w:color w:val="202020"/>
                                <w:sz w:val="14"/>
                              </w:rPr>
                              <w:t>- loss:</w:t>
                            </w:r>
                          </w:p>
                        </w:tc>
                        <w:tc>
                          <w:tcPr>
                            <w:tcW w:w="589" w:type="dxa"/>
                          </w:tcPr>
                          <w:p w14:paraId="57EDE194" w14:textId="77777777" w:rsidR="0099680A" w:rsidRDefault="0099680A">
                            <w:pPr>
                              <w:spacing w:before="9"/>
                              <w:rPr>
                                <w:sz w:val="15"/>
                              </w:rPr>
                            </w:pPr>
                          </w:p>
                          <w:p w14:paraId="5BF3C547" w14:textId="77777777" w:rsidR="0099680A" w:rsidRDefault="0099680A">
                            <w:pPr>
                              <w:spacing w:line="146" w:lineRule="exact"/>
                              <w:ind w:left="38"/>
                              <w:rPr>
                                <w:sz w:val="14"/>
                              </w:rPr>
                            </w:pPr>
                            <w:r>
                              <w:rPr>
                                <w:color w:val="202020"/>
                                <w:sz w:val="14"/>
                              </w:rPr>
                              <w:t>1.6924</w:t>
                            </w:r>
                          </w:p>
                        </w:tc>
                        <w:tc>
                          <w:tcPr>
                            <w:tcW w:w="2017" w:type="dxa"/>
                          </w:tcPr>
                          <w:p w14:paraId="31E41ED1" w14:textId="77777777" w:rsidR="0099680A" w:rsidRDefault="0099680A">
                            <w:pPr>
                              <w:spacing w:before="9"/>
                              <w:rPr>
                                <w:sz w:val="15"/>
                              </w:rPr>
                            </w:pPr>
                          </w:p>
                          <w:p w14:paraId="177F1298" w14:textId="77777777" w:rsidR="0099680A" w:rsidRDefault="0099680A">
                            <w:pPr>
                              <w:spacing w:line="146" w:lineRule="exact"/>
                              <w:ind w:right="44"/>
                              <w:jc w:val="right"/>
                              <w:rPr>
                                <w:sz w:val="14"/>
                              </w:rPr>
                            </w:pPr>
                            <w:r>
                              <w:rPr>
                                <w:color w:val="202020"/>
                                <w:sz w:val="14"/>
                              </w:rPr>
                              <w:t>- categorical_accuracy:</w:t>
                            </w:r>
                          </w:p>
                        </w:tc>
                        <w:tc>
                          <w:tcPr>
                            <w:tcW w:w="589" w:type="dxa"/>
                          </w:tcPr>
                          <w:p w14:paraId="00F8FC75" w14:textId="77777777" w:rsidR="0099680A" w:rsidRDefault="0099680A">
                            <w:pPr>
                              <w:spacing w:before="9"/>
                              <w:rPr>
                                <w:sz w:val="15"/>
                              </w:rPr>
                            </w:pPr>
                          </w:p>
                          <w:p w14:paraId="6AF9C08F" w14:textId="77777777" w:rsidR="0099680A" w:rsidRDefault="0099680A">
                            <w:pPr>
                              <w:spacing w:line="146" w:lineRule="exact"/>
                              <w:ind w:left="18" w:right="26"/>
                              <w:jc w:val="center"/>
                              <w:rPr>
                                <w:sz w:val="14"/>
                              </w:rPr>
                            </w:pPr>
                            <w:r>
                              <w:rPr>
                                <w:color w:val="202020"/>
                                <w:sz w:val="14"/>
                              </w:rPr>
                              <w:t>0.2875</w:t>
                            </w:r>
                          </w:p>
                        </w:tc>
                        <w:tc>
                          <w:tcPr>
                            <w:tcW w:w="1009" w:type="dxa"/>
                          </w:tcPr>
                          <w:p w14:paraId="0A5D26AA" w14:textId="77777777" w:rsidR="0099680A" w:rsidRDefault="0099680A">
                            <w:pPr>
                              <w:spacing w:before="9"/>
                              <w:rPr>
                                <w:sz w:val="15"/>
                              </w:rPr>
                            </w:pPr>
                          </w:p>
                          <w:p w14:paraId="32A0F863" w14:textId="77777777" w:rsidR="0099680A" w:rsidRDefault="0099680A">
                            <w:pPr>
                              <w:spacing w:line="146" w:lineRule="exact"/>
                              <w:ind w:left="17" w:right="27"/>
                              <w:jc w:val="center"/>
                              <w:rPr>
                                <w:sz w:val="14"/>
                              </w:rPr>
                            </w:pPr>
                            <w:r>
                              <w:rPr>
                                <w:color w:val="202020"/>
                                <w:sz w:val="14"/>
                              </w:rPr>
                              <w:t>- val_loss:</w:t>
                            </w:r>
                          </w:p>
                        </w:tc>
                        <w:tc>
                          <w:tcPr>
                            <w:tcW w:w="127" w:type="dxa"/>
                            <w:tcBorders>
                              <w:right w:val="single" w:sz="8" w:space="0" w:color="E7E7E7"/>
                            </w:tcBorders>
                          </w:tcPr>
                          <w:p w14:paraId="6465C362" w14:textId="77777777" w:rsidR="0099680A" w:rsidRDefault="0099680A">
                            <w:pPr>
                              <w:spacing w:before="9"/>
                              <w:rPr>
                                <w:sz w:val="15"/>
                              </w:rPr>
                            </w:pPr>
                          </w:p>
                          <w:p w14:paraId="2F056324" w14:textId="77777777" w:rsidR="0099680A" w:rsidRDefault="0099680A">
                            <w:pPr>
                              <w:spacing w:line="146" w:lineRule="exact"/>
                              <w:ind w:right="-15"/>
                              <w:jc w:val="right"/>
                              <w:rPr>
                                <w:sz w:val="14"/>
                              </w:rPr>
                            </w:pPr>
                            <w:r>
                              <w:rPr>
                                <w:color w:val="202020"/>
                                <w:sz w:val="14"/>
                              </w:rPr>
                              <w:t>1</w:t>
                            </w:r>
                          </w:p>
                        </w:tc>
                      </w:tr>
                      <w:tr w:rsidR="0099680A" w14:paraId="5FE0AECF" w14:textId="77777777">
                        <w:trPr>
                          <w:trHeight w:val="174"/>
                        </w:trPr>
                        <w:tc>
                          <w:tcPr>
                            <w:tcW w:w="3453" w:type="dxa"/>
                          </w:tcPr>
                          <w:p w14:paraId="647696A9" w14:textId="77777777" w:rsidR="0099680A" w:rsidRDefault="0099680A">
                            <w:pPr>
                              <w:spacing w:before="4" w:line="151" w:lineRule="exact"/>
                              <w:ind w:left="49"/>
                              <w:rPr>
                                <w:sz w:val="14"/>
                              </w:rPr>
                            </w:pPr>
                            <w:r>
                              <w:rPr>
                                <w:color w:val="202020"/>
                                <w:sz w:val="14"/>
                              </w:rPr>
                              <w:t>Epoch 26/50</w:t>
                            </w:r>
                          </w:p>
                        </w:tc>
                        <w:tc>
                          <w:tcPr>
                            <w:tcW w:w="505" w:type="dxa"/>
                          </w:tcPr>
                          <w:p w14:paraId="347EAD2F" w14:textId="77777777" w:rsidR="0099680A" w:rsidRDefault="0099680A">
                            <w:pPr>
                              <w:rPr>
                                <w:rFonts w:ascii="Times New Roman"/>
                                <w:sz w:val="10"/>
                              </w:rPr>
                            </w:pPr>
                          </w:p>
                        </w:tc>
                        <w:tc>
                          <w:tcPr>
                            <w:tcW w:w="925" w:type="dxa"/>
                          </w:tcPr>
                          <w:p w14:paraId="7AC6AB1A" w14:textId="77777777" w:rsidR="0099680A" w:rsidRDefault="0099680A">
                            <w:pPr>
                              <w:rPr>
                                <w:rFonts w:ascii="Times New Roman"/>
                                <w:sz w:val="10"/>
                              </w:rPr>
                            </w:pPr>
                          </w:p>
                        </w:tc>
                        <w:tc>
                          <w:tcPr>
                            <w:tcW w:w="673" w:type="dxa"/>
                          </w:tcPr>
                          <w:p w14:paraId="329F0C24" w14:textId="77777777" w:rsidR="0099680A" w:rsidRDefault="0099680A">
                            <w:pPr>
                              <w:rPr>
                                <w:rFonts w:ascii="Times New Roman"/>
                                <w:sz w:val="10"/>
                              </w:rPr>
                            </w:pPr>
                          </w:p>
                        </w:tc>
                        <w:tc>
                          <w:tcPr>
                            <w:tcW w:w="589" w:type="dxa"/>
                          </w:tcPr>
                          <w:p w14:paraId="1AA1991F" w14:textId="77777777" w:rsidR="0099680A" w:rsidRDefault="0099680A">
                            <w:pPr>
                              <w:rPr>
                                <w:rFonts w:ascii="Times New Roman"/>
                                <w:sz w:val="10"/>
                              </w:rPr>
                            </w:pPr>
                          </w:p>
                        </w:tc>
                        <w:tc>
                          <w:tcPr>
                            <w:tcW w:w="2017" w:type="dxa"/>
                          </w:tcPr>
                          <w:p w14:paraId="447BFE26" w14:textId="77777777" w:rsidR="0099680A" w:rsidRDefault="0099680A">
                            <w:pPr>
                              <w:rPr>
                                <w:rFonts w:ascii="Times New Roman"/>
                                <w:sz w:val="10"/>
                              </w:rPr>
                            </w:pPr>
                          </w:p>
                        </w:tc>
                        <w:tc>
                          <w:tcPr>
                            <w:tcW w:w="589" w:type="dxa"/>
                          </w:tcPr>
                          <w:p w14:paraId="63D1C102" w14:textId="77777777" w:rsidR="0099680A" w:rsidRDefault="0099680A">
                            <w:pPr>
                              <w:rPr>
                                <w:rFonts w:ascii="Times New Roman"/>
                                <w:sz w:val="10"/>
                              </w:rPr>
                            </w:pPr>
                          </w:p>
                        </w:tc>
                        <w:tc>
                          <w:tcPr>
                            <w:tcW w:w="1009" w:type="dxa"/>
                          </w:tcPr>
                          <w:p w14:paraId="00E65554" w14:textId="77777777" w:rsidR="0099680A" w:rsidRDefault="0099680A">
                            <w:pPr>
                              <w:rPr>
                                <w:rFonts w:ascii="Times New Roman"/>
                                <w:sz w:val="10"/>
                              </w:rPr>
                            </w:pPr>
                          </w:p>
                        </w:tc>
                        <w:tc>
                          <w:tcPr>
                            <w:tcW w:w="127" w:type="dxa"/>
                            <w:tcBorders>
                              <w:right w:val="single" w:sz="8" w:space="0" w:color="E7E7E7"/>
                            </w:tcBorders>
                          </w:tcPr>
                          <w:p w14:paraId="1F6424B3" w14:textId="77777777" w:rsidR="0099680A" w:rsidRDefault="0099680A">
                            <w:pPr>
                              <w:rPr>
                                <w:rFonts w:ascii="Times New Roman"/>
                                <w:sz w:val="10"/>
                              </w:rPr>
                            </w:pPr>
                          </w:p>
                        </w:tc>
                      </w:tr>
                      <w:tr w:rsidR="0099680A" w14:paraId="1CECA371" w14:textId="77777777">
                        <w:trPr>
                          <w:trHeight w:val="174"/>
                        </w:trPr>
                        <w:tc>
                          <w:tcPr>
                            <w:tcW w:w="3453" w:type="dxa"/>
                          </w:tcPr>
                          <w:p w14:paraId="499F20FD" w14:textId="77777777" w:rsidR="0099680A" w:rsidRDefault="0099680A">
                            <w:pPr>
                              <w:spacing w:before="9" w:line="146" w:lineRule="exact"/>
                              <w:ind w:left="49"/>
                              <w:rPr>
                                <w:sz w:val="14"/>
                              </w:rPr>
                            </w:pPr>
                            <w:r>
                              <w:rPr>
                                <w:color w:val="202020"/>
                                <w:sz w:val="14"/>
                              </w:rPr>
                              <w:t>497/497 [==============================]</w:t>
                            </w:r>
                          </w:p>
                        </w:tc>
                        <w:tc>
                          <w:tcPr>
                            <w:tcW w:w="505" w:type="dxa"/>
                          </w:tcPr>
                          <w:p w14:paraId="78C16DB6" w14:textId="77777777" w:rsidR="0099680A" w:rsidRDefault="0099680A">
                            <w:pPr>
                              <w:spacing w:before="9" w:line="146" w:lineRule="exact"/>
                              <w:ind w:left="21" w:right="22"/>
                              <w:jc w:val="center"/>
                              <w:rPr>
                                <w:sz w:val="14"/>
                              </w:rPr>
                            </w:pPr>
                            <w:r>
                              <w:rPr>
                                <w:color w:val="202020"/>
                                <w:sz w:val="14"/>
                              </w:rPr>
                              <w:t>- 87s</w:t>
                            </w:r>
                          </w:p>
                        </w:tc>
                        <w:tc>
                          <w:tcPr>
                            <w:tcW w:w="925" w:type="dxa"/>
                          </w:tcPr>
                          <w:p w14:paraId="2F9ADD39" w14:textId="77777777" w:rsidR="0099680A" w:rsidRDefault="0099680A">
                            <w:pPr>
                              <w:spacing w:before="9" w:line="146" w:lineRule="exact"/>
                              <w:ind w:left="21" w:right="22"/>
                              <w:jc w:val="center"/>
                              <w:rPr>
                                <w:sz w:val="14"/>
                              </w:rPr>
                            </w:pPr>
                            <w:r>
                              <w:rPr>
                                <w:color w:val="202020"/>
                                <w:sz w:val="14"/>
                              </w:rPr>
                              <w:t>174ms/step</w:t>
                            </w:r>
                          </w:p>
                        </w:tc>
                        <w:tc>
                          <w:tcPr>
                            <w:tcW w:w="673" w:type="dxa"/>
                          </w:tcPr>
                          <w:p w14:paraId="6325A228" w14:textId="77777777" w:rsidR="0099680A" w:rsidRDefault="0099680A">
                            <w:pPr>
                              <w:spacing w:before="9" w:line="146" w:lineRule="exact"/>
                              <w:ind w:left="20" w:right="23"/>
                              <w:jc w:val="center"/>
                              <w:rPr>
                                <w:sz w:val="14"/>
                              </w:rPr>
                            </w:pPr>
                            <w:r>
                              <w:rPr>
                                <w:color w:val="202020"/>
                                <w:sz w:val="14"/>
                              </w:rPr>
                              <w:t>- loss:</w:t>
                            </w:r>
                          </w:p>
                        </w:tc>
                        <w:tc>
                          <w:tcPr>
                            <w:tcW w:w="589" w:type="dxa"/>
                          </w:tcPr>
                          <w:p w14:paraId="35CAB931" w14:textId="77777777" w:rsidR="0099680A" w:rsidRDefault="0099680A">
                            <w:pPr>
                              <w:spacing w:before="9" w:line="146" w:lineRule="exact"/>
                              <w:ind w:left="38"/>
                              <w:rPr>
                                <w:sz w:val="14"/>
                              </w:rPr>
                            </w:pPr>
                            <w:r>
                              <w:rPr>
                                <w:color w:val="202020"/>
                                <w:sz w:val="14"/>
                              </w:rPr>
                              <w:t>1.6841</w:t>
                            </w:r>
                          </w:p>
                        </w:tc>
                        <w:tc>
                          <w:tcPr>
                            <w:tcW w:w="2017" w:type="dxa"/>
                          </w:tcPr>
                          <w:p w14:paraId="3D2F4C6A" w14:textId="77777777" w:rsidR="0099680A" w:rsidRDefault="0099680A">
                            <w:pPr>
                              <w:spacing w:before="9" w:line="146" w:lineRule="exact"/>
                              <w:ind w:right="44"/>
                              <w:jc w:val="right"/>
                              <w:rPr>
                                <w:sz w:val="14"/>
                              </w:rPr>
                            </w:pPr>
                            <w:r>
                              <w:rPr>
                                <w:color w:val="202020"/>
                                <w:sz w:val="14"/>
                              </w:rPr>
                              <w:t>- categorical_accuracy:</w:t>
                            </w:r>
                          </w:p>
                        </w:tc>
                        <w:tc>
                          <w:tcPr>
                            <w:tcW w:w="589" w:type="dxa"/>
                          </w:tcPr>
                          <w:p w14:paraId="5A936083" w14:textId="77777777" w:rsidR="0099680A" w:rsidRDefault="0099680A">
                            <w:pPr>
                              <w:spacing w:before="9" w:line="146" w:lineRule="exact"/>
                              <w:ind w:left="18" w:right="26"/>
                              <w:jc w:val="center"/>
                              <w:rPr>
                                <w:sz w:val="14"/>
                              </w:rPr>
                            </w:pPr>
                            <w:r>
                              <w:rPr>
                                <w:color w:val="202020"/>
                                <w:sz w:val="14"/>
                              </w:rPr>
                              <w:t>0.2926</w:t>
                            </w:r>
                          </w:p>
                        </w:tc>
                        <w:tc>
                          <w:tcPr>
                            <w:tcW w:w="1009" w:type="dxa"/>
                          </w:tcPr>
                          <w:p w14:paraId="62EA71E8" w14:textId="77777777" w:rsidR="0099680A" w:rsidRDefault="0099680A">
                            <w:pPr>
                              <w:spacing w:before="9" w:line="146" w:lineRule="exact"/>
                              <w:ind w:left="17" w:right="27"/>
                              <w:jc w:val="center"/>
                              <w:rPr>
                                <w:sz w:val="14"/>
                              </w:rPr>
                            </w:pPr>
                            <w:r>
                              <w:rPr>
                                <w:color w:val="202020"/>
                                <w:sz w:val="14"/>
                              </w:rPr>
                              <w:t>- val_loss:</w:t>
                            </w:r>
                          </w:p>
                        </w:tc>
                        <w:tc>
                          <w:tcPr>
                            <w:tcW w:w="127" w:type="dxa"/>
                            <w:tcBorders>
                              <w:right w:val="single" w:sz="8" w:space="0" w:color="E7E7E7"/>
                            </w:tcBorders>
                          </w:tcPr>
                          <w:p w14:paraId="5720B5D5" w14:textId="77777777" w:rsidR="0099680A" w:rsidRDefault="0099680A">
                            <w:pPr>
                              <w:spacing w:before="9" w:line="146" w:lineRule="exact"/>
                              <w:ind w:right="-15"/>
                              <w:jc w:val="right"/>
                              <w:rPr>
                                <w:sz w:val="14"/>
                              </w:rPr>
                            </w:pPr>
                            <w:r>
                              <w:rPr>
                                <w:color w:val="202020"/>
                                <w:sz w:val="14"/>
                              </w:rPr>
                              <w:t>1</w:t>
                            </w:r>
                          </w:p>
                        </w:tc>
                      </w:tr>
                      <w:tr w:rsidR="0099680A" w14:paraId="40553DD3" w14:textId="77777777">
                        <w:trPr>
                          <w:trHeight w:val="344"/>
                        </w:trPr>
                        <w:tc>
                          <w:tcPr>
                            <w:tcW w:w="3453" w:type="dxa"/>
                          </w:tcPr>
                          <w:p w14:paraId="3D46F194" w14:textId="77777777" w:rsidR="0099680A" w:rsidRDefault="0099680A">
                            <w:pPr>
                              <w:spacing w:before="4"/>
                              <w:ind w:left="49"/>
                              <w:rPr>
                                <w:sz w:val="14"/>
                              </w:rPr>
                            </w:pPr>
                            <w:r>
                              <w:rPr>
                                <w:color w:val="202020"/>
                                <w:sz w:val="14"/>
                              </w:rPr>
                              <w:t>Epoch 27/50</w:t>
                            </w:r>
                          </w:p>
                          <w:p w14:paraId="65AE9833" w14:textId="77777777" w:rsidR="0099680A" w:rsidRDefault="0099680A">
                            <w:pPr>
                              <w:spacing w:before="11" w:line="151" w:lineRule="exact"/>
                              <w:ind w:left="49"/>
                              <w:rPr>
                                <w:sz w:val="14"/>
                              </w:rPr>
                            </w:pPr>
                            <w:r>
                              <w:rPr>
                                <w:color w:val="202020"/>
                                <w:sz w:val="14"/>
                              </w:rPr>
                              <w:t>497/497 [==============================]</w:t>
                            </w:r>
                          </w:p>
                        </w:tc>
                        <w:tc>
                          <w:tcPr>
                            <w:tcW w:w="505" w:type="dxa"/>
                          </w:tcPr>
                          <w:p w14:paraId="7611C9C5" w14:textId="77777777" w:rsidR="0099680A" w:rsidRDefault="0099680A">
                            <w:pPr>
                              <w:spacing w:before="4"/>
                              <w:rPr>
                                <w:sz w:val="15"/>
                              </w:rPr>
                            </w:pPr>
                          </w:p>
                          <w:p w14:paraId="23768454" w14:textId="77777777" w:rsidR="0099680A" w:rsidRDefault="0099680A">
                            <w:pPr>
                              <w:spacing w:line="151" w:lineRule="exact"/>
                              <w:ind w:left="21" w:right="22"/>
                              <w:jc w:val="center"/>
                              <w:rPr>
                                <w:sz w:val="14"/>
                              </w:rPr>
                            </w:pPr>
                            <w:r>
                              <w:rPr>
                                <w:color w:val="202020"/>
                                <w:sz w:val="14"/>
                              </w:rPr>
                              <w:t>- 87s</w:t>
                            </w:r>
                          </w:p>
                        </w:tc>
                        <w:tc>
                          <w:tcPr>
                            <w:tcW w:w="925" w:type="dxa"/>
                          </w:tcPr>
                          <w:p w14:paraId="14BF4470" w14:textId="77777777" w:rsidR="0099680A" w:rsidRDefault="0099680A">
                            <w:pPr>
                              <w:spacing w:before="4"/>
                              <w:rPr>
                                <w:sz w:val="15"/>
                              </w:rPr>
                            </w:pPr>
                          </w:p>
                          <w:p w14:paraId="08B13FD4" w14:textId="77777777" w:rsidR="0099680A" w:rsidRDefault="0099680A">
                            <w:pPr>
                              <w:spacing w:line="151" w:lineRule="exact"/>
                              <w:ind w:left="21" w:right="22"/>
                              <w:jc w:val="center"/>
                              <w:rPr>
                                <w:sz w:val="14"/>
                              </w:rPr>
                            </w:pPr>
                            <w:r>
                              <w:rPr>
                                <w:color w:val="202020"/>
                                <w:sz w:val="14"/>
                              </w:rPr>
                              <w:t>175ms/step</w:t>
                            </w:r>
                          </w:p>
                        </w:tc>
                        <w:tc>
                          <w:tcPr>
                            <w:tcW w:w="673" w:type="dxa"/>
                          </w:tcPr>
                          <w:p w14:paraId="12EA51E7" w14:textId="77777777" w:rsidR="0099680A" w:rsidRDefault="0099680A">
                            <w:pPr>
                              <w:spacing w:before="4"/>
                              <w:rPr>
                                <w:sz w:val="15"/>
                              </w:rPr>
                            </w:pPr>
                          </w:p>
                          <w:p w14:paraId="4254D300" w14:textId="77777777" w:rsidR="0099680A" w:rsidRDefault="0099680A">
                            <w:pPr>
                              <w:spacing w:line="151" w:lineRule="exact"/>
                              <w:ind w:left="20" w:right="23"/>
                              <w:jc w:val="center"/>
                              <w:rPr>
                                <w:sz w:val="14"/>
                              </w:rPr>
                            </w:pPr>
                            <w:r>
                              <w:rPr>
                                <w:color w:val="202020"/>
                                <w:sz w:val="14"/>
                              </w:rPr>
                              <w:t>- loss:</w:t>
                            </w:r>
                          </w:p>
                        </w:tc>
                        <w:tc>
                          <w:tcPr>
                            <w:tcW w:w="589" w:type="dxa"/>
                          </w:tcPr>
                          <w:p w14:paraId="4B2F76CC" w14:textId="77777777" w:rsidR="0099680A" w:rsidRDefault="0099680A">
                            <w:pPr>
                              <w:spacing w:before="4"/>
                              <w:rPr>
                                <w:sz w:val="15"/>
                              </w:rPr>
                            </w:pPr>
                          </w:p>
                          <w:p w14:paraId="76ED5B1B" w14:textId="77777777" w:rsidR="0099680A" w:rsidRDefault="0099680A">
                            <w:pPr>
                              <w:spacing w:line="151" w:lineRule="exact"/>
                              <w:ind w:left="38"/>
                              <w:rPr>
                                <w:sz w:val="14"/>
                              </w:rPr>
                            </w:pPr>
                            <w:r>
                              <w:rPr>
                                <w:color w:val="202020"/>
                                <w:sz w:val="14"/>
                              </w:rPr>
                              <w:t>1.6730</w:t>
                            </w:r>
                          </w:p>
                        </w:tc>
                        <w:tc>
                          <w:tcPr>
                            <w:tcW w:w="2017" w:type="dxa"/>
                          </w:tcPr>
                          <w:p w14:paraId="0ACD0356" w14:textId="77777777" w:rsidR="0099680A" w:rsidRDefault="0099680A">
                            <w:pPr>
                              <w:spacing w:before="4"/>
                              <w:rPr>
                                <w:sz w:val="15"/>
                              </w:rPr>
                            </w:pPr>
                          </w:p>
                          <w:p w14:paraId="7605BCB3" w14:textId="77777777" w:rsidR="0099680A" w:rsidRDefault="0099680A">
                            <w:pPr>
                              <w:spacing w:line="151" w:lineRule="exact"/>
                              <w:ind w:right="44"/>
                              <w:jc w:val="right"/>
                              <w:rPr>
                                <w:sz w:val="14"/>
                              </w:rPr>
                            </w:pPr>
                            <w:r>
                              <w:rPr>
                                <w:color w:val="202020"/>
                                <w:sz w:val="14"/>
                              </w:rPr>
                              <w:t>- categorical_accuracy:</w:t>
                            </w:r>
                          </w:p>
                        </w:tc>
                        <w:tc>
                          <w:tcPr>
                            <w:tcW w:w="589" w:type="dxa"/>
                          </w:tcPr>
                          <w:p w14:paraId="552523A6" w14:textId="77777777" w:rsidR="0099680A" w:rsidRDefault="0099680A">
                            <w:pPr>
                              <w:spacing w:before="4"/>
                              <w:rPr>
                                <w:sz w:val="15"/>
                              </w:rPr>
                            </w:pPr>
                          </w:p>
                          <w:p w14:paraId="0CD584A1" w14:textId="77777777" w:rsidR="0099680A" w:rsidRDefault="0099680A">
                            <w:pPr>
                              <w:spacing w:line="151" w:lineRule="exact"/>
                              <w:ind w:left="18" w:right="26"/>
                              <w:jc w:val="center"/>
                              <w:rPr>
                                <w:sz w:val="14"/>
                              </w:rPr>
                            </w:pPr>
                            <w:r>
                              <w:rPr>
                                <w:color w:val="202020"/>
                                <w:sz w:val="14"/>
                              </w:rPr>
                              <w:t>0.2998</w:t>
                            </w:r>
                          </w:p>
                        </w:tc>
                        <w:tc>
                          <w:tcPr>
                            <w:tcW w:w="1009" w:type="dxa"/>
                          </w:tcPr>
                          <w:p w14:paraId="764DC87C" w14:textId="77777777" w:rsidR="0099680A" w:rsidRDefault="0099680A">
                            <w:pPr>
                              <w:spacing w:before="4"/>
                              <w:rPr>
                                <w:sz w:val="15"/>
                              </w:rPr>
                            </w:pPr>
                          </w:p>
                          <w:p w14:paraId="21113F80"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2DBDCE1E" w14:textId="77777777" w:rsidR="0099680A" w:rsidRDefault="0099680A">
                            <w:pPr>
                              <w:spacing w:before="4"/>
                              <w:rPr>
                                <w:sz w:val="15"/>
                              </w:rPr>
                            </w:pPr>
                          </w:p>
                          <w:p w14:paraId="65992CB6" w14:textId="77777777" w:rsidR="0099680A" w:rsidRDefault="0099680A">
                            <w:pPr>
                              <w:spacing w:line="151" w:lineRule="exact"/>
                              <w:ind w:right="-15"/>
                              <w:jc w:val="right"/>
                              <w:rPr>
                                <w:sz w:val="14"/>
                              </w:rPr>
                            </w:pPr>
                            <w:r>
                              <w:rPr>
                                <w:color w:val="202020"/>
                                <w:sz w:val="14"/>
                              </w:rPr>
                              <w:t>1</w:t>
                            </w:r>
                          </w:p>
                        </w:tc>
                      </w:tr>
                      <w:tr w:rsidR="0099680A" w14:paraId="708B888D" w14:textId="77777777">
                        <w:trPr>
                          <w:trHeight w:val="344"/>
                        </w:trPr>
                        <w:tc>
                          <w:tcPr>
                            <w:tcW w:w="3453" w:type="dxa"/>
                          </w:tcPr>
                          <w:p w14:paraId="21319D39" w14:textId="77777777" w:rsidR="0099680A" w:rsidRDefault="0099680A">
                            <w:pPr>
                              <w:spacing w:before="9"/>
                              <w:ind w:left="49"/>
                              <w:rPr>
                                <w:sz w:val="14"/>
                              </w:rPr>
                            </w:pPr>
                            <w:r>
                              <w:rPr>
                                <w:color w:val="202020"/>
                                <w:sz w:val="14"/>
                              </w:rPr>
                              <w:t>Epoch 28/50</w:t>
                            </w:r>
                          </w:p>
                          <w:p w14:paraId="076957D2" w14:textId="77777777" w:rsidR="0099680A" w:rsidRDefault="0099680A">
                            <w:pPr>
                              <w:spacing w:before="11" w:line="146" w:lineRule="exact"/>
                              <w:ind w:left="49"/>
                              <w:rPr>
                                <w:sz w:val="14"/>
                              </w:rPr>
                            </w:pPr>
                            <w:r>
                              <w:rPr>
                                <w:color w:val="202020"/>
                                <w:sz w:val="14"/>
                              </w:rPr>
                              <w:t>497/497 [==============================]</w:t>
                            </w:r>
                          </w:p>
                        </w:tc>
                        <w:tc>
                          <w:tcPr>
                            <w:tcW w:w="505" w:type="dxa"/>
                          </w:tcPr>
                          <w:p w14:paraId="6F5ACB08" w14:textId="77777777" w:rsidR="0099680A" w:rsidRDefault="0099680A">
                            <w:pPr>
                              <w:spacing w:before="9"/>
                              <w:rPr>
                                <w:sz w:val="15"/>
                              </w:rPr>
                            </w:pPr>
                          </w:p>
                          <w:p w14:paraId="092BF782" w14:textId="77777777" w:rsidR="0099680A" w:rsidRDefault="0099680A">
                            <w:pPr>
                              <w:spacing w:line="146" w:lineRule="exact"/>
                              <w:ind w:left="21" w:right="22"/>
                              <w:jc w:val="center"/>
                              <w:rPr>
                                <w:sz w:val="14"/>
                              </w:rPr>
                            </w:pPr>
                            <w:r>
                              <w:rPr>
                                <w:color w:val="202020"/>
                                <w:sz w:val="14"/>
                              </w:rPr>
                              <w:t>- 87s</w:t>
                            </w:r>
                          </w:p>
                        </w:tc>
                        <w:tc>
                          <w:tcPr>
                            <w:tcW w:w="925" w:type="dxa"/>
                          </w:tcPr>
                          <w:p w14:paraId="76C2E49B" w14:textId="77777777" w:rsidR="0099680A" w:rsidRDefault="0099680A">
                            <w:pPr>
                              <w:spacing w:before="9"/>
                              <w:rPr>
                                <w:sz w:val="15"/>
                              </w:rPr>
                            </w:pPr>
                          </w:p>
                          <w:p w14:paraId="2DC8F8DC" w14:textId="77777777" w:rsidR="0099680A" w:rsidRDefault="0099680A">
                            <w:pPr>
                              <w:spacing w:line="146" w:lineRule="exact"/>
                              <w:ind w:left="21" w:right="22"/>
                              <w:jc w:val="center"/>
                              <w:rPr>
                                <w:sz w:val="14"/>
                              </w:rPr>
                            </w:pPr>
                            <w:r>
                              <w:rPr>
                                <w:color w:val="202020"/>
                                <w:sz w:val="14"/>
                              </w:rPr>
                              <w:t>174ms/step</w:t>
                            </w:r>
                          </w:p>
                        </w:tc>
                        <w:tc>
                          <w:tcPr>
                            <w:tcW w:w="673" w:type="dxa"/>
                          </w:tcPr>
                          <w:p w14:paraId="11FFCECA" w14:textId="77777777" w:rsidR="0099680A" w:rsidRDefault="0099680A">
                            <w:pPr>
                              <w:spacing w:before="9"/>
                              <w:rPr>
                                <w:sz w:val="15"/>
                              </w:rPr>
                            </w:pPr>
                          </w:p>
                          <w:p w14:paraId="1DACDE12" w14:textId="77777777" w:rsidR="0099680A" w:rsidRDefault="0099680A">
                            <w:pPr>
                              <w:spacing w:line="146" w:lineRule="exact"/>
                              <w:ind w:left="20" w:right="23"/>
                              <w:jc w:val="center"/>
                              <w:rPr>
                                <w:sz w:val="14"/>
                              </w:rPr>
                            </w:pPr>
                            <w:r>
                              <w:rPr>
                                <w:color w:val="202020"/>
                                <w:sz w:val="14"/>
                              </w:rPr>
                              <w:t>- loss:</w:t>
                            </w:r>
                          </w:p>
                        </w:tc>
                        <w:tc>
                          <w:tcPr>
                            <w:tcW w:w="589" w:type="dxa"/>
                          </w:tcPr>
                          <w:p w14:paraId="0BD02558" w14:textId="77777777" w:rsidR="0099680A" w:rsidRDefault="0099680A">
                            <w:pPr>
                              <w:spacing w:before="9"/>
                              <w:rPr>
                                <w:sz w:val="15"/>
                              </w:rPr>
                            </w:pPr>
                          </w:p>
                          <w:p w14:paraId="4B355B6A" w14:textId="77777777" w:rsidR="0099680A" w:rsidRDefault="0099680A">
                            <w:pPr>
                              <w:spacing w:line="146" w:lineRule="exact"/>
                              <w:ind w:left="38"/>
                              <w:rPr>
                                <w:sz w:val="14"/>
                              </w:rPr>
                            </w:pPr>
                            <w:r>
                              <w:rPr>
                                <w:color w:val="202020"/>
                                <w:sz w:val="14"/>
                              </w:rPr>
                              <w:t>1.6641</w:t>
                            </w:r>
                          </w:p>
                        </w:tc>
                        <w:tc>
                          <w:tcPr>
                            <w:tcW w:w="2017" w:type="dxa"/>
                          </w:tcPr>
                          <w:p w14:paraId="5900BF0F" w14:textId="77777777" w:rsidR="0099680A" w:rsidRDefault="0099680A">
                            <w:pPr>
                              <w:spacing w:before="9"/>
                              <w:rPr>
                                <w:sz w:val="15"/>
                              </w:rPr>
                            </w:pPr>
                          </w:p>
                          <w:p w14:paraId="0CAE7C37" w14:textId="77777777" w:rsidR="0099680A" w:rsidRDefault="0099680A">
                            <w:pPr>
                              <w:spacing w:line="146" w:lineRule="exact"/>
                              <w:ind w:right="44"/>
                              <w:jc w:val="right"/>
                              <w:rPr>
                                <w:sz w:val="14"/>
                              </w:rPr>
                            </w:pPr>
                            <w:r>
                              <w:rPr>
                                <w:color w:val="202020"/>
                                <w:sz w:val="14"/>
                              </w:rPr>
                              <w:t>- categorical_accuracy:</w:t>
                            </w:r>
                          </w:p>
                        </w:tc>
                        <w:tc>
                          <w:tcPr>
                            <w:tcW w:w="589" w:type="dxa"/>
                          </w:tcPr>
                          <w:p w14:paraId="1CE014B0" w14:textId="77777777" w:rsidR="0099680A" w:rsidRDefault="0099680A">
                            <w:pPr>
                              <w:spacing w:before="9"/>
                              <w:rPr>
                                <w:sz w:val="15"/>
                              </w:rPr>
                            </w:pPr>
                          </w:p>
                          <w:p w14:paraId="5B865B15" w14:textId="77777777" w:rsidR="0099680A" w:rsidRDefault="0099680A">
                            <w:pPr>
                              <w:spacing w:line="146" w:lineRule="exact"/>
                              <w:ind w:left="18" w:right="26"/>
                              <w:jc w:val="center"/>
                              <w:rPr>
                                <w:sz w:val="14"/>
                              </w:rPr>
                            </w:pPr>
                            <w:r>
                              <w:rPr>
                                <w:color w:val="202020"/>
                                <w:sz w:val="14"/>
                              </w:rPr>
                              <w:t>0.3022</w:t>
                            </w:r>
                          </w:p>
                        </w:tc>
                        <w:tc>
                          <w:tcPr>
                            <w:tcW w:w="1009" w:type="dxa"/>
                          </w:tcPr>
                          <w:p w14:paraId="4C6128D8" w14:textId="77777777" w:rsidR="0099680A" w:rsidRDefault="0099680A">
                            <w:pPr>
                              <w:spacing w:before="9"/>
                              <w:rPr>
                                <w:sz w:val="15"/>
                              </w:rPr>
                            </w:pPr>
                          </w:p>
                          <w:p w14:paraId="4668B5BE" w14:textId="77777777" w:rsidR="0099680A" w:rsidRDefault="0099680A">
                            <w:pPr>
                              <w:spacing w:line="146" w:lineRule="exact"/>
                              <w:ind w:left="17" w:right="27"/>
                              <w:jc w:val="center"/>
                              <w:rPr>
                                <w:sz w:val="14"/>
                              </w:rPr>
                            </w:pPr>
                            <w:r>
                              <w:rPr>
                                <w:color w:val="202020"/>
                                <w:sz w:val="14"/>
                              </w:rPr>
                              <w:t>- val_loss:</w:t>
                            </w:r>
                          </w:p>
                        </w:tc>
                        <w:tc>
                          <w:tcPr>
                            <w:tcW w:w="127" w:type="dxa"/>
                            <w:tcBorders>
                              <w:right w:val="single" w:sz="8" w:space="0" w:color="E7E7E7"/>
                            </w:tcBorders>
                          </w:tcPr>
                          <w:p w14:paraId="3A111A9B" w14:textId="77777777" w:rsidR="0099680A" w:rsidRDefault="0099680A">
                            <w:pPr>
                              <w:spacing w:before="9"/>
                              <w:rPr>
                                <w:sz w:val="15"/>
                              </w:rPr>
                            </w:pPr>
                          </w:p>
                          <w:p w14:paraId="3D368B51" w14:textId="77777777" w:rsidR="0099680A" w:rsidRDefault="0099680A">
                            <w:pPr>
                              <w:spacing w:line="146" w:lineRule="exact"/>
                              <w:ind w:right="-15"/>
                              <w:jc w:val="right"/>
                              <w:rPr>
                                <w:sz w:val="14"/>
                              </w:rPr>
                            </w:pPr>
                            <w:r>
                              <w:rPr>
                                <w:color w:val="202020"/>
                                <w:sz w:val="14"/>
                              </w:rPr>
                              <w:t>1</w:t>
                            </w:r>
                          </w:p>
                        </w:tc>
                      </w:tr>
                      <w:tr w:rsidR="0099680A" w14:paraId="1ECC9F55" w14:textId="77777777">
                        <w:trPr>
                          <w:trHeight w:val="174"/>
                        </w:trPr>
                        <w:tc>
                          <w:tcPr>
                            <w:tcW w:w="3453" w:type="dxa"/>
                          </w:tcPr>
                          <w:p w14:paraId="3402792B" w14:textId="77777777" w:rsidR="0099680A" w:rsidRDefault="0099680A">
                            <w:pPr>
                              <w:spacing w:before="4" w:line="151" w:lineRule="exact"/>
                              <w:ind w:left="49"/>
                              <w:rPr>
                                <w:sz w:val="14"/>
                              </w:rPr>
                            </w:pPr>
                            <w:r>
                              <w:rPr>
                                <w:color w:val="202020"/>
                                <w:sz w:val="14"/>
                              </w:rPr>
                              <w:t>Epoch 29/50</w:t>
                            </w:r>
                          </w:p>
                        </w:tc>
                        <w:tc>
                          <w:tcPr>
                            <w:tcW w:w="505" w:type="dxa"/>
                          </w:tcPr>
                          <w:p w14:paraId="5DEF287B" w14:textId="77777777" w:rsidR="0099680A" w:rsidRDefault="0099680A">
                            <w:pPr>
                              <w:rPr>
                                <w:rFonts w:ascii="Times New Roman"/>
                                <w:sz w:val="10"/>
                              </w:rPr>
                            </w:pPr>
                          </w:p>
                        </w:tc>
                        <w:tc>
                          <w:tcPr>
                            <w:tcW w:w="925" w:type="dxa"/>
                          </w:tcPr>
                          <w:p w14:paraId="3AF0E9ED" w14:textId="77777777" w:rsidR="0099680A" w:rsidRDefault="0099680A">
                            <w:pPr>
                              <w:rPr>
                                <w:rFonts w:ascii="Times New Roman"/>
                                <w:sz w:val="10"/>
                              </w:rPr>
                            </w:pPr>
                          </w:p>
                        </w:tc>
                        <w:tc>
                          <w:tcPr>
                            <w:tcW w:w="673" w:type="dxa"/>
                          </w:tcPr>
                          <w:p w14:paraId="474AEA83" w14:textId="77777777" w:rsidR="0099680A" w:rsidRDefault="0099680A">
                            <w:pPr>
                              <w:rPr>
                                <w:rFonts w:ascii="Times New Roman"/>
                                <w:sz w:val="10"/>
                              </w:rPr>
                            </w:pPr>
                          </w:p>
                        </w:tc>
                        <w:tc>
                          <w:tcPr>
                            <w:tcW w:w="589" w:type="dxa"/>
                          </w:tcPr>
                          <w:p w14:paraId="20136D06" w14:textId="77777777" w:rsidR="0099680A" w:rsidRDefault="0099680A">
                            <w:pPr>
                              <w:rPr>
                                <w:rFonts w:ascii="Times New Roman"/>
                                <w:sz w:val="10"/>
                              </w:rPr>
                            </w:pPr>
                          </w:p>
                        </w:tc>
                        <w:tc>
                          <w:tcPr>
                            <w:tcW w:w="2017" w:type="dxa"/>
                          </w:tcPr>
                          <w:p w14:paraId="244A32F5" w14:textId="77777777" w:rsidR="0099680A" w:rsidRDefault="0099680A">
                            <w:pPr>
                              <w:rPr>
                                <w:rFonts w:ascii="Times New Roman"/>
                                <w:sz w:val="10"/>
                              </w:rPr>
                            </w:pPr>
                          </w:p>
                        </w:tc>
                        <w:tc>
                          <w:tcPr>
                            <w:tcW w:w="589" w:type="dxa"/>
                          </w:tcPr>
                          <w:p w14:paraId="4D91A82F" w14:textId="77777777" w:rsidR="0099680A" w:rsidRDefault="0099680A">
                            <w:pPr>
                              <w:rPr>
                                <w:rFonts w:ascii="Times New Roman"/>
                                <w:sz w:val="10"/>
                              </w:rPr>
                            </w:pPr>
                          </w:p>
                        </w:tc>
                        <w:tc>
                          <w:tcPr>
                            <w:tcW w:w="1009" w:type="dxa"/>
                          </w:tcPr>
                          <w:p w14:paraId="67EE0257" w14:textId="77777777" w:rsidR="0099680A" w:rsidRDefault="0099680A">
                            <w:pPr>
                              <w:rPr>
                                <w:rFonts w:ascii="Times New Roman"/>
                                <w:sz w:val="10"/>
                              </w:rPr>
                            </w:pPr>
                          </w:p>
                        </w:tc>
                        <w:tc>
                          <w:tcPr>
                            <w:tcW w:w="127" w:type="dxa"/>
                            <w:tcBorders>
                              <w:right w:val="single" w:sz="8" w:space="0" w:color="E7E7E7"/>
                            </w:tcBorders>
                          </w:tcPr>
                          <w:p w14:paraId="30DCB9B2" w14:textId="77777777" w:rsidR="0099680A" w:rsidRDefault="0099680A">
                            <w:pPr>
                              <w:rPr>
                                <w:rFonts w:ascii="Times New Roman"/>
                                <w:sz w:val="10"/>
                              </w:rPr>
                            </w:pPr>
                          </w:p>
                        </w:tc>
                      </w:tr>
                      <w:tr w:rsidR="0099680A" w14:paraId="4CC4EB70" w14:textId="77777777">
                        <w:trPr>
                          <w:trHeight w:val="174"/>
                        </w:trPr>
                        <w:tc>
                          <w:tcPr>
                            <w:tcW w:w="3453" w:type="dxa"/>
                          </w:tcPr>
                          <w:p w14:paraId="2B09462A" w14:textId="77777777" w:rsidR="0099680A" w:rsidRDefault="0099680A">
                            <w:pPr>
                              <w:spacing w:before="9" w:line="146" w:lineRule="exact"/>
                              <w:ind w:left="49"/>
                              <w:rPr>
                                <w:sz w:val="14"/>
                              </w:rPr>
                            </w:pPr>
                            <w:r>
                              <w:rPr>
                                <w:color w:val="202020"/>
                                <w:sz w:val="14"/>
                              </w:rPr>
                              <w:t>497/497 [==============================]</w:t>
                            </w:r>
                          </w:p>
                        </w:tc>
                        <w:tc>
                          <w:tcPr>
                            <w:tcW w:w="505" w:type="dxa"/>
                          </w:tcPr>
                          <w:p w14:paraId="1DD57B46" w14:textId="77777777" w:rsidR="0099680A" w:rsidRDefault="0099680A">
                            <w:pPr>
                              <w:spacing w:before="9" w:line="146" w:lineRule="exact"/>
                              <w:ind w:left="21" w:right="22"/>
                              <w:jc w:val="center"/>
                              <w:rPr>
                                <w:sz w:val="14"/>
                              </w:rPr>
                            </w:pPr>
                            <w:r>
                              <w:rPr>
                                <w:color w:val="202020"/>
                                <w:sz w:val="14"/>
                              </w:rPr>
                              <w:t>- 87s</w:t>
                            </w:r>
                          </w:p>
                        </w:tc>
                        <w:tc>
                          <w:tcPr>
                            <w:tcW w:w="925" w:type="dxa"/>
                          </w:tcPr>
                          <w:p w14:paraId="21E6E0E2" w14:textId="77777777" w:rsidR="0099680A" w:rsidRDefault="0099680A">
                            <w:pPr>
                              <w:spacing w:before="9" w:line="146" w:lineRule="exact"/>
                              <w:ind w:left="21" w:right="22"/>
                              <w:jc w:val="center"/>
                              <w:rPr>
                                <w:sz w:val="14"/>
                              </w:rPr>
                            </w:pPr>
                            <w:r>
                              <w:rPr>
                                <w:color w:val="202020"/>
                                <w:sz w:val="14"/>
                              </w:rPr>
                              <w:t>174ms/step</w:t>
                            </w:r>
                          </w:p>
                        </w:tc>
                        <w:tc>
                          <w:tcPr>
                            <w:tcW w:w="673" w:type="dxa"/>
                          </w:tcPr>
                          <w:p w14:paraId="314DF746" w14:textId="77777777" w:rsidR="0099680A" w:rsidRDefault="0099680A">
                            <w:pPr>
                              <w:spacing w:before="9" w:line="146" w:lineRule="exact"/>
                              <w:ind w:left="20" w:right="23"/>
                              <w:jc w:val="center"/>
                              <w:rPr>
                                <w:sz w:val="14"/>
                              </w:rPr>
                            </w:pPr>
                            <w:r>
                              <w:rPr>
                                <w:color w:val="202020"/>
                                <w:sz w:val="14"/>
                              </w:rPr>
                              <w:t>- loss:</w:t>
                            </w:r>
                          </w:p>
                        </w:tc>
                        <w:tc>
                          <w:tcPr>
                            <w:tcW w:w="589" w:type="dxa"/>
                          </w:tcPr>
                          <w:p w14:paraId="1714029D" w14:textId="77777777" w:rsidR="0099680A" w:rsidRDefault="0099680A">
                            <w:pPr>
                              <w:spacing w:before="9" w:line="146" w:lineRule="exact"/>
                              <w:ind w:left="38"/>
                              <w:rPr>
                                <w:sz w:val="14"/>
                              </w:rPr>
                            </w:pPr>
                            <w:r>
                              <w:rPr>
                                <w:color w:val="202020"/>
                                <w:sz w:val="14"/>
                              </w:rPr>
                              <w:t>1.6570</w:t>
                            </w:r>
                          </w:p>
                        </w:tc>
                        <w:tc>
                          <w:tcPr>
                            <w:tcW w:w="2017" w:type="dxa"/>
                          </w:tcPr>
                          <w:p w14:paraId="75B4EDC4" w14:textId="77777777" w:rsidR="0099680A" w:rsidRDefault="0099680A">
                            <w:pPr>
                              <w:spacing w:before="9" w:line="146" w:lineRule="exact"/>
                              <w:ind w:right="44"/>
                              <w:jc w:val="right"/>
                              <w:rPr>
                                <w:sz w:val="14"/>
                              </w:rPr>
                            </w:pPr>
                            <w:r>
                              <w:rPr>
                                <w:color w:val="202020"/>
                                <w:sz w:val="14"/>
                              </w:rPr>
                              <w:t>- categorical_accuracy:</w:t>
                            </w:r>
                          </w:p>
                        </w:tc>
                        <w:tc>
                          <w:tcPr>
                            <w:tcW w:w="589" w:type="dxa"/>
                          </w:tcPr>
                          <w:p w14:paraId="391262E7" w14:textId="77777777" w:rsidR="0099680A" w:rsidRDefault="0099680A">
                            <w:pPr>
                              <w:spacing w:before="9" w:line="146" w:lineRule="exact"/>
                              <w:ind w:left="18" w:right="26"/>
                              <w:jc w:val="center"/>
                              <w:rPr>
                                <w:sz w:val="14"/>
                              </w:rPr>
                            </w:pPr>
                            <w:r>
                              <w:rPr>
                                <w:color w:val="202020"/>
                                <w:sz w:val="14"/>
                              </w:rPr>
                              <w:t>0.3060</w:t>
                            </w:r>
                          </w:p>
                        </w:tc>
                        <w:tc>
                          <w:tcPr>
                            <w:tcW w:w="1009" w:type="dxa"/>
                          </w:tcPr>
                          <w:p w14:paraId="11690493" w14:textId="77777777" w:rsidR="0099680A" w:rsidRDefault="0099680A">
                            <w:pPr>
                              <w:spacing w:before="9" w:line="146" w:lineRule="exact"/>
                              <w:ind w:left="17" w:right="27"/>
                              <w:jc w:val="center"/>
                              <w:rPr>
                                <w:sz w:val="14"/>
                              </w:rPr>
                            </w:pPr>
                            <w:r>
                              <w:rPr>
                                <w:color w:val="202020"/>
                                <w:sz w:val="14"/>
                              </w:rPr>
                              <w:t>- val_loss:</w:t>
                            </w:r>
                          </w:p>
                        </w:tc>
                        <w:tc>
                          <w:tcPr>
                            <w:tcW w:w="127" w:type="dxa"/>
                            <w:tcBorders>
                              <w:right w:val="single" w:sz="8" w:space="0" w:color="E7E7E7"/>
                            </w:tcBorders>
                          </w:tcPr>
                          <w:p w14:paraId="04E127EA" w14:textId="77777777" w:rsidR="0099680A" w:rsidRDefault="0099680A">
                            <w:pPr>
                              <w:spacing w:before="9" w:line="146" w:lineRule="exact"/>
                              <w:ind w:right="-15"/>
                              <w:jc w:val="right"/>
                              <w:rPr>
                                <w:sz w:val="14"/>
                              </w:rPr>
                            </w:pPr>
                            <w:r>
                              <w:rPr>
                                <w:color w:val="202020"/>
                                <w:sz w:val="14"/>
                              </w:rPr>
                              <w:t>1</w:t>
                            </w:r>
                          </w:p>
                        </w:tc>
                      </w:tr>
                      <w:tr w:rsidR="0099680A" w14:paraId="0D7F553F" w14:textId="77777777">
                        <w:trPr>
                          <w:trHeight w:val="344"/>
                        </w:trPr>
                        <w:tc>
                          <w:tcPr>
                            <w:tcW w:w="3453" w:type="dxa"/>
                          </w:tcPr>
                          <w:p w14:paraId="398900B4" w14:textId="77777777" w:rsidR="0099680A" w:rsidRDefault="0099680A">
                            <w:pPr>
                              <w:spacing w:before="4"/>
                              <w:ind w:left="49"/>
                              <w:rPr>
                                <w:sz w:val="14"/>
                              </w:rPr>
                            </w:pPr>
                            <w:r>
                              <w:rPr>
                                <w:color w:val="202020"/>
                                <w:sz w:val="14"/>
                              </w:rPr>
                              <w:t>Epoch 30/50</w:t>
                            </w:r>
                          </w:p>
                          <w:p w14:paraId="57ECCB23" w14:textId="77777777" w:rsidR="0099680A" w:rsidRDefault="0099680A">
                            <w:pPr>
                              <w:spacing w:before="11" w:line="151" w:lineRule="exact"/>
                              <w:ind w:left="49"/>
                              <w:rPr>
                                <w:sz w:val="14"/>
                              </w:rPr>
                            </w:pPr>
                            <w:r>
                              <w:rPr>
                                <w:color w:val="202020"/>
                                <w:sz w:val="14"/>
                              </w:rPr>
                              <w:t>497/497 [==============================]</w:t>
                            </w:r>
                          </w:p>
                        </w:tc>
                        <w:tc>
                          <w:tcPr>
                            <w:tcW w:w="505" w:type="dxa"/>
                          </w:tcPr>
                          <w:p w14:paraId="3239DE13" w14:textId="77777777" w:rsidR="0099680A" w:rsidRDefault="0099680A">
                            <w:pPr>
                              <w:spacing w:before="4"/>
                              <w:rPr>
                                <w:sz w:val="15"/>
                              </w:rPr>
                            </w:pPr>
                          </w:p>
                          <w:p w14:paraId="71094901" w14:textId="77777777" w:rsidR="0099680A" w:rsidRDefault="0099680A">
                            <w:pPr>
                              <w:spacing w:line="151" w:lineRule="exact"/>
                              <w:ind w:left="21" w:right="22"/>
                              <w:jc w:val="center"/>
                              <w:rPr>
                                <w:sz w:val="14"/>
                              </w:rPr>
                            </w:pPr>
                            <w:r>
                              <w:rPr>
                                <w:color w:val="202020"/>
                                <w:sz w:val="14"/>
                              </w:rPr>
                              <w:t>- 87s</w:t>
                            </w:r>
                          </w:p>
                        </w:tc>
                        <w:tc>
                          <w:tcPr>
                            <w:tcW w:w="925" w:type="dxa"/>
                          </w:tcPr>
                          <w:p w14:paraId="0C429DDB" w14:textId="77777777" w:rsidR="0099680A" w:rsidRDefault="0099680A">
                            <w:pPr>
                              <w:spacing w:before="4"/>
                              <w:rPr>
                                <w:sz w:val="15"/>
                              </w:rPr>
                            </w:pPr>
                          </w:p>
                          <w:p w14:paraId="72AEA303" w14:textId="77777777" w:rsidR="0099680A" w:rsidRDefault="0099680A">
                            <w:pPr>
                              <w:spacing w:line="151" w:lineRule="exact"/>
                              <w:ind w:left="21" w:right="22"/>
                              <w:jc w:val="center"/>
                              <w:rPr>
                                <w:sz w:val="14"/>
                              </w:rPr>
                            </w:pPr>
                            <w:r>
                              <w:rPr>
                                <w:color w:val="202020"/>
                                <w:sz w:val="14"/>
                              </w:rPr>
                              <w:t>175ms/step</w:t>
                            </w:r>
                          </w:p>
                        </w:tc>
                        <w:tc>
                          <w:tcPr>
                            <w:tcW w:w="673" w:type="dxa"/>
                          </w:tcPr>
                          <w:p w14:paraId="30B09CBB" w14:textId="77777777" w:rsidR="0099680A" w:rsidRDefault="0099680A">
                            <w:pPr>
                              <w:spacing w:before="4"/>
                              <w:rPr>
                                <w:sz w:val="15"/>
                              </w:rPr>
                            </w:pPr>
                          </w:p>
                          <w:p w14:paraId="0279887B" w14:textId="77777777" w:rsidR="0099680A" w:rsidRDefault="0099680A">
                            <w:pPr>
                              <w:spacing w:line="151" w:lineRule="exact"/>
                              <w:ind w:left="20" w:right="23"/>
                              <w:jc w:val="center"/>
                              <w:rPr>
                                <w:sz w:val="14"/>
                              </w:rPr>
                            </w:pPr>
                            <w:r>
                              <w:rPr>
                                <w:color w:val="202020"/>
                                <w:sz w:val="14"/>
                              </w:rPr>
                              <w:t>- loss:</w:t>
                            </w:r>
                          </w:p>
                        </w:tc>
                        <w:tc>
                          <w:tcPr>
                            <w:tcW w:w="589" w:type="dxa"/>
                          </w:tcPr>
                          <w:p w14:paraId="0B75824C" w14:textId="77777777" w:rsidR="0099680A" w:rsidRDefault="0099680A">
                            <w:pPr>
                              <w:spacing w:before="4"/>
                              <w:rPr>
                                <w:sz w:val="15"/>
                              </w:rPr>
                            </w:pPr>
                          </w:p>
                          <w:p w14:paraId="36144626" w14:textId="77777777" w:rsidR="0099680A" w:rsidRDefault="0099680A">
                            <w:pPr>
                              <w:spacing w:line="151" w:lineRule="exact"/>
                              <w:ind w:left="38"/>
                              <w:rPr>
                                <w:sz w:val="14"/>
                              </w:rPr>
                            </w:pPr>
                            <w:r>
                              <w:rPr>
                                <w:color w:val="202020"/>
                                <w:sz w:val="14"/>
                              </w:rPr>
                              <w:t>1.6453</w:t>
                            </w:r>
                          </w:p>
                        </w:tc>
                        <w:tc>
                          <w:tcPr>
                            <w:tcW w:w="2017" w:type="dxa"/>
                          </w:tcPr>
                          <w:p w14:paraId="42D3F48A" w14:textId="77777777" w:rsidR="0099680A" w:rsidRDefault="0099680A">
                            <w:pPr>
                              <w:spacing w:before="4"/>
                              <w:rPr>
                                <w:sz w:val="15"/>
                              </w:rPr>
                            </w:pPr>
                          </w:p>
                          <w:p w14:paraId="58592D65" w14:textId="77777777" w:rsidR="0099680A" w:rsidRDefault="0099680A">
                            <w:pPr>
                              <w:spacing w:line="151" w:lineRule="exact"/>
                              <w:ind w:right="44"/>
                              <w:jc w:val="right"/>
                              <w:rPr>
                                <w:sz w:val="14"/>
                              </w:rPr>
                            </w:pPr>
                            <w:r>
                              <w:rPr>
                                <w:color w:val="202020"/>
                                <w:sz w:val="14"/>
                              </w:rPr>
                              <w:t>- categorical_accuracy:</w:t>
                            </w:r>
                          </w:p>
                        </w:tc>
                        <w:tc>
                          <w:tcPr>
                            <w:tcW w:w="589" w:type="dxa"/>
                          </w:tcPr>
                          <w:p w14:paraId="702F5EAB" w14:textId="77777777" w:rsidR="0099680A" w:rsidRDefault="0099680A">
                            <w:pPr>
                              <w:spacing w:before="4"/>
                              <w:rPr>
                                <w:sz w:val="15"/>
                              </w:rPr>
                            </w:pPr>
                          </w:p>
                          <w:p w14:paraId="644FC44C" w14:textId="77777777" w:rsidR="0099680A" w:rsidRDefault="0099680A">
                            <w:pPr>
                              <w:spacing w:line="151" w:lineRule="exact"/>
                              <w:ind w:left="18" w:right="26"/>
                              <w:jc w:val="center"/>
                              <w:rPr>
                                <w:sz w:val="14"/>
                              </w:rPr>
                            </w:pPr>
                            <w:r>
                              <w:rPr>
                                <w:color w:val="202020"/>
                                <w:sz w:val="14"/>
                              </w:rPr>
                              <w:t>0.3125</w:t>
                            </w:r>
                          </w:p>
                        </w:tc>
                        <w:tc>
                          <w:tcPr>
                            <w:tcW w:w="1009" w:type="dxa"/>
                          </w:tcPr>
                          <w:p w14:paraId="632A9350" w14:textId="77777777" w:rsidR="0099680A" w:rsidRDefault="0099680A">
                            <w:pPr>
                              <w:spacing w:before="4"/>
                              <w:rPr>
                                <w:sz w:val="15"/>
                              </w:rPr>
                            </w:pPr>
                          </w:p>
                          <w:p w14:paraId="73625FFE"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20097DC0" w14:textId="77777777" w:rsidR="0099680A" w:rsidRDefault="0099680A">
                            <w:pPr>
                              <w:spacing w:before="4"/>
                              <w:rPr>
                                <w:sz w:val="15"/>
                              </w:rPr>
                            </w:pPr>
                          </w:p>
                          <w:p w14:paraId="2729E693" w14:textId="77777777" w:rsidR="0099680A" w:rsidRDefault="0099680A">
                            <w:pPr>
                              <w:spacing w:line="151" w:lineRule="exact"/>
                              <w:ind w:right="-15"/>
                              <w:jc w:val="right"/>
                              <w:rPr>
                                <w:sz w:val="14"/>
                              </w:rPr>
                            </w:pPr>
                            <w:r>
                              <w:rPr>
                                <w:color w:val="202020"/>
                                <w:sz w:val="14"/>
                              </w:rPr>
                              <w:t>1</w:t>
                            </w:r>
                          </w:p>
                        </w:tc>
                      </w:tr>
                      <w:tr w:rsidR="0099680A" w14:paraId="4953F5CD" w14:textId="77777777">
                        <w:trPr>
                          <w:trHeight w:val="349"/>
                        </w:trPr>
                        <w:tc>
                          <w:tcPr>
                            <w:tcW w:w="3453" w:type="dxa"/>
                          </w:tcPr>
                          <w:p w14:paraId="68F5FC12" w14:textId="77777777" w:rsidR="0099680A" w:rsidRDefault="0099680A">
                            <w:pPr>
                              <w:spacing w:before="9"/>
                              <w:ind w:left="49"/>
                              <w:rPr>
                                <w:sz w:val="14"/>
                              </w:rPr>
                            </w:pPr>
                            <w:r>
                              <w:rPr>
                                <w:color w:val="202020"/>
                                <w:sz w:val="14"/>
                              </w:rPr>
                              <w:t>Epoch 31/50</w:t>
                            </w:r>
                          </w:p>
                          <w:p w14:paraId="3FD4227E" w14:textId="77777777" w:rsidR="0099680A" w:rsidRDefault="0099680A">
                            <w:pPr>
                              <w:spacing w:before="11" w:line="151" w:lineRule="exact"/>
                              <w:ind w:left="49"/>
                              <w:rPr>
                                <w:sz w:val="14"/>
                              </w:rPr>
                            </w:pPr>
                            <w:r>
                              <w:rPr>
                                <w:color w:val="202020"/>
                                <w:sz w:val="14"/>
                              </w:rPr>
                              <w:t>497/497 [==============================]</w:t>
                            </w:r>
                          </w:p>
                        </w:tc>
                        <w:tc>
                          <w:tcPr>
                            <w:tcW w:w="505" w:type="dxa"/>
                          </w:tcPr>
                          <w:p w14:paraId="483C2173" w14:textId="77777777" w:rsidR="0099680A" w:rsidRDefault="0099680A">
                            <w:pPr>
                              <w:spacing w:before="9"/>
                              <w:rPr>
                                <w:sz w:val="15"/>
                              </w:rPr>
                            </w:pPr>
                          </w:p>
                          <w:p w14:paraId="45DC2546" w14:textId="77777777" w:rsidR="0099680A" w:rsidRDefault="0099680A">
                            <w:pPr>
                              <w:spacing w:line="151" w:lineRule="exact"/>
                              <w:ind w:left="21" w:right="22"/>
                              <w:jc w:val="center"/>
                              <w:rPr>
                                <w:sz w:val="14"/>
                              </w:rPr>
                            </w:pPr>
                            <w:r>
                              <w:rPr>
                                <w:color w:val="202020"/>
                                <w:sz w:val="14"/>
                              </w:rPr>
                              <w:t>- 87s</w:t>
                            </w:r>
                          </w:p>
                        </w:tc>
                        <w:tc>
                          <w:tcPr>
                            <w:tcW w:w="925" w:type="dxa"/>
                          </w:tcPr>
                          <w:p w14:paraId="298EC8DF" w14:textId="77777777" w:rsidR="0099680A" w:rsidRDefault="0099680A">
                            <w:pPr>
                              <w:spacing w:before="9"/>
                              <w:rPr>
                                <w:sz w:val="15"/>
                              </w:rPr>
                            </w:pPr>
                          </w:p>
                          <w:p w14:paraId="65BCCFB4" w14:textId="77777777" w:rsidR="0099680A" w:rsidRDefault="0099680A">
                            <w:pPr>
                              <w:spacing w:line="151" w:lineRule="exact"/>
                              <w:ind w:left="21" w:right="22"/>
                              <w:jc w:val="center"/>
                              <w:rPr>
                                <w:sz w:val="14"/>
                              </w:rPr>
                            </w:pPr>
                            <w:r>
                              <w:rPr>
                                <w:color w:val="202020"/>
                                <w:sz w:val="14"/>
                              </w:rPr>
                              <w:t>174ms/step</w:t>
                            </w:r>
                          </w:p>
                        </w:tc>
                        <w:tc>
                          <w:tcPr>
                            <w:tcW w:w="673" w:type="dxa"/>
                          </w:tcPr>
                          <w:p w14:paraId="17790B2D" w14:textId="77777777" w:rsidR="0099680A" w:rsidRDefault="0099680A">
                            <w:pPr>
                              <w:spacing w:before="9"/>
                              <w:rPr>
                                <w:sz w:val="15"/>
                              </w:rPr>
                            </w:pPr>
                          </w:p>
                          <w:p w14:paraId="19AE8E93" w14:textId="77777777" w:rsidR="0099680A" w:rsidRDefault="0099680A">
                            <w:pPr>
                              <w:spacing w:line="151" w:lineRule="exact"/>
                              <w:ind w:left="20" w:right="23"/>
                              <w:jc w:val="center"/>
                              <w:rPr>
                                <w:sz w:val="14"/>
                              </w:rPr>
                            </w:pPr>
                            <w:r>
                              <w:rPr>
                                <w:color w:val="202020"/>
                                <w:sz w:val="14"/>
                              </w:rPr>
                              <w:t>- loss:</w:t>
                            </w:r>
                          </w:p>
                        </w:tc>
                        <w:tc>
                          <w:tcPr>
                            <w:tcW w:w="589" w:type="dxa"/>
                          </w:tcPr>
                          <w:p w14:paraId="58A04CFB" w14:textId="77777777" w:rsidR="0099680A" w:rsidRDefault="0099680A">
                            <w:pPr>
                              <w:spacing w:before="9"/>
                              <w:rPr>
                                <w:sz w:val="15"/>
                              </w:rPr>
                            </w:pPr>
                          </w:p>
                          <w:p w14:paraId="18B62023" w14:textId="77777777" w:rsidR="0099680A" w:rsidRDefault="0099680A">
                            <w:pPr>
                              <w:spacing w:line="151" w:lineRule="exact"/>
                              <w:ind w:left="38"/>
                              <w:rPr>
                                <w:sz w:val="14"/>
                              </w:rPr>
                            </w:pPr>
                            <w:r>
                              <w:rPr>
                                <w:color w:val="202020"/>
                                <w:sz w:val="14"/>
                              </w:rPr>
                              <w:t>1.6297</w:t>
                            </w:r>
                          </w:p>
                        </w:tc>
                        <w:tc>
                          <w:tcPr>
                            <w:tcW w:w="2017" w:type="dxa"/>
                          </w:tcPr>
                          <w:p w14:paraId="1DFBA839" w14:textId="77777777" w:rsidR="0099680A" w:rsidRDefault="0099680A">
                            <w:pPr>
                              <w:spacing w:before="9"/>
                              <w:rPr>
                                <w:sz w:val="15"/>
                              </w:rPr>
                            </w:pPr>
                          </w:p>
                          <w:p w14:paraId="5A714D73" w14:textId="77777777" w:rsidR="0099680A" w:rsidRDefault="0099680A">
                            <w:pPr>
                              <w:spacing w:line="151" w:lineRule="exact"/>
                              <w:ind w:right="44"/>
                              <w:jc w:val="right"/>
                              <w:rPr>
                                <w:sz w:val="14"/>
                              </w:rPr>
                            </w:pPr>
                            <w:r>
                              <w:rPr>
                                <w:color w:val="202020"/>
                                <w:sz w:val="14"/>
                              </w:rPr>
                              <w:t>- categorical_accuracy:</w:t>
                            </w:r>
                          </w:p>
                        </w:tc>
                        <w:tc>
                          <w:tcPr>
                            <w:tcW w:w="589" w:type="dxa"/>
                          </w:tcPr>
                          <w:p w14:paraId="47B51E34" w14:textId="77777777" w:rsidR="0099680A" w:rsidRDefault="0099680A">
                            <w:pPr>
                              <w:spacing w:before="9"/>
                              <w:rPr>
                                <w:sz w:val="15"/>
                              </w:rPr>
                            </w:pPr>
                          </w:p>
                          <w:p w14:paraId="0A547A2D" w14:textId="77777777" w:rsidR="0099680A" w:rsidRDefault="0099680A">
                            <w:pPr>
                              <w:spacing w:line="151" w:lineRule="exact"/>
                              <w:ind w:left="18" w:right="26"/>
                              <w:jc w:val="center"/>
                              <w:rPr>
                                <w:sz w:val="14"/>
                              </w:rPr>
                            </w:pPr>
                            <w:r>
                              <w:rPr>
                                <w:color w:val="202020"/>
                                <w:sz w:val="14"/>
                              </w:rPr>
                              <w:t>0.3189</w:t>
                            </w:r>
                          </w:p>
                        </w:tc>
                        <w:tc>
                          <w:tcPr>
                            <w:tcW w:w="1009" w:type="dxa"/>
                          </w:tcPr>
                          <w:p w14:paraId="65DFB62F" w14:textId="77777777" w:rsidR="0099680A" w:rsidRDefault="0099680A">
                            <w:pPr>
                              <w:spacing w:before="9"/>
                              <w:rPr>
                                <w:sz w:val="15"/>
                              </w:rPr>
                            </w:pPr>
                          </w:p>
                          <w:p w14:paraId="525D1EDC"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5975CC71" w14:textId="77777777" w:rsidR="0099680A" w:rsidRDefault="0099680A">
                            <w:pPr>
                              <w:spacing w:before="9"/>
                              <w:rPr>
                                <w:sz w:val="15"/>
                              </w:rPr>
                            </w:pPr>
                          </w:p>
                          <w:p w14:paraId="1730E1D2" w14:textId="77777777" w:rsidR="0099680A" w:rsidRDefault="0099680A">
                            <w:pPr>
                              <w:spacing w:line="151" w:lineRule="exact"/>
                              <w:ind w:right="-15"/>
                              <w:jc w:val="right"/>
                              <w:rPr>
                                <w:sz w:val="14"/>
                              </w:rPr>
                            </w:pPr>
                            <w:r>
                              <w:rPr>
                                <w:color w:val="202020"/>
                                <w:sz w:val="14"/>
                              </w:rPr>
                              <w:t>1</w:t>
                            </w:r>
                          </w:p>
                        </w:tc>
                      </w:tr>
                      <w:tr w:rsidR="0099680A" w14:paraId="6496F641" w14:textId="77777777">
                        <w:trPr>
                          <w:trHeight w:val="344"/>
                        </w:trPr>
                        <w:tc>
                          <w:tcPr>
                            <w:tcW w:w="3453" w:type="dxa"/>
                          </w:tcPr>
                          <w:p w14:paraId="3509A260" w14:textId="77777777" w:rsidR="0099680A" w:rsidRDefault="0099680A">
                            <w:pPr>
                              <w:spacing w:before="9"/>
                              <w:ind w:left="49"/>
                              <w:rPr>
                                <w:sz w:val="14"/>
                              </w:rPr>
                            </w:pPr>
                            <w:r>
                              <w:rPr>
                                <w:color w:val="202020"/>
                                <w:sz w:val="14"/>
                              </w:rPr>
                              <w:t>Epoch 32/50</w:t>
                            </w:r>
                          </w:p>
                          <w:p w14:paraId="4DA6FBBD" w14:textId="77777777" w:rsidR="0099680A" w:rsidRDefault="0099680A">
                            <w:pPr>
                              <w:spacing w:before="11" w:line="146" w:lineRule="exact"/>
                              <w:ind w:left="49"/>
                              <w:rPr>
                                <w:sz w:val="14"/>
                              </w:rPr>
                            </w:pPr>
                            <w:r>
                              <w:rPr>
                                <w:color w:val="202020"/>
                                <w:sz w:val="14"/>
                              </w:rPr>
                              <w:t>497/497 [==============================]</w:t>
                            </w:r>
                          </w:p>
                        </w:tc>
                        <w:tc>
                          <w:tcPr>
                            <w:tcW w:w="505" w:type="dxa"/>
                          </w:tcPr>
                          <w:p w14:paraId="1A146AB6" w14:textId="77777777" w:rsidR="0099680A" w:rsidRDefault="0099680A">
                            <w:pPr>
                              <w:spacing w:before="9"/>
                              <w:rPr>
                                <w:sz w:val="15"/>
                              </w:rPr>
                            </w:pPr>
                          </w:p>
                          <w:p w14:paraId="1C4E94EC" w14:textId="77777777" w:rsidR="0099680A" w:rsidRDefault="0099680A">
                            <w:pPr>
                              <w:spacing w:line="146" w:lineRule="exact"/>
                              <w:ind w:left="21" w:right="22"/>
                              <w:jc w:val="center"/>
                              <w:rPr>
                                <w:sz w:val="14"/>
                              </w:rPr>
                            </w:pPr>
                            <w:r>
                              <w:rPr>
                                <w:color w:val="202020"/>
                                <w:sz w:val="14"/>
                              </w:rPr>
                              <w:t>- 87s</w:t>
                            </w:r>
                          </w:p>
                        </w:tc>
                        <w:tc>
                          <w:tcPr>
                            <w:tcW w:w="925" w:type="dxa"/>
                          </w:tcPr>
                          <w:p w14:paraId="0DB3DC2F" w14:textId="77777777" w:rsidR="0099680A" w:rsidRDefault="0099680A">
                            <w:pPr>
                              <w:spacing w:before="9"/>
                              <w:rPr>
                                <w:sz w:val="15"/>
                              </w:rPr>
                            </w:pPr>
                          </w:p>
                          <w:p w14:paraId="48129E43" w14:textId="77777777" w:rsidR="0099680A" w:rsidRDefault="0099680A">
                            <w:pPr>
                              <w:spacing w:line="146" w:lineRule="exact"/>
                              <w:ind w:left="21" w:right="22"/>
                              <w:jc w:val="center"/>
                              <w:rPr>
                                <w:sz w:val="14"/>
                              </w:rPr>
                            </w:pPr>
                            <w:r>
                              <w:rPr>
                                <w:color w:val="202020"/>
                                <w:sz w:val="14"/>
                              </w:rPr>
                              <w:t>174ms/step</w:t>
                            </w:r>
                          </w:p>
                        </w:tc>
                        <w:tc>
                          <w:tcPr>
                            <w:tcW w:w="673" w:type="dxa"/>
                          </w:tcPr>
                          <w:p w14:paraId="0D4E4A1B" w14:textId="77777777" w:rsidR="0099680A" w:rsidRDefault="0099680A">
                            <w:pPr>
                              <w:spacing w:before="9"/>
                              <w:rPr>
                                <w:sz w:val="15"/>
                              </w:rPr>
                            </w:pPr>
                          </w:p>
                          <w:p w14:paraId="0F7DB884" w14:textId="77777777" w:rsidR="0099680A" w:rsidRDefault="0099680A">
                            <w:pPr>
                              <w:spacing w:line="146" w:lineRule="exact"/>
                              <w:ind w:left="20" w:right="23"/>
                              <w:jc w:val="center"/>
                              <w:rPr>
                                <w:sz w:val="14"/>
                              </w:rPr>
                            </w:pPr>
                            <w:r>
                              <w:rPr>
                                <w:color w:val="202020"/>
                                <w:sz w:val="14"/>
                              </w:rPr>
                              <w:t>- loss:</w:t>
                            </w:r>
                          </w:p>
                        </w:tc>
                        <w:tc>
                          <w:tcPr>
                            <w:tcW w:w="589" w:type="dxa"/>
                          </w:tcPr>
                          <w:p w14:paraId="651C5719" w14:textId="77777777" w:rsidR="0099680A" w:rsidRDefault="0099680A">
                            <w:pPr>
                              <w:spacing w:before="9"/>
                              <w:rPr>
                                <w:sz w:val="15"/>
                              </w:rPr>
                            </w:pPr>
                          </w:p>
                          <w:p w14:paraId="0B464E4D" w14:textId="77777777" w:rsidR="0099680A" w:rsidRDefault="0099680A">
                            <w:pPr>
                              <w:spacing w:line="146" w:lineRule="exact"/>
                              <w:ind w:left="38"/>
                              <w:rPr>
                                <w:sz w:val="14"/>
                              </w:rPr>
                            </w:pPr>
                            <w:r>
                              <w:rPr>
                                <w:color w:val="202020"/>
                                <w:sz w:val="14"/>
                              </w:rPr>
                              <w:t>1.6126</w:t>
                            </w:r>
                          </w:p>
                        </w:tc>
                        <w:tc>
                          <w:tcPr>
                            <w:tcW w:w="2017" w:type="dxa"/>
                          </w:tcPr>
                          <w:p w14:paraId="233688E3" w14:textId="77777777" w:rsidR="0099680A" w:rsidRDefault="0099680A">
                            <w:pPr>
                              <w:spacing w:before="9"/>
                              <w:rPr>
                                <w:sz w:val="15"/>
                              </w:rPr>
                            </w:pPr>
                          </w:p>
                          <w:p w14:paraId="7E2E26AE" w14:textId="77777777" w:rsidR="0099680A" w:rsidRDefault="0099680A">
                            <w:pPr>
                              <w:spacing w:line="146" w:lineRule="exact"/>
                              <w:ind w:right="44"/>
                              <w:jc w:val="right"/>
                              <w:rPr>
                                <w:sz w:val="14"/>
                              </w:rPr>
                            </w:pPr>
                            <w:r>
                              <w:rPr>
                                <w:color w:val="202020"/>
                                <w:sz w:val="14"/>
                              </w:rPr>
                              <w:t>- categorical_accuracy:</w:t>
                            </w:r>
                          </w:p>
                        </w:tc>
                        <w:tc>
                          <w:tcPr>
                            <w:tcW w:w="589" w:type="dxa"/>
                          </w:tcPr>
                          <w:p w14:paraId="4B8EE695" w14:textId="77777777" w:rsidR="0099680A" w:rsidRDefault="0099680A">
                            <w:pPr>
                              <w:spacing w:before="9"/>
                              <w:rPr>
                                <w:sz w:val="15"/>
                              </w:rPr>
                            </w:pPr>
                          </w:p>
                          <w:p w14:paraId="4430C842" w14:textId="77777777" w:rsidR="0099680A" w:rsidRDefault="0099680A">
                            <w:pPr>
                              <w:spacing w:line="146" w:lineRule="exact"/>
                              <w:ind w:left="18" w:right="26"/>
                              <w:jc w:val="center"/>
                              <w:rPr>
                                <w:sz w:val="14"/>
                              </w:rPr>
                            </w:pPr>
                            <w:r>
                              <w:rPr>
                                <w:color w:val="202020"/>
                                <w:sz w:val="14"/>
                              </w:rPr>
                              <w:t>0.3282</w:t>
                            </w:r>
                          </w:p>
                        </w:tc>
                        <w:tc>
                          <w:tcPr>
                            <w:tcW w:w="1009" w:type="dxa"/>
                          </w:tcPr>
                          <w:p w14:paraId="1E7F558F" w14:textId="77777777" w:rsidR="0099680A" w:rsidRDefault="0099680A">
                            <w:pPr>
                              <w:spacing w:before="9"/>
                              <w:rPr>
                                <w:sz w:val="15"/>
                              </w:rPr>
                            </w:pPr>
                          </w:p>
                          <w:p w14:paraId="160210AA" w14:textId="77777777" w:rsidR="0099680A" w:rsidRDefault="0099680A">
                            <w:pPr>
                              <w:spacing w:line="146" w:lineRule="exact"/>
                              <w:ind w:left="17" w:right="27"/>
                              <w:jc w:val="center"/>
                              <w:rPr>
                                <w:sz w:val="14"/>
                              </w:rPr>
                            </w:pPr>
                            <w:r>
                              <w:rPr>
                                <w:color w:val="202020"/>
                                <w:sz w:val="14"/>
                              </w:rPr>
                              <w:t>- val_loss:</w:t>
                            </w:r>
                          </w:p>
                        </w:tc>
                        <w:tc>
                          <w:tcPr>
                            <w:tcW w:w="127" w:type="dxa"/>
                            <w:tcBorders>
                              <w:right w:val="single" w:sz="8" w:space="0" w:color="E7E7E7"/>
                            </w:tcBorders>
                          </w:tcPr>
                          <w:p w14:paraId="684608B2" w14:textId="77777777" w:rsidR="0099680A" w:rsidRDefault="0099680A">
                            <w:pPr>
                              <w:spacing w:before="9"/>
                              <w:rPr>
                                <w:sz w:val="15"/>
                              </w:rPr>
                            </w:pPr>
                          </w:p>
                          <w:p w14:paraId="61C884AE" w14:textId="77777777" w:rsidR="0099680A" w:rsidRDefault="0099680A">
                            <w:pPr>
                              <w:spacing w:line="146" w:lineRule="exact"/>
                              <w:ind w:right="-15"/>
                              <w:jc w:val="right"/>
                              <w:rPr>
                                <w:sz w:val="14"/>
                              </w:rPr>
                            </w:pPr>
                            <w:r>
                              <w:rPr>
                                <w:color w:val="202020"/>
                                <w:sz w:val="14"/>
                              </w:rPr>
                              <w:t>1</w:t>
                            </w:r>
                          </w:p>
                        </w:tc>
                      </w:tr>
                      <w:tr w:rsidR="0099680A" w14:paraId="15B3449D" w14:textId="77777777">
                        <w:trPr>
                          <w:trHeight w:val="174"/>
                        </w:trPr>
                        <w:tc>
                          <w:tcPr>
                            <w:tcW w:w="3453" w:type="dxa"/>
                          </w:tcPr>
                          <w:p w14:paraId="0E71FCCC" w14:textId="77777777" w:rsidR="0099680A" w:rsidRDefault="0099680A">
                            <w:pPr>
                              <w:spacing w:before="4" w:line="151" w:lineRule="exact"/>
                              <w:ind w:left="49"/>
                              <w:rPr>
                                <w:sz w:val="14"/>
                              </w:rPr>
                            </w:pPr>
                            <w:r>
                              <w:rPr>
                                <w:color w:val="202020"/>
                                <w:sz w:val="14"/>
                              </w:rPr>
                              <w:t>Epoch 33/50</w:t>
                            </w:r>
                          </w:p>
                        </w:tc>
                        <w:tc>
                          <w:tcPr>
                            <w:tcW w:w="505" w:type="dxa"/>
                          </w:tcPr>
                          <w:p w14:paraId="45FBE823" w14:textId="77777777" w:rsidR="0099680A" w:rsidRDefault="0099680A">
                            <w:pPr>
                              <w:rPr>
                                <w:rFonts w:ascii="Times New Roman"/>
                                <w:sz w:val="10"/>
                              </w:rPr>
                            </w:pPr>
                          </w:p>
                        </w:tc>
                        <w:tc>
                          <w:tcPr>
                            <w:tcW w:w="925" w:type="dxa"/>
                          </w:tcPr>
                          <w:p w14:paraId="6C05723C" w14:textId="77777777" w:rsidR="0099680A" w:rsidRDefault="0099680A">
                            <w:pPr>
                              <w:rPr>
                                <w:rFonts w:ascii="Times New Roman"/>
                                <w:sz w:val="10"/>
                              </w:rPr>
                            </w:pPr>
                          </w:p>
                        </w:tc>
                        <w:tc>
                          <w:tcPr>
                            <w:tcW w:w="673" w:type="dxa"/>
                          </w:tcPr>
                          <w:p w14:paraId="27FC5ABD" w14:textId="77777777" w:rsidR="0099680A" w:rsidRDefault="0099680A">
                            <w:pPr>
                              <w:rPr>
                                <w:rFonts w:ascii="Times New Roman"/>
                                <w:sz w:val="10"/>
                              </w:rPr>
                            </w:pPr>
                          </w:p>
                        </w:tc>
                        <w:tc>
                          <w:tcPr>
                            <w:tcW w:w="589" w:type="dxa"/>
                          </w:tcPr>
                          <w:p w14:paraId="1731D0B7" w14:textId="77777777" w:rsidR="0099680A" w:rsidRDefault="0099680A">
                            <w:pPr>
                              <w:rPr>
                                <w:rFonts w:ascii="Times New Roman"/>
                                <w:sz w:val="10"/>
                              </w:rPr>
                            </w:pPr>
                          </w:p>
                        </w:tc>
                        <w:tc>
                          <w:tcPr>
                            <w:tcW w:w="2017" w:type="dxa"/>
                          </w:tcPr>
                          <w:p w14:paraId="6D20BDF7" w14:textId="77777777" w:rsidR="0099680A" w:rsidRDefault="0099680A">
                            <w:pPr>
                              <w:rPr>
                                <w:rFonts w:ascii="Times New Roman"/>
                                <w:sz w:val="10"/>
                              </w:rPr>
                            </w:pPr>
                          </w:p>
                        </w:tc>
                        <w:tc>
                          <w:tcPr>
                            <w:tcW w:w="589" w:type="dxa"/>
                          </w:tcPr>
                          <w:p w14:paraId="1C24A37F" w14:textId="77777777" w:rsidR="0099680A" w:rsidRDefault="0099680A">
                            <w:pPr>
                              <w:rPr>
                                <w:rFonts w:ascii="Times New Roman"/>
                                <w:sz w:val="10"/>
                              </w:rPr>
                            </w:pPr>
                          </w:p>
                        </w:tc>
                        <w:tc>
                          <w:tcPr>
                            <w:tcW w:w="1009" w:type="dxa"/>
                          </w:tcPr>
                          <w:p w14:paraId="44A0EEDE" w14:textId="77777777" w:rsidR="0099680A" w:rsidRDefault="0099680A">
                            <w:pPr>
                              <w:rPr>
                                <w:rFonts w:ascii="Times New Roman"/>
                                <w:sz w:val="10"/>
                              </w:rPr>
                            </w:pPr>
                          </w:p>
                        </w:tc>
                        <w:tc>
                          <w:tcPr>
                            <w:tcW w:w="127" w:type="dxa"/>
                            <w:tcBorders>
                              <w:right w:val="single" w:sz="8" w:space="0" w:color="E7E7E7"/>
                            </w:tcBorders>
                          </w:tcPr>
                          <w:p w14:paraId="6CF8892C" w14:textId="77777777" w:rsidR="0099680A" w:rsidRDefault="0099680A">
                            <w:pPr>
                              <w:rPr>
                                <w:rFonts w:ascii="Times New Roman"/>
                                <w:sz w:val="10"/>
                              </w:rPr>
                            </w:pPr>
                          </w:p>
                        </w:tc>
                      </w:tr>
                      <w:tr w:rsidR="0099680A" w14:paraId="119BE658" w14:textId="77777777">
                        <w:trPr>
                          <w:trHeight w:val="174"/>
                        </w:trPr>
                        <w:tc>
                          <w:tcPr>
                            <w:tcW w:w="3453" w:type="dxa"/>
                          </w:tcPr>
                          <w:p w14:paraId="195BF69B" w14:textId="77777777" w:rsidR="0099680A" w:rsidRDefault="0099680A">
                            <w:pPr>
                              <w:spacing w:before="9" w:line="146" w:lineRule="exact"/>
                              <w:ind w:left="49"/>
                              <w:rPr>
                                <w:sz w:val="14"/>
                              </w:rPr>
                            </w:pPr>
                            <w:r>
                              <w:rPr>
                                <w:color w:val="202020"/>
                                <w:sz w:val="14"/>
                              </w:rPr>
                              <w:t>497/497 [==============================]</w:t>
                            </w:r>
                          </w:p>
                        </w:tc>
                        <w:tc>
                          <w:tcPr>
                            <w:tcW w:w="505" w:type="dxa"/>
                          </w:tcPr>
                          <w:p w14:paraId="78105B4B" w14:textId="77777777" w:rsidR="0099680A" w:rsidRDefault="0099680A">
                            <w:pPr>
                              <w:spacing w:before="9" w:line="146" w:lineRule="exact"/>
                              <w:ind w:left="21" w:right="22"/>
                              <w:jc w:val="center"/>
                              <w:rPr>
                                <w:sz w:val="14"/>
                              </w:rPr>
                            </w:pPr>
                            <w:r>
                              <w:rPr>
                                <w:color w:val="202020"/>
                                <w:sz w:val="14"/>
                              </w:rPr>
                              <w:t>- 87s</w:t>
                            </w:r>
                          </w:p>
                        </w:tc>
                        <w:tc>
                          <w:tcPr>
                            <w:tcW w:w="925" w:type="dxa"/>
                          </w:tcPr>
                          <w:p w14:paraId="268B34EC" w14:textId="77777777" w:rsidR="0099680A" w:rsidRDefault="0099680A">
                            <w:pPr>
                              <w:spacing w:before="9" w:line="146" w:lineRule="exact"/>
                              <w:ind w:left="21" w:right="22"/>
                              <w:jc w:val="center"/>
                              <w:rPr>
                                <w:sz w:val="14"/>
                              </w:rPr>
                            </w:pPr>
                            <w:r>
                              <w:rPr>
                                <w:color w:val="202020"/>
                                <w:sz w:val="14"/>
                              </w:rPr>
                              <w:t>174ms/step</w:t>
                            </w:r>
                          </w:p>
                        </w:tc>
                        <w:tc>
                          <w:tcPr>
                            <w:tcW w:w="673" w:type="dxa"/>
                          </w:tcPr>
                          <w:p w14:paraId="457A1222" w14:textId="77777777" w:rsidR="0099680A" w:rsidRDefault="0099680A">
                            <w:pPr>
                              <w:spacing w:before="9" w:line="146" w:lineRule="exact"/>
                              <w:ind w:left="20" w:right="23"/>
                              <w:jc w:val="center"/>
                              <w:rPr>
                                <w:sz w:val="14"/>
                              </w:rPr>
                            </w:pPr>
                            <w:r>
                              <w:rPr>
                                <w:color w:val="202020"/>
                                <w:sz w:val="14"/>
                              </w:rPr>
                              <w:t>- loss:</w:t>
                            </w:r>
                          </w:p>
                        </w:tc>
                        <w:tc>
                          <w:tcPr>
                            <w:tcW w:w="589" w:type="dxa"/>
                          </w:tcPr>
                          <w:p w14:paraId="7716785E" w14:textId="77777777" w:rsidR="0099680A" w:rsidRDefault="0099680A">
                            <w:pPr>
                              <w:spacing w:before="9" w:line="146" w:lineRule="exact"/>
                              <w:ind w:left="38"/>
                              <w:rPr>
                                <w:sz w:val="14"/>
                              </w:rPr>
                            </w:pPr>
                            <w:r>
                              <w:rPr>
                                <w:color w:val="202020"/>
                                <w:sz w:val="14"/>
                              </w:rPr>
                              <w:t>1.5970</w:t>
                            </w:r>
                          </w:p>
                        </w:tc>
                        <w:tc>
                          <w:tcPr>
                            <w:tcW w:w="2017" w:type="dxa"/>
                          </w:tcPr>
                          <w:p w14:paraId="34149C12" w14:textId="77777777" w:rsidR="0099680A" w:rsidRDefault="0099680A">
                            <w:pPr>
                              <w:spacing w:before="9" w:line="146" w:lineRule="exact"/>
                              <w:ind w:right="44"/>
                              <w:jc w:val="right"/>
                              <w:rPr>
                                <w:sz w:val="14"/>
                              </w:rPr>
                            </w:pPr>
                            <w:r>
                              <w:rPr>
                                <w:color w:val="202020"/>
                                <w:sz w:val="14"/>
                              </w:rPr>
                              <w:t>- categorical_accuracy:</w:t>
                            </w:r>
                          </w:p>
                        </w:tc>
                        <w:tc>
                          <w:tcPr>
                            <w:tcW w:w="589" w:type="dxa"/>
                          </w:tcPr>
                          <w:p w14:paraId="15B42400" w14:textId="77777777" w:rsidR="0099680A" w:rsidRDefault="0099680A">
                            <w:pPr>
                              <w:spacing w:before="9" w:line="146" w:lineRule="exact"/>
                              <w:ind w:left="18" w:right="26"/>
                              <w:jc w:val="center"/>
                              <w:rPr>
                                <w:sz w:val="14"/>
                              </w:rPr>
                            </w:pPr>
                            <w:r>
                              <w:rPr>
                                <w:color w:val="202020"/>
                                <w:sz w:val="14"/>
                              </w:rPr>
                              <w:t>0.3355</w:t>
                            </w:r>
                          </w:p>
                        </w:tc>
                        <w:tc>
                          <w:tcPr>
                            <w:tcW w:w="1009" w:type="dxa"/>
                          </w:tcPr>
                          <w:p w14:paraId="3AD5D616" w14:textId="77777777" w:rsidR="0099680A" w:rsidRDefault="0099680A">
                            <w:pPr>
                              <w:spacing w:before="9" w:line="146" w:lineRule="exact"/>
                              <w:ind w:left="17" w:right="27"/>
                              <w:jc w:val="center"/>
                              <w:rPr>
                                <w:sz w:val="14"/>
                              </w:rPr>
                            </w:pPr>
                            <w:r>
                              <w:rPr>
                                <w:color w:val="202020"/>
                                <w:sz w:val="14"/>
                              </w:rPr>
                              <w:t>- val_loss:</w:t>
                            </w:r>
                          </w:p>
                        </w:tc>
                        <w:tc>
                          <w:tcPr>
                            <w:tcW w:w="127" w:type="dxa"/>
                            <w:tcBorders>
                              <w:right w:val="single" w:sz="8" w:space="0" w:color="E7E7E7"/>
                            </w:tcBorders>
                          </w:tcPr>
                          <w:p w14:paraId="3882EBC6" w14:textId="77777777" w:rsidR="0099680A" w:rsidRDefault="0099680A">
                            <w:pPr>
                              <w:spacing w:before="9" w:line="146" w:lineRule="exact"/>
                              <w:ind w:right="-15"/>
                              <w:jc w:val="right"/>
                              <w:rPr>
                                <w:sz w:val="14"/>
                              </w:rPr>
                            </w:pPr>
                            <w:r>
                              <w:rPr>
                                <w:color w:val="202020"/>
                                <w:sz w:val="14"/>
                              </w:rPr>
                              <w:t>1</w:t>
                            </w:r>
                          </w:p>
                        </w:tc>
                      </w:tr>
                      <w:tr w:rsidR="0099680A" w14:paraId="041D901E" w14:textId="77777777">
                        <w:trPr>
                          <w:trHeight w:val="344"/>
                        </w:trPr>
                        <w:tc>
                          <w:tcPr>
                            <w:tcW w:w="3453" w:type="dxa"/>
                          </w:tcPr>
                          <w:p w14:paraId="24E08886" w14:textId="77777777" w:rsidR="0099680A" w:rsidRDefault="0099680A">
                            <w:pPr>
                              <w:spacing w:before="4"/>
                              <w:ind w:left="49"/>
                              <w:rPr>
                                <w:sz w:val="14"/>
                              </w:rPr>
                            </w:pPr>
                            <w:r>
                              <w:rPr>
                                <w:color w:val="202020"/>
                                <w:sz w:val="14"/>
                              </w:rPr>
                              <w:t>Epoch 34/50</w:t>
                            </w:r>
                          </w:p>
                          <w:p w14:paraId="54E24C41" w14:textId="77777777" w:rsidR="0099680A" w:rsidRDefault="0099680A">
                            <w:pPr>
                              <w:spacing w:before="11" w:line="151" w:lineRule="exact"/>
                              <w:ind w:left="49"/>
                              <w:rPr>
                                <w:sz w:val="14"/>
                              </w:rPr>
                            </w:pPr>
                            <w:r>
                              <w:rPr>
                                <w:color w:val="202020"/>
                                <w:sz w:val="14"/>
                              </w:rPr>
                              <w:t>497/497 [==============================]</w:t>
                            </w:r>
                          </w:p>
                        </w:tc>
                        <w:tc>
                          <w:tcPr>
                            <w:tcW w:w="505" w:type="dxa"/>
                          </w:tcPr>
                          <w:p w14:paraId="08942FB6" w14:textId="77777777" w:rsidR="0099680A" w:rsidRDefault="0099680A">
                            <w:pPr>
                              <w:spacing w:before="4"/>
                              <w:rPr>
                                <w:sz w:val="15"/>
                              </w:rPr>
                            </w:pPr>
                          </w:p>
                          <w:p w14:paraId="37F70148" w14:textId="77777777" w:rsidR="0099680A" w:rsidRDefault="0099680A">
                            <w:pPr>
                              <w:spacing w:line="151" w:lineRule="exact"/>
                              <w:ind w:left="21" w:right="22"/>
                              <w:jc w:val="center"/>
                              <w:rPr>
                                <w:sz w:val="14"/>
                              </w:rPr>
                            </w:pPr>
                            <w:r>
                              <w:rPr>
                                <w:color w:val="202020"/>
                                <w:sz w:val="14"/>
                              </w:rPr>
                              <w:t>- 87s</w:t>
                            </w:r>
                          </w:p>
                        </w:tc>
                        <w:tc>
                          <w:tcPr>
                            <w:tcW w:w="925" w:type="dxa"/>
                          </w:tcPr>
                          <w:p w14:paraId="19F8E86C" w14:textId="77777777" w:rsidR="0099680A" w:rsidRDefault="0099680A">
                            <w:pPr>
                              <w:spacing w:before="4"/>
                              <w:rPr>
                                <w:sz w:val="15"/>
                              </w:rPr>
                            </w:pPr>
                          </w:p>
                          <w:p w14:paraId="7CF932B9" w14:textId="77777777" w:rsidR="0099680A" w:rsidRDefault="0099680A">
                            <w:pPr>
                              <w:spacing w:line="151" w:lineRule="exact"/>
                              <w:ind w:left="21" w:right="22"/>
                              <w:jc w:val="center"/>
                              <w:rPr>
                                <w:sz w:val="14"/>
                              </w:rPr>
                            </w:pPr>
                            <w:r>
                              <w:rPr>
                                <w:color w:val="202020"/>
                                <w:sz w:val="14"/>
                              </w:rPr>
                              <w:t>174ms/step</w:t>
                            </w:r>
                          </w:p>
                        </w:tc>
                        <w:tc>
                          <w:tcPr>
                            <w:tcW w:w="673" w:type="dxa"/>
                          </w:tcPr>
                          <w:p w14:paraId="7F1BEBF3" w14:textId="77777777" w:rsidR="0099680A" w:rsidRDefault="0099680A">
                            <w:pPr>
                              <w:spacing w:before="4"/>
                              <w:rPr>
                                <w:sz w:val="15"/>
                              </w:rPr>
                            </w:pPr>
                          </w:p>
                          <w:p w14:paraId="6D37B625" w14:textId="77777777" w:rsidR="0099680A" w:rsidRDefault="0099680A">
                            <w:pPr>
                              <w:spacing w:line="151" w:lineRule="exact"/>
                              <w:ind w:left="20" w:right="23"/>
                              <w:jc w:val="center"/>
                              <w:rPr>
                                <w:sz w:val="14"/>
                              </w:rPr>
                            </w:pPr>
                            <w:r>
                              <w:rPr>
                                <w:color w:val="202020"/>
                                <w:sz w:val="14"/>
                              </w:rPr>
                              <w:t>- loss:</w:t>
                            </w:r>
                          </w:p>
                        </w:tc>
                        <w:tc>
                          <w:tcPr>
                            <w:tcW w:w="589" w:type="dxa"/>
                          </w:tcPr>
                          <w:p w14:paraId="0D53A6CD" w14:textId="77777777" w:rsidR="0099680A" w:rsidRDefault="0099680A">
                            <w:pPr>
                              <w:spacing w:before="4"/>
                              <w:rPr>
                                <w:sz w:val="15"/>
                              </w:rPr>
                            </w:pPr>
                          </w:p>
                          <w:p w14:paraId="5D32B59A" w14:textId="77777777" w:rsidR="0099680A" w:rsidRDefault="0099680A">
                            <w:pPr>
                              <w:spacing w:line="151" w:lineRule="exact"/>
                              <w:ind w:left="38"/>
                              <w:rPr>
                                <w:sz w:val="14"/>
                              </w:rPr>
                            </w:pPr>
                            <w:r>
                              <w:rPr>
                                <w:color w:val="202020"/>
                                <w:sz w:val="14"/>
                              </w:rPr>
                              <w:t>1.5800</w:t>
                            </w:r>
                          </w:p>
                        </w:tc>
                        <w:tc>
                          <w:tcPr>
                            <w:tcW w:w="2017" w:type="dxa"/>
                          </w:tcPr>
                          <w:p w14:paraId="7D6DB872" w14:textId="77777777" w:rsidR="0099680A" w:rsidRDefault="0099680A">
                            <w:pPr>
                              <w:spacing w:before="4"/>
                              <w:rPr>
                                <w:sz w:val="15"/>
                              </w:rPr>
                            </w:pPr>
                          </w:p>
                          <w:p w14:paraId="7549F601" w14:textId="77777777" w:rsidR="0099680A" w:rsidRDefault="0099680A">
                            <w:pPr>
                              <w:spacing w:line="151" w:lineRule="exact"/>
                              <w:ind w:right="44"/>
                              <w:jc w:val="right"/>
                              <w:rPr>
                                <w:sz w:val="14"/>
                              </w:rPr>
                            </w:pPr>
                            <w:r>
                              <w:rPr>
                                <w:color w:val="202020"/>
                                <w:sz w:val="14"/>
                              </w:rPr>
                              <w:t>- categorical_accuracy:</w:t>
                            </w:r>
                          </w:p>
                        </w:tc>
                        <w:tc>
                          <w:tcPr>
                            <w:tcW w:w="589" w:type="dxa"/>
                          </w:tcPr>
                          <w:p w14:paraId="316F89A9" w14:textId="77777777" w:rsidR="0099680A" w:rsidRDefault="0099680A">
                            <w:pPr>
                              <w:spacing w:before="4"/>
                              <w:rPr>
                                <w:sz w:val="15"/>
                              </w:rPr>
                            </w:pPr>
                          </w:p>
                          <w:p w14:paraId="1F00F7A1" w14:textId="77777777" w:rsidR="0099680A" w:rsidRDefault="0099680A">
                            <w:pPr>
                              <w:spacing w:line="151" w:lineRule="exact"/>
                              <w:ind w:left="18" w:right="26"/>
                              <w:jc w:val="center"/>
                              <w:rPr>
                                <w:sz w:val="14"/>
                              </w:rPr>
                            </w:pPr>
                            <w:r>
                              <w:rPr>
                                <w:color w:val="202020"/>
                                <w:sz w:val="14"/>
                              </w:rPr>
                              <w:t>0.3413</w:t>
                            </w:r>
                          </w:p>
                        </w:tc>
                        <w:tc>
                          <w:tcPr>
                            <w:tcW w:w="1009" w:type="dxa"/>
                          </w:tcPr>
                          <w:p w14:paraId="0328B029" w14:textId="77777777" w:rsidR="0099680A" w:rsidRDefault="0099680A">
                            <w:pPr>
                              <w:spacing w:before="4"/>
                              <w:rPr>
                                <w:sz w:val="15"/>
                              </w:rPr>
                            </w:pPr>
                          </w:p>
                          <w:p w14:paraId="4AFAD21C"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135B6560" w14:textId="77777777" w:rsidR="0099680A" w:rsidRDefault="0099680A">
                            <w:pPr>
                              <w:spacing w:before="4"/>
                              <w:rPr>
                                <w:sz w:val="15"/>
                              </w:rPr>
                            </w:pPr>
                          </w:p>
                          <w:p w14:paraId="344CDF41" w14:textId="77777777" w:rsidR="0099680A" w:rsidRDefault="0099680A">
                            <w:pPr>
                              <w:spacing w:line="151" w:lineRule="exact"/>
                              <w:ind w:right="-15"/>
                              <w:jc w:val="right"/>
                              <w:rPr>
                                <w:sz w:val="14"/>
                              </w:rPr>
                            </w:pPr>
                            <w:r>
                              <w:rPr>
                                <w:color w:val="202020"/>
                                <w:sz w:val="14"/>
                              </w:rPr>
                              <w:t>1</w:t>
                            </w:r>
                          </w:p>
                        </w:tc>
                      </w:tr>
                      <w:tr w:rsidR="0099680A" w14:paraId="619C3E9A" w14:textId="77777777">
                        <w:trPr>
                          <w:trHeight w:val="344"/>
                        </w:trPr>
                        <w:tc>
                          <w:tcPr>
                            <w:tcW w:w="3453" w:type="dxa"/>
                          </w:tcPr>
                          <w:p w14:paraId="7D2E77A8" w14:textId="77777777" w:rsidR="0099680A" w:rsidRDefault="0099680A">
                            <w:pPr>
                              <w:spacing w:before="9"/>
                              <w:ind w:left="49"/>
                              <w:rPr>
                                <w:sz w:val="14"/>
                              </w:rPr>
                            </w:pPr>
                            <w:r>
                              <w:rPr>
                                <w:color w:val="202020"/>
                                <w:sz w:val="14"/>
                              </w:rPr>
                              <w:t>Epoch 35/50</w:t>
                            </w:r>
                          </w:p>
                          <w:p w14:paraId="7AB1610A" w14:textId="77777777" w:rsidR="0099680A" w:rsidRDefault="0099680A">
                            <w:pPr>
                              <w:spacing w:before="11" w:line="146" w:lineRule="exact"/>
                              <w:ind w:left="49"/>
                              <w:rPr>
                                <w:sz w:val="14"/>
                              </w:rPr>
                            </w:pPr>
                            <w:r>
                              <w:rPr>
                                <w:color w:val="202020"/>
                                <w:sz w:val="14"/>
                              </w:rPr>
                              <w:t>497/497 [==============================]</w:t>
                            </w:r>
                          </w:p>
                        </w:tc>
                        <w:tc>
                          <w:tcPr>
                            <w:tcW w:w="505" w:type="dxa"/>
                          </w:tcPr>
                          <w:p w14:paraId="01E4A3F7" w14:textId="77777777" w:rsidR="0099680A" w:rsidRDefault="0099680A">
                            <w:pPr>
                              <w:spacing w:before="9"/>
                              <w:rPr>
                                <w:sz w:val="15"/>
                              </w:rPr>
                            </w:pPr>
                          </w:p>
                          <w:p w14:paraId="3B72DA6D" w14:textId="77777777" w:rsidR="0099680A" w:rsidRDefault="0099680A">
                            <w:pPr>
                              <w:spacing w:line="146" w:lineRule="exact"/>
                              <w:ind w:left="21" w:right="22"/>
                              <w:jc w:val="center"/>
                              <w:rPr>
                                <w:sz w:val="14"/>
                              </w:rPr>
                            </w:pPr>
                            <w:r>
                              <w:rPr>
                                <w:color w:val="202020"/>
                                <w:sz w:val="14"/>
                              </w:rPr>
                              <w:t>- 87s</w:t>
                            </w:r>
                          </w:p>
                        </w:tc>
                        <w:tc>
                          <w:tcPr>
                            <w:tcW w:w="925" w:type="dxa"/>
                          </w:tcPr>
                          <w:p w14:paraId="40325B12" w14:textId="77777777" w:rsidR="0099680A" w:rsidRDefault="0099680A">
                            <w:pPr>
                              <w:spacing w:before="9"/>
                              <w:rPr>
                                <w:sz w:val="15"/>
                              </w:rPr>
                            </w:pPr>
                          </w:p>
                          <w:p w14:paraId="66DC995A" w14:textId="77777777" w:rsidR="0099680A" w:rsidRDefault="0099680A">
                            <w:pPr>
                              <w:spacing w:line="146" w:lineRule="exact"/>
                              <w:ind w:left="21" w:right="22"/>
                              <w:jc w:val="center"/>
                              <w:rPr>
                                <w:sz w:val="14"/>
                              </w:rPr>
                            </w:pPr>
                            <w:r>
                              <w:rPr>
                                <w:color w:val="202020"/>
                                <w:sz w:val="14"/>
                              </w:rPr>
                              <w:t>174ms/step</w:t>
                            </w:r>
                          </w:p>
                        </w:tc>
                        <w:tc>
                          <w:tcPr>
                            <w:tcW w:w="673" w:type="dxa"/>
                          </w:tcPr>
                          <w:p w14:paraId="37F40D67" w14:textId="77777777" w:rsidR="0099680A" w:rsidRDefault="0099680A">
                            <w:pPr>
                              <w:spacing w:before="9"/>
                              <w:rPr>
                                <w:sz w:val="15"/>
                              </w:rPr>
                            </w:pPr>
                          </w:p>
                          <w:p w14:paraId="28B2FDFD" w14:textId="77777777" w:rsidR="0099680A" w:rsidRDefault="0099680A">
                            <w:pPr>
                              <w:spacing w:line="146" w:lineRule="exact"/>
                              <w:ind w:left="20" w:right="23"/>
                              <w:jc w:val="center"/>
                              <w:rPr>
                                <w:sz w:val="14"/>
                              </w:rPr>
                            </w:pPr>
                            <w:r>
                              <w:rPr>
                                <w:color w:val="202020"/>
                                <w:sz w:val="14"/>
                              </w:rPr>
                              <w:t>- loss:</w:t>
                            </w:r>
                          </w:p>
                        </w:tc>
                        <w:tc>
                          <w:tcPr>
                            <w:tcW w:w="589" w:type="dxa"/>
                          </w:tcPr>
                          <w:p w14:paraId="75C69704" w14:textId="77777777" w:rsidR="0099680A" w:rsidRDefault="0099680A">
                            <w:pPr>
                              <w:spacing w:before="9"/>
                              <w:rPr>
                                <w:sz w:val="15"/>
                              </w:rPr>
                            </w:pPr>
                          </w:p>
                          <w:p w14:paraId="5E9C78ED" w14:textId="77777777" w:rsidR="0099680A" w:rsidRDefault="0099680A">
                            <w:pPr>
                              <w:spacing w:line="146" w:lineRule="exact"/>
                              <w:ind w:left="38"/>
                              <w:rPr>
                                <w:sz w:val="14"/>
                              </w:rPr>
                            </w:pPr>
                            <w:r>
                              <w:rPr>
                                <w:color w:val="202020"/>
                                <w:sz w:val="14"/>
                              </w:rPr>
                              <w:t>1.5620</w:t>
                            </w:r>
                          </w:p>
                        </w:tc>
                        <w:tc>
                          <w:tcPr>
                            <w:tcW w:w="2017" w:type="dxa"/>
                          </w:tcPr>
                          <w:p w14:paraId="33D7FB55" w14:textId="77777777" w:rsidR="0099680A" w:rsidRDefault="0099680A">
                            <w:pPr>
                              <w:spacing w:before="9"/>
                              <w:rPr>
                                <w:sz w:val="15"/>
                              </w:rPr>
                            </w:pPr>
                          </w:p>
                          <w:p w14:paraId="7FD1C08B" w14:textId="77777777" w:rsidR="0099680A" w:rsidRDefault="0099680A">
                            <w:pPr>
                              <w:spacing w:line="146" w:lineRule="exact"/>
                              <w:ind w:right="44"/>
                              <w:jc w:val="right"/>
                              <w:rPr>
                                <w:sz w:val="14"/>
                              </w:rPr>
                            </w:pPr>
                            <w:r>
                              <w:rPr>
                                <w:color w:val="202020"/>
                                <w:sz w:val="14"/>
                              </w:rPr>
                              <w:t>- categorical_accuracy:</w:t>
                            </w:r>
                          </w:p>
                        </w:tc>
                        <w:tc>
                          <w:tcPr>
                            <w:tcW w:w="589" w:type="dxa"/>
                          </w:tcPr>
                          <w:p w14:paraId="2CD49E71" w14:textId="77777777" w:rsidR="0099680A" w:rsidRDefault="0099680A">
                            <w:pPr>
                              <w:spacing w:before="9"/>
                              <w:rPr>
                                <w:sz w:val="15"/>
                              </w:rPr>
                            </w:pPr>
                          </w:p>
                          <w:p w14:paraId="73CF17F5" w14:textId="77777777" w:rsidR="0099680A" w:rsidRDefault="0099680A">
                            <w:pPr>
                              <w:spacing w:line="146" w:lineRule="exact"/>
                              <w:ind w:left="18" w:right="26"/>
                              <w:jc w:val="center"/>
                              <w:rPr>
                                <w:sz w:val="14"/>
                              </w:rPr>
                            </w:pPr>
                            <w:r>
                              <w:rPr>
                                <w:color w:val="202020"/>
                                <w:sz w:val="14"/>
                              </w:rPr>
                              <w:t>0.3455</w:t>
                            </w:r>
                          </w:p>
                        </w:tc>
                        <w:tc>
                          <w:tcPr>
                            <w:tcW w:w="1009" w:type="dxa"/>
                          </w:tcPr>
                          <w:p w14:paraId="6AD71A12" w14:textId="77777777" w:rsidR="0099680A" w:rsidRDefault="0099680A">
                            <w:pPr>
                              <w:spacing w:before="9"/>
                              <w:rPr>
                                <w:sz w:val="15"/>
                              </w:rPr>
                            </w:pPr>
                          </w:p>
                          <w:p w14:paraId="59101F58" w14:textId="77777777" w:rsidR="0099680A" w:rsidRDefault="0099680A">
                            <w:pPr>
                              <w:spacing w:line="146" w:lineRule="exact"/>
                              <w:ind w:left="17" w:right="27"/>
                              <w:jc w:val="center"/>
                              <w:rPr>
                                <w:sz w:val="14"/>
                              </w:rPr>
                            </w:pPr>
                            <w:r>
                              <w:rPr>
                                <w:color w:val="202020"/>
                                <w:sz w:val="14"/>
                              </w:rPr>
                              <w:t>- val_loss:</w:t>
                            </w:r>
                          </w:p>
                        </w:tc>
                        <w:tc>
                          <w:tcPr>
                            <w:tcW w:w="127" w:type="dxa"/>
                            <w:tcBorders>
                              <w:right w:val="single" w:sz="8" w:space="0" w:color="E7E7E7"/>
                            </w:tcBorders>
                          </w:tcPr>
                          <w:p w14:paraId="5A8F6815" w14:textId="77777777" w:rsidR="0099680A" w:rsidRDefault="0099680A">
                            <w:pPr>
                              <w:spacing w:before="9"/>
                              <w:rPr>
                                <w:sz w:val="15"/>
                              </w:rPr>
                            </w:pPr>
                          </w:p>
                          <w:p w14:paraId="4A98C3CC" w14:textId="77777777" w:rsidR="0099680A" w:rsidRDefault="0099680A">
                            <w:pPr>
                              <w:spacing w:line="146" w:lineRule="exact"/>
                              <w:ind w:right="-15"/>
                              <w:jc w:val="right"/>
                              <w:rPr>
                                <w:sz w:val="14"/>
                              </w:rPr>
                            </w:pPr>
                            <w:r>
                              <w:rPr>
                                <w:color w:val="202020"/>
                                <w:sz w:val="14"/>
                              </w:rPr>
                              <w:t>1</w:t>
                            </w:r>
                          </w:p>
                        </w:tc>
                      </w:tr>
                      <w:tr w:rsidR="0099680A" w14:paraId="4CF01F05" w14:textId="77777777">
                        <w:trPr>
                          <w:trHeight w:val="174"/>
                        </w:trPr>
                        <w:tc>
                          <w:tcPr>
                            <w:tcW w:w="3453" w:type="dxa"/>
                          </w:tcPr>
                          <w:p w14:paraId="421A7D73" w14:textId="77777777" w:rsidR="0099680A" w:rsidRDefault="0099680A">
                            <w:pPr>
                              <w:spacing w:before="4" w:line="151" w:lineRule="exact"/>
                              <w:ind w:left="49"/>
                              <w:rPr>
                                <w:sz w:val="14"/>
                              </w:rPr>
                            </w:pPr>
                            <w:r>
                              <w:rPr>
                                <w:color w:val="202020"/>
                                <w:sz w:val="14"/>
                              </w:rPr>
                              <w:t>Epoch 36/50</w:t>
                            </w:r>
                          </w:p>
                        </w:tc>
                        <w:tc>
                          <w:tcPr>
                            <w:tcW w:w="505" w:type="dxa"/>
                          </w:tcPr>
                          <w:p w14:paraId="0D4B8703" w14:textId="77777777" w:rsidR="0099680A" w:rsidRDefault="0099680A">
                            <w:pPr>
                              <w:rPr>
                                <w:rFonts w:ascii="Times New Roman"/>
                                <w:sz w:val="10"/>
                              </w:rPr>
                            </w:pPr>
                          </w:p>
                        </w:tc>
                        <w:tc>
                          <w:tcPr>
                            <w:tcW w:w="925" w:type="dxa"/>
                          </w:tcPr>
                          <w:p w14:paraId="25873696" w14:textId="77777777" w:rsidR="0099680A" w:rsidRDefault="0099680A">
                            <w:pPr>
                              <w:rPr>
                                <w:rFonts w:ascii="Times New Roman"/>
                                <w:sz w:val="10"/>
                              </w:rPr>
                            </w:pPr>
                          </w:p>
                        </w:tc>
                        <w:tc>
                          <w:tcPr>
                            <w:tcW w:w="673" w:type="dxa"/>
                          </w:tcPr>
                          <w:p w14:paraId="4F45F0AF" w14:textId="77777777" w:rsidR="0099680A" w:rsidRDefault="0099680A">
                            <w:pPr>
                              <w:rPr>
                                <w:rFonts w:ascii="Times New Roman"/>
                                <w:sz w:val="10"/>
                              </w:rPr>
                            </w:pPr>
                          </w:p>
                        </w:tc>
                        <w:tc>
                          <w:tcPr>
                            <w:tcW w:w="589" w:type="dxa"/>
                          </w:tcPr>
                          <w:p w14:paraId="492F3B65" w14:textId="77777777" w:rsidR="0099680A" w:rsidRDefault="0099680A">
                            <w:pPr>
                              <w:rPr>
                                <w:rFonts w:ascii="Times New Roman"/>
                                <w:sz w:val="10"/>
                              </w:rPr>
                            </w:pPr>
                          </w:p>
                        </w:tc>
                        <w:tc>
                          <w:tcPr>
                            <w:tcW w:w="2017" w:type="dxa"/>
                          </w:tcPr>
                          <w:p w14:paraId="34067905" w14:textId="77777777" w:rsidR="0099680A" w:rsidRDefault="0099680A">
                            <w:pPr>
                              <w:rPr>
                                <w:rFonts w:ascii="Times New Roman"/>
                                <w:sz w:val="10"/>
                              </w:rPr>
                            </w:pPr>
                          </w:p>
                        </w:tc>
                        <w:tc>
                          <w:tcPr>
                            <w:tcW w:w="589" w:type="dxa"/>
                          </w:tcPr>
                          <w:p w14:paraId="775D7ACC" w14:textId="77777777" w:rsidR="0099680A" w:rsidRDefault="0099680A">
                            <w:pPr>
                              <w:rPr>
                                <w:rFonts w:ascii="Times New Roman"/>
                                <w:sz w:val="10"/>
                              </w:rPr>
                            </w:pPr>
                          </w:p>
                        </w:tc>
                        <w:tc>
                          <w:tcPr>
                            <w:tcW w:w="1009" w:type="dxa"/>
                          </w:tcPr>
                          <w:p w14:paraId="583CD6F9" w14:textId="77777777" w:rsidR="0099680A" w:rsidRDefault="0099680A">
                            <w:pPr>
                              <w:rPr>
                                <w:rFonts w:ascii="Times New Roman"/>
                                <w:sz w:val="10"/>
                              </w:rPr>
                            </w:pPr>
                          </w:p>
                        </w:tc>
                        <w:tc>
                          <w:tcPr>
                            <w:tcW w:w="127" w:type="dxa"/>
                            <w:tcBorders>
                              <w:right w:val="single" w:sz="8" w:space="0" w:color="E7E7E7"/>
                            </w:tcBorders>
                          </w:tcPr>
                          <w:p w14:paraId="310FF9D5" w14:textId="77777777" w:rsidR="0099680A" w:rsidRDefault="0099680A">
                            <w:pPr>
                              <w:rPr>
                                <w:rFonts w:ascii="Times New Roman"/>
                                <w:sz w:val="10"/>
                              </w:rPr>
                            </w:pPr>
                          </w:p>
                        </w:tc>
                      </w:tr>
                      <w:tr w:rsidR="0099680A" w14:paraId="0BA7B726" w14:textId="77777777">
                        <w:trPr>
                          <w:trHeight w:val="349"/>
                        </w:trPr>
                        <w:tc>
                          <w:tcPr>
                            <w:tcW w:w="3453" w:type="dxa"/>
                          </w:tcPr>
                          <w:p w14:paraId="32E2D6F6" w14:textId="77777777" w:rsidR="0099680A" w:rsidRDefault="0099680A">
                            <w:pPr>
                              <w:spacing w:before="9"/>
                              <w:ind w:left="49"/>
                              <w:rPr>
                                <w:sz w:val="14"/>
                              </w:rPr>
                            </w:pPr>
                            <w:r>
                              <w:rPr>
                                <w:color w:val="202020"/>
                                <w:sz w:val="14"/>
                              </w:rPr>
                              <w:t>497/497 [==============================]</w:t>
                            </w:r>
                          </w:p>
                          <w:p w14:paraId="435D7488" w14:textId="77777777" w:rsidR="0099680A" w:rsidRDefault="0099680A">
                            <w:pPr>
                              <w:spacing w:before="11" w:line="151" w:lineRule="exact"/>
                              <w:ind w:left="49"/>
                              <w:rPr>
                                <w:sz w:val="14"/>
                              </w:rPr>
                            </w:pPr>
                            <w:r>
                              <w:rPr>
                                <w:color w:val="202020"/>
                                <w:sz w:val="14"/>
                              </w:rPr>
                              <w:t>Epoch 37/50</w:t>
                            </w:r>
                          </w:p>
                        </w:tc>
                        <w:tc>
                          <w:tcPr>
                            <w:tcW w:w="505" w:type="dxa"/>
                          </w:tcPr>
                          <w:p w14:paraId="734C6516" w14:textId="77777777" w:rsidR="0099680A" w:rsidRDefault="0099680A">
                            <w:pPr>
                              <w:spacing w:before="9"/>
                              <w:ind w:left="21" w:right="22"/>
                              <w:jc w:val="center"/>
                              <w:rPr>
                                <w:sz w:val="14"/>
                              </w:rPr>
                            </w:pPr>
                            <w:r>
                              <w:rPr>
                                <w:color w:val="202020"/>
                                <w:sz w:val="14"/>
                              </w:rPr>
                              <w:t>- 87s</w:t>
                            </w:r>
                          </w:p>
                        </w:tc>
                        <w:tc>
                          <w:tcPr>
                            <w:tcW w:w="925" w:type="dxa"/>
                          </w:tcPr>
                          <w:p w14:paraId="54CEFB78" w14:textId="77777777" w:rsidR="0099680A" w:rsidRDefault="0099680A">
                            <w:pPr>
                              <w:spacing w:before="9"/>
                              <w:ind w:left="21" w:right="22"/>
                              <w:jc w:val="center"/>
                              <w:rPr>
                                <w:sz w:val="14"/>
                              </w:rPr>
                            </w:pPr>
                            <w:r>
                              <w:rPr>
                                <w:color w:val="202020"/>
                                <w:sz w:val="14"/>
                              </w:rPr>
                              <w:t>174ms/step</w:t>
                            </w:r>
                          </w:p>
                        </w:tc>
                        <w:tc>
                          <w:tcPr>
                            <w:tcW w:w="673" w:type="dxa"/>
                          </w:tcPr>
                          <w:p w14:paraId="23921BD0" w14:textId="77777777" w:rsidR="0099680A" w:rsidRDefault="0099680A">
                            <w:pPr>
                              <w:spacing w:before="9"/>
                              <w:ind w:left="20" w:right="23"/>
                              <w:jc w:val="center"/>
                              <w:rPr>
                                <w:sz w:val="14"/>
                              </w:rPr>
                            </w:pPr>
                            <w:r>
                              <w:rPr>
                                <w:color w:val="202020"/>
                                <w:sz w:val="14"/>
                              </w:rPr>
                              <w:t>- loss:</w:t>
                            </w:r>
                          </w:p>
                        </w:tc>
                        <w:tc>
                          <w:tcPr>
                            <w:tcW w:w="589" w:type="dxa"/>
                          </w:tcPr>
                          <w:p w14:paraId="3741BFA6" w14:textId="77777777" w:rsidR="0099680A" w:rsidRDefault="0099680A">
                            <w:pPr>
                              <w:spacing w:before="9"/>
                              <w:ind w:left="38"/>
                              <w:rPr>
                                <w:sz w:val="14"/>
                              </w:rPr>
                            </w:pPr>
                            <w:r>
                              <w:rPr>
                                <w:color w:val="202020"/>
                                <w:sz w:val="14"/>
                              </w:rPr>
                              <w:t>1.5478</w:t>
                            </w:r>
                          </w:p>
                        </w:tc>
                        <w:tc>
                          <w:tcPr>
                            <w:tcW w:w="2017" w:type="dxa"/>
                          </w:tcPr>
                          <w:p w14:paraId="706208E9" w14:textId="77777777" w:rsidR="0099680A" w:rsidRDefault="0099680A">
                            <w:pPr>
                              <w:spacing w:before="9"/>
                              <w:ind w:right="44"/>
                              <w:jc w:val="right"/>
                              <w:rPr>
                                <w:sz w:val="14"/>
                              </w:rPr>
                            </w:pPr>
                            <w:r>
                              <w:rPr>
                                <w:color w:val="202020"/>
                                <w:sz w:val="14"/>
                              </w:rPr>
                              <w:t>- categorical_accuracy:</w:t>
                            </w:r>
                          </w:p>
                        </w:tc>
                        <w:tc>
                          <w:tcPr>
                            <w:tcW w:w="589" w:type="dxa"/>
                          </w:tcPr>
                          <w:p w14:paraId="7BFCC907" w14:textId="77777777" w:rsidR="0099680A" w:rsidRDefault="0099680A">
                            <w:pPr>
                              <w:spacing w:before="9"/>
                              <w:ind w:left="18" w:right="26"/>
                              <w:jc w:val="center"/>
                              <w:rPr>
                                <w:sz w:val="14"/>
                              </w:rPr>
                            </w:pPr>
                            <w:r>
                              <w:rPr>
                                <w:color w:val="202020"/>
                                <w:sz w:val="14"/>
                              </w:rPr>
                              <w:t>0.3540</w:t>
                            </w:r>
                          </w:p>
                        </w:tc>
                        <w:tc>
                          <w:tcPr>
                            <w:tcW w:w="1009" w:type="dxa"/>
                          </w:tcPr>
                          <w:p w14:paraId="2BB91172" w14:textId="77777777" w:rsidR="0099680A" w:rsidRDefault="0099680A">
                            <w:pPr>
                              <w:spacing w:before="9"/>
                              <w:ind w:left="17" w:right="27"/>
                              <w:jc w:val="center"/>
                              <w:rPr>
                                <w:sz w:val="14"/>
                              </w:rPr>
                            </w:pPr>
                            <w:r>
                              <w:rPr>
                                <w:color w:val="202020"/>
                                <w:sz w:val="14"/>
                              </w:rPr>
                              <w:t>- val_loss:</w:t>
                            </w:r>
                          </w:p>
                        </w:tc>
                        <w:tc>
                          <w:tcPr>
                            <w:tcW w:w="127" w:type="dxa"/>
                            <w:tcBorders>
                              <w:right w:val="single" w:sz="8" w:space="0" w:color="E7E7E7"/>
                            </w:tcBorders>
                          </w:tcPr>
                          <w:p w14:paraId="75DF1EA6" w14:textId="77777777" w:rsidR="0099680A" w:rsidRDefault="0099680A">
                            <w:pPr>
                              <w:spacing w:before="9"/>
                              <w:ind w:right="-15"/>
                              <w:jc w:val="right"/>
                              <w:rPr>
                                <w:sz w:val="14"/>
                              </w:rPr>
                            </w:pPr>
                            <w:r>
                              <w:rPr>
                                <w:color w:val="202020"/>
                                <w:sz w:val="14"/>
                              </w:rPr>
                              <w:t>1</w:t>
                            </w:r>
                          </w:p>
                        </w:tc>
                      </w:tr>
                      <w:tr w:rsidR="0099680A" w14:paraId="14AA85DB" w14:textId="77777777">
                        <w:trPr>
                          <w:trHeight w:val="174"/>
                        </w:trPr>
                        <w:tc>
                          <w:tcPr>
                            <w:tcW w:w="3453" w:type="dxa"/>
                          </w:tcPr>
                          <w:p w14:paraId="3C29F590" w14:textId="77777777" w:rsidR="0099680A" w:rsidRDefault="0099680A">
                            <w:pPr>
                              <w:spacing w:before="9" w:line="146" w:lineRule="exact"/>
                              <w:ind w:left="49"/>
                              <w:rPr>
                                <w:sz w:val="14"/>
                              </w:rPr>
                            </w:pPr>
                            <w:r>
                              <w:rPr>
                                <w:color w:val="202020"/>
                                <w:sz w:val="14"/>
                              </w:rPr>
                              <w:t>497/497 [==============================]</w:t>
                            </w:r>
                          </w:p>
                        </w:tc>
                        <w:tc>
                          <w:tcPr>
                            <w:tcW w:w="505" w:type="dxa"/>
                          </w:tcPr>
                          <w:p w14:paraId="30BE571A" w14:textId="77777777" w:rsidR="0099680A" w:rsidRDefault="0099680A">
                            <w:pPr>
                              <w:spacing w:before="9" w:line="146" w:lineRule="exact"/>
                              <w:ind w:left="21" w:right="22"/>
                              <w:jc w:val="center"/>
                              <w:rPr>
                                <w:sz w:val="14"/>
                              </w:rPr>
                            </w:pPr>
                            <w:r>
                              <w:rPr>
                                <w:color w:val="202020"/>
                                <w:sz w:val="14"/>
                              </w:rPr>
                              <w:t>- 87s</w:t>
                            </w:r>
                          </w:p>
                        </w:tc>
                        <w:tc>
                          <w:tcPr>
                            <w:tcW w:w="925" w:type="dxa"/>
                          </w:tcPr>
                          <w:p w14:paraId="1120465B" w14:textId="77777777" w:rsidR="0099680A" w:rsidRDefault="0099680A">
                            <w:pPr>
                              <w:spacing w:before="9" w:line="146" w:lineRule="exact"/>
                              <w:ind w:left="21" w:right="22"/>
                              <w:jc w:val="center"/>
                              <w:rPr>
                                <w:sz w:val="14"/>
                              </w:rPr>
                            </w:pPr>
                            <w:r>
                              <w:rPr>
                                <w:color w:val="202020"/>
                                <w:sz w:val="14"/>
                              </w:rPr>
                              <w:t>175ms/step</w:t>
                            </w:r>
                          </w:p>
                        </w:tc>
                        <w:tc>
                          <w:tcPr>
                            <w:tcW w:w="673" w:type="dxa"/>
                          </w:tcPr>
                          <w:p w14:paraId="1E37D698" w14:textId="77777777" w:rsidR="0099680A" w:rsidRDefault="0099680A">
                            <w:pPr>
                              <w:spacing w:before="9" w:line="146" w:lineRule="exact"/>
                              <w:ind w:left="20" w:right="23"/>
                              <w:jc w:val="center"/>
                              <w:rPr>
                                <w:sz w:val="14"/>
                              </w:rPr>
                            </w:pPr>
                            <w:r>
                              <w:rPr>
                                <w:color w:val="202020"/>
                                <w:sz w:val="14"/>
                              </w:rPr>
                              <w:t>- loss:</w:t>
                            </w:r>
                          </w:p>
                        </w:tc>
                        <w:tc>
                          <w:tcPr>
                            <w:tcW w:w="589" w:type="dxa"/>
                          </w:tcPr>
                          <w:p w14:paraId="5F304E46" w14:textId="77777777" w:rsidR="0099680A" w:rsidRDefault="0099680A">
                            <w:pPr>
                              <w:spacing w:before="9" w:line="146" w:lineRule="exact"/>
                              <w:ind w:left="38"/>
                              <w:rPr>
                                <w:sz w:val="14"/>
                              </w:rPr>
                            </w:pPr>
                            <w:r>
                              <w:rPr>
                                <w:color w:val="202020"/>
                                <w:sz w:val="14"/>
                              </w:rPr>
                              <w:t>1.5318</w:t>
                            </w:r>
                          </w:p>
                        </w:tc>
                        <w:tc>
                          <w:tcPr>
                            <w:tcW w:w="2017" w:type="dxa"/>
                          </w:tcPr>
                          <w:p w14:paraId="5B37B117" w14:textId="77777777" w:rsidR="0099680A" w:rsidRDefault="0099680A">
                            <w:pPr>
                              <w:spacing w:before="9" w:line="146" w:lineRule="exact"/>
                              <w:ind w:right="44"/>
                              <w:jc w:val="right"/>
                              <w:rPr>
                                <w:sz w:val="14"/>
                              </w:rPr>
                            </w:pPr>
                            <w:r>
                              <w:rPr>
                                <w:color w:val="202020"/>
                                <w:sz w:val="14"/>
                              </w:rPr>
                              <w:t>- categorical_accuracy:</w:t>
                            </w:r>
                          </w:p>
                        </w:tc>
                        <w:tc>
                          <w:tcPr>
                            <w:tcW w:w="589" w:type="dxa"/>
                          </w:tcPr>
                          <w:p w14:paraId="02919B26" w14:textId="77777777" w:rsidR="0099680A" w:rsidRDefault="0099680A">
                            <w:pPr>
                              <w:spacing w:before="9" w:line="146" w:lineRule="exact"/>
                              <w:ind w:left="18" w:right="26"/>
                              <w:jc w:val="center"/>
                              <w:rPr>
                                <w:sz w:val="14"/>
                              </w:rPr>
                            </w:pPr>
                            <w:r>
                              <w:rPr>
                                <w:color w:val="202020"/>
                                <w:sz w:val="14"/>
                              </w:rPr>
                              <w:t>0.3620</w:t>
                            </w:r>
                          </w:p>
                        </w:tc>
                        <w:tc>
                          <w:tcPr>
                            <w:tcW w:w="1009" w:type="dxa"/>
                          </w:tcPr>
                          <w:p w14:paraId="26F9A17A" w14:textId="77777777" w:rsidR="0099680A" w:rsidRDefault="0099680A">
                            <w:pPr>
                              <w:spacing w:before="9" w:line="146" w:lineRule="exact"/>
                              <w:ind w:left="17" w:right="27"/>
                              <w:jc w:val="center"/>
                              <w:rPr>
                                <w:sz w:val="14"/>
                              </w:rPr>
                            </w:pPr>
                            <w:r>
                              <w:rPr>
                                <w:color w:val="202020"/>
                                <w:sz w:val="14"/>
                              </w:rPr>
                              <w:t>- val_loss:</w:t>
                            </w:r>
                          </w:p>
                        </w:tc>
                        <w:tc>
                          <w:tcPr>
                            <w:tcW w:w="127" w:type="dxa"/>
                            <w:tcBorders>
                              <w:right w:val="single" w:sz="8" w:space="0" w:color="E7E7E7"/>
                            </w:tcBorders>
                          </w:tcPr>
                          <w:p w14:paraId="51B4804A" w14:textId="77777777" w:rsidR="0099680A" w:rsidRDefault="0099680A">
                            <w:pPr>
                              <w:spacing w:before="9" w:line="146" w:lineRule="exact"/>
                              <w:ind w:right="-15"/>
                              <w:jc w:val="right"/>
                              <w:rPr>
                                <w:sz w:val="14"/>
                              </w:rPr>
                            </w:pPr>
                            <w:r>
                              <w:rPr>
                                <w:color w:val="202020"/>
                                <w:sz w:val="14"/>
                              </w:rPr>
                              <w:t>1</w:t>
                            </w:r>
                          </w:p>
                        </w:tc>
                      </w:tr>
                      <w:tr w:rsidR="0099680A" w14:paraId="40F6F1D4" w14:textId="77777777">
                        <w:trPr>
                          <w:trHeight w:val="344"/>
                        </w:trPr>
                        <w:tc>
                          <w:tcPr>
                            <w:tcW w:w="3453" w:type="dxa"/>
                          </w:tcPr>
                          <w:p w14:paraId="6CDDD668" w14:textId="77777777" w:rsidR="0099680A" w:rsidRDefault="0099680A">
                            <w:pPr>
                              <w:spacing w:before="4"/>
                              <w:ind w:left="49"/>
                              <w:rPr>
                                <w:sz w:val="14"/>
                              </w:rPr>
                            </w:pPr>
                            <w:r>
                              <w:rPr>
                                <w:color w:val="202020"/>
                                <w:sz w:val="14"/>
                              </w:rPr>
                              <w:t>Epoch 38/50</w:t>
                            </w:r>
                          </w:p>
                          <w:p w14:paraId="1577484C" w14:textId="77777777" w:rsidR="0099680A" w:rsidRDefault="0099680A">
                            <w:pPr>
                              <w:spacing w:before="11" w:line="151" w:lineRule="exact"/>
                              <w:ind w:left="49"/>
                              <w:rPr>
                                <w:sz w:val="14"/>
                              </w:rPr>
                            </w:pPr>
                            <w:r>
                              <w:rPr>
                                <w:color w:val="202020"/>
                                <w:sz w:val="14"/>
                              </w:rPr>
                              <w:t>497/497 [==============================]</w:t>
                            </w:r>
                          </w:p>
                        </w:tc>
                        <w:tc>
                          <w:tcPr>
                            <w:tcW w:w="505" w:type="dxa"/>
                          </w:tcPr>
                          <w:p w14:paraId="1C1D5079" w14:textId="77777777" w:rsidR="0099680A" w:rsidRDefault="0099680A">
                            <w:pPr>
                              <w:spacing w:before="4"/>
                              <w:rPr>
                                <w:sz w:val="15"/>
                              </w:rPr>
                            </w:pPr>
                          </w:p>
                          <w:p w14:paraId="2BA4E2A9" w14:textId="77777777" w:rsidR="0099680A" w:rsidRDefault="0099680A">
                            <w:pPr>
                              <w:spacing w:line="151" w:lineRule="exact"/>
                              <w:ind w:left="21" w:right="22"/>
                              <w:jc w:val="center"/>
                              <w:rPr>
                                <w:sz w:val="14"/>
                              </w:rPr>
                            </w:pPr>
                            <w:r>
                              <w:rPr>
                                <w:color w:val="202020"/>
                                <w:sz w:val="14"/>
                              </w:rPr>
                              <w:t>- 87s</w:t>
                            </w:r>
                          </w:p>
                        </w:tc>
                        <w:tc>
                          <w:tcPr>
                            <w:tcW w:w="925" w:type="dxa"/>
                          </w:tcPr>
                          <w:p w14:paraId="6F9849C7" w14:textId="77777777" w:rsidR="0099680A" w:rsidRDefault="0099680A">
                            <w:pPr>
                              <w:spacing w:before="4"/>
                              <w:rPr>
                                <w:sz w:val="15"/>
                              </w:rPr>
                            </w:pPr>
                          </w:p>
                          <w:p w14:paraId="40535612" w14:textId="77777777" w:rsidR="0099680A" w:rsidRDefault="0099680A">
                            <w:pPr>
                              <w:spacing w:line="151" w:lineRule="exact"/>
                              <w:ind w:left="21" w:right="22"/>
                              <w:jc w:val="center"/>
                              <w:rPr>
                                <w:sz w:val="14"/>
                              </w:rPr>
                            </w:pPr>
                            <w:r>
                              <w:rPr>
                                <w:color w:val="202020"/>
                                <w:sz w:val="14"/>
                              </w:rPr>
                              <w:t>174ms/step</w:t>
                            </w:r>
                          </w:p>
                        </w:tc>
                        <w:tc>
                          <w:tcPr>
                            <w:tcW w:w="673" w:type="dxa"/>
                          </w:tcPr>
                          <w:p w14:paraId="5819D744" w14:textId="77777777" w:rsidR="0099680A" w:rsidRDefault="0099680A">
                            <w:pPr>
                              <w:spacing w:before="4"/>
                              <w:rPr>
                                <w:sz w:val="15"/>
                              </w:rPr>
                            </w:pPr>
                          </w:p>
                          <w:p w14:paraId="726426AA" w14:textId="77777777" w:rsidR="0099680A" w:rsidRDefault="0099680A">
                            <w:pPr>
                              <w:spacing w:line="151" w:lineRule="exact"/>
                              <w:ind w:left="20" w:right="23"/>
                              <w:jc w:val="center"/>
                              <w:rPr>
                                <w:sz w:val="14"/>
                              </w:rPr>
                            </w:pPr>
                            <w:r>
                              <w:rPr>
                                <w:color w:val="202020"/>
                                <w:sz w:val="14"/>
                              </w:rPr>
                              <w:t>- loss:</w:t>
                            </w:r>
                          </w:p>
                        </w:tc>
                        <w:tc>
                          <w:tcPr>
                            <w:tcW w:w="589" w:type="dxa"/>
                          </w:tcPr>
                          <w:p w14:paraId="072C353B" w14:textId="77777777" w:rsidR="0099680A" w:rsidRDefault="0099680A">
                            <w:pPr>
                              <w:spacing w:before="4"/>
                              <w:rPr>
                                <w:sz w:val="15"/>
                              </w:rPr>
                            </w:pPr>
                          </w:p>
                          <w:p w14:paraId="4602DA72" w14:textId="77777777" w:rsidR="0099680A" w:rsidRDefault="0099680A">
                            <w:pPr>
                              <w:spacing w:line="151" w:lineRule="exact"/>
                              <w:ind w:left="38"/>
                              <w:rPr>
                                <w:sz w:val="14"/>
                              </w:rPr>
                            </w:pPr>
                            <w:r>
                              <w:rPr>
                                <w:color w:val="202020"/>
                                <w:sz w:val="14"/>
                              </w:rPr>
                              <w:t>1.5168</w:t>
                            </w:r>
                          </w:p>
                        </w:tc>
                        <w:tc>
                          <w:tcPr>
                            <w:tcW w:w="2017" w:type="dxa"/>
                          </w:tcPr>
                          <w:p w14:paraId="76832239" w14:textId="77777777" w:rsidR="0099680A" w:rsidRDefault="0099680A">
                            <w:pPr>
                              <w:spacing w:before="4"/>
                              <w:rPr>
                                <w:sz w:val="15"/>
                              </w:rPr>
                            </w:pPr>
                          </w:p>
                          <w:p w14:paraId="1FC4EA9B" w14:textId="77777777" w:rsidR="0099680A" w:rsidRDefault="0099680A">
                            <w:pPr>
                              <w:spacing w:line="151" w:lineRule="exact"/>
                              <w:ind w:right="44"/>
                              <w:jc w:val="right"/>
                              <w:rPr>
                                <w:sz w:val="14"/>
                              </w:rPr>
                            </w:pPr>
                            <w:r>
                              <w:rPr>
                                <w:color w:val="202020"/>
                                <w:sz w:val="14"/>
                              </w:rPr>
                              <w:t>- categorical_accuracy:</w:t>
                            </w:r>
                          </w:p>
                        </w:tc>
                        <w:tc>
                          <w:tcPr>
                            <w:tcW w:w="589" w:type="dxa"/>
                          </w:tcPr>
                          <w:p w14:paraId="60690690" w14:textId="77777777" w:rsidR="0099680A" w:rsidRDefault="0099680A">
                            <w:pPr>
                              <w:spacing w:before="4"/>
                              <w:rPr>
                                <w:sz w:val="15"/>
                              </w:rPr>
                            </w:pPr>
                          </w:p>
                          <w:p w14:paraId="382D9C61" w14:textId="77777777" w:rsidR="0099680A" w:rsidRDefault="0099680A">
                            <w:pPr>
                              <w:spacing w:line="151" w:lineRule="exact"/>
                              <w:ind w:left="18" w:right="26"/>
                              <w:jc w:val="center"/>
                              <w:rPr>
                                <w:sz w:val="14"/>
                              </w:rPr>
                            </w:pPr>
                            <w:r>
                              <w:rPr>
                                <w:color w:val="202020"/>
                                <w:sz w:val="14"/>
                              </w:rPr>
                              <w:t>0.3715</w:t>
                            </w:r>
                          </w:p>
                        </w:tc>
                        <w:tc>
                          <w:tcPr>
                            <w:tcW w:w="1009" w:type="dxa"/>
                          </w:tcPr>
                          <w:p w14:paraId="48D4F574" w14:textId="77777777" w:rsidR="0099680A" w:rsidRDefault="0099680A">
                            <w:pPr>
                              <w:spacing w:before="4"/>
                              <w:rPr>
                                <w:sz w:val="15"/>
                              </w:rPr>
                            </w:pPr>
                          </w:p>
                          <w:p w14:paraId="2CD9302B"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2319B0F9" w14:textId="77777777" w:rsidR="0099680A" w:rsidRDefault="0099680A">
                            <w:pPr>
                              <w:spacing w:before="4"/>
                              <w:rPr>
                                <w:sz w:val="15"/>
                              </w:rPr>
                            </w:pPr>
                          </w:p>
                          <w:p w14:paraId="2BA701A5" w14:textId="77777777" w:rsidR="0099680A" w:rsidRDefault="0099680A">
                            <w:pPr>
                              <w:spacing w:line="151" w:lineRule="exact"/>
                              <w:ind w:right="-15"/>
                              <w:jc w:val="right"/>
                              <w:rPr>
                                <w:sz w:val="14"/>
                              </w:rPr>
                            </w:pPr>
                            <w:r>
                              <w:rPr>
                                <w:color w:val="202020"/>
                                <w:sz w:val="14"/>
                              </w:rPr>
                              <w:t>1</w:t>
                            </w:r>
                          </w:p>
                        </w:tc>
                      </w:tr>
                      <w:tr w:rsidR="0099680A" w14:paraId="4A3654C8" w14:textId="77777777">
                        <w:trPr>
                          <w:trHeight w:val="344"/>
                        </w:trPr>
                        <w:tc>
                          <w:tcPr>
                            <w:tcW w:w="3453" w:type="dxa"/>
                          </w:tcPr>
                          <w:p w14:paraId="5CA83884" w14:textId="77777777" w:rsidR="0099680A" w:rsidRDefault="0099680A">
                            <w:pPr>
                              <w:spacing w:before="9"/>
                              <w:ind w:left="49"/>
                              <w:rPr>
                                <w:sz w:val="14"/>
                              </w:rPr>
                            </w:pPr>
                            <w:r>
                              <w:rPr>
                                <w:color w:val="202020"/>
                                <w:sz w:val="14"/>
                              </w:rPr>
                              <w:t>Epoch 39/50</w:t>
                            </w:r>
                          </w:p>
                          <w:p w14:paraId="3C8D0C60" w14:textId="77777777" w:rsidR="0099680A" w:rsidRDefault="0099680A">
                            <w:pPr>
                              <w:spacing w:before="11" w:line="146" w:lineRule="exact"/>
                              <w:ind w:left="49"/>
                              <w:rPr>
                                <w:sz w:val="14"/>
                              </w:rPr>
                            </w:pPr>
                            <w:r>
                              <w:rPr>
                                <w:color w:val="202020"/>
                                <w:sz w:val="14"/>
                              </w:rPr>
                              <w:t>497/497 [==============================]</w:t>
                            </w:r>
                          </w:p>
                        </w:tc>
                        <w:tc>
                          <w:tcPr>
                            <w:tcW w:w="505" w:type="dxa"/>
                          </w:tcPr>
                          <w:p w14:paraId="0A209259" w14:textId="77777777" w:rsidR="0099680A" w:rsidRDefault="0099680A">
                            <w:pPr>
                              <w:spacing w:before="9"/>
                              <w:rPr>
                                <w:sz w:val="15"/>
                              </w:rPr>
                            </w:pPr>
                          </w:p>
                          <w:p w14:paraId="1E9B2126" w14:textId="77777777" w:rsidR="0099680A" w:rsidRDefault="0099680A">
                            <w:pPr>
                              <w:spacing w:line="146" w:lineRule="exact"/>
                              <w:ind w:left="21" w:right="22"/>
                              <w:jc w:val="center"/>
                              <w:rPr>
                                <w:sz w:val="14"/>
                              </w:rPr>
                            </w:pPr>
                            <w:r>
                              <w:rPr>
                                <w:color w:val="202020"/>
                                <w:sz w:val="14"/>
                              </w:rPr>
                              <w:t>- 86s</w:t>
                            </w:r>
                          </w:p>
                        </w:tc>
                        <w:tc>
                          <w:tcPr>
                            <w:tcW w:w="925" w:type="dxa"/>
                          </w:tcPr>
                          <w:p w14:paraId="405366DA" w14:textId="77777777" w:rsidR="0099680A" w:rsidRDefault="0099680A">
                            <w:pPr>
                              <w:spacing w:before="9"/>
                              <w:rPr>
                                <w:sz w:val="15"/>
                              </w:rPr>
                            </w:pPr>
                          </w:p>
                          <w:p w14:paraId="5A9D8DF0" w14:textId="77777777" w:rsidR="0099680A" w:rsidRDefault="0099680A">
                            <w:pPr>
                              <w:spacing w:line="146" w:lineRule="exact"/>
                              <w:ind w:left="21" w:right="22"/>
                              <w:jc w:val="center"/>
                              <w:rPr>
                                <w:sz w:val="14"/>
                              </w:rPr>
                            </w:pPr>
                            <w:r>
                              <w:rPr>
                                <w:color w:val="202020"/>
                                <w:sz w:val="14"/>
                              </w:rPr>
                              <w:t>174ms/step</w:t>
                            </w:r>
                          </w:p>
                        </w:tc>
                        <w:tc>
                          <w:tcPr>
                            <w:tcW w:w="673" w:type="dxa"/>
                          </w:tcPr>
                          <w:p w14:paraId="695B1ABC" w14:textId="77777777" w:rsidR="0099680A" w:rsidRDefault="0099680A">
                            <w:pPr>
                              <w:spacing w:before="9"/>
                              <w:rPr>
                                <w:sz w:val="15"/>
                              </w:rPr>
                            </w:pPr>
                          </w:p>
                          <w:p w14:paraId="671D8360" w14:textId="77777777" w:rsidR="0099680A" w:rsidRDefault="0099680A">
                            <w:pPr>
                              <w:spacing w:line="146" w:lineRule="exact"/>
                              <w:ind w:left="20" w:right="23"/>
                              <w:jc w:val="center"/>
                              <w:rPr>
                                <w:sz w:val="14"/>
                              </w:rPr>
                            </w:pPr>
                            <w:r>
                              <w:rPr>
                                <w:color w:val="202020"/>
                                <w:sz w:val="14"/>
                              </w:rPr>
                              <w:t>- loss:</w:t>
                            </w:r>
                          </w:p>
                        </w:tc>
                        <w:tc>
                          <w:tcPr>
                            <w:tcW w:w="589" w:type="dxa"/>
                          </w:tcPr>
                          <w:p w14:paraId="7245D4FC" w14:textId="77777777" w:rsidR="0099680A" w:rsidRDefault="0099680A">
                            <w:pPr>
                              <w:spacing w:before="9"/>
                              <w:rPr>
                                <w:sz w:val="15"/>
                              </w:rPr>
                            </w:pPr>
                          </w:p>
                          <w:p w14:paraId="7C08C2F3" w14:textId="77777777" w:rsidR="0099680A" w:rsidRDefault="0099680A">
                            <w:pPr>
                              <w:spacing w:line="146" w:lineRule="exact"/>
                              <w:ind w:left="38"/>
                              <w:rPr>
                                <w:sz w:val="14"/>
                              </w:rPr>
                            </w:pPr>
                            <w:r>
                              <w:rPr>
                                <w:color w:val="202020"/>
                                <w:sz w:val="14"/>
                              </w:rPr>
                              <w:t>1.4997</w:t>
                            </w:r>
                          </w:p>
                        </w:tc>
                        <w:tc>
                          <w:tcPr>
                            <w:tcW w:w="2017" w:type="dxa"/>
                          </w:tcPr>
                          <w:p w14:paraId="772BEAC5" w14:textId="77777777" w:rsidR="0099680A" w:rsidRDefault="0099680A">
                            <w:pPr>
                              <w:spacing w:before="9"/>
                              <w:rPr>
                                <w:sz w:val="15"/>
                              </w:rPr>
                            </w:pPr>
                          </w:p>
                          <w:p w14:paraId="6ADA8991" w14:textId="77777777" w:rsidR="0099680A" w:rsidRDefault="0099680A">
                            <w:pPr>
                              <w:spacing w:line="146" w:lineRule="exact"/>
                              <w:ind w:right="44"/>
                              <w:jc w:val="right"/>
                              <w:rPr>
                                <w:sz w:val="14"/>
                              </w:rPr>
                            </w:pPr>
                            <w:r>
                              <w:rPr>
                                <w:color w:val="202020"/>
                                <w:sz w:val="14"/>
                              </w:rPr>
                              <w:t>- categorical_accuracy:</w:t>
                            </w:r>
                          </w:p>
                        </w:tc>
                        <w:tc>
                          <w:tcPr>
                            <w:tcW w:w="589" w:type="dxa"/>
                          </w:tcPr>
                          <w:p w14:paraId="5CDC5F35" w14:textId="77777777" w:rsidR="0099680A" w:rsidRDefault="0099680A">
                            <w:pPr>
                              <w:spacing w:before="9"/>
                              <w:rPr>
                                <w:sz w:val="15"/>
                              </w:rPr>
                            </w:pPr>
                          </w:p>
                          <w:p w14:paraId="0D3D64E0" w14:textId="77777777" w:rsidR="0099680A" w:rsidRDefault="0099680A">
                            <w:pPr>
                              <w:spacing w:line="146" w:lineRule="exact"/>
                              <w:ind w:left="18" w:right="26"/>
                              <w:jc w:val="center"/>
                              <w:rPr>
                                <w:sz w:val="14"/>
                              </w:rPr>
                            </w:pPr>
                            <w:r>
                              <w:rPr>
                                <w:color w:val="202020"/>
                                <w:sz w:val="14"/>
                              </w:rPr>
                              <w:t>0.3812</w:t>
                            </w:r>
                          </w:p>
                        </w:tc>
                        <w:tc>
                          <w:tcPr>
                            <w:tcW w:w="1009" w:type="dxa"/>
                          </w:tcPr>
                          <w:p w14:paraId="07539914" w14:textId="77777777" w:rsidR="0099680A" w:rsidRDefault="0099680A">
                            <w:pPr>
                              <w:spacing w:before="9"/>
                              <w:rPr>
                                <w:sz w:val="15"/>
                              </w:rPr>
                            </w:pPr>
                          </w:p>
                          <w:p w14:paraId="2D24547B" w14:textId="77777777" w:rsidR="0099680A" w:rsidRDefault="0099680A">
                            <w:pPr>
                              <w:spacing w:line="146" w:lineRule="exact"/>
                              <w:ind w:left="17" w:right="27"/>
                              <w:jc w:val="center"/>
                              <w:rPr>
                                <w:sz w:val="14"/>
                              </w:rPr>
                            </w:pPr>
                            <w:r>
                              <w:rPr>
                                <w:color w:val="202020"/>
                                <w:sz w:val="14"/>
                              </w:rPr>
                              <w:t>- val_loss:</w:t>
                            </w:r>
                          </w:p>
                        </w:tc>
                        <w:tc>
                          <w:tcPr>
                            <w:tcW w:w="127" w:type="dxa"/>
                            <w:tcBorders>
                              <w:right w:val="single" w:sz="8" w:space="0" w:color="E7E7E7"/>
                            </w:tcBorders>
                          </w:tcPr>
                          <w:p w14:paraId="65C9BFB5" w14:textId="77777777" w:rsidR="0099680A" w:rsidRDefault="0099680A">
                            <w:pPr>
                              <w:spacing w:before="9"/>
                              <w:rPr>
                                <w:sz w:val="15"/>
                              </w:rPr>
                            </w:pPr>
                          </w:p>
                          <w:p w14:paraId="07CC7878" w14:textId="77777777" w:rsidR="0099680A" w:rsidRDefault="0099680A">
                            <w:pPr>
                              <w:spacing w:line="146" w:lineRule="exact"/>
                              <w:ind w:right="-15"/>
                              <w:jc w:val="right"/>
                              <w:rPr>
                                <w:sz w:val="14"/>
                              </w:rPr>
                            </w:pPr>
                            <w:r>
                              <w:rPr>
                                <w:color w:val="202020"/>
                                <w:sz w:val="14"/>
                              </w:rPr>
                              <w:t>1</w:t>
                            </w:r>
                          </w:p>
                        </w:tc>
                      </w:tr>
                      <w:tr w:rsidR="0099680A" w14:paraId="798DAD27" w14:textId="77777777">
                        <w:trPr>
                          <w:trHeight w:val="174"/>
                        </w:trPr>
                        <w:tc>
                          <w:tcPr>
                            <w:tcW w:w="3453" w:type="dxa"/>
                          </w:tcPr>
                          <w:p w14:paraId="215F578C" w14:textId="77777777" w:rsidR="0099680A" w:rsidRDefault="0099680A">
                            <w:pPr>
                              <w:spacing w:before="4" w:line="151" w:lineRule="exact"/>
                              <w:ind w:left="49"/>
                              <w:rPr>
                                <w:sz w:val="14"/>
                              </w:rPr>
                            </w:pPr>
                            <w:r>
                              <w:rPr>
                                <w:color w:val="202020"/>
                                <w:sz w:val="14"/>
                              </w:rPr>
                              <w:t>Epoch 40/50</w:t>
                            </w:r>
                          </w:p>
                        </w:tc>
                        <w:tc>
                          <w:tcPr>
                            <w:tcW w:w="505" w:type="dxa"/>
                          </w:tcPr>
                          <w:p w14:paraId="61AE55FF" w14:textId="77777777" w:rsidR="0099680A" w:rsidRDefault="0099680A">
                            <w:pPr>
                              <w:rPr>
                                <w:rFonts w:ascii="Times New Roman"/>
                                <w:sz w:val="10"/>
                              </w:rPr>
                            </w:pPr>
                          </w:p>
                        </w:tc>
                        <w:tc>
                          <w:tcPr>
                            <w:tcW w:w="925" w:type="dxa"/>
                          </w:tcPr>
                          <w:p w14:paraId="7826040E" w14:textId="77777777" w:rsidR="0099680A" w:rsidRDefault="0099680A">
                            <w:pPr>
                              <w:rPr>
                                <w:rFonts w:ascii="Times New Roman"/>
                                <w:sz w:val="10"/>
                              </w:rPr>
                            </w:pPr>
                          </w:p>
                        </w:tc>
                        <w:tc>
                          <w:tcPr>
                            <w:tcW w:w="673" w:type="dxa"/>
                          </w:tcPr>
                          <w:p w14:paraId="657686EB" w14:textId="77777777" w:rsidR="0099680A" w:rsidRDefault="0099680A">
                            <w:pPr>
                              <w:rPr>
                                <w:rFonts w:ascii="Times New Roman"/>
                                <w:sz w:val="10"/>
                              </w:rPr>
                            </w:pPr>
                          </w:p>
                        </w:tc>
                        <w:tc>
                          <w:tcPr>
                            <w:tcW w:w="589" w:type="dxa"/>
                          </w:tcPr>
                          <w:p w14:paraId="0F22CCB3" w14:textId="77777777" w:rsidR="0099680A" w:rsidRDefault="0099680A">
                            <w:pPr>
                              <w:rPr>
                                <w:rFonts w:ascii="Times New Roman"/>
                                <w:sz w:val="10"/>
                              </w:rPr>
                            </w:pPr>
                          </w:p>
                        </w:tc>
                        <w:tc>
                          <w:tcPr>
                            <w:tcW w:w="2017" w:type="dxa"/>
                          </w:tcPr>
                          <w:p w14:paraId="4513B503" w14:textId="77777777" w:rsidR="0099680A" w:rsidRDefault="0099680A">
                            <w:pPr>
                              <w:rPr>
                                <w:rFonts w:ascii="Times New Roman"/>
                                <w:sz w:val="10"/>
                              </w:rPr>
                            </w:pPr>
                          </w:p>
                        </w:tc>
                        <w:tc>
                          <w:tcPr>
                            <w:tcW w:w="589" w:type="dxa"/>
                          </w:tcPr>
                          <w:p w14:paraId="20140098" w14:textId="77777777" w:rsidR="0099680A" w:rsidRDefault="0099680A">
                            <w:pPr>
                              <w:rPr>
                                <w:rFonts w:ascii="Times New Roman"/>
                                <w:sz w:val="10"/>
                              </w:rPr>
                            </w:pPr>
                          </w:p>
                        </w:tc>
                        <w:tc>
                          <w:tcPr>
                            <w:tcW w:w="1009" w:type="dxa"/>
                          </w:tcPr>
                          <w:p w14:paraId="3A678C27" w14:textId="77777777" w:rsidR="0099680A" w:rsidRDefault="0099680A">
                            <w:pPr>
                              <w:rPr>
                                <w:rFonts w:ascii="Times New Roman"/>
                                <w:sz w:val="10"/>
                              </w:rPr>
                            </w:pPr>
                          </w:p>
                        </w:tc>
                        <w:tc>
                          <w:tcPr>
                            <w:tcW w:w="127" w:type="dxa"/>
                            <w:tcBorders>
                              <w:right w:val="single" w:sz="8" w:space="0" w:color="E7E7E7"/>
                            </w:tcBorders>
                          </w:tcPr>
                          <w:p w14:paraId="31789234" w14:textId="77777777" w:rsidR="0099680A" w:rsidRDefault="0099680A">
                            <w:pPr>
                              <w:rPr>
                                <w:rFonts w:ascii="Times New Roman"/>
                                <w:sz w:val="10"/>
                              </w:rPr>
                            </w:pPr>
                          </w:p>
                        </w:tc>
                      </w:tr>
                      <w:tr w:rsidR="0099680A" w14:paraId="0F0E9DD1" w14:textId="77777777">
                        <w:trPr>
                          <w:trHeight w:val="174"/>
                        </w:trPr>
                        <w:tc>
                          <w:tcPr>
                            <w:tcW w:w="3453" w:type="dxa"/>
                          </w:tcPr>
                          <w:p w14:paraId="4B38B052" w14:textId="77777777" w:rsidR="0099680A" w:rsidRDefault="0099680A">
                            <w:pPr>
                              <w:spacing w:before="9" w:line="146" w:lineRule="exact"/>
                              <w:ind w:left="49"/>
                              <w:rPr>
                                <w:sz w:val="14"/>
                              </w:rPr>
                            </w:pPr>
                            <w:r>
                              <w:rPr>
                                <w:color w:val="202020"/>
                                <w:sz w:val="14"/>
                              </w:rPr>
                              <w:t>497/497 [==============================]</w:t>
                            </w:r>
                          </w:p>
                        </w:tc>
                        <w:tc>
                          <w:tcPr>
                            <w:tcW w:w="505" w:type="dxa"/>
                          </w:tcPr>
                          <w:p w14:paraId="58D11D11" w14:textId="77777777" w:rsidR="0099680A" w:rsidRDefault="0099680A">
                            <w:pPr>
                              <w:spacing w:before="9" w:line="146" w:lineRule="exact"/>
                              <w:ind w:left="21" w:right="22"/>
                              <w:jc w:val="center"/>
                              <w:rPr>
                                <w:sz w:val="14"/>
                              </w:rPr>
                            </w:pPr>
                            <w:r>
                              <w:rPr>
                                <w:color w:val="202020"/>
                                <w:sz w:val="14"/>
                              </w:rPr>
                              <w:t>- 87s</w:t>
                            </w:r>
                          </w:p>
                        </w:tc>
                        <w:tc>
                          <w:tcPr>
                            <w:tcW w:w="925" w:type="dxa"/>
                          </w:tcPr>
                          <w:p w14:paraId="695508DD" w14:textId="77777777" w:rsidR="0099680A" w:rsidRDefault="0099680A">
                            <w:pPr>
                              <w:spacing w:before="9" w:line="146" w:lineRule="exact"/>
                              <w:ind w:left="21" w:right="22"/>
                              <w:jc w:val="center"/>
                              <w:rPr>
                                <w:sz w:val="14"/>
                              </w:rPr>
                            </w:pPr>
                            <w:r>
                              <w:rPr>
                                <w:color w:val="202020"/>
                                <w:sz w:val="14"/>
                              </w:rPr>
                              <w:t>174ms/step</w:t>
                            </w:r>
                          </w:p>
                        </w:tc>
                        <w:tc>
                          <w:tcPr>
                            <w:tcW w:w="673" w:type="dxa"/>
                          </w:tcPr>
                          <w:p w14:paraId="7E41F181" w14:textId="77777777" w:rsidR="0099680A" w:rsidRDefault="0099680A">
                            <w:pPr>
                              <w:spacing w:before="9" w:line="146" w:lineRule="exact"/>
                              <w:ind w:left="20" w:right="23"/>
                              <w:jc w:val="center"/>
                              <w:rPr>
                                <w:sz w:val="14"/>
                              </w:rPr>
                            </w:pPr>
                            <w:r>
                              <w:rPr>
                                <w:color w:val="202020"/>
                                <w:sz w:val="14"/>
                              </w:rPr>
                              <w:t>- loss:</w:t>
                            </w:r>
                          </w:p>
                        </w:tc>
                        <w:tc>
                          <w:tcPr>
                            <w:tcW w:w="589" w:type="dxa"/>
                          </w:tcPr>
                          <w:p w14:paraId="42DADF4B" w14:textId="77777777" w:rsidR="0099680A" w:rsidRDefault="0099680A">
                            <w:pPr>
                              <w:spacing w:before="9" w:line="146" w:lineRule="exact"/>
                              <w:ind w:left="38"/>
                              <w:rPr>
                                <w:sz w:val="14"/>
                              </w:rPr>
                            </w:pPr>
                            <w:r>
                              <w:rPr>
                                <w:color w:val="202020"/>
                                <w:sz w:val="14"/>
                              </w:rPr>
                              <w:t>1.4827</w:t>
                            </w:r>
                          </w:p>
                        </w:tc>
                        <w:tc>
                          <w:tcPr>
                            <w:tcW w:w="2017" w:type="dxa"/>
                          </w:tcPr>
                          <w:p w14:paraId="61B51CC8" w14:textId="77777777" w:rsidR="0099680A" w:rsidRDefault="0099680A">
                            <w:pPr>
                              <w:spacing w:before="9" w:line="146" w:lineRule="exact"/>
                              <w:ind w:right="44"/>
                              <w:jc w:val="right"/>
                              <w:rPr>
                                <w:sz w:val="14"/>
                              </w:rPr>
                            </w:pPr>
                            <w:r>
                              <w:rPr>
                                <w:color w:val="202020"/>
                                <w:sz w:val="14"/>
                              </w:rPr>
                              <w:t>- categorical_accuracy:</w:t>
                            </w:r>
                          </w:p>
                        </w:tc>
                        <w:tc>
                          <w:tcPr>
                            <w:tcW w:w="589" w:type="dxa"/>
                          </w:tcPr>
                          <w:p w14:paraId="7C1E0B01" w14:textId="77777777" w:rsidR="0099680A" w:rsidRDefault="0099680A">
                            <w:pPr>
                              <w:spacing w:before="9" w:line="146" w:lineRule="exact"/>
                              <w:ind w:left="18" w:right="26"/>
                              <w:jc w:val="center"/>
                              <w:rPr>
                                <w:sz w:val="14"/>
                              </w:rPr>
                            </w:pPr>
                            <w:r>
                              <w:rPr>
                                <w:color w:val="202020"/>
                                <w:sz w:val="14"/>
                              </w:rPr>
                              <w:t>0.3940</w:t>
                            </w:r>
                          </w:p>
                        </w:tc>
                        <w:tc>
                          <w:tcPr>
                            <w:tcW w:w="1009" w:type="dxa"/>
                          </w:tcPr>
                          <w:p w14:paraId="27992A37" w14:textId="77777777" w:rsidR="0099680A" w:rsidRDefault="0099680A">
                            <w:pPr>
                              <w:spacing w:before="9" w:line="146" w:lineRule="exact"/>
                              <w:ind w:left="17" w:right="27"/>
                              <w:jc w:val="center"/>
                              <w:rPr>
                                <w:sz w:val="14"/>
                              </w:rPr>
                            </w:pPr>
                            <w:r>
                              <w:rPr>
                                <w:color w:val="202020"/>
                                <w:sz w:val="14"/>
                              </w:rPr>
                              <w:t>- val_loss:</w:t>
                            </w:r>
                          </w:p>
                        </w:tc>
                        <w:tc>
                          <w:tcPr>
                            <w:tcW w:w="127" w:type="dxa"/>
                            <w:tcBorders>
                              <w:right w:val="single" w:sz="8" w:space="0" w:color="E7E7E7"/>
                            </w:tcBorders>
                          </w:tcPr>
                          <w:p w14:paraId="39F53568" w14:textId="77777777" w:rsidR="0099680A" w:rsidRDefault="0099680A">
                            <w:pPr>
                              <w:spacing w:before="9" w:line="146" w:lineRule="exact"/>
                              <w:ind w:right="-15"/>
                              <w:jc w:val="right"/>
                              <w:rPr>
                                <w:sz w:val="14"/>
                              </w:rPr>
                            </w:pPr>
                            <w:r>
                              <w:rPr>
                                <w:color w:val="202020"/>
                                <w:sz w:val="14"/>
                              </w:rPr>
                              <w:t>1</w:t>
                            </w:r>
                          </w:p>
                        </w:tc>
                      </w:tr>
                      <w:tr w:rsidR="0099680A" w14:paraId="043C2A55" w14:textId="77777777">
                        <w:trPr>
                          <w:trHeight w:val="344"/>
                        </w:trPr>
                        <w:tc>
                          <w:tcPr>
                            <w:tcW w:w="3453" w:type="dxa"/>
                          </w:tcPr>
                          <w:p w14:paraId="3EC915E5" w14:textId="77777777" w:rsidR="0099680A" w:rsidRDefault="0099680A">
                            <w:pPr>
                              <w:spacing w:before="4"/>
                              <w:ind w:left="49"/>
                              <w:rPr>
                                <w:sz w:val="14"/>
                              </w:rPr>
                            </w:pPr>
                            <w:r>
                              <w:rPr>
                                <w:color w:val="202020"/>
                                <w:sz w:val="14"/>
                              </w:rPr>
                              <w:t>Epoch 41/50</w:t>
                            </w:r>
                          </w:p>
                          <w:p w14:paraId="4359CA28" w14:textId="77777777" w:rsidR="0099680A" w:rsidRDefault="0099680A">
                            <w:pPr>
                              <w:spacing w:before="11" w:line="151" w:lineRule="exact"/>
                              <w:ind w:left="49"/>
                              <w:rPr>
                                <w:sz w:val="14"/>
                              </w:rPr>
                            </w:pPr>
                            <w:r>
                              <w:rPr>
                                <w:color w:val="202020"/>
                                <w:sz w:val="14"/>
                              </w:rPr>
                              <w:t>497/497 [==============================]</w:t>
                            </w:r>
                          </w:p>
                        </w:tc>
                        <w:tc>
                          <w:tcPr>
                            <w:tcW w:w="505" w:type="dxa"/>
                          </w:tcPr>
                          <w:p w14:paraId="66AD43CF" w14:textId="77777777" w:rsidR="0099680A" w:rsidRDefault="0099680A">
                            <w:pPr>
                              <w:spacing w:before="4"/>
                              <w:rPr>
                                <w:sz w:val="15"/>
                              </w:rPr>
                            </w:pPr>
                          </w:p>
                          <w:p w14:paraId="200F4FE4" w14:textId="77777777" w:rsidR="0099680A" w:rsidRDefault="0099680A">
                            <w:pPr>
                              <w:spacing w:line="151" w:lineRule="exact"/>
                              <w:ind w:left="21" w:right="22"/>
                              <w:jc w:val="center"/>
                              <w:rPr>
                                <w:sz w:val="14"/>
                              </w:rPr>
                            </w:pPr>
                            <w:r>
                              <w:rPr>
                                <w:color w:val="202020"/>
                                <w:sz w:val="14"/>
                              </w:rPr>
                              <w:t>- 86s</w:t>
                            </w:r>
                          </w:p>
                        </w:tc>
                        <w:tc>
                          <w:tcPr>
                            <w:tcW w:w="925" w:type="dxa"/>
                          </w:tcPr>
                          <w:p w14:paraId="0678A2B1" w14:textId="77777777" w:rsidR="0099680A" w:rsidRDefault="0099680A">
                            <w:pPr>
                              <w:spacing w:before="4"/>
                              <w:rPr>
                                <w:sz w:val="15"/>
                              </w:rPr>
                            </w:pPr>
                          </w:p>
                          <w:p w14:paraId="5D061101" w14:textId="77777777" w:rsidR="0099680A" w:rsidRDefault="0099680A">
                            <w:pPr>
                              <w:spacing w:line="151" w:lineRule="exact"/>
                              <w:ind w:left="21" w:right="22"/>
                              <w:jc w:val="center"/>
                              <w:rPr>
                                <w:sz w:val="14"/>
                              </w:rPr>
                            </w:pPr>
                            <w:r>
                              <w:rPr>
                                <w:color w:val="202020"/>
                                <w:sz w:val="14"/>
                              </w:rPr>
                              <w:t>174ms/step</w:t>
                            </w:r>
                          </w:p>
                        </w:tc>
                        <w:tc>
                          <w:tcPr>
                            <w:tcW w:w="673" w:type="dxa"/>
                          </w:tcPr>
                          <w:p w14:paraId="4CC72FC0" w14:textId="77777777" w:rsidR="0099680A" w:rsidRDefault="0099680A">
                            <w:pPr>
                              <w:spacing w:before="4"/>
                              <w:rPr>
                                <w:sz w:val="15"/>
                              </w:rPr>
                            </w:pPr>
                          </w:p>
                          <w:p w14:paraId="107FB12B" w14:textId="77777777" w:rsidR="0099680A" w:rsidRDefault="0099680A">
                            <w:pPr>
                              <w:spacing w:line="151" w:lineRule="exact"/>
                              <w:ind w:left="20" w:right="23"/>
                              <w:jc w:val="center"/>
                              <w:rPr>
                                <w:sz w:val="14"/>
                              </w:rPr>
                            </w:pPr>
                            <w:r>
                              <w:rPr>
                                <w:color w:val="202020"/>
                                <w:sz w:val="14"/>
                              </w:rPr>
                              <w:t>- loss:</w:t>
                            </w:r>
                          </w:p>
                        </w:tc>
                        <w:tc>
                          <w:tcPr>
                            <w:tcW w:w="589" w:type="dxa"/>
                          </w:tcPr>
                          <w:p w14:paraId="0DBC7EFD" w14:textId="77777777" w:rsidR="0099680A" w:rsidRDefault="0099680A">
                            <w:pPr>
                              <w:spacing w:before="4"/>
                              <w:rPr>
                                <w:sz w:val="15"/>
                              </w:rPr>
                            </w:pPr>
                          </w:p>
                          <w:p w14:paraId="13606483" w14:textId="77777777" w:rsidR="0099680A" w:rsidRDefault="0099680A">
                            <w:pPr>
                              <w:spacing w:line="151" w:lineRule="exact"/>
                              <w:ind w:left="38"/>
                              <w:rPr>
                                <w:sz w:val="14"/>
                              </w:rPr>
                            </w:pPr>
                            <w:r>
                              <w:rPr>
                                <w:color w:val="202020"/>
                                <w:sz w:val="14"/>
                              </w:rPr>
                              <w:t>1.4708</w:t>
                            </w:r>
                          </w:p>
                        </w:tc>
                        <w:tc>
                          <w:tcPr>
                            <w:tcW w:w="2017" w:type="dxa"/>
                          </w:tcPr>
                          <w:p w14:paraId="73FCBCB2" w14:textId="77777777" w:rsidR="0099680A" w:rsidRDefault="0099680A">
                            <w:pPr>
                              <w:spacing w:before="4"/>
                              <w:rPr>
                                <w:sz w:val="15"/>
                              </w:rPr>
                            </w:pPr>
                          </w:p>
                          <w:p w14:paraId="41DFE0F7" w14:textId="77777777" w:rsidR="0099680A" w:rsidRDefault="0099680A">
                            <w:pPr>
                              <w:spacing w:line="151" w:lineRule="exact"/>
                              <w:ind w:right="44"/>
                              <w:jc w:val="right"/>
                              <w:rPr>
                                <w:sz w:val="14"/>
                              </w:rPr>
                            </w:pPr>
                            <w:r>
                              <w:rPr>
                                <w:color w:val="202020"/>
                                <w:sz w:val="14"/>
                              </w:rPr>
                              <w:t>- categorical_accuracy:</w:t>
                            </w:r>
                          </w:p>
                        </w:tc>
                        <w:tc>
                          <w:tcPr>
                            <w:tcW w:w="589" w:type="dxa"/>
                          </w:tcPr>
                          <w:p w14:paraId="44C63793" w14:textId="77777777" w:rsidR="0099680A" w:rsidRDefault="0099680A">
                            <w:pPr>
                              <w:spacing w:before="4"/>
                              <w:rPr>
                                <w:sz w:val="15"/>
                              </w:rPr>
                            </w:pPr>
                          </w:p>
                          <w:p w14:paraId="034EE610" w14:textId="77777777" w:rsidR="0099680A" w:rsidRDefault="0099680A">
                            <w:pPr>
                              <w:spacing w:line="151" w:lineRule="exact"/>
                              <w:ind w:left="18" w:right="26"/>
                              <w:jc w:val="center"/>
                              <w:rPr>
                                <w:sz w:val="14"/>
                              </w:rPr>
                            </w:pPr>
                            <w:r>
                              <w:rPr>
                                <w:color w:val="202020"/>
                                <w:sz w:val="14"/>
                              </w:rPr>
                              <w:t>0.3996</w:t>
                            </w:r>
                          </w:p>
                        </w:tc>
                        <w:tc>
                          <w:tcPr>
                            <w:tcW w:w="1009" w:type="dxa"/>
                          </w:tcPr>
                          <w:p w14:paraId="04DC9742" w14:textId="77777777" w:rsidR="0099680A" w:rsidRDefault="0099680A">
                            <w:pPr>
                              <w:spacing w:before="4"/>
                              <w:rPr>
                                <w:sz w:val="15"/>
                              </w:rPr>
                            </w:pPr>
                          </w:p>
                          <w:p w14:paraId="1DA36F3C"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21EF1A5F" w14:textId="77777777" w:rsidR="0099680A" w:rsidRDefault="0099680A">
                            <w:pPr>
                              <w:spacing w:before="4"/>
                              <w:rPr>
                                <w:sz w:val="15"/>
                              </w:rPr>
                            </w:pPr>
                          </w:p>
                          <w:p w14:paraId="6CD360F9" w14:textId="77777777" w:rsidR="0099680A" w:rsidRDefault="0099680A">
                            <w:pPr>
                              <w:spacing w:line="151" w:lineRule="exact"/>
                              <w:ind w:right="-15"/>
                              <w:jc w:val="right"/>
                              <w:rPr>
                                <w:sz w:val="14"/>
                              </w:rPr>
                            </w:pPr>
                            <w:r>
                              <w:rPr>
                                <w:color w:val="202020"/>
                                <w:sz w:val="14"/>
                              </w:rPr>
                              <w:t>1</w:t>
                            </w:r>
                          </w:p>
                        </w:tc>
                      </w:tr>
                      <w:tr w:rsidR="0099680A" w14:paraId="25026EE3" w14:textId="77777777">
                        <w:trPr>
                          <w:trHeight w:val="344"/>
                        </w:trPr>
                        <w:tc>
                          <w:tcPr>
                            <w:tcW w:w="3453" w:type="dxa"/>
                          </w:tcPr>
                          <w:p w14:paraId="1330B01C" w14:textId="77777777" w:rsidR="0099680A" w:rsidRDefault="0099680A">
                            <w:pPr>
                              <w:spacing w:before="9"/>
                              <w:ind w:left="49"/>
                              <w:rPr>
                                <w:sz w:val="14"/>
                              </w:rPr>
                            </w:pPr>
                            <w:r>
                              <w:rPr>
                                <w:color w:val="202020"/>
                                <w:sz w:val="14"/>
                              </w:rPr>
                              <w:t>Epoch 42/50</w:t>
                            </w:r>
                          </w:p>
                          <w:p w14:paraId="4DE0E29C" w14:textId="77777777" w:rsidR="0099680A" w:rsidRDefault="0099680A">
                            <w:pPr>
                              <w:spacing w:before="11" w:line="146" w:lineRule="exact"/>
                              <w:ind w:left="49"/>
                              <w:rPr>
                                <w:sz w:val="14"/>
                              </w:rPr>
                            </w:pPr>
                            <w:r>
                              <w:rPr>
                                <w:color w:val="202020"/>
                                <w:sz w:val="14"/>
                              </w:rPr>
                              <w:t>497/497 [==============================]</w:t>
                            </w:r>
                          </w:p>
                        </w:tc>
                        <w:tc>
                          <w:tcPr>
                            <w:tcW w:w="505" w:type="dxa"/>
                          </w:tcPr>
                          <w:p w14:paraId="47625C9A" w14:textId="77777777" w:rsidR="0099680A" w:rsidRDefault="0099680A">
                            <w:pPr>
                              <w:spacing w:before="9"/>
                              <w:rPr>
                                <w:sz w:val="15"/>
                              </w:rPr>
                            </w:pPr>
                          </w:p>
                          <w:p w14:paraId="2387694C" w14:textId="77777777" w:rsidR="0099680A" w:rsidRDefault="0099680A">
                            <w:pPr>
                              <w:spacing w:line="146" w:lineRule="exact"/>
                              <w:ind w:left="21" w:right="22"/>
                              <w:jc w:val="center"/>
                              <w:rPr>
                                <w:sz w:val="14"/>
                              </w:rPr>
                            </w:pPr>
                            <w:r>
                              <w:rPr>
                                <w:color w:val="202020"/>
                                <w:sz w:val="14"/>
                              </w:rPr>
                              <w:t>- 86s</w:t>
                            </w:r>
                          </w:p>
                        </w:tc>
                        <w:tc>
                          <w:tcPr>
                            <w:tcW w:w="925" w:type="dxa"/>
                          </w:tcPr>
                          <w:p w14:paraId="1CDF4AEC" w14:textId="77777777" w:rsidR="0099680A" w:rsidRDefault="0099680A">
                            <w:pPr>
                              <w:spacing w:before="9"/>
                              <w:rPr>
                                <w:sz w:val="15"/>
                              </w:rPr>
                            </w:pPr>
                          </w:p>
                          <w:p w14:paraId="3D4A100F" w14:textId="77777777" w:rsidR="0099680A" w:rsidRDefault="0099680A">
                            <w:pPr>
                              <w:spacing w:line="146" w:lineRule="exact"/>
                              <w:ind w:left="21" w:right="22"/>
                              <w:jc w:val="center"/>
                              <w:rPr>
                                <w:sz w:val="14"/>
                              </w:rPr>
                            </w:pPr>
                            <w:r>
                              <w:rPr>
                                <w:color w:val="202020"/>
                                <w:sz w:val="14"/>
                              </w:rPr>
                              <w:t>174ms/step</w:t>
                            </w:r>
                          </w:p>
                        </w:tc>
                        <w:tc>
                          <w:tcPr>
                            <w:tcW w:w="673" w:type="dxa"/>
                          </w:tcPr>
                          <w:p w14:paraId="5D56DE7F" w14:textId="77777777" w:rsidR="0099680A" w:rsidRDefault="0099680A">
                            <w:pPr>
                              <w:spacing w:before="9"/>
                              <w:rPr>
                                <w:sz w:val="15"/>
                              </w:rPr>
                            </w:pPr>
                          </w:p>
                          <w:p w14:paraId="68A2A02D" w14:textId="77777777" w:rsidR="0099680A" w:rsidRDefault="0099680A">
                            <w:pPr>
                              <w:spacing w:line="146" w:lineRule="exact"/>
                              <w:ind w:left="20" w:right="23"/>
                              <w:jc w:val="center"/>
                              <w:rPr>
                                <w:sz w:val="14"/>
                              </w:rPr>
                            </w:pPr>
                            <w:r>
                              <w:rPr>
                                <w:color w:val="202020"/>
                                <w:sz w:val="14"/>
                              </w:rPr>
                              <w:t>- loss:</w:t>
                            </w:r>
                          </w:p>
                        </w:tc>
                        <w:tc>
                          <w:tcPr>
                            <w:tcW w:w="589" w:type="dxa"/>
                          </w:tcPr>
                          <w:p w14:paraId="41E7C9B8" w14:textId="77777777" w:rsidR="0099680A" w:rsidRDefault="0099680A">
                            <w:pPr>
                              <w:spacing w:before="9"/>
                              <w:rPr>
                                <w:sz w:val="15"/>
                              </w:rPr>
                            </w:pPr>
                          </w:p>
                          <w:p w14:paraId="74327CD8" w14:textId="77777777" w:rsidR="0099680A" w:rsidRDefault="0099680A">
                            <w:pPr>
                              <w:spacing w:line="146" w:lineRule="exact"/>
                              <w:ind w:left="38"/>
                              <w:rPr>
                                <w:sz w:val="14"/>
                              </w:rPr>
                            </w:pPr>
                            <w:r>
                              <w:rPr>
                                <w:color w:val="202020"/>
                                <w:sz w:val="14"/>
                              </w:rPr>
                              <w:t>1.4504</w:t>
                            </w:r>
                          </w:p>
                        </w:tc>
                        <w:tc>
                          <w:tcPr>
                            <w:tcW w:w="2017" w:type="dxa"/>
                          </w:tcPr>
                          <w:p w14:paraId="4FEC64FA" w14:textId="77777777" w:rsidR="0099680A" w:rsidRDefault="0099680A">
                            <w:pPr>
                              <w:spacing w:before="9"/>
                              <w:rPr>
                                <w:sz w:val="15"/>
                              </w:rPr>
                            </w:pPr>
                          </w:p>
                          <w:p w14:paraId="3AEAA40F" w14:textId="77777777" w:rsidR="0099680A" w:rsidRDefault="0099680A">
                            <w:pPr>
                              <w:spacing w:line="146" w:lineRule="exact"/>
                              <w:ind w:right="44"/>
                              <w:jc w:val="right"/>
                              <w:rPr>
                                <w:sz w:val="14"/>
                              </w:rPr>
                            </w:pPr>
                            <w:r>
                              <w:rPr>
                                <w:color w:val="202020"/>
                                <w:sz w:val="14"/>
                              </w:rPr>
                              <w:t>- categorical_accuracy:</w:t>
                            </w:r>
                          </w:p>
                        </w:tc>
                        <w:tc>
                          <w:tcPr>
                            <w:tcW w:w="589" w:type="dxa"/>
                          </w:tcPr>
                          <w:p w14:paraId="56A4BA1A" w14:textId="77777777" w:rsidR="0099680A" w:rsidRDefault="0099680A">
                            <w:pPr>
                              <w:spacing w:before="9"/>
                              <w:rPr>
                                <w:sz w:val="15"/>
                              </w:rPr>
                            </w:pPr>
                          </w:p>
                          <w:p w14:paraId="08844B72" w14:textId="77777777" w:rsidR="0099680A" w:rsidRDefault="0099680A">
                            <w:pPr>
                              <w:spacing w:line="146" w:lineRule="exact"/>
                              <w:ind w:left="18" w:right="26"/>
                              <w:jc w:val="center"/>
                              <w:rPr>
                                <w:sz w:val="14"/>
                              </w:rPr>
                            </w:pPr>
                            <w:r>
                              <w:rPr>
                                <w:color w:val="202020"/>
                                <w:sz w:val="14"/>
                              </w:rPr>
                              <w:t>0.4133</w:t>
                            </w:r>
                          </w:p>
                        </w:tc>
                        <w:tc>
                          <w:tcPr>
                            <w:tcW w:w="1009" w:type="dxa"/>
                          </w:tcPr>
                          <w:p w14:paraId="564EF947" w14:textId="77777777" w:rsidR="0099680A" w:rsidRDefault="0099680A">
                            <w:pPr>
                              <w:spacing w:before="9"/>
                              <w:rPr>
                                <w:sz w:val="15"/>
                              </w:rPr>
                            </w:pPr>
                          </w:p>
                          <w:p w14:paraId="2EBE00B8" w14:textId="77777777" w:rsidR="0099680A" w:rsidRDefault="0099680A">
                            <w:pPr>
                              <w:spacing w:line="146" w:lineRule="exact"/>
                              <w:ind w:left="17" w:right="27"/>
                              <w:jc w:val="center"/>
                              <w:rPr>
                                <w:sz w:val="14"/>
                              </w:rPr>
                            </w:pPr>
                            <w:r>
                              <w:rPr>
                                <w:color w:val="202020"/>
                                <w:sz w:val="14"/>
                              </w:rPr>
                              <w:t>- val_loss:</w:t>
                            </w:r>
                          </w:p>
                        </w:tc>
                        <w:tc>
                          <w:tcPr>
                            <w:tcW w:w="127" w:type="dxa"/>
                            <w:tcBorders>
                              <w:right w:val="single" w:sz="8" w:space="0" w:color="E7E7E7"/>
                            </w:tcBorders>
                          </w:tcPr>
                          <w:p w14:paraId="4A2E6A36" w14:textId="77777777" w:rsidR="0099680A" w:rsidRDefault="0099680A">
                            <w:pPr>
                              <w:spacing w:before="9"/>
                              <w:rPr>
                                <w:sz w:val="15"/>
                              </w:rPr>
                            </w:pPr>
                          </w:p>
                          <w:p w14:paraId="71AD6B83" w14:textId="77777777" w:rsidR="0099680A" w:rsidRDefault="0099680A">
                            <w:pPr>
                              <w:spacing w:line="146" w:lineRule="exact"/>
                              <w:ind w:right="-15"/>
                              <w:jc w:val="right"/>
                              <w:rPr>
                                <w:sz w:val="14"/>
                              </w:rPr>
                            </w:pPr>
                            <w:r>
                              <w:rPr>
                                <w:color w:val="202020"/>
                                <w:sz w:val="14"/>
                              </w:rPr>
                              <w:t>1</w:t>
                            </w:r>
                          </w:p>
                        </w:tc>
                      </w:tr>
                      <w:tr w:rsidR="0099680A" w14:paraId="6E2116DA" w14:textId="77777777">
                        <w:trPr>
                          <w:trHeight w:val="174"/>
                        </w:trPr>
                        <w:tc>
                          <w:tcPr>
                            <w:tcW w:w="3453" w:type="dxa"/>
                          </w:tcPr>
                          <w:p w14:paraId="6964BC53" w14:textId="77777777" w:rsidR="0099680A" w:rsidRDefault="0099680A">
                            <w:pPr>
                              <w:spacing w:before="4" w:line="151" w:lineRule="exact"/>
                              <w:ind w:left="49"/>
                              <w:rPr>
                                <w:sz w:val="14"/>
                              </w:rPr>
                            </w:pPr>
                            <w:r>
                              <w:rPr>
                                <w:color w:val="202020"/>
                                <w:sz w:val="14"/>
                              </w:rPr>
                              <w:t>Epoch 43/50</w:t>
                            </w:r>
                          </w:p>
                        </w:tc>
                        <w:tc>
                          <w:tcPr>
                            <w:tcW w:w="505" w:type="dxa"/>
                          </w:tcPr>
                          <w:p w14:paraId="5899AF64" w14:textId="77777777" w:rsidR="0099680A" w:rsidRDefault="0099680A">
                            <w:pPr>
                              <w:rPr>
                                <w:rFonts w:ascii="Times New Roman"/>
                                <w:sz w:val="10"/>
                              </w:rPr>
                            </w:pPr>
                          </w:p>
                        </w:tc>
                        <w:tc>
                          <w:tcPr>
                            <w:tcW w:w="925" w:type="dxa"/>
                          </w:tcPr>
                          <w:p w14:paraId="1AEA771B" w14:textId="77777777" w:rsidR="0099680A" w:rsidRDefault="0099680A">
                            <w:pPr>
                              <w:rPr>
                                <w:rFonts w:ascii="Times New Roman"/>
                                <w:sz w:val="10"/>
                              </w:rPr>
                            </w:pPr>
                          </w:p>
                        </w:tc>
                        <w:tc>
                          <w:tcPr>
                            <w:tcW w:w="673" w:type="dxa"/>
                          </w:tcPr>
                          <w:p w14:paraId="2FE8103D" w14:textId="77777777" w:rsidR="0099680A" w:rsidRDefault="0099680A">
                            <w:pPr>
                              <w:rPr>
                                <w:rFonts w:ascii="Times New Roman"/>
                                <w:sz w:val="10"/>
                              </w:rPr>
                            </w:pPr>
                          </w:p>
                        </w:tc>
                        <w:tc>
                          <w:tcPr>
                            <w:tcW w:w="589" w:type="dxa"/>
                          </w:tcPr>
                          <w:p w14:paraId="74C3CE4C" w14:textId="77777777" w:rsidR="0099680A" w:rsidRDefault="0099680A">
                            <w:pPr>
                              <w:rPr>
                                <w:rFonts w:ascii="Times New Roman"/>
                                <w:sz w:val="10"/>
                              </w:rPr>
                            </w:pPr>
                          </w:p>
                        </w:tc>
                        <w:tc>
                          <w:tcPr>
                            <w:tcW w:w="2017" w:type="dxa"/>
                          </w:tcPr>
                          <w:p w14:paraId="16CE2728" w14:textId="77777777" w:rsidR="0099680A" w:rsidRDefault="0099680A">
                            <w:pPr>
                              <w:rPr>
                                <w:rFonts w:ascii="Times New Roman"/>
                                <w:sz w:val="10"/>
                              </w:rPr>
                            </w:pPr>
                          </w:p>
                        </w:tc>
                        <w:tc>
                          <w:tcPr>
                            <w:tcW w:w="589" w:type="dxa"/>
                          </w:tcPr>
                          <w:p w14:paraId="7DC0F295" w14:textId="77777777" w:rsidR="0099680A" w:rsidRDefault="0099680A">
                            <w:pPr>
                              <w:rPr>
                                <w:rFonts w:ascii="Times New Roman"/>
                                <w:sz w:val="10"/>
                              </w:rPr>
                            </w:pPr>
                          </w:p>
                        </w:tc>
                        <w:tc>
                          <w:tcPr>
                            <w:tcW w:w="1009" w:type="dxa"/>
                          </w:tcPr>
                          <w:p w14:paraId="6E274226" w14:textId="77777777" w:rsidR="0099680A" w:rsidRDefault="0099680A">
                            <w:pPr>
                              <w:rPr>
                                <w:rFonts w:ascii="Times New Roman"/>
                                <w:sz w:val="10"/>
                              </w:rPr>
                            </w:pPr>
                          </w:p>
                        </w:tc>
                        <w:tc>
                          <w:tcPr>
                            <w:tcW w:w="127" w:type="dxa"/>
                            <w:tcBorders>
                              <w:right w:val="single" w:sz="8" w:space="0" w:color="E7E7E7"/>
                            </w:tcBorders>
                          </w:tcPr>
                          <w:p w14:paraId="7321AE1A" w14:textId="77777777" w:rsidR="0099680A" w:rsidRDefault="0099680A">
                            <w:pPr>
                              <w:rPr>
                                <w:rFonts w:ascii="Times New Roman"/>
                                <w:sz w:val="10"/>
                              </w:rPr>
                            </w:pPr>
                          </w:p>
                        </w:tc>
                      </w:tr>
                      <w:tr w:rsidR="0099680A" w14:paraId="763A2B60" w14:textId="77777777">
                        <w:trPr>
                          <w:trHeight w:val="349"/>
                        </w:trPr>
                        <w:tc>
                          <w:tcPr>
                            <w:tcW w:w="3453" w:type="dxa"/>
                          </w:tcPr>
                          <w:p w14:paraId="06768955" w14:textId="77777777" w:rsidR="0099680A" w:rsidRDefault="0099680A">
                            <w:pPr>
                              <w:spacing w:before="9"/>
                              <w:ind w:left="49"/>
                              <w:rPr>
                                <w:sz w:val="14"/>
                              </w:rPr>
                            </w:pPr>
                            <w:r>
                              <w:rPr>
                                <w:color w:val="202020"/>
                                <w:sz w:val="14"/>
                              </w:rPr>
                              <w:t>497/497 [==============================]</w:t>
                            </w:r>
                          </w:p>
                          <w:p w14:paraId="0C7F3728" w14:textId="77777777" w:rsidR="0099680A" w:rsidRDefault="0099680A">
                            <w:pPr>
                              <w:spacing w:before="11" w:line="151" w:lineRule="exact"/>
                              <w:ind w:left="49"/>
                              <w:rPr>
                                <w:sz w:val="14"/>
                              </w:rPr>
                            </w:pPr>
                            <w:r>
                              <w:rPr>
                                <w:color w:val="202020"/>
                                <w:sz w:val="14"/>
                              </w:rPr>
                              <w:t>Epoch 44/50</w:t>
                            </w:r>
                          </w:p>
                        </w:tc>
                        <w:tc>
                          <w:tcPr>
                            <w:tcW w:w="505" w:type="dxa"/>
                          </w:tcPr>
                          <w:p w14:paraId="0773B2A1" w14:textId="77777777" w:rsidR="0099680A" w:rsidRDefault="0099680A">
                            <w:pPr>
                              <w:spacing w:before="9"/>
                              <w:ind w:left="21" w:right="22"/>
                              <w:jc w:val="center"/>
                              <w:rPr>
                                <w:sz w:val="14"/>
                              </w:rPr>
                            </w:pPr>
                            <w:r>
                              <w:rPr>
                                <w:color w:val="202020"/>
                                <w:sz w:val="14"/>
                              </w:rPr>
                              <w:t>- 87s</w:t>
                            </w:r>
                          </w:p>
                        </w:tc>
                        <w:tc>
                          <w:tcPr>
                            <w:tcW w:w="925" w:type="dxa"/>
                          </w:tcPr>
                          <w:p w14:paraId="7C988DB2" w14:textId="77777777" w:rsidR="0099680A" w:rsidRDefault="0099680A">
                            <w:pPr>
                              <w:spacing w:before="9"/>
                              <w:ind w:left="21" w:right="22"/>
                              <w:jc w:val="center"/>
                              <w:rPr>
                                <w:sz w:val="14"/>
                              </w:rPr>
                            </w:pPr>
                            <w:r>
                              <w:rPr>
                                <w:color w:val="202020"/>
                                <w:sz w:val="14"/>
                              </w:rPr>
                              <w:t>174ms/step</w:t>
                            </w:r>
                          </w:p>
                        </w:tc>
                        <w:tc>
                          <w:tcPr>
                            <w:tcW w:w="673" w:type="dxa"/>
                          </w:tcPr>
                          <w:p w14:paraId="0380E33F" w14:textId="77777777" w:rsidR="0099680A" w:rsidRDefault="0099680A">
                            <w:pPr>
                              <w:spacing w:before="9"/>
                              <w:ind w:left="20" w:right="23"/>
                              <w:jc w:val="center"/>
                              <w:rPr>
                                <w:sz w:val="14"/>
                              </w:rPr>
                            </w:pPr>
                            <w:r>
                              <w:rPr>
                                <w:color w:val="202020"/>
                                <w:sz w:val="14"/>
                              </w:rPr>
                              <w:t>- loss:</w:t>
                            </w:r>
                          </w:p>
                        </w:tc>
                        <w:tc>
                          <w:tcPr>
                            <w:tcW w:w="589" w:type="dxa"/>
                          </w:tcPr>
                          <w:p w14:paraId="029AABDA" w14:textId="77777777" w:rsidR="0099680A" w:rsidRDefault="0099680A">
                            <w:pPr>
                              <w:spacing w:before="9"/>
                              <w:ind w:left="38"/>
                              <w:rPr>
                                <w:sz w:val="14"/>
                              </w:rPr>
                            </w:pPr>
                            <w:r>
                              <w:rPr>
                                <w:color w:val="202020"/>
                                <w:sz w:val="14"/>
                              </w:rPr>
                              <w:t>1.4278</w:t>
                            </w:r>
                          </w:p>
                        </w:tc>
                        <w:tc>
                          <w:tcPr>
                            <w:tcW w:w="2017" w:type="dxa"/>
                          </w:tcPr>
                          <w:p w14:paraId="02BF7402" w14:textId="77777777" w:rsidR="0099680A" w:rsidRDefault="0099680A">
                            <w:pPr>
                              <w:spacing w:before="9"/>
                              <w:ind w:right="44"/>
                              <w:jc w:val="right"/>
                              <w:rPr>
                                <w:sz w:val="14"/>
                              </w:rPr>
                            </w:pPr>
                            <w:r>
                              <w:rPr>
                                <w:color w:val="202020"/>
                                <w:sz w:val="14"/>
                              </w:rPr>
                              <w:t>- categorical_accuracy:</w:t>
                            </w:r>
                          </w:p>
                        </w:tc>
                        <w:tc>
                          <w:tcPr>
                            <w:tcW w:w="589" w:type="dxa"/>
                          </w:tcPr>
                          <w:p w14:paraId="05D231D8" w14:textId="77777777" w:rsidR="0099680A" w:rsidRDefault="0099680A">
                            <w:pPr>
                              <w:spacing w:before="9"/>
                              <w:ind w:left="18" w:right="26"/>
                              <w:jc w:val="center"/>
                              <w:rPr>
                                <w:sz w:val="14"/>
                              </w:rPr>
                            </w:pPr>
                            <w:r>
                              <w:rPr>
                                <w:color w:val="202020"/>
                                <w:sz w:val="14"/>
                              </w:rPr>
                              <w:t>0.4284</w:t>
                            </w:r>
                          </w:p>
                        </w:tc>
                        <w:tc>
                          <w:tcPr>
                            <w:tcW w:w="1009" w:type="dxa"/>
                          </w:tcPr>
                          <w:p w14:paraId="6BCEF005" w14:textId="77777777" w:rsidR="0099680A" w:rsidRDefault="0099680A">
                            <w:pPr>
                              <w:spacing w:before="9"/>
                              <w:ind w:left="17" w:right="27"/>
                              <w:jc w:val="center"/>
                              <w:rPr>
                                <w:sz w:val="14"/>
                              </w:rPr>
                            </w:pPr>
                            <w:r>
                              <w:rPr>
                                <w:color w:val="202020"/>
                                <w:sz w:val="14"/>
                              </w:rPr>
                              <w:t>- val_loss:</w:t>
                            </w:r>
                          </w:p>
                        </w:tc>
                        <w:tc>
                          <w:tcPr>
                            <w:tcW w:w="127" w:type="dxa"/>
                            <w:tcBorders>
                              <w:right w:val="single" w:sz="8" w:space="0" w:color="E7E7E7"/>
                            </w:tcBorders>
                          </w:tcPr>
                          <w:p w14:paraId="7CDAF01B" w14:textId="77777777" w:rsidR="0099680A" w:rsidRDefault="0099680A">
                            <w:pPr>
                              <w:spacing w:before="9"/>
                              <w:ind w:right="-15"/>
                              <w:jc w:val="right"/>
                              <w:rPr>
                                <w:sz w:val="14"/>
                              </w:rPr>
                            </w:pPr>
                            <w:r>
                              <w:rPr>
                                <w:color w:val="202020"/>
                                <w:sz w:val="14"/>
                              </w:rPr>
                              <w:t>1</w:t>
                            </w:r>
                          </w:p>
                        </w:tc>
                      </w:tr>
                      <w:tr w:rsidR="0099680A" w14:paraId="25F643FB" w14:textId="77777777">
                        <w:trPr>
                          <w:trHeight w:val="174"/>
                        </w:trPr>
                        <w:tc>
                          <w:tcPr>
                            <w:tcW w:w="3453" w:type="dxa"/>
                          </w:tcPr>
                          <w:p w14:paraId="309EED8C" w14:textId="77777777" w:rsidR="0099680A" w:rsidRDefault="0099680A">
                            <w:pPr>
                              <w:spacing w:before="9" w:line="146" w:lineRule="exact"/>
                              <w:ind w:left="49"/>
                              <w:rPr>
                                <w:sz w:val="14"/>
                              </w:rPr>
                            </w:pPr>
                            <w:r>
                              <w:rPr>
                                <w:color w:val="202020"/>
                                <w:sz w:val="14"/>
                              </w:rPr>
                              <w:t>497/497 [==============================]</w:t>
                            </w:r>
                          </w:p>
                        </w:tc>
                        <w:tc>
                          <w:tcPr>
                            <w:tcW w:w="505" w:type="dxa"/>
                          </w:tcPr>
                          <w:p w14:paraId="5C0BEE72" w14:textId="77777777" w:rsidR="0099680A" w:rsidRDefault="0099680A">
                            <w:pPr>
                              <w:spacing w:before="9" w:line="146" w:lineRule="exact"/>
                              <w:ind w:left="21" w:right="22"/>
                              <w:jc w:val="center"/>
                              <w:rPr>
                                <w:sz w:val="14"/>
                              </w:rPr>
                            </w:pPr>
                            <w:r>
                              <w:rPr>
                                <w:color w:val="202020"/>
                                <w:sz w:val="14"/>
                              </w:rPr>
                              <w:t>- 86s</w:t>
                            </w:r>
                          </w:p>
                        </w:tc>
                        <w:tc>
                          <w:tcPr>
                            <w:tcW w:w="925" w:type="dxa"/>
                          </w:tcPr>
                          <w:p w14:paraId="50C77C68" w14:textId="77777777" w:rsidR="0099680A" w:rsidRDefault="0099680A">
                            <w:pPr>
                              <w:spacing w:before="9" w:line="146" w:lineRule="exact"/>
                              <w:ind w:left="21" w:right="22"/>
                              <w:jc w:val="center"/>
                              <w:rPr>
                                <w:sz w:val="14"/>
                              </w:rPr>
                            </w:pPr>
                            <w:r>
                              <w:rPr>
                                <w:color w:val="202020"/>
                                <w:sz w:val="14"/>
                              </w:rPr>
                              <w:t>174ms/step</w:t>
                            </w:r>
                          </w:p>
                        </w:tc>
                        <w:tc>
                          <w:tcPr>
                            <w:tcW w:w="673" w:type="dxa"/>
                          </w:tcPr>
                          <w:p w14:paraId="0FFC7854" w14:textId="77777777" w:rsidR="0099680A" w:rsidRDefault="0099680A">
                            <w:pPr>
                              <w:spacing w:before="9" w:line="146" w:lineRule="exact"/>
                              <w:ind w:left="20" w:right="23"/>
                              <w:jc w:val="center"/>
                              <w:rPr>
                                <w:sz w:val="14"/>
                              </w:rPr>
                            </w:pPr>
                            <w:r>
                              <w:rPr>
                                <w:color w:val="202020"/>
                                <w:sz w:val="14"/>
                              </w:rPr>
                              <w:t>- loss:</w:t>
                            </w:r>
                          </w:p>
                        </w:tc>
                        <w:tc>
                          <w:tcPr>
                            <w:tcW w:w="589" w:type="dxa"/>
                          </w:tcPr>
                          <w:p w14:paraId="63A0DA1F" w14:textId="77777777" w:rsidR="0099680A" w:rsidRDefault="0099680A">
                            <w:pPr>
                              <w:spacing w:before="9" w:line="146" w:lineRule="exact"/>
                              <w:ind w:left="38"/>
                              <w:rPr>
                                <w:sz w:val="14"/>
                              </w:rPr>
                            </w:pPr>
                            <w:r>
                              <w:rPr>
                                <w:color w:val="202020"/>
                                <w:sz w:val="14"/>
                              </w:rPr>
                              <w:t>1.4155</w:t>
                            </w:r>
                          </w:p>
                        </w:tc>
                        <w:tc>
                          <w:tcPr>
                            <w:tcW w:w="2017" w:type="dxa"/>
                          </w:tcPr>
                          <w:p w14:paraId="2CDCCC87" w14:textId="77777777" w:rsidR="0099680A" w:rsidRDefault="0099680A">
                            <w:pPr>
                              <w:spacing w:before="9" w:line="146" w:lineRule="exact"/>
                              <w:ind w:right="44"/>
                              <w:jc w:val="right"/>
                              <w:rPr>
                                <w:sz w:val="14"/>
                              </w:rPr>
                            </w:pPr>
                            <w:r>
                              <w:rPr>
                                <w:color w:val="202020"/>
                                <w:sz w:val="14"/>
                              </w:rPr>
                              <w:t>- categorical_accuracy:</w:t>
                            </w:r>
                          </w:p>
                        </w:tc>
                        <w:tc>
                          <w:tcPr>
                            <w:tcW w:w="589" w:type="dxa"/>
                          </w:tcPr>
                          <w:p w14:paraId="2D9F14C9" w14:textId="77777777" w:rsidR="0099680A" w:rsidRDefault="0099680A">
                            <w:pPr>
                              <w:spacing w:before="9" w:line="146" w:lineRule="exact"/>
                              <w:ind w:left="18" w:right="26"/>
                              <w:jc w:val="center"/>
                              <w:rPr>
                                <w:sz w:val="14"/>
                              </w:rPr>
                            </w:pPr>
                            <w:r>
                              <w:rPr>
                                <w:color w:val="202020"/>
                                <w:sz w:val="14"/>
                              </w:rPr>
                              <w:t>0.4350</w:t>
                            </w:r>
                          </w:p>
                        </w:tc>
                        <w:tc>
                          <w:tcPr>
                            <w:tcW w:w="1009" w:type="dxa"/>
                          </w:tcPr>
                          <w:p w14:paraId="4AED3045" w14:textId="77777777" w:rsidR="0099680A" w:rsidRDefault="0099680A">
                            <w:pPr>
                              <w:spacing w:before="9" w:line="146" w:lineRule="exact"/>
                              <w:ind w:left="17" w:right="27"/>
                              <w:jc w:val="center"/>
                              <w:rPr>
                                <w:sz w:val="14"/>
                              </w:rPr>
                            </w:pPr>
                            <w:r>
                              <w:rPr>
                                <w:color w:val="202020"/>
                                <w:sz w:val="14"/>
                              </w:rPr>
                              <w:t>- val_loss:</w:t>
                            </w:r>
                          </w:p>
                        </w:tc>
                        <w:tc>
                          <w:tcPr>
                            <w:tcW w:w="127" w:type="dxa"/>
                            <w:tcBorders>
                              <w:right w:val="single" w:sz="8" w:space="0" w:color="E7E7E7"/>
                            </w:tcBorders>
                          </w:tcPr>
                          <w:p w14:paraId="0861AB53" w14:textId="77777777" w:rsidR="0099680A" w:rsidRDefault="0099680A">
                            <w:pPr>
                              <w:spacing w:before="9" w:line="146" w:lineRule="exact"/>
                              <w:ind w:right="-15"/>
                              <w:jc w:val="right"/>
                              <w:rPr>
                                <w:sz w:val="14"/>
                              </w:rPr>
                            </w:pPr>
                            <w:r>
                              <w:rPr>
                                <w:color w:val="202020"/>
                                <w:sz w:val="14"/>
                              </w:rPr>
                              <w:t>1</w:t>
                            </w:r>
                          </w:p>
                        </w:tc>
                      </w:tr>
                      <w:tr w:rsidR="0099680A" w14:paraId="6408E65C" w14:textId="77777777">
                        <w:trPr>
                          <w:trHeight w:val="344"/>
                        </w:trPr>
                        <w:tc>
                          <w:tcPr>
                            <w:tcW w:w="3453" w:type="dxa"/>
                          </w:tcPr>
                          <w:p w14:paraId="739AA9D4" w14:textId="77777777" w:rsidR="0099680A" w:rsidRDefault="0099680A">
                            <w:pPr>
                              <w:spacing w:before="4"/>
                              <w:ind w:left="49"/>
                              <w:rPr>
                                <w:sz w:val="14"/>
                              </w:rPr>
                            </w:pPr>
                            <w:r>
                              <w:rPr>
                                <w:color w:val="202020"/>
                                <w:sz w:val="14"/>
                              </w:rPr>
                              <w:t>Epoch 45/50</w:t>
                            </w:r>
                          </w:p>
                          <w:p w14:paraId="0F722C52" w14:textId="77777777" w:rsidR="0099680A" w:rsidRDefault="0099680A">
                            <w:pPr>
                              <w:spacing w:before="11" w:line="151" w:lineRule="exact"/>
                              <w:ind w:left="49"/>
                              <w:rPr>
                                <w:sz w:val="14"/>
                              </w:rPr>
                            </w:pPr>
                            <w:r>
                              <w:rPr>
                                <w:color w:val="202020"/>
                                <w:sz w:val="14"/>
                              </w:rPr>
                              <w:t>497/497 [==============================]</w:t>
                            </w:r>
                          </w:p>
                        </w:tc>
                        <w:tc>
                          <w:tcPr>
                            <w:tcW w:w="505" w:type="dxa"/>
                          </w:tcPr>
                          <w:p w14:paraId="2A1AF479" w14:textId="77777777" w:rsidR="0099680A" w:rsidRDefault="0099680A">
                            <w:pPr>
                              <w:spacing w:before="4"/>
                              <w:rPr>
                                <w:sz w:val="15"/>
                              </w:rPr>
                            </w:pPr>
                          </w:p>
                          <w:p w14:paraId="67217FA6" w14:textId="77777777" w:rsidR="0099680A" w:rsidRDefault="0099680A">
                            <w:pPr>
                              <w:spacing w:line="151" w:lineRule="exact"/>
                              <w:ind w:left="21" w:right="22"/>
                              <w:jc w:val="center"/>
                              <w:rPr>
                                <w:sz w:val="14"/>
                              </w:rPr>
                            </w:pPr>
                            <w:r>
                              <w:rPr>
                                <w:color w:val="202020"/>
                                <w:sz w:val="14"/>
                              </w:rPr>
                              <w:t>- 86s</w:t>
                            </w:r>
                          </w:p>
                        </w:tc>
                        <w:tc>
                          <w:tcPr>
                            <w:tcW w:w="925" w:type="dxa"/>
                          </w:tcPr>
                          <w:p w14:paraId="0B2AFE44" w14:textId="77777777" w:rsidR="0099680A" w:rsidRDefault="0099680A">
                            <w:pPr>
                              <w:spacing w:before="4"/>
                              <w:rPr>
                                <w:sz w:val="15"/>
                              </w:rPr>
                            </w:pPr>
                          </w:p>
                          <w:p w14:paraId="0B692CF4" w14:textId="77777777" w:rsidR="0099680A" w:rsidRDefault="0099680A">
                            <w:pPr>
                              <w:spacing w:line="151" w:lineRule="exact"/>
                              <w:ind w:left="21" w:right="22"/>
                              <w:jc w:val="center"/>
                              <w:rPr>
                                <w:sz w:val="14"/>
                              </w:rPr>
                            </w:pPr>
                            <w:r>
                              <w:rPr>
                                <w:color w:val="202020"/>
                                <w:sz w:val="14"/>
                              </w:rPr>
                              <w:t>174ms/step</w:t>
                            </w:r>
                          </w:p>
                        </w:tc>
                        <w:tc>
                          <w:tcPr>
                            <w:tcW w:w="673" w:type="dxa"/>
                          </w:tcPr>
                          <w:p w14:paraId="5CEE5399" w14:textId="77777777" w:rsidR="0099680A" w:rsidRDefault="0099680A">
                            <w:pPr>
                              <w:spacing w:before="4"/>
                              <w:rPr>
                                <w:sz w:val="15"/>
                              </w:rPr>
                            </w:pPr>
                          </w:p>
                          <w:p w14:paraId="3E09EEF2" w14:textId="77777777" w:rsidR="0099680A" w:rsidRDefault="0099680A">
                            <w:pPr>
                              <w:spacing w:line="151" w:lineRule="exact"/>
                              <w:ind w:left="20" w:right="23"/>
                              <w:jc w:val="center"/>
                              <w:rPr>
                                <w:sz w:val="14"/>
                              </w:rPr>
                            </w:pPr>
                            <w:r>
                              <w:rPr>
                                <w:color w:val="202020"/>
                                <w:sz w:val="14"/>
                              </w:rPr>
                              <w:t>- loss:</w:t>
                            </w:r>
                          </w:p>
                        </w:tc>
                        <w:tc>
                          <w:tcPr>
                            <w:tcW w:w="589" w:type="dxa"/>
                          </w:tcPr>
                          <w:p w14:paraId="1E209601" w14:textId="77777777" w:rsidR="0099680A" w:rsidRDefault="0099680A">
                            <w:pPr>
                              <w:spacing w:before="4"/>
                              <w:rPr>
                                <w:sz w:val="15"/>
                              </w:rPr>
                            </w:pPr>
                          </w:p>
                          <w:p w14:paraId="632760E7" w14:textId="77777777" w:rsidR="0099680A" w:rsidRDefault="0099680A">
                            <w:pPr>
                              <w:spacing w:line="151" w:lineRule="exact"/>
                              <w:ind w:left="38"/>
                              <w:rPr>
                                <w:sz w:val="14"/>
                              </w:rPr>
                            </w:pPr>
                            <w:r>
                              <w:rPr>
                                <w:color w:val="202020"/>
                                <w:sz w:val="14"/>
                              </w:rPr>
                              <w:t>1.3972</w:t>
                            </w:r>
                          </w:p>
                        </w:tc>
                        <w:tc>
                          <w:tcPr>
                            <w:tcW w:w="2017" w:type="dxa"/>
                          </w:tcPr>
                          <w:p w14:paraId="78BD7520" w14:textId="77777777" w:rsidR="0099680A" w:rsidRDefault="0099680A">
                            <w:pPr>
                              <w:spacing w:before="4"/>
                              <w:rPr>
                                <w:sz w:val="15"/>
                              </w:rPr>
                            </w:pPr>
                          </w:p>
                          <w:p w14:paraId="17434C75" w14:textId="77777777" w:rsidR="0099680A" w:rsidRDefault="0099680A">
                            <w:pPr>
                              <w:spacing w:line="151" w:lineRule="exact"/>
                              <w:ind w:right="44"/>
                              <w:jc w:val="right"/>
                              <w:rPr>
                                <w:sz w:val="14"/>
                              </w:rPr>
                            </w:pPr>
                            <w:r>
                              <w:rPr>
                                <w:color w:val="202020"/>
                                <w:sz w:val="14"/>
                              </w:rPr>
                              <w:t>- categorical_accuracy:</w:t>
                            </w:r>
                          </w:p>
                        </w:tc>
                        <w:tc>
                          <w:tcPr>
                            <w:tcW w:w="589" w:type="dxa"/>
                          </w:tcPr>
                          <w:p w14:paraId="0BD8D37D" w14:textId="77777777" w:rsidR="0099680A" w:rsidRDefault="0099680A">
                            <w:pPr>
                              <w:spacing w:before="4"/>
                              <w:rPr>
                                <w:sz w:val="15"/>
                              </w:rPr>
                            </w:pPr>
                          </w:p>
                          <w:p w14:paraId="1836119E" w14:textId="77777777" w:rsidR="0099680A" w:rsidRDefault="0099680A">
                            <w:pPr>
                              <w:spacing w:line="151" w:lineRule="exact"/>
                              <w:ind w:left="18" w:right="26"/>
                              <w:jc w:val="center"/>
                              <w:rPr>
                                <w:sz w:val="14"/>
                              </w:rPr>
                            </w:pPr>
                            <w:r>
                              <w:rPr>
                                <w:color w:val="202020"/>
                                <w:sz w:val="14"/>
                              </w:rPr>
                              <w:t>0.4434</w:t>
                            </w:r>
                          </w:p>
                        </w:tc>
                        <w:tc>
                          <w:tcPr>
                            <w:tcW w:w="1009" w:type="dxa"/>
                          </w:tcPr>
                          <w:p w14:paraId="6D4E9E81" w14:textId="77777777" w:rsidR="0099680A" w:rsidRDefault="0099680A">
                            <w:pPr>
                              <w:spacing w:before="4"/>
                              <w:rPr>
                                <w:sz w:val="15"/>
                              </w:rPr>
                            </w:pPr>
                          </w:p>
                          <w:p w14:paraId="7C23BF55"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0270257B" w14:textId="77777777" w:rsidR="0099680A" w:rsidRDefault="0099680A">
                            <w:pPr>
                              <w:spacing w:before="4"/>
                              <w:rPr>
                                <w:sz w:val="15"/>
                              </w:rPr>
                            </w:pPr>
                          </w:p>
                          <w:p w14:paraId="235A8E11" w14:textId="77777777" w:rsidR="0099680A" w:rsidRDefault="0099680A">
                            <w:pPr>
                              <w:spacing w:line="151" w:lineRule="exact"/>
                              <w:ind w:right="-15"/>
                              <w:jc w:val="right"/>
                              <w:rPr>
                                <w:sz w:val="14"/>
                              </w:rPr>
                            </w:pPr>
                            <w:r>
                              <w:rPr>
                                <w:color w:val="202020"/>
                                <w:sz w:val="14"/>
                              </w:rPr>
                              <w:t>1</w:t>
                            </w:r>
                          </w:p>
                        </w:tc>
                      </w:tr>
                      <w:tr w:rsidR="0099680A" w14:paraId="3ABCAB4D" w14:textId="77777777">
                        <w:trPr>
                          <w:trHeight w:val="344"/>
                        </w:trPr>
                        <w:tc>
                          <w:tcPr>
                            <w:tcW w:w="3453" w:type="dxa"/>
                          </w:tcPr>
                          <w:p w14:paraId="447A5381" w14:textId="77777777" w:rsidR="0099680A" w:rsidRDefault="0099680A">
                            <w:pPr>
                              <w:spacing w:before="9"/>
                              <w:ind w:left="49"/>
                              <w:rPr>
                                <w:sz w:val="14"/>
                              </w:rPr>
                            </w:pPr>
                            <w:r>
                              <w:rPr>
                                <w:color w:val="202020"/>
                                <w:sz w:val="14"/>
                              </w:rPr>
                              <w:t>Epoch 46/50</w:t>
                            </w:r>
                          </w:p>
                          <w:p w14:paraId="23E24DE9" w14:textId="77777777" w:rsidR="0099680A" w:rsidRDefault="0099680A">
                            <w:pPr>
                              <w:spacing w:before="11" w:line="146" w:lineRule="exact"/>
                              <w:ind w:left="49"/>
                              <w:rPr>
                                <w:sz w:val="14"/>
                              </w:rPr>
                            </w:pPr>
                            <w:r>
                              <w:rPr>
                                <w:color w:val="202020"/>
                                <w:sz w:val="14"/>
                              </w:rPr>
                              <w:t>497/497 [==============================]</w:t>
                            </w:r>
                          </w:p>
                        </w:tc>
                        <w:tc>
                          <w:tcPr>
                            <w:tcW w:w="505" w:type="dxa"/>
                          </w:tcPr>
                          <w:p w14:paraId="3BD3B983" w14:textId="77777777" w:rsidR="0099680A" w:rsidRDefault="0099680A">
                            <w:pPr>
                              <w:spacing w:before="9"/>
                              <w:rPr>
                                <w:sz w:val="15"/>
                              </w:rPr>
                            </w:pPr>
                          </w:p>
                          <w:p w14:paraId="4480B693" w14:textId="77777777" w:rsidR="0099680A" w:rsidRDefault="0099680A">
                            <w:pPr>
                              <w:spacing w:line="146" w:lineRule="exact"/>
                              <w:ind w:left="21" w:right="22"/>
                              <w:jc w:val="center"/>
                              <w:rPr>
                                <w:sz w:val="14"/>
                              </w:rPr>
                            </w:pPr>
                            <w:r>
                              <w:rPr>
                                <w:color w:val="202020"/>
                                <w:sz w:val="14"/>
                              </w:rPr>
                              <w:t>- 86s</w:t>
                            </w:r>
                          </w:p>
                        </w:tc>
                        <w:tc>
                          <w:tcPr>
                            <w:tcW w:w="925" w:type="dxa"/>
                          </w:tcPr>
                          <w:p w14:paraId="18E8F308" w14:textId="77777777" w:rsidR="0099680A" w:rsidRDefault="0099680A">
                            <w:pPr>
                              <w:spacing w:before="9"/>
                              <w:rPr>
                                <w:sz w:val="15"/>
                              </w:rPr>
                            </w:pPr>
                          </w:p>
                          <w:p w14:paraId="3BC03447" w14:textId="77777777" w:rsidR="0099680A" w:rsidRDefault="0099680A">
                            <w:pPr>
                              <w:spacing w:line="146" w:lineRule="exact"/>
                              <w:ind w:left="21" w:right="22"/>
                              <w:jc w:val="center"/>
                              <w:rPr>
                                <w:sz w:val="14"/>
                              </w:rPr>
                            </w:pPr>
                            <w:r>
                              <w:rPr>
                                <w:color w:val="202020"/>
                                <w:sz w:val="14"/>
                              </w:rPr>
                              <w:t>174ms/step</w:t>
                            </w:r>
                          </w:p>
                        </w:tc>
                        <w:tc>
                          <w:tcPr>
                            <w:tcW w:w="673" w:type="dxa"/>
                          </w:tcPr>
                          <w:p w14:paraId="57A24E60" w14:textId="77777777" w:rsidR="0099680A" w:rsidRDefault="0099680A">
                            <w:pPr>
                              <w:spacing w:before="9"/>
                              <w:rPr>
                                <w:sz w:val="15"/>
                              </w:rPr>
                            </w:pPr>
                          </w:p>
                          <w:p w14:paraId="08A596C4" w14:textId="77777777" w:rsidR="0099680A" w:rsidRDefault="0099680A">
                            <w:pPr>
                              <w:spacing w:line="146" w:lineRule="exact"/>
                              <w:ind w:left="20" w:right="23"/>
                              <w:jc w:val="center"/>
                              <w:rPr>
                                <w:sz w:val="14"/>
                              </w:rPr>
                            </w:pPr>
                            <w:r>
                              <w:rPr>
                                <w:color w:val="202020"/>
                                <w:sz w:val="14"/>
                              </w:rPr>
                              <w:t>- loss:</w:t>
                            </w:r>
                          </w:p>
                        </w:tc>
                        <w:tc>
                          <w:tcPr>
                            <w:tcW w:w="589" w:type="dxa"/>
                          </w:tcPr>
                          <w:p w14:paraId="5395812B" w14:textId="77777777" w:rsidR="0099680A" w:rsidRDefault="0099680A">
                            <w:pPr>
                              <w:spacing w:before="9"/>
                              <w:rPr>
                                <w:sz w:val="15"/>
                              </w:rPr>
                            </w:pPr>
                          </w:p>
                          <w:p w14:paraId="29892FA8" w14:textId="77777777" w:rsidR="0099680A" w:rsidRDefault="0099680A">
                            <w:pPr>
                              <w:spacing w:line="146" w:lineRule="exact"/>
                              <w:ind w:left="38"/>
                              <w:rPr>
                                <w:sz w:val="14"/>
                              </w:rPr>
                            </w:pPr>
                            <w:r>
                              <w:rPr>
                                <w:color w:val="202020"/>
                                <w:sz w:val="14"/>
                              </w:rPr>
                              <w:t>1.3796</w:t>
                            </w:r>
                          </w:p>
                        </w:tc>
                        <w:tc>
                          <w:tcPr>
                            <w:tcW w:w="2017" w:type="dxa"/>
                          </w:tcPr>
                          <w:p w14:paraId="0EF5FC21" w14:textId="77777777" w:rsidR="0099680A" w:rsidRDefault="0099680A">
                            <w:pPr>
                              <w:spacing w:before="9"/>
                              <w:rPr>
                                <w:sz w:val="15"/>
                              </w:rPr>
                            </w:pPr>
                          </w:p>
                          <w:p w14:paraId="0DD62508" w14:textId="77777777" w:rsidR="0099680A" w:rsidRDefault="0099680A">
                            <w:pPr>
                              <w:spacing w:line="146" w:lineRule="exact"/>
                              <w:ind w:right="44"/>
                              <w:jc w:val="right"/>
                              <w:rPr>
                                <w:sz w:val="14"/>
                              </w:rPr>
                            </w:pPr>
                            <w:r>
                              <w:rPr>
                                <w:color w:val="202020"/>
                                <w:sz w:val="14"/>
                              </w:rPr>
                              <w:t>- categorical_accuracy:</w:t>
                            </w:r>
                          </w:p>
                        </w:tc>
                        <w:tc>
                          <w:tcPr>
                            <w:tcW w:w="589" w:type="dxa"/>
                          </w:tcPr>
                          <w:p w14:paraId="6B57495E" w14:textId="77777777" w:rsidR="0099680A" w:rsidRDefault="0099680A">
                            <w:pPr>
                              <w:spacing w:before="9"/>
                              <w:rPr>
                                <w:sz w:val="15"/>
                              </w:rPr>
                            </w:pPr>
                          </w:p>
                          <w:p w14:paraId="0EA69476" w14:textId="77777777" w:rsidR="0099680A" w:rsidRDefault="0099680A">
                            <w:pPr>
                              <w:spacing w:line="146" w:lineRule="exact"/>
                              <w:ind w:left="18" w:right="26"/>
                              <w:jc w:val="center"/>
                              <w:rPr>
                                <w:sz w:val="14"/>
                              </w:rPr>
                            </w:pPr>
                            <w:r>
                              <w:rPr>
                                <w:color w:val="202020"/>
                                <w:sz w:val="14"/>
                              </w:rPr>
                              <w:t>0.4517</w:t>
                            </w:r>
                          </w:p>
                        </w:tc>
                        <w:tc>
                          <w:tcPr>
                            <w:tcW w:w="1009" w:type="dxa"/>
                          </w:tcPr>
                          <w:p w14:paraId="279A2958" w14:textId="77777777" w:rsidR="0099680A" w:rsidRDefault="0099680A">
                            <w:pPr>
                              <w:spacing w:before="9"/>
                              <w:rPr>
                                <w:sz w:val="15"/>
                              </w:rPr>
                            </w:pPr>
                          </w:p>
                          <w:p w14:paraId="6030CA77" w14:textId="77777777" w:rsidR="0099680A" w:rsidRDefault="0099680A">
                            <w:pPr>
                              <w:spacing w:line="146" w:lineRule="exact"/>
                              <w:ind w:left="17" w:right="27"/>
                              <w:jc w:val="center"/>
                              <w:rPr>
                                <w:sz w:val="14"/>
                              </w:rPr>
                            </w:pPr>
                            <w:r>
                              <w:rPr>
                                <w:color w:val="202020"/>
                                <w:sz w:val="14"/>
                              </w:rPr>
                              <w:t>- val_loss:</w:t>
                            </w:r>
                          </w:p>
                        </w:tc>
                        <w:tc>
                          <w:tcPr>
                            <w:tcW w:w="127" w:type="dxa"/>
                            <w:tcBorders>
                              <w:right w:val="single" w:sz="8" w:space="0" w:color="E7E7E7"/>
                            </w:tcBorders>
                          </w:tcPr>
                          <w:p w14:paraId="4AD42B98" w14:textId="77777777" w:rsidR="0099680A" w:rsidRDefault="0099680A">
                            <w:pPr>
                              <w:spacing w:before="9"/>
                              <w:rPr>
                                <w:sz w:val="15"/>
                              </w:rPr>
                            </w:pPr>
                          </w:p>
                          <w:p w14:paraId="4899436E" w14:textId="77777777" w:rsidR="0099680A" w:rsidRDefault="0099680A">
                            <w:pPr>
                              <w:spacing w:line="146" w:lineRule="exact"/>
                              <w:ind w:right="-15"/>
                              <w:jc w:val="right"/>
                              <w:rPr>
                                <w:sz w:val="14"/>
                              </w:rPr>
                            </w:pPr>
                            <w:r>
                              <w:rPr>
                                <w:color w:val="202020"/>
                                <w:sz w:val="14"/>
                              </w:rPr>
                              <w:t>1</w:t>
                            </w:r>
                          </w:p>
                        </w:tc>
                      </w:tr>
                      <w:tr w:rsidR="0099680A" w14:paraId="6BD17AB7" w14:textId="77777777">
                        <w:trPr>
                          <w:trHeight w:val="174"/>
                        </w:trPr>
                        <w:tc>
                          <w:tcPr>
                            <w:tcW w:w="3453" w:type="dxa"/>
                          </w:tcPr>
                          <w:p w14:paraId="730488BA" w14:textId="77777777" w:rsidR="0099680A" w:rsidRDefault="0099680A">
                            <w:pPr>
                              <w:spacing w:before="4" w:line="151" w:lineRule="exact"/>
                              <w:ind w:left="49"/>
                              <w:rPr>
                                <w:sz w:val="14"/>
                              </w:rPr>
                            </w:pPr>
                            <w:r>
                              <w:rPr>
                                <w:color w:val="202020"/>
                                <w:sz w:val="14"/>
                              </w:rPr>
                              <w:t>Epoch 47/50</w:t>
                            </w:r>
                          </w:p>
                        </w:tc>
                        <w:tc>
                          <w:tcPr>
                            <w:tcW w:w="505" w:type="dxa"/>
                          </w:tcPr>
                          <w:p w14:paraId="0FFE4D05" w14:textId="77777777" w:rsidR="0099680A" w:rsidRDefault="0099680A">
                            <w:pPr>
                              <w:rPr>
                                <w:rFonts w:ascii="Times New Roman"/>
                                <w:sz w:val="10"/>
                              </w:rPr>
                            </w:pPr>
                          </w:p>
                        </w:tc>
                        <w:tc>
                          <w:tcPr>
                            <w:tcW w:w="925" w:type="dxa"/>
                          </w:tcPr>
                          <w:p w14:paraId="29DD7FA0" w14:textId="77777777" w:rsidR="0099680A" w:rsidRDefault="0099680A">
                            <w:pPr>
                              <w:rPr>
                                <w:rFonts w:ascii="Times New Roman"/>
                                <w:sz w:val="10"/>
                              </w:rPr>
                            </w:pPr>
                          </w:p>
                        </w:tc>
                        <w:tc>
                          <w:tcPr>
                            <w:tcW w:w="673" w:type="dxa"/>
                          </w:tcPr>
                          <w:p w14:paraId="3175E98E" w14:textId="77777777" w:rsidR="0099680A" w:rsidRDefault="0099680A">
                            <w:pPr>
                              <w:rPr>
                                <w:rFonts w:ascii="Times New Roman"/>
                                <w:sz w:val="10"/>
                              </w:rPr>
                            </w:pPr>
                          </w:p>
                        </w:tc>
                        <w:tc>
                          <w:tcPr>
                            <w:tcW w:w="589" w:type="dxa"/>
                          </w:tcPr>
                          <w:p w14:paraId="138DAA8E" w14:textId="77777777" w:rsidR="0099680A" w:rsidRDefault="0099680A">
                            <w:pPr>
                              <w:rPr>
                                <w:rFonts w:ascii="Times New Roman"/>
                                <w:sz w:val="10"/>
                              </w:rPr>
                            </w:pPr>
                          </w:p>
                        </w:tc>
                        <w:tc>
                          <w:tcPr>
                            <w:tcW w:w="2017" w:type="dxa"/>
                          </w:tcPr>
                          <w:p w14:paraId="3CD4C561" w14:textId="77777777" w:rsidR="0099680A" w:rsidRDefault="0099680A">
                            <w:pPr>
                              <w:rPr>
                                <w:rFonts w:ascii="Times New Roman"/>
                                <w:sz w:val="10"/>
                              </w:rPr>
                            </w:pPr>
                          </w:p>
                        </w:tc>
                        <w:tc>
                          <w:tcPr>
                            <w:tcW w:w="589" w:type="dxa"/>
                          </w:tcPr>
                          <w:p w14:paraId="49A4F221" w14:textId="77777777" w:rsidR="0099680A" w:rsidRDefault="0099680A">
                            <w:pPr>
                              <w:rPr>
                                <w:rFonts w:ascii="Times New Roman"/>
                                <w:sz w:val="10"/>
                              </w:rPr>
                            </w:pPr>
                          </w:p>
                        </w:tc>
                        <w:tc>
                          <w:tcPr>
                            <w:tcW w:w="1009" w:type="dxa"/>
                          </w:tcPr>
                          <w:p w14:paraId="57E9B84C" w14:textId="77777777" w:rsidR="0099680A" w:rsidRDefault="0099680A">
                            <w:pPr>
                              <w:rPr>
                                <w:rFonts w:ascii="Times New Roman"/>
                                <w:sz w:val="10"/>
                              </w:rPr>
                            </w:pPr>
                          </w:p>
                        </w:tc>
                        <w:tc>
                          <w:tcPr>
                            <w:tcW w:w="127" w:type="dxa"/>
                            <w:tcBorders>
                              <w:right w:val="single" w:sz="8" w:space="0" w:color="E7E7E7"/>
                            </w:tcBorders>
                          </w:tcPr>
                          <w:p w14:paraId="3C50336C" w14:textId="77777777" w:rsidR="0099680A" w:rsidRDefault="0099680A">
                            <w:pPr>
                              <w:rPr>
                                <w:rFonts w:ascii="Times New Roman"/>
                                <w:sz w:val="10"/>
                              </w:rPr>
                            </w:pPr>
                          </w:p>
                        </w:tc>
                      </w:tr>
                      <w:tr w:rsidR="0099680A" w14:paraId="15D43AAE" w14:textId="77777777">
                        <w:trPr>
                          <w:trHeight w:val="174"/>
                        </w:trPr>
                        <w:tc>
                          <w:tcPr>
                            <w:tcW w:w="3453" w:type="dxa"/>
                          </w:tcPr>
                          <w:p w14:paraId="5E5DBF6E" w14:textId="77777777" w:rsidR="0099680A" w:rsidRDefault="0099680A">
                            <w:pPr>
                              <w:spacing w:before="9" w:line="146" w:lineRule="exact"/>
                              <w:ind w:left="49"/>
                              <w:rPr>
                                <w:sz w:val="14"/>
                              </w:rPr>
                            </w:pPr>
                            <w:r>
                              <w:rPr>
                                <w:color w:val="202020"/>
                                <w:sz w:val="14"/>
                              </w:rPr>
                              <w:t>497/497 [==============================]</w:t>
                            </w:r>
                          </w:p>
                        </w:tc>
                        <w:tc>
                          <w:tcPr>
                            <w:tcW w:w="505" w:type="dxa"/>
                          </w:tcPr>
                          <w:p w14:paraId="4D85D007" w14:textId="77777777" w:rsidR="0099680A" w:rsidRDefault="0099680A">
                            <w:pPr>
                              <w:spacing w:before="9" w:line="146" w:lineRule="exact"/>
                              <w:ind w:left="21" w:right="22"/>
                              <w:jc w:val="center"/>
                              <w:rPr>
                                <w:sz w:val="14"/>
                              </w:rPr>
                            </w:pPr>
                            <w:r>
                              <w:rPr>
                                <w:color w:val="202020"/>
                                <w:sz w:val="14"/>
                              </w:rPr>
                              <w:t>- 86s</w:t>
                            </w:r>
                          </w:p>
                        </w:tc>
                        <w:tc>
                          <w:tcPr>
                            <w:tcW w:w="925" w:type="dxa"/>
                          </w:tcPr>
                          <w:p w14:paraId="218A7A0E" w14:textId="77777777" w:rsidR="0099680A" w:rsidRDefault="0099680A">
                            <w:pPr>
                              <w:spacing w:before="9" w:line="146" w:lineRule="exact"/>
                              <w:ind w:left="21" w:right="22"/>
                              <w:jc w:val="center"/>
                              <w:rPr>
                                <w:sz w:val="14"/>
                              </w:rPr>
                            </w:pPr>
                            <w:r>
                              <w:rPr>
                                <w:color w:val="202020"/>
                                <w:sz w:val="14"/>
                              </w:rPr>
                              <w:t>174ms/step</w:t>
                            </w:r>
                          </w:p>
                        </w:tc>
                        <w:tc>
                          <w:tcPr>
                            <w:tcW w:w="673" w:type="dxa"/>
                          </w:tcPr>
                          <w:p w14:paraId="587938EF" w14:textId="77777777" w:rsidR="0099680A" w:rsidRDefault="0099680A">
                            <w:pPr>
                              <w:spacing w:before="9" w:line="146" w:lineRule="exact"/>
                              <w:ind w:left="20" w:right="23"/>
                              <w:jc w:val="center"/>
                              <w:rPr>
                                <w:sz w:val="14"/>
                              </w:rPr>
                            </w:pPr>
                            <w:r>
                              <w:rPr>
                                <w:color w:val="202020"/>
                                <w:sz w:val="14"/>
                              </w:rPr>
                              <w:t>- loss:</w:t>
                            </w:r>
                          </w:p>
                        </w:tc>
                        <w:tc>
                          <w:tcPr>
                            <w:tcW w:w="589" w:type="dxa"/>
                          </w:tcPr>
                          <w:p w14:paraId="3D8A1E76" w14:textId="77777777" w:rsidR="0099680A" w:rsidRDefault="0099680A">
                            <w:pPr>
                              <w:spacing w:before="9" w:line="146" w:lineRule="exact"/>
                              <w:ind w:left="38"/>
                              <w:rPr>
                                <w:sz w:val="14"/>
                              </w:rPr>
                            </w:pPr>
                            <w:r>
                              <w:rPr>
                                <w:color w:val="202020"/>
                                <w:sz w:val="14"/>
                              </w:rPr>
                              <w:t>1.3668</w:t>
                            </w:r>
                          </w:p>
                        </w:tc>
                        <w:tc>
                          <w:tcPr>
                            <w:tcW w:w="2017" w:type="dxa"/>
                          </w:tcPr>
                          <w:p w14:paraId="76BF7572" w14:textId="77777777" w:rsidR="0099680A" w:rsidRDefault="0099680A">
                            <w:pPr>
                              <w:spacing w:before="9" w:line="146" w:lineRule="exact"/>
                              <w:ind w:right="44"/>
                              <w:jc w:val="right"/>
                              <w:rPr>
                                <w:sz w:val="14"/>
                              </w:rPr>
                            </w:pPr>
                            <w:r>
                              <w:rPr>
                                <w:color w:val="202020"/>
                                <w:sz w:val="14"/>
                              </w:rPr>
                              <w:t>- categorical_accuracy:</w:t>
                            </w:r>
                          </w:p>
                        </w:tc>
                        <w:tc>
                          <w:tcPr>
                            <w:tcW w:w="589" w:type="dxa"/>
                          </w:tcPr>
                          <w:p w14:paraId="2A099BCA" w14:textId="77777777" w:rsidR="0099680A" w:rsidRDefault="0099680A">
                            <w:pPr>
                              <w:spacing w:before="9" w:line="146" w:lineRule="exact"/>
                              <w:ind w:left="18" w:right="26"/>
                              <w:jc w:val="center"/>
                              <w:rPr>
                                <w:sz w:val="14"/>
                              </w:rPr>
                            </w:pPr>
                            <w:r>
                              <w:rPr>
                                <w:color w:val="202020"/>
                                <w:sz w:val="14"/>
                              </w:rPr>
                              <w:t>0.4559</w:t>
                            </w:r>
                          </w:p>
                        </w:tc>
                        <w:tc>
                          <w:tcPr>
                            <w:tcW w:w="1009" w:type="dxa"/>
                          </w:tcPr>
                          <w:p w14:paraId="4DAA5425" w14:textId="77777777" w:rsidR="0099680A" w:rsidRDefault="0099680A">
                            <w:pPr>
                              <w:spacing w:before="9" w:line="146" w:lineRule="exact"/>
                              <w:ind w:left="17" w:right="27"/>
                              <w:jc w:val="center"/>
                              <w:rPr>
                                <w:sz w:val="14"/>
                              </w:rPr>
                            </w:pPr>
                            <w:r>
                              <w:rPr>
                                <w:color w:val="202020"/>
                                <w:sz w:val="14"/>
                              </w:rPr>
                              <w:t>- val_loss:</w:t>
                            </w:r>
                          </w:p>
                        </w:tc>
                        <w:tc>
                          <w:tcPr>
                            <w:tcW w:w="127" w:type="dxa"/>
                            <w:tcBorders>
                              <w:right w:val="single" w:sz="8" w:space="0" w:color="E7E7E7"/>
                            </w:tcBorders>
                          </w:tcPr>
                          <w:p w14:paraId="1A6AFF63" w14:textId="77777777" w:rsidR="0099680A" w:rsidRDefault="0099680A">
                            <w:pPr>
                              <w:spacing w:before="9" w:line="146" w:lineRule="exact"/>
                              <w:ind w:right="-15"/>
                              <w:jc w:val="right"/>
                              <w:rPr>
                                <w:sz w:val="14"/>
                              </w:rPr>
                            </w:pPr>
                            <w:r>
                              <w:rPr>
                                <w:color w:val="202020"/>
                                <w:sz w:val="14"/>
                              </w:rPr>
                              <w:t>1</w:t>
                            </w:r>
                          </w:p>
                        </w:tc>
                      </w:tr>
                      <w:tr w:rsidR="0099680A" w14:paraId="5A3E1BEB" w14:textId="77777777">
                        <w:trPr>
                          <w:trHeight w:val="344"/>
                        </w:trPr>
                        <w:tc>
                          <w:tcPr>
                            <w:tcW w:w="3453" w:type="dxa"/>
                          </w:tcPr>
                          <w:p w14:paraId="09DBE428" w14:textId="77777777" w:rsidR="0099680A" w:rsidRDefault="0099680A">
                            <w:pPr>
                              <w:spacing w:before="4"/>
                              <w:ind w:left="49"/>
                              <w:rPr>
                                <w:sz w:val="14"/>
                              </w:rPr>
                            </w:pPr>
                            <w:r>
                              <w:rPr>
                                <w:color w:val="202020"/>
                                <w:sz w:val="14"/>
                              </w:rPr>
                              <w:t>Epoch 48/50</w:t>
                            </w:r>
                          </w:p>
                          <w:p w14:paraId="53CC75D2" w14:textId="77777777" w:rsidR="0099680A" w:rsidRDefault="0099680A">
                            <w:pPr>
                              <w:spacing w:before="11" w:line="151" w:lineRule="exact"/>
                              <w:ind w:left="49"/>
                              <w:rPr>
                                <w:sz w:val="14"/>
                              </w:rPr>
                            </w:pPr>
                            <w:r>
                              <w:rPr>
                                <w:color w:val="202020"/>
                                <w:sz w:val="14"/>
                              </w:rPr>
                              <w:t>497/497 [==============================]</w:t>
                            </w:r>
                          </w:p>
                        </w:tc>
                        <w:tc>
                          <w:tcPr>
                            <w:tcW w:w="505" w:type="dxa"/>
                          </w:tcPr>
                          <w:p w14:paraId="65D0E855" w14:textId="77777777" w:rsidR="0099680A" w:rsidRDefault="0099680A">
                            <w:pPr>
                              <w:spacing w:before="4"/>
                              <w:rPr>
                                <w:sz w:val="15"/>
                              </w:rPr>
                            </w:pPr>
                          </w:p>
                          <w:p w14:paraId="1A6DE610" w14:textId="77777777" w:rsidR="0099680A" w:rsidRDefault="0099680A">
                            <w:pPr>
                              <w:spacing w:line="151" w:lineRule="exact"/>
                              <w:ind w:left="21" w:right="22"/>
                              <w:jc w:val="center"/>
                              <w:rPr>
                                <w:sz w:val="14"/>
                              </w:rPr>
                            </w:pPr>
                            <w:r>
                              <w:rPr>
                                <w:color w:val="202020"/>
                                <w:sz w:val="14"/>
                              </w:rPr>
                              <w:t>- 88s</w:t>
                            </w:r>
                          </w:p>
                        </w:tc>
                        <w:tc>
                          <w:tcPr>
                            <w:tcW w:w="925" w:type="dxa"/>
                          </w:tcPr>
                          <w:p w14:paraId="051FBDD8" w14:textId="77777777" w:rsidR="0099680A" w:rsidRDefault="0099680A">
                            <w:pPr>
                              <w:spacing w:before="4"/>
                              <w:rPr>
                                <w:sz w:val="15"/>
                              </w:rPr>
                            </w:pPr>
                          </w:p>
                          <w:p w14:paraId="2DC2CCA1" w14:textId="77777777" w:rsidR="0099680A" w:rsidRDefault="0099680A">
                            <w:pPr>
                              <w:spacing w:line="151" w:lineRule="exact"/>
                              <w:ind w:left="21" w:right="22"/>
                              <w:jc w:val="center"/>
                              <w:rPr>
                                <w:sz w:val="14"/>
                              </w:rPr>
                            </w:pPr>
                            <w:r>
                              <w:rPr>
                                <w:color w:val="202020"/>
                                <w:sz w:val="14"/>
                              </w:rPr>
                              <w:t>177ms/step</w:t>
                            </w:r>
                          </w:p>
                        </w:tc>
                        <w:tc>
                          <w:tcPr>
                            <w:tcW w:w="673" w:type="dxa"/>
                          </w:tcPr>
                          <w:p w14:paraId="25310911" w14:textId="77777777" w:rsidR="0099680A" w:rsidRDefault="0099680A">
                            <w:pPr>
                              <w:spacing w:before="4"/>
                              <w:rPr>
                                <w:sz w:val="15"/>
                              </w:rPr>
                            </w:pPr>
                          </w:p>
                          <w:p w14:paraId="65359D14" w14:textId="77777777" w:rsidR="0099680A" w:rsidRDefault="0099680A">
                            <w:pPr>
                              <w:spacing w:line="151" w:lineRule="exact"/>
                              <w:ind w:left="20" w:right="23"/>
                              <w:jc w:val="center"/>
                              <w:rPr>
                                <w:sz w:val="14"/>
                              </w:rPr>
                            </w:pPr>
                            <w:r>
                              <w:rPr>
                                <w:color w:val="202020"/>
                                <w:sz w:val="14"/>
                              </w:rPr>
                              <w:t>- loss:</w:t>
                            </w:r>
                          </w:p>
                        </w:tc>
                        <w:tc>
                          <w:tcPr>
                            <w:tcW w:w="589" w:type="dxa"/>
                          </w:tcPr>
                          <w:p w14:paraId="54D7E22E" w14:textId="77777777" w:rsidR="0099680A" w:rsidRDefault="0099680A">
                            <w:pPr>
                              <w:spacing w:before="4"/>
                              <w:rPr>
                                <w:sz w:val="15"/>
                              </w:rPr>
                            </w:pPr>
                          </w:p>
                          <w:p w14:paraId="790CD759" w14:textId="77777777" w:rsidR="0099680A" w:rsidRDefault="0099680A">
                            <w:pPr>
                              <w:spacing w:line="151" w:lineRule="exact"/>
                              <w:ind w:left="38"/>
                              <w:rPr>
                                <w:sz w:val="14"/>
                              </w:rPr>
                            </w:pPr>
                            <w:r>
                              <w:rPr>
                                <w:color w:val="202020"/>
                                <w:sz w:val="14"/>
                              </w:rPr>
                              <w:t>1.3522</w:t>
                            </w:r>
                          </w:p>
                        </w:tc>
                        <w:tc>
                          <w:tcPr>
                            <w:tcW w:w="2017" w:type="dxa"/>
                          </w:tcPr>
                          <w:p w14:paraId="7CAE6CF6" w14:textId="77777777" w:rsidR="0099680A" w:rsidRDefault="0099680A">
                            <w:pPr>
                              <w:spacing w:before="4"/>
                              <w:rPr>
                                <w:sz w:val="15"/>
                              </w:rPr>
                            </w:pPr>
                          </w:p>
                          <w:p w14:paraId="4A970E7B" w14:textId="77777777" w:rsidR="0099680A" w:rsidRDefault="0099680A">
                            <w:pPr>
                              <w:spacing w:line="151" w:lineRule="exact"/>
                              <w:ind w:right="44"/>
                              <w:jc w:val="right"/>
                              <w:rPr>
                                <w:sz w:val="14"/>
                              </w:rPr>
                            </w:pPr>
                            <w:r>
                              <w:rPr>
                                <w:color w:val="202020"/>
                                <w:sz w:val="14"/>
                              </w:rPr>
                              <w:t>- categorical_accuracy:</w:t>
                            </w:r>
                          </w:p>
                        </w:tc>
                        <w:tc>
                          <w:tcPr>
                            <w:tcW w:w="589" w:type="dxa"/>
                          </w:tcPr>
                          <w:p w14:paraId="20135AEE" w14:textId="77777777" w:rsidR="0099680A" w:rsidRDefault="0099680A">
                            <w:pPr>
                              <w:spacing w:before="4"/>
                              <w:rPr>
                                <w:sz w:val="15"/>
                              </w:rPr>
                            </w:pPr>
                          </w:p>
                          <w:p w14:paraId="21941290" w14:textId="77777777" w:rsidR="0099680A" w:rsidRDefault="0099680A">
                            <w:pPr>
                              <w:spacing w:line="151" w:lineRule="exact"/>
                              <w:ind w:left="18" w:right="26"/>
                              <w:jc w:val="center"/>
                              <w:rPr>
                                <w:sz w:val="14"/>
                              </w:rPr>
                            </w:pPr>
                            <w:r>
                              <w:rPr>
                                <w:color w:val="202020"/>
                                <w:sz w:val="14"/>
                              </w:rPr>
                              <w:t>0.4639</w:t>
                            </w:r>
                          </w:p>
                        </w:tc>
                        <w:tc>
                          <w:tcPr>
                            <w:tcW w:w="1009" w:type="dxa"/>
                          </w:tcPr>
                          <w:p w14:paraId="4898D755" w14:textId="77777777" w:rsidR="0099680A" w:rsidRDefault="0099680A">
                            <w:pPr>
                              <w:spacing w:before="4"/>
                              <w:rPr>
                                <w:sz w:val="15"/>
                              </w:rPr>
                            </w:pPr>
                          </w:p>
                          <w:p w14:paraId="2A89BA7C"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00C40263" w14:textId="77777777" w:rsidR="0099680A" w:rsidRDefault="0099680A">
                            <w:pPr>
                              <w:spacing w:before="4"/>
                              <w:rPr>
                                <w:sz w:val="15"/>
                              </w:rPr>
                            </w:pPr>
                          </w:p>
                          <w:p w14:paraId="7A9C538C" w14:textId="77777777" w:rsidR="0099680A" w:rsidRDefault="0099680A">
                            <w:pPr>
                              <w:spacing w:line="151" w:lineRule="exact"/>
                              <w:ind w:right="-15"/>
                              <w:jc w:val="right"/>
                              <w:rPr>
                                <w:sz w:val="14"/>
                              </w:rPr>
                            </w:pPr>
                            <w:r>
                              <w:rPr>
                                <w:color w:val="202020"/>
                                <w:sz w:val="14"/>
                              </w:rPr>
                              <w:t>1</w:t>
                            </w:r>
                          </w:p>
                        </w:tc>
                      </w:tr>
                      <w:tr w:rsidR="0099680A" w14:paraId="6FF55AD5" w14:textId="77777777">
                        <w:trPr>
                          <w:trHeight w:val="349"/>
                        </w:trPr>
                        <w:tc>
                          <w:tcPr>
                            <w:tcW w:w="3453" w:type="dxa"/>
                          </w:tcPr>
                          <w:p w14:paraId="1BC1E7B5" w14:textId="77777777" w:rsidR="0099680A" w:rsidRDefault="0099680A">
                            <w:pPr>
                              <w:spacing w:before="9"/>
                              <w:ind w:left="49"/>
                              <w:rPr>
                                <w:sz w:val="14"/>
                              </w:rPr>
                            </w:pPr>
                            <w:r>
                              <w:rPr>
                                <w:color w:val="202020"/>
                                <w:sz w:val="14"/>
                              </w:rPr>
                              <w:t>Epoch 49/50</w:t>
                            </w:r>
                          </w:p>
                          <w:p w14:paraId="78E2BC5A" w14:textId="77777777" w:rsidR="0099680A" w:rsidRDefault="0099680A">
                            <w:pPr>
                              <w:spacing w:before="11" w:line="151" w:lineRule="exact"/>
                              <w:ind w:left="49"/>
                              <w:rPr>
                                <w:sz w:val="14"/>
                              </w:rPr>
                            </w:pPr>
                            <w:r>
                              <w:rPr>
                                <w:color w:val="202020"/>
                                <w:sz w:val="14"/>
                              </w:rPr>
                              <w:t>497/497 [==============================]</w:t>
                            </w:r>
                          </w:p>
                        </w:tc>
                        <w:tc>
                          <w:tcPr>
                            <w:tcW w:w="505" w:type="dxa"/>
                          </w:tcPr>
                          <w:p w14:paraId="2D60D257" w14:textId="77777777" w:rsidR="0099680A" w:rsidRDefault="0099680A">
                            <w:pPr>
                              <w:spacing w:before="9"/>
                              <w:rPr>
                                <w:sz w:val="15"/>
                              </w:rPr>
                            </w:pPr>
                          </w:p>
                          <w:p w14:paraId="76722101" w14:textId="77777777" w:rsidR="0099680A" w:rsidRDefault="0099680A">
                            <w:pPr>
                              <w:spacing w:line="151" w:lineRule="exact"/>
                              <w:ind w:left="21" w:right="22"/>
                              <w:jc w:val="center"/>
                              <w:rPr>
                                <w:sz w:val="14"/>
                              </w:rPr>
                            </w:pPr>
                            <w:r>
                              <w:rPr>
                                <w:color w:val="202020"/>
                                <w:sz w:val="14"/>
                              </w:rPr>
                              <w:t>- 88s</w:t>
                            </w:r>
                          </w:p>
                        </w:tc>
                        <w:tc>
                          <w:tcPr>
                            <w:tcW w:w="925" w:type="dxa"/>
                          </w:tcPr>
                          <w:p w14:paraId="1369158F" w14:textId="77777777" w:rsidR="0099680A" w:rsidRDefault="0099680A">
                            <w:pPr>
                              <w:spacing w:before="9"/>
                              <w:rPr>
                                <w:sz w:val="15"/>
                              </w:rPr>
                            </w:pPr>
                          </w:p>
                          <w:p w14:paraId="416CBB88" w14:textId="77777777" w:rsidR="0099680A" w:rsidRDefault="0099680A">
                            <w:pPr>
                              <w:spacing w:line="151" w:lineRule="exact"/>
                              <w:ind w:left="21" w:right="22"/>
                              <w:jc w:val="center"/>
                              <w:rPr>
                                <w:sz w:val="14"/>
                              </w:rPr>
                            </w:pPr>
                            <w:r>
                              <w:rPr>
                                <w:color w:val="202020"/>
                                <w:sz w:val="14"/>
                              </w:rPr>
                              <w:t>177ms/step</w:t>
                            </w:r>
                          </w:p>
                        </w:tc>
                        <w:tc>
                          <w:tcPr>
                            <w:tcW w:w="673" w:type="dxa"/>
                          </w:tcPr>
                          <w:p w14:paraId="03632D2C" w14:textId="77777777" w:rsidR="0099680A" w:rsidRDefault="0099680A">
                            <w:pPr>
                              <w:spacing w:before="9"/>
                              <w:rPr>
                                <w:sz w:val="15"/>
                              </w:rPr>
                            </w:pPr>
                          </w:p>
                          <w:p w14:paraId="0EC89F85" w14:textId="77777777" w:rsidR="0099680A" w:rsidRDefault="0099680A">
                            <w:pPr>
                              <w:spacing w:line="151" w:lineRule="exact"/>
                              <w:ind w:left="20" w:right="23"/>
                              <w:jc w:val="center"/>
                              <w:rPr>
                                <w:sz w:val="14"/>
                              </w:rPr>
                            </w:pPr>
                            <w:r>
                              <w:rPr>
                                <w:color w:val="202020"/>
                                <w:sz w:val="14"/>
                              </w:rPr>
                              <w:t>- loss:</w:t>
                            </w:r>
                          </w:p>
                        </w:tc>
                        <w:tc>
                          <w:tcPr>
                            <w:tcW w:w="589" w:type="dxa"/>
                          </w:tcPr>
                          <w:p w14:paraId="419C5D13" w14:textId="77777777" w:rsidR="0099680A" w:rsidRDefault="0099680A">
                            <w:pPr>
                              <w:spacing w:before="9"/>
                              <w:rPr>
                                <w:sz w:val="15"/>
                              </w:rPr>
                            </w:pPr>
                          </w:p>
                          <w:p w14:paraId="26AB7EBE" w14:textId="77777777" w:rsidR="0099680A" w:rsidRDefault="0099680A">
                            <w:pPr>
                              <w:spacing w:line="151" w:lineRule="exact"/>
                              <w:ind w:left="38"/>
                              <w:rPr>
                                <w:sz w:val="14"/>
                              </w:rPr>
                            </w:pPr>
                            <w:r>
                              <w:rPr>
                                <w:color w:val="202020"/>
                                <w:sz w:val="14"/>
                              </w:rPr>
                              <w:t>1.3393</w:t>
                            </w:r>
                          </w:p>
                        </w:tc>
                        <w:tc>
                          <w:tcPr>
                            <w:tcW w:w="2017" w:type="dxa"/>
                          </w:tcPr>
                          <w:p w14:paraId="1C29F486" w14:textId="77777777" w:rsidR="0099680A" w:rsidRDefault="0099680A">
                            <w:pPr>
                              <w:spacing w:before="9"/>
                              <w:rPr>
                                <w:sz w:val="15"/>
                              </w:rPr>
                            </w:pPr>
                          </w:p>
                          <w:p w14:paraId="109686AF" w14:textId="77777777" w:rsidR="0099680A" w:rsidRDefault="0099680A">
                            <w:pPr>
                              <w:spacing w:line="151" w:lineRule="exact"/>
                              <w:ind w:right="44"/>
                              <w:jc w:val="right"/>
                              <w:rPr>
                                <w:sz w:val="14"/>
                              </w:rPr>
                            </w:pPr>
                            <w:r>
                              <w:rPr>
                                <w:color w:val="202020"/>
                                <w:sz w:val="14"/>
                              </w:rPr>
                              <w:t>- categorical_accuracy:</w:t>
                            </w:r>
                          </w:p>
                        </w:tc>
                        <w:tc>
                          <w:tcPr>
                            <w:tcW w:w="589" w:type="dxa"/>
                          </w:tcPr>
                          <w:p w14:paraId="79B99E6B" w14:textId="77777777" w:rsidR="0099680A" w:rsidRDefault="0099680A">
                            <w:pPr>
                              <w:spacing w:before="9"/>
                              <w:rPr>
                                <w:sz w:val="15"/>
                              </w:rPr>
                            </w:pPr>
                          </w:p>
                          <w:p w14:paraId="60FF6D93" w14:textId="77777777" w:rsidR="0099680A" w:rsidRDefault="0099680A">
                            <w:pPr>
                              <w:spacing w:line="151" w:lineRule="exact"/>
                              <w:ind w:left="18" w:right="26"/>
                              <w:jc w:val="center"/>
                              <w:rPr>
                                <w:sz w:val="14"/>
                              </w:rPr>
                            </w:pPr>
                            <w:r>
                              <w:rPr>
                                <w:color w:val="202020"/>
                                <w:sz w:val="14"/>
                              </w:rPr>
                              <w:t>0.4698</w:t>
                            </w:r>
                          </w:p>
                        </w:tc>
                        <w:tc>
                          <w:tcPr>
                            <w:tcW w:w="1009" w:type="dxa"/>
                          </w:tcPr>
                          <w:p w14:paraId="421B803C" w14:textId="77777777" w:rsidR="0099680A" w:rsidRDefault="0099680A">
                            <w:pPr>
                              <w:spacing w:before="9"/>
                              <w:rPr>
                                <w:sz w:val="15"/>
                              </w:rPr>
                            </w:pPr>
                          </w:p>
                          <w:p w14:paraId="341363DA" w14:textId="77777777" w:rsidR="0099680A" w:rsidRDefault="0099680A">
                            <w:pPr>
                              <w:spacing w:line="151" w:lineRule="exact"/>
                              <w:ind w:left="17" w:right="27"/>
                              <w:jc w:val="center"/>
                              <w:rPr>
                                <w:sz w:val="14"/>
                              </w:rPr>
                            </w:pPr>
                            <w:r>
                              <w:rPr>
                                <w:color w:val="202020"/>
                                <w:sz w:val="14"/>
                              </w:rPr>
                              <w:t>- val_loss:</w:t>
                            </w:r>
                          </w:p>
                        </w:tc>
                        <w:tc>
                          <w:tcPr>
                            <w:tcW w:w="127" w:type="dxa"/>
                            <w:tcBorders>
                              <w:right w:val="single" w:sz="8" w:space="0" w:color="E7E7E7"/>
                            </w:tcBorders>
                          </w:tcPr>
                          <w:p w14:paraId="66EA64CE" w14:textId="77777777" w:rsidR="0099680A" w:rsidRDefault="0099680A">
                            <w:pPr>
                              <w:spacing w:before="9"/>
                              <w:rPr>
                                <w:sz w:val="15"/>
                              </w:rPr>
                            </w:pPr>
                          </w:p>
                          <w:p w14:paraId="492A1F08" w14:textId="77777777" w:rsidR="0099680A" w:rsidRDefault="0099680A">
                            <w:pPr>
                              <w:spacing w:line="151" w:lineRule="exact"/>
                              <w:ind w:right="-15"/>
                              <w:jc w:val="right"/>
                              <w:rPr>
                                <w:sz w:val="14"/>
                              </w:rPr>
                            </w:pPr>
                            <w:r>
                              <w:rPr>
                                <w:color w:val="202020"/>
                                <w:sz w:val="14"/>
                              </w:rPr>
                              <w:t>1</w:t>
                            </w:r>
                          </w:p>
                        </w:tc>
                      </w:tr>
                      <w:tr w:rsidR="0099680A" w14:paraId="61CC2A07" w14:textId="77777777">
                        <w:trPr>
                          <w:trHeight w:val="694"/>
                        </w:trPr>
                        <w:tc>
                          <w:tcPr>
                            <w:tcW w:w="3453" w:type="dxa"/>
                          </w:tcPr>
                          <w:p w14:paraId="32AA90EB" w14:textId="77777777" w:rsidR="0099680A" w:rsidRDefault="0099680A">
                            <w:pPr>
                              <w:spacing w:before="9"/>
                              <w:ind w:left="49"/>
                              <w:rPr>
                                <w:sz w:val="14"/>
                              </w:rPr>
                            </w:pPr>
                            <w:r>
                              <w:rPr>
                                <w:color w:val="202020"/>
                                <w:sz w:val="14"/>
                              </w:rPr>
                              <w:t>Epoch 50/50</w:t>
                            </w:r>
                          </w:p>
                          <w:p w14:paraId="548664CE" w14:textId="77777777" w:rsidR="0099680A" w:rsidRDefault="0099680A">
                            <w:pPr>
                              <w:spacing w:before="11"/>
                              <w:ind w:left="49"/>
                              <w:rPr>
                                <w:sz w:val="14"/>
                              </w:rPr>
                            </w:pPr>
                            <w:r>
                              <w:rPr>
                                <w:color w:val="202020"/>
                                <w:sz w:val="14"/>
                              </w:rPr>
                              <w:t>497/497 [==============================]</w:t>
                            </w:r>
                          </w:p>
                        </w:tc>
                        <w:tc>
                          <w:tcPr>
                            <w:tcW w:w="505" w:type="dxa"/>
                          </w:tcPr>
                          <w:p w14:paraId="42D62015" w14:textId="77777777" w:rsidR="0099680A" w:rsidRDefault="0099680A">
                            <w:pPr>
                              <w:spacing w:before="9"/>
                              <w:rPr>
                                <w:sz w:val="15"/>
                              </w:rPr>
                            </w:pPr>
                          </w:p>
                          <w:p w14:paraId="2B999907" w14:textId="77777777" w:rsidR="0099680A" w:rsidRDefault="0099680A">
                            <w:pPr>
                              <w:ind w:left="21" w:right="22"/>
                              <w:jc w:val="center"/>
                              <w:rPr>
                                <w:sz w:val="14"/>
                              </w:rPr>
                            </w:pPr>
                            <w:r>
                              <w:rPr>
                                <w:color w:val="202020"/>
                                <w:sz w:val="14"/>
                              </w:rPr>
                              <w:t>- 88s</w:t>
                            </w:r>
                          </w:p>
                        </w:tc>
                        <w:tc>
                          <w:tcPr>
                            <w:tcW w:w="925" w:type="dxa"/>
                          </w:tcPr>
                          <w:p w14:paraId="3E905B63" w14:textId="77777777" w:rsidR="0099680A" w:rsidRDefault="0099680A">
                            <w:pPr>
                              <w:spacing w:before="9"/>
                              <w:rPr>
                                <w:sz w:val="15"/>
                              </w:rPr>
                            </w:pPr>
                          </w:p>
                          <w:p w14:paraId="430EC77F" w14:textId="77777777" w:rsidR="0099680A" w:rsidRDefault="0099680A">
                            <w:pPr>
                              <w:ind w:left="21" w:right="22"/>
                              <w:jc w:val="center"/>
                              <w:rPr>
                                <w:sz w:val="14"/>
                              </w:rPr>
                            </w:pPr>
                            <w:r>
                              <w:rPr>
                                <w:color w:val="202020"/>
                                <w:sz w:val="14"/>
                              </w:rPr>
                              <w:t>176ms/step</w:t>
                            </w:r>
                          </w:p>
                        </w:tc>
                        <w:tc>
                          <w:tcPr>
                            <w:tcW w:w="673" w:type="dxa"/>
                          </w:tcPr>
                          <w:p w14:paraId="29082782" w14:textId="77777777" w:rsidR="0099680A" w:rsidRDefault="0099680A">
                            <w:pPr>
                              <w:spacing w:before="9"/>
                              <w:rPr>
                                <w:sz w:val="15"/>
                              </w:rPr>
                            </w:pPr>
                          </w:p>
                          <w:p w14:paraId="38E06DEF" w14:textId="77777777" w:rsidR="0099680A" w:rsidRDefault="0099680A">
                            <w:pPr>
                              <w:ind w:left="20" w:right="23"/>
                              <w:jc w:val="center"/>
                              <w:rPr>
                                <w:sz w:val="14"/>
                              </w:rPr>
                            </w:pPr>
                            <w:r>
                              <w:rPr>
                                <w:color w:val="202020"/>
                                <w:sz w:val="14"/>
                              </w:rPr>
                              <w:t>- loss:</w:t>
                            </w:r>
                          </w:p>
                        </w:tc>
                        <w:tc>
                          <w:tcPr>
                            <w:tcW w:w="589" w:type="dxa"/>
                          </w:tcPr>
                          <w:p w14:paraId="14E63D26" w14:textId="77777777" w:rsidR="0099680A" w:rsidRDefault="0099680A">
                            <w:pPr>
                              <w:spacing w:before="9"/>
                              <w:rPr>
                                <w:sz w:val="15"/>
                              </w:rPr>
                            </w:pPr>
                          </w:p>
                          <w:p w14:paraId="5FC48DAE" w14:textId="77777777" w:rsidR="0099680A" w:rsidRDefault="0099680A">
                            <w:pPr>
                              <w:ind w:left="38"/>
                              <w:rPr>
                                <w:sz w:val="14"/>
                              </w:rPr>
                            </w:pPr>
                            <w:r>
                              <w:rPr>
                                <w:color w:val="202020"/>
                                <w:sz w:val="14"/>
                              </w:rPr>
                              <w:t>1.4256</w:t>
                            </w:r>
                          </w:p>
                        </w:tc>
                        <w:tc>
                          <w:tcPr>
                            <w:tcW w:w="2017" w:type="dxa"/>
                          </w:tcPr>
                          <w:p w14:paraId="127C32DE" w14:textId="77777777" w:rsidR="0099680A" w:rsidRDefault="0099680A">
                            <w:pPr>
                              <w:spacing w:before="9"/>
                              <w:rPr>
                                <w:sz w:val="15"/>
                              </w:rPr>
                            </w:pPr>
                          </w:p>
                          <w:p w14:paraId="41B81C48" w14:textId="77777777" w:rsidR="0099680A" w:rsidRDefault="0099680A">
                            <w:pPr>
                              <w:ind w:right="44"/>
                              <w:jc w:val="right"/>
                              <w:rPr>
                                <w:sz w:val="14"/>
                              </w:rPr>
                            </w:pPr>
                            <w:r>
                              <w:rPr>
                                <w:color w:val="202020"/>
                                <w:sz w:val="14"/>
                              </w:rPr>
                              <w:t>- categorical accuracy:</w:t>
                            </w:r>
                          </w:p>
                        </w:tc>
                        <w:tc>
                          <w:tcPr>
                            <w:tcW w:w="589" w:type="dxa"/>
                          </w:tcPr>
                          <w:p w14:paraId="4F21C162" w14:textId="77777777" w:rsidR="0099680A" w:rsidRDefault="0099680A">
                            <w:pPr>
                              <w:spacing w:before="9"/>
                              <w:rPr>
                                <w:sz w:val="15"/>
                              </w:rPr>
                            </w:pPr>
                          </w:p>
                          <w:p w14:paraId="5D04B487" w14:textId="77777777" w:rsidR="0099680A" w:rsidRDefault="0099680A">
                            <w:pPr>
                              <w:ind w:left="18" w:right="26"/>
                              <w:jc w:val="center"/>
                              <w:rPr>
                                <w:sz w:val="14"/>
                              </w:rPr>
                            </w:pPr>
                            <w:r>
                              <w:rPr>
                                <w:color w:val="202020"/>
                                <w:sz w:val="14"/>
                              </w:rPr>
                              <w:t>0.4229</w:t>
                            </w:r>
                          </w:p>
                        </w:tc>
                        <w:tc>
                          <w:tcPr>
                            <w:tcW w:w="1009" w:type="dxa"/>
                          </w:tcPr>
                          <w:p w14:paraId="188E7669" w14:textId="77777777" w:rsidR="0099680A" w:rsidRDefault="0099680A">
                            <w:pPr>
                              <w:spacing w:before="9"/>
                              <w:rPr>
                                <w:sz w:val="15"/>
                              </w:rPr>
                            </w:pPr>
                          </w:p>
                          <w:p w14:paraId="2C616C0B" w14:textId="77777777" w:rsidR="0099680A" w:rsidRDefault="0099680A">
                            <w:pPr>
                              <w:ind w:left="17" w:right="27"/>
                              <w:jc w:val="center"/>
                              <w:rPr>
                                <w:sz w:val="14"/>
                              </w:rPr>
                            </w:pPr>
                            <w:r>
                              <w:rPr>
                                <w:color w:val="202020"/>
                                <w:sz w:val="14"/>
                              </w:rPr>
                              <w:t>- val loss:</w:t>
                            </w:r>
                          </w:p>
                        </w:tc>
                        <w:tc>
                          <w:tcPr>
                            <w:tcW w:w="127" w:type="dxa"/>
                            <w:tcBorders>
                              <w:right w:val="single" w:sz="8" w:space="0" w:color="E7E7E7"/>
                            </w:tcBorders>
                          </w:tcPr>
                          <w:p w14:paraId="307AA9EE" w14:textId="77777777" w:rsidR="0099680A" w:rsidRDefault="0099680A">
                            <w:pPr>
                              <w:spacing w:before="9"/>
                              <w:rPr>
                                <w:sz w:val="15"/>
                              </w:rPr>
                            </w:pPr>
                          </w:p>
                          <w:p w14:paraId="6CD5D152" w14:textId="77777777" w:rsidR="0099680A" w:rsidRDefault="0099680A">
                            <w:pPr>
                              <w:ind w:right="-15"/>
                              <w:jc w:val="right"/>
                              <w:rPr>
                                <w:sz w:val="14"/>
                              </w:rPr>
                            </w:pPr>
                            <w:r>
                              <w:rPr>
                                <w:color w:val="202020"/>
                                <w:sz w:val="14"/>
                              </w:rPr>
                              <w:t>1</w:t>
                            </w:r>
                          </w:p>
                        </w:tc>
                      </w:tr>
                      <w:tr w:rsidR="0099680A" w14:paraId="6A8CBFC0" w14:textId="77777777">
                        <w:trPr>
                          <w:trHeight w:val="160"/>
                        </w:trPr>
                        <w:tc>
                          <w:tcPr>
                            <w:tcW w:w="3453" w:type="dxa"/>
                            <w:tcBorders>
                              <w:bottom w:val="single" w:sz="8" w:space="0" w:color="E7E7E7"/>
                            </w:tcBorders>
                            <w:shd w:val="clear" w:color="auto" w:fill="F6F6F6"/>
                          </w:tcPr>
                          <w:p w14:paraId="70753677" w14:textId="77777777" w:rsidR="0099680A" w:rsidRDefault="0099680A">
                            <w:pPr>
                              <w:rPr>
                                <w:rFonts w:ascii="Times New Roman"/>
                                <w:sz w:val="10"/>
                              </w:rPr>
                            </w:pPr>
                          </w:p>
                        </w:tc>
                        <w:tc>
                          <w:tcPr>
                            <w:tcW w:w="505" w:type="dxa"/>
                            <w:tcBorders>
                              <w:bottom w:val="single" w:sz="8" w:space="0" w:color="E7E7E7"/>
                            </w:tcBorders>
                            <w:shd w:val="clear" w:color="auto" w:fill="F6F6F6"/>
                          </w:tcPr>
                          <w:p w14:paraId="5BB770F5" w14:textId="77777777" w:rsidR="0099680A" w:rsidRDefault="0099680A">
                            <w:pPr>
                              <w:rPr>
                                <w:rFonts w:ascii="Times New Roman"/>
                                <w:sz w:val="10"/>
                              </w:rPr>
                            </w:pPr>
                          </w:p>
                        </w:tc>
                        <w:tc>
                          <w:tcPr>
                            <w:tcW w:w="925" w:type="dxa"/>
                            <w:tcBorders>
                              <w:bottom w:val="single" w:sz="8" w:space="0" w:color="E7E7E7"/>
                            </w:tcBorders>
                            <w:shd w:val="clear" w:color="auto" w:fill="F6F6F6"/>
                          </w:tcPr>
                          <w:p w14:paraId="27755F6A" w14:textId="77777777" w:rsidR="0099680A" w:rsidRDefault="0099680A">
                            <w:pPr>
                              <w:rPr>
                                <w:rFonts w:ascii="Times New Roman"/>
                                <w:sz w:val="10"/>
                              </w:rPr>
                            </w:pPr>
                          </w:p>
                        </w:tc>
                        <w:tc>
                          <w:tcPr>
                            <w:tcW w:w="673" w:type="dxa"/>
                            <w:tcBorders>
                              <w:bottom w:val="single" w:sz="8" w:space="0" w:color="E7E7E7"/>
                            </w:tcBorders>
                            <w:shd w:val="clear" w:color="auto" w:fill="F6F6F6"/>
                          </w:tcPr>
                          <w:p w14:paraId="5CDA3B60" w14:textId="77777777" w:rsidR="0099680A" w:rsidRDefault="0099680A">
                            <w:pPr>
                              <w:rPr>
                                <w:rFonts w:ascii="Times New Roman"/>
                                <w:sz w:val="10"/>
                              </w:rPr>
                            </w:pPr>
                          </w:p>
                        </w:tc>
                        <w:tc>
                          <w:tcPr>
                            <w:tcW w:w="589" w:type="dxa"/>
                            <w:tcBorders>
                              <w:bottom w:val="single" w:sz="8" w:space="0" w:color="E7E7E7"/>
                            </w:tcBorders>
                            <w:shd w:val="clear" w:color="auto" w:fill="F6F6F6"/>
                          </w:tcPr>
                          <w:p w14:paraId="3B24B1DC" w14:textId="77777777" w:rsidR="0099680A" w:rsidRDefault="0099680A">
                            <w:pPr>
                              <w:rPr>
                                <w:rFonts w:ascii="Times New Roman"/>
                                <w:sz w:val="10"/>
                              </w:rPr>
                            </w:pPr>
                          </w:p>
                        </w:tc>
                        <w:tc>
                          <w:tcPr>
                            <w:tcW w:w="2017" w:type="dxa"/>
                            <w:tcBorders>
                              <w:bottom w:val="single" w:sz="8" w:space="0" w:color="E7E7E7"/>
                            </w:tcBorders>
                            <w:shd w:val="clear" w:color="auto" w:fill="F6F6F6"/>
                          </w:tcPr>
                          <w:p w14:paraId="09C8128D" w14:textId="77777777" w:rsidR="0099680A" w:rsidRDefault="0099680A">
                            <w:pPr>
                              <w:rPr>
                                <w:rFonts w:ascii="Times New Roman"/>
                                <w:sz w:val="10"/>
                              </w:rPr>
                            </w:pPr>
                          </w:p>
                        </w:tc>
                        <w:tc>
                          <w:tcPr>
                            <w:tcW w:w="589" w:type="dxa"/>
                            <w:tcBorders>
                              <w:bottom w:val="single" w:sz="8" w:space="0" w:color="E7E7E7"/>
                            </w:tcBorders>
                            <w:shd w:val="clear" w:color="auto" w:fill="F6F6F6"/>
                          </w:tcPr>
                          <w:p w14:paraId="5B7C6597" w14:textId="77777777" w:rsidR="0099680A" w:rsidRDefault="0099680A">
                            <w:pPr>
                              <w:rPr>
                                <w:rFonts w:ascii="Times New Roman"/>
                                <w:sz w:val="10"/>
                              </w:rPr>
                            </w:pPr>
                          </w:p>
                        </w:tc>
                        <w:tc>
                          <w:tcPr>
                            <w:tcW w:w="1009" w:type="dxa"/>
                            <w:tcBorders>
                              <w:bottom w:val="single" w:sz="8" w:space="0" w:color="E7E7E7"/>
                            </w:tcBorders>
                            <w:shd w:val="clear" w:color="auto" w:fill="F6F6F6"/>
                          </w:tcPr>
                          <w:p w14:paraId="4E523ECD" w14:textId="77777777" w:rsidR="0099680A" w:rsidRDefault="0099680A">
                            <w:pPr>
                              <w:rPr>
                                <w:rFonts w:ascii="Times New Roman"/>
                                <w:sz w:val="10"/>
                              </w:rPr>
                            </w:pPr>
                          </w:p>
                        </w:tc>
                        <w:tc>
                          <w:tcPr>
                            <w:tcW w:w="127" w:type="dxa"/>
                            <w:tcBorders>
                              <w:bottom w:val="single" w:sz="8" w:space="0" w:color="E7E7E7"/>
                              <w:right w:val="single" w:sz="8" w:space="0" w:color="E7E7E7"/>
                            </w:tcBorders>
                            <w:shd w:val="clear" w:color="auto" w:fill="F6F6F6"/>
                          </w:tcPr>
                          <w:p w14:paraId="44401C5C" w14:textId="77777777" w:rsidR="0099680A" w:rsidRDefault="0099680A">
                            <w:pPr>
                              <w:rPr>
                                <w:rFonts w:ascii="Times New Roman"/>
                                <w:sz w:val="10"/>
                              </w:rPr>
                            </w:pPr>
                          </w:p>
                        </w:tc>
                      </w:tr>
                    </w:tbl>
                    <w:p w14:paraId="34A509C8" w14:textId="77777777" w:rsidR="0099680A" w:rsidRDefault="0099680A" w:rsidP="0099680A">
                      <w:pPr>
                        <w:pStyle w:val="BodyText"/>
                      </w:pPr>
                    </w:p>
                  </w:txbxContent>
                </v:textbox>
                <w10:wrap anchorx="page"/>
              </v:shape>
            </w:pict>
          </mc:Fallback>
        </mc:AlternateContent>
      </w:r>
      <w:r>
        <w:rPr>
          <w:color w:val="202020"/>
        </w:rPr>
        <w:t>final_model.save('./distilbert_sentiment_analysis.h5')</w:t>
      </w:r>
    </w:p>
    <w:p w14:paraId="0F0B5517" w14:textId="2F949950" w:rsidR="0099680A" w:rsidRDefault="00FC0CBB" w:rsidP="002F06F4">
      <w:pPr>
        <w:rPr>
          <w:sz w:val="18"/>
        </w:rPr>
      </w:pPr>
      <w:r>
        <w:rPr>
          <w:noProof/>
        </w:rPr>
        <w:lastRenderedPageBreak/>
        <mc:AlternateContent>
          <mc:Choice Requires="wps">
            <w:drawing>
              <wp:anchor distT="0" distB="0" distL="0" distR="0" simplePos="0" relativeHeight="251763712" behindDoc="1" locked="0" layoutInCell="1" allowOverlap="1" wp14:anchorId="5E06D68F" wp14:editId="3BBD9D2C">
                <wp:simplePos x="0" y="0"/>
                <wp:positionH relativeFrom="page">
                  <wp:posOffset>469900</wp:posOffset>
                </wp:positionH>
                <wp:positionV relativeFrom="paragraph">
                  <wp:posOffset>145415</wp:posOffset>
                </wp:positionV>
                <wp:extent cx="6718300" cy="3505200"/>
                <wp:effectExtent l="0" t="0" r="0" b="0"/>
                <wp:wrapTopAndBottom/>
                <wp:docPr id="152626892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18300" cy="3505200"/>
                        </a:xfrm>
                        <a:prstGeom prst="rect">
                          <a:avLst/>
                        </a:prstGeom>
                        <a:solidFill>
                          <a:srgbClr val="F6F6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5DC5F0" w14:textId="77777777" w:rsidR="0099680A" w:rsidRDefault="0099680A" w:rsidP="0099680A">
                            <w:pPr>
                              <w:pStyle w:val="BodyText"/>
                            </w:pPr>
                          </w:p>
                          <w:p w14:paraId="3A7F5404" w14:textId="77777777" w:rsidR="0099680A" w:rsidRDefault="0099680A" w:rsidP="0099680A">
                            <w:pPr>
                              <w:pStyle w:val="BodyText"/>
                              <w:spacing w:before="7"/>
                              <w:rPr>
                                <w:sz w:val="13"/>
                              </w:rPr>
                            </w:pPr>
                          </w:p>
                          <w:p w14:paraId="41C6F066" w14:textId="77777777" w:rsidR="0099680A" w:rsidRDefault="0099680A" w:rsidP="0099680A">
                            <w:pPr>
                              <w:pStyle w:val="BodyText"/>
                              <w:spacing w:line="288" w:lineRule="auto"/>
                              <w:ind w:left="59" w:right="587"/>
                            </w:pPr>
                            <w:r>
                              <w:rPr>
                                <w:color w:val="202020"/>
                              </w:rPr>
                              <w:t># Assuming you have already trained your 'final_model' and have test data 'X_tst_input_ids' and 'X_tst_attention_mask' y_pred = final_model.predict([X_tst_input_ids, X_tst_attention_mask])</w:t>
                            </w:r>
                          </w:p>
                          <w:p w14:paraId="080155D2" w14:textId="77777777" w:rsidR="0099680A" w:rsidRDefault="0099680A" w:rsidP="0099680A">
                            <w:pPr>
                              <w:pStyle w:val="BodyText"/>
                              <w:spacing w:before="8"/>
                              <w:rPr>
                                <w:sz w:val="16"/>
                              </w:rPr>
                            </w:pPr>
                          </w:p>
                          <w:p w14:paraId="364607D2" w14:textId="77777777" w:rsidR="0099680A" w:rsidRDefault="0099680A" w:rsidP="0099680A">
                            <w:pPr>
                              <w:pStyle w:val="BodyText"/>
                              <w:spacing w:line="288" w:lineRule="auto"/>
                              <w:ind w:left="59" w:right="5796"/>
                            </w:pPr>
                            <w:r>
                              <w:rPr>
                                <w:color w:val="202020"/>
                              </w:rPr>
                              <w:t># Visualize Training and Validation Loss plt.figure(figsize=(10, 6)) plt.plot(history.history['loss'], label='Training Loss')</w:t>
                            </w:r>
                          </w:p>
                          <w:p w14:paraId="37A6D569" w14:textId="77777777" w:rsidR="0099680A" w:rsidRDefault="0099680A" w:rsidP="0099680A">
                            <w:pPr>
                              <w:pStyle w:val="BodyText"/>
                              <w:spacing w:line="288" w:lineRule="auto"/>
                              <w:ind w:left="59" w:right="5292"/>
                            </w:pPr>
                            <w:r>
                              <w:rPr>
                                <w:color w:val="202020"/>
                              </w:rPr>
                              <w:t>plt.plot(history.history['val_loss'], label='Validation Loss') plt.xlabel('Epochs')</w:t>
                            </w:r>
                          </w:p>
                          <w:p w14:paraId="1655F9FC" w14:textId="77777777" w:rsidR="0099680A" w:rsidRDefault="0099680A" w:rsidP="0099680A">
                            <w:pPr>
                              <w:pStyle w:val="BodyText"/>
                              <w:spacing w:line="288" w:lineRule="auto"/>
                              <w:ind w:left="59" w:right="8988"/>
                            </w:pPr>
                            <w:r>
                              <w:rPr>
                                <w:color w:val="202020"/>
                              </w:rPr>
                              <w:t>plt.ylabel('Loss') plt.legend()</w:t>
                            </w:r>
                          </w:p>
                          <w:p w14:paraId="7B63EE0B" w14:textId="77777777" w:rsidR="0099680A" w:rsidRDefault="0099680A" w:rsidP="0099680A">
                            <w:pPr>
                              <w:pStyle w:val="BodyText"/>
                              <w:spacing w:line="288" w:lineRule="auto"/>
                              <w:ind w:left="59" w:right="7056"/>
                            </w:pPr>
                            <w:r>
                              <w:rPr>
                                <w:color w:val="202020"/>
                              </w:rPr>
                              <w:t>plt.title('Training and Validation Loss') plt.show()</w:t>
                            </w:r>
                          </w:p>
                          <w:p w14:paraId="43B0105C" w14:textId="77777777" w:rsidR="0099680A" w:rsidRDefault="0099680A" w:rsidP="0099680A">
                            <w:pPr>
                              <w:pStyle w:val="BodyText"/>
                              <w:spacing w:before="6"/>
                              <w:rPr>
                                <w:sz w:val="16"/>
                              </w:rPr>
                            </w:pPr>
                          </w:p>
                          <w:p w14:paraId="547076B5" w14:textId="77777777" w:rsidR="0099680A" w:rsidRDefault="0099680A" w:rsidP="0099680A">
                            <w:pPr>
                              <w:pStyle w:val="BodyText"/>
                              <w:spacing w:line="288" w:lineRule="auto"/>
                              <w:ind w:left="59" w:right="7661"/>
                            </w:pPr>
                            <w:r>
                              <w:rPr>
                                <w:color w:val="202020"/>
                              </w:rPr>
                              <w:t># Calculate confusion matrix y_true = np.argmax(y_test,</w:t>
                            </w:r>
                            <w:r>
                              <w:rPr>
                                <w:color w:val="202020"/>
                                <w:spacing w:val="4"/>
                              </w:rPr>
                              <w:t xml:space="preserve"> </w:t>
                            </w:r>
                            <w:r>
                              <w:rPr>
                                <w:color w:val="202020"/>
                                <w:spacing w:val="-3"/>
                              </w:rPr>
                              <w:t>axis=1)</w:t>
                            </w:r>
                          </w:p>
                          <w:p w14:paraId="7986DD0F" w14:textId="77777777" w:rsidR="0099680A" w:rsidRDefault="0099680A" w:rsidP="0099680A">
                            <w:pPr>
                              <w:pStyle w:val="BodyText"/>
                              <w:spacing w:line="158" w:lineRule="exact"/>
                              <w:ind w:left="59"/>
                            </w:pPr>
                            <w:r>
                              <w:rPr>
                                <w:color w:val="202020"/>
                              </w:rPr>
                              <w:t>y_pred_classes = np.argmax(y_pred, axis=1)</w:t>
                            </w:r>
                          </w:p>
                          <w:p w14:paraId="45DB8A73" w14:textId="77777777" w:rsidR="0099680A" w:rsidRDefault="0099680A" w:rsidP="0099680A">
                            <w:pPr>
                              <w:pStyle w:val="BodyText"/>
                              <w:spacing w:before="32"/>
                              <w:ind w:left="59"/>
                            </w:pPr>
                            <w:r>
                              <w:rPr>
                                <w:color w:val="202020"/>
                              </w:rPr>
                              <w:t>confusion = confusion_matrix(y_true, y_pred_classes)</w:t>
                            </w:r>
                          </w:p>
                          <w:p w14:paraId="125B3D50" w14:textId="77777777" w:rsidR="0099680A" w:rsidRDefault="0099680A" w:rsidP="0099680A">
                            <w:pPr>
                              <w:pStyle w:val="BodyText"/>
                              <w:spacing w:before="6"/>
                              <w:rPr>
                                <w:sz w:val="19"/>
                              </w:rPr>
                            </w:pPr>
                          </w:p>
                          <w:p w14:paraId="514BF03E" w14:textId="77777777" w:rsidR="0099680A" w:rsidRDefault="0099680A" w:rsidP="0099680A">
                            <w:pPr>
                              <w:pStyle w:val="BodyText"/>
                              <w:spacing w:line="288" w:lineRule="auto"/>
                              <w:ind w:left="59" w:right="8316"/>
                            </w:pPr>
                            <w:r>
                              <w:rPr>
                                <w:color w:val="202020"/>
                              </w:rPr>
                              <w:t># Plot confusion matrix plt.figure(figsize=(8, 6))</w:t>
                            </w:r>
                          </w:p>
                          <w:p w14:paraId="694C4D9E" w14:textId="77777777" w:rsidR="0099680A" w:rsidRDefault="0099680A" w:rsidP="0099680A">
                            <w:pPr>
                              <w:pStyle w:val="BodyText"/>
                              <w:spacing w:line="288" w:lineRule="auto"/>
                              <w:ind w:left="59" w:right="5040"/>
                            </w:pPr>
                            <w:r>
                              <w:rPr>
                                <w:color w:val="202020"/>
                              </w:rPr>
                              <w:t>plt.imshow(confusion, interpolation='nearest', cmap=plt.cm.Blues) plt.title('Confusion Matrix')</w:t>
                            </w:r>
                          </w:p>
                          <w:p w14:paraId="2F4A9119" w14:textId="77777777" w:rsidR="0099680A" w:rsidRDefault="0099680A" w:rsidP="0099680A">
                            <w:pPr>
                              <w:pStyle w:val="BodyText"/>
                              <w:spacing w:line="158" w:lineRule="exact"/>
                              <w:ind w:left="59"/>
                            </w:pPr>
                            <w:r>
                              <w:rPr>
                                <w:color w:val="202020"/>
                              </w:rPr>
                              <w:t>plt.colorbar()</w:t>
                            </w:r>
                          </w:p>
                          <w:p w14:paraId="5AAD38BB" w14:textId="77777777" w:rsidR="0099680A" w:rsidRDefault="0099680A" w:rsidP="0099680A">
                            <w:pPr>
                              <w:pStyle w:val="BodyText"/>
                              <w:spacing w:before="31" w:line="288" w:lineRule="auto"/>
                              <w:ind w:left="59" w:right="3778"/>
                            </w:pPr>
                            <w:r>
                              <w:rPr>
                                <w:color w:val="202020"/>
                              </w:rPr>
                              <w:t>classes = ['0', '1', '2', '3', '4', '5'] # Replace with your class labels tick_marks = np.arange(len(classes))</w:t>
                            </w:r>
                          </w:p>
                          <w:p w14:paraId="4266572B" w14:textId="77777777" w:rsidR="0099680A" w:rsidRDefault="0099680A" w:rsidP="0099680A">
                            <w:pPr>
                              <w:pStyle w:val="BodyText"/>
                              <w:spacing w:line="288" w:lineRule="auto"/>
                              <w:ind w:left="59" w:right="6804"/>
                            </w:pPr>
                            <w:r>
                              <w:rPr>
                                <w:color w:val="202020"/>
                              </w:rPr>
                              <w:t>plt.xticks(tick_marks, classes, rotation=45) plt.yticks(tick_marks, class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06D68F" id="Text Box 3" o:spid="_x0000_s1207" type="#_x0000_t202" style="position:absolute;margin-left:37pt;margin-top:11.45pt;width:529pt;height:276pt;z-index:-2515527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" fillcolor="#f6f6f6" stroked="f">
                <v:path arrowok="t"/>
                <v:textbox inset="0,0,0,0">
                  <w:txbxContent>
                    <w:p w14:paraId="3A5DC5F0" w14:textId="77777777" w:rsidR="0099680A" w:rsidRDefault="0099680A" w:rsidP="0099680A">
                      <w:pPr>
                        <w:pStyle w:val="BodyText"/>
                      </w:pPr>
                    </w:p>
                    <w:p w14:paraId="3A7F5404" w14:textId="77777777" w:rsidR="0099680A" w:rsidRDefault="0099680A" w:rsidP="0099680A">
                      <w:pPr>
                        <w:pStyle w:val="BodyText"/>
                        <w:spacing w:before="7"/>
                        <w:rPr>
                          <w:sz w:val="13"/>
                        </w:rPr>
                      </w:pPr>
                    </w:p>
                    <w:p w14:paraId="41C6F066" w14:textId="77777777" w:rsidR="0099680A" w:rsidRDefault="0099680A" w:rsidP="0099680A">
                      <w:pPr>
                        <w:pStyle w:val="BodyText"/>
                        <w:spacing w:line="288" w:lineRule="auto"/>
                        <w:ind w:left="59" w:right="587"/>
                      </w:pPr>
                      <w:r>
                        <w:rPr>
                          <w:color w:val="202020"/>
                        </w:rPr>
                        <w:t># Assuming you have already trained your 'final_model' and have test data 'X_tst_input_ids' and 'X_tst_attention_mask' y_pred = final_model.predict([X_tst_input_ids, X_tst_attention_mask])</w:t>
                      </w:r>
                    </w:p>
                    <w:p w14:paraId="080155D2" w14:textId="77777777" w:rsidR="0099680A" w:rsidRDefault="0099680A" w:rsidP="0099680A">
                      <w:pPr>
                        <w:pStyle w:val="BodyText"/>
                        <w:spacing w:before="8"/>
                        <w:rPr>
                          <w:sz w:val="16"/>
                        </w:rPr>
                      </w:pPr>
                    </w:p>
                    <w:p w14:paraId="364607D2" w14:textId="77777777" w:rsidR="0099680A" w:rsidRDefault="0099680A" w:rsidP="0099680A">
                      <w:pPr>
                        <w:pStyle w:val="BodyText"/>
                        <w:spacing w:line="288" w:lineRule="auto"/>
                        <w:ind w:left="59" w:right="5796"/>
                      </w:pPr>
                      <w:r>
                        <w:rPr>
                          <w:color w:val="202020"/>
                        </w:rPr>
                        <w:t># Visualize Training and Validation Loss plt.figure(figsize=(10, 6)) plt.plot(history.history['loss'], label='Training Loss')</w:t>
                      </w:r>
                    </w:p>
                    <w:p w14:paraId="37A6D569" w14:textId="77777777" w:rsidR="0099680A" w:rsidRDefault="0099680A" w:rsidP="0099680A">
                      <w:pPr>
                        <w:pStyle w:val="BodyText"/>
                        <w:spacing w:line="288" w:lineRule="auto"/>
                        <w:ind w:left="59" w:right="5292"/>
                      </w:pPr>
                      <w:r>
                        <w:rPr>
                          <w:color w:val="202020"/>
                        </w:rPr>
                        <w:t>plt.plot(history.history['val_loss'], label='Validation Loss') plt.xlabel('Epochs')</w:t>
                      </w:r>
                    </w:p>
                    <w:p w14:paraId="1655F9FC" w14:textId="77777777" w:rsidR="0099680A" w:rsidRDefault="0099680A" w:rsidP="0099680A">
                      <w:pPr>
                        <w:pStyle w:val="BodyText"/>
                        <w:spacing w:line="288" w:lineRule="auto"/>
                        <w:ind w:left="59" w:right="8988"/>
                      </w:pPr>
                      <w:r>
                        <w:rPr>
                          <w:color w:val="202020"/>
                        </w:rPr>
                        <w:t>plt.ylabel('Loss') plt.legend()</w:t>
                      </w:r>
                    </w:p>
                    <w:p w14:paraId="7B63EE0B" w14:textId="77777777" w:rsidR="0099680A" w:rsidRDefault="0099680A" w:rsidP="0099680A">
                      <w:pPr>
                        <w:pStyle w:val="BodyText"/>
                        <w:spacing w:line="288" w:lineRule="auto"/>
                        <w:ind w:left="59" w:right="7056"/>
                      </w:pPr>
                      <w:r>
                        <w:rPr>
                          <w:color w:val="202020"/>
                        </w:rPr>
                        <w:t>plt.title('Training and Validation Loss') plt.show()</w:t>
                      </w:r>
                    </w:p>
                    <w:p w14:paraId="43B0105C" w14:textId="77777777" w:rsidR="0099680A" w:rsidRDefault="0099680A" w:rsidP="0099680A">
                      <w:pPr>
                        <w:pStyle w:val="BodyText"/>
                        <w:spacing w:before="6"/>
                        <w:rPr>
                          <w:sz w:val="16"/>
                        </w:rPr>
                      </w:pPr>
                    </w:p>
                    <w:p w14:paraId="547076B5" w14:textId="77777777" w:rsidR="0099680A" w:rsidRDefault="0099680A" w:rsidP="0099680A">
                      <w:pPr>
                        <w:pStyle w:val="BodyText"/>
                        <w:spacing w:line="288" w:lineRule="auto"/>
                        <w:ind w:left="59" w:right="7661"/>
                      </w:pPr>
                      <w:r>
                        <w:rPr>
                          <w:color w:val="202020"/>
                        </w:rPr>
                        <w:t># Calculate confusion matrix y_true = np.argmax(y_test,</w:t>
                      </w:r>
                      <w:r>
                        <w:rPr>
                          <w:color w:val="202020"/>
                          <w:spacing w:val="4"/>
                        </w:rPr>
                        <w:t xml:space="preserve"> </w:t>
                      </w:r>
                      <w:r>
                        <w:rPr>
                          <w:color w:val="202020"/>
                          <w:spacing w:val="-3"/>
                        </w:rPr>
                        <w:t>axis=1)</w:t>
                      </w:r>
                    </w:p>
                    <w:p w14:paraId="7986DD0F" w14:textId="77777777" w:rsidR="0099680A" w:rsidRDefault="0099680A" w:rsidP="0099680A">
                      <w:pPr>
                        <w:pStyle w:val="BodyText"/>
                        <w:spacing w:line="158" w:lineRule="exact"/>
                        <w:ind w:left="59"/>
                      </w:pPr>
                      <w:r>
                        <w:rPr>
                          <w:color w:val="202020"/>
                        </w:rPr>
                        <w:t>y_pred_classes = np.argmax(y_pred, axis=1)</w:t>
                      </w:r>
                    </w:p>
                    <w:p w14:paraId="45DB8A73" w14:textId="77777777" w:rsidR="0099680A" w:rsidRDefault="0099680A" w:rsidP="0099680A">
                      <w:pPr>
                        <w:pStyle w:val="BodyText"/>
                        <w:spacing w:before="32"/>
                        <w:ind w:left="59"/>
                      </w:pPr>
                      <w:r>
                        <w:rPr>
                          <w:color w:val="202020"/>
                        </w:rPr>
                        <w:t>confusion = confusion_matrix(y_true, y_pred_classes)</w:t>
                      </w:r>
                    </w:p>
                    <w:p w14:paraId="125B3D50" w14:textId="77777777" w:rsidR="0099680A" w:rsidRDefault="0099680A" w:rsidP="0099680A">
                      <w:pPr>
                        <w:pStyle w:val="BodyText"/>
                        <w:spacing w:before="6"/>
                        <w:rPr>
                          <w:sz w:val="19"/>
                        </w:rPr>
                      </w:pPr>
                    </w:p>
                    <w:p w14:paraId="514BF03E" w14:textId="77777777" w:rsidR="0099680A" w:rsidRDefault="0099680A" w:rsidP="0099680A">
                      <w:pPr>
                        <w:pStyle w:val="BodyText"/>
                        <w:spacing w:line="288" w:lineRule="auto"/>
                        <w:ind w:left="59" w:right="8316"/>
                      </w:pPr>
                      <w:r>
                        <w:rPr>
                          <w:color w:val="202020"/>
                        </w:rPr>
                        <w:t># Plot confusion matrix plt.figure(figsize=(8, 6))</w:t>
                      </w:r>
                    </w:p>
                    <w:p w14:paraId="694C4D9E" w14:textId="77777777" w:rsidR="0099680A" w:rsidRDefault="0099680A" w:rsidP="0099680A">
                      <w:pPr>
                        <w:pStyle w:val="BodyText"/>
                        <w:spacing w:line="288" w:lineRule="auto"/>
                        <w:ind w:left="59" w:right="5040"/>
                      </w:pPr>
                      <w:r>
                        <w:rPr>
                          <w:color w:val="202020"/>
                        </w:rPr>
                        <w:t>plt.imshow(confusion, interpolation='nearest', cmap=plt.cm.Blues) plt.title('Confusion Matrix')</w:t>
                      </w:r>
                    </w:p>
                    <w:p w14:paraId="2F4A9119" w14:textId="77777777" w:rsidR="0099680A" w:rsidRDefault="0099680A" w:rsidP="0099680A">
                      <w:pPr>
                        <w:pStyle w:val="BodyText"/>
                        <w:spacing w:line="158" w:lineRule="exact"/>
                        <w:ind w:left="59"/>
                      </w:pPr>
                      <w:r>
                        <w:rPr>
                          <w:color w:val="202020"/>
                        </w:rPr>
                        <w:t>plt.colorbar()</w:t>
                      </w:r>
                    </w:p>
                    <w:p w14:paraId="5AAD38BB" w14:textId="77777777" w:rsidR="0099680A" w:rsidRDefault="0099680A" w:rsidP="0099680A">
                      <w:pPr>
                        <w:pStyle w:val="BodyText"/>
                        <w:spacing w:before="31" w:line="288" w:lineRule="auto"/>
                        <w:ind w:left="59" w:right="3778"/>
                      </w:pPr>
                      <w:r>
                        <w:rPr>
                          <w:color w:val="202020"/>
                        </w:rPr>
                        <w:t>classes = ['0', '1', '2', '3', '4', '5'] # Replace with your class labels tick_marks = np.arange(len(classes))</w:t>
                      </w:r>
                    </w:p>
                    <w:p w14:paraId="4266572B" w14:textId="77777777" w:rsidR="0099680A" w:rsidRDefault="0099680A" w:rsidP="0099680A">
                      <w:pPr>
                        <w:pStyle w:val="BodyText"/>
                        <w:spacing w:line="288" w:lineRule="auto"/>
                        <w:ind w:left="59" w:right="6804"/>
                      </w:pPr>
                      <w:r>
                        <w:rPr>
                          <w:color w:val="202020"/>
                        </w:rPr>
                        <w:t>plt.xticks(tick_marks, classes, rotation=45) plt.yticks(tick_marks, classes)</w:t>
                      </w:r>
                    </w:p>
                  </w:txbxContent>
                </v:textbox>
                <w10:wrap type="topAndBottom" anchorx="page"/>
              </v:shape>
            </w:pict>
          </mc:Fallback>
        </mc:AlternateContent>
      </w:r>
    </w:p>
    <w:p w14:paraId="40CC0EB3" w14:textId="77777777" w:rsidR="0099680A" w:rsidRDefault="0099680A" w:rsidP="002F06F4">
      <w:pPr>
        <w:rPr>
          <w:sz w:val="18"/>
        </w:rPr>
        <w:sectPr w:rsidR="0099680A">
          <w:pgSz w:w="11900" w:h="16840"/>
          <w:pgMar w:top="480" w:right="340" w:bottom="440" w:left="580" w:header="280" w:footer="258" w:gutter="0"/>
          <w:cols w:space="720"/>
        </w:sectPr>
      </w:pPr>
    </w:p>
    <w:p w14:paraId="6F5CBD78" w14:textId="5EE5C3C7" w:rsidR="0099680A" w:rsidRDefault="0099680A" w:rsidP="002F06F4">
      <w:pPr>
        <w:rPr>
          <w:sz w:val="5"/>
        </w:rPr>
      </w:pPr>
    </w:p>
    <w:p w14:paraId="4BE0DB51" w14:textId="77777777" w:rsidR="00D70F51" w:rsidRPr="00D70F51" w:rsidRDefault="00D70F51" w:rsidP="002F06F4"/>
    <w:sectPr w:rsidR="00D70F51" w:rsidRPr="00D70F5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A0AC84" w14:textId="77777777" w:rsidR="008D30A1" w:rsidRDefault="008D30A1">
      <w:r>
        <w:separator/>
      </w:r>
    </w:p>
  </w:endnote>
  <w:endnote w:type="continuationSeparator" w:id="0">
    <w:p w14:paraId="00E09CFB" w14:textId="77777777" w:rsidR="008D30A1" w:rsidRDefault="008D3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1"/>
    <w:family w:val="swiss"/>
    <w:pitch w:val="variable"/>
    <w:sig w:usb0="E0002AFF" w:usb1="C0007843" w:usb2="00000009" w:usb3="00000000" w:csb0="000001FF" w:csb1="00000000"/>
  </w:font>
  <w:font w:name="Trebuchet MS">
    <w:altName w:val="Trebuchet MS"/>
    <w:panose1 w:val="020B0603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Roboto">
    <w:altName w:val="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8BF2C" w14:textId="77777777" w:rsidR="008C07C7" w:rsidRDefault="008C07C7">
    <w:pPr>
      <w:pStyle w:val="Footer"/>
      <w:jc w:val="center"/>
      <w:rPr>
        <w:color w:val="4472C4" w:themeColor="accent1"/>
      </w:rPr>
    </w:pPr>
  </w:p>
  <w:p w14:paraId="61E3875E" w14:textId="3CE55488" w:rsidR="008C07C7" w:rsidRDefault="008C07C7">
    <w:pPr>
      <w:pStyle w:val="Footer"/>
      <w:jc w:val="center"/>
      <w:rPr>
        <w:color w:val="4472C4" w:themeColor="accent1"/>
      </w:rPr>
    </w:pPr>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of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p>
  <w:p w14:paraId="0B81F862" w14:textId="44614010" w:rsidR="00C01D4D" w:rsidRDefault="00C01D4D">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2C1EA" w14:textId="77777777" w:rsidR="008D30A1" w:rsidRDefault="008D30A1">
      <w:r>
        <w:separator/>
      </w:r>
    </w:p>
  </w:footnote>
  <w:footnote w:type="continuationSeparator" w:id="0">
    <w:p w14:paraId="43F821D2" w14:textId="77777777" w:rsidR="008D30A1" w:rsidRDefault="008D30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CC24F" w14:textId="77777777" w:rsidR="00351A2A" w:rsidRDefault="00351A2A">
    <w:pPr>
      <w:pStyle w:val="Header"/>
      <w:jc w:val="right"/>
      <w:rPr>
        <w:color w:val="8496B0" w:themeColor="text2" w:themeTint="99"/>
      </w:rPr>
    </w:pPr>
    <w:r>
      <w:rPr>
        <w:noProof/>
        <w:color w:val="8496B0" w:themeColor="text2" w:themeTint="99"/>
      </w:rPr>
      <mc:AlternateContent>
        <mc:Choice Requires="wpg">
          <w:drawing>
            <wp:anchor distT="0" distB="0" distL="114300" distR="114300" simplePos="0" relativeHeight="251664384" behindDoc="0" locked="0" layoutInCell="1" allowOverlap="1" wp14:anchorId="1C273388" wp14:editId="26F0B24A">
              <wp:simplePos x="0" y="0"/>
              <wp:positionH relativeFrom="rightMargin">
                <wp:align>left</wp:align>
              </wp:positionH>
              <wp:positionV relativeFrom="topMargin">
                <wp:posOffset>284521</wp:posOffset>
              </wp:positionV>
              <wp:extent cx="731520" cy="740664"/>
              <wp:effectExtent l="0" t="0" r="0" b="2540"/>
              <wp:wrapNone/>
              <wp:docPr id="70" name="Group 3"/>
              <wp:cNvGraphicFramePr/>
              <a:graphic xmlns:a="http://schemas.openxmlformats.org/drawingml/2006/main">
                <a:graphicData uri="http://schemas.microsoft.com/office/word/2010/wordprocessingGroup">
                  <wpg:wgp>
                    <wpg:cNvGrpSpPr/>
                    <wpg:grpSpPr>
                      <a:xfrm>
                        <a:off x="0" y="0"/>
                        <a:ext cx="731520" cy="740664"/>
                        <a:chOff x="0" y="12192"/>
                        <a:chExt cx="731747" cy="746642"/>
                      </a:xfrm>
                    </wpg:grpSpPr>
                    <wps:wsp>
                      <wps:cNvPr id="71" name="Freeform 71"/>
                      <wps:cNvSpPr>
                        <a:spLocks/>
                      </wps:cNvSpPr>
                      <wps:spPr bwMode="auto">
                        <a:xfrm>
                          <a:off x="256032" y="12192"/>
                          <a:ext cx="475601" cy="473242"/>
                        </a:xfrm>
                        <a:custGeom>
                          <a:avLst/>
                          <a:gdLst>
                            <a:gd name="T0" fmla="*/ 0 w 420"/>
                            <a:gd name="T1" fmla="*/ 420 h 420"/>
                            <a:gd name="T2" fmla="*/ 0 w 420"/>
                            <a:gd name="T3" fmla="*/ 420 h 420"/>
                            <a:gd name="T4" fmla="*/ 416 w 420"/>
                            <a:gd name="T5" fmla="*/ 0 h 420"/>
                            <a:gd name="T6" fmla="*/ 420 w 420"/>
                            <a:gd name="T7" fmla="*/ 0 h 420"/>
                            <a:gd name="T8" fmla="*/ 0 w 420"/>
                            <a:gd name="T9" fmla="*/ 420 h 420"/>
                          </a:gdLst>
                          <a:ahLst/>
                          <a:cxnLst>
                            <a:cxn ang="0">
                              <a:pos x="T0" y="T1"/>
                            </a:cxn>
                            <a:cxn ang="0">
                              <a:pos x="T2" y="T3"/>
                            </a:cxn>
                            <a:cxn ang="0">
                              <a:pos x="T4" y="T5"/>
                            </a:cxn>
                            <a:cxn ang="0">
                              <a:pos x="T6" y="T7"/>
                            </a:cxn>
                            <a:cxn ang="0">
                              <a:pos x="T8" y="T9"/>
                            </a:cxn>
                          </a:cxnLst>
                          <a:rect l="0" t="0" r="r" b="b"/>
                          <a:pathLst>
                            <a:path w="420" h="420">
                              <a:moveTo>
                                <a:pt x="0" y="420"/>
                              </a:moveTo>
                              <a:lnTo>
                                <a:pt x="0" y="420"/>
                              </a:lnTo>
                              <a:lnTo>
                                <a:pt x="416" y="0"/>
                              </a:lnTo>
                              <a:lnTo>
                                <a:pt x="420" y="0"/>
                              </a:lnTo>
                              <a:lnTo>
                                <a:pt x="0" y="420"/>
                              </a:lnTo>
                              <a:close/>
                            </a:path>
                          </a:pathLst>
                        </a:custGeom>
                        <a:solidFill>
                          <a:schemeClr val="tx2">
                            <a:lumMod val="60000"/>
                            <a:lumOff val="40000"/>
                          </a:schemeClr>
                        </a:solidFill>
                        <a:ln>
                          <a:noFill/>
                        </a:ln>
                      </wps:spPr>
                      <wps:bodyPr vert="horz" wrap="square" lIns="91440" tIns="45720" rIns="91440" bIns="45720" numCol="1" anchor="t" anchorCtr="0" compatLnSpc="1">
                        <a:prstTxWarp prst="textNoShape">
                          <a:avLst/>
                        </a:prstTxWarp>
                      </wps:bodyPr>
                    </wps:wsp>
                    <wps:wsp>
                      <wps:cNvPr id="72" name="Freeform 72"/>
                      <wps:cNvSpPr>
                        <a:spLocks/>
                      </wps:cNvSpPr>
                      <wps:spPr bwMode="auto">
                        <a:xfrm>
                          <a:off x="134112" y="48768"/>
                          <a:ext cx="595634" cy="592679"/>
                        </a:xfrm>
                        <a:custGeom>
                          <a:avLst/>
                          <a:gdLst>
                            <a:gd name="T0" fmla="*/ 0 w 526"/>
                            <a:gd name="T1" fmla="*/ 526 h 526"/>
                            <a:gd name="T2" fmla="*/ 0 w 526"/>
                            <a:gd name="T3" fmla="*/ 526 h 526"/>
                            <a:gd name="T4" fmla="*/ 522 w 526"/>
                            <a:gd name="T5" fmla="*/ 0 h 526"/>
                            <a:gd name="T6" fmla="*/ 526 w 526"/>
                            <a:gd name="T7" fmla="*/ 4 h 526"/>
                            <a:gd name="T8" fmla="*/ 0 w 526"/>
                            <a:gd name="T9" fmla="*/ 526 h 526"/>
                          </a:gdLst>
                          <a:ahLst/>
                          <a:cxnLst>
                            <a:cxn ang="0">
                              <a:pos x="T0" y="T1"/>
                            </a:cxn>
                            <a:cxn ang="0">
                              <a:pos x="T2" y="T3"/>
                            </a:cxn>
                            <a:cxn ang="0">
                              <a:pos x="T4" y="T5"/>
                            </a:cxn>
                            <a:cxn ang="0">
                              <a:pos x="T6" y="T7"/>
                            </a:cxn>
                            <a:cxn ang="0">
                              <a:pos x="T8" y="T9"/>
                            </a:cxn>
                          </a:cxnLst>
                          <a:rect l="0" t="0" r="r" b="b"/>
                          <a:pathLst>
                            <a:path w="526" h="526">
                              <a:moveTo>
                                <a:pt x="0" y="526"/>
                              </a:moveTo>
                              <a:lnTo>
                                <a:pt x="0" y="526"/>
                              </a:lnTo>
                              <a:lnTo>
                                <a:pt x="522" y="0"/>
                              </a:lnTo>
                              <a:lnTo>
                                <a:pt x="526" y="4"/>
                              </a:lnTo>
                              <a:lnTo>
                                <a:pt x="0" y="526"/>
                              </a:lnTo>
                              <a:close/>
                            </a:path>
                          </a:pathLst>
                        </a:custGeom>
                        <a:solidFill>
                          <a:schemeClr val="tx2">
                            <a:lumMod val="60000"/>
                            <a:lumOff val="40000"/>
                          </a:schemeClr>
                        </a:solidFill>
                        <a:ln>
                          <a:noFill/>
                        </a:ln>
                      </wps:spPr>
                      <wps:bodyPr vert="horz" wrap="square" lIns="91440" tIns="45720" rIns="91440" bIns="45720" numCol="1" anchor="t" anchorCtr="0" compatLnSpc="1">
                        <a:prstTxWarp prst="textNoShape">
                          <a:avLst/>
                        </a:prstTxWarp>
                      </wps:bodyPr>
                    </wps:wsp>
                    <wps:wsp>
                      <wps:cNvPr id="73" name="Freeform 73"/>
                      <wps:cNvSpPr>
                        <a:spLocks/>
                      </wps:cNvSpPr>
                      <wps:spPr bwMode="auto">
                        <a:xfrm>
                          <a:off x="146304" y="36576"/>
                          <a:ext cx="585443" cy="582539"/>
                        </a:xfrm>
                        <a:custGeom>
                          <a:avLst/>
                          <a:gdLst>
                            <a:gd name="T0" fmla="*/ 0 w 517"/>
                            <a:gd name="T1" fmla="*/ 517 h 517"/>
                            <a:gd name="T2" fmla="*/ 0 w 517"/>
                            <a:gd name="T3" fmla="*/ 512 h 517"/>
                            <a:gd name="T4" fmla="*/ 513 w 517"/>
                            <a:gd name="T5" fmla="*/ 0 h 517"/>
                            <a:gd name="T6" fmla="*/ 517 w 517"/>
                            <a:gd name="T7" fmla="*/ 0 h 517"/>
                            <a:gd name="T8" fmla="*/ 0 w 517"/>
                            <a:gd name="T9" fmla="*/ 517 h 517"/>
                          </a:gdLst>
                          <a:ahLst/>
                          <a:cxnLst>
                            <a:cxn ang="0">
                              <a:pos x="T0" y="T1"/>
                            </a:cxn>
                            <a:cxn ang="0">
                              <a:pos x="T2" y="T3"/>
                            </a:cxn>
                            <a:cxn ang="0">
                              <a:pos x="T4" y="T5"/>
                            </a:cxn>
                            <a:cxn ang="0">
                              <a:pos x="T6" y="T7"/>
                            </a:cxn>
                            <a:cxn ang="0">
                              <a:pos x="T8" y="T9"/>
                            </a:cxn>
                          </a:cxnLst>
                          <a:rect l="0" t="0" r="r" b="b"/>
                          <a:pathLst>
                            <a:path w="517" h="517">
                              <a:moveTo>
                                <a:pt x="0" y="517"/>
                              </a:moveTo>
                              <a:lnTo>
                                <a:pt x="0" y="512"/>
                              </a:lnTo>
                              <a:lnTo>
                                <a:pt x="513" y="0"/>
                              </a:lnTo>
                              <a:lnTo>
                                <a:pt x="517" y="0"/>
                              </a:lnTo>
                              <a:lnTo>
                                <a:pt x="0" y="517"/>
                              </a:lnTo>
                              <a:close/>
                            </a:path>
                          </a:pathLst>
                        </a:custGeom>
                        <a:solidFill>
                          <a:schemeClr val="tx2">
                            <a:lumMod val="60000"/>
                            <a:lumOff val="40000"/>
                          </a:schemeClr>
                        </a:solidFill>
                        <a:ln>
                          <a:noFill/>
                        </a:ln>
                      </wps:spPr>
                      <wps:bodyPr vert="horz" wrap="square" lIns="91440" tIns="45720" rIns="91440" bIns="45720" numCol="1" anchor="t" anchorCtr="0" compatLnSpc="1">
                        <a:prstTxWarp prst="textNoShape">
                          <a:avLst/>
                        </a:prstTxWarp>
                      </wps:bodyPr>
                    </wps:wsp>
                    <wps:wsp>
                      <wps:cNvPr id="74" name="Freeform 74"/>
                      <wps:cNvSpPr>
                        <a:spLocks/>
                      </wps:cNvSpPr>
                      <wps:spPr bwMode="auto">
                        <a:xfrm>
                          <a:off x="207264" y="97536"/>
                          <a:ext cx="522029" cy="520566"/>
                        </a:xfrm>
                        <a:custGeom>
                          <a:avLst/>
                          <a:gdLst>
                            <a:gd name="T0" fmla="*/ 0 w 461"/>
                            <a:gd name="T1" fmla="*/ 462 h 462"/>
                            <a:gd name="T2" fmla="*/ 0 w 461"/>
                            <a:gd name="T3" fmla="*/ 462 h 462"/>
                            <a:gd name="T4" fmla="*/ 457 w 461"/>
                            <a:gd name="T5" fmla="*/ 0 h 462"/>
                            <a:gd name="T6" fmla="*/ 461 w 461"/>
                            <a:gd name="T7" fmla="*/ 5 h 462"/>
                            <a:gd name="T8" fmla="*/ 0 w 461"/>
                            <a:gd name="T9" fmla="*/ 462 h 462"/>
                          </a:gdLst>
                          <a:ahLst/>
                          <a:cxnLst>
                            <a:cxn ang="0">
                              <a:pos x="T0" y="T1"/>
                            </a:cxn>
                            <a:cxn ang="0">
                              <a:pos x="T2" y="T3"/>
                            </a:cxn>
                            <a:cxn ang="0">
                              <a:pos x="T4" y="T5"/>
                            </a:cxn>
                            <a:cxn ang="0">
                              <a:pos x="T6" y="T7"/>
                            </a:cxn>
                            <a:cxn ang="0">
                              <a:pos x="T8" y="T9"/>
                            </a:cxn>
                          </a:cxnLst>
                          <a:rect l="0" t="0" r="r" b="b"/>
                          <a:pathLst>
                            <a:path w="461" h="462">
                              <a:moveTo>
                                <a:pt x="0" y="462"/>
                              </a:moveTo>
                              <a:lnTo>
                                <a:pt x="0" y="462"/>
                              </a:lnTo>
                              <a:lnTo>
                                <a:pt x="457" y="0"/>
                              </a:lnTo>
                              <a:lnTo>
                                <a:pt x="461" y="5"/>
                              </a:lnTo>
                              <a:lnTo>
                                <a:pt x="0" y="462"/>
                              </a:lnTo>
                              <a:close/>
                            </a:path>
                          </a:pathLst>
                        </a:custGeom>
                        <a:solidFill>
                          <a:schemeClr val="tx2">
                            <a:lumMod val="60000"/>
                            <a:lumOff val="40000"/>
                          </a:schemeClr>
                        </a:solidFill>
                        <a:ln>
                          <a:noFill/>
                        </a:ln>
                      </wps:spPr>
                      <wps:bodyPr vert="horz" wrap="square" lIns="91440" tIns="45720" rIns="91440" bIns="45720" numCol="1" anchor="t" anchorCtr="0" compatLnSpc="1">
                        <a:prstTxWarp prst="textNoShape">
                          <a:avLst/>
                        </a:prstTxWarp>
                      </wps:bodyPr>
                    </wps:wsp>
                    <wps:wsp>
                      <wps:cNvPr id="75" name="Freeform 75"/>
                      <wps:cNvSpPr>
                        <a:spLocks/>
                      </wps:cNvSpPr>
                      <wps:spPr bwMode="auto">
                        <a:xfrm>
                          <a:off x="0" y="36576"/>
                          <a:ext cx="731520" cy="722258"/>
                        </a:xfrm>
                        <a:custGeom>
                          <a:avLst/>
                          <a:gdLst>
                            <a:gd name="T0" fmla="*/ 5 w 646"/>
                            <a:gd name="T1" fmla="*/ 641 h 641"/>
                            <a:gd name="T2" fmla="*/ 0 w 646"/>
                            <a:gd name="T3" fmla="*/ 641 h 641"/>
                            <a:gd name="T4" fmla="*/ 642 w 646"/>
                            <a:gd name="T5" fmla="*/ 0 h 641"/>
                            <a:gd name="T6" fmla="*/ 646 w 646"/>
                            <a:gd name="T7" fmla="*/ 0 h 641"/>
                            <a:gd name="T8" fmla="*/ 5 w 646"/>
                            <a:gd name="T9" fmla="*/ 641 h 641"/>
                          </a:gdLst>
                          <a:ahLst/>
                          <a:cxnLst>
                            <a:cxn ang="0">
                              <a:pos x="T0" y="T1"/>
                            </a:cxn>
                            <a:cxn ang="0">
                              <a:pos x="T2" y="T3"/>
                            </a:cxn>
                            <a:cxn ang="0">
                              <a:pos x="T4" y="T5"/>
                            </a:cxn>
                            <a:cxn ang="0">
                              <a:pos x="T6" y="T7"/>
                            </a:cxn>
                            <a:cxn ang="0">
                              <a:pos x="T8" y="T9"/>
                            </a:cxn>
                          </a:cxnLst>
                          <a:rect l="0" t="0" r="r" b="b"/>
                          <a:pathLst>
                            <a:path w="646" h="641">
                              <a:moveTo>
                                <a:pt x="5" y="641"/>
                              </a:moveTo>
                              <a:lnTo>
                                <a:pt x="0" y="641"/>
                              </a:lnTo>
                              <a:lnTo>
                                <a:pt x="642" y="0"/>
                              </a:lnTo>
                              <a:lnTo>
                                <a:pt x="646" y="0"/>
                              </a:lnTo>
                              <a:lnTo>
                                <a:pt x="5" y="641"/>
                              </a:lnTo>
                              <a:close/>
                            </a:path>
                          </a:pathLst>
                        </a:custGeom>
                        <a:solidFill>
                          <a:schemeClr val="tx2">
                            <a:lumMod val="60000"/>
                            <a:lumOff val="40000"/>
                          </a:schemeClr>
                        </a:solidFill>
                        <a:ln>
                          <a:noFill/>
                        </a:ln>
                      </wps:spPr>
                      <wps:bodyPr vert="horz" wrap="square" lIns="91440" tIns="45720" rIns="91440" bIns="45720" numCol="1" anchor="t" anchorCtr="0" compatLnSpc="1">
                        <a:prstTxWarp prst="textNoShape">
                          <a:avLst/>
                        </a:prstTxWarp>
                      </wps:bodyPr>
                    </wps:wsp>
                    <wps:wsp>
                      <wps:cNvPr id="76" name="Text Box 76"/>
                      <wps:cNvSpPr txBox="1"/>
                      <wps:spPr>
                        <a:xfrm>
                          <a:off x="73152" y="12192"/>
                          <a:ext cx="356346" cy="3501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35989D" w14:textId="77777777" w:rsidR="00351A2A" w:rsidRDefault="00351A2A">
                            <w:pPr>
                              <w:jc w:val="right"/>
                            </w:pPr>
                            <w:r>
                              <w:rPr>
                                <w:color w:val="8496B0" w:themeColor="text2" w:themeTint="99"/>
                              </w:rPr>
                              <w:fldChar w:fldCharType="begin"/>
                            </w:r>
                            <w:r>
                              <w:rPr>
                                <w:color w:val="8496B0" w:themeColor="text2" w:themeTint="99"/>
                              </w:rPr>
                              <w:instrText xml:space="preserve"> PAGE   \* MERGEFORMAT </w:instrText>
                            </w:r>
                            <w:r>
                              <w:rPr>
                                <w:color w:val="8496B0" w:themeColor="text2" w:themeTint="99"/>
                              </w:rPr>
                              <w:fldChar w:fldCharType="separate"/>
                            </w:r>
                            <w:r>
                              <w:rPr>
                                <w:noProof/>
                                <w:color w:val="8496B0" w:themeColor="text2" w:themeTint="99"/>
                              </w:rPr>
                              <w:t>2</w:t>
                            </w:r>
                            <w:r>
                              <w:rPr>
                                <w:color w:val="8496B0" w:themeColor="text2" w:themeTint="99"/>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C273388" id="Group 3" o:spid="_x0000_s1208" style="position:absolute;left:0;text-align:left;margin-left:0;margin-top:22.4pt;width:57.6pt;height:58.3pt;z-index:251664384;mso-position-horizontal:left;mso-position-horizontal-relative:right-margin-area;mso-position-vertical-relative:top-margin-area;mso-width-relative:margin;mso-height-relative:margin" coordorigin=",121" coordsize="7317,74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">
              <v:shape id="Freeform 71" o:spid="_x0000_s1209" style="position:absolute;left:2560;top:121;width:4756;height:4733;visibility:visible;mso-wrap-style:square;v-text-anchor:top" coordsize="420,4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" path="m,420r,l416,r4,l,420xe" fillcolor="#8496b0 [1951]" stroked="f">
                <v:path arrowok="t" o:connecttype="custom" o:connectlocs="0,473242;0,473242;471071,0;475601,0;0,473242" o:connectangles="0,0,0,0,0"/>
              </v:shape>
              <v:shape id="Freeform 72" o:spid="_x0000_s1210" style="position:absolute;left:1341;top:487;width:5956;height:5927;visibility:visible;mso-wrap-style:square;v-text-anchor:top" coordsize="526,5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" path="m,526r,l522,r4,4l,526xe" fillcolor="#8496b0 [1951]" stroked="f">
                <v:path arrowok="t" o:connecttype="custom" o:connectlocs="0,592679;0,592679;591104,0;595634,4507;0,592679" o:connectangles="0,0,0,0,0"/>
              </v:shape>
              <v:shape id="Freeform 73" o:spid="_x0000_s1211" style="position:absolute;left:1463;top:365;width:5854;height:5826;visibility:visible;mso-wrap-style:square;v-text-anchor:top" coordsize="517,5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" path="m,517r,-5l513,r4,l,517xe" fillcolor="#8496b0 [1951]" stroked="f">
                <v:path arrowok="t" o:connecttype="custom" o:connectlocs="0,582539;0,576905;580913,0;585443,0;0,582539" o:connectangles="0,0,0,0,0"/>
              </v:shape>
              <v:shape id="Freeform 74" o:spid="_x0000_s1212" style="position:absolute;left:2072;top:975;width:5220;height:5206;visibility:visible;mso-wrap-style:square;v-text-anchor:top" coordsize="461,46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" path="m,462r,l457,r4,5l,462xe" fillcolor="#8496b0 [1951]" stroked="f">
                <v:path arrowok="t" o:connecttype="custom" o:connectlocs="0,520566;0,520566;517499,0;522029,5634;0,520566" o:connectangles="0,0,0,0,0"/>
              </v:shape>
              <v:shape id="Freeform 75" o:spid="_x0000_s1213" style="position:absolute;top:365;width:7315;height:7223;visibility:visible;mso-wrap-style:square;v-text-anchor:top" coordsize="646,6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" path="m5,641r-5,l642,r4,l5,641xe" fillcolor="#8496b0 [1951]" stroked="f">
                <v:path arrowok="t" o:connecttype="custom" o:connectlocs="5662,722258;0,722258;726990,0;731520,0;5662,722258" o:connectangles="0,0,0,0,0"/>
              </v:shape>
              <v:shapetype id="_x0000_t202" coordsize="21600,21600" o:spt="202" path="m,l,21600r21600,l21600,xe">
                <v:stroke joinstyle="miter"/>
                <v:path gradientshapeok="t" o:connecttype="rect"/>
              </v:shapetype>
              <v:shape id="_x0000_s1214" type="#_x0000_t202" style="position:absolute;left:731;top:121;width:3563;height:35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" filled="f" stroked="f" strokeweight=".5pt">
                <v:textbox inset="0,0,0,0">
                  <w:txbxContent>
                    <w:p w14:paraId="6D35989D" w14:textId="77777777" w:rsidR="00351A2A" w:rsidRDefault="00351A2A">
                      <w:pPr>
                        <w:jc w:val="right"/>
                      </w:pPr>
                      <w:r>
                        <w:rPr>
                          <w:color w:val="8496B0" w:themeColor="text2" w:themeTint="99"/>
                        </w:rPr>
                        <w:fldChar w:fldCharType="begin"/>
                      </w:r>
                      <w:r>
                        <w:rPr>
                          <w:color w:val="8496B0" w:themeColor="text2" w:themeTint="99"/>
                        </w:rPr>
                        <w:instrText xml:space="preserve"> PAGE   \* MERGEFORMAT </w:instrText>
                      </w:r>
                      <w:r>
                        <w:rPr>
                          <w:color w:val="8496B0" w:themeColor="text2" w:themeTint="99"/>
                        </w:rPr>
                        <w:fldChar w:fldCharType="separate"/>
                      </w:r>
                      <w:r>
                        <w:rPr>
                          <w:noProof/>
                          <w:color w:val="8496B0" w:themeColor="text2" w:themeTint="99"/>
                        </w:rPr>
                        <w:t>2</w:t>
                      </w:r>
                      <w:r>
                        <w:rPr>
                          <w:color w:val="8496B0" w:themeColor="text2" w:themeTint="99"/>
                        </w:rPr>
                        <w:fldChar w:fldCharType="end"/>
                      </w:r>
                    </w:p>
                  </w:txbxContent>
                </v:textbox>
              </v:shape>
              <w10:wrap anchorx="margin" anchory="margin"/>
            </v:group>
          </w:pict>
        </mc:Fallback>
      </mc:AlternateContent>
    </w:r>
  </w:p>
  <w:p w14:paraId="0600BD6D" w14:textId="0CF0F6BA" w:rsidR="00C01D4D" w:rsidRDefault="00C01D4D">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67525"/>
    <w:multiLevelType w:val="hybridMultilevel"/>
    <w:tmpl w:val="C284CB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001D3"/>
    <w:multiLevelType w:val="hybridMultilevel"/>
    <w:tmpl w:val="65B6652C"/>
    <w:lvl w:ilvl="0" w:tplc="D3EC7B56">
      <w:numFmt w:val="decimal"/>
      <w:lvlText w:val="%1"/>
      <w:lvlJc w:val="left"/>
      <w:pPr>
        <w:ind w:left="1444" w:hanging="609"/>
      </w:pPr>
      <w:rPr>
        <w:rFonts w:ascii="Arial" w:eastAsia="Arial" w:hAnsi="Arial" w:cs="Arial" w:hint="default"/>
        <w:b/>
        <w:bCs/>
        <w:color w:val="202020"/>
        <w:w w:val="100"/>
        <w:sz w:val="14"/>
        <w:szCs w:val="14"/>
        <w:lang w:val="en-US" w:eastAsia="en-US" w:bidi="ar-SA"/>
      </w:rPr>
    </w:lvl>
    <w:lvl w:ilvl="1" w:tplc="1182102A">
      <w:numFmt w:val="bullet"/>
      <w:lvlText w:val="•"/>
      <w:lvlJc w:val="left"/>
      <w:pPr>
        <w:ind w:left="2393" w:hanging="609"/>
      </w:pPr>
      <w:rPr>
        <w:rFonts w:hint="default"/>
        <w:lang w:val="en-US" w:eastAsia="en-US" w:bidi="ar-SA"/>
      </w:rPr>
    </w:lvl>
    <w:lvl w:ilvl="2" w:tplc="84CE358A">
      <w:numFmt w:val="bullet"/>
      <w:lvlText w:val="•"/>
      <w:lvlJc w:val="left"/>
      <w:pPr>
        <w:ind w:left="3347" w:hanging="609"/>
      </w:pPr>
      <w:rPr>
        <w:rFonts w:hint="default"/>
        <w:lang w:val="en-US" w:eastAsia="en-US" w:bidi="ar-SA"/>
      </w:rPr>
    </w:lvl>
    <w:lvl w:ilvl="3" w:tplc="6304EE1E">
      <w:numFmt w:val="bullet"/>
      <w:lvlText w:val="•"/>
      <w:lvlJc w:val="left"/>
      <w:pPr>
        <w:ind w:left="4301" w:hanging="609"/>
      </w:pPr>
      <w:rPr>
        <w:rFonts w:hint="default"/>
        <w:lang w:val="en-US" w:eastAsia="en-US" w:bidi="ar-SA"/>
      </w:rPr>
    </w:lvl>
    <w:lvl w:ilvl="4" w:tplc="854895A8">
      <w:numFmt w:val="bullet"/>
      <w:lvlText w:val="•"/>
      <w:lvlJc w:val="left"/>
      <w:pPr>
        <w:ind w:left="5255" w:hanging="609"/>
      </w:pPr>
      <w:rPr>
        <w:rFonts w:hint="default"/>
        <w:lang w:val="en-US" w:eastAsia="en-US" w:bidi="ar-SA"/>
      </w:rPr>
    </w:lvl>
    <w:lvl w:ilvl="5" w:tplc="C5200A8A">
      <w:numFmt w:val="bullet"/>
      <w:lvlText w:val="•"/>
      <w:lvlJc w:val="left"/>
      <w:pPr>
        <w:ind w:left="6209" w:hanging="609"/>
      </w:pPr>
      <w:rPr>
        <w:rFonts w:hint="default"/>
        <w:lang w:val="en-US" w:eastAsia="en-US" w:bidi="ar-SA"/>
      </w:rPr>
    </w:lvl>
    <w:lvl w:ilvl="6" w:tplc="ABA2F4BC">
      <w:numFmt w:val="bullet"/>
      <w:lvlText w:val="•"/>
      <w:lvlJc w:val="left"/>
      <w:pPr>
        <w:ind w:left="7163" w:hanging="609"/>
      </w:pPr>
      <w:rPr>
        <w:rFonts w:hint="default"/>
        <w:lang w:val="en-US" w:eastAsia="en-US" w:bidi="ar-SA"/>
      </w:rPr>
    </w:lvl>
    <w:lvl w:ilvl="7" w:tplc="5EB47560">
      <w:numFmt w:val="bullet"/>
      <w:lvlText w:val="•"/>
      <w:lvlJc w:val="left"/>
      <w:pPr>
        <w:ind w:left="8117" w:hanging="609"/>
      </w:pPr>
      <w:rPr>
        <w:rFonts w:hint="default"/>
        <w:lang w:val="en-US" w:eastAsia="en-US" w:bidi="ar-SA"/>
      </w:rPr>
    </w:lvl>
    <w:lvl w:ilvl="8" w:tplc="47B65E02">
      <w:numFmt w:val="bullet"/>
      <w:lvlText w:val="•"/>
      <w:lvlJc w:val="left"/>
      <w:pPr>
        <w:ind w:left="9071" w:hanging="609"/>
      </w:pPr>
      <w:rPr>
        <w:rFonts w:hint="default"/>
        <w:lang w:val="en-US" w:eastAsia="en-US" w:bidi="ar-SA"/>
      </w:rPr>
    </w:lvl>
  </w:abstractNum>
  <w:abstractNum w:abstractNumId="2" w15:restartNumberingAfterBreak="0">
    <w:nsid w:val="06F055BD"/>
    <w:multiLevelType w:val="hybridMultilevel"/>
    <w:tmpl w:val="026423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A554C9"/>
    <w:multiLevelType w:val="hybridMultilevel"/>
    <w:tmpl w:val="B016D0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8917E4"/>
    <w:multiLevelType w:val="multilevel"/>
    <w:tmpl w:val="99E8F7E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1A0756"/>
    <w:multiLevelType w:val="hybridMultilevel"/>
    <w:tmpl w:val="29D2DFB2"/>
    <w:lvl w:ilvl="0" w:tplc="3EDA7F46">
      <w:numFmt w:val="decimal"/>
      <w:lvlText w:val="%1"/>
      <w:lvlJc w:val="left"/>
      <w:pPr>
        <w:ind w:left="1444" w:hanging="609"/>
      </w:pPr>
      <w:rPr>
        <w:rFonts w:ascii="Arial" w:eastAsia="Arial" w:hAnsi="Arial" w:cs="Arial" w:hint="default"/>
        <w:b/>
        <w:bCs/>
        <w:color w:val="202020"/>
        <w:w w:val="100"/>
        <w:sz w:val="14"/>
        <w:szCs w:val="14"/>
        <w:lang w:val="en-US" w:eastAsia="en-US" w:bidi="ar-SA"/>
      </w:rPr>
    </w:lvl>
    <w:lvl w:ilvl="1" w:tplc="0A4671DA">
      <w:numFmt w:val="bullet"/>
      <w:lvlText w:val="•"/>
      <w:lvlJc w:val="left"/>
      <w:pPr>
        <w:ind w:left="1440" w:hanging="609"/>
      </w:pPr>
      <w:rPr>
        <w:rFonts w:hint="default"/>
        <w:lang w:val="en-US" w:eastAsia="en-US" w:bidi="ar-SA"/>
      </w:rPr>
    </w:lvl>
    <w:lvl w:ilvl="2" w:tplc="549C80AA">
      <w:numFmt w:val="bullet"/>
      <w:lvlText w:val="•"/>
      <w:lvlJc w:val="left"/>
      <w:pPr>
        <w:ind w:left="2499" w:hanging="609"/>
      </w:pPr>
      <w:rPr>
        <w:rFonts w:hint="default"/>
        <w:lang w:val="en-US" w:eastAsia="en-US" w:bidi="ar-SA"/>
      </w:rPr>
    </w:lvl>
    <w:lvl w:ilvl="3" w:tplc="81423858">
      <w:numFmt w:val="bullet"/>
      <w:lvlText w:val="•"/>
      <w:lvlJc w:val="left"/>
      <w:pPr>
        <w:ind w:left="3559" w:hanging="609"/>
      </w:pPr>
      <w:rPr>
        <w:rFonts w:hint="default"/>
        <w:lang w:val="en-US" w:eastAsia="en-US" w:bidi="ar-SA"/>
      </w:rPr>
    </w:lvl>
    <w:lvl w:ilvl="4" w:tplc="14545A12">
      <w:numFmt w:val="bullet"/>
      <w:lvlText w:val="•"/>
      <w:lvlJc w:val="left"/>
      <w:pPr>
        <w:ind w:left="4619" w:hanging="609"/>
      </w:pPr>
      <w:rPr>
        <w:rFonts w:hint="default"/>
        <w:lang w:val="en-US" w:eastAsia="en-US" w:bidi="ar-SA"/>
      </w:rPr>
    </w:lvl>
    <w:lvl w:ilvl="5" w:tplc="F0A48926">
      <w:numFmt w:val="bullet"/>
      <w:lvlText w:val="•"/>
      <w:lvlJc w:val="left"/>
      <w:pPr>
        <w:ind w:left="5679" w:hanging="609"/>
      </w:pPr>
      <w:rPr>
        <w:rFonts w:hint="default"/>
        <w:lang w:val="en-US" w:eastAsia="en-US" w:bidi="ar-SA"/>
      </w:rPr>
    </w:lvl>
    <w:lvl w:ilvl="6" w:tplc="0D1A22E2">
      <w:numFmt w:val="bullet"/>
      <w:lvlText w:val="•"/>
      <w:lvlJc w:val="left"/>
      <w:pPr>
        <w:ind w:left="6739" w:hanging="609"/>
      </w:pPr>
      <w:rPr>
        <w:rFonts w:hint="default"/>
        <w:lang w:val="en-US" w:eastAsia="en-US" w:bidi="ar-SA"/>
      </w:rPr>
    </w:lvl>
    <w:lvl w:ilvl="7" w:tplc="B4CC935E">
      <w:numFmt w:val="bullet"/>
      <w:lvlText w:val="•"/>
      <w:lvlJc w:val="left"/>
      <w:pPr>
        <w:ind w:left="7799" w:hanging="609"/>
      </w:pPr>
      <w:rPr>
        <w:rFonts w:hint="default"/>
        <w:lang w:val="en-US" w:eastAsia="en-US" w:bidi="ar-SA"/>
      </w:rPr>
    </w:lvl>
    <w:lvl w:ilvl="8" w:tplc="0F347DBE">
      <w:numFmt w:val="bullet"/>
      <w:lvlText w:val="•"/>
      <w:lvlJc w:val="left"/>
      <w:pPr>
        <w:ind w:left="8859" w:hanging="609"/>
      </w:pPr>
      <w:rPr>
        <w:rFonts w:hint="default"/>
        <w:lang w:val="en-US" w:eastAsia="en-US" w:bidi="ar-SA"/>
      </w:rPr>
    </w:lvl>
  </w:abstractNum>
  <w:abstractNum w:abstractNumId="6" w15:restartNumberingAfterBreak="0">
    <w:nsid w:val="19627D2E"/>
    <w:multiLevelType w:val="hybridMultilevel"/>
    <w:tmpl w:val="38906ED8"/>
    <w:lvl w:ilvl="0" w:tplc="CD1097B2">
      <w:numFmt w:val="decimal"/>
      <w:lvlText w:val="%1"/>
      <w:lvlJc w:val="left"/>
      <w:pPr>
        <w:ind w:left="1444" w:hanging="609"/>
      </w:pPr>
      <w:rPr>
        <w:rFonts w:ascii="Trebuchet MS" w:eastAsia="Trebuchet MS" w:hAnsi="Trebuchet MS" w:cs="Trebuchet MS" w:hint="default"/>
        <w:b/>
        <w:bCs/>
        <w:color w:val="202020"/>
        <w:w w:val="94"/>
        <w:sz w:val="14"/>
        <w:szCs w:val="14"/>
        <w:lang w:val="en-US" w:eastAsia="en-US" w:bidi="ar-SA"/>
      </w:rPr>
    </w:lvl>
    <w:lvl w:ilvl="1" w:tplc="254E9A56">
      <w:numFmt w:val="bullet"/>
      <w:lvlText w:val="•"/>
      <w:lvlJc w:val="left"/>
      <w:pPr>
        <w:ind w:left="2393" w:hanging="609"/>
      </w:pPr>
      <w:rPr>
        <w:rFonts w:hint="default"/>
        <w:lang w:val="en-US" w:eastAsia="en-US" w:bidi="ar-SA"/>
      </w:rPr>
    </w:lvl>
    <w:lvl w:ilvl="2" w:tplc="4DDA20C8">
      <w:numFmt w:val="bullet"/>
      <w:lvlText w:val="•"/>
      <w:lvlJc w:val="left"/>
      <w:pPr>
        <w:ind w:left="3347" w:hanging="609"/>
      </w:pPr>
      <w:rPr>
        <w:rFonts w:hint="default"/>
        <w:lang w:val="en-US" w:eastAsia="en-US" w:bidi="ar-SA"/>
      </w:rPr>
    </w:lvl>
    <w:lvl w:ilvl="3" w:tplc="089CAF3A">
      <w:numFmt w:val="bullet"/>
      <w:lvlText w:val="•"/>
      <w:lvlJc w:val="left"/>
      <w:pPr>
        <w:ind w:left="4301" w:hanging="609"/>
      </w:pPr>
      <w:rPr>
        <w:rFonts w:hint="default"/>
        <w:lang w:val="en-US" w:eastAsia="en-US" w:bidi="ar-SA"/>
      </w:rPr>
    </w:lvl>
    <w:lvl w:ilvl="4" w:tplc="E5C2F1FC">
      <w:numFmt w:val="bullet"/>
      <w:lvlText w:val="•"/>
      <w:lvlJc w:val="left"/>
      <w:pPr>
        <w:ind w:left="5255" w:hanging="609"/>
      </w:pPr>
      <w:rPr>
        <w:rFonts w:hint="default"/>
        <w:lang w:val="en-US" w:eastAsia="en-US" w:bidi="ar-SA"/>
      </w:rPr>
    </w:lvl>
    <w:lvl w:ilvl="5" w:tplc="1466CD7A">
      <w:numFmt w:val="bullet"/>
      <w:lvlText w:val="•"/>
      <w:lvlJc w:val="left"/>
      <w:pPr>
        <w:ind w:left="6209" w:hanging="609"/>
      </w:pPr>
      <w:rPr>
        <w:rFonts w:hint="default"/>
        <w:lang w:val="en-US" w:eastAsia="en-US" w:bidi="ar-SA"/>
      </w:rPr>
    </w:lvl>
    <w:lvl w:ilvl="6" w:tplc="515250AC">
      <w:numFmt w:val="bullet"/>
      <w:lvlText w:val="•"/>
      <w:lvlJc w:val="left"/>
      <w:pPr>
        <w:ind w:left="7163" w:hanging="609"/>
      </w:pPr>
      <w:rPr>
        <w:rFonts w:hint="default"/>
        <w:lang w:val="en-US" w:eastAsia="en-US" w:bidi="ar-SA"/>
      </w:rPr>
    </w:lvl>
    <w:lvl w:ilvl="7" w:tplc="4372C64E">
      <w:numFmt w:val="bullet"/>
      <w:lvlText w:val="•"/>
      <w:lvlJc w:val="left"/>
      <w:pPr>
        <w:ind w:left="8117" w:hanging="609"/>
      </w:pPr>
      <w:rPr>
        <w:rFonts w:hint="default"/>
        <w:lang w:val="en-US" w:eastAsia="en-US" w:bidi="ar-SA"/>
      </w:rPr>
    </w:lvl>
    <w:lvl w:ilvl="8" w:tplc="20AA6BBE">
      <w:numFmt w:val="bullet"/>
      <w:lvlText w:val="•"/>
      <w:lvlJc w:val="left"/>
      <w:pPr>
        <w:ind w:left="9071" w:hanging="609"/>
      </w:pPr>
      <w:rPr>
        <w:rFonts w:hint="default"/>
        <w:lang w:val="en-US" w:eastAsia="en-US" w:bidi="ar-SA"/>
      </w:rPr>
    </w:lvl>
  </w:abstractNum>
  <w:abstractNum w:abstractNumId="7" w15:restartNumberingAfterBreak="0">
    <w:nsid w:val="1B1B1612"/>
    <w:multiLevelType w:val="hybridMultilevel"/>
    <w:tmpl w:val="B590C4B6"/>
    <w:lvl w:ilvl="0" w:tplc="1DC6AA38">
      <w:numFmt w:val="bullet"/>
      <w:lvlText w:val="-"/>
      <w:lvlJc w:val="left"/>
      <w:pPr>
        <w:ind w:left="610" w:hanging="169"/>
      </w:pPr>
      <w:rPr>
        <w:rFonts w:ascii="Courier New" w:eastAsia="Courier New" w:hAnsi="Courier New" w:cs="Courier New" w:hint="default"/>
        <w:color w:val="202020"/>
        <w:w w:val="100"/>
        <w:sz w:val="14"/>
        <w:szCs w:val="14"/>
        <w:lang w:val="en-US" w:eastAsia="en-US" w:bidi="ar-SA"/>
      </w:rPr>
    </w:lvl>
    <w:lvl w:ilvl="1" w:tplc="9A820294">
      <w:numFmt w:val="bullet"/>
      <w:lvlText w:val="•"/>
      <w:lvlJc w:val="left"/>
      <w:pPr>
        <w:ind w:left="1637" w:hanging="169"/>
      </w:pPr>
      <w:rPr>
        <w:rFonts w:hint="default"/>
        <w:lang w:val="en-US" w:eastAsia="en-US" w:bidi="ar-SA"/>
      </w:rPr>
    </w:lvl>
    <w:lvl w:ilvl="2" w:tplc="2A66F0CA">
      <w:numFmt w:val="bullet"/>
      <w:lvlText w:val="•"/>
      <w:lvlJc w:val="left"/>
      <w:pPr>
        <w:ind w:left="2675" w:hanging="169"/>
      </w:pPr>
      <w:rPr>
        <w:rFonts w:hint="default"/>
        <w:lang w:val="en-US" w:eastAsia="en-US" w:bidi="ar-SA"/>
      </w:rPr>
    </w:lvl>
    <w:lvl w:ilvl="3" w:tplc="352C38AA">
      <w:numFmt w:val="bullet"/>
      <w:lvlText w:val="•"/>
      <w:lvlJc w:val="left"/>
      <w:pPr>
        <w:ind w:left="3713" w:hanging="169"/>
      </w:pPr>
      <w:rPr>
        <w:rFonts w:hint="default"/>
        <w:lang w:val="en-US" w:eastAsia="en-US" w:bidi="ar-SA"/>
      </w:rPr>
    </w:lvl>
    <w:lvl w:ilvl="4" w:tplc="31FA9A02">
      <w:numFmt w:val="bullet"/>
      <w:lvlText w:val="•"/>
      <w:lvlJc w:val="left"/>
      <w:pPr>
        <w:ind w:left="4751" w:hanging="169"/>
      </w:pPr>
      <w:rPr>
        <w:rFonts w:hint="default"/>
        <w:lang w:val="en-US" w:eastAsia="en-US" w:bidi="ar-SA"/>
      </w:rPr>
    </w:lvl>
    <w:lvl w:ilvl="5" w:tplc="CEFC298E">
      <w:numFmt w:val="bullet"/>
      <w:lvlText w:val="•"/>
      <w:lvlJc w:val="left"/>
      <w:pPr>
        <w:ind w:left="5789" w:hanging="169"/>
      </w:pPr>
      <w:rPr>
        <w:rFonts w:hint="default"/>
        <w:lang w:val="en-US" w:eastAsia="en-US" w:bidi="ar-SA"/>
      </w:rPr>
    </w:lvl>
    <w:lvl w:ilvl="6" w:tplc="87763F18">
      <w:numFmt w:val="bullet"/>
      <w:lvlText w:val="•"/>
      <w:lvlJc w:val="left"/>
      <w:pPr>
        <w:ind w:left="6827" w:hanging="169"/>
      </w:pPr>
      <w:rPr>
        <w:rFonts w:hint="default"/>
        <w:lang w:val="en-US" w:eastAsia="en-US" w:bidi="ar-SA"/>
      </w:rPr>
    </w:lvl>
    <w:lvl w:ilvl="7" w:tplc="0DB8A1C6">
      <w:numFmt w:val="bullet"/>
      <w:lvlText w:val="•"/>
      <w:lvlJc w:val="left"/>
      <w:pPr>
        <w:ind w:left="7865" w:hanging="169"/>
      </w:pPr>
      <w:rPr>
        <w:rFonts w:hint="default"/>
        <w:lang w:val="en-US" w:eastAsia="en-US" w:bidi="ar-SA"/>
      </w:rPr>
    </w:lvl>
    <w:lvl w:ilvl="8" w:tplc="C994B66E">
      <w:numFmt w:val="bullet"/>
      <w:lvlText w:val="•"/>
      <w:lvlJc w:val="left"/>
      <w:pPr>
        <w:ind w:left="8903" w:hanging="169"/>
      </w:pPr>
      <w:rPr>
        <w:rFonts w:hint="default"/>
        <w:lang w:val="en-US" w:eastAsia="en-US" w:bidi="ar-SA"/>
      </w:rPr>
    </w:lvl>
  </w:abstractNum>
  <w:abstractNum w:abstractNumId="8" w15:restartNumberingAfterBreak="0">
    <w:nsid w:val="27AB7F5A"/>
    <w:multiLevelType w:val="hybridMultilevel"/>
    <w:tmpl w:val="0E54F864"/>
    <w:lvl w:ilvl="0" w:tplc="BBBA61E4">
      <w:start w:val="64"/>
      <w:numFmt w:val="decimal"/>
      <w:lvlText w:val="%1"/>
      <w:lvlJc w:val="left"/>
      <w:pPr>
        <w:ind w:left="1282" w:hanging="253"/>
      </w:pPr>
      <w:rPr>
        <w:rFonts w:ascii="Courier New" w:eastAsia="Courier New" w:hAnsi="Courier New" w:cs="Courier New" w:hint="default"/>
        <w:color w:val="006400"/>
        <w:w w:val="100"/>
        <w:sz w:val="14"/>
        <w:szCs w:val="14"/>
        <w:lang w:val="en-US" w:eastAsia="en-US" w:bidi="ar-SA"/>
      </w:rPr>
    </w:lvl>
    <w:lvl w:ilvl="1" w:tplc="FE606E36">
      <w:numFmt w:val="bullet"/>
      <w:lvlText w:val="•"/>
      <w:lvlJc w:val="left"/>
      <w:pPr>
        <w:ind w:left="2249" w:hanging="253"/>
      </w:pPr>
      <w:rPr>
        <w:rFonts w:hint="default"/>
        <w:lang w:val="en-US" w:eastAsia="en-US" w:bidi="ar-SA"/>
      </w:rPr>
    </w:lvl>
    <w:lvl w:ilvl="2" w:tplc="72048066">
      <w:numFmt w:val="bullet"/>
      <w:lvlText w:val="•"/>
      <w:lvlJc w:val="left"/>
      <w:pPr>
        <w:ind w:left="3219" w:hanging="253"/>
      </w:pPr>
      <w:rPr>
        <w:rFonts w:hint="default"/>
        <w:lang w:val="en-US" w:eastAsia="en-US" w:bidi="ar-SA"/>
      </w:rPr>
    </w:lvl>
    <w:lvl w:ilvl="3" w:tplc="4D7A9624">
      <w:numFmt w:val="bullet"/>
      <w:lvlText w:val="•"/>
      <w:lvlJc w:val="left"/>
      <w:pPr>
        <w:ind w:left="4189" w:hanging="253"/>
      </w:pPr>
      <w:rPr>
        <w:rFonts w:hint="default"/>
        <w:lang w:val="en-US" w:eastAsia="en-US" w:bidi="ar-SA"/>
      </w:rPr>
    </w:lvl>
    <w:lvl w:ilvl="4" w:tplc="57FCF194">
      <w:numFmt w:val="bullet"/>
      <w:lvlText w:val="•"/>
      <w:lvlJc w:val="left"/>
      <w:pPr>
        <w:ind w:left="5159" w:hanging="253"/>
      </w:pPr>
      <w:rPr>
        <w:rFonts w:hint="default"/>
        <w:lang w:val="en-US" w:eastAsia="en-US" w:bidi="ar-SA"/>
      </w:rPr>
    </w:lvl>
    <w:lvl w:ilvl="5" w:tplc="3D460716">
      <w:numFmt w:val="bullet"/>
      <w:lvlText w:val="•"/>
      <w:lvlJc w:val="left"/>
      <w:pPr>
        <w:ind w:left="6129" w:hanging="253"/>
      </w:pPr>
      <w:rPr>
        <w:rFonts w:hint="default"/>
        <w:lang w:val="en-US" w:eastAsia="en-US" w:bidi="ar-SA"/>
      </w:rPr>
    </w:lvl>
    <w:lvl w:ilvl="6" w:tplc="53CC178C">
      <w:numFmt w:val="bullet"/>
      <w:lvlText w:val="•"/>
      <w:lvlJc w:val="left"/>
      <w:pPr>
        <w:ind w:left="7099" w:hanging="253"/>
      </w:pPr>
      <w:rPr>
        <w:rFonts w:hint="default"/>
        <w:lang w:val="en-US" w:eastAsia="en-US" w:bidi="ar-SA"/>
      </w:rPr>
    </w:lvl>
    <w:lvl w:ilvl="7" w:tplc="DE421BF6">
      <w:numFmt w:val="bullet"/>
      <w:lvlText w:val="•"/>
      <w:lvlJc w:val="left"/>
      <w:pPr>
        <w:ind w:left="8069" w:hanging="253"/>
      </w:pPr>
      <w:rPr>
        <w:rFonts w:hint="default"/>
        <w:lang w:val="en-US" w:eastAsia="en-US" w:bidi="ar-SA"/>
      </w:rPr>
    </w:lvl>
    <w:lvl w:ilvl="8" w:tplc="F86CD87E">
      <w:numFmt w:val="bullet"/>
      <w:lvlText w:val="•"/>
      <w:lvlJc w:val="left"/>
      <w:pPr>
        <w:ind w:left="9039" w:hanging="253"/>
      </w:pPr>
      <w:rPr>
        <w:rFonts w:hint="default"/>
        <w:lang w:val="en-US" w:eastAsia="en-US" w:bidi="ar-SA"/>
      </w:rPr>
    </w:lvl>
  </w:abstractNum>
  <w:abstractNum w:abstractNumId="9" w15:restartNumberingAfterBreak="0">
    <w:nsid w:val="2ACD30D1"/>
    <w:multiLevelType w:val="hybridMultilevel"/>
    <w:tmpl w:val="EC32FDB8"/>
    <w:lvl w:ilvl="0" w:tplc="1AD83242">
      <w:numFmt w:val="decimal"/>
      <w:lvlText w:val="%1"/>
      <w:lvlJc w:val="left"/>
      <w:pPr>
        <w:ind w:left="897" w:hanging="218"/>
      </w:pPr>
      <w:rPr>
        <w:rFonts w:ascii="Arial" w:eastAsia="Arial" w:hAnsi="Arial" w:cs="Arial" w:hint="default"/>
        <w:b/>
        <w:bCs/>
        <w:color w:val="202020"/>
        <w:spacing w:val="-16"/>
        <w:w w:val="100"/>
        <w:sz w:val="14"/>
        <w:szCs w:val="14"/>
        <w:lang w:val="en-US" w:eastAsia="en-US" w:bidi="ar-SA"/>
      </w:rPr>
    </w:lvl>
    <w:lvl w:ilvl="1" w:tplc="9F76E4AC">
      <w:numFmt w:val="decimal"/>
      <w:lvlText w:val="%2"/>
      <w:lvlJc w:val="left"/>
      <w:pPr>
        <w:ind w:left="1584" w:hanging="749"/>
      </w:pPr>
      <w:rPr>
        <w:rFonts w:ascii="Arial" w:eastAsia="Arial" w:hAnsi="Arial" w:cs="Arial" w:hint="default"/>
        <w:b/>
        <w:bCs/>
        <w:color w:val="202020"/>
        <w:spacing w:val="-3"/>
        <w:w w:val="100"/>
        <w:sz w:val="14"/>
        <w:szCs w:val="14"/>
        <w:lang w:val="en-US" w:eastAsia="en-US" w:bidi="ar-SA"/>
      </w:rPr>
    </w:lvl>
    <w:lvl w:ilvl="2" w:tplc="16040C42">
      <w:numFmt w:val="bullet"/>
      <w:lvlText w:val="•"/>
      <w:lvlJc w:val="left"/>
      <w:pPr>
        <w:ind w:left="2624" w:hanging="749"/>
      </w:pPr>
      <w:rPr>
        <w:rFonts w:hint="default"/>
        <w:lang w:val="en-US" w:eastAsia="en-US" w:bidi="ar-SA"/>
      </w:rPr>
    </w:lvl>
    <w:lvl w:ilvl="3" w:tplc="A8789136">
      <w:numFmt w:val="bullet"/>
      <w:lvlText w:val="•"/>
      <w:lvlJc w:val="left"/>
      <w:pPr>
        <w:ind w:left="3668" w:hanging="749"/>
      </w:pPr>
      <w:rPr>
        <w:rFonts w:hint="default"/>
        <w:lang w:val="en-US" w:eastAsia="en-US" w:bidi="ar-SA"/>
      </w:rPr>
    </w:lvl>
    <w:lvl w:ilvl="4" w:tplc="4F0E1E46">
      <w:numFmt w:val="bullet"/>
      <w:lvlText w:val="•"/>
      <w:lvlJc w:val="left"/>
      <w:pPr>
        <w:ind w:left="4713" w:hanging="749"/>
      </w:pPr>
      <w:rPr>
        <w:rFonts w:hint="default"/>
        <w:lang w:val="en-US" w:eastAsia="en-US" w:bidi="ar-SA"/>
      </w:rPr>
    </w:lvl>
    <w:lvl w:ilvl="5" w:tplc="D2081D8A">
      <w:numFmt w:val="bullet"/>
      <w:lvlText w:val="•"/>
      <w:lvlJc w:val="left"/>
      <w:pPr>
        <w:ind w:left="5757" w:hanging="749"/>
      </w:pPr>
      <w:rPr>
        <w:rFonts w:hint="default"/>
        <w:lang w:val="en-US" w:eastAsia="en-US" w:bidi="ar-SA"/>
      </w:rPr>
    </w:lvl>
    <w:lvl w:ilvl="6" w:tplc="8F3C6DEC">
      <w:numFmt w:val="bullet"/>
      <w:lvlText w:val="•"/>
      <w:lvlJc w:val="left"/>
      <w:pPr>
        <w:ind w:left="6801" w:hanging="749"/>
      </w:pPr>
      <w:rPr>
        <w:rFonts w:hint="default"/>
        <w:lang w:val="en-US" w:eastAsia="en-US" w:bidi="ar-SA"/>
      </w:rPr>
    </w:lvl>
    <w:lvl w:ilvl="7" w:tplc="6EB20766">
      <w:numFmt w:val="bullet"/>
      <w:lvlText w:val="•"/>
      <w:lvlJc w:val="left"/>
      <w:pPr>
        <w:ind w:left="7846" w:hanging="749"/>
      </w:pPr>
      <w:rPr>
        <w:rFonts w:hint="default"/>
        <w:lang w:val="en-US" w:eastAsia="en-US" w:bidi="ar-SA"/>
      </w:rPr>
    </w:lvl>
    <w:lvl w:ilvl="8" w:tplc="3438A102">
      <w:numFmt w:val="bullet"/>
      <w:lvlText w:val="•"/>
      <w:lvlJc w:val="left"/>
      <w:pPr>
        <w:ind w:left="8890" w:hanging="749"/>
      </w:pPr>
      <w:rPr>
        <w:rFonts w:hint="default"/>
        <w:lang w:val="en-US" w:eastAsia="en-US" w:bidi="ar-SA"/>
      </w:rPr>
    </w:lvl>
  </w:abstractNum>
  <w:abstractNum w:abstractNumId="10" w15:restartNumberingAfterBreak="0">
    <w:nsid w:val="2AD262E1"/>
    <w:multiLevelType w:val="hybridMultilevel"/>
    <w:tmpl w:val="1CD45A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1719E0"/>
    <w:multiLevelType w:val="hybridMultilevel"/>
    <w:tmpl w:val="BE0C80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43805B8"/>
    <w:multiLevelType w:val="hybridMultilevel"/>
    <w:tmpl w:val="497EF0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8C033E"/>
    <w:multiLevelType w:val="hybridMultilevel"/>
    <w:tmpl w:val="3FDC6F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2265CCF"/>
    <w:multiLevelType w:val="hybridMultilevel"/>
    <w:tmpl w:val="564AC4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31F3ABA"/>
    <w:multiLevelType w:val="hybridMultilevel"/>
    <w:tmpl w:val="6D8AAAB8"/>
    <w:lvl w:ilvl="0" w:tplc="FC1A335E">
      <w:numFmt w:val="decimal"/>
      <w:lvlText w:val="%1"/>
      <w:lvlJc w:val="left"/>
      <w:pPr>
        <w:ind w:left="1444" w:hanging="609"/>
      </w:pPr>
      <w:rPr>
        <w:rFonts w:ascii="Arial" w:eastAsia="Arial" w:hAnsi="Arial" w:cs="Arial" w:hint="default"/>
        <w:b/>
        <w:bCs/>
        <w:color w:val="202020"/>
        <w:w w:val="100"/>
        <w:sz w:val="14"/>
        <w:szCs w:val="14"/>
        <w:lang w:val="en-US" w:eastAsia="en-US" w:bidi="ar-SA"/>
      </w:rPr>
    </w:lvl>
    <w:lvl w:ilvl="1" w:tplc="E872F342">
      <w:numFmt w:val="bullet"/>
      <w:lvlText w:val="•"/>
      <w:lvlJc w:val="left"/>
      <w:pPr>
        <w:ind w:left="2393" w:hanging="609"/>
      </w:pPr>
      <w:rPr>
        <w:rFonts w:hint="default"/>
        <w:lang w:val="en-US" w:eastAsia="en-US" w:bidi="ar-SA"/>
      </w:rPr>
    </w:lvl>
    <w:lvl w:ilvl="2" w:tplc="DA92A3D4">
      <w:numFmt w:val="bullet"/>
      <w:lvlText w:val="•"/>
      <w:lvlJc w:val="left"/>
      <w:pPr>
        <w:ind w:left="3347" w:hanging="609"/>
      </w:pPr>
      <w:rPr>
        <w:rFonts w:hint="default"/>
        <w:lang w:val="en-US" w:eastAsia="en-US" w:bidi="ar-SA"/>
      </w:rPr>
    </w:lvl>
    <w:lvl w:ilvl="3" w:tplc="8806EA12">
      <w:numFmt w:val="bullet"/>
      <w:lvlText w:val="•"/>
      <w:lvlJc w:val="left"/>
      <w:pPr>
        <w:ind w:left="4301" w:hanging="609"/>
      </w:pPr>
      <w:rPr>
        <w:rFonts w:hint="default"/>
        <w:lang w:val="en-US" w:eastAsia="en-US" w:bidi="ar-SA"/>
      </w:rPr>
    </w:lvl>
    <w:lvl w:ilvl="4" w:tplc="73143032">
      <w:numFmt w:val="bullet"/>
      <w:lvlText w:val="•"/>
      <w:lvlJc w:val="left"/>
      <w:pPr>
        <w:ind w:left="5255" w:hanging="609"/>
      </w:pPr>
      <w:rPr>
        <w:rFonts w:hint="default"/>
        <w:lang w:val="en-US" w:eastAsia="en-US" w:bidi="ar-SA"/>
      </w:rPr>
    </w:lvl>
    <w:lvl w:ilvl="5" w:tplc="6A768FB0">
      <w:numFmt w:val="bullet"/>
      <w:lvlText w:val="•"/>
      <w:lvlJc w:val="left"/>
      <w:pPr>
        <w:ind w:left="6209" w:hanging="609"/>
      </w:pPr>
      <w:rPr>
        <w:rFonts w:hint="default"/>
        <w:lang w:val="en-US" w:eastAsia="en-US" w:bidi="ar-SA"/>
      </w:rPr>
    </w:lvl>
    <w:lvl w:ilvl="6" w:tplc="D60C32FC">
      <w:numFmt w:val="bullet"/>
      <w:lvlText w:val="•"/>
      <w:lvlJc w:val="left"/>
      <w:pPr>
        <w:ind w:left="7163" w:hanging="609"/>
      </w:pPr>
      <w:rPr>
        <w:rFonts w:hint="default"/>
        <w:lang w:val="en-US" w:eastAsia="en-US" w:bidi="ar-SA"/>
      </w:rPr>
    </w:lvl>
    <w:lvl w:ilvl="7" w:tplc="7256BB2A">
      <w:numFmt w:val="bullet"/>
      <w:lvlText w:val="•"/>
      <w:lvlJc w:val="left"/>
      <w:pPr>
        <w:ind w:left="8117" w:hanging="609"/>
      </w:pPr>
      <w:rPr>
        <w:rFonts w:hint="default"/>
        <w:lang w:val="en-US" w:eastAsia="en-US" w:bidi="ar-SA"/>
      </w:rPr>
    </w:lvl>
    <w:lvl w:ilvl="8" w:tplc="B40A7800">
      <w:numFmt w:val="bullet"/>
      <w:lvlText w:val="•"/>
      <w:lvlJc w:val="left"/>
      <w:pPr>
        <w:ind w:left="9071" w:hanging="609"/>
      </w:pPr>
      <w:rPr>
        <w:rFonts w:hint="default"/>
        <w:lang w:val="en-US" w:eastAsia="en-US" w:bidi="ar-SA"/>
      </w:rPr>
    </w:lvl>
  </w:abstractNum>
  <w:abstractNum w:abstractNumId="16" w15:restartNumberingAfterBreak="0">
    <w:nsid w:val="47430C16"/>
    <w:multiLevelType w:val="hybridMultilevel"/>
    <w:tmpl w:val="C3F8B6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5E1815"/>
    <w:multiLevelType w:val="hybridMultilevel"/>
    <w:tmpl w:val="3DB6D3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41B1085"/>
    <w:multiLevelType w:val="hybridMultilevel"/>
    <w:tmpl w:val="F60A9D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4900BAB"/>
    <w:multiLevelType w:val="hybridMultilevel"/>
    <w:tmpl w:val="AB6E14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62F3528"/>
    <w:multiLevelType w:val="hybridMultilevel"/>
    <w:tmpl w:val="F7228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70520076">
    <w:abstractNumId w:val="4"/>
  </w:num>
  <w:num w:numId="2" w16cid:durableId="482738745">
    <w:abstractNumId w:val="6"/>
  </w:num>
  <w:num w:numId="3" w16cid:durableId="519007398">
    <w:abstractNumId w:val="8"/>
  </w:num>
  <w:num w:numId="4" w16cid:durableId="370811805">
    <w:abstractNumId w:val="7"/>
  </w:num>
  <w:num w:numId="5" w16cid:durableId="415633663">
    <w:abstractNumId w:val="5"/>
  </w:num>
  <w:num w:numId="6" w16cid:durableId="1613709663">
    <w:abstractNumId w:val="1"/>
  </w:num>
  <w:num w:numId="7" w16cid:durableId="1827283530">
    <w:abstractNumId w:val="15"/>
  </w:num>
  <w:num w:numId="8" w16cid:durableId="1149860543">
    <w:abstractNumId w:val="9"/>
  </w:num>
  <w:num w:numId="9" w16cid:durableId="1817136889">
    <w:abstractNumId w:val="20"/>
  </w:num>
  <w:num w:numId="10" w16cid:durableId="1720082666">
    <w:abstractNumId w:val="16"/>
  </w:num>
  <w:num w:numId="11" w16cid:durableId="1933391859">
    <w:abstractNumId w:val="10"/>
  </w:num>
  <w:num w:numId="12" w16cid:durableId="1225868325">
    <w:abstractNumId w:val="18"/>
  </w:num>
  <w:num w:numId="13" w16cid:durableId="618953746">
    <w:abstractNumId w:val="2"/>
  </w:num>
  <w:num w:numId="14" w16cid:durableId="1582527368">
    <w:abstractNumId w:val="19"/>
  </w:num>
  <w:num w:numId="15" w16cid:durableId="1566837798">
    <w:abstractNumId w:val="14"/>
  </w:num>
  <w:num w:numId="16" w16cid:durableId="2044165345">
    <w:abstractNumId w:val="0"/>
  </w:num>
  <w:num w:numId="17" w16cid:durableId="1274826988">
    <w:abstractNumId w:val="11"/>
  </w:num>
  <w:num w:numId="18" w16cid:durableId="112139240">
    <w:abstractNumId w:val="17"/>
  </w:num>
  <w:num w:numId="19" w16cid:durableId="508298197">
    <w:abstractNumId w:val="12"/>
  </w:num>
  <w:num w:numId="20" w16cid:durableId="1353536652">
    <w:abstractNumId w:val="13"/>
  </w:num>
  <w:num w:numId="21" w16cid:durableId="25618045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097"/>
    <w:rsid w:val="000002AC"/>
    <w:rsid w:val="000029C2"/>
    <w:rsid w:val="00003747"/>
    <w:rsid w:val="000066E8"/>
    <w:rsid w:val="00007491"/>
    <w:rsid w:val="00012534"/>
    <w:rsid w:val="000135D3"/>
    <w:rsid w:val="00015836"/>
    <w:rsid w:val="000158EC"/>
    <w:rsid w:val="00015DAB"/>
    <w:rsid w:val="00016D8A"/>
    <w:rsid w:val="0002074F"/>
    <w:rsid w:val="00021D95"/>
    <w:rsid w:val="0002302D"/>
    <w:rsid w:val="0002499C"/>
    <w:rsid w:val="000255D3"/>
    <w:rsid w:val="00025904"/>
    <w:rsid w:val="00025EFD"/>
    <w:rsid w:val="00027884"/>
    <w:rsid w:val="000279FF"/>
    <w:rsid w:val="00030391"/>
    <w:rsid w:val="00031DB8"/>
    <w:rsid w:val="00032D14"/>
    <w:rsid w:val="000331A8"/>
    <w:rsid w:val="00037FE2"/>
    <w:rsid w:val="000441CA"/>
    <w:rsid w:val="00045ACA"/>
    <w:rsid w:val="0004618F"/>
    <w:rsid w:val="00047801"/>
    <w:rsid w:val="00050A82"/>
    <w:rsid w:val="00051559"/>
    <w:rsid w:val="00053446"/>
    <w:rsid w:val="000536D1"/>
    <w:rsid w:val="00054996"/>
    <w:rsid w:val="00054E99"/>
    <w:rsid w:val="00056A7B"/>
    <w:rsid w:val="0006182E"/>
    <w:rsid w:val="00061A55"/>
    <w:rsid w:val="00062CA8"/>
    <w:rsid w:val="000638AE"/>
    <w:rsid w:val="00065807"/>
    <w:rsid w:val="0006586D"/>
    <w:rsid w:val="00065CA1"/>
    <w:rsid w:val="000667D3"/>
    <w:rsid w:val="00067D63"/>
    <w:rsid w:val="000704C1"/>
    <w:rsid w:val="000706C5"/>
    <w:rsid w:val="000718F7"/>
    <w:rsid w:val="00073927"/>
    <w:rsid w:val="00074BCE"/>
    <w:rsid w:val="000774B4"/>
    <w:rsid w:val="00077D44"/>
    <w:rsid w:val="00082B4F"/>
    <w:rsid w:val="00084604"/>
    <w:rsid w:val="00084D1A"/>
    <w:rsid w:val="0008664B"/>
    <w:rsid w:val="0008759D"/>
    <w:rsid w:val="00087CF3"/>
    <w:rsid w:val="00090554"/>
    <w:rsid w:val="00091A2C"/>
    <w:rsid w:val="00092795"/>
    <w:rsid w:val="00092C06"/>
    <w:rsid w:val="00093818"/>
    <w:rsid w:val="00093C7D"/>
    <w:rsid w:val="000942DD"/>
    <w:rsid w:val="00095860"/>
    <w:rsid w:val="000962DD"/>
    <w:rsid w:val="00096C63"/>
    <w:rsid w:val="000977B2"/>
    <w:rsid w:val="00097AEF"/>
    <w:rsid w:val="000A0D52"/>
    <w:rsid w:val="000A0DF2"/>
    <w:rsid w:val="000A1277"/>
    <w:rsid w:val="000A1789"/>
    <w:rsid w:val="000A23D9"/>
    <w:rsid w:val="000A33A1"/>
    <w:rsid w:val="000A39C1"/>
    <w:rsid w:val="000A53C7"/>
    <w:rsid w:val="000A5643"/>
    <w:rsid w:val="000B08F2"/>
    <w:rsid w:val="000B1D75"/>
    <w:rsid w:val="000B2B5B"/>
    <w:rsid w:val="000B53B2"/>
    <w:rsid w:val="000C29F3"/>
    <w:rsid w:val="000C3EB5"/>
    <w:rsid w:val="000C4DCF"/>
    <w:rsid w:val="000C59C7"/>
    <w:rsid w:val="000C695B"/>
    <w:rsid w:val="000D030B"/>
    <w:rsid w:val="000D0B34"/>
    <w:rsid w:val="000D2A5D"/>
    <w:rsid w:val="000D2EA8"/>
    <w:rsid w:val="000D47D4"/>
    <w:rsid w:val="000D5707"/>
    <w:rsid w:val="000D5EF5"/>
    <w:rsid w:val="000D607E"/>
    <w:rsid w:val="000D64D0"/>
    <w:rsid w:val="000D6DC9"/>
    <w:rsid w:val="000E2A4F"/>
    <w:rsid w:val="000E387F"/>
    <w:rsid w:val="000E395B"/>
    <w:rsid w:val="000E490B"/>
    <w:rsid w:val="000E5121"/>
    <w:rsid w:val="000E53B4"/>
    <w:rsid w:val="000E71BB"/>
    <w:rsid w:val="000F06DD"/>
    <w:rsid w:val="000F0FEB"/>
    <w:rsid w:val="000F283A"/>
    <w:rsid w:val="000F5CDC"/>
    <w:rsid w:val="0010158B"/>
    <w:rsid w:val="001025F4"/>
    <w:rsid w:val="00102B9E"/>
    <w:rsid w:val="001044F9"/>
    <w:rsid w:val="00105930"/>
    <w:rsid w:val="00106352"/>
    <w:rsid w:val="00111F82"/>
    <w:rsid w:val="001125B2"/>
    <w:rsid w:val="0011282D"/>
    <w:rsid w:val="0011379B"/>
    <w:rsid w:val="001157B6"/>
    <w:rsid w:val="0011603B"/>
    <w:rsid w:val="00117564"/>
    <w:rsid w:val="001218A1"/>
    <w:rsid w:val="00121A14"/>
    <w:rsid w:val="00121AC9"/>
    <w:rsid w:val="00123357"/>
    <w:rsid w:val="00123C8F"/>
    <w:rsid w:val="0012644F"/>
    <w:rsid w:val="001279F9"/>
    <w:rsid w:val="00133441"/>
    <w:rsid w:val="00133F1A"/>
    <w:rsid w:val="00135C4C"/>
    <w:rsid w:val="00136684"/>
    <w:rsid w:val="00136F61"/>
    <w:rsid w:val="00137331"/>
    <w:rsid w:val="00140BB3"/>
    <w:rsid w:val="00142018"/>
    <w:rsid w:val="001421A7"/>
    <w:rsid w:val="001431BA"/>
    <w:rsid w:val="001457E1"/>
    <w:rsid w:val="00146064"/>
    <w:rsid w:val="00146FA2"/>
    <w:rsid w:val="00147574"/>
    <w:rsid w:val="00147BD9"/>
    <w:rsid w:val="00151083"/>
    <w:rsid w:val="00154941"/>
    <w:rsid w:val="00154E75"/>
    <w:rsid w:val="00162F58"/>
    <w:rsid w:val="0016347E"/>
    <w:rsid w:val="00165698"/>
    <w:rsid w:val="00166785"/>
    <w:rsid w:val="00173D4D"/>
    <w:rsid w:val="0017490E"/>
    <w:rsid w:val="00175C7D"/>
    <w:rsid w:val="00176F6C"/>
    <w:rsid w:val="00182A1F"/>
    <w:rsid w:val="00190F72"/>
    <w:rsid w:val="0019168F"/>
    <w:rsid w:val="0019173A"/>
    <w:rsid w:val="00192E5E"/>
    <w:rsid w:val="0019336A"/>
    <w:rsid w:val="00194830"/>
    <w:rsid w:val="00195472"/>
    <w:rsid w:val="001972AB"/>
    <w:rsid w:val="001A0F44"/>
    <w:rsid w:val="001A1599"/>
    <w:rsid w:val="001A228B"/>
    <w:rsid w:val="001A22F7"/>
    <w:rsid w:val="001A344B"/>
    <w:rsid w:val="001A37D0"/>
    <w:rsid w:val="001A6041"/>
    <w:rsid w:val="001A66F2"/>
    <w:rsid w:val="001A7598"/>
    <w:rsid w:val="001B0254"/>
    <w:rsid w:val="001B0439"/>
    <w:rsid w:val="001B294F"/>
    <w:rsid w:val="001B4D37"/>
    <w:rsid w:val="001B5F72"/>
    <w:rsid w:val="001C19B2"/>
    <w:rsid w:val="001C2CDA"/>
    <w:rsid w:val="001C4D78"/>
    <w:rsid w:val="001C5293"/>
    <w:rsid w:val="001D03AE"/>
    <w:rsid w:val="001D0C5C"/>
    <w:rsid w:val="001D1513"/>
    <w:rsid w:val="001D1EC4"/>
    <w:rsid w:val="001D4835"/>
    <w:rsid w:val="001D68DD"/>
    <w:rsid w:val="001D70A6"/>
    <w:rsid w:val="001E1A3E"/>
    <w:rsid w:val="001E4890"/>
    <w:rsid w:val="001E4DC8"/>
    <w:rsid w:val="001E4DEE"/>
    <w:rsid w:val="001E60F6"/>
    <w:rsid w:val="001E6559"/>
    <w:rsid w:val="001E77D3"/>
    <w:rsid w:val="001F0F64"/>
    <w:rsid w:val="001F29A5"/>
    <w:rsid w:val="001F2BAF"/>
    <w:rsid w:val="001F581B"/>
    <w:rsid w:val="00200295"/>
    <w:rsid w:val="00201408"/>
    <w:rsid w:val="00202D1F"/>
    <w:rsid w:val="00202D23"/>
    <w:rsid w:val="0020322C"/>
    <w:rsid w:val="0020537B"/>
    <w:rsid w:val="002070FF"/>
    <w:rsid w:val="00207516"/>
    <w:rsid w:val="0021027C"/>
    <w:rsid w:val="00210D22"/>
    <w:rsid w:val="00211F8C"/>
    <w:rsid w:val="00212844"/>
    <w:rsid w:val="00212A2B"/>
    <w:rsid w:val="00212AF2"/>
    <w:rsid w:val="002130F3"/>
    <w:rsid w:val="002158E8"/>
    <w:rsid w:val="00215CE1"/>
    <w:rsid w:val="00215E22"/>
    <w:rsid w:val="0021695E"/>
    <w:rsid w:val="00221A70"/>
    <w:rsid w:val="00222AA7"/>
    <w:rsid w:val="00224A57"/>
    <w:rsid w:val="00225181"/>
    <w:rsid w:val="002305D0"/>
    <w:rsid w:val="00230F3B"/>
    <w:rsid w:val="00231161"/>
    <w:rsid w:val="00231517"/>
    <w:rsid w:val="0023261E"/>
    <w:rsid w:val="00232F1E"/>
    <w:rsid w:val="00233BF5"/>
    <w:rsid w:val="00236B4F"/>
    <w:rsid w:val="00237097"/>
    <w:rsid w:val="00237351"/>
    <w:rsid w:val="00244C84"/>
    <w:rsid w:val="00246344"/>
    <w:rsid w:val="0025365E"/>
    <w:rsid w:val="002543FC"/>
    <w:rsid w:val="00254699"/>
    <w:rsid w:val="00255213"/>
    <w:rsid w:val="002570AE"/>
    <w:rsid w:val="00257E25"/>
    <w:rsid w:val="0026321B"/>
    <w:rsid w:val="002650A5"/>
    <w:rsid w:val="002654C6"/>
    <w:rsid w:val="00270056"/>
    <w:rsid w:val="00274672"/>
    <w:rsid w:val="00275A68"/>
    <w:rsid w:val="00276B16"/>
    <w:rsid w:val="00280338"/>
    <w:rsid w:val="0028071B"/>
    <w:rsid w:val="00281CD5"/>
    <w:rsid w:val="00286646"/>
    <w:rsid w:val="00287B1D"/>
    <w:rsid w:val="002908A0"/>
    <w:rsid w:val="0029625B"/>
    <w:rsid w:val="00296ADC"/>
    <w:rsid w:val="00297720"/>
    <w:rsid w:val="002A0993"/>
    <w:rsid w:val="002A1374"/>
    <w:rsid w:val="002A56A3"/>
    <w:rsid w:val="002A68E8"/>
    <w:rsid w:val="002B0CAC"/>
    <w:rsid w:val="002B133E"/>
    <w:rsid w:val="002B2EBC"/>
    <w:rsid w:val="002B60B3"/>
    <w:rsid w:val="002B613C"/>
    <w:rsid w:val="002C0330"/>
    <w:rsid w:val="002C2856"/>
    <w:rsid w:val="002C2D56"/>
    <w:rsid w:val="002C6D5A"/>
    <w:rsid w:val="002C73D8"/>
    <w:rsid w:val="002C7AF1"/>
    <w:rsid w:val="002D09FC"/>
    <w:rsid w:val="002D4DB1"/>
    <w:rsid w:val="002E0F14"/>
    <w:rsid w:val="002E1900"/>
    <w:rsid w:val="002E2287"/>
    <w:rsid w:val="002E2C9E"/>
    <w:rsid w:val="002E3E59"/>
    <w:rsid w:val="002E4E00"/>
    <w:rsid w:val="002E580E"/>
    <w:rsid w:val="002E5C38"/>
    <w:rsid w:val="002E7813"/>
    <w:rsid w:val="002F0478"/>
    <w:rsid w:val="002F06F4"/>
    <w:rsid w:val="002F258E"/>
    <w:rsid w:val="002F275A"/>
    <w:rsid w:val="002F45E3"/>
    <w:rsid w:val="002F5125"/>
    <w:rsid w:val="002F7125"/>
    <w:rsid w:val="002F7E3E"/>
    <w:rsid w:val="00300EE5"/>
    <w:rsid w:val="003018AC"/>
    <w:rsid w:val="00303B49"/>
    <w:rsid w:val="00303F69"/>
    <w:rsid w:val="00303FA1"/>
    <w:rsid w:val="00305517"/>
    <w:rsid w:val="00310F92"/>
    <w:rsid w:val="0031442F"/>
    <w:rsid w:val="0031592B"/>
    <w:rsid w:val="0031692E"/>
    <w:rsid w:val="003177E8"/>
    <w:rsid w:val="003205FE"/>
    <w:rsid w:val="00320B5A"/>
    <w:rsid w:val="00320DBA"/>
    <w:rsid w:val="003210B5"/>
    <w:rsid w:val="00322228"/>
    <w:rsid w:val="003222A2"/>
    <w:rsid w:val="003240E8"/>
    <w:rsid w:val="00325FAE"/>
    <w:rsid w:val="00326549"/>
    <w:rsid w:val="003275C0"/>
    <w:rsid w:val="0033085C"/>
    <w:rsid w:val="00330C74"/>
    <w:rsid w:val="00331B0F"/>
    <w:rsid w:val="00331B3F"/>
    <w:rsid w:val="003343A8"/>
    <w:rsid w:val="00334BE8"/>
    <w:rsid w:val="003367C0"/>
    <w:rsid w:val="003404A8"/>
    <w:rsid w:val="00341482"/>
    <w:rsid w:val="003415ED"/>
    <w:rsid w:val="003427ED"/>
    <w:rsid w:val="00343E79"/>
    <w:rsid w:val="003467BF"/>
    <w:rsid w:val="00347E2A"/>
    <w:rsid w:val="003500AA"/>
    <w:rsid w:val="00351A2A"/>
    <w:rsid w:val="003529B3"/>
    <w:rsid w:val="00354730"/>
    <w:rsid w:val="00354D8E"/>
    <w:rsid w:val="00356311"/>
    <w:rsid w:val="0035687C"/>
    <w:rsid w:val="00357D46"/>
    <w:rsid w:val="00362183"/>
    <w:rsid w:val="003624E4"/>
    <w:rsid w:val="00362EF3"/>
    <w:rsid w:val="0036455D"/>
    <w:rsid w:val="00365900"/>
    <w:rsid w:val="00366CF9"/>
    <w:rsid w:val="0036739E"/>
    <w:rsid w:val="00367957"/>
    <w:rsid w:val="0037154E"/>
    <w:rsid w:val="00371922"/>
    <w:rsid w:val="003730D9"/>
    <w:rsid w:val="0037381B"/>
    <w:rsid w:val="00375B7A"/>
    <w:rsid w:val="0037609A"/>
    <w:rsid w:val="003778CC"/>
    <w:rsid w:val="00381B1E"/>
    <w:rsid w:val="00381FFF"/>
    <w:rsid w:val="003870A9"/>
    <w:rsid w:val="003876CC"/>
    <w:rsid w:val="00391061"/>
    <w:rsid w:val="00392E5F"/>
    <w:rsid w:val="00394B3C"/>
    <w:rsid w:val="00396717"/>
    <w:rsid w:val="00396A0C"/>
    <w:rsid w:val="003A099C"/>
    <w:rsid w:val="003A0C7D"/>
    <w:rsid w:val="003A0CF2"/>
    <w:rsid w:val="003A2E69"/>
    <w:rsid w:val="003A35F7"/>
    <w:rsid w:val="003A3A8C"/>
    <w:rsid w:val="003A450A"/>
    <w:rsid w:val="003A7091"/>
    <w:rsid w:val="003A7AE7"/>
    <w:rsid w:val="003B0120"/>
    <w:rsid w:val="003B19F5"/>
    <w:rsid w:val="003B200F"/>
    <w:rsid w:val="003B2B96"/>
    <w:rsid w:val="003B3289"/>
    <w:rsid w:val="003B471D"/>
    <w:rsid w:val="003B7FD0"/>
    <w:rsid w:val="003C0077"/>
    <w:rsid w:val="003C09EB"/>
    <w:rsid w:val="003C12D9"/>
    <w:rsid w:val="003C1309"/>
    <w:rsid w:val="003C1B09"/>
    <w:rsid w:val="003C2273"/>
    <w:rsid w:val="003C5266"/>
    <w:rsid w:val="003C532E"/>
    <w:rsid w:val="003D263D"/>
    <w:rsid w:val="003D58D1"/>
    <w:rsid w:val="003D59D0"/>
    <w:rsid w:val="003D75E0"/>
    <w:rsid w:val="003D76AD"/>
    <w:rsid w:val="003E1085"/>
    <w:rsid w:val="003E4450"/>
    <w:rsid w:val="003E48FA"/>
    <w:rsid w:val="003E5416"/>
    <w:rsid w:val="003E7DE2"/>
    <w:rsid w:val="003F1B15"/>
    <w:rsid w:val="003F3FE5"/>
    <w:rsid w:val="003F56A6"/>
    <w:rsid w:val="0040039A"/>
    <w:rsid w:val="00400E19"/>
    <w:rsid w:val="00401C8B"/>
    <w:rsid w:val="00402E33"/>
    <w:rsid w:val="00403460"/>
    <w:rsid w:val="00403639"/>
    <w:rsid w:val="00403779"/>
    <w:rsid w:val="00404DA8"/>
    <w:rsid w:val="0040555B"/>
    <w:rsid w:val="0040684D"/>
    <w:rsid w:val="00406B53"/>
    <w:rsid w:val="004111B8"/>
    <w:rsid w:val="0041146F"/>
    <w:rsid w:val="004131AA"/>
    <w:rsid w:val="0041536C"/>
    <w:rsid w:val="0041595A"/>
    <w:rsid w:val="0041602E"/>
    <w:rsid w:val="004165EC"/>
    <w:rsid w:val="00416B9C"/>
    <w:rsid w:val="00417A0F"/>
    <w:rsid w:val="004200EA"/>
    <w:rsid w:val="00420103"/>
    <w:rsid w:val="00425BBF"/>
    <w:rsid w:val="00425F74"/>
    <w:rsid w:val="004313D7"/>
    <w:rsid w:val="00435DCA"/>
    <w:rsid w:val="004363F4"/>
    <w:rsid w:val="004433B3"/>
    <w:rsid w:val="00443CD1"/>
    <w:rsid w:val="00444E66"/>
    <w:rsid w:val="00445948"/>
    <w:rsid w:val="00447177"/>
    <w:rsid w:val="0045062E"/>
    <w:rsid w:val="00450D5C"/>
    <w:rsid w:val="00451162"/>
    <w:rsid w:val="00452E4E"/>
    <w:rsid w:val="00453CCC"/>
    <w:rsid w:val="00453FC9"/>
    <w:rsid w:val="004556C9"/>
    <w:rsid w:val="00455A89"/>
    <w:rsid w:val="00461633"/>
    <w:rsid w:val="00462551"/>
    <w:rsid w:val="0046354E"/>
    <w:rsid w:val="00467C09"/>
    <w:rsid w:val="00470892"/>
    <w:rsid w:val="0047391F"/>
    <w:rsid w:val="00476207"/>
    <w:rsid w:val="0047714B"/>
    <w:rsid w:val="0047784A"/>
    <w:rsid w:val="00480014"/>
    <w:rsid w:val="00480818"/>
    <w:rsid w:val="00481A90"/>
    <w:rsid w:val="004849BC"/>
    <w:rsid w:val="0048621E"/>
    <w:rsid w:val="00492FF5"/>
    <w:rsid w:val="00497EC6"/>
    <w:rsid w:val="004A0ADF"/>
    <w:rsid w:val="004A0B96"/>
    <w:rsid w:val="004A1344"/>
    <w:rsid w:val="004A2B58"/>
    <w:rsid w:val="004A3F03"/>
    <w:rsid w:val="004A41BA"/>
    <w:rsid w:val="004A4589"/>
    <w:rsid w:val="004A5503"/>
    <w:rsid w:val="004A7178"/>
    <w:rsid w:val="004A723A"/>
    <w:rsid w:val="004A7ADB"/>
    <w:rsid w:val="004B0DE0"/>
    <w:rsid w:val="004B1754"/>
    <w:rsid w:val="004B34BA"/>
    <w:rsid w:val="004B4A0F"/>
    <w:rsid w:val="004B5064"/>
    <w:rsid w:val="004B748B"/>
    <w:rsid w:val="004C0059"/>
    <w:rsid w:val="004C30A3"/>
    <w:rsid w:val="004C3CE0"/>
    <w:rsid w:val="004C5571"/>
    <w:rsid w:val="004C771F"/>
    <w:rsid w:val="004C7F85"/>
    <w:rsid w:val="004D03AB"/>
    <w:rsid w:val="004D2E21"/>
    <w:rsid w:val="004D3DE4"/>
    <w:rsid w:val="004D4AAF"/>
    <w:rsid w:val="004D4F1D"/>
    <w:rsid w:val="004D78E2"/>
    <w:rsid w:val="004D7AED"/>
    <w:rsid w:val="004D7B7B"/>
    <w:rsid w:val="004E0E1E"/>
    <w:rsid w:val="004E178A"/>
    <w:rsid w:val="004E1C38"/>
    <w:rsid w:val="004E341C"/>
    <w:rsid w:val="004E3E24"/>
    <w:rsid w:val="004E477B"/>
    <w:rsid w:val="004F15C8"/>
    <w:rsid w:val="004F1D79"/>
    <w:rsid w:val="004F257D"/>
    <w:rsid w:val="004F258D"/>
    <w:rsid w:val="004F466E"/>
    <w:rsid w:val="004F5DC2"/>
    <w:rsid w:val="00503141"/>
    <w:rsid w:val="005034B7"/>
    <w:rsid w:val="00512DEF"/>
    <w:rsid w:val="005142B3"/>
    <w:rsid w:val="00515822"/>
    <w:rsid w:val="00515B1A"/>
    <w:rsid w:val="00515B3F"/>
    <w:rsid w:val="005162A9"/>
    <w:rsid w:val="00516F12"/>
    <w:rsid w:val="0051728A"/>
    <w:rsid w:val="005203DD"/>
    <w:rsid w:val="005214BF"/>
    <w:rsid w:val="00523CBD"/>
    <w:rsid w:val="005269C4"/>
    <w:rsid w:val="00531129"/>
    <w:rsid w:val="0053160A"/>
    <w:rsid w:val="00531667"/>
    <w:rsid w:val="00531FBC"/>
    <w:rsid w:val="00532C95"/>
    <w:rsid w:val="0053336D"/>
    <w:rsid w:val="00535108"/>
    <w:rsid w:val="00535C80"/>
    <w:rsid w:val="00537504"/>
    <w:rsid w:val="00537BBC"/>
    <w:rsid w:val="00540EBA"/>
    <w:rsid w:val="00542734"/>
    <w:rsid w:val="00543773"/>
    <w:rsid w:val="00543922"/>
    <w:rsid w:val="00543D24"/>
    <w:rsid w:val="00544B46"/>
    <w:rsid w:val="00544DBB"/>
    <w:rsid w:val="005453A1"/>
    <w:rsid w:val="00545923"/>
    <w:rsid w:val="00547CF7"/>
    <w:rsid w:val="00547DDA"/>
    <w:rsid w:val="0055184B"/>
    <w:rsid w:val="0055192B"/>
    <w:rsid w:val="00552335"/>
    <w:rsid w:val="005545B1"/>
    <w:rsid w:val="0055471A"/>
    <w:rsid w:val="00556998"/>
    <w:rsid w:val="00556F37"/>
    <w:rsid w:val="00557716"/>
    <w:rsid w:val="00557B90"/>
    <w:rsid w:val="00563197"/>
    <w:rsid w:val="005639DF"/>
    <w:rsid w:val="005654D7"/>
    <w:rsid w:val="00570CB9"/>
    <w:rsid w:val="00571DDD"/>
    <w:rsid w:val="005720B7"/>
    <w:rsid w:val="00572CF1"/>
    <w:rsid w:val="00574474"/>
    <w:rsid w:val="00574D3D"/>
    <w:rsid w:val="00577361"/>
    <w:rsid w:val="00580454"/>
    <w:rsid w:val="005810E9"/>
    <w:rsid w:val="00581455"/>
    <w:rsid w:val="005825CB"/>
    <w:rsid w:val="00582A22"/>
    <w:rsid w:val="00582A9E"/>
    <w:rsid w:val="005833A7"/>
    <w:rsid w:val="005844A7"/>
    <w:rsid w:val="005845F5"/>
    <w:rsid w:val="00584CA2"/>
    <w:rsid w:val="00585B17"/>
    <w:rsid w:val="00585FE5"/>
    <w:rsid w:val="005963F0"/>
    <w:rsid w:val="00596657"/>
    <w:rsid w:val="005969F9"/>
    <w:rsid w:val="00597483"/>
    <w:rsid w:val="005A2527"/>
    <w:rsid w:val="005A3926"/>
    <w:rsid w:val="005A6035"/>
    <w:rsid w:val="005A67B0"/>
    <w:rsid w:val="005B23D0"/>
    <w:rsid w:val="005B7123"/>
    <w:rsid w:val="005C4FEA"/>
    <w:rsid w:val="005C5C51"/>
    <w:rsid w:val="005C63D1"/>
    <w:rsid w:val="005C6CE7"/>
    <w:rsid w:val="005C7D8A"/>
    <w:rsid w:val="005D022E"/>
    <w:rsid w:val="005D04DB"/>
    <w:rsid w:val="005D12B3"/>
    <w:rsid w:val="005D1C0D"/>
    <w:rsid w:val="005D1E0D"/>
    <w:rsid w:val="005D2740"/>
    <w:rsid w:val="005D3005"/>
    <w:rsid w:val="005D387A"/>
    <w:rsid w:val="005D38CB"/>
    <w:rsid w:val="005D3E86"/>
    <w:rsid w:val="005D4402"/>
    <w:rsid w:val="005D525C"/>
    <w:rsid w:val="005D5DC8"/>
    <w:rsid w:val="005D60F3"/>
    <w:rsid w:val="005D6A81"/>
    <w:rsid w:val="005D75A3"/>
    <w:rsid w:val="005D7AB1"/>
    <w:rsid w:val="005E042F"/>
    <w:rsid w:val="005E1B5A"/>
    <w:rsid w:val="005E3ED3"/>
    <w:rsid w:val="005E3F56"/>
    <w:rsid w:val="005E4169"/>
    <w:rsid w:val="005E43FD"/>
    <w:rsid w:val="005E481C"/>
    <w:rsid w:val="005E4DD2"/>
    <w:rsid w:val="005E5F75"/>
    <w:rsid w:val="005E6F02"/>
    <w:rsid w:val="005F0BF7"/>
    <w:rsid w:val="005F130F"/>
    <w:rsid w:val="005F174A"/>
    <w:rsid w:val="005F4BEB"/>
    <w:rsid w:val="005F5698"/>
    <w:rsid w:val="005F693C"/>
    <w:rsid w:val="005F7296"/>
    <w:rsid w:val="00600074"/>
    <w:rsid w:val="006018BE"/>
    <w:rsid w:val="00601E17"/>
    <w:rsid w:val="0061111B"/>
    <w:rsid w:val="006124AF"/>
    <w:rsid w:val="00612716"/>
    <w:rsid w:val="00614572"/>
    <w:rsid w:val="00616513"/>
    <w:rsid w:val="0061651F"/>
    <w:rsid w:val="00617649"/>
    <w:rsid w:val="00621B7D"/>
    <w:rsid w:val="00622487"/>
    <w:rsid w:val="00625EED"/>
    <w:rsid w:val="00626804"/>
    <w:rsid w:val="00631E2E"/>
    <w:rsid w:val="006347E5"/>
    <w:rsid w:val="00637B0D"/>
    <w:rsid w:val="006424A8"/>
    <w:rsid w:val="006446B8"/>
    <w:rsid w:val="0064498E"/>
    <w:rsid w:val="0064502E"/>
    <w:rsid w:val="00645B68"/>
    <w:rsid w:val="0064661F"/>
    <w:rsid w:val="006475C9"/>
    <w:rsid w:val="00651F62"/>
    <w:rsid w:val="00653B77"/>
    <w:rsid w:val="00653EB1"/>
    <w:rsid w:val="00654C83"/>
    <w:rsid w:val="00656A52"/>
    <w:rsid w:val="006608FA"/>
    <w:rsid w:val="0066152C"/>
    <w:rsid w:val="006618B4"/>
    <w:rsid w:val="00663953"/>
    <w:rsid w:val="00666B99"/>
    <w:rsid w:val="00667CA5"/>
    <w:rsid w:val="006706E9"/>
    <w:rsid w:val="00675237"/>
    <w:rsid w:val="006758D1"/>
    <w:rsid w:val="006805D1"/>
    <w:rsid w:val="00680EB1"/>
    <w:rsid w:val="00685C30"/>
    <w:rsid w:val="006875B1"/>
    <w:rsid w:val="00691B73"/>
    <w:rsid w:val="00691DAE"/>
    <w:rsid w:val="00692A6A"/>
    <w:rsid w:val="00693838"/>
    <w:rsid w:val="006A0910"/>
    <w:rsid w:val="006A0973"/>
    <w:rsid w:val="006A2B90"/>
    <w:rsid w:val="006A4762"/>
    <w:rsid w:val="006A4C5C"/>
    <w:rsid w:val="006B0542"/>
    <w:rsid w:val="006B0E56"/>
    <w:rsid w:val="006B5439"/>
    <w:rsid w:val="006B6477"/>
    <w:rsid w:val="006B69C9"/>
    <w:rsid w:val="006C3343"/>
    <w:rsid w:val="006C4D87"/>
    <w:rsid w:val="006C4D9B"/>
    <w:rsid w:val="006C4EBF"/>
    <w:rsid w:val="006D1650"/>
    <w:rsid w:val="006D43EE"/>
    <w:rsid w:val="006D656A"/>
    <w:rsid w:val="006D684B"/>
    <w:rsid w:val="006E0771"/>
    <w:rsid w:val="006E2FF9"/>
    <w:rsid w:val="006E3DDB"/>
    <w:rsid w:val="006E4961"/>
    <w:rsid w:val="006E4B6E"/>
    <w:rsid w:val="006F14BF"/>
    <w:rsid w:val="006F162D"/>
    <w:rsid w:val="006F29D9"/>
    <w:rsid w:val="006F3000"/>
    <w:rsid w:val="006F39B0"/>
    <w:rsid w:val="006F3BFE"/>
    <w:rsid w:val="006F5A3A"/>
    <w:rsid w:val="006F68A0"/>
    <w:rsid w:val="006F7FA3"/>
    <w:rsid w:val="007027F5"/>
    <w:rsid w:val="00703305"/>
    <w:rsid w:val="007039DA"/>
    <w:rsid w:val="0070446C"/>
    <w:rsid w:val="00705669"/>
    <w:rsid w:val="00707AD5"/>
    <w:rsid w:val="007101A5"/>
    <w:rsid w:val="0071146B"/>
    <w:rsid w:val="00715D88"/>
    <w:rsid w:val="00716386"/>
    <w:rsid w:val="007219B8"/>
    <w:rsid w:val="007254BC"/>
    <w:rsid w:val="00726922"/>
    <w:rsid w:val="00726DF8"/>
    <w:rsid w:val="00726ECA"/>
    <w:rsid w:val="00730A8C"/>
    <w:rsid w:val="00731B0C"/>
    <w:rsid w:val="00732767"/>
    <w:rsid w:val="007332B6"/>
    <w:rsid w:val="00734FD9"/>
    <w:rsid w:val="00736197"/>
    <w:rsid w:val="00736299"/>
    <w:rsid w:val="00745490"/>
    <w:rsid w:val="00750C1D"/>
    <w:rsid w:val="00754289"/>
    <w:rsid w:val="0075529A"/>
    <w:rsid w:val="007571AA"/>
    <w:rsid w:val="007603C1"/>
    <w:rsid w:val="00760444"/>
    <w:rsid w:val="00761A94"/>
    <w:rsid w:val="00763499"/>
    <w:rsid w:val="00763B9D"/>
    <w:rsid w:val="007673D3"/>
    <w:rsid w:val="00767BDF"/>
    <w:rsid w:val="00767C4E"/>
    <w:rsid w:val="00771718"/>
    <w:rsid w:val="007731A1"/>
    <w:rsid w:val="00774192"/>
    <w:rsid w:val="00776A72"/>
    <w:rsid w:val="00780924"/>
    <w:rsid w:val="0078107B"/>
    <w:rsid w:val="00781174"/>
    <w:rsid w:val="007847E8"/>
    <w:rsid w:val="00784DD0"/>
    <w:rsid w:val="0078586C"/>
    <w:rsid w:val="00787131"/>
    <w:rsid w:val="007873B2"/>
    <w:rsid w:val="00790FA7"/>
    <w:rsid w:val="007956C7"/>
    <w:rsid w:val="00797F32"/>
    <w:rsid w:val="007A0FF8"/>
    <w:rsid w:val="007A19B1"/>
    <w:rsid w:val="007A3C30"/>
    <w:rsid w:val="007A7EB0"/>
    <w:rsid w:val="007B2E90"/>
    <w:rsid w:val="007B3419"/>
    <w:rsid w:val="007B3E16"/>
    <w:rsid w:val="007B457E"/>
    <w:rsid w:val="007B5445"/>
    <w:rsid w:val="007C194E"/>
    <w:rsid w:val="007C19C0"/>
    <w:rsid w:val="007C4846"/>
    <w:rsid w:val="007C4DE0"/>
    <w:rsid w:val="007C540E"/>
    <w:rsid w:val="007C6A97"/>
    <w:rsid w:val="007D1282"/>
    <w:rsid w:val="007D3663"/>
    <w:rsid w:val="007D3696"/>
    <w:rsid w:val="007D53D0"/>
    <w:rsid w:val="007D658E"/>
    <w:rsid w:val="007D6F10"/>
    <w:rsid w:val="007E0360"/>
    <w:rsid w:val="007E13FF"/>
    <w:rsid w:val="007E1DB4"/>
    <w:rsid w:val="007E255D"/>
    <w:rsid w:val="007E3ED0"/>
    <w:rsid w:val="007E6527"/>
    <w:rsid w:val="007E67B2"/>
    <w:rsid w:val="007F02A0"/>
    <w:rsid w:val="007F082D"/>
    <w:rsid w:val="007F0EB0"/>
    <w:rsid w:val="007F1125"/>
    <w:rsid w:val="007F312E"/>
    <w:rsid w:val="007F348B"/>
    <w:rsid w:val="007F574F"/>
    <w:rsid w:val="007F6604"/>
    <w:rsid w:val="007F71A7"/>
    <w:rsid w:val="008010DA"/>
    <w:rsid w:val="008029BE"/>
    <w:rsid w:val="00803D7A"/>
    <w:rsid w:val="00804995"/>
    <w:rsid w:val="008050D7"/>
    <w:rsid w:val="0080547E"/>
    <w:rsid w:val="008069C5"/>
    <w:rsid w:val="00807BEE"/>
    <w:rsid w:val="00810B9E"/>
    <w:rsid w:val="00813212"/>
    <w:rsid w:val="008141DC"/>
    <w:rsid w:val="00814743"/>
    <w:rsid w:val="00814B78"/>
    <w:rsid w:val="00817AE2"/>
    <w:rsid w:val="008208D9"/>
    <w:rsid w:val="00821B17"/>
    <w:rsid w:val="00823DDE"/>
    <w:rsid w:val="00824700"/>
    <w:rsid w:val="00825624"/>
    <w:rsid w:val="00825DDB"/>
    <w:rsid w:val="008260B3"/>
    <w:rsid w:val="00827485"/>
    <w:rsid w:val="00831174"/>
    <w:rsid w:val="0083437F"/>
    <w:rsid w:val="008419CE"/>
    <w:rsid w:val="00842870"/>
    <w:rsid w:val="00842B62"/>
    <w:rsid w:val="00842B83"/>
    <w:rsid w:val="00842D4C"/>
    <w:rsid w:val="00843016"/>
    <w:rsid w:val="0084315C"/>
    <w:rsid w:val="008436A7"/>
    <w:rsid w:val="00843FD0"/>
    <w:rsid w:val="00844FC0"/>
    <w:rsid w:val="008473DB"/>
    <w:rsid w:val="008505CF"/>
    <w:rsid w:val="00850F9C"/>
    <w:rsid w:val="00851C40"/>
    <w:rsid w:val="0085247C"/>
    <w:rsid w:val="00854094"/>
    <w:rsid w:val="008555A5"/>
    <w:rsid w:val="008622C7"/>
    <w:rsid w:val="00862FB5"/>
    <w:rsid w:val="00863756"/>
    <w:rsid w:val="00863CFA"/>
    <w:rsid w:val="00863DD9"/>
    <w:rsid w:val="00865885"/>
    <w:rsid w:val="00867699"/>
    <w:rsid w:val="00867E06"/>
    <w:rsid w:val="008744B2"/>
    <w:rsid w:val="00874F8B"/>
    <w:rsid w:val="008766EE"/>
    <w:rsid w:val="0088681B"/>
    <w:rsid w:val="00886F99"/>
    <w:rsid w:val="00890704"/>
    <w:rsid w:val="008946D7"/>
    <w:rsid w:val="00894EE6"/>
    <w:rsid w:val="0089727F"/>
    <w:rsid w:val="00897E76"/>
    <w:rsid w:val="00897EF8"/>
    <w:rsid w:val="008A1D0C"/>
    <w:rsid w:val="008A225C"/>
    <w:rsid w:val="008A261E"/>
    <w:rsid w:val="008A3F9B"/>
    <w:rsid w:val="008B3271"/>
    <w:rsid w:val="008B3EF5"/>
    <w:rsid w:val="008B5498"/>
    <w:rsid w:val="008B67ED"/>
    <w:rsid w:val="008B6B7C"/>
    <w:rsid w:val="008C07C7"/>
    <w:rsid w:val="008C2287"/>
    <w:rsid w:val="008C2ABE"/>
    <w:rsid w:val="008C2DEF"/>
    <w:rsid w:val="008C64A9"/>
    <w:rsid w:val="008D0AE4"/>
    <w:rsid w:val="008D141B"/>
    <w:rsid w:val="008D23AB"/>
    <w:rsid w:val="008D24FC"/>
    <w:rsid w:val="008D30A1"/>
    <w:rsid w:val="008D4006"/>
    <w:rsid w:val="008D50F5"/>
    <w:rsid w:val="008D66C3"/>
    <w:rsid w:val="008D7EA3"/>
    <w:rsid w:val="008E25F7"/>
    <w:rsid w:val="008E2617"/>
    <w:rsid w:val="008E2706"/>
    <w:rsid w:val="008E4C3C"/>
    <w:rsid w:val="008E5E4C"/>
    <w:rsid w:val="008E7CC0"/>
    <w:rsid w:val="008F12C8"/>
    <w:rsid w:val="008F2D5F"/>
    <w:rsid w:val="008F3DD8"/>
    <w:rsid w:val="008F43F0"/>
    <w:rsid w:val="008F4730"/>
    <w:rsid w:val="008F64F6"/>
    <w:rsid w:val="009001BD"/>
    <w:rsid w:val="009017C5"/>
    <w:rsid w:val="00902D79"/>
    <w:rsid w:val="0090370C"/>
    <w:rsid w:val="00906313"/>
    <w:rsid w:val="00906349"/>
    <w:rsid w:val="00912777"/>
    <w:rsid w:val="009140CE"/>
    <w:rsid w:val="00915D96"/>
    <w:rsid w:val="00915E2B"/>
    <w:rsid w:val="00917BCA"/>
    <w:rsid w:val="0092339F"/>
    <w:rsid w:val="009235CF"/>
    <w:rsid w:val="00923CAE"/>
    <w:rsid w:val="0092482E"/>
    <w:rsid w:val="00927075"/>
    <w:rsid w:val="00931F70"/>
    <w:rsid w:val="0093215F"/>
    <w:rsid w:val="009327CD"/>
    <w:rsid w:val="00933346"/>
    <w:rsid w:val="009336C3"/>
    <w:rsid w:val="00933F8F"/>
    <w:rsid w:val="009417F4"/>
    <w:rsid w:val="00942E15"/>
    <w:rsid w:val="0094558A"/>
    <w:rsid w:val="00946207"/>
    <w:rsid w:val="00947D59"/>
    <w:rsid w:val="0095206A"/>
    <w:rsid w:val="009527C6"/>
    <w:rsid w:val="009538C0"/>
    <w:rsid w:val="00953946"/>
    <w:rsid w:val="00954825"/>
    <w:rsid w:val="0095597E"/>
    <w:rsid w:val="00955A2C"/>
    <w:rsid w:val="00955DCE"/>
    <w:rsid w:val="00957F40"/>
    <w:rsid w:val="009603BB"/>
    <w:rsid w:val="00960EE3"/>
    <w:rsid w:val="00962536"/>
    <w:rsid w:val="00963064"/>
    <w:rsid w:val="009647F9"/>
    <w:rsid w:val="00970EE8"/>
    <w:rsid w:val="0098153D"/>
    <w:rsid w:val="00981E9A"/>
    <w:rsid w:val="00982255"/>
    <w:rsid w:val="00983FE4"/>
    <w:rsid w:val="00985DA1"/>
    <w:rsid w:val="009862D5"/>
    <w:rsid w:val="009919E4"/>
    <w:rsid w:val="00991A79"/>
    <w:rsid w:val="00992D87"/>
    <w:rsid w:val="00993172"/>
    <w:rsid w:val="0099680A"/>
    <w:rsid w:val="009970CD"/>
    <w:rsid w:val="009A067B"/>
    <w:rsid w:val="009A1A92"/>
    <w:rsid w:val="009A36B2"/>
    <w:rsid w:val="009B017E"/>
    <w:rsid w:val="009B0AA3"/>
    <w:rsid w:val="009B1761"/>
    <w:rsid w:val="009B1DA9"/>
    <w:rsid w:val="009B2818"/>
    <w:rsid w:val="009B5AAC"/>
    <w:rsid w:val="009B5F33"/>
    <w:rsid w:val="009B681A"/>
    <w:rsid w:val="009B7239"/>
    <w:rsid w:val="009C020A"/>
    <w:rsid w:val="009C38D2"/>
    <w:rsid w:val="009C4293"/>
    <w:rsid w:val="009C7BBB"/>
    <w:rsid w:val="009C7E7F"/>
    <w:rsid w:val="009D0A1B"/>
    <w:rsid w:val="009D2F68"/>
    <w:rsid w:val="009D72F6"/>
    <w:rsid w:val="009E0169"/>
    <w:rsid w:val="009E0EF0"/>
    <w:rsid w:val="009E2474"/>
    <w:rsid w:val="009E61F1"/>
    <w:rsid w:val="009E780E"/>
    <w:rsid w:val="009F03E7"/>
    <w:rsid w:val="009F127D"/>
    <w:rsid w:val="009F5790"/>
    <w:rsid w:val="009F63C3"/>
    <w:rsid w:val="009F7A90"/>
    <w:rsid w:val="00A00787"/>
    <w:rsid w:val="00A00AD6"/>
    <w:rsid w:val="00A018D4"/>
    <w:rsid w:val="00A01B79"/>
    <w:rsid w:val="00A03C27"/>
    <w:rsid w:val="00A0754A"/>
    <w:rsid w:val="00A10EB3"/>
    <w:rsid w:val="00A124E6"/>
    <w:rsid w:val="00A12EF7"/>
    <w:rsid w:val="00A13EC7"/>
    <w:rsid w:val="00A15400"/>
    <w:rsid w:val="00A15A8A"/>
    <w:rsid w:val="00A21AF3"/>
    <w:rsid w:val="00A21B0A"/>
    <w:rsid w:val="00A23771"/>
    <w:rsid w:val="00A27478"/>
    <w:rsid w:val="00A27910"/>
    <w:rsid w:val="00A312EC"/>
    <w:rsid w:val="00A3199E"/>
    <w:rsid w:val="00A32002"/>
    <w:rsid w:val="00A327C4"/>
    <w:rsid w:val="00A33D59"/>
    <w:rsid w:val="00A34371"/>
    <w:rsid w:val="00A3468E"/>
    <w:rsid w:val="00A35BC3"/>
    <w:rsid w:val="00A36011"/>
    <w:rsid w:val="00A36D65"/>
    <w:rsid w:val="00A37092"/>
    <w:rsid w:val="00A372CA"/>
    <w:rsid w:val="00A4036C"/>
    <w:rsid w:val="00A404FF"/>
    <w:rsid w:val="00A406E4"/>
    <w:rsid w:val="00A417D4"/>
    <w:rsid w:val="00A4274C"/>
    <w:rsid w:val="00A4386C"/>
    <w:rsid w:val="00A44C2D"/>
    <w:rsid w:val="00A44C5F"/>
    <w:rsid w:val="00A44E73"/>
    <w:rsid w:val="00A45004"/>
    <w:rsid w:val="00A45F46"/>
    <w:rsid w:val="00A467A3"/>
    <w:rsid w:val="00A47DAA"/>
    <w:rsid w:val="00A5047D"/>
    <w:rsid w:val="00A5447D"/>
    <w:rsid w:val="00A60166"/>
    <w:rsid w:val="00A634AE"/>
    <w:rsid w:val="00A6376A"/>
    <w:rsid w:val="00A63E57"/>
    <w:rsid w:val="00A64AB3"/>
    <w:rsid w:val="00A65F82"/>
    <w:rsid w:val="00A67F21"/>
    <w:rsid w:val="00A70269"/>
    <w:rsid w:val="00A72D12"/>
    <w:rsid w:val="00A75DFA"/>
    <w:rsid w:val="00A76D82"/>
    <w:rsid w:val="00A776F8"/>
    <w:rsid w:val="00A77A33"/>
    <w:rsid w:val="00A82CA4"/>
    <w:rsid w:val="00A858A8"/>
    <w:rsid w:val="00A8634B"/>
    <w:rsid w:val="00A87664"/>
    <w:rsid w:val="00A90EC8"/>
    <w:rsid w:val="00A93398"/>
    <w:rsid w:val="00AA02F2"/>
    <w:rsid w:val="00AA0BFF"/>
    <w:rsid w:val="00AA114E"/>
    <w:rsid w:val="00AA46E1"/>
    <w:rsid w:val="00AA49B9"/>
    <w:rsid w:val="00AA7E90"/>
    <w:rsid w:val="00AB0C2C"/>
    <w:rsid w:val="00AB338B"/>
    <w:rsid w:val="00AB346A"/>
    <w:rsid w:val="00AB4747"/>
    <w:rsid w:val="00AB7D0F"/>
    <w:rsid w:val="00AC015B"/>
    <w:rsid w:val="00AC04AC"/>
    <w:rsid w:val="00AC04B4"/>
    <w:rsid w:val="00AC22E1"/>
    <w:rsid w:val="00AC63C2"/>
    <w:rsid w:val="00AC647B"/>
    <w:rsid w:val="00AC78FB"/>
    <w:rsid w:val="00AD1938"/>
    <w:rsid w:val="00AD2538"/>
    <w:rsid w:val="00AD270A"/>
    <w:rsid w:val="00AD41D7"/>
    <w:rsid w:val="00AD4B39"/>
    <w:rsid w:val="00AD5012"/>
    <w:rsid w:val="00AD65E0"/>
    <w:rsid w:val="00AE0EAB"/>
    <w:rsid w:val="00AE425E"/>
    <w:rsid w:val="00AE45B7"/>
    <w:rsid w:val="00AE5233"/>
    <w:rsid w:val="00AF0A9D"/>
    <w:rsid w:val="00AF0CA3"/>
    <w:rsid w:val="00AF14C4"/>
    <w:rsid w:val="00AF2D11"/>
    <w:rsid w:val="00AF4ED3"/>
    <w:rsid w:val="00AF6C3E"/>
    <w:rsid w:val="00B001EE"/>
    <w:rsid w:val="00B008CC"/>
    <w:rsid w:val="00B021BC"/>
    <w:rsid w:val="00B027E5"/>
    <w:rsid w:val="00B03D11"/>
    <w:rsid w:val="00B03F60"/>
    <w:rsid w:val="00B04F90"/>
    <w:rsid w:val="00B05899"/>
    <w:rsid w:val="00B05E8B"/>
    <w:rsid w:val="00B06002"/>
    <w:rsid w:val="00B1317F"/>
    <w:rsid w:val="00B13A4F"/>
    <w:rsid w:val="00B13E04"/>
    <w:rsid w:val="00B14352"/>
    <w:rsid w:val="00B1500E"/>
    <w:rsid w:val="00B15B83"/>
    <w:rsid w:val="00B16CA9"/>
    <w:rsid w:val="00B22540"/>
    <w:rsid w:val="00B245C1"/>
    <w:rsid w:val="00B249D3"/>
    <w:rsid w:val="00B25787"/>
    <w:rsid w:val="00B26B80"/>
    <w:rsid w:val="00B27C0C"/>
    <w:rsid w:val="00B27D57"/>
    <w:rsid w:val="00B32717"/>
    <w:rsid w:val="00B346CF"/>
    <w:rsid w:val="00B36AEB"/>
    <w:rsid w:val="00B37597"/>
    <w:rsid w:val="00B417C2"/>
    <w:rsid w:val="00B42558"/>
    <w:rsid w:val="00B437DA"/>
    <w:rsid w:val="00B43E40"/>
    <w:rsid w:val="00B446F7"/>
    <w:rsid w:val="00B473FB"/>
    <w:rsid w:val="00B505D9"/>
    <w:rsid w:val="00B5174C"/>
    <w:rsid w:val="00B51FE6"/>
    <w:rsid w:val="00B53606"/>
    <w:rsid w:val="00B5414D"/>
    <w:rsid w:val="00B54977"/>
    <w:rsid w:val="00B5582A"/>
    <w:rsid w:val="00B57490"/>
    <w:rsid w:val="00B57992"/>
    <w:rsid w:val="00B57ED2"/>
    <w:rsid w:val="00B620C2"/>
    <w:rsid w:val="00B64043"/>
    <w:rsid w:val="00B64AF9"/>
    <w:rsid w:val="00B6526D"/>
    <w:rsid w:val="00B65594"/>
    <w:rsid w:val="00B658CB"/>
    <w:rsid w:val="00B71C2A"/>
    <w:rsid w:val="00B74F15"/>
    <w:rsid w:val="00B76AC7"/>
    <w:rsid w:val="00B80B79"/>
    <w:rsid w:val="00B81446"/>
    <w:rsid w:val="00B8239C"/>
    <w:rsid w:val="00B827E0"/>
    <w:rsid w:val="00B83368"/>
    <w:rsid w:val="00B83DC4"/>
    <w:rsid w:val="00B844F7"/>
    <w:rsid w:val="00B85917"/>
    <w:rsid w:val="00B93124"/>
    <w:rsid w:val="00B945F6"/>
    <w:rsid w:val="00B94C8B"/>
    <w:rsid w:val="00B95D01"/>
    <w:rsid w:val="00B97D40"/>
    <w:rsid w:val="00BA0FB3"/>
    <w:rsid w:val="00BA13CC"/>
    <w:rsid w:val="00BA21E2"/>
    <w:rsid w:val="00BA23B5"/>
    <w:rsid w:val="00BA2EE0"/>
    <w:rsid w:val="00BA7F7C"/>
    <w:rsid w:val="00BB0205"/>
    <w:rsid w:val="00BB0B8D"/>
    <w:rsid w:val="00BB156D"/>
    <w:rsid w:val="00BB37CD"/>
    <w:rsid w:val="00BB46DE"/>
    <w:rsid w:val="00BB64C6"/>
    <w:rsid w:val="00BB6C0C"/>
    <w:rsid w:val="00BC0505"/>
    <w:rsid w:val="00BC1E8E"/>
    <w:rsid w:val="00BC222F"/>
    <w:rsid w:val="00BC2C83"/>
    <w:rsid w:val="00BC4A5B"/>
    <w:rsid w:val="00BC53FE"/>
    <w:rsid w:val="00BC6778"/>
    <w:rsid w:val="00BD0AB1"/>
    <w:rsid w:val="00BD19E8"/>
    <w:rsid w:val="00BD4B4F"/>
    <w:rsid w:val="00BD554A"/>
    <w:rsid w:val="00BE0630"/>
    <w:rsid w:val="00BE1C77"/>
    <w:rsid w:val="00BE33DF"/>
    <w:rsid w:val="00BE56C7"/>
    <w:rsid w:val="00BF3553"/>
    <w:rsid w:val="00BF47E9"/>
    <w:rsid w:val="00BF673F"/>
    <w:rsid w:val="00BF6E72"/>
    <w:rsid w:val="00BF71A7"/>
    <w:rsid w:val="00C01A88"/>
    <w:rsid w:val="00C01D4D"/>
    <w:rsid w:val="00C02532"/>
    <w:rsid w:val="00C053FB"/>
    <w:rsid w:val="00C06B4C"/>
    <w:rsid w:val="00C07E84"/>
    <w:rsid w:val="00C138A0"/>
    <w:rsid w:val="00C167C6"/>
    <w:rsid w:val="00C16F67"/>
    <w:rsid w:val="00C171F8"/>
    <w:rsid w:val="00C202D3"/>
    <w:rsid w:val="00C21372"/>
    <w:rsid w:val="00C2137A"/>
    <w:rsid w:val="00C2508B"/>
    <w:rsid w:val="00C26E1C"/>
    <w:rsid w:val="00C27658"/>
    <w:rsid w:val="00C31289"/>
    <w:rsid w:val="00C33B35"/>
    <w:rsid w:val="00C35D0C"/>
    <w:rsid w:val="00C36629"/>
    <w:rsid w:val="00C36F8D"/>
    <w:rsid w:val="00C37BBD"/>
    <w:rsid w:val="00C4400C"/>
    <w:rsid w:val="00C455B0"/>
    <w:rsid w:val="00C51E75"/>
    <w:rsid w:val="00C560E6"/>
    <w:rsid w:val="00C603E4"/>
    <w:rsid w:val="00C60437"/>
    <w:rsid w:val="00C6088A"/>
    <w:rsid w:val="00C609B6"/>
    <w:rsid w:val="00C609C8"/>
    <w:rsid w:val="00C616A2"/>
    <w:rsid w:val="00C61DE2"/>
    <w:rsid w:val="00C6285A"/>
    <w:rsid w:val="00C6307A"/>
    <w:rsid w:val="00C65749"/>
    <w:rsid w:val="00C71CFD"/>
    <w:rsid w:val="00C7344F"/>
    <w:rsid w:val="00C80D95"/>
    <w:rsid w:val="00C817F1"/>
    <w:rsid w:val="00C820EB"/>
    <w:rsid w:val="00C858E1"/>
    <w:rsid w:val="00C85DDC"/>
    <w:rsid w:val="00C86B03"/>
    <w:rsid w:val="00C87E76"/>
    <w:rsid w:val="00C90EAC"/>
    <w:rsid w:val="00C911E8"/>
    <w:rsid w:val="00C92892"/>
    <w:rsid w:val="00C931F0"/>
    <w:rsid w:val="00C93922"/>
    <w:rsid w:val="00C94226"/>
    <w:rsid w:val="00C95D4A"/>
    <w:rsid w:val="00CA013F"/>
    <w:rsid w:val="00CA55E5"/>
    <w:rsid w:val="00CA723D"/>
    <w:rsid w:val="00CA78CC"/>
    <w:rsid w:val="00CA7CF4"/>
    <w:rsid w:val="00CA7E9E"/>
    <w:rsid w:val="00CB0AC0"/>
    <w:rsid w:val="00CB15AD"/>
    <w:rsid w:val="00CB2EFA"/>
    <w:rsid w:val="00CB695C"/>
    <w:rsid w:val="00CB7F14"/>
    <w:rsid w:val="00CC45A8"/>
    <w:rsid w:val="00CC4674"/>
    <w:rsid w:val="00CC65F5"/>
    <w:rsid w:val="00CC67B1"/>
    <w:rsid w:val="00CC757F"/>
    <w:rsid w:val="00CD0B53"/>
    <w:rsid w:val="00CD1CFD"/>
    <w:rsid w:val="00CD24C5"/>
    <w:rsid w:val="00CE0BE5"/>
    <w:rsid w:val="00CE26DF"/>
    <w:rsid w:val="00CE29C2"/>
    <w:rsid w:val="00CE2B54"/>
    <w:rsid w:val="00CF2DD4"/>
    <w:rsid w:val="00CF50A0"/>
    <w:rsid w:val="00CF5602"/>
    <w:rsid w:val="00D003FA"/>
    <w:rsid w:val="00D03FB6"/>
    <w:rsid w:val="00D04683"/>
    <w:rsid w:val="00D13E47"/>
    <w:rsid w:val="00D1639D"/>
    <w:rsid w:val="00D17064"/>
    <w:rsid w:val="00D176B8"/>
    <w:rsid w:val="00D17C96"/>
    <w:rsid w:val="00D20EDA"/>
    <w:rsid w:val="00D2702E"/>
    <w:rsid w:val="00D273B2"/>
    <w:rsid w:val="00D30127"/>
    <w:rsid w:val="00D304CF"/>
    <w:rsid w:val="00D30757"/>
    <w:rsid w:val="00D31975"/>
    <w:rsid w:val="00D31BFB"/>
    <w:rsid w:val="00D32C4F"/>
    <w:rsid w:val="00D3553A"/>
    <w:rsid w:val="00D35AD4"/>
    <w:rsid w:val="00D36986"/>
    <w:rsid w:val="00D408F7"/>
    <w:rsid w:val="00D4213A"/>
    <w:rsid w:val="00D43739"/>
    <w:rsid w:val="00D449C2"/>
    <w:rsid w:val="00D44B02"/>
    <w:rsid w:val="00D507FE"/>
    <w:rsid w:val="00D52CEC"/>
    <w:rsid w:val="00D54D3C"/>
    <w:rsid w:val="00D55C45"/>
    <w:rsid w:val="00D55DFB"/>
    <w:rsid w:val="00D60676"/>
    <w:rsid w:val="00D6277A"/>
    <w:rsid w:val="00D66014"/>
    <w:rsid w:val="00D66031"/>
    <w:rsid w:val="00D678B2"/>
    <w:rsid w:val="00D67BBA"/>
    <w:rsid w:val="00D70F51"/>
    <w:rsid w:val="00D75B7D"/>
    <w:rsid w:val="00D76E14"/>
    <w:rsid w:val="00D76E16"/>
    <w:rsid w:val="00D81F70"/>
    <w:rsid w:val="00D821A3"/>
    <w:rsid w:val="00D84B79"/>
    <w:rsid w:val="00D86360"/>
    <w:rsid w:val="00D872E7"/>
    <w:rsid w:val="00D92638"/>
    <w:rsid w:val="00D92B2C"/>
    <w:rsid w:val="00D92D0C"/>
    <w:rsid w:val="00D9425F"/>
    <w:rsid w:val="00D946F7"/>
    <w:rsid w:val="00D95B4E"/>
    <w:rsid w:val="00D95B9F"/>
    <w:rsid w:val="00D970A7"/>
    <w:rsid w:val="00DA40E9"/>
    <w:rsid w:val="00DA6EA2"/>
    <w:rsid w:val="00DA7B04"/>
    <w:rsid w:val="00DB00DF"/>
    <w:rsid w:val="00DB1135"/>
    <w:rsid w:val="00DB12E8"/>
    <w:rsid w:val="00DB1711"/>
    <w:rsid w:val="00DB2D0F"/>
    <w:rsid w:val="00DB2DC1"/>
    <w:rsid w:val="00DB36FE"/>
    <w:rsid w:val="00DB4D98"/>
    <w:rsid w:val="00DB55AD"/>
    <w:rsid w:val="00DB63F0"/>
    <w:rsid w:val="00DB70E7"/>
    <w:rsid w:val="00DB71DE"/>
    <w:rsid w:val="00DC029A"/>
    <w:rsid w:val="00DC0534"/>
    <w:rsid w:val="00DC0B17"/>
    <w:rsid w:val="00DC1019"/>
    <w:rsid w:val="00DC1E87"/>
    <w:rsid w:val="00DC20B2"/>
    <w:rsid w:val="00DC3627"/>
    <w:rsid w:val="00DC690C"/>
    <w:rsid w:val="00DC7991"/>
    <w:rsid w:val="00DD1B32"/>
    <w:rsid w:val="00DD2438"/>
    <w:rsid w:val="00DD26A7"/>
    <w:rsid w:val="00DD284D"/>
    <w:rsid w:val="00DD29B5"/>
    <w:rsid w:val="00DD300A"/>
    <w:rsid w:val="00DD519B"/>
    <w:rsid w:val="00DD7ADF"/>
    <w:rsid w:val="00DE27FE"/>
    <w:rsid w:val="00DE306F"/>
    <w:rsid w:val="00DE3C03"/>
    <w:rsid w:val="00DE3D3C"/>
    <w:rsid w:val="00DE3E06"/>
    <w:rsid w:val="00DE5319"/>
    <w:rsid w:val="00DE7FF4"/>
    <w:rsid w:val="00DF0C2C"/>
    <w:rsid w:val="00DF0FF1"/>
    <w:rsid w:val="00DF1A84"/>
    <w:rsid w:val="00DF3E95"/>
    <w:rsid w:val="00DF59D1"/>
    <w:rsid w:val="00DF5B16"/>
    <w:rsid w:val="00DF6450"/>
    <w:rsid w:val="00E022E1"/>
    <w:rsid w:val="00E03D9E"/>
    <w:rsid w:val="00E054C0"/>
    <w:rsid w:val="00E06A09"/>
    <w:rsid w:val="00E079F6"/>
    <w:rsid w:val="00E10F77"/>
    <w:rsid w:val="00E13199"/>
    <w:rsid w:val="00E16AA2"/>
    <w:rsid w:val="00E1722D"/>
    <w:rsid w:val="00E20718"/>
    <w:rsid w:val="00E234A5"/>
    <w:rsid w:val="00E23943"/>
    <w:rsid w:val="00E252C6"/>
    <w:rsid w:val="00E27C84"/>
    <w:rsid w:val="00E3093E"/>
    <w:rsid w:val="00E31B7D"/>
    <w:rsid w:val="00E34625"/>
    <w:rsid w:val="00E35580"/>
    <w:rsid w:val="00E373B1"/>
    <w:rsid w:val="00E407A3"/>
    <w:rsid w:val="00E421CB"/>
    <w:rsid w:val="00E42AED"/>
    <w:rsid w:val="00E44064"/>
    <w:rsid w:val="00E4478B"/>
    <w:rsid w:val="00E44AD1"/>
    <w:rsid w:val="00E468F3"/>
    <w:rsid w:val="00E50C7B"/>
    <w:rsid w:val="00E50CBB"/>
    <w:rsid w:val="00E510F3"/>
    <w:rsid w:val="00E5244B"/>
    <w:rsid w:val="00E52B4D"/>
    <w:rsid w:val="00E530F9"/>
    <w:rsid w:val="00E5574C"/>
    <w:rsid w:val="00E559EF"/>
    <w:rsid w:val="00E56DDD"/>
    <w:rsid w:val="00E56E89"/>
    <w:rsid w:val="00E57649"/>
    <w:rsid w:val="00E608D6"/>
    <w:rsid w:val="00E614FB"/>
    <w:rsid w:val="00E61A5B"/>
    <w:rsid w:val="00E663BC"/>
    <w:rsid w:val="00E710B6"/>
    <w:rsid w:val="00E716D5"/>
    <w:rsid w:val="00E725F3"/>
    <w:rsid w:val="00E761DF"/>
    <w:rsid w:val="00E76CFF"/>
    <w:rsid w:val="00E77F19"/>
    <w:rsid w:val="00E816C5"/>
    <w:rsid w:val="00E8378D"/>
    <w:rsid w:val="00E84C17"/>
    <w:rsid w:val="00E8541B"/>
    <w:rsid w:val="00E85EEB"/>
    <w:rsid w:val="00E86512"/>
    <w:rsid w:val="00E900B2"/>
    <w:rsid w:val="00E90D62"/>
    <w:rsid w:val="00E90EC1"/>
    <w:rsid w:val="00E910D6"/>
    <w:rsid w:val="00E9170C"/>
    <w:rsid w:val="00E92898"/>
    <w:rsid w:val="00E93A8C"/>
    <w:rsid w:val="00E93CF9"/>
    <w:rsid w:val="00E943D3"/>
    <w:rsid w:val="00E94452"/>
    <w:rsid w:val="00E9482A"/>
    <w:rsid w:val="00E9663F"/>
    <w:rsid w:val="00EA046E"/>
    <w:rsid w:val="00EA0926"/>
    <w:rsid w:val="00EA0F96"/>
    <w:rsid w:val="00EA37FA"/>
    <w:rsid w:val="00EA3FCA"/>
    <w:rsid w:val="00EA5FD9"/>
    <w:rsid w:val="00EA6388"/>
    <w:rsid w:val="00EA68D3"/>
    <w:rsid w:val="00EA6AC2"/>
    <w:rsid w:val="00EB0D9F"/>
    <w:rsid w:val="00EB0DCA"/>
    <w:rsid w:val="00EB1903"/>
    <w:rsid w:val="00EB2D4F"/>
    <w:rsid w:val="00EB3300"/>
    <w:rsid w:val="00EC03F9"/>
    <w:rsid w:val="00EC0409"/>
    <w:rsid w:val="00EC1197"/>
    <w:rsid w:val="00EC33BB"/>
    <w:rsid w:val="00EC5308"/>
    <w:rsid w:val="00EC56FC"/>
    <w:rsid w:val="00EC5B0C"/>
    <w:rsid w:val="00EC61B5"/>
    <w:rsid w:val="00EC6DAA"/>
    <w:rsid w:val="00EC6E9B"/>
    <w:rsid w:val="00ED2ABC"/>
    <w:rsid w:val="00ED52CC"/>
    <w:rsid w:val="00ED5ECD"/>
    <w:rsid w:val="00EE0599"/>
    <w:rsid w:val="00EE0A00"/>
    <w:rsid w:val="00EE109C"/>
    <w:rsid w:val="00EE10BF"/>
    <w:rsid w:val="00EE4EED"/>
    <w:rsid w:val="00EF065C"/>
    <w:rsid w:val="00EF1EB5"/>
    <w:rsid w:val="00EF2BED"/>
    <w:rsid w:val="00EF48FB"/>
    <w:rsid w:val="00EF6E7F"/>
    <w:rsid w:val="00EF7302"/>
    <w:rsid w:val="00F000C2"/>
    <w:rsid w:val="00F0264E"/>
    <w:rsid w:val="00F03A5F"/>
    <w:rsid w:val="00F03A91"/>
    <w:rsid w:val="00F045FA"/>
    <w:rsid w:val="00F04669"/>
    <w:rsid w:val="00F046BD"/>
    <w:rsid w:val="00F05D1C"/>
    <w:rsid w:val="00F12571"/>
    <w:rsid w:val="00F125C2"/>
    <w:rsid w:val="00F157CF"/>
    <w:rsid w:val="00F15AE4"/>
    <w:rsid w:val="00F15F6F"/>
    <w:rsid w:val="00F162F8"/>
    <w:rsid w:val="00F16391"/>
    <w:rsid w:val="00F2004B"/>
    <w:rsid w:val="00F200F4"/>
    <w:rsid w:val="00F23A96"/>
    <w:rsid w:val="00F23C34"/>
    <w:rsid w:val="00F25189"/>
    <w:rsid w:val="00F25379"/>
    <w:rsid w:val="00F27488"/>
    <w:rsid w:val="00F302DC"/>
    <w:rsid w:val="00F308D5"/>
    <w:rsid w:val="00F30A0C"/>
    <w:rsid w:val="00F342D6"/>
    <w:rsid w:val="00F34B0B"/>
    <w:rsid w:val="00F34F3E"/>
    <w:rsid w:val="00F361D4"/>
    <w:rsid w:val="00F3664B"/>
    <w:rsid w:val="00F36901"/>
    <w:rsid w:val="00F37527"/>
    <w:rsid w:val="00F37689"/>
    <w:rsid w:val="00F377E3"/>
    <w:rsid w:val="00F4066F"/>
    <w:rsid w:val="00F40D0C"/>
    <w:rsid w:val="00F4402F"/>
    <w:rsid w:val="00F4445B"/>
    <w:rsid w:val="00F4474A"/>
    <w:rsid w:val="00F4520B"/>
    <w:rsid w:val="00F455CD"/>
    <w:rsid w:val="00F45E8B"/>
    <w:rsid w:val="00F47027"/>
    <w:rsid w:val="00F50E51"/>
    <w:rsid w:val="00F51288"/>
    <w:rsid w:val="00F518AC"/>
    <w:rsid w:val="00F52240"/>
    <w:rsid w:val="00F52661"/>
    <w:rsid w:val="00F529E8"/>
    <w:rsid w:val="00F57D36"/>
    <w:rsid w:val="00F600EA"/>
    <w:rsid w:val="00F60A48"/>
    <w:rsid w:val="00F60BD1"/>
    <w:rsid w:val="00F647CF"/>
    <w:rsid w:val="00F71690"/>
    <w:rsid w:val="00F719DD"/>
    <w:rsid w:val="00F73666"/>
    <w:rsid w:val="00F75305"/>
    <w:rsid w:val="00F7628F"/>
    <w:rsid w:val="00F76563"/>
    <w:rsid w:val="00F7706F"/>
    <w:rsid w:val="00F771E4"/>
    <w:rsid w:val="00F77F93"/>
    <w:rsid w:val="00F82F27"/>
    <w:rsid w:val="00F833A1"/>
    <w:rsid w:val="00F847B5"/>
    <w:rsid w:val="00F86E42"/>
    <w:rsid w:val="00F9013A"/>
    <w:rsid w:val="00F91293"/>
    <w:rsid w:val="00F9337A"/>
    <w:rsid w:val="00F94252"/>
    <w:rsid w:val="00F94868"/>
    <w:rsid w:val="00F95853"/>
    <w:rsid w:val="00F96048"/>
    <w:rsid w:val="00FA1EE4"/>
    <w:rsid w:val="00FA4C1D"/>
    <w:rsid w:val="00FA5848"/>
    <w:rsid w:val="00FA60E5"/>
    <w:rsid w:val="00FA63AF"/>
    <w:rsid w:val="00FA71A3"/>
    <w:rsid w:val="00FA73CA"/>
    <w:rsid w:val="00FA7D20"/>
    <w:rsid w:val="00FB1AD2"/>
    <w:rsid w:val="00FB37C2"/>
    <w:rsid w:val="00FB4346"/>
    <w:rsid w:val="00FB5084"/>
    <w:rsid w:val="00FB5194"/>
    <w:rsid w:val="00FB6DEF"/>
    <w:rsid w:val="00FB77C1"/>
    <w:rsid w:val="00FC05F8"/>
    <w:rsid w:val="00FC0865"/>
    <w:rsid w:val="00FC0CBB"/>
    <w:rsid w:val="00FC0E96"/>
    <w:rsid w:val="00FC0F52"/>
    <w:rsid w:val="00FC16C2"/>
    <w:rsid w:val="00FC49AC"/>
    <w:rsid w:val="00FC49C5"/>
    <w:rsid w:val="00FD0383"/>
    <w:rsid w:val="00FD1091"/>
    <w:rsid w:val="00FD1FE6"/>
    <w:rsid w:val="00FD23B5"/>
    <w:rsid w:val="00FD2648"/>
    <w:rsid w:val="00FD30F2"/>
    <w:rsid w:val="00FD404C"/>
    <w:rsid w:val="00FD6A77"/>
    <w:rsid w:val="00FE105F"/>
    <w:rsid w:val="00FE1273"/>
    <w:rsid w:val="00FE2368"/>
    <w:rsid w:val="00FE3986"/>
    <w:rsid w:val="00FE6700"/>
    <w:rsid w:val="00FE7BB4"/>
    <w:rsid w:val="00FF19FB"/>
    <w:rsid w:val="00FF1E05"/>
    <w:rsid w:val="00FF477C"/>
    <w:rsid w:val="00FF47B6"/>
    <w:rsid w:val="00FF5217"/>
    <w:rsid w:val="00FF5E62"/>
    <w:rsid w:val="00FF6173"/>
    <w:rsid w:val="00FF6F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5D1AF5"/>
  <w15:chartTrackingRefBased/>
  <w15:docId w15:val="{B134DBE7-80CC-4D41-902E-06FA77AC9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7097"/>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37097"/>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E3D3C"/>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51F62"/>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63064"/>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1638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1638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1638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1638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709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37097"/>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237097"/>
    <w:rPr>
      <w:color w:val="0563C1" w:themeColor="hyperlink"/>
      <w:u w:val="single"/>
    </w:rPr>
  </w:style>
  <w:style w:type="character" w:styleId="UnresolvedMention">
    <w:name w:val="Unresolved Mention"/>
    <w:basedOn w:val="DefaultParagraphFont"/>
    <w:uiPriority w:val="99"/>
    <w:semiHidden/>
    <w:unhideWhenUsed/>
    <w:rsid w:val="00237097"/>
    <w:rPr>
      <w:color w:val="605E5C"/>
      <w:shd w:val="clear" w:color="auto" w:fill="E1DFDD"/>
    </w:rPr>
  </w:style>
  <w:style w:type="character" w:customStyle="1" w:styleId="Heading3Char">
    <w:name w:val="Heading 3 Char"/>
    <w:basedOn w:val="DefaultParagraphFont"/>
    <w:link w:val="Heading3"/>
    <w:uiPriority w:val="9"/>
    <w:rsid w:val="00DE3D3C"/>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651F6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963064"/>
    <w:rPr>
      <w:rFonts w:asciiTheme="majorHAnsi" w:eastAsiaTheme="majorEastAsia" w:hAnsiTheme="majorHAnsi" w:cstheme="majorBidi"/>
      <w:color w:val="2F5496" w:themeColor="accent1" w:themeShade="BF"/>
    </w:rPr>
  </w:style>
  <w:style w:type="paragraph" w:styleId="TOC1">
    <w:name w:val="toc 1"/>
    <w:basedOn w:val="Normal"/>
    <w:next w:val="Normal"/>
    <w:autoRedefine/>
    <w:uiPriority w:val="39"/>
    <w:unhideWhenUsed/>
    <w:rsid w:val="00675237"/>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675237"/>
    <w:pPr>
      <w:spacing w:before="240"/>
    </w:pPr>
    <w:rPr>
      <w:rFonts w:cstheme="minorHAnsi"/>
      <w:b/>
      <w:bCs/>
      <w:sz w:val="20"/>
      <w:szCs w:val="20"/>
    </w:rPr>
  </w:style>
  <w:style w:type="paragraph" w:styleId="TOC3">
    <w:name w:val="toc 3"/>
    <w:basedOn w:val="Normal"/>
    <w:next w:val="Normal"/>
    <w:autoRedefine/>
    <w:uiPriority w:val="39"/>
    <w:unhideWhenUsed/>
    <w:rsid w:val="00675237"/>
    <w:pPr>
      <w:ind w:left="240"/>
    </w:pPr>
    <w:rPr>
      <w:rFonts w:cstheme="minorHAnsi"/>
      <w:sz w:val="20"/>
      <w:szCs w:val="20"/>
    </w:rPr>
  </w:style>
  <w:style w:type="paragraph" w:styleId="TOC4">
    <w:name w:val="toc 4"/>
    <w:basedOn w:val="Normal"/>
    <w:next w:val="Normal"/>
    <w:autoRedefine/>
    <w:uiPriority w:val="39"/>
    <w:unhideWhenUsed/>
    <w:rsid w:val="00675237"/>
    <w:pPr>
      <w:ind w:left="480"/>
    </w:pPr>
    <w:rPr>
      <w:rFonts w:cstheme="minorHAnsi"/>
      <w:sz w:val="20"/>
      <w:szCs w:val="20"/>
    </w:rPr>
  </w:style>
  <w:style w:type="paragraph" w:styleId="TOC5">
    <w:name w:val="toc 5"/>
    <w:basedOn w:val="Normal"/>
    <w:next w:val="Normal"/>
    <w:autoRedefine/>
    <w:uiPriority w:val="39"/>
    <w:unhideWhenUsed/>
    <w:rsid w:val="00675237"/>
    <w:pPr>
      <w:ind w:left="720"/>
    </w:pPr>
    <w:rPr>
      <w:rFonts w:cstheme="minorHAnsi"/>
      <w:sz w:val="20"/>
      <w:szCs w:val="20"/>
    </w:rPr>
  </w:style>
  <w:style w:type="character" w:customStyle="1" w:styleId="Heading6Char">
    <w:name w:val="Heading 6 Char"/>
    <w:basedOn w:val="DefaultParagraphFont"/>
    <w:link w:val="Heading6"/>
    <w:uiPriority w:val="9"/>
    <w:semiHidden/>
    <w:rsid w:val="0071638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1638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1638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16386"/>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F7628F"/>
    <w:pPr>
      <w:numPr>
        <w:numId w:val="0"/>
      </w:numPr>
      <w:spacing w:before="480" w:line="276" w:lineRule="auto"/>
      <w:outlineLvl w:val="9"/>
    </w:pPr>
    <w:rPr>
      <w:b/>
      <w:bCs/>
      <w:kern w:val="0"/>
      <w:sz w:val="28"/>
      <w:szCs w:val="28"/>
      <w:lang w:val="en-US"/>
      <w14:ligatures w14:val="none"/>
    </w:rPr>
  </w:style>
  <w:style w:type="paragraph" w:styleId="TOC6">
    <w:name w:val="toc 6"/>
    <w:basedOn w:val="Normal"/>
    <w:next w:val="Normal"/>
    <w:autoRedefine/>
    <w:uiPriority w:val="39"/>
    <w:unhideWhenUsed/>
    <w:rsid w:val="00F7628F"/>
    <w:pPr>
      <w:ind w:left="960"/>
    </w:pPr>
    <w:rPr>
      <w:rFonts w:cstheme="minorHAnsi"/>
      <w:sz w:val="20"/>
      <w:szCs w:val="20"/>
    </w:rPr>
  </w:style>
  <w:style w:type="paragraph" w:styleId="TOC7">
    <w:name w:val="toc 7"/>
    <w:basedOn w:val="Normal"/>
    <w:next w:val="Normal"/>
    <w:autoRedefine/>
    <w:uiPriority w:val="39"/>
    <w:unhideWhenUsed/>
    <w:rsid w:val="00F7628F"/>
    <w:pPr>
      <w:ind w:left="1200"/>
    </w:pPr>
    <w:rPr>
      <w:rFonts w:cstheme="minorHAnsi"/>
      <w:sz w:val="20"/>
      <w:szCs w:val="20"/>
    </w:rPr>
  </w:style>
  <w:style w:type="paragraph" w:styleId="TOC8">
    <w:name w:val="toc 8"/>
    <w:basedOn w:val="Normal"/>
    <w:next w:val="Normal"/>
    <w:autoRedefine/>
    <w:uiPriority w:val="39"/>
    <w:unhideWhenUsed/>
    <w:rsid w:val="00F7628F"/>
    <w:pPr>
      <w:ind w:left="1440"/>
    </w:pPr>
    <w:rPr>
      <w:rFonts w:cstheme="minorHAnsi"/>
      <w:sz w:val="20"/>
      <w:szCs w:val="20"/>
    </w:rPr>
  </w:style>
  <w:style w:type="paragraph" w:styleId="TOC9">
    <w:name w:val="toc 9"/>
    <w:basedOn w:val="Normal"/>
    <w:next w:val="Normal"/>
    <w:autoRedefine/>
    <w:uiPriority w:val="39"/>
    <w:unhideWhenUsed/>
    <w:rsid w:val="00F7628F"/>
    <w:pPr>
      <w:ind w:left="1680"/>
    </w:pPr>
    <w:rPr>
      <w:rFonts w:cstheme="minorHAnsi"/>
      <w:sz w:val="20"/>
      <w:szCs w:val="20"/>
    </w:rPr>
  </w:style>
  <w:style w:type="character" w:styleId="FollowedHyperlink">
    <w:name w:val="FollowedHyperlink"/>
    <w:basedOn w:val="DefaultParagraphFont"/>
    <w:uiPriority w:val="99"/>
    <w:semiHidden/>
    <w:unhideWhenUsed/>
    <w:rsid w:val="00970EE8"/>
    <w:rPr>
      <w:color w:val="954F72" w:themeColor="followedHyperlink"/>
      <w:u w:val="single"/>
    </w:rPr>
  </w:style>
  <w:style w:type="paragraph" w:styleId="Caption">
    <w:name w:val="caption"/>
    <w:basedOn w:val="Normal"/>
    <w:next w:val="Normal"/>
    <w:uiPriority w:val="35"/>
    <w:unhideWhenUsed/>
    <w:qFormat/>
    <w:rsid w:val="004B1754"/>
    <w:pPr>
      <w:spacing w:after="200"/>
    </w:pPr>
    <w:rPr>
      <w:i/>
      <w:iCs/>
      <w:color w:val="44546A" w:themeColor="text2"/>
      <w:sz w:val="18"/>
      <w:szCs w:val="18"/>
    </w:rPr>
  </w:style>
  <w:style w:type="table" w:styleId="TableGrid">
    <w:name w:val="Table Grid"/>
    <w:basedOn w:val="TableNormal"/>
    <w:uiPriority w:val="39"/>
    <w:rsid w:val="00C604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99680A"/>
    <w:pPr>
      <w:widowControl w:val="0"/>
      <w:autoSpaceDE w:val="0"/>
      <w:autoSpaceDN w:val="0"/>
    </w:pPr>
    <w:rPr>
      <w:rFonts w:ascii="Courier New" w:eastAsia="Courier New" w:hAnsi="Courier New" w:cs="Courier New"/>
      <w:kern w:val="0"/>
      <w:sz w:val="14"/>
      <w:szCs w:val="14"/>
      <w:lang w:val="en-US"/>
      <w14:ligatures w14:val="none"/>
    </w:rPr>
  </w:style>
  <w:style w:type="character" w:customStyle="1" w:styleId="BodyTextChar">
    <w:name w:val="Body Text Char"/>
    <w:basedOn w:val="DefaultParagraphFont"/>
    <w:link w:val="BodyText"/>
    <w:uiPriority w:val="1"/>
    <w:rsid w:val="0099680A"/>
    <w:rPr>
      <w:rFonts w:ascii="Courier New" w:eastAsia="Courier New" w:hAnsi="Courier New" w:cs="Courier New"/>
      <w:kern w:val="0"/>
      <w:sz w:val="14"/>
      <w:szCs w:val="14"/>
      <w:lang w:val="en-US"/>
      <w14:ligatures w14:val="none"/>
    </w:rPr>
  </w:style>
  <w:style w:type="paragraph" w:styleId="ListParagraph">
    <w:name w:val="List Paragraph"/>
    <w:basedOn w:val="Normal"/>
    <w:uiPriority w:val="1"/>
    <w:qFormat/>
    <w:rsid w:val="0099680A"/>
    <w:pPr>
      <w:widowControl w:val="0"/>
      <w:autoSpaceDE w:val="0"/>
      <w:autoSpaceDN w:val="0"/>
      <w:ind w:left="1724" w:hanging="890"/>
    </w:pPr>
    <w:rPr>
      <w:rFonts w:ascii="Arial" w:eastAsia="Arial" w:hAnsi="Arial" w:cs="Arial"/>
      <w:kern w:val="0"/>
      <w:sz w:val="22"/>
      <w:szCs w:val="22"/>
      <w:lang w:val="en-US"/>
      <w14:ligatures w14:val="none"/>
    </w:rPr>
  </w:style>
  <w:style w:type="paragraph" w:customStyle="1" w:styleId="TableParagraph">
    <w:name w:val="Table Paragraph"/>
    <w:basedOn w:val="Normal"/>
    <w:uiPriority w:val="1"/>
    <w:qFormat/>
    <w:rsid w:val="0099680A"/>
    <w:pPr>
      <w:widowControl w:val="0"/>
      <w:autoSpaceDE w:val="0"/>
      <w:autoSpaceDN w:val="0"/>
    </w:pPr>
    <w:rPr>
      <w:rFonts w:ascii="Courier New" w:eastAsia="Courier New" w:hAnsi="Courier New" w:cs="Courier New"/>
      <w:kern w:val="0"/>
      <w:sz w:val="22"/>
      <w:szCs w:val="22"/>
      <w:lang w:val="en-US"/>
      <w14:ligatures w14:val="none"/>
    </w:rPr>
  </w:style>
  <w:style w:type="paragraph" w:styleId="Header">
    <w:name w:val="header"/>
    <w:basedOn w:val="Normal"/>
    <w:link w:val="HeaderChar"/>
    <w:uiPriority w:val="99"/>
    <w:unhideWhenUsed/>
    <w:rsid w:val="00445948"/>
    <w:pPr>
      <w:tabs>
        <w:tab w:val="center" w:pos="4513"/>
        <w:tab w:val="right" w:pos="9026"/>
      </w:tabs>
    </w:pPr>
  </w:style>
  <w:style w:type="character" w:customStyle="1" w:styleId="HeaderChar">
    <w:name w:val="Header Char"/>
    <w:basedOn w:val="DefaultParagraphFont"/>
    <w:link w:val="Header"/>
    <w:uiPriority w:val="99"/>
    <w:rsid w:val="00445948"/>
  </w:style>
  <w:style w:type="paragraph" w:styleId="Footer">
    <w:name w:val="footer"/>
    <w:basedOn w:val="Normal"/>
    <w:link w:val="FooterChar"/>
    <w:uiPriority w:val="99"/>
    <w:unhideWhenUsed/>
    <w:rsid w:val="00445948"/>
    <w:pPr>
      <w:tabs>
        <w:tab w:val="center" w:pos="4513"/>
        <w:tab w:val="right" w:pos="9026"/>
      </w:tabs>
    </w:pPr>
  </w:style>
  <w:style w:type="character" w:customStyle="1" w:styleId="FooterChar">
    <w:name w:val="Footer Char"/>
    <w:basedOn w:val="DefaultParagraphFont"/>
    <w:link w:val="Footer"/>
    <w:uiPriority w:val="99"/>
    <w:rsid w:val="00445948"/>
  </w:style>
  <w:style w:type="paragraph" w:styleId="Bibliography">
    <w:name w:val="Bibliography"/>
    <w:basedOn w:val="Normal"/>
    <w:next w:val="Normal"/>
    <w:uiPriority w:val="37"/>
    <w:unhideWhenUsed/>
    <w:rsid w:val="0037381B"/>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07836">
      <w:bodyDiv w:val="1"/>
      <w:marLeft w:val="0"/>
      <w:marRight w:val="0"/>
      <w:marTop w:val="0"/>
      <w:marBottom w:val="0"/>
      <w:divBdr>
        <w:top w:val="none" w:sz="0" w:space="0" w:color="auto"/>
        <w:left w:val="none" w:sz="0" w:space="0" w:color="auto"/>
        <w:bottom w:val="none" w:sz="0" w:space="0" w:color="auto"/>
        <w:right w:val="none" w:sz="0" w:space="0" w:color="auto"/>
      </w:divBdr>
    </w:div>
    <w:div w:id="113720000">
      <w:bodyDiv w:val="1"/>
      <w:marLeft w:val="0"/>
      <w:marRight w:val="0"/>
      <w:marTop w:val="0"/>
      <w:marBottom w:val="0"/>
      <w:divBdr>
        <w:top w:val="none" w:sz="0" w:space="0" w:color="auto"/>
        <w:left w:val="none" w:sz="0" w:space="0" w:color="auto"/>
        <w:bottom w:val="none" w:sz="0" w:space="0" w:color="auto"/>
        <w:right w:val="none" w:sz="0" w:space="0" w:color="auto"/>
      </w:divBdr>
    </w:div>
    <w:div w:id="348531058">
      <w:bodyDiv w:val="1"/>
      <w:marLeft w:val="0"/>
      <w:marRight w:val="0"/>
      <w:marTop w:val="0"/>
      <w:marBottom w:val="0"/>
      <w:divBdr>
        <w:top w:val="none" w:sz="0" w:space="0" w:color="auto"/>
        <w:left w:val="none" w:sz="0" w:space="0" w:color="auto"/>
        <w:bottom w:val="none" w:sz="0" w:space="0" w:color="auto"/>
        <w:right w:val="none" w:sz="0" w:space="0" w:color="auto"/>
      </w:divBdr>
    </w:div>
    <w:div w:id="544875959">
      <w:bodyDiv w:val="1"/>
      <w:marLeft w:val="0"/>
      <w:marRight w:val="0"/>
      <w:marTop w:val="0"/>
      <w:marBottom w:val="0"/>
      <w:divBdr>
        <w:top w:val="none" w:sz="0" w:space="0" w:color="auto"/>
        <w:left w:val="none" w:sz="0" w:space="0" w:color="auto"/>
        <w:bottom w:val="none" w:sz="0" w:space="0" w:color="auto"/>
        <w:right w:val="none" w:sz="0" w:space="0" w:color="auto"/>
      </w:divBdr>
    </w:div>
    <w:div w:id="780489833">
      <w:bodyDiv w:val="1"/>
      <w:marLeft w:val="0"/>
      <w:marRight w:val="0"/>
      <w:marTop w:val="0"/>
      <w:marBottom w:val="0"/>
      <w:divBdr>
        <w:top w:val="none" w:sz="0" w:space="0" w:color="auto"/>
        <w:left w:val="none" w:sz="0" w:space="0" w:color="auto"/>
        <w:bottom w:val="none" w:sz="0" w:space="0" w:color="auto"/>
        <w:right w:val="none" w:sz="0" w:space="0" w:color="auto"/>
      </w:divBdr>
    </w:div>
    <w:div w:id="937371775">
      <w:bodyDiv w:val="1"/>
      <w:marLeft w:val="0"/>
      <w:marRight w:val="0"/>
      <w:marTop w:val="0"/>
      <w:marBottom w:val="0"/>
      <w:divBdr>
        <w:top w:val="none" w:sz="0" w:space="0" w:color="auto"/>
        <w:left w:val="none" w:sz="0" w:space="0" w:color="auto"/>
        <w:bottom w:val="none" w:sz="0" w:space="0" w:color="auto"/>
        <w:right w:val="none" w:sz="0" w:space="0" w:color="auto"/>
      </w:divBdr>
    </w:div>
    <w:div w:id="1331063206">
      <w:bodyDiv w:val="1"/>
      <w:marLeft w:val="0"/>
      <w:marRight w:val="0"/>
      <w:marTop w:val="0"/>
      <w:marBottom w:val="0"/>
      <w:divBdr>
        <w:top w:val="none" w:sz="0" w:space="0" w:color="auto"/>
        <w:left w:val="none" w:sz="0" w:space="0" w:color="auto"/>
        <w:bottom w:val="none" w:sz="0" w:space="0" w:color="auto"/>
        <w:right w:val="none" w:sz="0" w:space="0" w:color="auto"/>
      </w:divBdr>
    </w:div>
    <w:div w:id="1382168430">
      <w:bodyDiv w:val="1"/>
      <w:marLeft w:val="0"/>
      <w:marRight w:val="0"/>
      <w:marTop w:val="0"/>
      <w:marBottom w:val="0"/>
      <w:divBdr>
        <w:top w:val="none" w:sz="0" w:space="0" w:color="auto"/>
        <w:left w:val="none" w:sz="0" w:space="0" w:color="auto"/>
        <w:bottom w:val="none" w:sz="0" w:space="0" w:color="auto"/>
        <w:right w:val="none" w:sz="0" w:space="0" w:color="auto"/>
      </w:divBdr>
    </w:div>
    <w:div w:id="1678269923">
      <w:bodyDiv w:val="1"/>
      <w:marLeft w:val="0"/>
      <w:marRight w:val="0"/>
      <w:marTop w:val="0"/>
      <w:marBottom w:val="0"/>
      <w:divBdr>
        <w:top w:val="none" w:sz="0" w:space="0" w:color="auto"/>
        <w:left w:val="none" w:sz="0" w:space="0" w:color="auto"/>
        <w:bottom w:val="none" w:sz="0" w:space="0" w:color="auto"/>
        <w:right w:val="none" w:sz="0" w:space="0" w:color="auto"/>
      </w:divBdr>
    </w:div>
    <w:div w:id="1778326335">
      <w:bodyDiv w:val="1"/>
      <w:marLeft w:val="0"/>
      <w:marRight w:val="0"/>
      <w:marTop w:val="0"/>
      <w:marBottom w:val="0"/>
      <w:divBdr>
        <w:top w:val="none" w:sz="0" w:space="0" w:color="auto"/>
        <w:left w:val="none" w:sz="0" w:space="0" w:color="auto"/>
        <w:bottom w:val="none" w:sz="0" w:space="0" w:color="auto"/>
        <w:right w:val="none" w:sz="0" w:space="0" w:color="auto"/>
      </w:divBdr>
    </w:div>
    <w:div w:id="1978410247">
      <w:bodyDiv w:val="1"/>
      <w:marLeft w:val="0"/>
      <w:marRight w:val="0"/>
      <w:marTop w:val="0"/>
      <w:marBottom w:val="0"/>
      <w:divBdr>
        <w:top w:val="none" w:sz="0" w:space="0" w:color="auto"/>
        <w:left w:val="none" w:sz="0" w:space="0" w:color="auto"/>
        <w:bottom w:val="none" w:sz="0" w:space="0" w:color="auto"/>
        <w:right w:val="none" w:sz="0" w:space="0" w:color="auto"/>
      </w:divBdr>
    </w:div>
    <w:div w:id="2092702583">
      <w:bodyDiv w:val="1"/>
      <w:marLeft w:val="0"/>
      <w:marRight w:val="0"/>
      <w:marTop w:val="0"/>
      <w:marBottom w:val="0"/>
      <w:divBdr>
        <w:top w:val="none" w:sz="0" w:space="0" w:color="auto"/>
        <w:left w:val="none" w:sz="0" w:space="0" w:color="auto"/>
        <w:bottom w:val="none" w:sz="0" w:space="0" w:color="auto"/>
        <w:right w:val="none" w:sz="0" w:space="0" w:color="auto"/>
      </w:divBdr>
      <w:divsChild>
        <w:div w:id="1595625508">
          <w:marLeft w:val="0"/>
          <w:marRight w:val="0"/>
          <w:marTop w:val="0"/>
          <w:marBottom w:val="0"/>
          <w:divBdr>
            <w:top w:val="single" w:sz="2" w:space="0" w:color="D9D9E3"/>
            <w:left w:val="single" w:sz="2" w:space="0" w:color="D9D9E3"/>
            <w:bottom w:val="single" w:sz="2" w:space="0" w:color="D9D9E3"/>
            <w:right w:val="single" w:sz="2" w:space="0" w:color="D9D9E3"/>
          </w:divBdr>
          <w:divsChild>
            <w:div w:id="939992132">
              <w:marLeft w:val="0"/>
              <w:marRight w:val="0"/>
              <w:marTop w:val="0"/>
              <w:marBottom w:val="0"/>
              <w:divBdr>
                <w:top w:val="single" w:sz="2" w:space="0" w:color="D9D9E3"/>
                <w:left w:val="single" w:sz="2" w:space="0" w:color="D9D9E3"/>
                <w:bottom w:val="single" w:sz="2" w:space="0" w:color="D9D9E3"/>
                <w:right w:val="single" w:sz="2" w:space="0" w:color="D9D9E3"/>
              </w:divBdr>
              <w:divsChild>
                <w:div w:id="1089959192">
                  <w:marLeft w:val="0"/>
                  <w:marRight w:val="0"/>
                  <w:marTop w:val="0"/>
                  <w:marBottom w:val="0"/>
                  <w:divBdr>
                    <w:top w:val="single" w:sz="2" w:space="0" w:color="D9D9E3"/>
                    <w:left w:val="single" w:sz="2" w:space="0" w:color="D9D9E3"/>
                    <w:bottom w:val="single" w:sz="2" w:space="0" w:color="D9D9E3"/>
                    <w:right w:val="single" w:sz="2" w:space="0" w:color="D9D9E3"/>
                  </w:divBdr>
                  <w:divsChild>
                    <w:div w:id="667441917">
                      <w:marLeft w:val="0"/>
                      <w:marRight w:val="0"/>
                      <w:marTop w:val="0"/>
                      <w:marBottom w:val="0"/>
                      <w:divBdr>
                        <w:top w:val="single" w:sz="2" w:space="0" w:color="D9D9E3"/>
                        <w:left w:val="single" w:sz="2" w:space="0" w:color="D9D9E3"/>
                        <w:bottom w:val="single" w:sz="2" w:space="0" w:color="D9D9E3"/>
                        <w:right w:val="single" w:sz="2" w:space="0" w:color="D9D9E3"/>
                      </w:divBdr>
                      <w:divsChild>
                        <w:div w:id="1970167098">
                          <w:marLeft w:val="0"/>
                          <w:marRight w:val="0"/>
                          <w:marTop w:val="0"/>
                          <w:marBottom w:val="0"/>
                          <w:divBdr>
                            <w:top w:val="single" w:sz="2" w:space="0" w:color="auto"/>
                            <w:left w:val="single" w:sz="2" w:space="0" w:color="auto"/>
                            <w:bottom w:val="single" w:sz="6" w:space="0" w:color="auto"/>
                            <w:right w:val="single" w:sz="2" w:space="0" w:color="auto"/>
                          </w:divBdr>
                          <w:divsChild>
                            <w:div w:id="489295159">
                              <w:marLeft w:val="0"/>
                              <w:marRight w:val="0"/>
                              <w:marTop w:val="100"/>
                              <w:marBottom w:val="100"/>
                              <w:divBdr>
                                <w:top w:val="single" w:sz="2" w:space="0" w:color="D9D9E3"/>
                                <w:left w:val="single" w:sz="2" w:space="0" w:color="D9D9E3"/>
                                <w:bottom w:val="single" w:sz="2" w:space="0" w:color="D9D9E3"/>
                                <w:right w:val="single" w:sz="2" w:space="0" w:color="D9D9E3"/>
                              </w:divBdr>
                              <w:divsChild>
                                <w:div w:id="963270406">
                                  <w:marLeft w:val="0"/>
                                  <w:marRight w:val="0"/>
                                  <w:marTop w:val="0"/>
                                  <w:marBottom w:val="0"/>
                                  <w:divBdr>
                                    <w:top w:val="single" w:sz="2" w:space="0" w:color="D9D9E3"/>
                                    <w:left w:val="single" w:sz="2" w:space="0" w:color="D9D9E3"/>
                                    <w:bottom w:val="single" w:sz="2" w:space="0" w:color="D9D9E3"/>
                                    <w:right w:val="single" w:sz="2" w:space="0" w:color="D9D9E3"/>
                                  </w:divBdr>
                                  <w:divsChild>
                                    <w:div w:id="1645499980">
                                      <w:marLeft w:val="0"/>
                                      <w:marRight w:val="0"/>
                                      <w:marTop w:val="0"/>
                                      <w:marBottom w:val="0"/>
                                      <w:divBdr>
                                        <w:top w:val="single" w:sz="2" w:space="0" w:color="D9D9E3"/>
                                        <w:left w:val="single" w:sz="2" w:space="0" w:color="D9D9E3"/>
                                        <w:bottom w:val="single" w:sz="2" w:space="0" w:color="D9D9E3"/>
                                        <w:right w:val="single" w:sz="2" w:space="0" w:color="D9D9E3"/>
                                      </w:divBdr>
                                      <w:divsChild>
                                        <w:div w:id="1002581678">
                                          <w:marLeft w:val="0"/>
                                          <w:marRight w:val="0"/>
                                          <w:marTop w:val="0"/>
                                          <w:marBottom w:val="0"/>
                                          <w:divBdr>
                                            <w:top w:val="single" w:sz="2" w:space="0" w:color="D9D9E3"/>
                                            <w:left w:val="single" w:sz="2" w:space="0" w:color="D9D9E3"/>
                                            <w:bottom w:val="single" w:sz="2" w:space="0" w:color="D9D9E3"/>
                                            <w:right w:val="single" w:sz="2" w:space="0" w:color="D9D9E3"/>
                                          </w:divBdr>
                                          <w:divsChild>
                                            <w:div w:id="2119644302">
                                              <w:marLeft w:val="0"/>
                                              <w:marRight w:val="0"/>
                                              <w:marTop w:val="0"/>
                                              <w:marBottom w:val="0"/>
                                              <w:divBdr>
                                                <w:top w:val="single" w:sz="2" w:space="0" w:color="D9D9E3"/>
                                                <w:left w:val="single" w:sz="2" w:space="0" w:color="D9D9E3"/>
                                                <w:bottom w:val="single" w:sz="2" w:space="0" w:color="D9D9E3"/>
                                                <w:right w:val="single" w:sz="2" w:space="0" w:color="D9D9E3"/>
                                              </w:divBdr>
                                              <w:divsChild>
                                                <w:div w:id="92627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242638796">
          <w:marLeft w:val="0"/>
          <w:marRight w:val="0"/>
          <w:marTop w:val="0"/>
          <w:marBottom w:val="0"/>
          <w:divBdr>
            <w:top w:val="none" w:sz="0" w:space="0" w:color="auto"/>
            <w:left w:val="none" w:sz="0" w:space="0" w:color="auto"/>
            <w:bottom w:val="none" w:sz="0" w:space="0" w:color="auto"/>
            <w:right w:val="none" w:sz="0" w:space="0" w:color="auto"/>
          </w:divBdr>
          <w:divsChild>
            <w:div w:id="436601641">
              <w:marLeft w:val="0"/>
              <w:marRight w:val="0"/>
              <w:marTop w:val="0"/>
              <w:marBottom w:val="0"/>
              <w:divBdr>
                <w:top w:val="single" w:sz="2" w:space="0" w:color="D9D9E3"/>
                <w:left w:val="single" w:sz="2" w:space="0" w:color="D9D9E3"/>
                <w:bottom w:val="single" w:sz="2" w:space="0" w:color="D9D9E3"/>
                <w:right w:val="single" w:sz="2" w:space="0" w:color="D9D9E3"/>
              </w:divBdr>
              <w:divsChild>
                <w:div w:id="45614144">
                  <w:marLeft w:val="0"/>
                  <w:marRight w:val="0"/>
                  <w:marTop w:val="0"/>
                  <w:marBottom w:val="0"/>
                  <w:divBdr>
                    <w:top w:val="single" w:sz="2" w:space="0" w:color="D9D9E3"/>
                    <w:left w:val="single" w:sz="2" w:space="0" w:color="D9D9E3"/>
                    <w:bottom w:val="single" w:sz="2" w:space="0" w:color="D9D9E3"/>
                    <w:right w:val="single" w:sz="2" w:space="0" w:color="D9D9E3"/>
                  </w:divBdr>
                  <w:divsChild>
                    <w:div w:id="290403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00.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png"/><Relationship Id="rId53" Type="http://schemas.openxmlformats.org/officeDocument/2006/relationships/image" Target="media/image40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0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4.png"/><Relationship Id="rId10" Type="http://schemas.openxmlformats.org/officeDocument/2006/relationships/image" Target="media/image3.png"/><Relationship Id="rId31" Type="http://schemas.openxmlformats.org/officeDocument/2006/relationships/header" Target="header1.xml"/><Relationship Id="rId44" Type="http://schemas.openxmlformats.org/officeDocument/2006/relationships/image" Target="media/image33.png"/><Relationship Id="rId52" Type="http://schemas.openxmlformats.org/officeDocument/2006/relationships/image" Target="media/image390.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39.png"/><Relationship Id="rId55"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C3E39-CD02-B24A-92F4-D7F6E3430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8</TotalTime>
  <Pages>136</Pages>
  <Words>54772</Words>
  <Characters>312203</Characters>
  <Application>Microsoft Office Word</Application>
  <DocSecurity>0</DocSecurity>
  <Lines>2601</Lines>
  <Paragraphs>7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Talha</dc:creator>
  <cp:keywords/>
  <dc:description/>
  <cp:lastModifiedBy>KHAN Talha Ahmed</cp:lastModifiedBy>
  <cp:revision>1454</cp:revision>
  <cp:lastPrinted>2023-08-14T01:42:00Z</cp:lastPrinted>
  <dcterms:created xsi:type="dcterms:W3CDTF">2023-08-14T01:17:00Z</dcterms:created>
  <dcterms:modified xsi:type="dcterms:W3CDTF">2023-09-22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hfZEBFg"/&gt;&lt;style id="http://www.zotero.org/styles/liverpool-john-moores-university-harvard" hasBibliography="1" bibliographyStyleHasBeenSet="1"/&gt;&lt;prefs&gt;&lt;pref name="fieldType" value="Field"/&gt;&lt;/pr</vt:lpwstr>
  </property>
  <property fmtid="{D5CDD505-2E9C-101B-9397-08002B2CF9AE}" pid="3" name="ZOTERO_PREF_2">
    <vt:lpwstr>efs&gt;&lt;/data&gt;</vt:lpwstr>
  </property>
</Properties>
</file>